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A82009" w:rsidRDefault="00CE547F" w:rsidP="00CE547F">
      <w:pPr>
        <w:pStyle w:val="Title-sign"/>
        <w:rPr>
          <w:noProof/>
          <w:rPrChange w:id="2" w:author="Peto" w:date="2018-06-14T07:18:00Z">
            <w:rPr/>
          </w:rPrChange>
        </w:rPr>
      </w:pPr>
      <w:r w:rsidRPr="00107B5F">
        <w:rPr>
          <w:noProof/>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0494550" r:id="rId9"/>
        </w:object>
      </w:r>
    </w:p>
    <w:p w14:paraId="7D04EF29" w14:textId="77777777" w:rsidR="00CE547F" w:rsidRPr="00A82009" w:rsidRDefault="00CE547F" w:rsidP="00CE547F">
      <w:pPr>
        <w:pStyle w:val="Title-dept"/>
        <w:rPr>
          <w:noProof/>
          <w:rPrChange w:id="3" w:author="Peto" w:date="2018-06-14T07:18:00Z">
            <w:rPr/>
          </w:rPrChange>
        </w:rPr>
      </w:pPr>
      <w:r w:rsidRPr="00A82009">
        <w:rPr>
          <w:noProof/>
          <w:rPrChange w:id="4" w:author="Peto" w:date="2018-06-14T07:18:00Z">
            <w:rPr/>
          </w:rPrChange>
        </w:rPr>
        <w:t>ÚSTAV BIOMEDICÍNSKÉHO INŽENÝRSTVÍ</w:t>
      </w:r>
    </w:p>
    <w:p w14:paraId="4157E836" w14:textId="77777777" w:rsidR="00CE547F" w:rsidRPr="00A82009" w:rsidRDefault="00CE547F" w:rsidP="00CE547F">
      <w:pPr>
        <w:pStyle w:val="Title-pojed"/>
        <w:spacing w:before="2400" w:after="960"/>
        <w:rPr>
          <w:i w:val="0"/>
          <w:noProof/>
          <w:shd w:val="clear" w:color="auto" w:fill="FFFFFF"/>
          <w:rPrChange w:id="5" w:author="Peto" w:date="2018-06-14T07:18:00Z">
            <w:rPr>
              <w:i w:val="0"/>
              <w:shd w:val="clear" w:color="auto" w:fill="FFFFFF"/>
            </w:rPr>
          </w:rPrChange>
        </w:rPr>
      </w:pPr>
      <w:r w:rsidRPr="00A82009">
        <w:rPr>
          <w:i w:val="0"/>
          <w:noProof/>
          <w:shd w:val="clear" w:color="auto" w:fill="FFFFFF"/>
          <w:rPrChange w:id="6" w:author="Peto" w:date="2018-06-14T07:18:00Z">
            <w:rPr>
              <w:i w:val="0"/>
              <w:shd w:val="clear" w:color="auto" w:fill="FFFFFF"/>
            </w:rPr>
          </w:rPrChange>
        </w:rPr>
        <w:t>Stanovení parametrů pro výpočet srdečního výdeje z dat celotělové bioimpedance</w:t>
      </w:r>
    </w:p>
    <w:p w14:paraId="6474443E" w14:textId="3AABF1D3" w:rsidR="00CE547F" w:rsidRPr="00A82009" w:rsidRDefault="00CE547F" w:rsidP="00E948A0">
      <w:pPr>
        <w:pStyle w:val="Title-pojed"/>
        <w:spacing w:after="1800"/>
        <w:rPr>
          <w:noProof/>
          <w:sz w:val="40"/>
          <w:szCs w:val="40"/>
          <w:rPrChange w:id="7" w:author="Peto" w:date="2018-06-14T07:18:00Z">
            <w:rPr>
              <w:sz w:val="40"/>
              <w:szCs w:val="40"/>
            </w:rPr>
          </w:rPrChange>
        </w:rPr>
      </w:pPr>
      <w:r w:rsidRPr="00A82009">
        <w:rPr>
          <w:noProof/>
          <w:sz w:val="40"/>
          <w:szCs w:val="40"/>
          <w:rPrChange w:id="8" w:author="Peto" w:date="2018-06-14T07:18:00Z">
            <w:rPr>
              <w:sz w:val="40"/>
              <w:szCs w:val="40"/>
            </w:rPr>
          </w:rPrChange>
        </w:rPr>
        <w:t>Disertační prác</w:t>
      </w:r>
      <w:ins w:id="9" w:author="Peto" w:date="2018-06-10T12:05:00Z">
        <w:r w:rsidR="00065AA6" w:rsidRPr="00A82009">
          <w:rPr>
            <w:noProof/>
            <w:sz w:val="40"/>
            <w:szCs w:val="40"/>
            <w:rPrChange w:id="10" w:author="Peto" w:date="2018-06-14T07:18:00Z">
              <w:rPr>
                <w:sz w:val="40"/>
                <w:szCs w:val="40"/>
              </w:rPr>
            </w:rPrChange>
          </w:rPr>
          <w:t>e</w:t>
        </w:r>
      </w:ins>
      <w:del w:id="11" w:author="Peto" w:date="2018-06-10T12:05:00Z">
        <w:r w:rsidRPr="00A82009" w:rsidDel="00065AA6">
          <w:rPr>
            <w:noProof/>
            <w:sz w:val="40"/>
            <w:szCs w:val="40"/>
            <w:rPrChange w:id="12" w:author="Peto" w:date="2018-06-14T07:18:00Z">
              <w:rPr>
                <w:sz w:val="40"/>
                <w:szCs w:val="40"/>
              </w:rPr>
            </w:rPrChange>
          </w:rPr>
          <w:delText>i</w:delText>
        </w:r>
      </w:del>
    </w:p>
    <w:p w14:paraId="5B6AFC8D" w14:textId="77777777" w:rsidR="00CE547F" w:rsidRPr="00A82009" w:rsidRDefault="00CE547F" w:rsidP="00CE547F">
      <w:pPr>
        <w:pStyle w:val="Title-autor"/>
        <w:spacing w:after="240"/>
        <w:ind w:left="2268" w:hanging="2268"/>
        <w:jc w:val="left"/>
        <w:rPr>
          <w:noProof/>
          <w:sz w:val="28"/>
          <w:szCs w:val="28"/>
          <w:rPrChange w:id="13" w:author="Peto" w:date="2018-06-14T07:18:00Z">
            <w:rPr>
              <w:sz w:val="28"/>
              <w:szCs w:val="28"/>
            </w:rPr>
          </w:rPrChange>
        </w:rPr>
      </w:pPr>
      <w:r w:rsidRPr="00A82009">
        <w:rPr>
          <w:noProof/>
          <w:sz w:val="28"/>
          <w:szCs w:val="28"/>
          <w:rPrChange w:id="14" w:author="Peto" w:date="2018-06-14T07:18:00Z">
            <w:rPr>
              <w:sz w:val="28"/>
              <w:szCs w:val="28"/>
            </w:rPr>
          </w:rPrChange>
        </w:rPr>
        <w:t>Doktorand:</w:t>
      </w:r>
      <w:r w:rsidRPr="00A82009">
        <w:rPr>
          <w:noProof/>
          <w:sz w:val="28"/>
          <w:szCs w:val="28"/>
          <w:rPrChange w:id="15" w:author="Peto" w:date="2018-06-14T07:18:00Z">
            <w:rPr>
              <w:sz w:val="28"/>
              <w:szCs w:val="28"/>
            </w:rPr>
          </w:rPrChange>
        </w:rPr>
        <w:tab/>
        <w:t>Mgr. Peter Langer</w:t>
      </w:r>
    </w:p>
    <w:p w14:paraId="32679AFE" w14:textId="77777777" w:rsidR="00CE547F" w:rsidRPr="00A82009" w:rsidRDefault="00CE547F" w:rsidP="00CE547F">
      <w:pPr>
        <w:pStyle w:val="Title-autor"/>
        <w:spacing w:after="1200"/>
        <w:ind w:left="2268" w:hanging="2268"/>
        <w:jc w:val="left"/>
        <w:rPr>
          <w:noProof/>
          <w:sz w:val="28"/>
          <w:szCs w:val="28"/>
          <w:rPrChange w:id="16" w:author="Peto" w:date="2018-06-14T07:18:00Z">
            <w:rPr>
              <w:sz w:val="28"/>
              <w:szCs w:val="28"/>
            </w:rPr>
          </w:rPrChange>
        </w:rPr>
      </w:pPr>
      <w:r w:rsidRPr="00A82009">
        <w:rPr>
          <w:noProof/>
          <w:sz w:val="28"/>
          <w:szCs w:val="28"/>
          <w:rPrChange w:id="17" w:author="Peto" w:date="2018-06-14T07:18:00Z">
            <w:rPr>
              <w:sz w:val="28"/>
              <w:szCs w:val="28"/>
            </w:rPr>
          </w:rPrChange>
        </w:rPr>
        <w:t>Školitel:</w:t>
      </w:r>
      <w:r w:rsidRPr="00A82009">
        <w:rPr>
          <w:noProof/>
          <w:sz w:val="28"/>
          <w:szCs w:val="28"/>
          <w:rPrChange w:id="18" w:author="Peto" w:date="2018-06-14T07:18:00Z">
            <w:rPr>
              <w:sz w:val="28"/>
              <w:szCs w:val="28"/>
            </w:rPr>
          </w:rPrChange>
        </w:rPr>
        <w:tab/>
        <w:t>Ing. Pavel Jurák, CSc.</w:t>
      </w:r>
    </w:p>
    <w:p w14:paraId="4BB1E015" w14:textId="77777777" w:rsidR="00CE547F" w:rsidRPr="00A82009" w:rsidRDefault="00CE547F" w:rsidP="00CE547F">
      <w:pPr>
        <w:pStyle w:val="Title-autor"/>
        <w:spacing w:after="2040"/>
        <w:ind w:left="2268" w:hanging="2268"/>
        <w:rPr>
          <w:noProof/>
          <w:sz w:val="28"/>
          <w:szCs w:val="28"/>
          <w:rPrChange w:id="19" w:author="Peto" w:date="2018-06-14T07:18:00Z">
            <w:rPr>
              <w:sz w:val="28"/>
              <w:szCs w:val="28"/>
            </w:rPr>
          </w:rPrChange>
        </w:rPr>
        <w:sectPr w:rsidR="00CE547F" w:rsidRPr="00A82009"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A82009">
        <w:rPr>
          <w:noProof/>
          <w:sz w:val="28"/>
          <w:szCs w:val="28"/>
          <w:rPrChange w:id="20" w:author="Peto" w:date="2018-06-14T07:18:00Z">
            <w:rPr>
              <w:sz w:val="28"/>
              <w:szCs w:val="28"/>
            </w:rPr>
          </w:rPrChange>
        </w:rPr>
        <w:t>Brno, duben 2018</w:t>
      </w:r>
    </w:p>
    <w:p w14:paraId="01EE6F5B" w14:textId="77777777" w:rsidR="00CE547F" w:rsidRPr="00A82009" w:rsidRDefault="00CE547F" w:rsidP="00CE547F">
      <w:pPr>
        <w:pStyle w:val="Nadpis1"/>
        <w:numPr>
          <w:ilvl w:val="0"/>
          <w:numId w:val="0"/>
        </w:numPr>
        <w:rPr>
          <w:noProof/>
          <w:rPrChange w:id="21" w:author="Peto" w:date="2018-06-14T07:18:00Z">
            <w:rPr/>
          </w:rPrChange>
        </w:rPr>
      </w:pPr>
      <w:bookmarkStart w:id="22" w:name="_Toc509993364"/>
      <w:bookmarkStart w:id="23" w:name="_Toc510359964"/>
      <w:bookmarkStart w:id="24" w:name="_Toc516413193"/>
      <w:bookmarkStart w:id="25" w:name="_Toc386404197"/>
      <w:commentRangeStart w:id="26"/>
      <w:r w:rsidRPr="00A82009">
        <w:rPr>
          <w:noProof/>
          <w:rPrChange w:id="27" w:author="Peto" w:date="2018-06-14T07:18:00Z">
            <w:rPr/>
          </w:rPrChange>
        </w:rPr>
        <w:lastRenderedPageBreak/>
        <w:t>ABSTRAKT</w:t>
      </w:r>
      <w:bookmarkEnd w:id="22"/>
      <w:bookmarkEnd w:id="23"/>
      <w:commentRangeEnd w:id="26"/>
      <w:r w:rsidR="009365B4" w:rsidRPr="00A82009">
        <w:rPr>
          <w:rStyle w:val="Odkaznakomentr"/>
          <w:rFonts w:asciiTheme="majorHAnsi" w:hAnsiTheme="majorHAnsi" w:cs="Times New Roman"/>
          <w:b w:val="0"/>
          <w:bCs w:val="0"/>
          <w:noProof/>
          <w:rPrChange w:id="28" w:author="Peto" w:date="2018-06-14T07:18:00Z">
            <w:rPr>
              <w:rStyle w:val="Odkaznakomentr"/>
              <w:rFonts w:asciiTheme="majorHAnsi" w:hAnsiTheme="majorHAnsi" w:cs="Times New Roman"/>
              <w:b w:val="0"/>
              <w:bCs w:val="0"/>
            </w:rPr>
          </w:rPrChange>
        </w:rPr>
        <w:commentReference w:id="26"/>
      </w:r>
      <w:bookmarkEnd w:id="24"/>
    </w:p>
    <w:p w14:paraId="3332B4DA" w14:textId="6882DF0E" w:rsidR="00CE547F" w:rsidRPr="00A82009" w:rsidRDefault="004F0623" w:rsidP="00CE547F">
      <w:pPr>
        <w:rPr>
          <w:noProof/>
          <w:rPrChange w:id="29" w:author="Peto" w:date="2018-06-14T07:18:00Z">
            <w:rPr/>
          </w:rPrChange>
        </w:rPr>
      </w:pPr>
      <w:bookmarkStart w:id="30" w:name="_Toc509993365"/>
      <w:ins w:id="31" w:author="Peto" w:date="2018-06-10T17:08:00Z">
        <w:r w:rsidRPr="00A82009">
          <w:rPr>
            <w:b/>
            <w:noProof/>
            <w:rPrChange w:id="32" w:author="Peto" w:date="2018-06-14T07:18:00Z">
              <w:rPr/>
            </w:rPrChange>
          </w:rPr>
          <w:t xml:space="preserve">ÚVOD: </w:t>
        </w:r>
      </w:ins>
      <w:del w:id="33" w:author="Langer, Peter" w:date="2018-06-12T10:31:00Z">
        <w:r w:rsidR="00CE547F" w:rsidRPr="00A82009" w:rsidDel="00843DC8">
          <w:rPr>
            <w:noProof/>
            <w:rPrChange w:id="34" w:author="Peto" w:date="2018-06-14T07:18:00Z">
              <w:rPr/>
            </w:rPrChange>
          </w:rPr>
          <w:delText xml:space="preserve">Kardiovaskulárne ochorenia sú celosvetovo najčastejšou príčinou úmrtia. </w:delText>
        </w:r>
      </w:del>
      <w:r w:rsidR="00CE547F" w:rsidRPr="00A82009">
        <w:rPr>
          <w:noProof/>
          <w:rPrChange w:id="35" w:author="Peto" w:date="2018-06-14T07:18:00Z">
            <w:rPr/>
          </w:rPrChange>
        </w:rPr>
        <w:t xml:space="preserve">Tepový objem je dôležitou veličinou pri diagnostike funkcie obehovej sústavy. Výpočet tepového objemu z dát bioimpedancie je metóda neinvazívna, finančne nenáročná a takisto nenáročná na obsluhu, </w:t>
      </w:r>
      <w:commentRangeStart w:id="36"/>
      <w:r w:rsidR="00CE547F" w:rsidRPr="00A82009">
        <w:rPr>
          <w:noProof/>
          <w:rPrChange w:id="37" w:author="Peto" w:date="2018-06-14T07:18:00Z">
            <w:rPr/>
          </w:rPrChange>
        </w:rPr>
        <w:t xml:space="preserve">v súčasnosti však </w:t>
      </w:r>
      <w:del w:id="38" w:author="Peto" w:date="2018-06-10T17:14:00Z">
        <w:r w:rsidR="00CE547F" w:rsidRPr="00A82009" w:rsidDel="00E75D36">
          <w:rPr>
            <w:noProof/>
            <w:rPrChange w:id="39" w:author="Peto" w:date="2018-06-14T07:18:00Z">
              <w:rPr/>
            </w:rPrChange>
          </w:rPr>
          <w:delText xml:space="preserve">nemá </w:delText>
        </w:r>
      </w:del>
      <w:ins w:id="40" w:author="Peto" w:date="2018-06-10T17:14:00Z">
        <w:r w:rsidR="00E75D36" w:rsidRPr="00A82009">
          <w:rPr>
            <w:noProof/>
            <w:rPrChange w:id="41" w:author="Peto" w:date="2018-06-14T07:18:00Z">
              <w:rPr/>
            </w:rPrChange>
          </w:rPr>
          <w:t xml:space="preserve">dosahuje </w:t>
        </w:r>
      </w:ins>
      <w:del w:id="42" w:author="Peto" w:date="2018-06-10T17:14:00Z">
        <w:r w:rsidR="00CE547F" w:rsidRPr="00A82009" w:rsidDel="00E75D36">
          <w:rPr>
            <w:noProof/>
            <w:rPrChange w:id="43" w:author="Peto" w:date="2018-06-14T07:18:00Z">
              <w:rPr/>
            </w:rPrChange>
          </w:rPr>
          <w:delText xml:space="preserve">dobrú povesť hlavne pre </w:delText>
        </w:r>
      </w:del>
      <w:r w:rsidR="00CE547F" w:rsidRPr="00A82009">
        <w:rPr>
          <w:noProof/>
          <w:rPrChange w:id="44" w:author="Peto" w:date="2018-06-14T07:18:00Z">
            <w:rPr/>
          </w:rPrChange>
        </w:rPr>
        <w:t>nízku presnosť pri výpočte absolútnej hodnoty tepového objemu</w:t>
      </w:r>
      <w:commentRangeEnd w:id="36"/>
      <w:r w:rsidR="00E320B3" w:rsidRPr="00A82009">
        <w:rPr>
          <w:rStyle w:val="Odkaznakomentr"/>
          <w:noProof/>
          <w:rPrChange w:id="45" w:author="Peto" w:date="2018-06-14T07:18:00Z">
            <w:rPr>
              <w:rStyle w:val="Odkaznakomentr"/>
            </w:rPr>
          </w:rPrChange>
        </w:rPr>
        <w:commentReference w:id="36"/>
      </w:r>
      <w:r w:rsidR="00CE547F" w:rsidRPr="00A82009">
        <w:rPr>
          <w:noProof/>
          <w:rPrChange w:id="46" w:author="Peto" w:date="2018-06-14T07:18:00Z">
            <w:rPr/>
          </w:rPrChange>
        </w:rPr>
        <w:t>.</w:t>
      </w:r>
      <w:del w:id="47" w:author="Langer, Peter" w:date="2018-06-12T10:32:00Z">
        <w:r w:rsidR="00CE547F" w:rsidRPr="00A82009" w:rsidDel="000421E8">
          <w:rPr>
            <w:noProof/>
            <w:rPrChange w:id="48" w:author="Peto" w:date="2018-06-14T07:18:00Z">
              <w:rPr/>
            </w:rPrChange>
          </w:rPr>
          <w:delText xml:space="preserve"> </w:delText>
        </w:r>
        <w:commentRangeStart w:id="49"/>
        <w:r w:rsidR="00CE547F" w:rsidRPr="00A82009" w:rsidDel="000421E8">
          <w:rPr>
            <w:noProof/>
            <w:rPrChange w:id="50" w:author="Peto" w:date="2018-06-14T07:18:00Z">
              <w:rPr/>
            </w:rPrChange>
          </w:rPr>
          <w:delText xml:space="preserve">Táto nepresnosť pramení </w:delText>
        </w:r>
      </w:del>
      <w:ins w:id="51" w:author="Peto" w:date="2018-06-10T17:18:00Z">
        <w:del w:id="52" w:author="Langer, Peter" w:date="2018-06-12T10:32:00Z">
          <w:r w:rsidR="00E75D36" w:rsidRPr="00A82009" w:rsidDel="000421E8">
            <w:rPr>
              <w:noProof/>
              <w:rPrChange w:id="53" w:author="Peto" w:date="2018-06-14T07:18:00Z">
                <w:rPr/>
              </w:rPrChange>
            </w:rPr>
            <w:delText>z</w:delText>
          </w:r>
        </w:del>
      </w:ins>
      <w:ins w:id="54" w:author="Peto" w:date="2018-06-10T17:20:00Z">
        <w:del w:id="55" w:author="Langer, Peter" w:date="2018-06-12T10:32:00Z">
          <w:r w:rsidR="00E75D36" w:rsidRPr="00A82009" w:rsidDel="000421E8">
            <w:rPr>
              <w:noProof/>
              <w:rPrChange w:id="56" w:author="Peto" w:date="2018-06-14T07:18:00Z">
                <w:rPr/>
              </w:rPrChange>
            </w:rPr>
            <w:delText> </w:delText>
          </w:r>
        </w:del>
      </w:ins>
      <w:ins w:id="57" w:author="Peto" w:date="2018-06-10T17:19:00Z">
        <w:del w:id="58" w:author="Langer, Peter" w:date="2018-06-12T10:32:00Z">
          <w:r w:rsidR="00E75D36" w:rsidRPr="00A82009" w:rsidDel="000421E8">
            <w:rPr>
              <w:noProof/>
              <w:rPrChange w:id="59" w:author="Peto" w:date="2018-06-14T07:18:00Z">
                <w:rPr/>
              </w:rPrChange>
            </w:rPr>
            <w:delText>nejasn</w:delText>
          </w:r>
        </w:del>
      </w:ins>
      <w:ins w:id="60" w:author="Peto" w:date="2018-06-10T17:20:00Z">
        <w:del w:id="61" w:author="Langer, Peter" w:date="2018-06-12T10:32:00Z">
          <w:r w:rsidR="00E75D36" w:rsidRPr="00A82009" w:rsidDel="000421E8">
            <w:rPr>
              <w:noProof/>
              <w:rPrChange w:id="62" w:author="Peto" w:date="2018-06-14T07:18:00Z">
                <w:rPr/>
              </w:rPrChange>
            </w:rPr>
            <w:delText xml:space="preserve">ého </w:delText>
          </w:r>
        </w:del>
      </w:ins>
      <w:ins w:id="63" w:author="Peto" w:date="2018-06-10T17:30:00Z">
        <w:del w:id="64" w:author="Langer, Peter" w:date="2018-06-12T10:32:00Z">
          <w:r w:rsidR="001B4D7E" w:rsidRPr="00A82009" w:rsidDel="000421E8">
            <w:rPr>
              <w:noProof/>
              <w:rPrChange w:id="65" w:author="Peto" w:date="2018-06-14T07:18:00Z">
                <w:rPr/>
              </w:rPrChange>
            </w:rPr>
            <w:delText>pôvodu</w:delText>
          </w:r>
        </w:del>
      </w:ins>
      <w:ins w:id="66" w:author="Peto" w:date="2018-06-10T17:20:00Z">
        <w:del w:id="67" w:author="Langer, Peter" w:date="2018-06-12T10:32:00Z">
          <w:r w:rsidR="00E75D36" w:rsidRPr="00A82009" w:rsidDel="000421E8">
            <w:rPr>
              <w:noProof/>
              <w:rPrChange w:id="68" w:author="Peto" w:date="2018-06-14T07:18:00Z">
                <w:rPr/>
              </w:rPrChange>
            </w:rPr>
            <w:delText xml:space="preserve"> bioimpedančného signálu,</w:delText>
          </w:r>
        </w:del>
      </w:ins>
      <w:ins w:id="69" w:author="Peto" w:date="2018-06-10T18:40:00Z">
        <w:del w:id="70" w:author="Langer, Peter" w:date="2018-06-12T10:32:00Z">
          <w:r w:rsidR="004E4F21" w:rsidRPr="00A82009" w:rsidDel="000421E8">
            <w:rPr>
              <w:noProof/>
              <w:rPrChange w:id="71" w:author="Peto" w:date="2018-06-14T07:18:00Z">
                <w:rPr/>
              </w:rPrChange>
            </w:rPr>
            <w:delText>pretože</w:delText>
          </w:r>
        </w:del>
      </w:ins>
      <w:ins w:id="72" w:author="Peto" w:date="2018-06-10T17:20:00Z">
        <w:del w:id="73" w:author="Langer, Peter" w:date="2018-06-12T10:32:00Z">
          <w:r w:rsidR="00E75D36" w:rsidRPr="00A82009" w:rsidDel="000421E8">
            <w:rPr>
              <w:noProof/>
              <w:rPrChange w:id="74" w:author="Peto" w:date="2018-06-14T07:18:00Z">
                <w:rPr/>
              </w:rPrChange>
            </w:rPr>
            <w:delText xml:space="preserve"> na </w:delText>
          </w:r>
        </w:del>
      </w:ins>
      <w:ins w:id="75" w:author="Peto" w:date="2018-06-10T18:40:00Z">
        <w:del w:id="76" w:author="Langer, Peter" w:date="2018-06-12T10:32:00Z">
          <w:r w:rsidR="004E4F21" w:rsidRPr="00A82009" w:rsidDel="000421E8">
            <w:rPr>
              <w:noProof/>
              <w:rPrChange w:id="77" w:author="Peto" w:date="2018-06-14T07:18:00Z">
                <w:rPr/>
              </w:rPrChange>
            </w:rPr>
            <w:delText xml:space="preserve">jeho </w:delText>
          </w:r>
        </w:del>
      </w:ins>
      <w:ins w:id="78" w:author="Peto" w:date="2018-06-10T17:20:00Z">
        <w:del w:id="79" w:author="Langer, Peter" w:date="2018-06-12T10:32:00Z">
          <w:r w:rsidR="00E75D36" w:rsidRPr="00A82009" w:rsidDel="000421E8">
            <w:rPr>
              <w:noProof/>
              <w:rPrChange w:id="80" w:author="Peto" w:date="2018-06-14T07:18:00Z">
                <w:rPr/>
              </w:rPrChange>
            </w:rPr>
            <w:delText>generovanie má vplyv viacero</w:delText>
          </w:r>
        </w:del>
      </w:ins>
      <w:ins w:id="81" w:author="Peto" w:date="2018-06-10T17:21:00Z">
        <w:del w:id="82" w:author="Langer, Peter" w:date="2018-06-12T10:32:00Z">
          <w:r w:rsidR="00E75D36" w:rsidRPr="00A82009" w:rsidDel="000421E8">
            <w:rPr>
              <w:noProof/>
              <w:rPrChange w:id="83" w:author="Peto" w:date="2018-06-14T07:18:00Z">
                <w:rPr/>
              </w:rPrChange>
            </w:rPr>
            <w:delText xml:space="preserve"> zdrojov</w:delText>
          </w:r>
        </w:del>
      </w:ins>
      <w:ins w:id="84" w:author="Peto" w:date="2018-06-10T17:22:00Z">
        <w:del w:id="85" w:author="Langer, Peter" w:date="2018-06-12T10:32:00Z">
          <w:r w:rsidR="00E75D36" w:rsidRPr="00A82009" w:rsidDel="000421E8">
            <w:rPr>
              <w:noProof/>
              <w:rPrChange w:id="86" w:author="Peto" w:date="2018-06-14T07:18:00Z">
                <w:rPr/>
              </w:rPrChange>
            </w:rPr>
            <w:delText xml:space="preserve"> ako to</w:delText>
          </w:r>
        </w:del>
      </w:ins>
      <w:ins w:id="87" w:author="Peto" w:date="2018-06-10T17:24:00Z">
        <w:del w:id="88" w:author="Langer, Peter" w:date="2018-06-12T10:32:00Z">
          <w:r w:rsidR="001B4D7E" w:rsidRPr="00A82009" w:rsidDel="000421E8">
            <w:rPr>
              <w:noProof/>
              <w:rPrChange w:id="89" w:author="Peto" w:date="2018-06-14T07:18:00Z">
                <w:rPr/>
              </w:rPrChange>
            </w:rPr>
            <w:delText>k</w:delText>
          </w:r>
        </w:del>
      </w:ins>
      <w:ins w:id="90" w:author="Peto" w:date="2018-06-10T17:22:00Z">
        <w:del w:id="91" w:author="Langer, Peter" w:date="2018-06-12T10:32:00Z">
          <w:r w:rsidR="00E75D36" w:rsidRPr="00A82009" w:rsidDel="000421E8">
            <w:rPr>
              <w:noProof/>
              <w:rPrChange w:id="92" w:author="Peto" w:date="2018-06-14T07:18:00Z">
                <w:rPr/>
              </w:rPrChange>
            </w:rPr>
            <w:delText xml:space="preserve"> krvy</w:delText>
          </w:r>
        </w:del>
      </w:ins>
      <w:ins w:id="93" w:author="Peto" w:date="2018-06-10T18:40:00Z">
        <w:del w:id="94" w:author="Langer, Peter" w:date="2018-06-12T10:32:00Z">
          <w:r w:rsidR="004E4F21" w:rsidRPr="00A82009" w:rsidDel="000421E8">
            <w:rPr>
              <w:noProof/>
              <w:rPrChange w:id="95" w:author="Peto" w:date="2018-06-14T07:18:00Z">
                <w:rPr/>
              </w:rPrChange>
            </w:rPr>
            <w:delText>, zmeny objemu krvi</w:delText>
          </w:r>
        </w:del>
      </w:ins>
      <w:ins w:id="96" w:author="Peto" w:date="2018-06-10T17:22:00Z">
        <w:del w:id="97" w:author="Langer, Peter" w:date="2018-06-12T10:32:00Z">
          <w:r w:rsidR="00E75D36" w:rsidRPr="00A82009" w:rsidDel="000421E8">
            <w:rPr>
              <w:noProof/>
              <w:rPrChange w:id="98" w:author="Peto" w:date="2018-06-14T07:18:00Z">
                <w:rPr/>
              </w:rPrChange>
            </w:rPr>
            <w:delText xml:space="preserve">, dýchanie, </w:delText>
          </w:r>
        </w:del>
      </w:ins>
      <w:ins w:id="99" w:author="Peto" w:date="2018-06-10T17:30:00Z">
        <w:del w:id="100" w:author="Langer, Peter" w:date="2018-06-12T10:32:00Z">
          <w:r w:rsidR="001B4D7E" w:rsidRPr="00A82009" w:rsidDel="000421E8">
            <w:rPr>
              <w:noProof/>
              <w:rPrChange w:id="101" w:author="Peto" w:date="2018-06-14T07:18:00Z">
                <w:rPr/>
              </w:rPrChange>
            </w:rPr>
            <w:delText>pľúcny</w:delText>
          </w:r>
        </w:del>
      </w:ins>
      <w:ins w:id="102" w:author="Peto" w:date="2018-06-10T17:22:00Z">
        <w:del w:id="103" w:author="Langer, Peter" w:date="2018-06-12T10:32:00Z">
          <w:r w:rsidR="00E75D36" w:rsidRPr="00A82009" w:rsidDel="000421E8">
            <w:rPr>
              <w:noProof/>
              <w:rPrChange w:id="104" w:author="Peto" w:date="2018-06-14T07:18:00Z">
                <w:rPr/>
              </w:rPrChange>
            </w:rPr>
            <w:delText xml:space="preserve"> obeh.</w:delText>
          </w:r>
        </w:del>
      </w:ins>
      <w:ins w:id="105" w:author="Peto" w:date="2018-06-10T17:23:00Z">
        <w:del w:id="106" w:author="Langer, Peter" w:date="2018-06-12T10:32:00Z">
          <w:r w:rsidR="001B4D7E" w:rsidRPr="00A82009" w:rsidDel="000421E8">
            <w:rPr>
              <w:noProof/>
              <w:rPrChange w:id="107" w:author="Peto" w:date="2018-06-14T07:18:00Z">
                <w:rPr/>
              </w:rPrChange>
            </w:rPr>
            <w:delText xml:space="preserve"> </w:delText>
          </w:r>
        </w:del>
      </w:ins>
      <w:ins w:id="108" w:author="Peto" w:date="2018-06-10T17:26:00Z">
        <w:del w:id="109" w:author="Langer, Peter" w:date="2018-06-12T10:32:00Z">
          <w:r w:rsidR="001B4D7E" w:rsidRPr="00A82009" w:rsidDel="000421E8">
            <w:rPr>
              <w:noProof/>
              <w:rPrChange w:id="110" w:author="Peto" w:date="2018-06-14T07:18:00Z">
                <w:rPr/>
              </w:rPrChange>
            </w:rPr>
            <w:delText xml:space="preserve">V súčasnosti nie je známe, ktorý </w:delText>
          </w:r>
        </w:del>
      </w:ins>
      <w:ins w:id="111" w:author="Peto" w:date="2018-06-10T17:27:00Z">
        <w:del w:id="112" w:author="Langer, Peter" w:date="2018-06-12T10:32:00Z">
          <w:r w:rsidR="001B4D7E" w:rsidRPr="00A82009" w:rsidDel="000421E8">
            <w:rPr>
              <w:noProof/>
              <w:rPrChange w:id="113" w:author="Peto" w:date="2018-06-14T07:18:00Z">
                <w:rPr/>
              </w:rPrChange>
            </w:rPr>
            <w:delText>zdroj</w:delText>
          </w:r>
        </w:del>
      </w:ins>
      <w:ins w:id="114" w:author="Peto" w:date="2018-06-10T17:26:00Z">
        <w:del w:id="115" w:author="Langer, Peter" w:date="2018-06-12T10:32:00Z">
          <w:r w:rsidR="001B4D7E" w:rsidRPr="00A82009" w:rsidDel="000421E8">
            <w:rPr>
              <w:noProof/>
              <w:rPrChange w:id="116" w:author="Peto" w:date="2018-06-14T07:18:00Z">
                <w:rPr/>
              </w:rPrChange>
            </w:rPr>
            <w:delText xml:space="preserve"> do akej miery </w:delText>
          </w:r>
        </w:del>
      </w:ins>
      <w:ins w:id="117" w:author="Peto" w:date="2018-06-10T17:27:00Z">
        <w:del w:id="118" w:author="Langer, Peter" w:date="2018-06-12T10:32:00Z">
          <w:r w:rsidR="001B4D7E" w:rsidRPr="00A82009" w:rsidDel="000421E8">
            <w:rPr>
              <w:noProof/>
              <w:rPrChange w:id="119" w:author="Peto" w:date="2018-06-14T07:18:00Z">
                <w:rPr/>
              </w:rPrChange>
            </w:rPr>
            <w:delText>ovplyvňuje generovanie bioimpedančného signálu.</w:delText>
          </w:r>
        </w:del>
        <w:r w:rsidR="001B4D7E" w:rsidRPr="00A82009">
          <w:rPr>
            <w:noProof/>
            <w:rPrChange w:id="120" w:author="Peto" w:date="2018-06-14T07:18:00Z">
              <w:rPr/>
            </w:rPrChange>
          </w:rPr>
          <w:t xml:space="preserve"> </w:t>
        </w:r>
      </w:ins>
      <w:del w:id="121" w:author="Peto" w:date="2018-06-10T17:17:00Z">
        <w:r w:rsidR="00CE547F" w:rsidRPr="00A82009" w:rsidDel="00E75D36">
          <w:rPr>
            <w:b/>
            <w:noProof/>
            <w:rPrChange w:id="122" w:author="Peto" w:date="2018-06-14T07:18:00Z">
              <w:rPr/>
            </w:rPrChange>
          </w:rPr>
          <w:delText>z </w:delText>
        </w:r>
      </w:del>
      <w:del w:id="123" w:author="Peto" w:date="2018-06-10T17:23:00Z">
        <w:r w:rsidR="00CE547F" w:rsidRPr="00A82009" w:rsidDel="001B4D7E">
          <w:rPr>
            <w:b/>
            <w:noProof/>
            <w:rPrChange w:id="124" w:author="Peto" w:date="2018-06-14T07:18:00Z">
              <w:rPr/>
            </w:rPrChange>
          </w:rPr>
          <w:delText>nedostatku znalosti o pôvode bioimpedančného signálu.</w:delText>
        </w:r>
      </w:del>
      <w:ins w:id="125" w:author="Peto" w:date="2018-06-10T17:23:00Z">
        <w:r w:rsidR="001B4D7E" w:rsidRPr="00A82009">
          <w:rPr>
            <w:b/>
            <w:noProof/>
            <w:rPrChange w:id="126" w:author="Peto" w:date="2018-06-14T07:18:00Z">
              <w:rPr/>
            </w:rPrChange>
          </w:rPr>
          <w:t>Cieľe:</w:t>
        </w:r>
      </w:ins>
      <w:r w:rsidR="00CE547F" w:rsidRPr="00A82009">
        <w:rPr>
          <w:noProof/>
          <w:rPrChange w:id="127" w:author="Peto" w:date="2018-06-14T07:18:00Z">
            <w:rPr/>
          </w:rPrChange>
        </w:rPr>
        <w:t xml:space="preserve"> </w:t>
      </w:r>
      <w:commentRangeEnd w:id="49"/>
      <w:r w:rsidR="00E320B3" w:rsidRPr="00A82009">
        <w:rPr>
          <w:rStyle w:val="Odkaznakomentr"/>
          <w:noProof/>
          <w:rPrChange w:id="128" w:author="Peto" w:date="2018-06-14T07:18:00Z">
            <w:rPr>
              <w:rStyle w:val="Odkaznakomentr"/>
            </w:rPr>
          </w:rPrChange>
        </w:rPr>
        <w:commentReference w:id="49"/>
      </w:r>
      <w:ins w:id="129" w:author="Peto" w:date="2018-06-10T17:29:00Z">
        <w:r w:rsidR="001B4D7E" w:rsidRPr="00A82009">
          <w:rPr>
            <w:noProof/>
            <w:rPrChange w:id="130" w:author="Peto" w:date="2018-06-14T07:18:00Z">
              <w:rPr/>
            </w:rPrChange>
          </w:rPr>
          <w:t>Cieľom tejto</w:t>
        </w:r>
      </w:ins>
      <w:del w:id="131" w:author="Peto" w:date="2018-06-10T17:29:00Z">
        <w:r w:rsidR="00CE547F" w:rsidRPr="00A82009" w:rsidDel="001B4D7E">
          <w:rPr>
            <w:noProof/>
            <w:rPrChange w:id="132" w:author="Peto" w:date="2018-06-14T07:18:00Z">
              <w:rPr/>
            </w:rPrChange>
          </w:rPr>
          <w:delText>Táto</w:delText>
        </w:r>
      </w:del>
      <w:r w:rsidR="00CE547F" w:rsidRPr="00A82009">
        <w:rPr>
          <w:noProof/>
          <w:rPrChange w:id="133" w:author="Peto" w:date="2018-06-14T07:18:00Z">
            <w:rPr/>
          </w:rPrChange>
        </w:rPr>
        <w:t xml:space="preserve"> práca </w:t>
      </w:r>
      <w:ins w:id="134" w:author="Peto" w:date="2018-06-10T17:29:00Z">
        <w:r w:rsidR="001B4D7E" w:rsidRPr="00A82009">
          <w:rPr>
            <w:noProof/>
            <w:rPrChange w:id="135" w:author="Peto" w:date="2018-06-14T07:18:00Z">
              <w:rPr/>
            </w:rPrChange>
          </w:rPr>
          <w:t>je</w:t>
        </w:r>
      </w:ins>
      <w:del w:id="136" w:author="Peto" w:date="2018-06-10T17:29:00Z">
        <w:r w:rsidR="00CE547F" w:rsidRPr="00A82009" w:rsidDel="001B4D7E">
          <w:rPr>
            <w:noProof/>
            <w:rPrChange w:id="137" w:author="Peto" w:date="2018-06-14T07:18:00Z">
              <w:rPr/>
            </w:rPrChange>
          </w:rPr>
          <w:delText>sa</w:delText>
        </w:r>
      </w:del>
      <w:r w:rsidR="00CE547F" w:rsidRPr="00A82009">
        <w:rPr>
          <w:noProof/>
          <w:rPrChange w:id="138" w:author="Peto" w:date="2018-06-14T07:18:00Z">
            <w:rPr/>
          </w:rPrChange>
        </w:rPr>
        <w:t xml:space="preserve"> </w:t>
      </w:r>
      <w:del w:id="139" w:author="Peto" w:date="2018-06-10T17:28:00Z">
        <w:r w:rsidR="00CE547F" w:rsidRPr="00A82009" w:rsidDel="001B4D7E">
          <w:rPr>
            <w:noProof/>
            <w:rPrChange w:id="140" w:author="Peto" w:date="2018-06-14T07:18:00Z">
              <w:rPr/>
            </w:rPrChange>
          </w:rPr>
          <w:delText xml:space="preserve">zaoberá </w:delText>
        </w:r>
      </w:del>
      <w:ins w:id="141" w:author="Peto" w:date="2018-06-10T17:30:00Z">
        <w:r w:rsidR="001B4D7E" w:rsidRPr="00A82009">
          <w:rPr>
            <w:noProof/>
            <w:rPrChange w:id="142" w:author="Peto" w:date="2018-06-14T07:18:00Z">
              <w:rPr/>
            </w:rPrChange>
          </w:rPr>
          <w:t>návrh</w:t>
        </w:r>
      </w:ins>
      <w:ins w:id="143" w:author="Peto" w:date="2018-06-10T17:28:00Z">
        <w:r w:rsidR="001B4D7E" w:rsidRPr="00A82009">
          <w:rPr>
            <w:noProof/>
            <w:rPrChange w:id="144" w:author="Peto" w:date="2018-06-14T07:18:00Z">
              <w:rPr/>
            </w:rPrChange>
          </w:rPr>
          <w:t xml:space="preserve"> metodik</w:t>
        </w:r>
      </w:ins>
      <w:ins w:id="145" w:author="Peto" w:date="2018-06-10T17:29:00Z">
        <w:r w:rsidR="001B4D7E" w:rsidRPr="00A82009">
          <w:rPr>
            <w:noProof/>
            <w:rPrChange w:id="146" w:author="Peto" w:date="2018-06-14T07:18:00Z">
              <w:rPr/>
            </w:rPrChange>
          </w:rPr>
          <w:t xml:space="preserve">y a následná </w:t>
        </w:r>
      </w:ins>
      <w:ins w:id="147" w:author="Peto" w:date="2018-06-10T17:30:00Z">
        <w:r w:rsidR="001B4D7E" w:rsidRPr="00A82009">
          <w:rPr>
            <w:noProof/>
            <w:rPrChange w:id="148" w:author="Peto" w:date="2018-06-14T07:18:00Z">
              <w:rPr/>
            </w:rPrChange>
          </w:rPr>
          <w:t>analýza vzájomných</w:t>
        </w:r>
      </w:ins>
      <w:ins w:id="149" w:author="Peto" w:date="2018-06-10T17:28:00Z">
        <w:r w:rsidR="001B4D7E" w:rsidRPr="00A82009">
          <w:rPr>
            <w:noProof/>
            <w:rPrChange w:id="150" w:author="Peto" w:date="2018-06-14T07:18:00Z">
              <w:rPr/>
            </w:rPrChange>
          </w:rPr>
          <w:t xml:space="preserve"> </w:t>
        </w:r>
      </w:ins>
      <w:r w:rsidR="00CE547F" w:rsidRPr="00A82009">
        <w:rPr>
          <w:noProof/>
          <w:rPrChange w:id="151" w:author="Peto" w:date="2018-06-14T07:18:00Z">
            <w:rPr/>
          </w:rPrChange>
        </w:rPr>
        <w:t>vzťah</w:t>
      </w:r>
      <w:ins w:id="152" w:author="Peto" w:date="2018-06-10T17:29:00Z">
        <w:r w:rsidR="001B4D7E" w:rsidRPr="00A82009">
          <w:rPr>
            <w:noProof/>
            <w:rPrChange w:id="153" w:author="Peto" w:date="2018-06-14T07:18:00Z">
              <w:rPr/>
            </w:rPrChange>
          </w:rPr>
          <w:t>ov</w:t>
        </w:r>
      </w:ins>
      <w:del w:id="154" w:author="Peto" w:date="2018-06-10T17:29:00Z">
        <w:r w:rsidR="00CE547F" w:rsidRPr="00A82009" w:rsidDel="001B4D7E">
          <w:rPr>
            <w:noProof/>
            <w:rPrChange w:id="155" w:author="Peto" w:date="2018-06-14T07:18:00Z">
              <w:rPr/>
            </w:rPrChange>
          </w:rPr>
          <w:delText>mi</w:delText>
        </w:r>
      </w:del>
      <w:r w:rsidR="00CE547F" w:rsidRPr="00A82009">
        <w:rPr>
          <w:noProof/>
          <w:rPrChange w:id="156" w:author="Peto" w:date="2018-06-14T07:18:00Z">
            <w:rPr/>
          </w:rPrChange>
        </w:rPr>
        <w:t xml:space="preserve"> hemodynamických parametrov vypočítaných z dát celotelovej viackanálovej bioimpedancie, krvného tlaku, EKG a srdečných zvukov</w:t>
      </w:r>
      <w:ins w:id="157" w:author="Langer, Peter" w:date="2018-06-12T10:32:00Z">
        <w:r w:rsidR="000421E8" w:rsidRPr="00A82009">
          <w:rPr>
            <w:noProof/>
            <w:rPrChange w:id="158" w:author="Peto" w:date="2018-06-14T07:18:00Z">
              <w:rPr/>
            </w:rPrChange>
          </w:rPr>
          <w:t xml:space="preserve"> a tým prispieť k</w:t>
        </w:r>
      </w:ins>
      <w:ins w:id="159" w:author="Langer, Peter" w:date="2018-06-12T10:33:00Z">
        <w:r w:rsidR="000421E8" w:rsidRPr="00A82009">
          <w:rPr>
            <w:noProof/>
            <w:rPrChange w:id="160" w:author="Peto" w:date="2018-06-14T07:18:00Z">
              <w:rPr/>
            </w:rPrChange>
          </w:rPr>
          <w:t> </w:t>
        </w:r>
      </w:ins>
      <w:ins w:id="161" w:author="Langer, Peter" w:date="2018-06-12T10:32:00Z">
        <w:r w:rsidR="000421E8" w:rsidRPr="00A82009">
          <w:rPr>
            <w:noProof/>
            <w:rPrChange w:id="162" w:author="Peto" w:date="2018-06-14T07:18:00Z">
              <w:rPr/>
            </w:rPrChange>
          </w:rPr>
          <w:t xml:space="preserve">spresneniu </w:t>
        </w:r>
      </w:ins>
      <w:ins w:id="163" w:author="Langer, Peter" w:date="2018-06-12T10:33:00Z">
        <w:r w:rsidR="000421E8" w:rsidRPr="00A82009">
          <w:rPr>
            <w:noProof/>
            <w:rPrChange w:id="164" w:author="Peto" w:date="2018-06-14T07:18:00Z">
              <w:rPr/>
            </w:rPrChange>
          </w:rPr>
          <w:t>výpočtu srdcového výdaja z bioimpedancie</w:t>
        </w:r>
      </w:ins>
      <w:r w:rsidR="00CE547F" w:rsidRPr="00A82009">
        <w:rPr>
          <w:noProof/>
          <w:rPrChange w:id="165" w:author="Peto" w:date="2018-06-14T07:18:00Z">
            <w:rPr/>
          </w:rPrChange>
        </w:rPr>
        <w:t>.</w:t>
      </w:r>
      <w:del w:id="166" w:author="Peto" w:date="2018-06-10T18:44:00Z">
        <w:r w:rsidR="00CE547F" w:rsidRPr="00A82009" w:rsidDel="004E4F21">
          <w:rPr>
            <w:noProof/>
            <w:rPrChange w:id="167" w:author="Peto" w:date="2018-06-14T07:18:00Z">
              <w:rPr/>
            </w:rPrChange>
          </w:rPr>
          <w:delText xml:space="preserve"> </w:delText>
        </w:r>
      </w:del>
      <w:ins w:id="168" w:author="Peto" w:date="2018-06-10T17:32:00Z">
        <w:r w:rsidR="001B4D7E" w:rsidRPr="00A82009">
          <w:rPr>
            <w:noProof/>
            <w:rPrChange w:id="169" w:author="Peto" w:date="2018-06-14T07:18:00Z">
              <w:rPr/>
            </w:rPrChange>
          </w:rPr>
          <w:t xml:space="preserve"> </w:t>
        </w:r>
      </w:ins>
      <w:ins w:id="170" w:author="Peto" w:date="2018-06-10T17:31:00Z">
        <w:r w:rsidR="001B4D7E" w:rsidRPr="00A82009">
          <w:rPr>
            <w:b/>
            <w:noProof/>
            <w:rPrChange w:id="171" w:author="Peto" w:date="2018-06-14T07:18:00Z">
              <w:rPr/>
            </w:rPrChange>
          </w:rPr>
          <w:t>Metódy:</w:t>
        </w:r>
        <w:r w:rsidR="001B4D7E" w:rsidRPr="00A82009">
          <w:rPr>
            <w:noProof/>
            <w:rPrChange w:id="172" w:author="Peto" w:date="2018-06-14T07:18:00Z">
              <w:rPr/>
            </w:rPrChange>
          </w:rPr>
          <w:t xml:space="preserve"> </w:t>
        </w:r>
      </w:ins>
      <w:ins w:id="173" w:author="Peto" w:date="2018-06-10T18:45:00Z">
        <w:r w:rsidR="004E4F21" w:rsidRPr="00A82009">
          <w:rPr>
            <w:noProof/>
            <w:rPrChange w:id="174" w:author="Peto" w:date="2018-06-14T07:18:00Z">
              <w:rPr/>
            </w:rPrChange>
          </w:rPr>
          <w:t>Hemodynamické parametre sú korelované s dýchaním. Je sledovaná sila väzby dýchania na parametre a</w:t>
        </w:r>
      </w:ins>
      <w:ins w:id="175" w:author="Peto" w:date="2018-06-10T18:46:00Z">
        <w:r w:rsidR="004E4F21" w:rsidRPr="00A82009">
          <w:rPr>
            <w:noProof/>
            <w:rPrChange w:id="176" w:author="Peto" w:date="2018-06-14T07:18:00Z">
              <w:rPr/>
            </w:rPrChange>
          </w:rPr>
          <w:t> </w:t>
        </w:r>
      </w:ins>
      <w:ins w:id="177" w:author="Peto" w:date="2018-06-10T18:45:00Z">
        <w:r w:rsidR="004E4F21" w:rsidRPr="00A82009">
          <w:rPr>
            <w:noProof/>
            <w:rPrChange w:id="178" w:author="Peto" w:date="2018-06-14T07:18:00Z">
              <w:rPr/>
            </w:rPrChange>
          </w:rPr>
          <w:t xml:space="preserve">posun </w:t>
        </w:r>
      </w:ins>
      <w:ins w:id="179" w:author="Peto" w:date="2018-06-10T18:46:00Z">
        <w:r w:rsidR="004E4F21" w:rsidRPr="00A82009">
          <w:rPr>
            <w:noProof/>
            <w:rPrChange w:id="180" w:author="Peto" w:date="2018-06-14T07:18:00Z">
              <w:rPr/>
            </w:rPrChange>
          </w:rPr>
          <w:t xml:space="preserve">reakcia parametra na dýchanie. </w:t>
        </w:r>
      </w:ins>
      <w:ins w:id="181" w:author="Peto" w:date="2018-06-10T18:59:00Z">
        <w:r w:rsidR="006478DA" w:rsidRPr="00A82009">
          <w:rPr>
            <w:noProof/>
            <w:rPrChange w:id="182" w:author="Peto" w:date="2018-06-14T07:18:00Z">
              <w:rPr/>
            </w:rPrChange>
          </w:rPr>
          <w:t>Ďalej j</w:t>
        </w:r>
      </w:ins>
      <w:ins w:id="183" w:author="Peto" w:date="2018-06-10T18:51:00Z">
        <w:r w:rsidR="006478DA" w:rsidRPr="00A82009">
          <w:rPr>
            <w:noProof/>
            <w:rPrChange w:id="184" w:author="Peto" w:date="2018-06-14T07:18:00Z">
              <w:rPr/>
            </w:rPrChange>
          </w:rPr>
          <w:t xml:space="preserve">e </w:t>
        </w:r>
      </w:ins>
      <w:ins w:id="185" w:author="Peto" w:date="2018-06-10T18:59:00Z">
        <w:r w:rsidR="006478DA" w:rsidRPr="00A82009">
          <w:rPr>
            <w:noProof/>
            <w:rPrChange w:id="186" w:author="Peto" w:date="2018-06-14T07:18:00Z">
              <w:rPr/>
            </w:rPrChange>
          </w:rPr>
          <w:t xml:space="preserve">v tejto práci uvedený </w:t>
        </w:r>
      </w:ins>
      <w:ins w:id="187" w:author="Peto" w:date="2018-06-10T18:47:00Z">
        <w:r w:rsidR="004E4F21" w:rsidRPr="00A82009">
          <w:rPr>
            <w:noProof/>
            <w:rPrChange w:id="188" w:author="Peto" w:date="2018-06-14T07:18:00Z">
              <w:rPr/>
            </w:rPrChange>
          </w:rPr>
          <w:t xml:space="preserve">výpočet </w:t>
        </w:r>
      </w:ins>
      <w:ins w:id="189" w:author="Peto" w:date="2018-06-10T18:50:00Z">
        <w:r w:rsidR="004E4F21" w:rsidRPr="00A82009">
          <w:rPr>
            <w:noProof/>
            <w:rPrChange w:id="190" w:author="Peto" w:date="2018-06-14T07:18:00Z">
              <w:rPr/>
            </w:rPrChange>
          </w:rPr>
          <w:t>srde</w:t>
        </w:r>
      </w:ins>
      <w:ins w:id="191" w:author="Peto" w:date="2018-06-10T18:51:00Z">
        <w:r w:rsidR="006478DA" w:rsidRPr="00A82009">
          <w:rPr>
            <w:noProof/>
            <w:rPrChange w:id="192" w:author="Peto" w:date="2018-06-14T07:18:00Z">
              <w:rPr/>
            </w:rPrChange>
          </w:rPr>
          <w:t>cového</w:t>
        </w:r>
      </w:ins>
      <w:ins w:id="193" w:author="Peto" w:date="2018-06-10T18:50:00Z">
        <w:r w:rsidR="004E4F21" w:rsidRPr="00A82009">
          <w:rPr>
            <w:noProof/>
            <w:rPrChange w:id="194" w:author="Peto" w:date="2018-06-14T07:18:00Z">
              <w:rPr/>
            </w:rPrChange>
          </w:rPr>
          <w:t xml:space="preserve"> výdaja z impedancie krku a </w:t>
        </w:r>
        <w:r w:rsidR="006478DA" w:rsidRPr="00A82009">
          <w:rPr>
            <w:noProof/>
            <w:rPrChange w:id="195" w:author="Peto" w:date="2018-06-14T07:18:00Z">
              <w:rPr/>
            </w:rPrChange>
          </w:rPr>
          <w:t>te</w:t>
        </w:r>
        <w:r w:rsidR="004E4F21" w:rsidRPr="00A82009">
          <w:rPr>
            <w:noProof/>
            <w:rPrChange w:id="196" w:author="Peto" w:date="2018-06-14T07:18:00Z">
              <w:rPr/>
            </w:rPrChange>
          </w:rPr>
          <w:t>nto výpočet je porovnaný s</w:t>
        </w:r>
      </w:ins>
      <w:ins w:id="197" w:author="Peto" w:date="2018-06-10T18:51:00Z">
        <w:r w:rsidR="006478DA" w:rsidRPr="00A82009">
          <w:rPr>
            <w:noProof/>
            <w:rPrChange w:id="198" w:author="Peto" w:date="2018-06-14T07:18:00Z">
              <w:rPr/>
            </w:rPrChange>
          </w:rPr>
          <w:t> </w:t>
        </w:r>
      </w:ins>
      <w:ins w:id="199" w:author="Peto" w:date="2018-06-10T18:50:00Z">
        <w:r w:rsidR="006478DA" w:rsidRPr="00A82009">
          <w:rPr>
            <w:noProof/>
            <w:rPrChange w:id="200" w:author="Peto" w:date="2018-06-14T07:18:00Z">
              <w:rPr/>
            </w:rPrChange>
          </w:rPr>
          <w:t xml:space="preserve">meraním </w:t>
        </w:r>
      </w:ins>
      <w:ins w:id="201" w:author="Peto" w:date="2018-06-10T18:51:00Z">
        <w:r w:rsidR="006478DA" w:rsidRPr="00A82009">
          <w:rPr>
            <w:noProof/>
            <w:rPrChange w:id="202" w:author="Peto" w:date="2018-06-14T07:18:00Z">
              <w:rPr/>
            </w:rPrChange>
          </w:rPr>
          <w:t>srd</w:t>
        </w:r>
      </w:ins>
      <w:ins w:id="203" w:author="Peto" w:date="2018-06-10T18:53:00Z">
        <w:r w:rsidR="006478DA" w:rsidRPr="00A82009">
          <w:rPr>
            <w:noProof/>
            <w:rPrChange w:id="204" w:author="Peto" w:date="2018-06-14T07:18:00Z">
              <w:rPr/>
            </w:rPrChange>
          </w:rPr>
          <w:t>co</w:t>
        </w:r>
      </w:ins>
      <w:ins w:id="205" w:author="Peto" w:date="2018-06-10T18:51:00Z">
        <w:r w:rsidR="006478DA" w:rsidRPr="00A82009">
          <w:rPr>
            <w:noProof/>
            <w:rPrChange w:id="206" w:author="Peto" w:date="2018-06-14T07:18:00Z">
              <w:rPr/>
            </w:rPrChange>
          </w:rPr>
          <w:t>vého výdaja echokardiografiou.</w:t>
        </w:r>
      </w:ins>
      <w:ins w:id="207" w:author="Peto" w:date="2018-06-10T18:54:00Z">
        <w:r w:rsidR="006478DA" w:rsidRPr="00A82009">
          <w:rPr>
            <w:noProof/>
            <w:rPrChange w:id="208" w:author="Peto" w:date="2018-06-14T07:18:00Z">
              <w:rPr/>
            </w:rPrChange>
          </w:rPr>
          <w:t xml:space="preserve"> Kontinuálnym meraním srdcového výdaja je sledovaná relatívna zmena srdcov</w:t>
        </w:r>
      </w:ins>
      <w:ins w:id="209" w:author="Peto" w:date="2018-06-10T18:55:00Z">
        <w:r w:rsidR="006478DA" w:rsidRPr="00A82009">
          <w:rPr>
            <w:noProof/>
            <w:rPrChange w:id="210" w:author="Peto" w:date="2018-06-14T07:18:00Z">
              <w:rPr/>
            </w:rPrChange>
          </w:rPr>
          <w:t>ého výdaja pri fyzickej zá</w:t>
        </w:r>
      </w:ins>
      <w:ins w:id="211" w:author="Peto" w:date="2018-06-10T18:56:00Z">
        <w:r w:rsidR="006478DA" w:rsidRPr="00A82009">
          <w:rPr>
            <w:noProof/>
            <w:rPrChange w:id="212" w:author="Peto" w:date="2018-06-14T07:18:00Z">
              <w:rPr/>
            </w:rPrChange>
          </w:rPr>
          <w:t>ťaži.</w:t>
        </w:r>
      </w:ins>
      <w:ins w:id="213" w:author="Peto" w:date="2018-06-10T18:57:00Z">
        <w:r w:rsidR="006478DA" w:rsidRPr="00A82009">
          <w:rPr>
            <w:noProof/>
            <w:rPrChange w:id="214" w:author="Peto" w:date="2018-06-14T07:18:00Z">
              <w:rPr/>
            </w:rPrChange>
          </w:rPr>
          <w:t xml:space="preserve"> </w:t>
        </w:r>
      </w:ins>
      <w:ins w:id="215" w:author="Peto" w:date="2018-06-10T18:56:00Z">
        <w:r w:rsidR="006478DA" w:rsidRPr="00A82009">
          <w:rPr>
            <w:noProof/>
            <w:rPrChange w:id="216" w:author="Peto" w:date="2018-06-14T07:18:00Z">
              <w:rPr/>
            </w:rPrChange>
          </w:rPr>
          <w:t>Relatívna zmena je porovnaná s</w:t>
        </w:r>
      </w:ins>
      <w:ins w:id="217" w:author="Langer, Peter" w:date="2018-06-12T10:30:00Z">
        <w:r w:rsidR="00843DC8" w:rsidRPr="00A82009">
          <w:rPr>
            <w:noProof/>
            <w:rPrChange w:id="218" w:author="Peto" w:date="2018-06-14T07:18:00Z">
              <w:rPr/>
            </w:rPrChange>
          </w:rPr>
          <w:t>o</w:t>
        </w:r>
      </w:ins>
      <w:ins w:id="219" w:author="Peto" w:date="2018-06-10T18:57:00Z">
        <w:r w:rsidR="006478DA" w:rsidRPr="00A82009">
          <w:rPr>
            <w:noProof/>
            <w:rPrChange w:id="220" w:author="Peto" w:date="2018-06-14T07:18:00Z">
              <w:rPr/>
            </w:rPrChange>
          </w:rPr>
          <w:t> </w:t>
        </w:r>
      </w:ins>
      <w:ins w:id="221" w:author="Peto" w:date="2018-06-10T18:56:00Z">
        <w:r w:rsidR="006478DA" w:rsidRPr="00A82009">
          <w:rPr>
            <w:noProof/>
            <w:rPrChange w:id="222" w:author="Peto" w:date="2018-06-14T07:18:00Z">
              <w:rPr/>
            </w:rPrChange>
          </w:rPr>
          <w:t xml:space="preserve">simultánnym </w:t>
        </w:r>
      </w:ins>
      <w:ins w:id="223" w:author="Peto" w:date="2018-06-10T18:57:00Z">
        <w:r w:rsidR="006478DA" w:rsidRPr="00A82009">
          <w:rPr>
            <w:noProof/>
            <w:rPrChange w:id="224" w:author="Peto" w:date="2018-06-14T07:18:00Z">
              <w:rPr/>
            </w:rPrChange>
          </w:rPr>
          <w:t>meraním echokardiografiou a termodilúciou.</w:t>
        </w:r>
      </w:ins>
      <w:ins w:id="225" w:author="Peto" w:date="2018-06-10T18:56:00Z">
        <w:r w:rsidR="006478DA" w:rsidRPr="00A82009">
          <w:rPr>
            <w:noProof/>
            <w:rPrChange w:id="226" w:author="Peto" w:date="2018-06-14T07:18:00Z">
              <w:rPr/>
            </w:rPrChange>
          </w:rPr>
          <w:t xml:space="preserve"> </w:t>
        </w:r>
        <w:r w:rsidR="006478DA" w:rsidRPr="00A82009">
          <w:rPr>
            <w:b/>
            <w:noProof/>
            <w:rPrChange w:id="227" w:author="Peto" w:date="2018-06-14T07:18:00Z">
              <w:rPr/>
            </w:rPrChange>
          </w:rPr>
          <w:t>Výsledky:</w:t>
        </w:r>
      </w:ins>
      <w:ins w:id="228" w:author="Langer, Peter" w:date="2018-06-12T10:29:00Z">
        <w:r w:rsidR="00843DC8" w:rsidRPr="00A82009">
          <w:rPr>
            <w:b/>
            <w:noProof/>
            <w:rPrChange w:id="229" w:author="Peto" w:date="2018-06-14T07:18:00Z">
              <w:rPr>
                <w:b/>
              </w:rPr>
            </w:rPrChange>
          </w:rPr>
          <w:t xml:space="preserve"> </w:t>
        </w:r>
      </w:ins>
      <w:ins w:id="230" w:author="Peto" w:date="2018-06-10T18:57:00Z">
        <w:r w:rsidR="00AA063A" w:rsidRPr="00A82009">
          <w:rPr>
            <w:noProof/>
            <w:rPrChange w:id="231" w:author="Peto" w:date="2018-06-14T07:18:00Z">
              <w:rPr/>
            </w:rPrChange>
          </w:rPr>
          <w:t>T</w:t>
        </w:r>
      </w:ins>
      <w:ins w:id="232" w:author="Peto" w:date="2018-06-10T19:17:00Z">
        <w:r w:rsidR="00AA063A" w:rsidRPr="00A82009">
          <w:rPr>
            <w:noProof/>
            <w:rPrChange w:id="233" w:author="Peto" w:date="2018-06-14T07:18:00Z">
              <w:rPr/>
            </w:rPrChange>
          </w:rPr>
          <w:t>áto p</w:t>
        </w:r>
      </w:ins>
      <w:ins w:id="234" w:author="Peto" w:date="2018-06-10T18:57:00Z">
        <w:r w:rsidR="006478DA" w:rsidRPr="00A82009">
          <w:rPr>
            <w:noProof/>
            <w:rPrChange w:id="235" w:author="Peto" w:date="2018-06-14T07:18:00Z">
              <w:rPr/>
            </w:rPrChange>
          </w:rPr>
          <w:t xml:space="preserve">ráca </w:t>
        </w:r>
      </w:ins>
      <w:commentRangeStart w:id="236"/>
      <w:del w:id="237" w:author="Peto" w:date="2018-06-10T18:57:00Z">
        <w:r w:rsidR="00CE547F" w:rsidRPr="00A82009" w:rsidDel="006478DA">
          <w:rPr>
            <w:noProof/>
            <w:rPrChange w:id="238" w:author="Peto" w:date="2018-06-14T07:18:00Z">
              <w:rPr/>
            </w:rPrChange>
          </w:rPr>
          <w:delText>P</w:delText>
        </w:r>
      </w:del>
      <w:ins w:id="239" w:author="Peto" w:date="2018-06-10T18:57:00Z">
        <w:r w:rsidR="006478DA" w:rsidRPr="00A82009">
          <w:rPr>
            <w:noProof/>
            <w:rPrChange w:id="240" w:author="Peto" w:date="2018-06-14T07:18:00Z">
              <w:rPr/>
            </w:rPrChange>
          </w:rPr>
          <w:t>p</w:t>
        </w:r>
      </w:ins>
      <w:r w:rsidR="00CE547F" w:rsidRPr="00A82009">
        <w:rPr>
          <w:noProof/>
          <w:rPrChange w:id="241" w:author="Peto" w:date="2018-06-14T07:18:00Z">
            <w:rPr/>
          </w:rPrChange>
        </w:rPr>
        <w:t xml:space="preserve">rináša nové informácie </w:t>
      </w:r>
      <w:commentRangeEnd w:id="236"/>
      <w:r w:rsidR="000F6D81" w:rsidRPr="00A82009">
        <w:rPr>
          <w:rStyle w:val="Odkaznakomentr"/>
          <w:noProof/>
          <w:rPrChange w:id="242" w:author="Peto" w:date="2018-06-14T07:18:00Z">
            <w:rPr>
              <w:rStyle w:val="Odkaznakomentr"/>
            </w:rPr>
          </w:rPrChange>
        </w:rPr>
        <w:commentReference w:id="236"/>
      </w:r>
      <w:r w:rsidR="00CE547F" w:rsidRPr="00A82009">
        <w:rPr>
          <w:noProof/>
          <w:rPrChange w:id="243" w:author="Peto" w:date="2018-06-14T07:18:00Z">
            <w:rPr/>
          </w:rPrChange>
        </w:rPr>
        <w:t>o vzťahu hemodynamický</w:t>
      </w:r>
      <w:ins w:id="244" w:author="Peto" w:date="2018-06-10T19:29:00Z">
        <w:r w:rsidR="00096C27" w:rsidRPr="00A82009">
          <w:rPr>
            <w:noProof/>
            <w:rPrChange w:id="245" w:author="Peto" w:date="2018-06-14T07:18:00Z">
              <w:rPr/>
            </w:rPrChange>
          </w:rPr>
          <w:t>c</w:t>
        </w:r>
      </w:ins>
      <w:r w:rsidR="00CE547F" w:rsidRPr="00A82009">
        <w:rPr>
          <w:noProof/>
          <w:rPrChange w:id="246" w:author="Peto" w:date="2018-06-14T07:18:00Z">
            <w:rPr/>
          </w:rPrChange>
        </w:rPr>
        <w:t xml:space="preserve">h parametrov a ich reakcií na excitáciu srdcovocievneho systému </w:t>
      </w:r>
      <w:ins w:id="247" w:author="Peto" w:date="2018-06-10T18:57:00Z">
        <w:r w:rsidR="006478DA" w:rsidRPr="00A82009">
          <w:rPr>
            <w:noProof/>
            <w:rPrChange w:id="248" w:author="Peto" w:date="2018-06-14T07:18:00Z">
              <w:rPr/>
            </w:rPrChange>
          </w:rPr>
          <w:t xml:space="preserve">hlbokým a spontánnym </w:t>
        </w:r>
      </w:ins>
      <w:r w:rsidR="00CE547F" w:rsidRPr="00A82009">
        <w:rPr>
          <w:noProof/>
          <w:rPrChange w:id="249" w:author="Peto" w:date="2018-06-14T07:18:00Z">
            <w:rPr/>
          </w:rPrChange>
        </w:rPr>
        <w:t xml:space="preserve">dýchaním. Prináša takisto informácie o miere variability hemodynamických parametrov a ich vplyve na výpočet tepového objemu. </w:t>
      </w:r>
      <w:del w:id="250" w:author="Peto" w:date="2018-06-10T18:58:00Z">
        <w:r w:rsidR="00CE547F" w:rsidRPr="00A82009" w:rsidDel="006478DA">
          <w:rPr>
            <w:noProof/>
            <w:rPrChange w:id="251" w:author="Peto" w:date="2018-06-14T07:18:00Z">
              <w:rPr/>
            </w:rPrChange>
          </w:rPr>
          <w:delText>V závere</w:delText>
        </w:r>
      </w:del>
      <w:del w:id="252" w:author="Peto" w:date="2018-06-10T18:59:00Z">
        <w:r w:rsidR="00CE547F" w:rsidRPr="00A82009" w:rsidDel="006478DA">
          <w:rPr>
            <w:noProof/>
            <w:rPrChange w:id="253" w:author="Peto" w:date="2018-06-14T07:18:00Z">
              <w:rPr/>
            </w:rPrChange>
          </w:rPr>
          <w:delText xml:space="preserve"> táto práca </w:delText>
        </w:r>
      </w:del>
      <w:del w:id="254" w:author="Peto" w:date="2018-06-10T18:58:00Z">
        <w:r w:rsidR="00CE547F" w:rsidRPr="00A82009" w:rsidDel="006478DA">
          <w:rPr>
            <w:noProof/>
            <w:rPrChange w:id="255" w:author="Peto" w:date="2018-06-14T07:18:00Z">
              <w:rPr/>
            </w:rPrChange>
          </w:rPr>
          <w:delText xml:space="preserve">identifikuje </w:delText>
        </w:r>
      </w:del>
      <w:del w:id="256" w:author="Peto" w:date="2018-06-10T18:59:00Z">
        <w:r w:rsidR="00CE547F" w:rsidRPr="00A82009" w:rsidDel="006478DA">
          <w:rPr>
            <w:noProof/>
            <w:rPrChange w:id="257" w:author="Peto" w:date="2018-06-14T07:18:00Z">
              <w:rPr/>
            </w:rPrChange>
          </w:rPr>
          <w:delText>n</w:delText>
        </w:r>
      </w:del>
      <w:ins w:id="258" w:author="Peto" w:date="2018-06-10T18:59:00Z">
        <w:r w:rsidR="006478DA" w:rsidRPr="00A82009">
          <w:rPr>
            <w:noProof/>
            <w:rPrChange w:id="259" w:author="Peto" w:date="2018-06-14T07:18:00Z">
              <w:rPr/>
            </w:rPrChange>
          </w:rPr>
          <w:t>N</w:t>
        </w:r>
      </w:ins>
      <w:r w:rsidR="00CE547F" w:rsidRPr="00A82009">
        <w:rPr>
          <w:noProof/>
          <w:rPrChange w:id="260" w:author="Peto" w:date="2018-06-14T07:18:00Z">
            <w:rPr/>
          </w:rPrChange>
        </w:rPr>
        <w:t>ov</w:t>
      </w:r>
      <w:ins w:id="261" w:author="Peto" w:date="2018-06-10T19:17:00Z">
        <w:r w:rsidR="00AA063A" w:rsidRPr="00A82009">
          <w:rPr>
            <w:noProof/>
            <w:rPrChange w:id="262" w:author="Peto" w:date="2018-06-14T07:18:00Z">
              <w:rPr/>
            </w:rPrChange>
          </w:rPr>
          <w:t>á</w:t>
        </w:r>
      </w:ins>
      <w:del w:id="263" w:author="Peto" w:date="2018-06-10T19:17:00Z">
        <w:r w:rsidR="00CE547F" w:rsidRPr="00A82009" w:rsidDel="00AA063A">
          <w:rPr>
            <w:noProof/>
            <w:rPrChange w:id="264" w:author="Peto" w:date="2018-06-14T07:18:00Z">
              <w:rPr/>
            </w:rPrChange>
          </w:rPr>
          <w:delText>ú</w:delText>
        </w:r>
      </w:del>
      <w:r w:rsidR="00CE547F" w:rsidRPr="00A82009">
        <w:rPr>
          <w:noProof/>
          <w:rPrChange w:id="265" w:author="Peto" w:date="2018-06-14T07:18:00Z">
            <w:rPr/>
          </w:rPrChange>
        </w:rPr>
        <w:t xml:space="preserve"> metód</w:t>
      </w:r>
      <w:ins w:id="266" w:author="Peto" w:date="2018-06-10T18:59:00Z">
        <w:r w:rsidR="006478DA" w:rsidRPr="00A82009">
          <w:rPr>
            <w:noProof/>
            <w:rPrChange w:id="267" w:author="Peto" w:date="2018-06-14T07:18:00Z">
              <w:rPr/>
            </w:rPrChange>
          </w:rPr>
          <w:t>a</w:t>
        </w:r>
      </w:ins>
      <w:del w:id="268" w:author="Peto" w:date="2018-06-10T18:59:00Z">
        <w:r w:rsidR="00CE547F" w:rsidRPr="00A82009" w:rsidDel="006478DA">
          <w:rPr>
            <w:noProof/>
            <w:rPrChange w:id="269" w:author="Peto" w:date="2018-06-14T07:18:00Z">
              <w:rPr/>
            </w:rPrChange>
          </w:rPr>
          <w:delText>u</w:delText>
        </w:r>
      </w:del>
      <w:r w:rsidR="00CE547F" w:rsidRPr="00A82009">
        <w:rPr>
          <w:noProof/>
          <w:rPrChange w:id="270" w:author="Peto" w:date="2018-06-14T07:18:00Z">
            <w:rPr/>
          </w:rPrChange>
        </w:rPr>
        <w:t xml:space="preserve"> na výpočet </w:t>
      </w:r>
      <w:del w:id="271" w:author="Peto" w:date="2018-06-10T19:15:00Z">
        <w:r w:rsidR="00CE547F" w:rsidRPr="00A82009" w:rsidDel="00AA063A">
          <w:rPr>
            <w:noProof/>
            <w:rPrChange w:id="272" w:author="Peto" w:date="2018-06-14T07:18:00Z">
              <w:rPr/>
            </w:rPrChange>
          </w:rPr>
          <w:delText xml:space="preserve">SV </w:delText>
        </w:r>
      </w:del>
      <w:ins w:id="273" w:author="Peto" w:date="2018-06-10T19:15:00Z">
        <w:r w:rsidR="00AA063A" w:rsidRPr="00A82009">
          <w:rPr>
            <w:noProof/>
            <w:rPrChange w:id="274" w:author="Peto" w:date="2018-06-14T07:18:00Z">
              <w:rPr/>
            </w:rPrChange>
          </w:rPr>
          <w:t xml:space="preserve">tepového objemu </w:t>
        </w:r>
      </w:ins>
      <w:r w:rsidR="00CE547F" w:rsidRPr="00A82009">
        <w:rPr>
          <w:noProof/>
          <w:rPrChange w:id="275" w:author="Peto" w:date="2018-06-14T07:18:00Z">
            <w:rPr/>
          </w:rPrChange>
        </w:rPr>
        <w:t>z dát impedancie krku</w:t>
      </w:r>
      <w:ins w:id="276" w:author="Peto" w:date="2018-06-10T19:00:00Z">
        <w:r w:rsidR="006478DA" w:rsidRPr="00A82009">
          <w:rPr>
            <w:noProof/>
            <w:rPrChange w:id="277" w:author="Peto" w:date="2018-06-14T07:18:00Z">
              <w:rPr/>
            </w:rPrChange>
          </w:rPr>
          <w:t xml:space="preserve"> dosahuje porovnateľných výsledkov ako metóda výpočtu </w:t>
        </w:r>
      </w:ins>
      <w:ins w:id="278" w:author="Peto" w:date="2018-06-10T19:16:00Z">
        <w:r w:rsidR="00AA063A" w:rsidRPr="00A82009">
          <w:rPr>
            <w:noProof/>
            <w:rPrChange w:id="279" w:author="Peto" w:date="2018-06-14T07:18:00Z">
              <w:rPr/>
            </w:rPrChange>
          </w:rPr>
          <w:t>tepového objemu, je však pohodlnejšia na</w:t>
        </w:r>
      </w:ins>
      <w:ins w:id="280" w:author="Peto" w:date="2018-06-10T19:18:00Z">
        <w:r w:rsidR="00AA063A" w:rsidRPr="00A82009">
          <w:rPr>
            <w:noProof/>
            <w:rPrChange w:id="281" w:author="Peto" w:date="2018-06-14T07:18:00Z">
              <w:rPr/>
            </w:rPrChange>
          </w:rPr>
          <w:t xml:space="preserve"> meranie a nieje tak </w:t>
        </w:r>
      </w:ins>
      <w:ins w:id="282" w:author="Peto" w:date="2018-06-10T19:30:00Z">
        <w:r w:rsidR="00096C27" w:rsidRPr="00A82009">
          <w:rPr>
            <w:noProof/>
            <w:rPrChange w:id="283" w:author="Peto" w:date="2018-06-14T07:18:00Z">
              <w:rPr/>
            </w:rPrChange>
          </w:rPr>
          <w:t>ovplyvnená</w:t>
        </w:r>
      </w:ins>
      <w:ins w:id="284" w:author="Peto" w:date="2018-06-10T19:18:00Z">
        <w:r w:rsidR="00AA063A" w:rsidRPr="00A82009">
          <w:rPr>
            <w:noProof/>
            <w:rPrChange w:id="285" w:author="Peto" w:date="2018-06-14T07:18:00Z">
              <w:rPr/>
            </w:rPrChange>
          </w:rPr>
          <w:t xml:space="preserve"> dýchaním ako </w:t>
        </w:r>
      </w:ins>
      <w:ins w:id="286" w:author="Peto" w:date="2018-06-10T19:30:00Z">
        <w:r w:rsidR="00096C27" w:rsidRPr="00A82009">
          <w:rPr>
            <w:noProof/>
            <w:rPrChange w:id="287" w:author="Peto" w:date="2018-06-14T07:18:00Z">
              <w:rPr/>
            </w:rPrChange>
          </w:rPr>
          <w:t>meranie</w:t>
        </w:r>
      </w:ins>
      <w:ins w:id="288" w:author="Peto" w:date="2018-06-10T19:18:00Z">
        <w:r w:rsidR="00AA063A" w:rsidRPr="00A82009">
          <w:rPr>
            <w:noProof/>
            <w:rPrChange w:id="289" w:author="Peto" w:date="2018-06-14T07:18:00Z">
              <w:rPr/>
            </w:rPrChange>
          </w:rPr>
          <w:t xml:space="preserve"> z impednacie z hrudníka.</w:t>
        </w:r>
      </w:ins>
      <w:ins w:id="290" w:author="Langer, Peter" w:date="2018-06-12T10:30:00Z">
        <w:r w:rsidR="00843DC8" w:rsidRPr="00A82009">
          <w:rPr>
            <w:noProof/>
            <w:rPrChange w:id="291" w:author="Peto" w:date="2018-06-14T07:18:00Z">
              <w:rPr/>
            </w:rPrChange>
          </w:rPr>
          <w:t xml:space="preserve"> Kontinuálne meranie srdcového výdaja bioimpedanciou dosahuje podobné relatívne zmeny ako meranie</w:t>
        </w:r>
      </w:ins>
      <w:ins w:id="292" w:author="Langer, Peter" w:date="2018-06-12T10:31:00Z">
        <w:r w:rsidR="00843DC8" w:rsidRPr="00A82009">
          <w:rPr>
            <w:noProof/>
            <w:rPrChange w:id="293" w:author="Peto" w:date="2018-06-14T07:18:00Z">
              <w:rPr/>
            </w:rPrChange>
          </w:rPr>
          <w:t xml:space="preserve"> srdcového výdaja echokardiografiou.</w:t>
        </w:r>
      </w:ins>
      <w:del w:id="294" w:author="Peto" w:date="2018-06-10T19:18:00Z">
        <w:r w:rsidR="00CE547F" w:rsidRPr="00A82009" w:rsidDel="00AA063A">
          <w:rPr>
            <w:noProof/>
            <w:rPrChange w:id="295" w:author="Peto" w:date="2018-06-14T07:18:00Z">
              <w:rPr/>
            </w:rPrChange>
          </w:rPr>
          <w:delText>.</w:delText>
        </w:r>
      </w:del>
    </w:p>
    <w:p w14:paraId="3B50CAEB" w14:textId="77777777" w:rsidR="00CE547F" w:rsidRPr="00A82009" w:rsidRDefault="00CE547F" w:rsidP="00CE547F">
      <w:pPr>
        <w:pStyle w:val="Nadpis1"/>
        <w:numPr>
          <w:ilvl w:val="0"/>
          <w:numId w:val="0"/>
        </w:numPr>
        <w:ind w:left="432" w:hanging="432"/>
        <w:rPr>
          <w:noProof/>
          <w:rPrChange w:id="296" w:author="Peto" w:date="2018-06-14T07:18:00Z">
            <w:rPr/>
          </w:rPrChange>
        </w:rPr>
      </w:pPr>
      <w:bookmarkStart w:id="297" w:name="_Toc510359965"/>
      <w:bookmarkStart w:id="298" w:name="_Toc516413194"/>
      <w:r w:rsidRPr="00A82009">
        <w:rPr>
          <w:noProof/>
          <w:rPrChange w:id="299" w:author="Peto" w:date="2018-06-14T07:18:00Z">
            <w:rPr/>
          </w:rPrChange>
        </w:rPr>
        <w:t>KĽÚČOVÉ SLOVÁ</w:t>
      </w:r>
      <w:bookmarkEnd w:id="30"/>
      <w:bookmarkEnd w:id="297"/>
      <w:bookmarkEnd w:id="298"/>
    </w:p>
    <w:p w14:paraId="25855AEF" w14:textId="14DE6975" w:rsidR="00CE547F" w:rsidRPr="00A82009" w:rsidDel="00AA063A" w:rsidRDefault="00CE547F" w:rsidP="00CE547F">
      <w:pPr>
        <w:rPr>
          <w:del w:id="300" w:author="Peto" w:date="2018-06-10T19:19:00Z"/>
          <w:noProof/>
          <w:rPrChange w:id="301" w:author="Peto" w:date="2018-06-14T07:18:00Z">
            <w:rPr>
              <w:del w:id="302" w:author="Peto" w:date="2018-06-10T19:19:00Z"/>
            </w:rPr>
          </w:rPrChange>
        </w:rPr>
      </w:pPr>
      <w:r w:rsidRPr="00A82009">
        <w:rPr>
          <w:noProof/>
          <w:rPrChange w:id="303" w:author="Peto" w:date="2018-06-14T07:18:00Z">
            <w:rPr/>
          </w:rPrChange>
        </w:rPr>
        <w:t>Bioimpedancia, srdečný výdaj, tepový objem, hemodynamické parametre</w:t>
      </w:r>
    </w:p>
    <w:p w14:paraId="07FE5A32" w14:textId="77777777" w:rsidR="00CE547F" w:rsidRPr="00A82009" w:rsidRDefault="00CE547F">
      <w:pPr>
        <w:rPr>
          <w:rFonts w:ascii="Arial" w:hAnsi="Arial" w:cs="Arial"/>
          <w:b/>
          <w:noProof/>
          <w:sz w:val="36"/>
          <w:szCs w:val="36"/>
          <w:rPrChange w:id="304" w:author="Peto" w:date="2018-06-14T07:18:00Z">
            <w:rPr>
              <w:rFonts w:ascii="Arial" w:hAnsi="Arial" w:cs="Arial"/>
              <w:b/>
              <w:sz w:val="36"/>
              <w:szCs w:val="36"/>
            </w:rPr>
          </w:rPrChange>
        </w:rPr>
        <w:pPrChange w:id="305" w:author="Peto" w:date="2018-06-10T19:19:00Z">
          <w:pPr>
            <w:overflowPunct/>
            <w:autoSpaceDE/>
            <w:autoSpaceDN/>
            <w:adjustRightInd/>
            <w:spacing w:line="240" w:lineRule="auto"/>
            <w:textAlignment w:val="auto"/>
          </w:pPr>
        </w:pPrChange>
      </w:pPr>
      <w:r w:rsidRPr="00A82009">
        <w:rPr>
          <w:rFonts w:ascii="Arial" w:hAnsi="Arial" w:cs="Arial"/>
          <w:b/>
          <w:noProof/>
          <w:sz w:val="36"/>
          <w:szCs w:val="36"/>
          <w:rPrChange w:id="306" w:author="Peto" w:date="2018-06-14T07:18:00Z">
            <w:rPr>
              <w:rFonts w:ascii="Arial" w:hAnsi="Arial" w:cs="Arial"/>
              <w:b/>
              <w:sz w:val="36"/>
              <w:szCs w:val="36"/>
            </w:rPr>
          </w:rPrChange>
        </w:rPr>
        <w:br w:type="page"/>
      </w:r>
    </w:p>
    <w:p w14:paraId="43D6DBB3" w14:textId="77777777" w:rsidR="00CE547F" w:rsidRPr="00A82009" w:rsidRDefault="00CE547F" w:rsidP="00CE547F">
      <w:pPr>
        <w:pStyle w:val="Nadpis1"/>
        <w:numPr>
          <w:ilvl w:val="0"/>
          <w:numId w:val="0"/>
        </w:numPr>
        <w:ind w:left="432"/>
        <w:rPr>
          <w:noProof/>
          <w:rPrChange w:id="307" w:author="Peto" w:date="2018-06-14T07:18:00Z">
            <w:rPr/>
          </w:rPrChange>
        </w:rPr>
      </w:pPr>
      <w:bookmarkStart w:id="308" w:name="_Toc509993366"/>
      <w:bookmarkStart w:id="309" w:name="_Toc510359966"/>
      <w:bookmarkStart w:id="310" w:name="_Toc516413195"/>
      <w:r w:rsidRPr="00A82009">
        <w:rPr>
          <w:noProof/>
          <w:rPrChange w:id="311" w:author="Peto" w:date="2018-06-14T07:18:00Z">
            <w:rPr/>
          </w:rPrChange>
        </w:rPr>
        <w:lastRenderedPageBreak/>
        <w:t>ABSTRACT</w:t>
      </w:r>
      <w:bookmarkEnd w:id="308"/>
      <w:bookmarkEnd w:id="309"/>
      <w:bookmarkEnd w:id="310"/>
    </w:p>
    <w:p w14:paraId="24B729F6" w14:textId="77777777" w:rsidR="00CE547F" w:rsidRPr="00A82009" w:rsidRDefault="00CE547F" w:rsidP="00CE547F">
      <w:pPr>
        <w:pStyle w:val="Nadpis1"/>
        <w:numPr>
          <w:ilvl w:val="0"/>
          <w:numId w:val="0"/>
        </w:numPr>
        <w:ind w:left="432"/>
        <w:rPr>
          <w:noProof/>
          <w:rPrChange w:id="312" w:author="Peto" w:date="2018-06-14T07:18:00Z">
            <w:rPr/>
          </w:rPrChange>
        </w:rPr>
      </w:pPr>
      <w:bookmarkStart w:id="313" w:name="_Toc509993367"/>
      <w:bookmarkStart w:id="314" w:name="_Toc510359967"/>
      <w:bookmarkStart w:id="315" w:name="_Toc516413196"/>
      <w:r w:rsidRPr="00A82009">
        <w:rPr>
          <w:noProof/>
          <w:rPrChange w:id="316" w:author="Peto" w:date="2018-06-14T07:18:00Z">
            <w:rPr/>
          </w:rPrChange>
        </w:rPr>
        <w:t>KEYWORDS</w:t>
      </w:r>
      <w:bookmarkEnd w:id="313"/>
      <w:bookmarkEnd w:id="314"/>
      <w:bookmarkEnd w:id="315"/>
    </w:p>
    <w:p w14:paraId="21D1843B" w14:textId="77777777" w:rsidR="00CE547F" w:rsidRPr="00A82009" w:rsidRDefault="00CE547F" w:rsidP="00CE547F">
      <w:pPr>
        <w:rPr>
          <w:noProof/>
          <w:rPrChange w:id="317" w:author="Peto" w:date="2018-06-14T07:18:00Z">
            <w:rPr/>
          </w:rPrChange>
        </w:rPr>
      </w:pPr>
    </w:p>
    <w:p w14:paraId="7DCA984E" w14:textId="77777777" w:rsidR="00CE547F" w:rsidRPr="00A82009" w:rsidRDefault="00CE547F" w:rsidP="00CE547F">
      <w:pPr>
        <w:overflowPunct/>
        <w:autoSpaceDE/>
        <w:autoSpaceDN/>
        <w:adjustRightInd/>
        <w:spacing w:line="240" w:lineRule="auto"/>
        <w:textAlignment w:val="auto"/>
        <w:rPr>
          <w:noProof/>
          <w:rPrChange w:id="318" w:author="Peto" w:date="2018-06-14T07:18:00Z">
            <w:rPr/>
          </w:rPrChange>
        </w:rPr>
      </w:pPr>
      <w:r w:rsidRPr="00A82009">
        <w:rPr>
          <w:noProof/>
          <w:rPrChange w:id="319" w:author="Peto" w:date="2018-06-14T07:18:00Z">
            <w:rPr/>
          </w:rPrChange>
        </w:rPr>
        <w:br w:type="page"/>
      </w:r>
    </w:p>
    <w:p w14:paraId="6041F679" w14:textId="77777777" w:rsidR="00CE547F" w:rsidRPr="00A82009" w:rsidRDefault="00CE547F" w:rsidP="00CE547F">
      <w:pPr>
        <w:rPr>
          <w:rFonts w:ascii="Cambria" w:hAnsi="Cambria" w:cstheme="minorHAnsi"/>
          <w:noProof/>
          <w:sz w:val="20"/>
          <w:szCs w:val="18"/>
          <w:rPrChange w:id="320" w:author="Peto" w:date="2018-06-14T07:18:00Z">
            <w:rPr>
              <w:rFonts w:ascii="Cambria" w:hAnsi="Cambria" w:cstheme="minorHAnsi"/>
              <w:sz w:val="20"/>
              <w:szCs w:val="18"/>
            </w:rPr>
          </w:rPrChange>
        </w:rPr>
      </w:pPr>
    </w:p>
    <w:p w14:paraId="5D996FD3" w14:textId="77777777" w:rsidR="00CE547F" w:rsidRPr="00A82009" w:rsidRDefault="00CE547F" w:rsidP="00CE547F">
      <w:pPr>
        <w:rPr>
          <w:rFonts w:ascii="Cambria" w:hAnsi="Cambria" w:cstheme="minorHAnsi"/>
          <w:noProof/>
          <w:sz w:val="20"/>
          <w:szCs w:val="18"/>
          <w:rPrChange w:id="321" w:author="Peto" w:date="2018-06-14T07:18:00Z">
            <w:rPr>
              <w:rFonts w:ascii="Cambria" w:hAnsi="Cambria" w:cstheme="minorHAnsi"/>
              <w:sz w:val="20"/>
              <w:szCs w:val="18"/>
            </w:rPr>
          </w:rPrChange>
        </w:rPr>
      </w:pPr>
    </w:p>
    <w:p w14:paraId="6263D2C2" w14:textId="77777777" w:rsidR="00CE547F" w:rsidRPr="00A82009" w:rsidRDefault="00CE547F" w:rsidP="00CE547F">
      <w:pPr>
        <w:rPr>
          <w:rFonts w:ascii="Cambria" w:hAnsi="Cambria" w:cstheme="minorHAnsi"/>
          <w:noProof/>
          <w:sz w:val="20"/>
          <w:szCs w:val="18"/>
          <w:rPrChange w:id="322" w:author="Peto" w:date="2018-06-14T07:18:00Z">
            <w:rPr>
              <w:rFonts w:ascii="Cambria" w:hAnsi="Cambria" w:cstheme="minorHAnsi"/>
              <w:sz w:val="20"/>
              <w:szCs w:val="18"/>
            </w:rPr>
          </w:rPrChange>
        </w:rPr>
      </w:pPr>
    </w:p>
    <w:p w14:paraId="2A9945E7" w14:textId="77777777" w:rsidR="00CE547F" w:rsidRPr="00A82009" w:rsidRDefault="00CE547F" w:rsidP="00CE547F">
      <w:pPr>
        <w:rPr>
          <w:rFonts w:ascii="Cambria" w:hAnsi="Cambria" w:cstheme="minorHAnsi"/>
          <w:noProof/>
          <w:sz w:val="20"/>
          <w:szCs w:val="18"/>
          <w:rPrChange w:id="323" w:author="Peto" w:date="2018-06-14T07:18:00Z">
            <w:rPr>
              <w:rFonts w:ascii="Cambria" w:hAnsi="Cambria" w:cstheme="minorHAnsi"/>
              <w:sz w:val="20"/>
              <w:szCs w:val="18"/>
            </w:rPr>
          </w:rPrChange>
        </w:rPr>
      </w:pPr>
    </w:p>
    <w:p w14:paraId="551B7832" w14:textId="77777777" w:rsidR="00CE547F" w:rsidRPr="00A82009" w:rsidRDefault="00CE547F" w:rsidP="00CE547F">
      <w:pPr>
        <w:rPr>
          <w:rFonts w:ascii="Cambria" w:hAnsi="Cambria" w:cstheme="minorHAnsi"/>
          <w:noProof/>
          <w:sz w:val="20"/>
          <w:szCs w:val="18"/>
          <w:rPrChange w:id="324" w:author="Peto" w:date="2018-06-14T07:18:00Z">
            <w:rPr>
              <w:rFonts w:ascii="Cambria" w:hAnsi="Cambria" w:cstheme="minorHAnsi"/>
              <w:sz w:val="20"/>
              <w:szCs w:val="18"/>
            </w:rPr>
          </w:rPrChange>
        </w:rPr>
      </w:pPr>
    </w:p>
    <w:p w14:paraId="19DF08BB" w14:textId="77777777" w:rsidR="00CE547F" w:rsidRPr="00A82009" w:rsidRDefault="00CE547F" w:rsidP="00CE547F">
      <w:pPr>
        <w:rPr>
          <w:rFonts w:ascii="Cambria" w:hAnsi="Cambria" w:cstheme="minorHAnsi"/>
          <w:noProof/>
          <w:sz w:val="20"/>
          <w:szCs w:val="18"/>
          <w:rPrChange w:id="325" w:author="Peto" w:date="2018-06-14T07:18:00Z">
            <w:rPr>
              <w:rFonts w:ascii="Cambria" w:hAnsi="Cambria" w:cstheme="minorHAnsi"/>
              <w:sz w:val="20"/>
              <w:szCs w:val="18"/>
            </w:rPr>
          </w:rPrChange>
        </w:rPr>
      </w:pPr>
    </w:p>
    <w:p w14:paraId="1C5EBD5C" w14:textId="77777777" w:rsidR="00CE547F" w:rsidRPr="00A82009" w:rsidRDefault="00CE547F" w:rsidP="00CE547F">
      <w:pPr>
        <w:rPr>
          <w:rFonts w:ascii="Cambria" w:hAnsi="Cambria" w:cstheme="minorHAnsi"/>
          <w:noProof/>
          <w:sz w:val="20"/>
          <w:szCs w:val="18"/>
          <w:rPrChange w:id="326" w:author="Peto" w:date="2018-06-14T07:18:00Z">
            <w:rPr>
              <w:rFonts w:ascii="Cambria" w:hAnsi="Cambria" w:cstheme="minorHAnsi"/>
              <w:sz w:val="20"/>
              <w:szCs w:val="18"/>
            </w:rPr>
          </w:rPrChange>
        </w:rPr>
      </w:pPr>
    </w:p>
    <w:p w14:paraId="79933A93" w14:textId="77777777" w:rsidR="00CE547F" w:rsidRPr="00A82009" w:rsidRDefault="00CE547F" w:rsidP="00CE547F">
      <w:pPr>
        <w:rPr>
          <w:rFonts w:ascii="Cambria" w:hAnsi="Cambria" w:cstheme="minorHAnsi"/>
          <w:noProof/>
          <w:sz w:val="20"/>
          <w:szCs w:val="18"/>
          <w:rPrChange w:id="327" w:author="Peto" w:date="2018-06-14T07:18:00Z">
            <w:rPr>
              <w:rFonts w:ascii="Cambria" w:hAnsi="Cambria" w:cstheme="minorHAnsi"/>
              <w:sz w:val="20"/>
              <w:szCs w:val="18"/>
            </w:rPr>
          </w:rPrChange>
        </w:rPr>
      </w:pPr>
    </w:p>
    <w:p w14:paraId="203B1689" w14:textId="77777777" w:rsidR="00CE547F" w:rsidRPr="00A82009" w:rsidRDefault="00CE547F" w:rsidP="00CE547F">
      <w:pPr>
        <w:rPr>
          <w:rFonts w:ascii="Cambria" w:hAnsi="Cambria" w:cstheme="minorHAnsi"/>
          <w:noProof/>
          <w:sz w:val="20"/>
          <w:szCs w:val="18"/>
          <w:rPrChange w:id="328" w:author="Peto" w:date="2018-06-14T07:18:00Z">
            <w:rPr>
              <w:rFonts w:ascii="Cambria" w:hAnsi="Cambria" w:cstheme="minorHAnsi"/>
              <w:sz w:val="20"/>
              <w:szCs w:val="18"/>
            </w:rPr>
          </w:rPrChange>
        </w:rPr>
      </w:pPr>
    </w:p>
    <w:p w14:paraId="15DC4670" w14:textId="77777777" w:rsidR="00CE547F" w:rsidRPr="00A82009" w:rsidRDefault="00CE547F" w:rsidP="00CE547F">
      <w:pPr>
        <w:rPr>
          <w:rFonts w:ascii="Cambria" w:hAnsi="Cambria" w:cstheme="minorHAnsi"/>
          <w:noProof/>
          <w:sz w:val="20"/>
          <w:szCs w:val="18"/>
          <w:rPrChange w:id="329" w:author="Peto" w:date="2018-06-14T07:18:00Z">
            <w:rPr>
              <w:rFonts w:ascii="Cambria" w:hAnsi="Cambria" w:cstheme="minorHAnsi"/>
              <w:sz w:val="20"/>
              <w:szCs w:val="18"/>
            </w:rPr>
          </w:rPrChange>
        </w:rPr>
      </w:pPr>
    </w:p>
    <w:p w14:paraId="3E86E0CC" w14:textId="77777777" w:rsidR="00CE547F" w:rsidRPr="00A82009" w:rsidRDefault="00CE547F" w:rsidP="00CE547F">
      <w:pPr>
        <w:rPr>
          <w:rFonts w:ascii="Cambria" w:hAnsi="Cambria" w:cstheme="minorHAnsi"/>
          <w:noProof/>
          <w:sz w:val="20"/>
          <w:szCs w:val="18"/>
          <w:rPrChange w:id="330" w:author="Peto" w:date="2018-06-14T07:18:00Z">
            <w:rPr>
              <w:rFonts w:ascii="Cambria" w:hAnsi="Cambria" w:cstheme="minorHAnsi"/>
              <w:sz w:val="20"/>
              <w:szCs w:val="18"/>
            </w:rPr>
          </w:rPrChange>
        </w:rPr>
      </w:pPr>
    </w:p>
    <w:p w14:paraId="576ACF18" w14:textId="77777777" w:rsidR="00CE547F" w:rsidRPr="00A82009" w:rsidRDefault="00CE547F" w:rsidP="00CE547F">
      <w:pPr>
        <w:rPr>
          <w:rFonts w:ascii="Cambria" w:hAnsi="Cambria" w:cstheme="minorHAnsi"/>
          <w:noProof/>
          <w:sz w:val="20"/>
          <w:szCs w:val="18"/>
          <w:rPrChange w:id="331" w:author="Peto" w:date="2018-06-14T07:18:00Z">
            <w:rPr>
              <w:rFonts w:ascii="Cambria" w:hAnsi="Cambria" w:cstheme="minorHAnsi"/>
              <w:sz w:val="20"/>
              <w:szCs w:val="18"/>
            </w:rPr>
          </w:rPrChange>
        </w:rPr>
      </w:pPr>
    </w:p>
    <w:p w14:paraId="3797B585" w14:textId="77777777" w:rsidR="00CE547F" w:rsidRPr="00A82009" w:rsidRDefault="00CE547F" w:rsidP="00CE547F">
      <w:pPr>
        <w:rPr>
          <w:rFonts w:ascii="Cambria" w:hAnsi="Cambria" w:cstheme="minorHAnsi"/>
          <w:noProof/>
          <w:sz w:val="20"/>
          <w:szCs w:val="18"/>
          <w:rPrChange w:id="332" w:author="Peto" w:date="2018-06-14T07:18:00Z">
            <w:rPr>
              <w:rFonts w:ascii="Cambria" w:hAnsi="Cambria" w:cstheme="minorHAnsi"/>
              <w:sz w:val="20"/>
              <w:szCs w:val="18"/>
            </w:rPr>
          </w:rPrChange>
        </w:rPr>
      </w:pPr>
    </w:p>
    <w:p w14:paraId="521B7513" w14:textId="77777777" w:rsidR="00CE547F" w:rsidRPr="00A82009" w:rsidRDefault="00CE547F" w:rsidP="00CE547F">
      <w:pPr>
        <w:rPr>
          <w:rFonts w:ascii="Cambria" w:hAnsi="Cambria" w:cstheme="minorHAnsi"/>
          <w:noProof/>
          <w:sz w:val="20"/>
          <w:szCs w:val="18"/>
          <w:rPrChange w:id="333" w:author="Peto" w:date="2018-06-14T07:18:00Z">
            <w:rPr>
              <w:rFonts w:ascii="Cambria" w:hAnsi="Cambria" w:cstheme="minorHAnsi"/>
              <w:sz w:val="20"/>
              <w:szCs w:val="18"/>
            </w:rPr>
          </w:rPrChange>
        </w:rPr>
      </w:pPr>
    </w:p>
    <w:p w14:paraId="026737DE" w14:textId="77777777" w:rsidR="00CE547F" w:rsidRPr="00A82009" w:rsidRDefault="00CE547F" w:rsidP="00CE547F">
      <w:pPr>
        <w:rPr>
          <w:rFonts w:ascii="Cambria" w:hAnsi="Cambria" w:cstheme="minorHAnsi"/>
          <w:noProof/>
          <w:sz w:val="20"/>
          <w:szCs w:val="18"/>
          <w:rPrChange w:id="334" w:author="Peto" w:date="2018-06-14T07:18:00Z">
            <w:rPr>
              <w:rFonts w:ascii="Cambria" w:hAnsi="Cambria" w:cstheme="minorHAnsi"/>
              <w:sz w:val="20"/>
              <w:szCs w:val="18"/>
            </w:rPr>
          </w:rPrChange>
        </w:rPr>
      </w:pPr>
    </w:p>
    <w:p w14:paraId="4CD6EA95" w14:textId="77777777" w:rsidR="00CE547F" w:rsidRPr="00A82009" w:rsidRDefault="00CE547F" w:rsidP="00CE547F">
      <w:pPr>
        <w:rPr>
          <w:rFonts w:ascii="Cambria" w:hAnsi="Cambria" w:cstheme="minorHAnsi"/>
          <w:noProof/>
          <w:sz w:val="20"/>
          <w:szCs w:val="18"/>
          <w:rPrChange w:id="335" w:author="Peto" w:date="2018-06-14T07:18:00Z">
            <w:rPr>
              <w:rFonts w:ascii="Cambria" w:hAnsi="Cambria" w:cstheme="minorHAnsi"/>
              <w:sz w:val="20"/>
              <w:szCs w:val="18"/>
            </w:rPr>
          </w:rPrChange>
        </w:rPr>
      </w:pPr>
    </w:p>
    <w:p w14:paraId="6BF2330A" w14:textId="77777777" w:rsidR="00CE547F" w:rsidRPr="00A82009" w:rsidRDefault="00CE547F" w:rsidP="00CE547F">
      <w:pPr>
        <w:rPr>
          <w:rFonts w:ascii="Cambria" w:hAnsi="Cambria" w:cstheme="minorHAnsi"/>
          <w:noProof/>
          <w:sz w:val="20"/>
          <w:szCs w:val="18"/>
          <w:rPrChange w:id="336" w:author="Peto" w:date="2018-06-14T07:18:00Z">
            <w:rPr>
              <w:rFonts w:ascii="Cambria" w:hAnsi="Cambria" w:cstheme="minorHAnsi"/>
              <w:sz w:val="20"/>
              <w:szCs w:val="18"/>
            </w:rPr>
          </w:rPrChange>
        </w:rPr>
      </w:pPr>
    </w:p>
    <w:p w14:paraId="459D0077" w14:textId="77777777" w:rsidR="00CE547F" w:rsidRPr="00A82009" w:rsidRDefault="00CE547F" w:rsidP="00CE547F">
      <w:pPr>
        <w:rPr>
          <w:rFonts w:ascii="Cambria" w:hAnsi="Cambria" w:cstheme="minorHAnsi"/>
          <w:noProof/>
          <w:sz w:val="20"/>
          <w:szCs w:val="18"/>
          <w:rPrChange w:id="337" w:author="Peto" w:date="2018-06-14T07:18:00Z">
            <w:rPr>
              <w:rFonts w:ascii="Cambria" w:hAnsi="Cambria" w:cstheme="minorHAnsi"/>
              <w:sz w:val="20"/>
              <w:szCs w:val="18"/>
            </w:rPr>
          </w:rPrChange>
        </w:rPr>
      </w:pPr>
    </w:p>
    <w:p w14:paraId="3327BC8F" w14:textId="77777777" w:rsidR="00CE547F" w:rsidRPr="00A82009" w:rsidRDefault="00CE547F" w:rsidP="00CE547F">
      <w:pPr>
        <w:rPr>
          <w:rFonts w:ascii="Cambria" w:hAnsi="Cambria" w:cstheme="minorHAnsi"/>
          <w:noProof/>
          <w:sz w:val="20"/>
          <w:szCs w:val="18"/>
          <w:rPrChange w:id="338" w:author="Peto" w:date="2018-06-14T07:18:00Z">
            <w:rPr>
              <w:rFonts w:ascii="Cambria" w:hAnsi="Cambria" w:cstheme="minorHAnsi"/>
              <w:sz w:val="20"/>
              <w:szCs w:val="18"/>
            </w:rPr>
          </w:rPrChange>
        </w:rPr>
      </w:pPr>
    </w:p>
    <w:p w14:paraId="16797FEF" w14:textId="77777777" w:rsidR="00CE547F" w:rsidRPr="00A82009" w:rsidRDefault="00CE547F" w:rsidP="00CE547F">
      <w:pPr>
        <w:rPr>
          <w:rFonts w:ascii="Cambria" w:hAnsi="Cambria" w:cstheme="minorHAnsi"/>
          <w:noProof/>
          <w:sz w:val="20"/>
          <w:szCs w:val="18"/>
          <w:rPrChange w:id="339" w:author="Peto" w:date="2018-06-14T07:18:00Z">
            <w:rPr>
              <w:rFonts w:ascii="Cambria" w:hAnsi="Cambria" w:cstheme="minorHAnsi"/>
              <w:sz w:val="20"/>
              <w:szCs w:val="18"/>
            </w:rPr>
          </w:rPrChange>
        </w:rPr>
      </w:pPr>
    </w:p>
    <w:p w14:paraId="4E2DC053" w14:textId="77777777" w:rsidR="00CE547F" w:rsidRPr="00A82009" w:rsidRDefault="00CE547F" w:rsidP="00CE547F">
      <w:pPr>
        <w:rPr>
          <w:rFonts w:ascii="Cambria" w:hAnsi="Cambria" w:cstheme="minorHAnsi"/>
          <w:noProof/>
          <w:sz w:val="20"/>
          <w:szCs w:val="18"/>
          <w:rPrChange w:id="340" w:author="Peto" w:date="2018-06-14T07:18:00Z">
            <w:rPr>
              <w:rFonts w:ascii="Cambria" w:hAnsi="Cambria" w:cstheme="minorHAnsi"/>
              <w:sz w:val="20"/>
              <w:szCs w:val="18"/>
            </w:rPr>
          </w:rPrChange>
        </w:rPr>
      </w:pPr>
    </w:p>
    <w:p w14:paraId="4C381B73" w14:textId="77777777" w:rsidR="00CE547F" w:rsidRPr="00A82009" w:rsidRDefault="00CE547F" w:rsidP="00CE547F">
      <w:pPr>
        <w:rPr>
          <w:rFonts w:ascii="Cambria" w:hAnsi="Cambria" w:cstheme="minorHAnsi"/>
          <w:noProof/>
          <w:sz w:val="20"/>
          <w:szCs w:val="18"/>
          <w:rPrChange w:id="341" w:author="Peto" w:date="2018-06-14T07:18:00Z">
            <w:rPr>
              <w:rFonts w:ascii="Cambria" w:hAnsi="Cambria" w:cstheme="minorHAnsi"/>
              <w:sz w:val="20"/>
              <w:szCs w:val="18"/>
            </w:rPr>
          </w:rPrChange>
        </w:rPr>
      </w:pPr>
    </w:p>
    <w:p w14:paraId="1F81E8D1" w14:textId="77777777" w:rsidR="00CE547F" w:rsidRPr="00A82009" w:rsidRDefault="00CE547F" w:rsidP="00CE547F">
      <w:pPr>
        <w:rPr>
          <w:rFonts w:ascii="Cambria" w:hAnsi="Cambria" w:cstheme="minorHAnsi"/>
          <w:noProof/>
          <w:sz w:val="20"/>
          <w:szCs w:val="18"/>
          <w:rPrChange w:id="342" w:author="Peto" w:date="2018-06-14T07:18:00Z">
            <w:rPr>
              <w:rFonts w:ascii="Cambria" w:hAnsi="Cambria" w:cstheme="minorHAnsi"/>
              <w:sz w:val="20"/>
              <w:szCs w:val="18"/>
            </w:rPr>
          </w:rPrChange>
        </w:rPr>
      </w:pPr>
    </w:p>
    <w:p w14:paraId="55CD4BD4" w14:textId="77777777" w:rsidR="00CE547F" w:rsidRPr="00A82009" w:rsidRDefault="00CE547F" w:rsidP="00CE547F">
      <w:pPr>
        <w:rPr>
          <w:rFonts w:ascii="Cambria" w:hAnsi="Cambria" w:cstheme="minorHAnsi"/>
          <w:noProof/>
          <w:sz w:val="20"/>
          <w:szCs w:val="18"/>
          <w:rPrChange w:id="343" w:author="Peto" w:date="2018-06-14T07:18:00Z">
            <w:rPr>
              <w:rFonts w:ascii="Cambria" w:hAnsi="Cambria" w:cstheme="minorHAnsi"/>
              <w:sz w:val="20"/>
              <w:szCs w:val="18"/>
            </w:rPr>
          </w:rPrChange>
        </w:rPr>
      </w:pPr>
    </w:p>
    <w:p w14:paraId="3FE2DCCE" w14:textId="77777777" w:rsidR="00CE547F" w:rsidRPr="00A82009" w:rsidRDefault="00CE547F" w:rsidP="00CE547F">
      <w:pPr>
        <w:rPr>
          <w:rFonts w:ascii="Cambria" w:hAnsi="Cambria" w:cstheme="minorHAnsi"/>
          <w:noProof/>
          <w:sz w:val="20"/>
          <w:szCs w:val="18"/>
          <w:rPrChange w:id="344" w:author="Peto" w:date="2018-06-14T07:18:00Z">
            <w:rPr>
              <w:rFonts w:ascii="Cambria" w:hAnsi="Cambria" w:cstheme="minorHAnsi"/>
              <w:sz w:val="20"/>
              <w:szCs w:val="18"/>
            </w:rPr>
          </w:rPrChange>
        </w:rPr>
      </w:pPr>
    </w:p>
    <w:p w14:paraId="7D3DAE0A" w14:textId="77777777" w:rsidR="00CE547F" w:rsidRPr="00A82009" w:rsidRDefault="00CE547F" w:rsidP="00CE547F">
      <w:pPr>
        <w:rPr>
          <w:rFonts w:ascii="Cambria" w:hAnsi="Cambria" w:cstheme="minorHAnsi"/>
          <w:noProof/>
          <w:sz w:val="20"/>
          <w:szCs w:val="18"/>
          <w:rPrChange w:id="345" w:author="Peto" w:date="2018-06-14T07:18:00Z">
            <w:rPr>
              <w:rFonts w:ascii="Cambria" w:hAnsi="Cambria" w:cstheme="minorHAnsi"/>
              <w:sz w:val="20"/>
              <w:szCs w:val="18"/>
            </w:rPr>
          </w:rPrChange>
        </w:rPr>
      </w:pPr>
    </w:p>
    <w:p w14:paraId="424AA25B" w14:textId="77777777" w:rsidR="00CE547F" w:rsidRPr="00A82009" w:rsidRDefault="00CE547F" w:rsidP="00CE547F">
      <w:pPr>
        <w:rPr>
          <w:rFonts w:ascii="Cambria" w:hAnsi="Cambria" w:cstheme="minorHAnsi"/>
          <w:noProof/>
          <w:sz w:val="20"/>
          <w:szCs w:val="18"/>
          <w:rPrChange w:id="346" w:author="Peto" w:date="2018-06-14T07:18:00Z">
            <w:rPr>
              <w:rFonts w:ascii="Cambria" w:hAnsi="Cambria" w:cstheme="minorHAnsi"/>
              <w:sz w:val="20"/>
              <w:szCs w:val="18"/>
            </w:rPr>
          </w:rPrChange>
        </w:rPr>
      </w:pPr>
    </w:p>
    <w:p w14:paraId="4443461D" w14:textId="77777777" w:rsidR="00CE547F" w:rsidRPr="00A82009" w:rsidRDefault="00CE547F" w:rsidP="00CE547F">
      <w:pPr>
        <w:rPr>
          <w:rFonts w:ascii="Cambria" w:hAnsi="Cambria" w:cstheme="minorHAnsi"/>
          <w:noProof/>
          <w:sz w:val="20"/>
          <w:szCs w:val="18"/>
          <w:rPrChange w:id="347" w:author="Peto" w:date="2018-06-14T07:18:00Z">
            <w:rPr>
              <w:rFonts w:ascii="Cambria" w:hAnsi="Cambria" w:cstheme="minorHAnsi"/>
              <w:sz w:val="20"/>
              <w:szCs w:val="18"/>
            </w:rPr>
          </w:rPrChange>
        </w:rPr>
      </w:pPr>
    </w:p>
    <w:p w14:paraId="63E5A432" w14:textId="77777777" w:rsidR="00CE547F" w:rsidRPr="00A82009" w:rsidRDefault="00CE547F" w:rsidP="00CE547F">
      <w:pPr>
        <w:rPr>
          <w:rFonts w:ascii="Cambria" w:hAnsi="Cambria" w:cstheme="minorHAnsi"/>
          <w:noProof/>
          <w:sz w:val="20"/>
          <w:szCs w:val="18"/>
          <w:rPrChange w:id="348" w:author="Peto" w:date="2018-06-14T07:18:00Z">
            <w:rPr>
              <w:rFonts w:ascii="Cambria" w:hAnsi="Cambria" w:cstheme="minorHAnsi"/>
              <w:sz w:val="20"/>
              <w:szCs w:val="18"/>
            </w:rPr>
          </w:rPrChange>
        </w:rPr>
      </w:pPr>
    </w:p>
    <w:p w14:paraId="7BD8EDF3" w14:textId="77777777" w:rsidR="00CE547F" w:rsidRPr="00A82009" w:rsidRDefault="00CE547F" w:rsidP="00CE547F">
      <w:pPr>
        <w:rPr>
          <w:rFonts w:ascii="Cambria" w:hAnsi="Cambria" w:cstheme="minorHAnsi"/>
          <w:noProof/>
          <w:sz w:val="20"/>
          <w:szCs w:val="18"/>
          <w:rPrChange w:id="349" w:author="Peto" w:date="2018-06-14T07:18:00Z">
            <w:rPr>
              <w:rFonts w:ascii="Cambria" w:hAnsi="Cambria" w:cstheme="minorHAnsi"/>
              <w:sz w:val="20"/>
              <w:szCs w:val="18"/>
            </w:rPr>
          </w:rPrChange>
        </w:rPr>
      </w:pPr>
    </w:p>
    <w:p w14:paraId="4C2D70AC" w14:textId="77777777" w:rsidR="00CE547F" w:rsidRPr="00A82009" w:rsidRDefault="00CE547F" w:rsidP="00CE547F">
      <w:pPr>
        <w:rPr>
          <w:rFonts w:ascii="Cambria" w:hAnsi="Cambria" w:cstheme="minorHAnsi"/>
          <w:noProof/>
          <w:sz w:val="20"/>
          <w:szCs w:val="18"/>
          <w:rPrChange w:id="350" w:author="Peto" w:date="2018-06-14T07:18:00Z">
            <w:rPr>
              <w:rFonts w:ascii="Cambria" w:hAnsi="Cambria" w:cstheme="minorHAnsi"/>
              <w:sz w:val="20"/>
              <w:szCs w:val="18"/>
            </w:rPr>
          </w:rPrChange>
        </w:rPr>
      </w:pPr>
    </w:p>
    <w:p w14:paraId="064857D2" w14:textId="77777777" w:rsidR="00CE547F" w:rsidRPr="00A82009" w:rsidRDefault="00CE547F" w:rsidP="00CE547F">
      <w:pPr>
        <w:rPr>
          <w:rFonts w:ascii="Cambria" w:hAnsi="Cambria" w:cstheme="minorHAnsi"/>
          <w:noProof/>
          <w:sz w:val="20"/>
          <w:szCs w:val="18"/>
          <w:rPrChange w:id="351" w:author="Peto" w:date="2018-06-14T07:18:00Z">
            <w:rPr>
              <w:rFonts w:ascii="Cambria" w:hAnsi="Cambria" w:cstheme="minorHAnsi"/>
              <w:sz w:val="20"/>
              <w:szCs w:val="18"/>
            </w:rPr>
          </w:rPrChange>
        </w:rPr>
      </w:pPr>
    </w:p>
    <w:p w14:paraId="205DC4E5" w14:textId="77777777" w:rsidR="00CE547F" w:rsidRPr="00A82009" w:rsidRDefault="00CE547F" w:rsidP="00CE547F">
      <w:pPr>
        <w:rPr>
          <w:rFonts w:ascii="Cambria" w:hAnsi="Cambria" w:cstheme="minorHAnsi"/>
          <w:noProof/>
          <w:sz w:val="20"/>
          <w:szCs w:val="18"/>
          <w:rPrChange w:id="352" w:author="Peto" w:date="2018-06-14T07:18:00Z">
            <w:rPr>
              <w:rFonts w:ascii="Cambria" w:hAnsi="Cambria" w:cstheme="minorHAnsi"/>
              <w:sz w:val="20"/>
              <w:szCs w:val="18"/>
            </w:rPr>
          </w:rPrChange>
        </w:rPr>
      </w:pPr>
    </w:p>
    <w:p w14:paraId="4857421C" w14:textId="77777777" w:rsidR="00CE547F" w:rsidRPr="00A82009" w:rsidRDefault="00CE547F" w:rsidP="00CE547F">
      <w:pPr>
        <w:rPr>
          <w:rFonts w:ascii="Cambria" w:hAnsi="Cambria" w:cstheme="minorHAnsi"/>
          <w:noProof/>
          <w:sz w:val="20"/>
          <w:szCs w:val="18"/>
          <w:rPrChange w:id="353" w:author="Peto" w:date="2018-06-14T07:18:00Z">
            <w:rPr>
              <w:rFonts w:ascii="Cambria" w:hAnsi="Cambria" w:cstheme="minorHAnsi"/>
              <w:sz w:val="20"/>
              <w:szCs w:val="18"/>
            </w:rPr>
          </w:rPrChange>
        </w:rPr>
      </w:pPr>
    </w:p>
    <w:p w14:paraId="568FF97F" w14:textId="77777777" w:rsidR="00CE547F" w:rsidRPr="00A82009" w:rsidRDefault="00CE547F" w:rsidP="00CE547F">
      <w:pPr>
        <w:rPr>
          <w:rFonts w:ascii="Cambria" w:hAnsi="Cambria" w:cstheme="minorHAnsi"/>
          <w:noProof/>
          <w:sz w:val="20"/>
          <w:szCs w:val="18"/>
          <w:rPrChange w:id="354" w:author="Peto" w:date="2018-06-14T07:18:00Z">
            <w:rPr>
              <w:rFonts w:ascii="Cambria" w:hAnsi="Cambria" w:cstheme="minorHAnsi"/>
              <w:sz w:val="20"/>
              <w:szCs w:val="18"/>
            </w:rPr>
          </w:rPrChange>
        </w:rPr>
      </w:pPr>
    </w:p>
    <w:p w14:paraId="6C63685B" w14:textId="77777777" w:rsidR="00CE547F" w:rsidRPr="00A82009" w:rsidRDefault="00CE547F" w:rsidP="00CE547F">
      <w:pPr>
        <w:rPr>
          <w:rFonts w:ascii="Cambria" w:hAnsi="Cambria" w:cstheme="minorHAnsi"/>
          <w:noProof/>
          <w:sz w:val="20"/>
          <w:szCs w:val="18"/>
          <w:rPrChange w:id="355" w:author="Peto" w:date="2018-06-14T07:18:00Z">
            <w:rPr>
              <w:rFonts w:ascii="Cambria" w:hAnsi="Cambria" w:cstheme="minorHAnsi"/>
              <w:sz w:val="20"/>
              <w:szCs w:val="18"/>
            </w:rPr>
          </w:rPrChange>
        </w:rPr>
      </w:pPr>
      <w:r w:rsidRPr="00A82009">
        <w:rPr>
          <w:rFonts w:ascii="Cambria" w:hAnsi="Cambria" w:cstheme="minorHAnsi"/>
          <w:noProof/>
          <w:sz w:val="20"/>
          <w:szCs w:val="18"/>
          <w:rPrChange w:id="356" w:author="Peto" w:date="2018-06-14T07:18:00Z">
            <w:rPr>
              <w:rFonts w:ascii="Cambria" w:hAnsi="Cambria" w:cstheme="minorHAnsi"/>
              <w:sz w:val="20"/>
              <w:szCs w:val="18"/>
            </w:rPr>
          </w:rPrChange>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A82009" w:rsidRDefault="00CE547F" w:rsidP="00CE547F">
      <w:pPr>
        <w:rPr>
          <w:noProof/>
          <w:rPrChange w:id="357" w:author="Peto" w:date="2018-06-14T07:18:00Z">
            <w:rPr/>
          </w:rPrChange>
        </w:rPr>
      </w:pPr>
      <w:r w:rsidRPr="00A82009">
        <w:rPr>
          <w:noProof/>
          <w:rPrChange w:id="358" w:author="Peto" w:date="2018-06-14T07:18:00Z">
            <w:rPr/>
          </w:rPrChange>
        </w:rPr>
        <w:br w:type="page"/>
      </w:r>
    </w:p>
    <w:p w14:paraId="7D605FF1" w14:textId="77777777" w:rsidR="00CE547F" w:rsidRPr="00A82009" w:rsidRDefault="00CE547F" w:rsidP="00CE547F">
      <w:pPr>
        <w:pStyle w:val="Nadpis1"/>
        <w:numPr>
          <w:ilvl w:val="0"/>
          <w:numId w:val="0"/>
        </w:numPr>
        <w:ind w:left="432" w:hanging="432"/>
        <w:rPr>
          <w:noProof/>
          <w:rPrChange w:id="359" w:author="Peto" w:date="2018-06-14T07:18:00Z">
            <w:rPr/>
          </w:rPrChange>
        </w:rPr>
      </w:pPr>
      <w:bookmarkStart w:id="360" w:name="_Toc509993368"/>
      <w:bookmarkStart w:id="361" w:name="_Toc510359968"/>
      <w:bookmarkStart w:id="362" w:name="_Toc516413197"/>
      <w:r w:rsidRPr="00A82009">
        <w:rPr>
          <w:noProof/>
          <w:rPrChange w:id="363" w:author="Peto" w:date="2018-06-14T07:18:00Z">
            <w:rPr/>
          </w:rPrChange>
        </w:rPr>
        <w:lastRenderedPageBreak/>
        <w:t>PREHLÁSENIE</w:t>
      </w:r>
      <w:bookmarkEnd w:id="360"/>
      <w:bookmarkEnd w:id="361"/>
      <w:bookmarkEnd w:id="362"/>
    </w:p>
    <w:p w14:paraId="754DAD43" w14:textId="77777777" w:rsidR="00CE547F" w:rsidRPr="00A82009" w:rsidRDefault="00CE547F" w:rsidP="00CE547F">
      <w:pPr>
        <w:rPr>
          <w:noProof/>
          <w:rPrChange w:id="364" w:author="Peto" w:date="2018-06-14T07:18:00Z">
            <w:rPr/>
          </w:rPrChange>
        </w:rPr>
      </w:pPr>
      <w:r w:rsidRPr="00A82009">
        <w:rPr>
          <w:noProof/>
          <w:rPrChange w:id="365" w:author="Peto" w:date="2018-06-14T07:18:00Z">
            <w:rPr/>
          </w:rPrChange>
        </w:rPr>
        <w:t xml:space="preserve">Prehlasujem, že túto prácu na tému </w:t>
      </w:r>
      <w:r w:rsidRPr="00A82009">
        <w:rPr>
          <w:i/>
          <w:noProof/>
          <w:szCs w:val="18"/>
          <w:rPrChange w:id="366" w:author="Peto" w:date="2018-06-14T07:18:00Z">
            <w:rPr>
              <w:i/>
              <w:szCs w:val="18"/>
            </w:rPr>
          </w:rPrChange>
        </w:rPr>
        <w:t>Stanovení parametrů pro výpočet srdečního výdeje z dat celotělové bioimpedance</w:t>
      </w:r>
      <w:r w:rsidRPr="00A82009">
        <w:rPr>
          <w:noProof/>
          <w:rPrChange w:id="367" w:author="Peto" w:date="2018-06-14T07:18:00Z">
            <w:rPr/>
          </w:rPrChange>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A82009" w:rsidRDefault="00CE547F" w:rsidP="00CE547F">
      <w:pPr>
        <w:rPr>
          <w:rFonts w:ascii="Cambria" w:hAnsi="Cambria" w:cstheme="minorHAnsi"/>
          <w:noProof/>
          <w:rPrChange w:id="368" w:author="Peto" w:date="2018-06-14T07:18:00Z">
            <w:rPr>
              <w:rFonts w:ascii="Cambria" w:hAnsi="Cambria" w:cstheme="minorHAnsi"/>
            </w:rPr>
          </w:rPrChange>
        </w:rPr>
      </w:pPr>
      <w:r w:rsidRPr="00A82009">
        <w:rPr>
          <w:rFonts w:ascii="Cambria" w:hAnsi="Cambria" w:cstheme="minorHAnsi"/>
          <w:noProof/>
          <w:rPrChange w:id="369" w:author="Peto" w:date="2018-06-14T07:18:00Z">
            <w:rPr>
              <w:rFonts w:ascii="Cambria" w:hAnsi="Cambria" w:cstheme="minorHAnsi"/>
            </w:rPr>
          </w:rPrChange>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A82009" w:rsidRDefault="00CE547F" w:rsidP="00CE547F">
      <w:pPr>
        <w:rPr>
          <w:rFonts w:ascii="Cambria" w:hAnsi="Cambria" w:cstheme="minorHAnsi"/>
          <w:noProof/>
          <w:rPrChange w:id="370" w:author="Peto" w:date="2018-06-14T07:18:00Z">
            <w:rPr>
              <w:rFonts w:ascii="Cambria" w:hAnsi="Cambria" w:cstheme="minorHAnsi"/>
            </w:rPr>
          </w:rPrChange>
        </w:rPr>
      </w:pPr>
    </w:p>
    <w:p w14:paraId="54B32CE2" w14:textId="77777777" w:rsidR="00CE547F" w:rsidRPr="00A82009" w:rsidRDefault="00CE547F" w:rsidP="00CE547F">
      <w:pPr>
        <w:pStyle w:val="Pokraovn"/>
        <w:tabs>
          <w:tab w:val="left" w:pos="5580"/>
        </w:tabs>
        <w:spacing w:line="360" w:lineRule="auto"/>
        <w:ind w:firstLine="450"/>
        <w:rPr>
          <w:rFonts w:ascii="Cambria" w:hAnsi="Cambria" w:cstheme="minorHAnsi"/>
          <w:noProof/>
          <w:rPrChange w:id="371" w:author="Peto" w:date="2018-06-14T07:18:00Z">
            <w:rPr>
              <w:rFonts w:ascii="Cambria" w:hAnsi="Cambria" w:cstheme="minorHAnsi"/>
            </w:rPr>
          </w:rPrChange>
        </w:rPr>
      </w:pPr>
      <w:r w:rsidRPr="00A82009">
        <w:rPr>
          <w:rFonts w:ascii="Cambria" w:hAnsi="Cambria" w:cstheme="minorHAnsi"/>
          <w:noProof/>
          <w:rPrChange w:id="372" w:author="Peto" w:date="2018-06-14T07:18:00Z">
            <w:rPr>
              <w:rFonts w:ascii="Cambria" w:hAnsi="Cambria" w:cstheme="minorHAnsi"/>
            </w:rPr>
          </w:rPrChange>
        </w:rPr>
        <w:t>V Brne dňa ..............................</w:t>
      </w:r>
      <w:r w:rsidRPr="00A82009">
        <w:rPr>
          <w:rFonts w:ascii="Cambria" w:hAnsi="Cambria" w:cstheme="minorHAnsi"/>
          <w:noProof/>
          <w:rPrChange w:id="373" w:author="Peto" w:date="2018-06-14T07:18:00Z">
            <w:rPr>
              <w:rFonts w:ascii="Cambria" w:hAnsi="Cambria" w:cstheme="minorHAnsi"/>
            </w:rPr>
          </w:rPrChange>
        </w:rPr>
        <w:tab/>
        <w:t>...................................</w:t>
      </w:r>
    </w:p>
    <w:p w14:paraId="78CDBC2E" w14:textId="77777777" w:rsidR="00CE547F" w:rsidRPr="00A82009" w:rsidRDefault="00CE547F" w:rsidP="00CE547F">
      <w:pPr>
        <w:tabs>
          <w:tab w:val="left" w:pos="5670"/>
          <w:tab w:val="left" w:pos="5940"/>
        </w:tabs>
        <w:rPr>
          <w:rFonts w:ascii="Cambria" w:hAnsi="Cambria" w:cstheme="minorHAnsi"/>
          <w:noProof/>
          <w:rPrChange w:id="374" w:author="Peto" w:date="2018-06-14T07:18:00Z">
            <w:rPr>
              <w:rFonts w:ascii="Cambria" w:hAnsi="Cambria" w:cstheme="minorHAnsi"/>
            </w:rPr>
          </w:rPrChange>
        </w:rPr>
      </w:pPr>
      <w:r w:rsidRPr="00A82009">
        <w:rPr>
          <w:rFonts w:ascii="Cambria" w:hAnsi="Cambria" w:cstheme="minorHAnsi"/>
          <w:noProof/>
          <w:rPrChange w:id="375" w:author="Peto" w:date="2018-06-14T07:18:00Z">
            <w:rPr>
              <w:rFonts w:ascii="Cambria" w:hAnsi="Cambria" w:cstheme="minorHAnsi"/>
            </w:rPr>
          </w:rPrChange>
        </w:rPr>
        <w:tab/>
        <w:t>(podpis autora)</w:t>
      </w:r>
    </w:p>
    <w:p w14:paraId="07B92800" w14:textId="77777777" w:rsidR="00CE547F" w:rsidRPr="00A82009" w:rsidRDefault="00CE547F" w:rsidP="00CE547F">
      <w:pPr>
        <w:overflowPunct/>
        <w:autoSpaceDE/>
        <w:autoSpaceDN/>
        <w:adjustRightInd/>
        <w:spacing w:line="240" w:lineRule="auto"/>
        <w:textAlignment w:val="auto"/>
        <w:rPr>
          <w:noProof/>
          <w:rPrChange w:id="376" w:author="Peto" w:date="2018-06-14T07:18:00Z">
            <w:rPr/>
          </w:rPrChange>
        </w:rPr>
      </w:pPr>
      <w:r w:rsidRPr="00A82009">
        <w:rPr>
          <w:noProof/>
          <w:rPrChange w:id="377" w:author="Peto" w:date="2018-06-14T07:18:00Z">
            <w:rPr/>
          </w:rPrChange>
        </w:rPr>
        <w:br w:type="page"/>
      </w:r>
    </w:p>
    <w:p w14:paraId="65404211" w14:textId="77777777" w:rsidR="00CE547F" w:rsidRPr="00A82009" w:rsidRDefault="00CE547F" w:rsidP="00CE547F">
      <w:pPr>
        <w:pStyle w:val="AbstraktKlicovaslova"/>
        <w:spacing w:line="360" w:lineRule="auto"/>
        <w:rPr>
          <w:rFonts w:ascii="Cambria" w:hAnsi="Cambria" w:cstheme="minorHAnsi"/>
          <w:noProof/>
          <w:color w:val="auto"/>
          <w:rPrChange w:id="378" w:author="Peto" w:date="2018-06-14T07:18:00Z">
            <w:rPr>
              <w:rFonts w:ascii="Cambria" w:hAnsi="Cambria" w:cstheme="minorHAnsi"/>
              <w:color w:val="auto"/>
            </w:rPr>
          </w:rPrChange>
        </w:rPr>
      </w:pPr>
      <w:r w:rsidRPr="00A82009">
        <w:rPr>
          <w:rFonts w:ascii="Cambria" w:hAnsi="Cambria" w:cstheme="minorHAnsi"/>
          <w:noProof/>
          <w:color w:val="auto"/>
          <w:rPrChange w:id="379" w:author="Peto" w:date="2018-06-14T07:18:00Z">
            <w:rPr>
              <w:rFonts w:ascii="Cambria" w:hAnsi="Cambria" w:cstheme="minorHAnsi"/>
              <w:color w:val="auto"/>
            </w:rPr>
          </w:rPrChange>
        </w:rPr>
        <w:lastRenderedPageBreak/>
        <w:t>PoĎAkovAnIE</w:t>
      </w:r>
    </w:p>
    <w:p w14:paraId="6D337D9C" w14:textId="77777777" w:rsidR="00CE547F" w:rsidRPr="00A82009" w:rsidRDefault="00CE547F" w:rsidP="00CE547F">
      <w:pPr>
        <w:pStyle w:val="Pokraovn"/>
        <w:spacing w:line="360" w:lineRule="auto"/>
        <w:ind w:firstLine="450"/>
        <w:rPr>
          <w:rFonts w:ascii="Cambria" w:hAnsi="Cambria" w:cstheme="minorHAnsi"/>
          <w:noProof/>
          <w:color w:val="auto"/>
          <w:rPrChange w:id="380" w:author="Peto" w:date="2018-06-14T07:18:00Z">
            <w:rPr>
              <w:rFonts w:ascii="Cambria" w:hAnsi="Cambria" w:cstheme="minorHAnsi"/>
              <w:color w:val="auto"/>
            </w:rPr>
          </w:rPrChange>
        </w:rPr>
      </w:pPr>
      <w:r w:rsidRPr="00A82009">
        <w:rPr>
          <w:rFonts w:ascii="Cambria" w:hAnsi="Cambria" w:cstheme="minorHAnsi"/>
          <w:noProof/>
          <w:color w:val="auto"/>
          <w:rPrChange w:id="381" w:author="Peto" w:date="2018-06-14T07:18:00Z">
            <w:rPr>
              <w:rFonts w:ascii="Cambria" w:hAnsi="Cambria" w:cstheme="minorHAnsi"/>
              <w:color w:val="auto"/>
            </w:rPr>
          </w:rPrChange>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A82009" w:rsidRDefault="00CE547F" w:rsidP="00CE547F">
      <w:pPr>
        <w:rPr>
          <w:rFonts w:ascii="Cambria" w:hAnsi="Cambria" w:cstheme="minorHAnsi"/>
          <w:noProof/>
          <w:rPrChange w:id="382" w:author="Peto" w:date="2018-06-14T07:18:00Z">
            <w:rPr>
              <w:rFonts w:ascii="Cambria" w:hAnsi="Cambria" w:cstheme="minorHAnsi"/>
            </w:rPr>
          </w:rPrChange>
        </w:rPr>
      </w:pPr>
    </w:p>
    <w:p w14:paraId="5EAF46E6" w14:textId="77777777" w:rsidR="00CE547F" w:rsidRPr="00A82009" w:rsidRDefault="00CE547F" w:rsidP="00CE547F">
      <w:pPr>
        <w:pStyle w:val="Pokraovn"/>
        <w:tabs>
          <w:tab w:val="left" w:pos="5580"/>
        </w:tabs>
        <w:spacing w:line="360" w:lineRule="auto"/>
        <w:ind w:firstLine="450"/>
        <w:rPr>
          <w:rFonts w:ascii="Cambria" w:hAnsi="Cambria" w:cstheme="minorHAnsi"/>
          <w:noProof/>
          <w:rPrChange w:id="383" w:author="Peto" w:date="2018-06-14T07:18:00Z">
            <w:rPr>
              <w:rFonts w:ascii="Cambria" w:hAnsi="Cambria" w:cstheme="minorHAnsi"/>
            </w:rPr>
          </w:rPrChange>
        </w:rPr>
      </w:pPr>
      <w:r w:rsidRPr="00A82009">
        <w:rPr>
          <w:rFonts w:ascii="Cambria" w:hAnsi="Cambria" w:cstheme="minorHAnsi"/>
          <w:noProof/>
          <w:rPrChange w:id="384" w:author="Peto" w:date="2018-06-14T07:18:00Z">
            <w:rPr>
              <w:rFonts w:ascii="Cambria" w:hAnsi="Cambria" w:cstheme="minorHAnsi"/>
            </w:rPr>
          </w:rPrChange>
        </w:rPr>
        <w:t>V Brne dňa ..............................</w:t>
      </w:r>
      <w:r w:rsidRPr="00A82009">
        <w:rPr>
          <w:rFonts w:ascii="Cambria" w:hAnsi="Cambria" w:cstheme="minorHAnsi"/>
          <w:noProof/>
          <w:rPrChange w:id="385" w:author="Peto" w:date="2018-06-14T07:18:00Z">
            <w:rPr>
              <w:rFonts w:ascii="Cambria" w:hAnsi="Cambria" w:cstheme="minorHAnsi"/>
            </w:rPr>
          </w:rPrChange>
        </w:rPr>
        <w:tab/>
        <w:t>...................................</w:t>
      </w:r>
    </w:p>
    <w:p w14:paraId="053FDBB8" w14:textId="77777777" w:rsidR="00CE547F" w:rsidRPr="00A82009" w:rsidRDefault="00CE547F" w:rsidP="00CE547F">
      <w:pPr>
        <w:tabs>
          <w:tab w:val="left" w:pos="5670"/>
          <w:tab w:val="left" w:pos="5940"/>
        </w:tabs>
        <w:rPr>
          <w:rFonts w:ascii="Cambria" w:hAnsi="Cambria" w:cstheme="minorHAnsi"/>
          <w:noProof/>
          <w:rPrChange w:id="386" w:author="Peto" w:date="2018-06-14T07:18:00Z">
            <w:rPr>
              <w:rFonts w:ascii="Cambria" w:hAnsi="Cambria" w:cstheme="minorHAnsi"/>
            </w:rPr>
          </w:rPrChange>
        </w:rPr>
      </w:pPr>
      <w:r w:rsidRPr="00A82009">
        <w:rPr>
          <w:rFonts w:ascii="Cambria" w:hAnsi="Cambria" w:cstheme="minorHAnsi"/>
          <w:noProof/>
          <w:rPrChange w:id="387" w:author="Peto" w:date="2018-06-14T07:18:00Z">
            <w:rPr>
              <w:rFonts w:ascii="Cambria" w:hAnsi="Cambria" w:cstheme="minorHAnsi"/>
            </w:rPr>
          </w:rPrChange>
        </w:rPr>
        <w:tab/>
        <w:t>(podpis autora)</w:t>
      </w:r>
    </w:p>
    <w:p w14:paraId="7DDCE67A" w14:textId="77777777" w:rsidR="00CE547F" w:rsidRPr="00A82009" w:rsidRDefault="00CE547F" w:rsidP="00CE547F">
      <w:pPr>
        <w:overflowPunct/>
        <w:autoSpaceDE/>
        <w:autoSpaceDN/>
        <w:adjustRightInd/>
        <w:spacing w:line="240" w:lineRule="auto"/>
        <w:textAlignment w:val="auto"/>
        <w:rPr>
          <w:noProof/>
          <w:rPrChange w:id="388" w:author="Peto" w:date="2018-06-14T07:18:00Z">
            <w:rPr/>
          </w:rPrChange>
        </w:rPr>
      </w:pPr>
      <w:r w:rsidRPr="00A82009">
        <w:rPr>
          <w:noProof/>
          <w:rPrChange w:id="389" w:author="Peto" w:date="2018-06-14T07:18:00Z">
            <w:rPr/>
          </w:rPrChange>
        </w:rPr>
        <w:br w:type="page"/>
      </w:r>
    </w:p>
    <w:p w14:paraId="47CA54B8" w14:textId="77777777" w:rsidR="00F95B9C" w:rsidRPr="00A82009" w:rsidRDefault="00CE547F">
      <w:pPr>
        <w:pStyle w:val="Obsah1"/>
        <w:rPr>
          <w:ins w:id="390" w:author="Peto" w:date="2018-06-10T16:57:00Z"/>
          <w:rFonts w:asciiTheme="minorHAnsi" w:eastAsiaTheme="minorEastAsia" w:hAnsiTheme="minorHAnsi" w:cstheme="minorBidi"/>
          <w:b w:val="0"/>
          <w:bCs w:val="0"/>
          <w:sz w:val="22"/>
          <w:szCs w:val="22"/>
        </w:rPr>
      </w:pPr>
      <w:r w:rsidRPr="00A82009">
        <w:rPr>
          <w:b w:val="0"/>
          <w:sz w:val="36"/>
          <w:szCs w:val="36"/>
        </w:rPr>
        <w:lastRenderedPageBreak/>
        <w:t>Obsah</w:t>
      </w:r>
      <w:r w:rsidRPr="00FB4A3B">
        <w:rPr>
          <w:b w:val="0"/>
          <w:bCs w:val="0"/>
        </w:rPr>
        <w:fldChar w:fldCharType="begin"/>
      </w:r>
      <w:r w:rsidRPr="00A82009">
        <w:rPr>
          <w:b w:val="0"/>
          <w:bCs w:val="0"/>
        </w:rPr>
        <w:instrText xml:space="preserve"> TOC \o "1-3" \h \z \u </w:instrText>
      </w:r>
      <w:r w:rsidRPr="00A82009">
        <w:rPr>
          <w:b w:val="0"/>
          <w:bCs w:val="0"/>
          <w:rPrChange w:id="391" w:author="Peto" w:date="2018-06-14T07:18:00Z">
            <w:rPr>
              <w:b w:val="0"/>
              <w:bCs w:val="0"/>
            </w:rPr>
          </w:rPrChange>
        </w:rPr>
        <w:fldChar w:fldCharType="separate"/>
      </w:r>
      <w:ins w:id="392" w:author="Peto" w:date="2018-06-10T16:57:00Z">
        <w:r w:rsidR="00F95B9C" w:rsidRPr="00A82009">
          <w:rPr>
            <w:rStyle w:val="Hypertextovprepojenie"/>
            <w:rPrChange w:id="393" w:author="Peto" w:date="2018-06-14T07:18:00Z">
              <w:rPr>
                <w:rStyle w:val="Hypertextovprepojenie"/>
              </w:rPr>
            </w:rPrChange>
          </w:rPr>
          <w:fldChar w:fldCharType="begin"/>
        </w:r>
        <w:r w:rsidR="00F95B9C" w:rsidRPr="00A82009">
          <w:rPr>
            <w:rStyle w:val="Hypertextovprepojenie"/>
          </w:rPr>
          <w:instrText xml:space="preserve"> </w:instrText>
        </w:r>
        <w:r w:rsidR="00F95B9C" w:rsidRPr="00A82009">
          <w:instrText>HYPERLINK \l "_Toc516413193"</w:instrText>
        </w:r>
        <w:r w:rsidR="00F95B9C" w:rsidRPr="00A82009">
          <w:rPr>
            <w:rStyle w:val="Hypertextovprepojenie"/>
          </w:rPr>
          <w:instrText xml:space="preserve"> </w:instrText>
        </w:r>
        <w:r w:rsidR="00F95B9C" w:rsidRPr="00A82009">
          <w:rPr>
            <w:rStyle w:val="Hypertextovprepojenie"/>
            <w:rPrChange w:id="394" w:author="Peto" w:date="2018-06-14T07:18:00Z">
              <w:rPr>
                <w:rStyle w:val="Hypertextovprepojenie"/>
              </w:rPr>
            </w:rPrChange>
          </w:rPr>
          <w:fldChar w:fldCharType="separate"/>
        </w:r>
        <w:r w:rsidR="00F95B9C" w:rsidRPr="00A82009">
          <w:rPr>
            <w:rStyle w:val="Hypertextovprepojenie"/>
          </w:rPr>
          <w:t>ABSTRAKT</w:t>
        </w:r>
        <w:r w:rsidR="00F95B9C" w:rsidRPr="00A82009">
          <w:rPr>
            <w:webHidden/>
          </w:rPr>
          <w:tab/>
        </w:r>
        <w:r w:rsidR="00F95B9C" w:rsidRPr="00A82009">
          <w:rPr>
            <w:webHidden/>
            <w:rPrChange w:id="395" w:author="Peto" w:date="2018-06-14T07:18:00Z">
              <w:rPr>
                <w:webHidden/>
              </w:rPr>
            </w:rPrChange>
          </w:rPr>
          <w:fldChar w:fldCharType="begin"/>
        </w:r>
        <w:r w:rsidR="00F95B9C" w:rsidRPr="00A82009">
          <w:rPr>
            <w:webHidden/>
          </w:rPr>
          <w:instrText xml:space="preserve"> PAGEREF _Toc516413193 \h </w:instrText>
        </w:r>
      </w:ins>
      <w:r w:rsidR="00F95B9C" w:rsidRPr="00A82009">
        <w:rPr>
          <w:webHidden/>
          <w:rPrChange w:id="396" w:author="Peto" w:date="2018-06-14T07:18:00Z">
            <w:rPr>
              <w:webHidden/>
            </w:rPr>
          </w:rPrChange>
        </w:rPr>
      </w:r>
      <w:r w:rsidR="00F95B9C" w:rsidRPr="00A82009">
        <w:rPr>
          <w:webHidden/>
          <w:rPrChange w:id="397" w:author="Peto" w:date="2018-06-14T07:18:00Z">
            <w:rPr>
              <w:webHidden/>
            </w:rPr>
          </w:rPrChange>
        </w:rPr>
        <w:fldChar w:fldCharType="separate"/>
      </w:r>
      <w:ins w:id="398" w:author="Peto" w:date="2018-06-10T16:57:00Z">
        <w:r w:rsidR="00F95B9C" w:rsidRPr="00A82009">
          <w:rPr>
            <w:webHidden/>
          </w:rPr>
          <w:t>I</w:t>
        </w:r>
        <w:r w:rsidR="00F95B9C" w:rsidRPr="00A82009">
          <w:rPr>
            <w:webHidden/>
            <w:rPrChange w:id="399" w:author="Peto" w:date="2018-06-14T07:18:00Z">
              <w:rPr>
                <w:webHidden/>
              </w:rPr>
            </w:rPrChange>
          </w:rPr>
          <w:fldChar w:fldCharType="end"/>
        </w:r>
        <w:r w:rsidR="00F95B9C" w:rsidRPr="00A82009">
          <w:rPr>
            <w:rStyle w:val="Hypertextovprepojenie"/>
            <w:rPrChange w:id="400" w:author="Peto" w:date="2018-06-14T07:18:00Z">
              <w:rPr>
                <w:rStyle w:val="Hypertextovprepojenie"/>
              </w:rPr>
            </w:rPrChange>
          </w:rPr>
          <w:fldChar w:fldCharType="end"/>
        </w:r>
      </w:ins>
    </w:p>
    <w:p w14:paraId="3821012B" w14:textId="77777777" w:rsidR="00F95B9C" w:rsidRPr="00A82009" w:rsidRDefault="00F95B9C">
      <w:pPr>
        <w:pStyle w:val="Obsah1"/>
        <w:rPr>
          <w:ins w:id="401" w:author="Peto" w:date="2018-06-10T16:57:00Z"/>
          <w:rFonts w:asciiTheme="minorHAnsi" w:eastAsiaTheme="minorEastAsia" w:hAnsiTheme="minorHAnsi" w:cstheme="minorBidi"/>
          <w:b w:val="0"/>
          <w:bCs w:val="0"/>
          <w:sz w:val="22"/>
          <w:szCs w:val="22"/>
        </w:rPr>
      </w:pPr>
      <w:ins w:id="402"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4"</w:instrText>
        </w:r>
        <w:r w:rsidRPr="00A82009">
          <w:rPr>
            <w:rStyle w:val="Hypertextovprepojenie"/>
          </w:rPr>
          <w:instrText xml:space="preserve"> </w:instrText>
        </w:r>
        <w:r w:rsidRPr="00A82009">
          <w:rPr>
            <w:rStyle w:val="Hypertextovprepojenie"/>
            <w:rPrChange w:id="403" w:author="Peto" w:date="2018-06-14T07:18:00Z">
              <w:rPr>
                <w:rStyle w:val="Hypertextovprepojenie"/>
              </w:rPr>
            </w:rPrChange>
          </w:rPr>
          <w:fldChar w:fldCharType="separate"/>
        </w:r>
        <w:r w:rsidRPr="00A82009">
          <w:rPr>
            <w:rStyle w:val="Hypertextovprepojenie"/>
          </w:rPr>
          <w:t>KĽÚČOVÉ SLOVÁ</w:t>
        </w:r>
        <w:r w:rsidRPr="00A82009">
          <w:rPr>
            <w:webHidden/>
          </w:rPr>
          <w:tab/>
        </w:r>
        <w:r w:rsidRPr="00A82009">
          <w:rPr>
            <w:webHidden/>
            <w:rPrChange w:id="404" w:author="Peto" w:date="2018-06-14T07:18:00Z">
              <w:rPr>
                <w:webHidden/>
              </w:rPr>
            </w:rPrChange>
          </w:rPr>
          <w:fldChar w:fldCharType="begin"/>
        </w:r>
        <w:r w:rsidRPr="00A82009">
          <w:rPr>
            <w:webHidden/>
          </w:rPr>
          <w:instrText xml:space="preserve"> PAGEREF _Toc516413194 \h </w:instrText>
        </w:r>
      </w:ins>
      <w:r w:rsidRPr="00A82009">
        <w:rPr>
          <w:webHidden/>
          <w:rPrChange w:id="405" w:author="Peto" w:date="2018-06-14T07:18:00Z">
            <w:rPr>
              <w:webHidden/>
            </w:rPr>
          </w:rPrChange>
        </w:rPr>
      </w:r>
      <w:r w:rsidRPr="00A82009">
        <w:rPr>
          <w:webHidden/>
          <w:rPrChange w:id="406" w:author="Peto" w:date="2018-06-14T07:18:00Z">
            <w:rPr>
              <w:webHidden/>
            </w:rPr>
          </w:rPrChange>
        </w:rPr>
        <w:fldChar w:fldCharType="separate"/>
      </w:r>
      <w:ins w:id="407" w:author="Peto" w:date="2018-06-10T16:57:00Z">
        <w:r w:rsidRPr="00A82009">
          <w:rPr>
            <w:webHidden/>
          </w:rPr>
          <w:t>I</w:t>
        </w:r>
        <w:r w:rsidRPr="00A82009">
          <w:rPr>
            <w:webHidden/>
            <w:rPrChange w:id="408" w:author="Peto" w:date="2018-06-14T07:18:00Z">
              <w:rPr>
                <w:webHidden/>
              </w:rPr>
            </w:rPrChange>
          </w:rPr>
          <w:fldChar w:fldCharType="end"/>
        </w:r>
        <w:r w:rsidRPr="00A82009">
          <w:rPr>
            <w:rStyle w:val="Hypertextovprepojenie"/>
            <w:rPrChange w:id="409" w:author="Peto" w:date="2018-06-14T07:18:00Z">
              <w:rPr>
                <w:rStyle w:val="Hypertextovprepojenie"/>
              </w:rPr>
            </w:rPrChange>
          </w:rPr>
          <w:fldChar w:fldCharType="end"/>
        </w:r>
      </w:ins>
    </w:p>
    <w:p w14:paraId="65369ECB" w14:textId="77777777" w:rsidR="00F95B9C" w:rsidRPr="00A82009" w:rsidRDefault="00F95B9C">
      <w:pPr>
        <w:pStyle w:val="Obsah1"/>
        <w:rPr>
          <w:ins w:id="410" w:author="Peto" w:date="2018-06-10T16:57:00Z"/>
          <w:rFonts w:asciiTheme="minorHAnsi" w:eastAsiaTheme="minorEastAsia" w:hAnsiTheme="minorHAnsi" w:cstheme="minorBidi"/>
          <w:b w:val="0"/>
          <w:bCs w:val="0"/>
          <w:sz w:val="22"/>
          <w:szCs w:val="22"/>
        </w:rPr>
      </w:pPr>
      <w:ins w:id="411"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5"</w:instrText>
        </w:r>
        <w:r w:rsidRPr="00A82009">
          <w:rPr>
            <w:rStyle w:val="Hypertextovprepojenie"/>
          </w:rPr>
          <w:instrText xml:space="preserve"> </w:instrText>
        </w:r>
        <w:r w:rsidRPr="00A82009">
          <w:rPr>
            <w:rStyle w:val="Hypertextovprepojenie"/>
            <w:rPrChange w:id="412" w:author="Peto" w:date="2018-06-14T07:18:00Z">
              <w:rPr>
                <w:rStyle w:val="Hypertextovprepojenie"/>
              </w:rPr>
            </w:rPrChange>
          </w:rPr>
          <w:fldChar w:fldCharType="separate"/>
        </w:r>
        <w:r w:rsidRPr="00A82009">
          <w:rPr>
            <w:rStyle w:val="Hypertextovprepojenie"/>
          </w:rPr>
          <w:t>ABSTRACT</w:t>
        </w:r>
        <w:r w:rsidRPr="00A82009">
          <w:rPr>
            <w:webHidden/>
          </w:rPr>
          <w:tab/>
        </w:r>
        <w:r w:rsidRPr="00A82009">
          <w:rPr>
            <w:webHidden/>
            <w:rPrChange w:id="413" w:author="Peto" w:date="2018-06-14T07:18:00Z">
              <w:rPr>
                <w:webHidden/>
              </w:rPr>
            </w:rPrChange>
          </w:rPr>
          <w:fldChar w:fldCharType="begin"/>
        </w:r>
        <w:r w:rsidRPr="00A82009">
          <w:rPr>
            <w:webHidden/>
          </w:rPr>
          <w:instrText xml:space="preserve"> PAGEREF _Toc516413195 \h </w:instrText>
        </w:r>
      </w:ins>
      <w:r w:rsidRPr="00A82009">
        <w:rPr>
          <w:webHidden/>
          <w:rPrChange w:id="414" w:author="Peto" w:date="2018-06-14T07:18:00Z">
            <w:rPr>
              <w:webHidden/>
            </w:rPr>
          </w:rPrChange>
        </w:rPr>
      </w:r>
      <w:r w:rsidRPr="00A82009">
        <w:rPr>
          <w:webHidden/>
          <w:rPrChange w:id="415" w:author="Peto" w:date="2018-06-14T07:18:00Z">
            <w:rPr>
              <w:webHidden/>
            </w:rPr>
          </w:rPrChange>
        </w:rPr>
        <w:fldChar w:fldCharType="separate"/>
      </w:r>
      <w:ins w:id="416" w:author="Peto" w:date="2018-06-10T16:57:00Z">
        <w:r w:rsidRPr="00A82009">
          <w:rPr>
            <w:webHidden/>
          </w:rPr>
          <w:t>II</w:t>
        </w:r>
        <w:r w:rsidRPr="00A82009">
          <w:rPr>
            <w:webHidden/>
            <w:rPrChange w:id="417" w:author="Peto" w:date="2018-06-14T07:18:00Z">
              <w:rPr>
                <w:webHidden/>
              </w:rPr>
            </w:rPrChange>
          </w:rPr>
          <w:fldChar w:fldCharType="end"/>
        </w:r>
        <w:r w:rsidRPr="00A82009">
          <w:rPr>
            <w:rStyle w:val="Hypertextovprepojenie"/>
            <w:rPrChange w:id="418" w:author="Peto" w:date="2018-06-14T07:18:00Z">
              <w:rPr>
                <w:rStyle w:val="Hypertextovprepojenie"/>
              </w:rPr>
            </w:rPrChange>
          </w:rPr>
          <w:fldChar w:fldCharType="end"/>
        </w:r>
      </w:ins>
    </w:p>
    <w:p w14:paraId="7B76B938" w14:textId="77777777" w:rsidR="00F95B9C" w:rsidRPr="00A82009" w:rsidRDefault="00F95B9C">
      <w:pPr>
        <w:pStyle w:val="Obsah1"/>
        <w:rPr>
          <w:ins w:id="419" w:author="Peto" w:date="2018-06-10T16:57:00Z"/>
          <w:rFonts w:asciiTheme="minorHAnsi" w:eastAsiaTheme="minorEastAsia" w:hAnsiTheme="minorHAnsi" w:cstheme="minorBidi"/>
          <w:b w:val="0"/>
          <w:bCs w:val="0"/>
          <w:sz w:val="22"/>
          <w:szCs w:val="22"/>
        </w:rPr>
      </w:pPr>
      <w:ins w:id="420"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6"</w:instrText>
        </w:r>
        <w:r w:rsidRPr="00A82009">
          <w:rPr>
            <w:rStyle w:val="Hypertextovprepojenie"/>
          </w:rPr>
          <w:instrText xml:space="preserve"> </w:instrText>
        </w:r>
        <w:r w:rsidRPr="00A82009">
          <w:rPr>
            <w:rStyle w:val="Hypertextovprepojenie"/>
            <w:rPrChange w:id="421" w:author="Peto" w:date="2018-06-14T07:18:00Z">
              <w:rPr>
                <w:rStyle w:val="Hypertextovprepojenie"/>
              </w:rPr>
            </w:rPrChange>
          </w:rPr>
          <w:fldChar w:fldCharType="separate"/>
        </w:r>
        <w:r w:rsidRPr="00A82009">
          <w:rPr>
            <w:rStyle w:val="Hypertextovprepojenie"/>
          </w:rPr>
          <w:t>KEYWORDS</w:t>
        </w:r>
        <w:r w:rsidRPr="00A82009">
          <w:rPr>
            <w:webHidden/>
          </w:rPr>
          <w:tab/>
        </w:r>
        <w:r w:rsidRPr="00A82009">
          <w:rPr>
            <w:webHidden/>
            <w:rPrChange w:id="422" w:author="Peto" w:date="2018-06-14T07:18:00Z">
              <w:rPr>
                <w:webHidden/>
              </w:rPr>
            </w:rPrChange>
          </w:rPr>
          <w:fldChar w:fldCharType="begin"/>
        </w:r>
        <w:r w:rsidRPr="00A82009">
          <w:rPr>
            <w:webHidden/>
          </w:rPr>
          <w:instrText xml:space="preserve"> PAGEREF _Toc516413196 \h </w:instrText>
        </w:r>
      </w:ins>
      <w:r w:rsidRPr="00A82009">
        <w:rPr>
          <w:webHidden/>
          <w:rPrChange w:id="423" w:author="Peto" w:date="2018-06-14T07:18:00Z">
            <w:rPr>
              <w:webHidden/>
            </w:rPr>
          </w:rPrChange>
        </w:rPr>
      </w:r>
      <w:r w:rsidRPr="00A82009">
        <w:rPr>
          <w:webHidden/>
          <w:rPrChange w:id="424" w:author="Peto" w:date="2018-06-14T07:18:00Z">
            <w:rPr>
              <w:webHidden/>
            </w:rPr>
          </w:rPrChange>
        </w:rPr>
        <w:fldChar w:fldCharType="separate"/>
      </w:r>
      <w:ins w:id="425" w:author="Peto" w:date="2018-06-10T16:57:00Z">
        <w:r w:rsidRPr="00A82009">
          <w:rPr>
            <w:webHidden/>
          </w:rPr>
          <w:t>II</w:t>
        </w:r>
        <w:r w:rsidRPr="00A82009">
          <w:rPr>
            <w:webHidden/>
            <w:rPrChange w:id="426" w:author="Peto" w:date="2018-06-14T07:18:00Z">
              <w:rPr>
                <w:webHidden/>
              </w:rPr>
            </w:rPrChange>
          </w:rPr>
          <w:fldChar w:fldCharType="end"/>
        </w:r>
        <w:r w:rsidRPr="00A82009">
          <w:rPr>
            <w:rStyle w:val="Hypertextovprepojenie"/>
            <w:rPrChange w:id="427" w:author="Peto" w:date="2018-06-14T07:18:00Z">
              <w:rPr>
                <w:rStyle w:val="Hypertextovprepojenie"/>
              </w:rPr>
            </w:rPrChange>
          </w:rPr>
          <w:fldChar w:fldCharType="end"/>
        </w:r>
      </w:ins>
    </w:p>
    <w:p w14:paraId="14AC93A1" w14:textId="77777777" w:rsidR="00F95B9C" w:rsidRPr="00A82009" w:rsidRDefault="00F95B9C">
      <w:pPr>
        <w:pStyle w:val="Obsah1"/>
        <w:rPr>
          <w:ins w:id="428" w:author="Peto" w:date="2018-06-10T16:57:00Z"/>
          <w:rFonts w:asciiTheme="minorHAnsi" w:eastAsiaTheme="minorEastAsia" w:hAnsiTheme="minorHAnsi" w:cstheme="minorBidi"/>
          <w:b w:val="0"/>
          <w:bCs w:val="0"/>
          <w:sz w:val="22"/>
          <w:szCs w:val="22"/>
        </w:rPr>
      </w:pPr>
      <w:ins w:id="429"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7"</w:instrText>
        </w:r>
        <w:r w:rsidRPr="00A82009">
          <w:rPr>
            <w:rStyle w:val="Hypertextovprepojenie"/>
          </w:rPr>
          <w:instrText xml:space="preserve"> </w:instrText>
        </w:r>
        <w:r w:rsidRPr="00A82009">
          <w:rPr>
            <w:rStyle w:val="Hypertextovprepojenie"/>
            <w:rPrChange w:id="430" w:author="Peto" w:date="2018-06-14T07:18:00Z">
              <w:rPr>
                <w:rStyle w:val="Hypertextovprepojenie"/>
              </w:rPr>
            </w:rPrChange>
          </w:rPr>
          <w:fldChar w:fldCharType="separate"/>
        </w:r>
        <w:r w:rsidRPr="00A82009">
          <w:rPr>
            <w:rStyle w:val="Hypertextovprepojenie"/>
          </w:rPr>
          <w:t>PREHLÁSENIE</w:t>
        </w:r>
        <w:r w:rsidRPr="00A82009">
          <w:rPr>
            <w:webHidden/>
          </w:rPr>
          <w:tab/>
        </w:r>
        <w:r w:rsidRPr="00A82009">
          <w:rPr>
            <w:webHidden/>
            <w:rPrChange w:id="431" w:author="Peto" w:date="2018-06-14T07:18:00Z">
              <w:rPr>
                <w:webHidden/>
              </w:rPr>
            </w:rPrChange>
          </w:rPr>
          <w:fldChar w:fldCharType="begin"/>
        </w:r>
        <w:r w:rsidRPr="00A82009">
          <w:rPr>
            <w:webHidden/>
          </w:rPr>
          <w:instrText xml:space="preserve"> PAGEREF _Toc516413197 \h </w:instrText>
        </w:r>
      </w:ins>
      <w:r w:rsidRPr="00A82009">
        <w:rPr>
          <w:webHidden/>
          <w:rPrChange w:id="432" w:author="Peto" w:date="2018-06-14T07:18:00Z">
            <w:rPr>
              <w:webHidden/>
            </w:rPr>
          </w:rPrChange>
        </w:rPr>
      </w:r>
      <w:r w:rsidRPr="00A82009">
        <w:rPr>
          <w:webHidden/>
          <w:rPrChange w:id="433" w:author="Peto" w:date="2018-06-14T07:18:00Z">
            <w:rPr>
              <w:webHidden/>
            </w:rPr>
          </w:rPrChange>
        </w:rPr>
        <w:fldChar w:fldCharType="separate"/>
      </w:r>
      <w:ins w:id="434" w:author="Peto" w:date="2018-06-10T16:57:00Z">
        <w:r w:rsidRPr="00A82009">
          <w:rPr>
            <w:webHidden/>
          </w:rPr>
          <w:t>IV</w:t>
        </w:r>
        <w:r w:rsidRPr="00A82009">
          <w:rPr>
            <w:webHidden/>
            <w:rPrChange w:id="435" w:author="Peto" w:date="2018-06-14T07:18:00Z">
              <w:rPr>
                <w:webHidden/>
              </w:rPr>
            </w:rPrChange>
          </w:rPr>
          <w:fldChar w:fldCharType="end"/>
        </w:r>
        <w:r w:rsidRPr="00A82009">
          <w:rPr>
            <w:rStyle w:val="Hypertextovprepojenie"/>
            <w:rPrChange w:id="436" w:author="Peto" w:date="2018-06-14T07:18:00Z">
              <w:rPr>
                <w:rStyle w:val="Hypertextovprepojenie"/>
              </w:rPr>
            </w:rPrChange>
          </w:rPr>
          <w:fldChar w:fldCharType="end"/>
        </w:r>
      </w:ins>
    </w:p>
    <w:p w14:paraId="3BA84BC0" w14:textId="77777777" w:rsidR="00F95B9C" w:rsidRPr="00A82009" w:rsidRDefault="00F95B9C">
      <w:pPr>
        <w:pStyle w:val="Obsah1"/>
        <w:rPr>
          <w:ins w:id="437" w:author="Peto" w:date="2018-06-10T16:57:00Z"/>
          <w:rFonts w:asciiTheme="minorHAnsi" w:eastAsiaTheme="minorEastAsia" w:hAnsiTheme="minorHAnsi" w:cstheme="minorBidi"/>
          <w:b w:val="0"/>
          <w:bCs w:val="0"/>
          <w:sz w:val="22"/>
          <w:szCs w:val="22"/>
        </w:rPr>
      </w:pPr>
      <w:ins w:id="438"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8"</w:instrText>
        </w:r>
        <w:r w:rsidRPr="00A82009">
          <w:rPr>
            <w:rStyle w:val="Hypertextovprepojenie"/>
          </w:rPr>
          <w:instrText xml:space="preserve"> </w:instrText>
        </w:r>
        <w:r w:rsidRPr="00A82009">
          <w:rPr>
            <w:rStyle w:val="Hypertextovprepojenie"/>
            <w:rPrChange w:id="439" w:author="Peto" w:date="2018-06-14T07:18:00Z">
              <w:rPr>
                <w:rStyle w:val="Hypertextovprepojenie"/>
              </w:rPr>
            </w:rPrChange>
          </w:rPr>
          <w:fldChar w:fldCharType="separate"/>
        </w:r>
        <w:r w:rsidRPr="00A82009">
          <w:rPr>
            <w:rStyle w:val="Hypertextovprepojenie"/>
          </w:rPr>
          <w:t>ZOZNAM OBRÁZKOV</w:t>
        </w:r>
        <w:r w:rsidRPr="00A82009">
          <w:rPr>
            <w:webHidden/>
          </w:rPr>
          <w:tab/>
        </w:r>
        <w:r w:rsidRPr="00A82009">
          <w:rPr>
            <w:webHidden/>
            <w:rPrChange w:id="440" w:author="Peto" w:date="2018-06-14T07:18:00Z">
              <w:rPr>
                <w:webHidden/>
              </w:rPr>
            </w:rPrChange>
          </w:rPr>
          <w:fldChar w:fldCharType="begin"/>
        </w:r>
        <w:r w:rsidRPr="00A82009">
          <w:rPr>
            <w:webHidden/>
          </w:rPr>
          <w:instrText xml:space="preserve"> PAGEREF _Toc516413198 \h </w:instrText>
        </w:r>
      </w:ins>
      <w:r w:rsidRPr="00A82009">
        <w:rPr>
          <w:webHidden/>
          <w:rPrChange w:id="441" w:author="Peto" w:date="2018-06-14T07:18:00Z">
            <w:rPr>
              <w:webHidden/>
            </w:rPr>
          </w:rPrChange>
        </w:rPr>
      </w:r>
      <w:r w:rsidRPr="00A82009">
        <w:rPr>
          <w:webHidden/>
          <w:rPrChange w:id="442" w:author="Peto" w:date="2018-06-14T07:18:00Z">
            <w:rPr>
              <w:webHidden/>
            </w:rPr>
          </w:rPrChange>
        </w:rPr>
        <w:fldChar w:fldCharType="separate"/>
      </w:r>
      <w:ins w:id="443" w:author="Peto" w:date="2018-06-10T16:57:00Z">
        <w:r w:rsidRPr="00A82009">
          <w:rPr>
            <w:webHidden/>
          </w:rPr>
          <w:t>IX</w:t>
        </w:r>
        <w:r w:rsidRPr="00A82009">
          <w:rPr>
            <w:webHidden/>
            <w:rPrChange w:id="444" w:author="Peto" w:date="2018-06-14T07:18:00Z">
              <w:rPr>
                <w:webHidden/>
              </w:rPr>
            </w:rPrChange>
          </w:rPr>
          <w:fldChar w:fldCharType="end"/>
        </w:r>
        <w:r w:rsidRPr="00A82009">
          <w:rPr>
            <w:rStyle w:val="Hypertextovprepojenie"/>
            <w:rPrChange w:id="445" w:author="Peto" w:date="2018-06-14T07:18:00Z">
              <w:rPr>
                <w:rStyle w:val="Hypertextovprepojenie"/>
              </w:rPr>
            </w:rPrChange>
          </w:rPr>
          <w:fldChar w:fldCharType="end"/>
        </w:r>
      </w:ins>
    </w:p>
    <w:p w14:paraId="426ECA6F" w14:textId="77777777" w:rsidR="00F95B9C" w:rsidRPr="00A82009" w:rsidRDefault="00F95B9C">
      <w:pPr>
        <w:pStyle w:val="Obsah1"/>
        <w:rPr>
          <w:ins w:id="446" w:author="Peto" w:date="2018-06-10T16:57:00Z"/>
          <w:rFonts w:asciiTheme="minorHAnsi" w:eastAsiaTheme="minorEastAsia" w:hAnsiTheme="minorHAnsi" w:cstheme="minorBidi"/>
          <w:b w:val="0"/>
          <w:bCs w:val="0"/>
          <w:sz w:val="22"/>
          <w:szCs w:val="22"/>
        </w:rPr>
      </w:pPr>
      <w:ins w:id="447"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9"</w:instrText>
        </w:r>
        <w:r w:rsidRPr="00A82009">
          <w:rPr>
            <w:rStyle w:val="Hypertextovprepojenie"/>
          </w:rPr>
          <w:instrText xml:space="preserve"> </w:instrText>
        </w:r>
        <w:r w:rsidRPr="00A82009">
          <w:rPr>
            <w:rStyle w:val="Hypertextovprepojenie"/>
            <w:rPrChange w:id="448" w:author="Peto" w:date="2018-06-14T07:18:00Z">
              <w:rPr>
                <w:rStyle w:val="Hypertextovprepojenie"/>
              </w:rPr>
            </w:rPrChange>
          </w:rPr>
          <w:fldChar w:fldCharType="separate"/>
        </w:r>
        <w:r w:rsidRPr="00A82009">
          <w:rPr>
            <w:rStyle w:val="Hypertextovprepojenie"/>
          </w:rPr>
          <w:t>ZOZNAM TABULIEK</w:t>
        </w:r>
        <w:r w:rsidRPr="00A82009">
          <w:rPr>
            <w:webHidden/>
          </w:rPr>
          <w:tab/>
        </w:r>
        <w:r w:rsidRPr="00A82009">
          <w:rPr>
            <w:webHidden/>
            <w:rPrChange w:id="449" w:author="Peto" w:date="2018-06-14T07:18:00Z">
              <w:rPr>
                <w:webHidden/>
              </w:rPr>
            </w:rPrChange>
          </w:rPr>
          <w:fldChar w:fldCharType="begin"/>
        </w:r>
        <w:r w:rsidRPr="00A82009">
          <w:rPr>
            <w:webHidden/>
          </w:rPr>
          <w:instrText xml:space="preserve"> PAGEREF _Toc516413199 \h </w:instrText>
        </w:r>
      </w:ins>
      <w:r w:rsidRPr="00A82009">
        <w:rPr>
          <w:webHidden/>
          <w:rPrChange w:id="450" w:author="Peto" w:date="2018-06-14T07:18:00Z">
            <w:rPr>
              <w:webHidden/>
            </w:rPr>
          </w:rPrChange>
        </w:rPr>
      </w:r>
      <w:r w:rsidRPr="00A82009">
        <w:rPr>
          <w:webHidden/>
          <w:rPrChange w:id="451" w:author="Peto" w:date="2018-06-14T07:18:00Z">
            <w:rPr>
              <w:webHidden/>
            </w:rPr>
          </w:rPrChange>
        </w:rPr>
        <w:fldChar w:fldCharType="separate"/>
      </w:r>
      <w:ins w:id="452" w:author="Peto" w:date="2018-06-10T16:57:00Z">
        <w:r w:rsidRPr="00A82009">
          <w:rPr>
            <w:webHidden/>
          </w:rPr>
          <w:t>XI</w:t>
        </w:r>
        <w:r w:rsidRPr="00A82009">
          <w:rPr>
            <w:webHidden/>
            <w:rPrChange w:id="453" w:author="Peto" w:date="2018-06-14T07:18:00Z">
              <w:rPr>
                <w:webHidden/>
              </w:rPr>
            </w:rPrChange>
          </w:rPr>
          <w:fldChar w:fldCharType="end"/>
        </w:r>
        <w:r w:rsidRPr="00A82009">
          <w:rPr>
            <w:rStyle w:val="Hypertextovprepojenie"/>
            <w:rPrChange w:id="454" w:author="Peto" w:date="2018-06-14T07:18:00Z">
              <w:rPr>
                <w:rStyle w:val="Hypertextovprepojenie"/>
              </w:rPr>
            </w:rPrChange>
          </w:rPr>
          <w:fldChar w:fldCharType="end"/>
        </w:r>
      </w:ins>
    </w:p>
    <w:p w14:paraId="2F58DB51" w14:textId="77777777" w:rsidR="00F95B9C" w:rsidRPr="00A82009" w:rsidRDefault="00F95B9C">
      <w:pPr>
        <w:pStyle w:val="Obsah1"/>
        <w:rPr>
          <w:ins w:id="455" w:author="Peto" w:date="2018-06-10T16:57:00Z"/>
          <w:rFonts w:asciiTheme="minorHAnsi" w:eastAsiaTheme="minorEastAsia" w:hAnsiTheme="minorHAnsi" w:cstheme="minorBidi"/>
          <w:b w:val="0"/>
          <w:bCs w:val="0"/>
          <w:sz w:val="22"/>
          <w:szCs w:val="22"/>
        </w:rPr>
      </w:pPr>
      <w:ins w:id="456"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200"</w:instrText>
        </w:r>
        <w:r w:rsidRPr="00A82009">
          <w:rPr>
            <w:rStyle w:val="Hypertextovprepojenie"/>
          </w:rPr>
          <w:instrText xml:space="preserve"> </w:instrText>
        </w:r>
        <w:r w:rsidRPr="00A82009">
          <w:rPr>
            <w:rStyle w:val="Hypertextovprepojenie"/>
            <w:rPrChange w:id="457" w:author="Peto" w:date="2018-06-14T07:18:00Z">
              <w:rPr>
                <w:rStyle w:val="Hypertextovprepojenie"/>
              </w:rPr>
            </w:rPrChange>
          </w:rPr>
          <w:fldChar w:fldCharType="separate"/>
        </w:r>
        <w:r w:rsidRPr="00A82009">
          <w:rPr>
            <w:rStyle w:val="Hypertextovprepojenie"/>
          </w:rPr>
          <w:t>Úvod</w:t>
        </w:r>
        <w:r w:rsidRPr="00A82009">
          <w:rPr>
            <w:webHidden/>
          </w:rPr>
          <w:tab/>
        </w:r>
        <w:r w:rsidRPr="00A82009">
          <w:rPr>
            <w:webHidden/>
            <w:rPrChange w:id="458" w:author="Peto" w:date="2018-06-14T07:18:00Z">
              <w:rPr>
                <w:webHidden/>
              </w:rPr>
            </w:rPrChange>
          </w:rPr>
          <w:fldChar w:fldCharType="begin"/>
        </w:r>
        <w:r w:rsidRPr="00A82009">
          <w:rPr>
            <w:webHidden/>
          </w:rPr>
          <w:instrText xml:space="preserve"> PAGEREF _Toc516413200 \h </w:instrText>
        </w:r>
      </w:ins>
      <w:r w:rsidRPr="00A82009">
        <w:rPr>
          <w:webHidden/>
          <w:rPrChange w:id="459" w:author="Peto" w:date="2018-06-14T07:18:00Z">
            <w:rPr>
              <w:webHidden/>
            </w:rPr>
          </w:rPrChange>
        </w:rPr>
      </w:r>
      <w:r w:rsidRPr="00A82009">
        <w:rPr>
          <w:webHidden/>
          <w:rPrChange w:id="460" w:author="Peto" w:date="2018-06-14T07:18:00Z">
            <w:rPr>
              <w:webHidden/>
            </w:rPr>
          </w:rPrChange>
        </w:rPr>
        <w:fldChar w:fldCharType="separate"/>
      </w:r>
      <w:ins w:id="461" w:author="Peto" w:date="2018-06-10T16:57:00Z">
        <w:r w:rsidRPr="00A82009">
          <w:rPr>
            <w:webHidden/>
          </w:rPr>
          <w:t>1</w:t>
        </w:r>
        <w:r w:rsidRPr="00A82009">
          <w:rPr>
            <w:webHidden/>
            <w:rPrChange w:id="462" w:author="Peto" w:date="2018-06-14T07:18:00Z">
              <w:rPr>
                <w:webHidden/>
              </w:rPr>
            </w:rPrChange>
          </w:rPr>
          <w:fldChar w:fldCharType="end"/>
        </w:r>
        <w:r w:rsidRPr="00A82009">
          <w:rPr>
            <w:rStyle w:val="Hypertextovprepojenie"/>
            <w:rPrChange w:id="463" w:author="Peto" w:date="2018-06-14T07:18:00Z">
              <w:rPr>
                <w:rStyle w:val="Hypertextovprepojenie"/>
              </w:rPr>
            </w:rPrChange>
          </w:rPr>
          <w:fldChar w:fldCharType="end"/>
        </w:r>
      </w:ins>
    </w:p>
    <w:p w14:paraId="7EE287D7" w14:textId="77777777" w:rsidR="00F95B9C" w:rsidRPr="00A82009" w:rsidRDefault="00F95B9C">
      <w:pPr>
        <w:pStyle w:val="Obsah1"/>
        <w:rPr>
          <w:ins w:id="464" w:author="Peto" w:date="2018-06-10T16:57:00Z"/>
          <w:rFonts w:asciiTheme="minorHAnsi" w:eastAsiaTheme="minorEastAsia" w:hAnsiTheme="minorHAnsi" w:cstheme="minorBidi"/>
          <w:b w:val="0"/>
          <w:bCs w:val="0"/>
          <w:sz w:val="22"/>
          <w:szCs w:val="22"/>
        </w:rPr>
      </w:pPr>
      <w:ins w:id="465"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201"</w:instrText>
        </w:r>
        <w:r w:rsidRPr="00A82009">
          <w:rPr>
            <w:rStyle w:val="Hypertextovprepojenie"/>
          </w:rPr>
          <w:instrText xml:space="preserve"> </w:instrText>
        </w:r>
        <w:r w:rsidRPr="00A82009">
          <w:rPr>
            <w:rStyle w:val="Hypertextovprepojenie"/>
            <w:rPrChange w:id="466" w:author="Peto" w:date="2018-06-14T07:18:00Z">
              <w:rPr>
                <w:rStyle w:val="Hypertextovprepojenie"/>
              </w:rPr>
            </w:rPrChange>
          </w:rPr>
          <w:fldChar w:fldCharType="separate"/>
        </w:r>
        <w:r w:rsidRPr="00A82009">
          <w:rPr>
            <w:rStyle w:val="Hypertextovprepojenie"/>
          </w:rPr>
          <w:t>1</w:t>
        </w:r>
        <w:r w:rsidRPr="00A82009">
          <w:rPr>
            <w:rFonts w:asciiTheme="minorHAnsi" w:eastAsiaTheme="minorEastAsia" w:hAnsiTheme="minorHAnsi" w:cstheme="minorBidi"/>
            <w:b w:val="0"/>
            <w:bCs w:val="0"/>
            <w:sz w:val="22"/>
            <w:szCs w:val="22"/>
          </w:rPr>
          <w:tab/>
        </w:r>
        <w:r w:rsidRPr="00A82009">
          <w:rPr>
            <w:rStyle w:val="Hypertextovprepojenie"/>
          </w:rPr>
          <w:t>Teoretická časť</w:t>
        </w:r>
        <w:r w:rsidRPr="00A82009">
          <w:rPr>
            <w:webHidden/>
          </w:rPr>
          <w:tab/>
        </w:r>
        <w:r w:rsidRPr="00A82009">
          <w:rPr>
            <w:webHidden/>
            <w:rPrChange w:id="467" w:author="Peto" w:date="2018-06-14T07:18:00Z">
              <w:rPr>
                <w:webHidden/>
              </w:rPr>
            </w:rPrChange>
          </w:rPr>
          <w:fldChar w:fldCharType="begin"/>
        </w:r>
        <w:r w:rsidRPr="00A82009">
          <w:rPr>
            <w:webHidden/>
          </w:rPr>
          <w:instrText xml:space="preserve"> PAGEREF _Toc516413201 \h </w:instrText>
        </w:r>
      </w:ins>
      <w:r w:rsidRPr="00A82009">
        <w:rPr>
          <w:webHidden/>
          <w:rPrChange w:id="468" w:author="Peto" w:date="2018-06-14T07:18:00Z">
            <w:rPr>
              <w:webHidden/>
            </w:rPr>
          </w:rPrChange>
        </w:rPr>
      </w:r>
      <w:r w:rsidRPr="00A82009">
        <w:rPr>
          <w:webHidden/>
          <w:rPrChange w:id="469" w:author="Peto" w:date="2018-06-14T07:18:00Z">
            <w:rPr>
              <w:webHidden/>
            </w:rPr>
          </w:rPrChange>
        </w:rPr>
        <w:fldChar w:fldCharType="separate"/>
      </w:r>
      <w:ins w:id="470" w:author="Peto" w:date="2018-06-10T16:57:00Z">
        <w:r w:rsidRPr="00A82009">
          <w:rPr>
            <w:webHidden/>
          </w:rPr>
          <w:t>3</w:t>
        </w:r>
        <w:r w:rsidRPr="00A82009">
          <w:rPr>
            <w:webHidden/>
            <w:rPrChange w:id="471" w:author="Peto" w:date="2018-06-14T07:18:00Z">
              <w:rPr>
                <w:webHidden/>
              </w:rPr>
            </w:rPrChange>
          </w:rPr>
          <w:fldChar w:fldCharType="end"/>
        </w:r>
        <w:r w:rsidRPr="00A82009">
          <w:rPr>
            <w:rStyle w:val="Hypertextovprepojenie"/>
            <w:rPrChange w:id="472" w:author="Peto" w:date="2018-06-14T07:18:00Z">
              <w:rPr>
                <w:rStyle w:val="Hypertextovprepojenie"/>
              </w:rPr>
            </w:rPrChange>
          </w:rPr>
          <w:fldChar w:fldCharType="end"/>
        </w:r>
      </w:ins>
    </w:p>
    <w:p w14:paraId="53824601" w14:textId="77777777" w:rsidR="00F95B9C" w:rsidRPr="00A82009" w:rsidRDefault="00F95B9C">
      <w:pPr>
        <w:pStyle w:val="Obsah2"/>
        <w:rPr>
          <w:ins w:id="473" w:author="Peto" w:date="2018-06-10T16:57:00Z"/>
          <w:rFonts w:asciiTheme="minorHAnsi" w:eastAsiaTheme="minorEastAsia" w:hAnsiTheme="minorHAnsi" w:cstheme="minorBidi"/>
          <w:noProof/>
          <w:sz w:val="22"/>
          <w:szCs w:val="22"/>
        </w:rPr>
      </w:pPr>
      <w:ins w:id="474"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2"</w:instrText>
        </w:r>
        <w:r w:rsidRPr="00A82009">
          <w:rPr>
            <w:rStyle w:val="Hypertextovprepojenie"/>
            <w:noProof/>
          </w:rPr>
          <w:instrText xml:space="preserve"> </w:instrText>
        </w:r>
        <w:r w:rsidRPr="00A82009">
          <w:rPr>
            <w:rStyle w:val="Hypertextovprepojenie"/>
            <w:noProof/>
            <w:rPrChange w:id="475" w:author="Peto" w:date="2018-06-14T07:18:00Z">
              <w:rPr>
                <w:rStyle w:val="Hypertextovprepojenie"/>
                <w:noProof/>
              </w:rPr>
            </w:rPrChange>
          </w:rPr>
          <w:fldChar w:fldCharType="separate"/>
        </w:r>
        <w:r w:rsidRPr="00A82009">
          <w:rPr>
            <w:rStyle w:val="Hypertextovprepojenie"/>
            <w:noProof/>
          </w:rPr>
          <w:t>1.1</w:t>
        </w:r>
        <w:r w:rsidRPr="00A82009">
          <w:rPr>
            <w:rFonts w:asciiTheme="minorHAnsi" w:eastAsiaTheme="minorEastAsia" w:hAnsiTheme="minorHAnsi" w:cstheme="minorBidi"/>
            <w:noProof/>
            <w:sz w:val="22"/>
            <w:szCs w:val="22"/>
          </w:rPr>
          <w:tab/>
        </w:r>
        <w:r w:rsidRPr="00A82009">
          <w:rPr>
            <w:rStyle w:val="Hypertextovprepojenie"/>
            <w:noProof/>
          </w:rPr>
          <w:t>Kardiovaskulárne parametre</w:t>
        </w:r>
        <w:r w:rsidRPr="00A82009">
          <w:rPr>
            <w:noProof/>
            <w:webHidden/>
          </w:rPr>
          <w:tab/>
        </w:r>
        <w:r w:rsidRPr="00A82009">
          <w:rPr>
            <w:noProof/>
            <w:webHidden/>
            <w:rPrChange w:id="476" w:author="Peto" w:date="2018-06-14T07:18:00Z">
              <w:rPr>
                <w:noProof/>
                <w:webHidden/>
              </w:rPr>
            </w:rPrChange>
          </w:rPr>
          <w:fldChar w:fldCharType="begin"/>
        </w:r>
        <w:r w:rsidRPr="00A82009">
          <w:rPr>
            <w:noProof/>
            <w:webHidden/>
          </w:rPr>
          <w:instrText xml:space="preserve"> PAGEREF _Toc516413202 \h </w:instrText>
        </w:r>
      </w:ins>
      <w:r w:rsidRPr="00A82009">
        <w:rPr>
          <w:noProof/>
          <w:webHidden/>
          <w:rPrChange w:id="477" w:author="Peto" w:date="2018-06-14T07:18:00Z">
            <w:rPr>
              <w:noProof/>
              <w:webHidden/>
            </w:rPr>
          </w:rPrChange>
        </w:rPr>
      </w:r>
      <w:r w:rsidRPr="00A82009">
        <w:rPr>
          <w:noProof/>
          <w:webHidden/>
          <w:rPrChange w:id="478" w:author="Peto" w:date="2018-06-14T07:18:00Z">
            <w:rPr>
              <w:noProof/>
              <w:webHidden/>
            </w:rPr>
          </w:rPrChange>
        </w:rPr>
        <w:fldChar w:fldCharType="separate"/>
      </w:r>
      <w:ins w:id="479" w:author="Peto" w:date="2018-06-10T16:57:00Z">
        <w:r w:rsidRPr="00A82009">
          <w:rPr>
            <w:noProof/>
            <w:webHidden/>
          </w:rPr>
          <w:t>4</w:t>
        </w:r>
        <w:r w:rsidRPr="00A82009">
          <w:rPr>
            <w:noProof/>
            <w:webHidden/>
            <w:rPrChange w:id="480" w:author="Peto" w:date="2018-06-14T07:18:00Z">
              <w:rPr>
                <w:noProof/>
                <w:webHidden/>
              </w:rPr>
            </w:rPrChange>
          </w:rPr>
          <w:fldChar w:fldCharType="end"/>
        </w:r>
        <w:r w:rsidRPr="00A82009">
          <w:rPr>
            <w:rStyle w:val="Hypertextovprepojenie"/>
            <w:noProof/>
            <w:rPrChange w:id="481" w:author="Peto" w:date="2018-06-14T07:18:00Z">
              <w:rPr>
                <w:rStyle w:val="Hypertextovprepojenie"/>
                <w:noProof/>
              </w:rPr>
            </w:rPrChange>
          </w:rPr>
          <w:fldChar w:fldCharType="end"/>
        </w:r>
      </w:ins>
    </w:p>
    <w:p w14:paraId="47C47ACA" w14:textId="77777777" w:rsidR="00F95B9C" w:rsidRPr="00A82009" w:rsidRDefault="00F95B9C">
      <w:pPr>
        <w:pStyle w:val="Obsah3"/>
        <w:rPr>
          <w:ins w:id="482" w:author="Peto" w:date="2018-06-10T16:57:00Z"/>
          <w:rFonts w:asciiTheme="minorHAnsi" w:eastAsiaTheme="minorEastAsia" w:hAnsiTheme="minorHAnsi" w:cstheme="minorBidi"/>
          <w:noProof/>
          <w:sz w:val="22"/>
          <w:szCs w:val="22"/>
        </w:rPr>
      </w:pPr>
      <w:ins w:id="483"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3"</w:instrText>
        </w:r>
        <w:r w:rsidRPr="00A82009">
          <w:rPr>
            <w:rStyle w:val="Hypertextovprepojenie"/>
            <w:noProof/>
          </w:rPr>
          <w:instrText xml:space="preserve"> </w:instrText>
        </w:r>
        <w:r w:rsidRPr="00A82009">
          <w:rPr>
            <w:rStyle w:val="Hypertextovprepojenie"/>
            <w:noProof/>
            <w:rPrChange w:id="484" w:author="Peto" w:date="2018-06-14T07:18:00Z">
              <w:rPr>
                <w:rStyle w:val="Hypertextovprepojenie"/>
                <w:noProof/>
              </w:rPr>
            </w:rPrChange>
          </w:rPr>
          <w:fldChar w:fldCharType="separate"/>
        </w:r>
        <w:r w:rsidRPr="00A82009">
          <w:rPr>
            <w:rStyle w:val="Hypertextovprepojenie"/>
            <w:noProof/>
          </w:rPr>
          <w:t>1.1.1</w:t>
        </w:r>
        <w:r w:rsidRPr="00A82009">
          <w:rPr>
            <w:rFonts w:asciiTheme="minorHAnsi" w:eastAsiaTheme="minorEastAsia" w:hAnsiTheme="minorHAnsi" w:cstheme="minorBidi"/>
            <w:noProof/>
            <w:sz w:val="22"/>
            <w:szCs w:val="22"/>
          </w:rPr>
          <w:tab/>
        </w:r>
        <w:r w:rsidRPr="00A82009">
          <w:rPr>
            <w:rStyle w:val="Hypertextovprepojenie"/>
            <w:noProof/>
          </w:rPr>
          <w:t>Rozťažnosť artérií</w:t>
        </w:r>
        <w:r w:rsidRPr="00A82009">
          <w:rPr>
            <w:noProof/>
            <w:webHidden/>
          </w:rPr>
          <w:tab/>
        </w:r>
        <w:r w:rsidRPr="00A82009">
          <w:rPr>
            <w:noProof/>
            <w:webHidden/>
            <w:rPrChange w:id="485" w:author="Peto" w:date="2018-06-14T07:18:00Z">
              <w:rPr>
                <w:noProof/>
                <w:webHidden/>
              </w:rPr>
            </w:rPrChange>
          </w:rPr>
          <w:fldChar w:fldCharType="begin"/>
        </w:r>
        <w:r w:rsidRPr="00A82009">
          <w:rPr>
            <w:noProof/>
            <w:webHidden/>
          </w:rPr>
          <w:instrText xml:space="preserve"> PAGEREF _Toc516413203 \h </w:instrText>
        </w:r>
      </w:ins>
      <w:r w:rsidRPr="00A82009">
        <w:rPr>
          <w:noProof/>
          <w:webHidden/>
          <w:rPrChange w:id="486" w:author="Peto" w:date="2018-06-14T07:18:00Z">
            <w:rPr>
              <w:noProof/>
              <w:webHidden/>
            </w:rPr>
          </w:rPrChange>
        </w:rPr>
      </w:r>
      <w:r w:rsidRPr="00A82009">
        <w:rPr>
          <w:noProof/>
          <w:webHidden/>
          <w:rPrChange w:id="487" w:author="Peto" w:date="2018-06-14T07:18:00Z">
            <w:rPr>
              <w:noProof/>
              <w:webHidden/>
            </w:rPr>
          </w:rPrChange>
        </w:rPr>
        <w:fldChar w:fldCharType="separate"/>
      </w:r>
      <w:ins w:id="488" w:author="Peto" w:date="2018-06-10T16:57:00Z">
        <w:r w:rsidRPr="00A82009">
          <w:rPr>
            <w:noProof/>
            <w:webHidden/>
          </w:rPr>
          <w:t>4</w:t>
        </w:r>
        <w:r w:rsidRPr="00A82009">
          <w:rPr>
            <w:noProof/>
            <w:webHidden/>
            <w:rPrChange w:id="489" w:author="Peto" w:date="2018-06-14T07:18:00Z">
              <w:rPr>
                <w:noProof/>
                <w:webHidden/>
              </w:rPr>
            </w:rPrChange>
          </w:rPr>
          <w:fldChar w:fldCharType="end"/>
        </w:r>
        <w:r w:rsidRPr="00A82009">
          <w:rPr>
            <w:rStyle w:val="Hypertextovprepojenie"/>
            <w:noProof/>
            <w:rPrChange w:id="490" w:author="Peto" w:date="2018-06-14T07:18:00Z">
              <w:rPr>
                <w:rStyle w:val="Hypertextovprepojenie"/>
                <w:noProof/>
              </w:rPr>
            </w:rPrChange>
          </w:rPr>
          <w:fldChar w:fldCharType="end"/>
        </w:r>
      </w:ins>
    </w:p>
    <w:p w14:paraId="57A77CD6" w14:textId="77777777" w:rsidR="00F95B9C" w:rsidRPr="00A82009" w:rsidRDefault="00F95B9C">
      <w:pPr>
        <w:pStyle w:val="Obsah3"/>
        <w:rPr>
          <w:ins w:id="491" w:author="Peto" w:date="2018-06-10T16:57:00Z"/>
          <w:rFonts w:asciiTheme="minorHAnsi" w:eastAsiaTheme="minorEastAsia" w:hAnsiTheme="minorHAnsi" w:cstheme="minorBidi"/>
          <w:noProof/>
          <w:sz w:val="22"/>
          <w:szCs w:val="22"/>
        </w:rPr>
      </w:pPr>
      <w:ins w:id="492"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4"</w:instrText>
        </w:r>
        <w:r w:rsidRPr="00A82009">
          <w:rPr>
            <w:rStyle w:val="Hypertextovprepojenie"/>
            <w:noProof/>
          </w:rPr>
          <w:instrText xml:space="preserve"> </w:instrText>
        </w:r>
        <w:r w:rsidRPr="00A82009">
          <w:rPr>
            <w:rStyle w:val="Hypertextovprepojenie"/>
            <w:noProof/>
            <w:rPrChange w:id="493" w:author="Peto" w:date="2018-06-14T07:18:00Z">
              <w:rPr>
                <w:rStyle w:val="Hypertextovprepojenie"/>
                <w:noProof/>
              </w:rPr>
            </w:rPrChange>
          </w:rPr>
          <w:fldChar w:fldCharType="separate"/>
        </w:r>
        <w:r w:rsidRPr="00A82009">
          <w:rPr>
            <w:rStyle w:val="Hypertextovprepojenie"/>
            <w:noProof/>
          </w:rPr>
          <w:t>1.1.2</w:t>
        </w:r>
        <w:r w:rsidRPr="00A82009">
          <w:rPr>
            <w:rFonts w:asciiTheme="minorHAnsi" w:eastAsiaTheme="minorEastAsia" w:hAnsiTheme="minorHAnsi" w:cstheme="minorBidi"/>
            <w:noProof/>
            <w:sz w:val="22"/>
            <w:szCs w:val="22"/>
          </w:rPr>
          <w:tab/>
        </w:r>
        <w:r w:rsidRPr="00A82009">
          <w:rPr>
            <w:rStyle w:val="Hypertextovprepojenie"/>
            <w:noProof/>
          </w:rPr>
          <w:t>Periférny odbor</w:t>
        </w:r>
        <w:r w:rsidRPr="00A82009">
          <w:rPr>
            <w:noProof/>
            <w:webHidden/>
          </w:rPr>
          <w:tab/>
        </w:r>
        <w:r w:rsidRPr="00A82009">
          <w:rPr>
            <w:noProof/>
            <w:webHidden/>
            <w:rPrChange w:id="494" w:author="Peto" w:date="2018-06-14T07:18:00Z">
              <w:rPr>
                <w:noProof/>
                <w:webHidden/>
              </w:rPr>
            </w:rPrChange>
          </w:rPr>
          <w:fldChar w:fldCharType="begin"/>
        </w:r>
        <w:r w:rsidRPr="00A82009">
          <w:rPr>
            <w:noProof/>
            <w:webHidden/>
          </w:rPr>
          <w:instrText xml:space="preserve"> PAGEREF _Toc516413204 \h </w:instrText>
        </w:r>
      </w:ins>
      <w:r w:rsidRPr="00A82009">
        <w:rPr>
          <w:noProof/>
          <w:webHidden/>
          <w:rPrChange w:id="495" w:author="Peto" w:date="2018-06-14T07:18:00Z">
            <w:rPr>
              <w:noProof/>
              <w:webHidden/>
            </w:rPr>
          </w:rPrChange>
        </w:rPr>
      </w:r>
      <w:r w:rsidRPr="00A82009">
        <w:rPr>
          <w:noProof/>
          <w:webHidden/>
          <w:rPrChange w:id="496" w:author="Peto" w:date="2018-06-14T07:18:00Z">
            <w:rPr>
              <w:noProof/>
              <w:webHidden/>
            </w:rPr>
          </w:rPrChange>
        </w:rPr>
        <w:fldChar w:fldCharType="separate"/>
      </w:r>
      <w:ins w:id="497" w:author="Peto" w:date="2018-06-10T16:57:00Z">
        <w:r w:rsidRPr="00A82009">
          <w:rPr>
            <w:noProof/>
            <w:webHidden/>
          </w:rPr>
          <w:t>4</w:t>
        </w:r>
        <w:r w:rsidRPr="00A82009">
          <w:rPr>
            <w:noProof/>
            <w:webHidden/>
            <w:rPrChange w:id="498" w:author="Peto" w:date="2018-06-14T07:18:00Z">
              <w:rPr>
                <w:noProof/>
                <w:webHidden/>
              </w:rPr>
            </w:rPrChange>
          </w:rPr>
          <w:fldChar w:fldCharType="end"/>
        </w:r>
        <w:r w:rsidRPr="00A82009">
          <w:rPr>
            <w:rStyle w:val="Hypertextovprepojenie"/>
            <w:noProof/>
            <w:rPrChange w:id="499" w:author="Peto" w:date="2018-06-14T07:18:00Z">
              <w:rPr>
                <w:rStyle w:val="Hypertextovprepojenie"/>
                <w:noProof/>
              </w:rPr>
            </w:rPrChange>
          </w:rPr>
          <w:fldChar w:fldCharType="end"/>
        </w:r>
      </w:ins>
    </w:p>
    <w:p w14:paraId="4F6CF555" w14:textId="77777777" w:rsidR="00F95B9C" w:rsidRPr="00A82009" w:rsidRDefault="00F95B9C">
      <w:pPr>
        <w:pStyle w:val="Obsah3"/>
        <w:rPr>
          <w:ins w:id="500" w:author="Peto" w:date="2018-06-10T16:57:00Z"/>
          <w:rFonts w:asciiTheme="minorHAnsi" w:eastAsiaTheme="minorEastAsia" w:hAnsiTheme="minorHAnsi" w:cstheme="minorBidi"/>
          <w:noProof/>
          <w:sz w:val="22"/>
          <w:szCs w:val="22"/>
        </w:rPr>
      </w:pPr>
      <w:ins w:id="501"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5"</w:instrText>
        </w:r>
        <w:r w:rsidRPr="00A82009">
          <w:rPr>
            <w:rStyle w:val="Hypertextovprepojenie"/>
            <w:noProof/>
          </w:rPr>
          <w:instrText xml:space="preserve"> </w:instrText>
        </w:r>
        <w:r w:rsidRPr="00A82009">
          <w:rPr>
            <w:rStyle w:val="Hypertextovprepojenie"/>
            <w:noProof/>
            <w:rPrChange w:id="502" w:author="Peto" w:date="2018-06-14T07:18:00Z">
              <w:rPr>
                <w:rStyle w:val="Hypertextovprepojenie"/>
                <w:noProof/>
              </w:rPr>
            </w:rPrChange>
          </w:rPr>
          <w:fldChar w:fldCharType="separate"/>
        </w:r>
        <w:r w:rsidRPr="00A82009">
          <w:rPr>
            <w:rStyle w:val="Hypertextovprepojenie"/>
            <w:noProof/>
          </w:rPr>
          <w:t>1.1.3</w:t>
        </w:r>
        <w:r w:rsidRPr="00A82009">
          <w:rPr>
            <w:rFonts w:asciiTheme="minorHAnsi" w:eastAsiaTheme="minorEastAsia" w:hAnsiTheme="minorHAnsi" w:cstheme="minorBidi"/>
            <w:noProof/>
            <w:sz w:val="22"/>
            <w:szCs w:val="22"/>
          </w:rPr>
          <w:tab/>
        </w:r>
        <w:r w:rsidRPr="00A82009">
          <w:rPr>
            <w:rStyle w:val="Hypertextovprepojenie"/>
            <w:noProof/>
          </w:rPr>
          <w:t>Intertancia krvi</w:t>
        </w:r>
        <w:r w:rsidRPr="00A82009">
          <w:rPr>
            <w:noProof/>
            <w:webHidden/>
          </w:rPr>
          <w:tab/>
        </w:r>
        <w:r w:rsidRPr="00A82009">
          <w:rPr>
            <w:noProof/>
            <w:webHidden/>
            <w:rPrChange w:id="503" w:author="Peto" w:date="2018-06-14T07:18:00Z">
              <w:rPr>
                <w:noProof/>
                <w:webHidden/>
              </w:rPr>
            </w:rPrChange>
          </w:rPr>
          <w:fldChar w:fldCharType="begin"/>
        </w:r>
        <w:r w:rsidRPr="00A82009">
          <w:rPr>
            <w:noProof/>
            <w:webHidden/>
          </w:rPr>
          <w:instrText xml:space="preserve"> PAGEREF _Toc516413205 \h </w:instrText>
        </w:r>
      </w:ins>
      <w:r w:rsidRPr="00A82009">
        <w:rPr>
          <w:noProof/>
          <w:webHidden/>
          <w:rPrChange w:id="504" w:author="Peto" w:date="2018-06-14T07:18:00Z">
            <w:rPr>
              <w:noProof/>
              <w:webHidden/>
            </w:rPr>
          </w:rPrChange>
        </w:rPr>
      </w:r>
      <w:r w:rsidRPr="00A82009">
        <w:rPr>
          <w:noProof/>
          <w:webHidden/>
          <w:rPrChange w:id="505" w:author="Peto" w:date="2018-06-14T07:18:00Z">
            <w:rPr>
              <w:noProof/>
              <w:webHidden/>
            </w:rPr>
          </w:rPrChange>
        </w:rPr>
        <w:fldChar w:fldCharType="separate"/>
      </w:r>
      <w:ins w:id="506" w:author="Peto" w:date="2018-06-10T16:57:00Z">
        <w:r w:rsidRPr="00A82009">
          <w:rPr>
            <w:noProof/>
            <w:webHidden/>
          </w:rPr>
          <w:t>5</w:t>
        </w:r>
        <w:r w:rsidRPr="00A82009">
          <w:rPr>
            <w:noProof/>
            <w:webHidden/>
            <w:rPrChange w:id="507" w:author="Peto" w:date="2018-06-14T07:18:00Z">
              <w:rPr>
                <w:noProof/>
                <w:webHidden/>
              </w:rPr>
            </w:rPrChange>
          </w:rPr>
          <w:fldChar w:fldCharType="end"/>
        </w:r>
        <w:r w:rsidRPr="00A82009">
          <w:rPr>
            <w:rStyle w:val="Hypertextovprepojenie"/>
            <w:noProof/>
            <w:rPrChange w:id="508" w:author="Peto" w:date="2018-06-14T07:18:00Z">
              <w:rPr>
                <w:rStyle w:val="Hypertextovprepojenie"/>
                <w:noProof/>
              </w:rPr>
            </w:rPrChange>
          </w:rPr>
          <w:fldChar w:fldCharType="end"/>
        </w:r>
      </w:ins>
    </w:p>
    <w:p w14:paraId="220CA4AF" w14:textId="77777777" w:rsidR="00F95B9C" w:rsidRPr="00A82009" w:rsidRDefault="00F95B9C">
      <w:pPr>
        <w:pStyle w:val="Obsah2"/>
        <w:rPr>
          <w:ins w:id="509" w:author="Peto" w:date="2018-06-10T16:57:00Z"/>
          <w:rFonts w:asciiTheme="minorHAnsi" w:eastAsiaTheme="minorEastAsia" w:hAnsiTheme="minorHAnsi" w:cstheme="minorBidi"/>
          <w:noProof/>
          <w:sz w:val="22"/>
          <w:szCs w:val="22"/>
        </w:rPr>
      </w:pPr>
      <w:ins w:id="510"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6"</w:instrText>
        </w:r>
        <w:r w:rsidRPr="00A82009">
          <w:rPr>
            <w:rStyle w:val="Hypertextovprepojenie"/>
            <w:noProof/>
          </w:rPr>
          <w:instrText xml:space="preserve"> </w:instrText>
        </w:r>
        <w:r w:rsidRPr="00A82009">
          <w:rPr>
            <w:rStyle w:val="Hypertextovprepojenie"/>
            <w:noProof/>
            <w:rPrChange w:id="511" w:author="Peto" w:date="2018-06-14T07:18:00Z">
              <w:rPr>
                <w:rStyle w:val="Hypertextovprepojenie"/>
                <w:noProof/>
              </w:rPr>
            </w:rPrChange>
          </w:rPr>
          <w:fldChar w:fldCharType="separate"/>
        </w:r>
        <w:r w:rsidRPr="00A82009">
          <w:rPr>
            <w:rStyle w:val="Hypertextovprepojenie"/>
            <w:noProof/>
          </w:rPr>
          <w:t>1.2</w:t>
        </w:r>
        <w:r w:rsidRPr="00A82009">
          <w:rPr>
            <w:rFonts w:asciiTheme="minorHAnsi" w:eastAsiaTheme="minorEastAsia" w:hAnsiTheme="minorHAnsi" w:cstheme="minorBidi"/>
            <w:noProof/>
            <w:sz w:val="22"/>
            <w:szCs w:val="22"/>
          </w:rPr>
          <w:tab/>
        </w:r>
        <w:r w:rsidRPr="00A82009">
          <w:rPr>
            <w:rStyle w:val="Hypertextovprepojenie"/>
            <w:noProof/>
          </w:rPr>
          <w:t>Dvojprvkový Windkesselov hemodynamický model</w:t>
        </w:r>
        <w:r w:rsidRPr="00A82009">
          <w:rPr>
            <w:noProof/>
            <w:webHidden/>
          </w:rPr>
          <w:tab/>
        </w:r>
        <w:r w:rsidRPr="00A82009">
          <w:rPr>
            <w:noProof/>
            <w:webHidden/>
            <w:rPrChange w:id="512" w:author="Peto" w:date="2018-06-14T07:18:00Z">
              <w:rPr>
                <w:noProof/>
                <w:webHidden/>
              </w:rPr>
            </w:rPrChange>
          </w:rPr>
          <w:fldChar w:fldCharType="begin"/>
        </w:r>
        <w:r w:rsidRPr="00A82009">
          <w:rPr>
            <w:noProof/>
            <w:webHidden/>
          </w:rPr>
          <w:instrText xml:space="preserve"> PAGEREF _Toc516413206 \h </w:instrText>
        </w:r>
      </w:ins>
      <w:r w:rsidRPr="00A82009">
        <w:rPr>
          <w:noProof/>
          <w:webHidden/>
          <w:rPrChange w:id="513" w:author="Peto" w:date="2018-06-14T07:18:00Z">
            <w:rPr>
              <w:noProof/>
              <w:webHidden/>
            </w:rPr>
          </w:rPrChange>
        </w:rPr>
      </w:r>
      <w:r w:rsidRPr="00A82009">
        <w:rPr>
          <w:noProof/>
          <w:webHidden/>
          <w:rPrChange w:id="514" w:author="Peto" w:date="2018-06-14T07:18:00Z">
            <w:rPr>
              <w:noProof/>
              <w:webHidden/>
            </w:rPr>
          </w:rPrChange>
        </w:rPr>
        <w:fldChar w:fldCharType="separate"/>
      </w:r>
      <w:ins w:id="515" w:author="Peto" w:date="2018-06-10T16:57:00Z">
        <w:r w:rsidRPr="00A82009">
          <w:rPr>
            <w:noProof/>
            <w:webHidden/>
          </w:rPr>
          <w:t>5</w:t>
        </w:r>
        <w:r w:rsidRPr="00A82009">
          <w:rPr>
            <w:noProof/>
            <w:webHidden/>
            <w:rPrChange w:id="516" w:author="Peto" w:date="2018-06-14T07:18:00Z">
              <w:rPr>
                <w:noProof/>
                <w:webHidden/>
              </w:rPr>
            </w:rPrChange>
          </w:rPr>
          <w:fldChar w:fldCharType="end"/>
        </w:r>
        <w:r w:rsidRPr="00A82009">
          <w:rPr>
            <w:rStyle w:val="Hypertextovprepojenie"/>
            <w:noProof/>
            <w:rPrChange w:id="517" w:author="Peto" w:date="2018-06-14T07:18:00Z">
              <w:rPr>
                <w:rStyle w:val="Hypertextovprepojenie"/>
                <w:noProof/>
              </w:rPr>
            </w:rPrChange>
          </w:rPr>
          <w:fldChar w:fldCharType="end"/>
        </w:r>
      </w:ins>
    </w:p>
    <w:p w14:paraId="5A168924" w14:textId="77777777" w:rsidR="00F95B9C" w:rsidRPr="00A82009" w:rsidRDefault="00F95B9C">
      <w:pPr>
        <w:pStyle w:val="Obsah2"/>
        <w:rPr>
          <w:ins w:id="518" w:author="Peto" w:date="2018-06-10T16:57:00Z"/>
          <w:rFonts w:asciiTheme="minorHAnsi" w:eastAsiaTheme="minorEastAsia" w:hAnsiTheme="minorHAnsi" w:cstheme="minorBidi"/>
          <w:noProof/>
          <w:sz w:val="22"/>
          <w:szCs w:val="22"/>
        </w:rPr>
      </w:pPr>
      <w:ins w:id="519"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7"</w:instrText>
        </w:r>
        <w:r w:rsidRPr="00A82009">
          <w:rPr>
            <w:rStyle w:val="Hypertextovprepojenie"/>
            <w:noProof/>
          </w:rPr>
          <w:instrText xml:space="preserve"> </w:instrText>
        </w:r>
        <w:r w:rsidRPr="00A82009">
          <w:rPr>
            <w:rStyle w:val="Hypertextovprepojenie"/>
            <w:noProof/>
            <w:rPrChange w:id="520" w:author="Peto" w:date="2018-06-14T07:18:00Z">
              <w:rPr>
                <w:rStyle w:val="Hypertextovprepojenie"/>
                <w:noProof/>
              </w:rPr>
            </w:rPrChange>
          </w:rPr>
          <w:fldChar w:fldCharType="separate"/>
        </w:r>
        <w:r w:rsidRPr="00A82009">
          <w:rPr>
            <w:rStyle w:val="Hypertextovprepojenie"/>
            <w:noProof/>
          </w:rPr>
          <w:t>1.3</w:t>
        </w:r>
        <w:r w:rsidRPr="00A82009">
          <w:rPr>
            <w:rFonts w:asciiTheme="minorHAnsi" w:eastAsiaTheme="minorEastAsia" w:hAnsiTheme="minorHAnsi" w:cstheme="minorBidi"/>
            <w:noProof/>
            <w:sz w:val="22"/>
            <w:szCs w:val="22"/>
          </w:rPr>
          <w:tab/>
        </w:r>
        <w:r w:rsidRPr="00A82009">
          <w:rPr>
            <w:rStyle w:val="Hypertextovprepojenie"/>
            <w:noProof/>
          </w:rPr>
          <w:t>Trojprvkový Windkesselov hemodynamický model</w:t>
        </w:r>
        <w:r w:rsidRPr="00A82009">
          <w:rPr>
            <w:noProof/>
            <w:webHidden/>
          </w:rPr>
          <w:tab/>
        </w:r>
        <w:r w:rsidRPr="00A82009">
          <w:rPr>
            <w:noProof/>
            <w:webHidden/>
            <w:rPrChange w:id="521" w:author="Peto" w:date="2018-06-14T07:18:00Z">
              <w:rPr>
                <w:noProof/>
                <w:webHidden/>
              </w:rPr>
            </w:rPrChange>
          </w:rPr>
          <w:fldChar w:fldCharType="begin"/>
        </w:r>
        <w:r w:rsidRPr="00A82009">
          <w:rPr>
            <w:noProof/>
            <w:webHidden/>
          </w:rPr>
          <w:instrText xml:space="preserve"> PAGEREF _Toc516413207 \h </w:instrText>
        </w:r>
      </w:ins>
      <w:r w:rsidRPr="00A82009">
        <w:rPr>
          <w:noProof/>
          <w:webHidden/>
          <w:rPrChange w:id="522" w:author="Peto" w:date="2018-06-14T07:18:00Z">
            <w:rPr>
              <w:noProof/>
              <w:webHidden/>
            </w:rPr>
          </w:rPrChange>
        </w:rPr>
      </w:r>
      <w:r w:rsidRPr="00A82009">
        <w:rPr>
          <w:noProof/>
          <w:webHidden/>
          <w:rPrChange w:id="523" w:author="Peto" w:date="2018-06-14T07:18:00Z">
            <w:rPr>
              <w:noProof/>
              <w:webHidden/>
            </w:rPr>
          </w:rPrChange>
        </w:rPr>
        <w:fldChar w:fldCharType="separate"/>
      </w:r>
      <w:ins w:id="524" w:author="Peto" w:date="2018-06-10T16:57:00Z">
        <w:r w:rsidRPr="00A82009">
          <w:rPr>
            <w:noProof/>
            <w:webHidden/>
          </w:rPr>
          <w:t>8</w:t>
        </w:r>
        <w:r w:rsidRPr="00A82009">
          <w:rPr>
            <w:noProof/>
            <w:webHidden/>
            <w:rPrChange w:id="525" w:author="Peto" w:date="2018-06-14T07:18:00Z">
              <w:rPr>
                <w:noProof/>
                <w:webHidden/>
              </w:rPr>
            </w:rPrChange>
          </w:rPr>
          <w:fldChar w:fldCharType="end"/>
        </w:r>
        <w:r w:rsidRPr="00A82009">
          <w:rPr>
            <w:rStyle w:val="Hypertextovprepojenie"/>
            <w:noProof/>
            <w:rPrChange w:id="526" w:author="Peto" w:date="2018-06-14T07:18:00Z">
              <w:rPr>
                <w:rStyle w:val="Hypertextovprepojenie"/>
                <w:noProof/>
              </w:rPr>
            </w:rPrChange>
          </w:rPr>
          <w:fldChar w:fldCharType="end"/>
        </w:r>
      </w:ins>
    </w:p>
    <w:p w14:paraId="2D98136E" w14:textId="77777777" w:rsidR="00F95B9C" w:rsidRPr="00A82009" w:rsidRDefault="00F95B9C">
      <w:pPr>
        <w:pStyle w:val="Obsah2"/>
        <w:rPr>
          <w:ins w:id="527" w:author="Peto" w:date="2018-06-10T16:57:00Z"/>
          <w:rFonts w:asciiTheme="minorHAnsi" w:eastAsiaTheme="minorEastAsia" w:hAnsiTheme="minorHAnsi" w:cstheme="minorBidi"/>
          <w:noProof/>
          <w:sz w:val="22"/>
          <w:szCs w:val="22"/>
        </w:rPr>
      </w:pPr>
      <w:ins w:id="528"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8"</w:instrText>
        </w:r>
        <w:r w:rsidRPr="00A82009">
          <w:rPr>
            <w:rStyle w:val="Hypertextovprepojenie"/>
            <w:noProof/>
          </w:rPr>
          <w:instrText xml:space="preserve"> </w:instrText>
        </w:r>
        <w:r w:rsidRPr="00A82009">
          <w:rPr>
            <w:rStyle w:val="Hypertextovprepojenie"/>
            <w:noProof/>
            <w:rPrChange w:id="529" w:author="Peto" w:date="2018-06-14T07:18:00Z">
              <w:rPr>
                <w:rStyle w:val="Hypertextovprepojenie"/>
                <w:noProof/>
              </w:rPr>
            </w:rPrChange>
          </w:rPr>
          <w:fldChar w:fldCharType="separate"/>
        </w:r>
        <w:r w:rsidRPr="00A82009">
          <w:rPr>
            <w:rStyle w:val="Hypertextovprepojenie"/>
            <w:noProof/>
          </w:rPr>
          <w:t>1.4</w:t>
        </w:r>
        <w:r w:rsidRPr="00A82009">
          <w:rPr>
            <w:rFonts w:asciiTheme="minorHAnsi" w:eastAsiaTheme="minorEastAsia" w:hAnsiTheme="minorHAnsi" w:cstheme="minorBidi"/>
            <w:noProof/>
            <w:sz w:val="22"/>
            <w:szCs w:val="22"/>
          </w:rPr>
          <w:tab/>
        </w:r>
        <w:r w:rsidRPr="00A82009">
          <w:rPr>
            <w:rStyle w:val="Hypertextovprepojenie"/>
            <w:noProof/>
          </w:rPr>
          <w:t>Štvordielny Windeksselov hemodynamický model</w:t>
        </w:r>
        <w:r w:rsidRPr="00A82009">
          <w:rPr>
            <w:noProof/>
            <w:webHidden/>
          </w:rPr>
          <w:tab/>
        </w:r>
        <w:r w:rsidRPr="00A82009">
          <w:rPr>
            <w:noProof/>
            <w:webHidden/>
            <w:rPrChange w:id="530" w:author="Peto" w:date="2018-06-14T07:18:00Z">
              <w:rPr>
                <w:noProof/>
                <w:webHidden/>
              </w:rPr>
            </w:rPrChange>
          </w:rPr>
          <w:fldChar w:fldCharType="begin"/>
        </w:r>
        <w:r w:rsidRPr="00A82009">
          <w:rPr>
            <w:noProof/>
            <w:webHidden/>
          </w:rPr>
          <w:instrText xml:space="preserve"> PAGEREF _Toc516413208 \h </w:instrText>
        </w:r>
      </w:ins>
      <w:r w:rsidRPr="00A82009">
        <w:rPr>
          <w:noProof/>
          <w:webHidden/>
          <w:rPrChange w:id="531" w:author="Peto" w:date="2018-06-14T07:18:00Z">
            <w:rPr>
              <w:noProof/>
              <w:webHidden/>
            </w:rPr>
          </w:rPrChange>
        </w:rPr>
      </w:r>
      <w:r w:rsidRPr="00A82009">
        <w:rPr>
          <w:noProof/>
          <w:webHidden/>
          <w:rPrChange w:id="532" w:author="Peto" w:date="2018-06-14T07:18:00Z">
            <w:rPr>
              <w:noProof/>
              <w:webHidden/>
            </w:rPr>
          </w:rPrChange>
        </w:rPr>
        <w:fldChar w:fldCharType="separate"/>
      </w:r>
      <w:ins w:id="533" w:author="Peto" w:date="2018-06-10T16:57:00Z">
        <w:r w:rsidRPr="00A82009">
          <w:rPr>
            <w:noProof/>
            <w:webHidden/>
          </w:rPr>
          <w:t>9</w:t>
        </w:r>
        <w:r w:rsidRPr="00A82009">
          <w:rPr>
            <w:noProof/>
            <w:webHidden/>
            <w:rPrChange w:id="534" w:author="Peto" w:date="2018-06-14T07:18:00Z">
              <w:rPr>
                <w:noProof/>
                <w:webHidden/>
              </w:rPr>
            </w:rPrChange>
          </w:rPr>
          <w:fldChar w:fldCharType="end"/>
        </w:r>
        <w:r w:rsidRPr="00A82009">
          <w:rPr>
            <w:rStyle w:val="Hypertextovprepojenie"/>
            <w:noProof/>
            <w:rPrChange w:id="535" w:author="Peto" w:date="2018-06-14T07:18:00Z">
              <w:rPr>
                <w:rStyle w:val="Hypertextovprepojenie"/>
                <w:noProof/>
              </w:rPr>
            </w:rPrChange>
          </w:rPr>
          <w:fldChar w:fldCharType="end"/>
        </w:r>
      </w:ins>
    </w:p>
    <w:p w14:paraId="3E2E2546" w14:textId="77777777" w:rsidR="00F95B9C" w:rsidRPr="00A82009" w:rsidRDefault="00F95B9C">
      <w:pPr>
        <w:pStyle w:val="Obsah2"/>
        <w:rPr>
          <w:ins w:id="536" w:author="Peto" w:date="2018-06-10T16:57:00Z"/>
          <w:rFonts w:asciiTheme="minorHAnsi" w:eastAsiaTheme="minorEastAsia" w:hAnsiTheme="minorHAnsi" w:cstheme="minorBidi"/>
          <w:noProof/>
          <w:sz w:val="22"/>
          <w:szCs w:val="22"/>
        </w:rPr>
      </w:pPr>
      <w:ins w:id="537"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9"</w:instrText>
        </w:r>
        <w:r w:rsidRPr="00A82009">
          <w:rPr>
            <w:rStyle w:val="Hypertextovprepojenie"/>
            <w:noProof/>
          </w:rPr>
          <w:instrText xml:space="preserve"> </w:instrText>
        </w:r>
        <w:r w:rsidRPr="00A82009">
          <w:rPr>
            <w:rStyle w:val="Hypertextovprepojenie"/>
            <w:noProof/>
            <w:rPrChange w:id="538" w:author="Peto" w:date="2018-06-14T07:18:00Z">
              <w:rPr>
                <w:rStyle w:val="Hypertextovprepojenie"/>
                <w:noProof/>
              </w:rPr>
            </w:rPrChange>
          </w:rPr>
          <w:fldChar w:fldCharType="separate"/>
        </w:r>
        <w:r w:rsidRPr="00A82009">
          <w:rPr>
            <w:rStyle w:val="Hypertextovprepojenie"/>
            <w:noProof/>
          </w:rPr>
          <w:t>1.5</w:t>
        </w:r>
        <w:r w:rsidRPr="00A82009">
          <w:rPr>
            <w:rFonts w:asciiTheme="minorHAnsi" w:eastAsiaTheme="minorEastAsia" w:hAnsiTheme="minorHAnsi" w:cstheme="minorBidi"/>
            <w:noProof/>
            <w:sz w:val="22"/>
            <w:szCs w:val="22"/>
          </w:rPr>
          <w:tab/>
        </w:r>
        <w:r w:rsidRPr="00A82009">
          <w:rPr>
            <w:rStyle w:val="Hypertextovprepojenie"/>
            <w:noProof/>
          </w:rPr>
          <w:t>Spôsoby merania srdcového výdaja – SV</w:t>
        </w:r>
        <w:r w:rsidRPr="00A82009">
          <w:rPr>
            <w:noProof/>
            <w:webHidden/>
          </w:rPr>
          <w:tab/>
        </w:r>
        <w:r w:rsidRPr="00A82009">
          <w:rPr>
            <w:noProof/>
            <w:webHidden/>
            <w:rPrChange w:id="539" w:author="Peto" w:date="2018-06-14T07:18:00Z">
              <w:rPr>
                <w:noProof/>
                <w:webHidden/>
              </w:rPr>
            </w:rPrChange>
          </w:rPr>
          <w:fldChar w:fldCharType="begin"/>
        </w:r>
        <w:r w:rsidRPr="00A82009">
          <w:rPr>
            <w:noProof/>
            <w:webHidden/>
          </w:rPr>
          <w:instrText xml:space="preserve"> PAGEREF _Toc516413209 \h </w:instrText>
        </w:r>
      </w:ins>
      <w:r w:rsidRPr="00A82009">
        <w:rPr>
          <w:noProof/>
          <w:webHidden/>
          <w:rPrChange w:id="540" w:author="Peto" w:date="2018-06-14T07:18:00Z">
            <w:rPr>
              <w:noProof/>
              <w:webHidden/>
            </w:rPr>
          </w:rPrChange>
        </w:rPr>
      </w:r>
      <w:r w:rsidRPr="00A82009">
        <w:rPr>
          <w:noProof/>
          <w:webHidden/>
          <w:rPrChange w:id="541" w:author="Peto" w:date="2018-06-14T07:18:00Z">
            <w:rPr>
              <w:noProof/>
              <w:webHidden/>
            </w:rPr>
          </w:rPrChange>
        </w:rPr>
        <w:fldChar w:fldCharType="separate"/>
      </w:r>
      <w:ins w:id="542" w:author="Peto" w:date="2018-06-10T16:57:00Z">
        <w:r w:rsidRPr="00A82009">
          <w:rPr>
            <w:noProof/>
            <w:webHidden/>
          </w:rPr>
          <w:t>10</w:t>
        </w:r>
        <w:r w:rsidRPr="00A82009">
          <w:rPr>
            <w:noProof/>
            <w:webHidden/>
            <w:rPrChange w:id="543" w:author="Peto" w:date="2018-06-14T07:18:00Z">
              <w:rPr>
                <w:noProof/>
                <w:webHidden/>
              </w:rPr>
            </w:rPrChange>
          </w:rPr>
          <w:fldChar w:fldCharType="end"/>
        </w:r>
        <w:r w:rsidRPr="00A82009">
          <w:rPr>
            <w:rStyle w:val="Hypertextovprepojenie"/>
            <w:noProof/>
            <w:rPrChange w:id="544" w:author="Peto" w:date="2018-06-14T07:18:00Z">
              <w:rPr>
                <w:rStyle w:val="Hypertextovprepojenie"/>
                <w:noProof/>
              </w:rPr>
            </w:rPrChange>
          </w:rPr>
          <w:fldChar w:fldCharType="end"/>
        </w:r>
      </w:ins>
    </w:p>
    <w:p w14:paraId="0B58BEC2" w14:textId="77777777" w:rsidR="00F95B9C" w:rsidRPr="00A82009" w:rsidRDefault="00F95B9C">
      <w:pPr>
        <w:pStyle w:val="Obsah3"/>
        <w:rPr>
          <w:ins w:id="545" w:author="Peto" w:date="2018-06-10T16:57:00Z"/>
          <w:rFonts w:asciiTheme="minorHAnsi" w:eastAsiaTheme="minorEastAsia" w:hAnsiTheme="minorHAnsi" w:cstheme="minorBidi"/>
          <w:noProof/>
          <w:sz w:val="22"/>
          <w:szCs w:val="22"/>
        </w:rPr>
      </w:pPr>
      <w:ins w:id="546"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0"</w:instrText>
        </w:r>
        <w:r w:rsidRPr="00A82009">
          <w:rPr>
            <w:rStyle w:val="Hypertextovprepojenie"/>
            <w:noProof/>
          </w:rPr>
          <w:instrText xml:space="preserve"> </w:instrText>
        </w:r>
        <w:r w:rsidRPr="00A82009">
          <w:rPr>
            <w:rStyle w:val="Hypertextovprepojenie"/>
            <w:noProof/>
            <w:rPrChange w:id="547" w:author="Peto" w:date="2018-06-14T07:18:00Z">
              <w:rPr>
                <w:rStyle w:val="Hypertextovprepojenie"/>
                <w:noProof/>
              </w:rPr>
            </w:rPrChange>
          </w:rPr>
          <w:fldChar w:fldCharType="separate"/>
        </w:r>
        <w:r w:rsidRPr="00A82009">
          <w:rPr>
            <w:rStyle w:val="Hypertextovprepojenie"/>
            <w:noProof/>
          </w:rPr>
          <w:t>1.5.1</w:t>
        </w:r>
        <w:r w:rsidRPr="00A82009">
          <w:rPr>
            <w:rFonts w:asciiTheme="minorHAnsi" w:eastAsiaTheme="minorEastAsia" w:hAnsiTheme="minorHAnsi" w:cstheme="minorBidi"/>
            <w:noProof/>
            <w:sz w:val="22"/>
            <w:szCs w:val="22"/>
          </w:rPr>
          <w:tab/>
        </w:r>
        <w:r w:rsidRPr="00A82009">
          <w:rPr>
            <w:rStyle w:val="Hypertextovprepojenie"/>
            <w:noProof/>
          </w:rPr>
          <w:t>Invazívne</w:t>
        </w:r>
        <w:r w:rsidRPr="00A82009">
          <w:rPr>
            <w:noProof/>
            <w:webHidden/>
          </w:rPr>
          <w:tab/>
        </w:r>
        <w:r w:rsidRPr="00A82009">
          <w:rPr>
            <w:noProof/>
            <w:webHidden/>
            <w:rPrChange w:id="548" w:author="Peto" w:date="2018-06-14T07:18:00Z">
              <w:rPr>
                <w:noProof/>
                <w:webHidden/>
              </w:rPr>
            </w:rPrChange>
          </w:rPr>
          <w:fldChar w:fldCharType="begin"/>
        </w:r>
        <w:r w:rsidRPr="00A82009">
          <w:rPr>
            <w:noProof/>
            <w:webHidden/>
          </w:rPr>
          <w:instrText xml:space="preserve"> PAGEREF _Toc516413210 \h </w:instrText>
        </w:r>
      </w:ins>
      <w:r w:rsidRPr="00A82009">
        <w:rPr>
          <w:noProof/>
          <w:webHidden/>
          <w:rPrChange w:id="549" w:author="Peto" w:date="2018-06-14T07:18:00Z">
            <w:rPr>
              <w:noProof/>
              <w:webHidden/>
            </w:rPr>
          </w:rPrChange>
        </w:rPr>
      </w:r>
      <w:r w:rsidRPr="00A82009">
        <w:rPr>
          <w:noProof/>
          <w:webHidden/>
          <w:rPrChange w:id="550" w:author="Peto" w:date="2018-06-14T07:18:00Z">
            <w:rPr>
              <w:noProof/>
              <w:webHidden/>
            </w:rPr>
          </w:rPrChange>
        </w:rPr>
        <w:fldChar w:fldCharType="separate"/>
      </w:r>
      <w:ins w:id="551" w:author="Peto" w:date="2018-06-10T16:57:00Z">
        <w:r w:rsidRPr="00A82009">
          <w:rPr>
            <w:noProof/>
            <w:webHidden/>
          </w:rPr>
          <w:t>10</w:t>
        </w:r>
        <w:r w:rsidRPr="00A82009">
          <w:rPr>
            <w:noProof/>
            <w:webHidden/>
            <w:rPrChange w:id="552" w:author="Peto" w:date="2018-06-14T07:18:00Z">
              <w:rPr>
                <w:noProof/>
                <w:webHidden/>
              </w:rPr>
            </w:rPrChange>
          </w:rPr>
          <w:fldChar w:fldCharType="end"/>
        </w:r>
        <w:r w:rsidRPr="00A82009">
          <w:rPr>
            <w:rStyle w:val="Hypertextovprepojenie"/>
            <w:noProof/>
            <w:rPrChange w:id="553" w:author="Peto" w:date="2018-06-14T07:18:00Z">
              <w:rPr>
                <w:rStyle w:val="Hypertextovprepojenie"/>
                <w:noProof/>
              </w:rPr>
            </w:rPrChange>
          </w:rPr>
          <w:fldChar w:fldCharType="end"/>
        </w:r>
      </w:ins>
    </w:p>
    <w:p w14:paraId="669AC129" w14:textId="77777777" w:rsidR="00F95B9C" w:rsidRPr="00A82009" w:rsidRDefault="00F95B9C">
      <w:pPr>
        <w:pStyle w:val="Obsah3"/>
        <w:rPr>
          <w:ins w:id="554" w:author="Peto" w:date="2018-06-10T16:57:00Z"/>
          <w:rFonts w:asciiTheme="minorHAnsi" w:eastAsiaTheme="minorEastAsia" w:hAnsiTheme="minorHAnsi" w:cstheme="minorBidi"/>
          <w:noProof/>
          <w:sz w:val="22"/>
          <w:szCs w:val="22"/>
        </w:rPr>
      </w:pPr>
      <w:ins w:id="555"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1"</w:instrText>
        </w:r>
        <w:r w:rsidRPr="00A82009">
          <w:rPr>
            <w:rStyle w:val="Hypertextovprepojenie"/>
            <w:noProof/>
          </w:rPr>
          <w:instrText xml:space="preserve"> </w:instrText>
        </w:r>
        <w:r w:rsidRPr="00A82009">
          <w:rPr>
            <w:rStyle w:val="Hypertextovprepojenie"/>
            <w:noProof/>
            <w:rPrChange w:id="556" w:author="Peto" w:date="2018-06-14T07:18:00Z">
              <w:rPr>
                <w:rStyle w:val="Hypertextovprepojenie"/>
                <w:noProof/>
              </w:rPr>
            </w:rPrChange>
          </w:rPr>
          <w:fldChar w:fldCharType="separate"/>
        </w:r>
        <w:r w:rsidRPr="00A82009">
          <w:rPr>
            <w:rStyle w:val="Hypertextovprepojenie"/>
            <w:noProof/>
          </w:rPr>
          <w:t>1.5.2</w:t>
        </w:r>
        <w:r w:rsidRPr="00A82009">
          <w:rPr>
            <w:rFonts w:asciiTheme="minorHAnsi" w:eastAsiaTheme="minorEastAsia" w:hAnsiTheme="minorHAnsi" w:cstheme="minorBidi"/>
            <w:noProof/>
            <w:sz w:val="22"/>
            <w:szCs w:val="22"/>
          </w:rPr>
          <w:tab/>
        </w:r>
        <w:r w:rsidRPr="00A82009">
          <w:rPr>
            <w:rStyle w:val="Hypertextovprepojenie"/>
            <w:noProof/>
          </w:rPr>
          <w:t>Neinvazívne</w:t>
        </w:r>
        <w:r w:rsidRPr="00A82009">
          <w:rPr>
            <w:noProof/>
            <w:webHidden/>
          </w:rPr>
          <w:tab/>
        </w:r>
        <w:r w:rsidRPr="00A82009">
          <w:rPr>
            <w:noProof/>
            <w:webHidden/>
            <w:rPrChange w:id="557" w:author="Peto" w:date="2018-06-14T07:18:00Z">
              <w:rPr>
                <w:noProof/>
                <w:webHidden/>
              </w:rPr>
            </w:rPrChange>
          </w:rPr>
          <w:fldChar w:fldCharType="begin"/>
        </w:r>
        <w:r w:rsidRPr="00A82009">
          <w:rPr>
            <w:noProof/>
            <w:webHidden/>
          </w:rPr>
          <w:instrText xml:space="preserve"> PAGEREF _Toc516413211 \h </w:instrText>
        </w:r>
      </w:ins>
      <w:r w:rsidRPr="00A82009">
        <w:rPr>
          <w:noProof/>
          <w:webHidden/>
          <w:rPrChange w:id="558" w:author="Peto" w:date="2018-06-14T07:18:00Z">
            <w:rPr>
              <w:noProof/>
              <w:webHidden/>
            </w:rPr>
          </w:rPrChange>
        </w:rPr>
      </w:r>
      <w:r w:rsidRPr="00A82009">
        <w:rPr>
          <w:noProof/>
          <w:webHidden/>
          <w:rPrChange w:id="559" w:author="Peto" w:date="2018-06-14T07:18:00Z">
            <w:rPr>
              <w:noProof/>
              <w:webHidden/>
            </w:rPr>
          </w:rPrChange>
        </w:rPr>
        <w:fldChar w:fldCharType="separate"/>
      </w:r>
      <w:ins w:id="560" w:author="Peto" w:date="2018-06-10T16:57:00Z">
        <w:r w:rsidRPr="00A82009">
          <w:rPr>
            <w:noProof/>
            <w:webHidden/>
          </w:rPr>
          <w:t>10</w:t>
        </w:r>
        <w:r w:rsidRPr="00A82009">
          <w:rPr>
            <w:noProof/>
            <w:webHidden/>
            <w:rPrChange w:id="561" w:author="Peto" w:date="2018-06-14T07:18:00Z">
              <w:rPr>
                <w:noProof/>
                <w:webHidden/>
              </w:rPr>
            </w:rPrChange>
          </w:rPr>
          <w:fldChar w:fldCharType="end"/>
        </w:r>
        <w:r w:rsidRPr="00A82009">
          <w:rPr>
            <w:rStyle w:val="Hypertextovprepojenie"/>
            <w:noProof/>
            <w:rPrChange w:id="562" w:author="Peto" w:date="2018-06-14T07:18:00Z">
              <w:rPr>
                <w:rStyle w:val="Hypertextovprepojenie"/>
                <w:noProof/>
              </w:rPr>
            </w:rPrChange>
          </w:rPr>
          <w:fldChar w:fldCharType="end"/>
        </w:r>
      </w:ins>
    </w:p>
    <w:p w14:paraId="59F133EF" w14:textId="77777777" w:rsidR="00F95B9C" w:rsidRPr="00A82009" w:rsidRDefault="00F95B9C">
      <w:pPr>
        <w:pStyle w:val="Obsah2"/>
        <w:rPr>
          <w:ins w:id="563" w:author="Peto" w:date="2018-06-10T16:57:00Z"/>
          <w:rFonts w:asciiTheme="minorHAnsi" w:eastAsiaTheme="minorEastAsia" w:hAnsiTheme="minorHAnsi" w:cstheme="minorBidi"/>
          <w:noProof/>
          <w:sz w:val="22"/>
          <w:szCs w:val="22"/>
        </w:rPr>
      </w:pPr>
      <w:ins w:id="564"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2"</w:instrText>
        </w:r>
        <w:r w:rsidRPr="00A82009">
          <w:rPr>
            <w:rStyle w:val="Hypertextovprepojenie"/>
            <w:noProof/>
          </w:rPr>
          <w:instrText xml:space="preserve"> </w:instrText>
        </w:r>
        <w:r w:rsidRPr="00A82009">
          <w:rPr>
            <w:rStyle w:val="Hypertextovprepojenie"/>
            <w:noProof/>
            <w:rPrChange w:id="565" w:author="Peto" w:date="2018-06-14T07:18:00Z">
              <w:rPr>
                <w:rStyle w:val="Hypertextovprepojenie"/>
                <w:noProof/>
              </w:rPr>
            </w:rPrChange>
          </w:rPr>
          <w:fldChar w:fldCharType="separate"/>
        </w:r>
        <w:r w:rsidRPr="00A82009">
          <w:rPr>
            <w:rStyle w:val="Hypertextovprepojenie"/>
            <w:noProof/>
          </w:rPr>
          <w:t>1.6</w:t>
        </w:r>
        <w:r w:rsidRPr="00A82009">
          <w:rPr>
            <w:rFonts w:asciiTheme="minorHAnsi" w:eastAsiaTheme="minorEastAsia" w:hAnsiTheme="minorHAnsi" w:cstheme="minorBidi"/>
            <w:noProof/>
            <w:sz w:val="22"/>
            <w:szCs w:val="22"/>
          </w:rPr>
          <w:tab/>
        </w:r>
        <w:r w:rsidRPr="00A82009">
          <w:rPr>
            <w:rStyle w:val="Hypertextovprepojenie"/>
            <w:noProof/>
          </w:rPr>
          <w:t>Impedančná kardiografia</w:t>
        </w:r>
        <w:r w:rsidRPr="00A82009">
          <w:rPr>
            <w:noProof/>
            <w:webHidden/>
          </w:rPr>
          <w:tab/>
        </w:r>
        <w:r w:rsidRPr="00A82009">
          <w:rPr>
            <w:noProof/>
            <w:webHidden/>
            <w:rPrChange w:id="566" w:author="Peto" w:date="2018-06-14T07:18:00Z">
              <w:rPr>
                <w:noProof/>
                <w:webHidden/>
              </w:rPr>
            </w:rPrChange>
          </w:rPr>
          <w:fldChar w:fldCharType="begin"/>
        </w:r>
        <w:r w:rsidRPr="00A82009">
          <w:rPr>
            <w:noProof/>
            <w:webHidden/>
          </w:rPr>
          <w:instrText xml:space="preserve"> PAGEREF _Toc516413212 \h </w:instrText>
        </w:r>
      </w:ins>
      <w:r w:rsidRPr="00A82009">
        <w:rPr>
          <w:noProof/>
          <w:webHidden/>
          <w:rPrChange w:id="567" w:author="Peto" w:date="2018-06-14T07:18:00Z">
            <w:rPr>
              <w:noProof/>
              <w:webHidden/>
            </w:rPr>
          </w:rPrChange>
        </w:rPr>
      </w:r>
      <w:r w:rsidRPr="00A82009">
        <w:rPr>
          <w:noProof/>
          <w:webHidden/>
          <w:rPrChange w:id="568" w:author="Peto" w:date="2018-06-14T07:18:00Z">
            <w:rPr>
              <w:noProof/>
              <w:webHidden/>
            </w:rPr>
          </w:rPrChange>
        </w:rPr>
        <w:fldChar w:fldCharType="separate"/>
      </w:r>
      <w:ins w:id="569" w:author="Peto" w:date="2018-06-10T16:57:00Z">
        <w:r w:rsidRPr="00A82009">
          <w:rPr>
            <w:noProof/>
            <w:webHidden/>
          </w:rPr>
          <w:t>11</w:t>
        </w:r>
        <w:r w:rsidRPr="00A82009">
          <w:rPr>
            <w:noProof/>
            <w:webHidden/>
            <w:rPrChange w:id="570" w:author="Peto" w:date="2018-06-14T07:18:00Z">
              <w:rPr>
                <w:noProof/>
                <w:webHidden/>
              </w:rPr>
            </w:rPrChange>
          </w:rPr>
          <w:fldChar w:fldCharType="end"/>
        </w:r>
        <w:r w:rsidRPr="00A82009">
          <w:rPr>
            <w:rStyle w:val="Hypertextovprepojenie"/>
            <w:noProof/>
            <w:rPrChange w:id="571" w:author="Peto" w:date="2018-06-14T07:18:00Z">
              <w:rPr>
                <w:rStyle w:val="Hypertextovprepojenie"/>
                <w:noProof/>
              </w:rPr>
            </w:rPrChange>
          </w:rPr>
          <w:fldChar w:fldCharType="end"/>
        </w:r>
      </w:ins>
    </w:p>
    <w:p w14:paraId="15624333" w14:textId="77777777" w:rsidR="00F95B9C" w:rsidRPr="00A82009" w:rsidRDefault="00F95B9C">
      <w:pPr>
        <w:pStyle w:val="Obsah2"/>
        <w:rPr>
          <w:ins w:id="572" w:author="Peto" w:date="2018-06-10T16:57:00Z"/>
          <w:rFonts w:asciiTheme="minorHAnsi" w:eastAsiaTheme="minorEastAsia" w:hAnsiTheme="minorHAnsi" w:cstheme="minorBidi"/>
          <w:noProof/>
          <w:sz w:val="22"/>
          <w:szCs w:val="22"/>
        </w:rPr>
      </w:pPr>
      <w:ins w:id="573"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3"</w:instrText>
        </w:r>
        <w:r w:rsidRPr="00A82009">
          <w:rPr>
            <w:rStyle w:val="Hypertextovprepojenie"/>
            <w:noProof/>
          </w:rPr>
          <w:instrText xml:space="preserve"> </w:instrText>
        </w:r>
        <w:r w:rsidRPr="00A82009">
          <w:rPr>
            <w:rStyle w:val="Hypertextovprepojenie"/>
            <w:noProof/>
            <w:rPrChange w:id="574" w:author="Peto" w:date="2018-06-14T07:18:00Z">
              <w:rPr>
                <w:rStyle w:val="Hypertextovprepojenie"/>
                <w:noProof/>
              </w:rPr>
            </w:rPrChange>
          </w:rPr>
          <w:fldChar w:fldCharType="separate"/>
        </w:r>
        <w:r w:rsidRPr="00A82009">
          <w:rPr>
            <w:rStyle w:val="Hypertextovprepojenie"/>
            <w:noProof/>
          </w:rPr>
          <w:t>1.7</w:t>
        </w:r>
        <w:r w:rsidRPr="00A82009">
          <w:rPr>
            <w:rFonts w:asciiTheme="minorHAnsi" w:eastAsiaTheme="minorEastAsia" w:hAnsiTheme="minorHAnsi" w:cstheme="minorBidi"/>
            <w:noProof/>
            <w:sz w:val="22"/>
            <w:szCs w:val="22"/>
          </w:rPr>
          <w:tab/>
        </w:r>
        <w:r w:rsidRPr="00A82009">
          <w:rPr>
            <w:rStyle w:val="Hypertextovprepojenie"/>
            <w:noProof/>
          </w:rPr>
          <w:t>Výpočet SV</w:t>
        </w:r>
        <w:r w:rsidRPr="00A82009">
          <w:rPr>
            <w:noProof/>
            <w:webHidden/>
          </w:rPr>
          <w:tab/>
        </w:r>
        <w:r w:rsidRPr="00A82009">
          <w:rPr>
            <w:noProof/>
            <w:webHidden/>
            <w:rPrChange w:id="575" w:author="Peto" w:date="2018-06-14T07:18:00Z">
              <w:rPr>
                <w:noProof/>
                <w:webHidden/>
              </w:rPr>
            </w:rPrChange>
          </w:rPr>
          <w:fldChar w:fldCharType="begin"/>
        </w:r>
        <w:r w:rsidRPr="00A82009">
          <w:rPr>
            <w:noProof/>
            <w:webHidden/>
          </w:rPr>
          <w:instrText xml:space="preserve"> PAGEREF _Toc516413213 \h </w:instrText>
        </w:r>
      </w:ins>
      <w:r w:rsidRPr="00A82009">
        <w:rPr>
          <w:noProof/>
          <w:webHidden/>
          <w:rPrChange w:id="576" w:author="Peto" w:date="2018-06-14T07:18:00Z">
            <w:rPr>
              <w:noProof/>
              <w:webHidden/>
            </w:rPr>
          </w:rPrChange>
        </w:rPr>
      </w:r>
      <w:r w:rsidRPr="00A82009">
        <w:rPr>
          <w:noProof/>
          <w:webHidden/>
          <w:rPrChange w:id="577" w:author="Peto" w:date="2018-06-14T07:18:00Z">
            <w:rPr>
              <w:noProof/>
              <w:webHidden/>
            </w:rPr>
          </w:rPrChange>
        </w:rPr>
        <w:fldChar w:fldCharType="separate"/>
      </w:r>
      <w:ins w:id="578" w:author="Peto" w:date="2018-06-10T16:57:00Z">
        <w:r w:rsidRPr="00A82009">
          <w:rPr>
            <w:noProof/>
            <w:webHidden/>
          </w:rPr>
          <w:t>16</w:t>
        </w:r>
        <w:r w:rsidRPr="00A82009">
          <w:rPr>
            <w:noProof/>
            <w:webHidden/>
            <w:rPrChange w:id="579" w:author="Peto" w:date="2018-06-14T07:18:00Z">
              <w:rPr>
                <w:noProof/>
                <w:webHidden/>
              </w:rPr>
            </w:rPrChange>
          </w:rPr>
          <w:fldChar w:fldCharType="end"/>
        </w:r>
        <w:r w:rsidRPr="00A82009">
          <w:rPr>
            <w:rStyle w:val="Hypertextovprepojenie"/>
            <w:noProof/>
            <w:rPrChange w:id="580" w:author="Peto" w:date="2018-06-14T07:18:00Z">
              <w:rPr>
                <w:rStyle w:val="Hypertextovprepojenie"/>
                <w:noProof/>
              </w:rPr>
            </w:rPrChange>
          </w:rPr>
          <w:fldChar w:fldCharType="end"/>
        </w:r>
      </w:ins>
    </w:p>
    <w:p w14:paraId="75B8BA2A" w14:textId="77777777" w:rsidR="00F95B9C" w:rsidRPr="00A82009" w:rsidRDefault="00F95B9C">
      <w:pPr>
        <w:pStyle w:val="Obsah3"/>
        <w:rPr>
          <w:ins w:id="581" w:author="Peto" w:date="2018-06-10T16:57:00Z"/>
          <w:rFonts w:asciiTheme="minorHAnsi" w:eastAsiaTheme="minorEastAsia" w:hAnsiTheme="minorHAnsi" w:cstheme="minorBidi"/>
          <w:noProof/>
          <w:sz w:val="22"/>
          <w:szCs w:val="22"/>
        </w:rPr>
      </w:pPr>
      <w:ins w:id="582"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4"</w:instrText>
        </w:r>
        <w:r w:rsidRPr="00A82009">
          <w:rPr>
            <w:rStyle w:val="Hypertextovprepojenie"/>
            <w:noProof/>
          </w:rPr>
          <w:instrText xml:space="preserve"> </w:instrText>
        </w:r>
        <w:r w:rsidRPr="00A82009">
          <w:rPr>
            <w:rStyle w:val="Hypertextovprepojenie"/>
            <w:noProof/>
            <w:rPrChange w:id="583" w:author="Peto" w:date="2018-06-14T07:18:00Z">
              <w:rPr>
                <w:rStyle w:val="Hypertextovprepojenie"/>
                <w:noProof/>
              </w:rPr>
            </w:rPrChange>
          </w:rPr>
          <w:fldChar w:fldCharType="separate"/>
        </w:r>
        <w:r w:rsidRPr="00A82009">
          <w:rPr>
            <w:rStyle w:val="Hypertextovprepojenie"/>
            <w:noProof/>
          </w:rPr>
          <w:t>1.7.1</w:t>
        </w:r>
        <w:r w:rsidRPr="00A82009">
          <w:rPr>
            <w:rFonts w:asciiTheme="minorHAnsi" w:eastAsiaTheme="minorEastAsia" w:hAnsiTheme="minorHAnsi" w:cstheme="minorBidi"/>
            <w:noProof/>
            <w:sz w:val="22"/>
            <w:szCs w:val="22"/>
          </w:rPr>
          <w:tab/>
        </w:r>
        <w:r w:rsidRPr="00A82009">
          <w:rPr>
            <w:rStyle w:val="Hypertextovprepojenie"/>
            <w:noProof/>
          </w:rPr>
          <w:t>Metódy výpočtu SV na základe zmeny objemu krvi</w:t>
        </w:r>
        <w:r w:rsidRPr="00A82009">
          <w:rPr>
            <w:noProof/>
            <w:webHidden/>
          </w:rPr>
          <w:tab/>
        </w:r>
        <w:r w:rsidRPr="00A82009">
          <w:rPr>
            <w:noProof/>
            <w:webHidden/>
            <w:rPrChange w:id="584" w:author="Peto" w:date="2018-06-14T07:18:00Z">
              <w:rPr>
                <w:noProof/>
                <w:webHidden/>
              </w:rPr>
            </w:rPrChange>
          </w:rPr>
          <w:fldChar w:fldCharType="begin"/>
        </w:r>
        <w:r w:rsidRPr="00A82009">
          <w:rPr>
            <w:noProof/>
            <w:webHidden/>
          </w:rPr>
          <w:instrText xml:space="preserve"> PAGEREF _Toc516413214 \h </w:instrText>
        </w:r>
      </w:ins>
      <w:r w:rsidRPr="00A82009">
        <w:rPr>
          <w:noProof/>
          <w:webHidden/>
          <w:rPrChange w:id="585" w:author="Peto" w:date="2018-06-14T07:18:00Z">
            <w:rPr>
              <w:noProof/>
              <w:webHidden/>
            </w:rPr>
          </w:rPrChange>
        </w:rPr>
      </w:r>
      <w:r w:rsidRPr="00A82009">
        <w:rPr>
          <w:noProof/>
          <w:webHidden/>
          <w:rPrChange w:id="586" w:author="Peto" w:date="2018-06-14T07:18:00Z">
            <w:rPr>
              <w:noProof/>
              <w:webHidden/>
            </w:rPr>
          </w:rPrChange>
        </w:rPr>
        <w:fldChar w:fldCharType="separate"/>
      </w:r>
      <w:ins w:id="587" w:author="Peto" w:date="2018-06-10T16:57:00Z">
        <w:r w:rsidRPr="00A82009">
          <w:rPr>
            <w:noProof/>
            <w:webHidden/>
          </w:rPr>
          <w:t>17</w:t>
        </w:r>
        <w:r w:rsidRPr="00A82009">
          <w:rPr>
            <w:noProof/>
            <w:webHidden/>
            <w:rPrChange w:id="588" w:author="Peto" w:date="2018-06-14T07:18:00Z">
              <w:rPr>
                <w:noProof/>
                <w:webHidden/>
              </w:rPr>
            </w:rPrChange>
          </w:rPr>
          <w:fldChar w:fldCharType="end"/>
        </w:r>
        <w:r w:rsidRPr="00A82009">
          <w:rPr>
            <w:rStyle w:val="Hypertextovprepojenie"/>
            <w:noProof/>
            <w:rPrChange w:id="589" w:author="Peto" w:date="2018-06-14T07:18:00Z">
              <w:rPr>
                <w:rStyle w:val="Hypertextovprepojenie"/>
                <w:noProof/>
              </w:rPr>
            </w:rPrChange>
          </w:rPr>
          <w:fldChar w:fldCharType="end"/>
        </w:r>
      </w:ins>
    </w:p>
    <w:p w14:paraId="4ACAD7C4" w14:textId="77777777" w:rsidR="00F95B9C" w:rsidRPr="00A82009" w:rsidRDefault="00F95B9C">
      <w:pPr>
        <w:pStyle w:val="Obsah3"/>
        <w:rPr>
          <w:ins w:id="590" w:author="Peto" w:date="2018-06-10T16:57:00Z"/>
          <w:rFonts w:asciiTheme="minorHAnsi" w:eastAsiaTheme="minorEastAsia" w:hAnsiTheme="minorHAnsi" w:cstheme="minorBidi"/>
          <w:noProof/>
          <w:sz w:val="22"/>
          <w:szCs w:val="22"/>
        </w:rPr>
      </w:pPr>
      <w:ins w:id="591"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5"</w:instrText>
        </w:r>
        <w:r w:rsidRPr="00A82009">
          <w:rPr>
            <w:rStyle w:val="Hypertextovprepojenie"/>
            <w:noProof/>
          </w:rPr>
          <w:instrText xml:space="preserve"> </w:instrText>
        </w:r>
        <w:r w:rsidRPr="00A82009">
          <w:rPr>
            <w:rStyle w:val="Hypertextovprepojenie"/>
            <w:noProof/>
            <w:rPrChange w:id="592" w:author="Peto" w:date="2018-06-14T07:18:00Z">
              <w:rPr>
                <w:rStyle w:val="Hypertextovprepojenie"/>
                <w:noProof/>
              </w:rPr>
            </w:rPrChange>
          </w:rPr>
          <w:fldChar w:fldCharType="separate"/>
        </w:r>
        <w:r w:rsidRPr="00A82009">
          <w:rPr>
            <w:rStyle w:val="Hypertextovprepojenie"/>
            <w:noProof/>
          </w:rPr>
          <w:t>1.7.2</w:t>
        </w:r>
        <w:r w:rsidRPr="00A82009">
          <w:rPr>
            <w:rFonts w:asciiTheme="minorHAnsi" w:eastAsiaTheme="minorEastAsia" w:hAnsiTheme="minorHAnsi" w:cstheme="minorBidi"/>
            <w:noProof/>
            <w:sz w:val="22"/>
            <w:szCs w:val="22"/>
          </w:rPr>
          <w:tab/>
        </w:r>
        <w:r w:rsidRPr="00A82009">
          <w:rPr>
            <w:rStyle w:val="Hypertextovprepojenie"/>
            <w:noProof/>
          </w:rPr>
          <w:t>Metódy výpočtu SV na základe zmeny vodivosti krvi</w:t>
        </w:r>
        <w:r w:rsidRPr="00A82009">
          <w:rPr>
            <w:noProof/>
            <w:webHidden/>
          </w:rPr>
          <w:tab/>
        </w:r>
        <w:r w:rsidRPr="00A82009">
          <w:rPr>
            <w:noProof/>
            <w:webHidden/>
            <w:rPrChange w:id="593" w:author="Peto" w:date="2018-06-14T07:18:00Z">
              <w:rPr>
                <w:noProof/>
                <w:webHidden/>
              </w:rPr>
            </w:rPrChange>
          </w:rPr>
          <w:fldChar w:fldCharType="begin"/>
        </w:r>
        <w:r w:rsidRPr="00A82009">
          <w:rPr>
            <w:noProof/>
            <w:webHidden/>
          </w:rPr>
          <w:instrText xml:space="preserve"> PAGEREF _Toc516413215 \h </w:instrText>
        </w:r>
      </w:ins>
      <w:r w:rsidRPr="00A82009">
        <w:rPr>
          <w:noProof/>
          <w:webHidden/>
          <w:rPrChange w:id="594" w:author="Peto" w:date="2018-06-14T07:18:00Z">
            <w:rPr>
              <w:noProof/>
              <w:webHidden/>
            </w:rPr>
          </w:rPrChange>
        </w:rPr>
      </w:r>
      <w:r w:rsidRPr="00A82009">
        <w:rPr>
          <w:noProof/>
          <w:webHidden/>
          <w:rPrChange w:id="595" w:author="Peto" w:date="2018-06-14T07:18:00Z">
            <w:rPr>
              <w:noProof/>
              <w:webHidden/>
            </w:rPr>
          </w:rPrChange>
        </w:rPr>
        <w:fldChar w:fldCharType="separate"/>
      </w:r>
      <w:ins w:id="596" w:author="Peto" w:date="2018-06-10T16:57:00Z">
        <w:r w:rsidRPr="00A82009">
          <w:rPr>
            <w:noProof/>
            <w:webHidden/>
          </w:rPr>
          <w:t>21</w:t>
        </w:r>
        <w:r w:rsidRPr="00A82009">
          <w:rPr>
            <w:noProof/>
            <w:webHidden/>
            <w:rPrChange w:id="597" w:author="Peto" w:date="2018-06-14T07:18:00Z">
              <w:rPr>
                <w:noProof/>
                <w:webHidden/>
              </w:rPr>
            </w:rPrChange>
          </w:rPr>
          <w:fldChar w:fldCharType="end"/>
        </w:r>
        <w:r w:rsidRPr="00A82009">
          <w:rPr>
            <w:rStyle w:val="Hypertextovprepojenie"/>
            <w:noProof/>
            <w:rPrChange w:id="598" w:author="Peto" w:date="2018-06-14T07:18:00Z">
              <w:rPr>
                <w:rStyle w:val="Hypertextovprepojenie"/>
                <w:noProof/>
              </w:rPr>
            </w:rPrChange>
          </w:rPr>
          <w:fldChar w:fldCharType="end"/>
        </w:r>
      </w:ins>
    </w:p>
    <w:p w14:paraId="62C45371" w14:textId="77777777" w:rsidR="00F95B9C" w:rsidRPr="00A82009" w:rsidRDefault="00F95B9C">
      <w:pPr>
        <w:pStyle w:val="Obsah3"/>
        <w:rPr>
          <w:ins w:id="599" w:author="Peto" w:date="2018-06-10T16:57:00Z"/>
          <w:rFonts w:asciiTheme="minorHAnsi" w:eastAsiaTheme="minorEastAsia" w:hAnsiTheme="minorHAnsi" w:cstheme="minorBidi"/>
          <w:noProof/>
          <w:sz w:val="22"/>
          <w:szCs w:val="22"/>
        </w:rPr>
      </w:pPr>
      <w:ins w:id="600"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6"</w:instrText>
        </w:r>
        <w:r w:rsidRPr="00A82009">
          <w:rPr>
            <w:rStyle w:val="Hypertextovprepojenie"/>
            <w:noProof/>
          </w:rPr>
          <w:instrText xml:space="preserve"> </w:instrText>
        </w:r>
        <w:r w:rsidRPr="00A82009">
          <w:rPr>
            <w:rStyle w:val="Hypertextovprepojenie"/>
            <w:noProof/>
            <w:rPrChange w:id="601" w:author="Peto" w:date="2018-06-14T07:18:00Z">
              <w:rPr>
                <w:rStyle w:val="Hypertextovprepojenie"/>
                <w:noProof/>
              </w:rPr>
            </w:rPrChange>
          </w:rPr>
          <w:fldChar w:fldCharType="separate"/>
        </w:r>
        <w:r w:rsidRPr="00A82009">
          <w:rPr>
            <w:rStyle w:val="Hypertextovprepojenie"/>
            <w:noProof/>
          </w:rPr>
          <w:t>1.7.3</w:t>
        </w:r>
        <w:r w:rsidRPr="00A82009">
          <w:rPr>
            <w:rFonts w:asciiTheme="minorHAnsi" w:eastAsiaTheme="minorEastAsia" w:hAnsiTheme="minorHAnsi" w:cstheme="minorBidi"/>
            <w:noProof/>
            <w:sz w:val="22"/>
            <w:szCs w:val="22"/>
          </w:rPr>
          <w:tab/>
        </w:r>
        <w:r w:rsidRPr="00A82009">
          <w:rPr>
            <w:rStyle w:val="Hypertextovprepojenie"/>
            <w:noProof/>
          </w:rPr>
          <w:t>Meranie SV z brachiálnej artérie</w:t>
        </w:r>
        <w:r w:rsidRPr="00A82009">
          <w:rPr>
            <w:noProof/>
            <w:webHidden/>
          </w:rPr>
          <w:tab/>
        </w:r>
        <w:r w:rsidRPr="00A82009">
          <w:rPr>
            <w:noProof/>
            <w:webHidden/>
            <w:rPrChange w:id="602" w:author="Peto" w:date="2018-06-14T07:18:00Z">
              <w:rPr>
                <w:noProof/>
                <w:webHidden/>
              </w:rPr>
            </w:rPrChange>
          </w:rPr>
          <w:fldChar w:fldCharType="begin"/>
        </w:r>
        <w:r w:rsidRPr="00A82009">
          <w:rPr>
            <w:noProof/>
            <w:webHidden/>
          </w:rPr>
          <w:instrText xml:space="preserve"> PAGEREF _Toc516413216 \h </w:instrText>
        </w:r>
      </w:ins>
      <w:r w:rsidRPr="00A82009">
        <w:rPr>
          <w:noProof/>
          <w:webHidden/>
          <w:rPrChange w:id="603" w:author="Peto" w:date="2018-06-14T07:18:00Z">
            <w:rPr>
              <w:noProof/>
              <w:webHidden/>
            </w:rPr>
          </w:rPrChange>
        </w:rPr>
      </w:r>
      <w:r w:rsidRPr="00A82009">
        <w:rPr>
          <w:noProof/>
          <w:webHidden/>
          <w:rPrChange w:id="604" w:author="Peto" w:date="2018-06-14T07:18:00Z">
            <w:rPr>
              <w:noProof/>
              <w:webHidden/>
            </w:rPr>
          </w:rPrChange>
        </w:rPr>
        <w:fldChar w:fldCharType="separate"/>
      </w:r>
      <w:ins w:id="605" w:author="Peto" w:date="2018-06-10T16:57:00Z">
        <w:r w:rsidRPr="00A82009">
          <w:rPr>
            <w:noProof/>
            <w:webHidden/>
          </w:rPr>
          <w:t>26</w:t>
        </w:r>
        <w:r w:rsidRPr="00A82009">
          <w:rPr>
            <w:noProof/>
            <w:webHidden/>
            <w:rPrChange w:id="606" w:author="Peto" w:date="2018-06-14T07:18:00Z">
              <w:rPr>
                <w:noProof/>
                <w:webHidden/>
              </w:rPr>
            </w:rPrChange>
          </w:rPr>
          <w:fldChar w:fldCharType="end"/>
        </w:r>
        <w:r w:rsidRPr="00A82009">
          <w:rPr>
            <w:rStyle w:val="Hypertextovprepojenie"/>
            <w:noProof/>
            <w:rPrChange w:id="607" w:author="Peto" w:date="2018-06-14T07:18:00Z">
              <w:rPr>
                <w:rStyle w:val="Hypertextovprepojenie"/>
                <w:noProof/>
              </w:rPr>
            </w:rPrChange>
          </w:rPr>
          <w:fldChar w:fldCharType="end"/>
        </w:r>
      </w:ins>
    </w:p>
    <w:p w14:paraId="20C1FCB4" w14:textId="77777777" w:rsidR="00F95B9C" w:rsidRPr="00A82009" w:rsidRDefault="00F95B9C">
      <w:pPr>
        <w:pStyle w:val="Obsah2"/>
        <w:rPr>
          <w:ins w:id="608" w:author="Peto" w:date="2018-06-10T16:57:00Z"/>
          <w:rFonts w:asciiTheme="minorHAnsi" w:eastAsiaTheme="minorEastAsia" w:hAnsiTheme="minorHAnsi" w:cstheme="minorBidi"/>
          <w:noProof/>
          <w:sz w:val="22"/>
          <w:szCs w:val="22"/>
        </w:rPr>
      </w:pPr>
      <w:ins w:id="609"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7"</w:instrText>
        </w:r>
        <w:r w:rsidRPr="00A82009">
          <w:rPr>
            <w:rStyle w:val="Hypertextovprepojenie"/>
            <w:noProof/>
          </w:rPr>
          <w:instrText xml:space="preserve"> </w:instrText>
        </w:r>
        <w:r w:rsidRPr="00A82009">
          <w:rPr>
            <w:rStyle w:val="Hypertextovprepojenie"/>
            <w:noProof/>
            <w:rPrChange w:id="610" w:author="Peto" w:date="2018-06-14T07:18:00Z">
              <w:rPr>
                <w:rStyle w:val="Hypertextovprepojenie"/>
                <w:noProof/>
              </w:rPr>
            </w:rPrChange>
          </w:rPr>
          <w:fldChar w:fldCharType="separate"/>
        </w:r>
        <w:r w:rsidRPr="00A82009">
          <w:rPr>
            <w:rStyle w:val="Hypertextovprepojenie"/>
            <w:noProof/>
          </w:rPr>
          <w:t>1.8</w:t>
        </w:r>
        <w:r w:rsidRPr="00A82009">
          <w:rPr>
            <w:rFonts w:asciiTheme="minorHAnsi" w:eastAsiaTheme="minorEastAsia" w:hAnsiTheme="minorHAnsi" w:cstheme="minorBidi"/>
            <w:noProof/>
            <w:sz w:val="22"/>
            <w:szCs w:val="22"/>
          </w:rPr>
          <w:tab/>
        </w:r>
        <w:r w:rsidRPr="00A82009">
          <w:rPr>
            <w:rStyle w:val="Hypertextovprepojenie"/>
            <w:noProof/>
          </w:rPr>
          <w:t>Parametre výpočtu SV</w:t>
        </w:r>
        <w:r w:rsidRPr="00A82009">
          <w:rPr>
            <w:noProof/>
            <w:webHidden/>
          </w:rPr>
          <w:tab/>
        </w:r>
        <w:r w:rsidRPr="00A82009">
          <w:rPr>
            <w:noProof/>
            <w:webHidden/>
            <w:rPrChange w:id="611" w:author="Peto" w:date="2018-06-14T07:18:00Z">
              <w:rPr>
                <w:noProof/>
                <w:webHidden/>
              </w:rPr>
            </w:rPrChange>
          </w:rPr>
          <w:fldChar w:fldCharType="begin"/>
        </w:r>
        <w:r w:rsidRPr="00A82009">
          <w:rPr>
            <w:noProof/>
            <w:webHidden/>
          </w:rPr>
          <w:instrText xml:space="preserve"> PAGEREF _Toc516413217 \h </w:instrText>
        </w:r>
      </w:ins>
      <w:r w:rsidRPr="00A82009">
        <w:rPr>
          <w:noProof/>
          <w:webHidden/>
          <w:rPrChange w:id="612" w:author="Peto" w:date="2018-06-14T07:18:00Z">
            <w:rPr>
              <w:noProof/>
              <w:webHidden/>
            </w:rPr>
          </w:rPrChange>
        </w:rPr>
      </w:r>
      <w:r w:rsidRPr="00A82009">
        <w:rPr>
          <w:noProof/>
          <w:webHidden/>
          <w:rPrChange w:id="613" w:author="Peto" w:date="2018-06-14T07:18:00Z">
            <w:rPr>
              <w:noProof/>
              <w:webHidden/>
            </w:rPr>
          </w:rPrChange>
        </w:rPr>
        <w:fldChar w:fldCharType="separate"/>
      </w:r>
      <w:ins w:id="614" w:author="Peto" w:date="2018-06-10T16:57:00Z">
        <w:r w:rsidRPr="00A82009">
          <w:rPr>
            <w:noProof/>
            <w:webHidden/>
          </w:rPr>
          <w:t>26</w:t>
        </w:r>
        <w:r w:rsidRPr="00A82009">
          <w:rPr>
            <w:noProof/>
            <w:webHidden/>
            <w:rPrChange w:id="615" w:author="Peto" w:date="2018-06-14T07:18:00Z">
              <w:rPr>
                <w:noProof/>
                <w:webHidden/>
              </w:rPr>
            </w:rPrChange>
          </w:rPr>
          <w:fldChar w:fldCharType="end"/>
        </w:r>
        <w:r w:rsidRPr="00A82009">
          <w:rPr>
            <w:rStyle w:val="Hypertextovprepojenie"/>
            <w:noProof/>
            <w:rPrChange w:id="616" w:author="Peto" w:date="2018-06-14T07:18:00Z">
              <w:rPr>
                <w:rStyle w:val="Hypertextovprepojenie"/>
                <w:noProof/>
              </w:rPr>
            </w:rPrChange>
          </w:rPr>
          <w:fldChar w:fldCharType="end"/>
        </w:r>
      </w:ins>
    </w:p>
    <w:p w14:paraId="4D085963" w14:textId="77777777" w:rsidR="00F95B9C" w:rsidRPr="00A82009" w:rsidRDefault="00F95B9C">
      <w:pPr>
        <w:pStyle w:val="Obsah3"/>
        <w:rPr>
          <w:ins w:id="617" w:author="Peto" w:date="2018-06-10T16:57:00Z"/>
          <w:rFonts w:asciiTheme="minorHAnsi" w:eastAsiaTheme="minorEastAsia" w:hAnsiTheme="minorHAnsi" w:cstheme="minorBidi"/>
          <w:noProof/>
          <w:sz w:val="22"/>
          <w:szCs w:val="22"/>
        </w:rPr>
      </w:pPr>
      <w:ins w:id="618"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8"</w:instrText>
        </w:r>
        <w:r w:rsidRPr="00A82009">
          <w:rPr>
            <w:rStyle w:val="Hypertextovprepojenie"/>
            <w:noProof/>
          </w:rPr>
          <w:instrText xml:space="preserve"> </w:instrText>
        </w:r>
        <w:r w:rsidRPr="00A82009">
          <w:rPr>
            <w:rStyle w:val="Hypertextovprepojenie"/>
            <w:noProof/>
            <w:rPrChange w:id="619" w:author="Peto" w:date="2018-06-14T07:18:00Z">
              <w:rPr>
                <w:rStyle w:val="Hypertextovprepojenie"/>
                <w:noProof/>
              </w:rPr>
            </w:rPrChange>
          </w:rPr>
          <w:fldChar w:fldCharType="separate"/>
        </w:r>
        <w:r w:rsidRPr="00A82009">
          <w:rPr>
            <w:rStyle w:val="Hypertextovprepojenie"/>
            <w:noProof/>
          </w:rPr>
          <w:t>1.8.1</w:t>
        </w:r>
        <w:r w:rsidRPr="00A82009">
          <w:rPr>
            <w:rFonts w:asciiTheme="minorHAnsi" w:eastAsiaTheme="minorEastAsia" w:hAnsiTheme="minorHAnsi" w:cstheme="minorBidi"/>
            <w:noProof/>
            <w:sz w:val="22"/>
            <w:szCs w:val="22"/>
          </w:rPr>
          <w:tab/>
        </w:r>
        <w:r w:rsidRPr="00A82009">
          <w:rPr>
            <w:rStyle w:val="Hypertextovprepojenie"/>
            <w:noProof/>
          </w:rPr>
          <w:t>Maximum derivovaného impedančného signálu -dZ/dt</w:t>
        </w:r>
        <w:r w:rsidRPr="00A82009">
          <w:rPr>
            <w:rStyle w:val="Hypertextovprepojenie"/>
            <w:noProof/>
            <w:vertAlign w:val="subscript"/>
          </w:rPr>
          <w:t>max</w:t>
        </w:r>
        <w:r w:rsidRPr="00A82009">
          <w:rPr>
            <w:noProof/>
            <w:webHidden/>
          </w:rPr>
          <w:tab/>
        </w:r>
        <w:r w:rsidRPr="00A82009">
          <w:rPr>
            <w:noProof/>
            <w:webHidden/>
            <w:rPrChange w:id="620" w:author="Peto" w:date="2018-06-14T07:18:00Z">
              <w:rPr>
                <w:noProof/>
                <w:webHidden/>
              </w:rPr>
            </w:rPrChange>
          </w:rPr>
          <w:fldChar w:fldCharType="begin"/>
        </w:r>
        <w:r w:rsidRPr="00A82009">
          <w:rPr>
            <w:noProof/>
            <w:webHidden/>
          </w:rPr>
          <w:instrText xml:space="preserve"> PAGEREF _Toc516413218 \h </w:instrText>
        </w:r>
      </w:ins>
      <w:r w:rsidRPr="00A82009">
        <w:rPr>
          <w:noProof/>
          <w:webHidden/>
          <w:rPrChange w:id="621" w:author="Peto" w:date="2018-06-14T07:18:00Z">
            <w:rPr>
              <w:noProof/>
              <w:webHidden/>
            </w:rPr>
          </w:rPrChange>
        </w:rPr>
      </w:r>
      <w:r w:rsidRPr="00A82009">
        <w:rPr>
          <w:noProof/>
          <w:webHidden/>
          <w:rPrChange w:id="622" w:author="Peto" w:date="2018-06-14T07:18:00Z">
            <w:rPr>
              <w:noProof/>
              <w:webHidden/>
            </w:rPr>
          </w:rPrChange>
        </w:rPr>
        <w:fldChar w:fldCharType="separate"/>
      </w:r>
      <w:ins w:id="623" w:author="Peto" w:date="2018-06-10T16:57:00Z">
        <w:r w:rsidRPr="00A82009">
          <w:rPr>
            <w:noProof/>
            <w:webHidden/>
          </w:rPr>
          <w:t>27</w:t>
        </w:r>
        <w:r w:rsidRPr="00A82009">
          <w:rPr>
            <w:noProof/>
            <w:webHidden/>
            <w:rPrChange w:id="624" w:author="Peto" w:date="2018-06-14T07:18:00Z">
              <w:rPr>
                <w:noProof/>
                <w:webHidden/>
              </w:rPr>
            </w:rPrChange>
          </w:rPr>
          <w:fldChar w:fldCharType="end"/>
        </w:r>
        <w:r w:rsidRPr="00A82009">
          <w:rPr>
            <w:rStyle w:val="Hypertextovprepojenie"/>
            <w:noProof/>
            <w:rPrChange w:id="625" w:author="Peto" w:date="2018-06-14T07:18:00Z">
              <w:rPr>
                <w:rStyle w:val="Hypertextovprepojenie"/>
                <w:noProof/>
              </w:rPr>
            </w:rPrChange>
          </w:rPr>
          <w:fldChar w:fldCharType="end"/>
        </w:r>
      </w:ins>
    </w:p>
    <w:p w14:paraId="5459F631" w14:textId="77777777" w:rsidR="00F95B9C" w:rsidRPr="00A82009" w:rsidRDefault="00F95B9C">
      <w:pPr>
        <w:pStyle w:val="Obsah2"/>
        <w:rPr>
          <w:ins w:id="626" w:author="Peto" w:date="2018-06-10T16:57:00Z"/>
          <w:rFonts w:asciiTheme="minorHAnsi" w:eastAsiaTheme="minorEastAsia" w:hAnsiTheme="minorHAnsi" w:cstheme="minorBidi"/>
          <w:noProof/>
          <w:sz w:val="22"/>
          <w:szCs w:val="22"/>
        </w:rPr>
      </w:pPr>
      <w:ins w:id="627"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9"</w:instrText>
        </w:r>
        <w:r w:rsidRPr="00A82009">
          <w:rPr>
            <w:rStyle w:val="Hypertextovprepojenie"/>
            <w:noProof/>
          </w:rPr>
          <w:instrText xml:space="preserve"> </w:instrText>
        </w:r>
        <w:r w:rsidRPr="00A82009">
          <w:rPr>
            <w:rStyle w:val="Hypertextovprepojenie"/>
            <w:noProof/>
            <w:rPrChange w:id="628" w:author="Peto" w:date="2018-06-14T07:18:00Z">
              <w:rPr>
                <w:rStyle w:val="Hypertextovprepojenie"/>
                <w:noProof/>
              </w:rPr>
            </w:rPrChange>
          </w:rPr>
          <w:fldChar w:fldCharType="separate"/>
        </w:r>
        <w:r w:rsidRPr="00A82009">
          <w:rPr>
            <w:rStyle w:val="Hypertextovprepojenie"/>
            <w:noProof/>
          </w:rPr>
          <w:t>1.1</w:t>
        </w:r>
        <w:r w:rsidRPr="00A82009">
          <w:rPr>
            <w:rFonts w:asciiTheme="minorHAnsi" w:eastAsiaTheme="minorEastAsia" w:hAnsiTheme="minorHAnsi" w:cstheme="minorBidi"/>
            <w:noProof/>
            <w:sz w:val="22"/>
            <w:szCs w:val="22"/>
          </w:rPr>
          <w:tab/>
        </w:r>
        <w:r w:rsidRPr="00A82009">
          <w:rPr>
            <w:rStyle w:val="Hypertextovprepojenie"/>
            <w:noProof/>
          </w:rPr>
          <w:t>Stanovenie parametrov zo srdečných zvukov (HS)</w:t>
        </w:r>
        <w:r w:rsidRPr="00A82009">
          <w:rPr>
            <w:noProof/>
            <w:webHidden/>
          </w:rPr>
          <w:tab/>
        </w:r>
        <w:r w:rsidRPr="00A82009">
          <w:rPr>
            <w:noProof/>
            <w:webHidden/>
            <w:rPrChange w:id="629" w:author="Peto" w:date="2018-06-14T07:18:00Z">
              <w:rPr>
                <w:noProof/>
                <w:webHidden/>
              </w:rPr>
            </w:rPrChange>
          </w:rPr>
          <w:fldChar w:fldCharType="begin"/>
        </w:r>
        <w:r w:rsidRPr="00A82009">
          <w:rPr>
            <w:noProof/>
            <w:webHidden/>
          </w:rPr>
          <w:instrText xml:space="preserve"> PAGEREF _Toc516413219 \h </w:instrText>
        </w:r>
      </w:ins>
      <w:r w:rsidRPr="00A82009">
        <w:rPr>
          <w:noProof/>
          <w:webHidden/>
          <w:rPrChange w:id="630" w:author="Peto" w:date="2018-06-14T07:18:00Z">
            <w:rPr>
              <w:noProof/>
              <w:webHidden/>
            </w:rPr>
          </w:rPrChange>
        </w:rPr>
      </w:r>
      <w:r w:rsidRPr="00A82009">
        <w:rPr>
          <w:noProof/>
          <w:webHidden/>
          <w:rPrChange w:id="631" w:author="Peto" w:date="2018-06-14T07:18:00Z">
            <w:rPr>
              <w:noProof/>
              <w:webHidden/>
            </w:rPr>
          </w:rPrChange>
        </w:rPr>
        <w:fldChar w:fldCharType="separate"/>
      </w:r>
      <w:ins w:id="632" w:author="Peto" w:date="2018-06-10T16:57:00Z">
        <w:r w:rsidRPr="00A82009">
          <w:rPr>
            <w:noProof/>
            <w:webHidden/>
          </w:rPr>
          <w:t>28</w:t>
        </w:r>
        <w:r w:rsidRPr="00A82009">
          <w:rPr>
            <w:noProof/>
            <w:webHidden/>
            <w:rPrChange w:id="633" w:author="Peto" w:date="2018-06-14T07:18:00Z">
              <w:rPr>
                <w:noProof/>
                <w:webHidden/>
              </w:rPr>
            </w:rPrChange>
          </w:rPr>
          <w:fldChar w:fldCharType="end"/>
        </w:r>
        <w:r w:rsidRPr="00A82009">
          <w:rPr>
            <w:rStyle w:val="Hypertextovprepojenie"/>
            <w:noProof/>
            <w:rPrChange w:id="634" w:author="Peto" w:date="2018-06-14T07:18:00Z">
              <w:rPr>
                <w:rStyle w:val="Hypertextovprepojenie"/>
                <w:noProof/>
              </w:rPr>
            </w:rPrChange>
          </w:rPr>
          <w:fldChar w:fldCharType="end"/>
        </w:r>
      </w:ins>
    </w:p>
    <w:p w14:paraId="1A469DBB" w14:textId="77777777" w:rsidR="00F95B9C" w:rsidRPr="00A82009" w:rsidRDefault="00F95B9C">
      <w:pPr>
        <w:pStyle w:val="Obsah3"/>
        <w:rPr>
          <w:ins w:id="635" w:author="Peto" w:date="2018-06-10T16:57:00Z"/>
          <w:rFonts w:asciiTheme="minorHAnsi" w:eastAsiaTheme="minorEastAsia" w:hAnsiTheme="minorHAnsi" w:cstheme="minorBidi"/>
          <w:noProof/>
          <w:sz w:val="22"/>
          <w:szCs w:val="22"/>
        </w:rPr>
      </w:pPr>
      <w:ins w:id="636"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20"</w:instrText>
        </w:r>
        <w:r w:rsidRPr="00A82009">
          <w:rPr>
            <w:rStyle w:val="Hypertextovprepojenie"/>
            <w:noProof/>
          </w:rPr>
          <w:instrText xml:space="preserve"> </w:instrText>
        </w:r>
        <w:r w:rsidRPr="00A82009">
          <w:rPr>
            <w:rStyle w:val="Hypertextovprepojenie"/>
            <w:noProof/>
            <w:rPrChange w:id="637" w:author="Peto" w:date="2018-06-14T07:18:00Z">
              <w:rPr>
                <w:rStyle w:val="Hypertextovprepojenie"/>
                <w:noProof/>
              </w:rPr>
            </w:rPrChange>
          </w:rPr>
          <w:fldChar w:fldCharType="separate"/>
        </w:r>
        <w:r w:rsidRPr="00A82009">
          <w:rPr>
            <w:rStyle w:val="Hypertextovprepojenie"/>
            <w:noProof/>
          </w:rPr>
          <w:t>1.1.1</w:t>
        </w:r>
        <w:r w:rsidRPr="00A82009">
          <w:rPr>
            <w:rFonts w:asciiTheme="minorHAnsi" w:eastAsiaTheme="minorEastAsia" w:hAnsiTheme="minorHAnsi" w:cstheme="minorBidi"/>
            <w:noProof/>
            <w:sz w:val="22"/>
            <w:szCs w:val="22"/>
          </w:rPr>
          <w:tab/>
        </w:r>
        <w:r w:rsidRPr="00A82009">
          <w:rPr>
            <w:rStyle w:val="Hypertextovprepojenie"/>
            <w:noProof/>
          </w:rPr>
          <w:t>LVET interval- určenie počiatku systoly</w:t>
        </w:r>
        <w:r w:rsidRPr="00A82009">
          <w:rPr>
            <w:noProof/>
            <w:webHidden/>
          </w:rPr>
          <w:tab/>
        </w:r>
        <w:r w:rsidRPr="00A82009">
          <w:rPr>
            <w:noProof/>
            <w:webHidden/>
            <w:rPrChange w:id="638" w:author="Peto" w:date="2018-06-14T07:18:00Z">
              <w:rPr>
                <w:noProof/>
                <w:webHidden/>
              </w:rPr>
            </w:rPrChange>
          </w:rPr>
          <w:fldChar w:fldCharType="begin"/>
        </w:r>
        <w:r w:rsidRPr="00A82009">
          <w:rPr>
            <w:noProof/>
            <w:webHidden/>
          </w:rPr>
          <w:instrText xml:space="preserve"> PAGEREF _Toc516413220 \h </w:instrText>
        </w:r>
      </w:ins>
      <w:r w:rsidRPr="00A82009">
        <w:rPr>
          <w:noProof/>
          <w:webHidden/>
          <w:rPrChange w:id="639" w:author="Peto" w:date="2018-06-14T07:18:00Z">
            <w:rPr>
              <w:noProof/>
              <w:webHidden/>
            </w:rPr>
          </w:rPrChange>
        </w:rPr>
      </w:r>
      <w:r w:rsidRPr="00A82009">
        <w:rPr>
          <w:noProof/>
          <w:webHidden/>
          <w:rPrChange w:id="640" w:author="Peto" w:date="2018-06-14T07:18:00Z">
            <w:rPr>
              <w:noProof/>
              <w:webHidden/>
            </w:rPr>
          </w:rPrChange>
        </w:rPr>
        <w:fldChar w:fldCharType="separate"/>
      </w:r>
      <w:ins w:id="641" w:author="Peto" w:date="2018-06-10T16:57:00Z">
        <w:r w:rsidRPr="00A82009">
          <w:rPr>
            <w:noProof/>
            <w:webHidden/>
          </w:rPr>
          <w:t>29</w:t>
        </w:r>
        <w:r w:rsidRPr="00A82009">
          <w:rPr>
            <w:noProof/>
            <w:webHidden/>
            <w:rPrChange w:id="642" w:author="Peto" w:date="2018-06-14T07:18:00Z">
              <w:rPr>
                <w:noProof/>
                <w:webHidden/>
              </w:rPr>
            </w:rPrChange>
          </w:rPr>
          <w:fldChar w:fldCharType="end"/>
        </w:r>
        <w:r w:rsidRPr="00A82009">
          <w:rPr>
            <w:rStyle w:val="Hypertextovprepojenie"/>
            <w:noProof/>
            <w:rPrChange w:id="643" w:author="Peto" w:date="2018-06-14T07:18:00Z">
              <w:rPr>
                <w:rStyle w:val="Hypertextovprepojenie"/>
                <w:noProof/>
              </w:rPr>
            </w:rPrChange>
          </w:rPr>
          <w:fldChar w:fldCharType="end"/>
        </w:r>
      </w:ins>
    </w:p>
    <w:p w14:paraId="221DBFF0" w14:textId="77777777" w:rsidR="00F95B9C" w:rsidRPr="00A82009" w:rsidRDefault="00F95B9C">
      <w:pPr>
        <w:pStyle w:val="Obsah3"/>
        <w:rPr>
          <w:ins w:id="644" w:author="Peto" w:date="2018-06-10T16:57:00Z"/>
          <w:rFonts w:asciiTheme="minorHAnsi" w:eastAsiaTheme="minorEastAsia" w:hAnsiTheme="minorHAnsi" w:cstheme="minorBidi"/>
          <w:noProof/>
          <w:sz w:val="22"/>
          <w:szCs w:val="22"/>
        </w:rPr>
      </w:pPr>
      <w:ins w:id="645"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21"</w:instrText>
        </w:r>
        <w:r w:rsidRPr="00A82009">
          <w:rPr>
            <w:rStyle w:val="Hypertextovprepojenie"/>
            <w:noProof/>
          </w:rPr>
          <w:instrText xml:space="preserve"> </w:instrText>
        </w:r>
        <w:r w:rsidRPr="00A82009">
          <w:rPr>
            <w:rStyle w:val="Hypertextovprepojenie"/>
            <w:noProof/>
            <w:rPrChange w:id="646" w:author="Peto" w:date="2018-06-14T07:18:00Z">
              <w:rPr>
                <w:rStyle w:val="Hypertextovprepojenie"/>
                <w:noProof/>
              </w:rPr>
            </w:rPrChange>
          </w:rPr>
          <w:fldChar w:fldCharType="separate"/>
        </w:r>
        <w:r w:rsidRPr="00A82009">
          <w:rPr>
            <w:rStyle w:val="Hypertextovprepojenie"/>
            <w:noProof/>
          </w:rPr>
          <w:t>1.1.2</w:t>
        </w:r>
        <w:r w:rsidRPr="00A82009">
          <w:rPr>
            <w:rFonts w:asciiTheme="minorHAnsi" w:eastAsiaTheme="minorEastAsia" w:hAnsiTheme="minorHAnsi" w:cstheme="minorBidi"/>
            <w:noProof/>
            <w:sz w:val="22"/>
            <w:szCs w:val="22"/>
          </w:rPr>
          <w:tab/>
        </w:r>
        <w:r w:rsidRPr="00A82009">
          <w:rPr>
            <w:rStyle w:val="Hypertextovprepojenie"/>
            <w:noProof/>
          </w:rPr>
          <w:t>LVET interval  - určenie konca systoly</w:t>
        </w:r>
        <w:r w:rsidRPr="00A82009">
          <w:rPr>
            <w:noProof/>
            <w:webHidden/>
          </w:rPr>
          <w:tab/>
        </w:r>
        <w:r w:rsidRPr="00A82009">
          <w:rPr>
            <w:noProof/>
            <w:webHidden/>
            <w:rPrChange w:id="647" w:author="Peto" w:date="2018-06-14T07:18:00Z">
              <w:rPr>
                <w:noProof/>
                <w:webHidden/>
              </w:rPr>
            </w:rPrChange>
          </w:rPr>
          <w:fldChar w:fldCharType="begin"/>
        </w:r>
        <w:r w:rsidRPr="00A82009">
          <w:rPr>
            <w:noProof/>
            <w:webHidden/>
          </w:rPr>
          <w:instrText xml:space="preserve"> PAGEREF _Toc516413221 \h </w:instrText>
        </w:r>
      </w:ins>
      <w:r w:rsidRPr="00A82009">
        <w:rPr>
          <w:noProof/>
          <w:webHidden/>
          <w:rPrChange w:id="648" w:author="Peto" w:date="2018-06-14T07:18:00Z">
            <w:rPr>
              <w:noProof/>
              <w:webHidden/>
            </w:rPr>
          </w:rPrChange>
        </w:rPr>
      </w:r>
      <w:r w:rsidRPr="00A82009">
        <w:rPr>
          <w:noProof/>
          <w:webHidden/>
          <w:rPrChange w:id="649" w:author="Peto" w:date="2018-06-14T07:18:00Z">
            <w:rPr>
              <w:noProof/>
              <w:webHidden/>
            </w:rPr>
          </w:rPrChange>
        </w:rPr>
        <w:fldChar w:fldCharType="separate"/>
      </w:r>
      <w:ins w:id="650" w:author="Peto" w:date="2018-06-10T16:57:00Z">
        <w:r w:rsidRPr="00A82009">
          <w:rPr>
            <w:noProof/>
            <w:webHidden/>
          </w:rPr>
          <w:t>29</w:t>
        </w:r>
        <w:r w:rsidRPr="00A82009">
          <w:rPr>
            <w:noProof/>
            <w:webHidden/>
            <w:rPrChange w:id="651" w:author="Peto" w:date="2018-06-14T07:18:00Z">
              <w:rPr>
                <w:noProof/>
                <w:webHidden/>
              </w:rPr>
            </w:rPrChange>
          </w:rPr>
          <w:fldChar w:fldCharType="end"/>
        </w:r>
        <w:r w:rsidRPr="00A82009">
          <w:rPr>
            <w:rStyle w:val="Hypertextovprepojenie"/>
            <w:noProof/>
            <w:rPrChange w:id="652" w:author="Peto" w:date="2018-06-14T07:18:00Z">
              <w:rPr>
                <w:rStyle w:val="Hypertextovprepojenie"/>
                <w:noProof/>
              </w:rPr>
            </w:rPrChange>
          </w:rPr>
          <w:fldChar w:fldCharType="end"/>
        </w:r>
      </w:ins>
    </w:p>
    <w:p w14:paraId="6A592C15" w14:textId="77777777" w:rsidR="00F95B9C" w:rsidRPr="00A82009" w:rsidRDefault="00F95B9C">
      <w:pPr>
        <w:pStyle w:val="Obsah3"/>
        <w:rPr>
          <w:ins w:id="653" w:author="Peto" w:date="2018-06-10T16:57:00Z"/>
          <w:rFonts w:asciiTheme="minorHAnsi" w:eastAsiaTheme="minorEastAsia" w:hAnsiTheme="minorHAnsi" w:cstheme="minorBidi"/>
          <w:noProof/>
          <w:sz w:val="22"/>
          <w:szCs w:val="22"/>
        </w:rPr>
      </w:pPr>
      <w:ins w:id="654"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22"</w:instrText>
        </w:r>
        <w:r w:rsidRPr="00A82009">
          <w:rPr>
            <w:rStyle w:val="Hypertextovprepojenie"/>
            <w:noProof/>
          </w:rPr>
          <w:instrText xml:space="preserve"> </w:instrText>
        </w:r>
        <w:r w:rsidRPr="00A82009">
          <w:rPr>
            <w:rStyle w:val="Hypertextovprepojenie"/>
            <w:noProof/>
            <w:rPrChange w:id="655" w:author="Peto" w:date="2018-06-14T07:18:00Z">
              <w:rPr>
                <w:rStyle w:val="Hypertextovprepojenie"/>
                <w:noProof/>
              </w:rPr>
            </w:rPrChange>
          </w:rPr>
          <w:fldChar w:fldCharType="separate"/>
        </w:r>
        <w:r w:rsidRPr="00A82009">
          <w:rPr>
            <w:rStyle w:val="Hypertextovprepojenie"/>
            <w:noProof/>
          </w:rPr>
          <w:t>1.1.3</w:t>
        </w:r>
        <w:r w:rsidRPr="00A82009">
          <w:rPr>
            <w:rFonts w:asciiTheme="minorHAnsi" w:eastAsiaTheme="minorEastAsia" w:hAnsiTheme="minorHAnsi" w:cstheme="minorBidi"/>
            <w:noProof/>
            <w:sz w:val="22"/>
            <w:szCs w:val="22"/>
          </w:rPr>
          <w:tab/>
        </w:r>
        <w:r w:rsidRPr="00A82009">
          <w:rPr>
            <w:rStyle w:val="Hypertextovprepojenie"/>
            <w:noProof/>
          </w:rPr>
          <w:t>Spracovanie HS</w:t>
        </w:r>
        <w:r w:rsidRPr="00A82009">
          <w:rPr>
            <w:noProof/>
            <w:webHidden/>
          </w:rPr>
          <w:tab/>
        </w:r>
        <w:r w:rsidRPr="00A82009">
          <w:rPr>
            <w:noProof/>
            <w:webHidden/>
            <w:rPrChange w:id="656" w:author="Peto" w:date="2018-06-14T07:18:00Z">
              <w:rPr>
                <w:noProof/>
                <w:webHidden/>
              </w:rPr>
            </w:rPrChange>
          </w:rPr>
          <w:fldChar w:fldCharType="begin"/>
        </w:r>
        <w:r w:rsidRPr="00A82009">
          <w:rPr>
            <w:noProof/>
            <w:webHidden/>
          </w:rPr>
          <w:instrText xml:space="preserve"> PAGEREF _Toc516413222 \h </w:instrText>
        </w:r>
      </w:ins>
      <w:r w:rsidRPr="00A82009">
        <w:rPr>
          <w:noProof/>
          <w:webHidden/>
          <w:rPrChange w:id="657" w:author="Peto" w:date="2018-06-14T07:18:00Z">
            <w:rPr>
              <w:noProof/>
              <w:webHidden/>
            </w:rPr>
          </w:rPrChange>
        </w:rPr>
      </w:r>
      <w:r w:rsidRPr="00A82009">
        <w:rPr>
          <w:noProof/>
          <w:webHidden/>
          <w:rPrChange w:id="658" w:author="Peto" w:date="2018-06-14T07:18:00Z">
            <w:rPr>
              <w:noProof/>
              <w:webHidden/>
            </w:rPr>
          </w:rPrChange>
        </w:rPr>
        <w:fldChar w:fldCharType="separate"/>
      </w:r>
      <w:ins w:id="659" w:author="Peto" w:date="2018-06-10T16:57:00Z">
        <w:r w:rsidRPr="00A82009">
          <w:rPr>
            <w:noProof/>
            <w:webHidden/>
          </w:rPr>
          <w:t>30</w:t>
        </w:r>
        <w:r w:rsidRPr="00A82009">
          <w:rPr>
            <w:noProof/>
            <w:webHidden/>
            <w:rPrChange w:id="660" w:author="Peto" w:date="2018-06-14T07:18:00Z">
              <w:rPr>
                <w:noProof/>
                <w:webHidden/>
              </w:rPr>
            </w:rPrChange>
          </w:rPr>
          <w:fldChar w:fldCharType="end"/>
        </w:r>
        <w:r w:rsidRPr="00A82009">
          <w:rPr>
            <w:rStyle w:val="Hypertextovprepojenie"/>
            <w:noProof/>
            <w:rPrChange w:id="661" w:author="Peto" w:date="2018-06-14T07:18:00Z">
              <w:rPr>
                <w:rStyle w:val="Hypertextovprepojenie"/>
                <w:noProof/>
              </w:rPr>
            </w:rPrChange>
          </w:rPr>
          <w:fldChar w:fldCharType="end"/>
        </w:r>
      </w:ins>
    </w:p>
    <w:p w14:paraId="79FD0FEC" w14:textId="77777777" w:rsidR="00F95B9C" w:rsidRPr="00A82009" w:rsidRDefault="00F95B9C">
      <w:pPr>
        <w:pStyle w:val="Obsah3"/>
        <w:rPr>
          <w:ins w:id="662" w:author="Peto" w:date="2018-06-10T16:57:00Z"/>
          <w:rFonts w:asciiTheme="minorHAnsi" w:eastAsiaTheme="minorEastAsia" w:hAnsiTheme="minorHAnsi" w:cstheme="minorBidi"/>
          <w:noProof/>
          <w:sz w:val="22"/>
          <w:szCs w:val="22"/>
        </w:rPr>
      </w:pPr>
      <w:ins w:id="663" w:author="Peto" w:date="2018-06-10T16:57:00Z">
        <w:r w:rsidRPr="00FB4A3B">
          <w:rPr>
            <w:rStyle w:val="Hypertextovprepojenie"/>
            <w:noProof/>
          </w:rPr>
          <w:lastRenderedPageBreak/>
          <w:fldChar w:fldCharType="begin"/>
        </w:r>
        <w:r w:rsidRPr="00A82009">
          <w:rPr>
            <w:rStyle w:val="Hypertextovprepojenie"/>
            <w:noProof/>
          </w:rPr>
          <w:instrText xml:space="preserve"> </w:instrText>
        </w:r>
        <w:r w:rsidRPr="00A82009">
          <w:rPr>
            <w:noProof/>
          </w:rPr>
          <w:instrText>HYPERLINK \l "_Toc516413223"</w:instrText>
        </w:r>
        <w:r w:rsidRPr="00A82009">
          <w:rPr>
            <w:rStyle w:val="Hypertextovprepojenie"/>
            <w:noProof/>
          </w:rPr>
          <w:instrText xml:space="preserve"> </w:instrText>
        </w:r>
        <w:r w:rsidRPr="00A82009">
          <w:rPr>
            <w:rStyle w:val="Hypertextovprepojenie"/>
            <w:noProof/>
            <w:rPrChange w:id="664" w:author="Peto" w:date="2018-06-14T07:18:00Z">
              <w:rPr>
                <w:rStyle w:val="Hypertextovprepojenie"/>
                <w:noProof/>
              </w:rPr>
            </w:rPrChange>
          </w:rPr>
          <w:fldChar w:fldCharType="separate"/>
        </w:r>
        <w:r w:rsidRPr="00A82009">
          <w:rPr>
            <w:rStyle w:val="Hypertextovprepojenie"/>
            <w:noProof/>
          </w:rPr>
          <w:t>1.1.4</w:t>
        </w:r>
        <w:r w:rsidRPr="00A82009">
          <w:rPr>
            <w:rFonts w:asciiTheme="minorHAnsi" w:eastAsiaTheme="minorEastAsia" w:hAnsiTheme="minorHAnsi" w:cstheme="minorBidi"/>
            <w:noProof/>
            <w:sz w:val="22"/>
            <w:szCs w:val="22"/>
          </w:rPr>
          <w:tab/>
        </w:r>
        <w:r w:rsidRPr="00A82009">
          <w:rPr>
            <w:rStyle w:val="Hypertextovprepojenie"/>
            <w:noProof/>
          </w:rPr>
          <w:t>Komplikácie pri spracovaní HS</w:t>
        </w:r>
        <w:r w:rsidRPr="00A82009">
          <w:rPr>
            <w:noProof/>
            <w:webHidden/>
          </w:rPr>
          <w:tab/>
        </w:r>
        <w:r w:rsidRPr="00820F54">
          <w:rPr>
            <w:noProof/>
            <w:webHidden/>
          </w:rPr>
          <w:fldChar w:fldCharType="begin"/>
        </w:r>
        <w:r w:rsidRPr="00A82009">
          <w:rPr>
            <w:noProof/>
            <w:webHidden/>
          </w:rPr>
          <w:instrText xml:space="preserve"> PAGEREF _Toc516413223 \h </w:instrText>
        </w:r>
      </w:ins>
      <w:r w:rsidRPr="00A82009">
        <w:rPr>
          <w:noProof/>
          <w:webHidden/>
          <w:rPrChange w:id="665" w:author="Peto" w:date="2018-06-14T07:18:00Z">
            <w:rPr>
              <w:noProof/>
              <w:webHidden/>
            </w:rPr>
          </w:rPrChange>
        </w:rPr>
      </w:r>
      <w:r w:rsidRPr="00A82009">
        <w:rPr>
          <w:noProof/>
          <w:webHidden/>
          <w:rPrChange w:id="666" w:author="Peto" w:date="2018-06-14T07:18:00Z">
            <w:rPr>
              <w:noProof/>
              <w:webHidden/>
            </w:rPr>
          </w:rPrChange>
        </w:rPr>
        <w:fldChar w:fldCharType="separate"/>
      </w:r>
      <w:ins w:id="667" w:author="Peto" w:date="2018-06-10T16:57:00Z">
        <w:r w:rsidRPr="00A82009">
          <w:rPr>
            <w:noProof/>
            <w:webHidden/>
          </w:rPr>
          <w:t>31</w:t>
        </w:r>
        <w:r w:rsidRPr="00A82009">
          <w:rPr>
            <w:noProof/>
            <w:webHidden/>
            <w:rPrChange w:id="668" w:author="Peto" w:date="2018-06-14T07:18:00Z">
              <w:rPr>
                <w:noProof/>
                <w:webHidden/>
              </w:rPr>
            </w:rPrChange>
          </w:rPr>
          <w:fldChar w:fldCharType="end"/>
        </w:r>
        <w:r w:rsidRPr="00A82009">
          <w:rPr>
            <w:rStyle w:val="Hypertextovprepojenie"/>
            <w:noProof/>
            <w:rPrChange w:id="669" w:author="Peto" w:date="2018-06-14T07:18:00Z">
              <w:rPr>
                <w:rStyle w:val="Hypertextovprepojenie"/>
                <w:noProof/>
              </w:rPr>
            </w:rPrChange>
          </w:rPr>
          <w:fldChar w:fldCharType="end"/>
        </w:r>
      </w:ins>
    </w:p>
    <w:p w14:paraId="7C58B8F5" w14:textId="77777777" w:rsidR="00F95B9C" w:rsidRPr="00A82009" w:rsidRDefault="00F95B9C">
      <w:pPr>
        <w:pStyle w:val="Obsah1"/>
        <w:rPr>
          <w:ins w:id="670" w:author="Peto" w:date="2018-06-10T16:57:00Z"/>
          <w:rFonts w:asciiTheme="minorHAnsi" w:eastAsiaTheme="minorEastAsia" w:hAnsiTheme="minorHAnsi" w:cstheme="minorBidi"/>
          <w:b w:val="0"/>
          <w:bCs w:val="0"/>
          <w:sz w:val="22"/>
          <w:szCs w:val="22"/>
        </w:rPr>
      </w:pPr>
      <w:ins w:id="671" w:author="Peto" w:date="2018-06-10T16:57:00Z">
        <w:r w:rsidRPr="00FB4A3B">
          <w:rPr>
            <w:rStyle w:val="Hypertextovprepojenie"/>
          </w:rPr>
          <w:fldChar w:fldCharType="begin"/>
        </w:r>
        <w:r w:rsidRPr="00A82009">
          <w:rPr>
            <w:rStyle w:val="Hypertextovprepojenie"/>
          </w:rPr>
          <w:instrText xml:space="preserve"> </w:instrText>
        </w:r>
        <w:r w:rsidRPr="00A82009">
          <w:instrText>HYPERLINK \l "_Toc516413224"</w:instrText>
        </w:r>
        <w:r w:rsidRPr="00A82009">
          <w:rPr>
            <w:rStyle w:val="Hypertextovprepojenie"/>
          </w:rPr>
          <w:instrText xml:space="preserve"> </w:instrText>
        </w:r>
        <w:r w:rsidRPr="00A82009">
          <w:rPr>
            <w:rStyle w:val="Hypertextovprepojenie"/>
            <w:rPrChange w:id="672" w:author="Peto" w:date="2018-06-14T07:18:00Z">
              <w:rPr>
                <w:rStyle w:val="Hypertextovprepojenie"/>
              </w:rPr>
            </w:rPrChange>
          </w:rPr>
          <w:fldChar w:fldCharType="separate"/>
        </w:r>
        <w:r w:rsidRPr="00A82009">
          <w:rPr>
            <w:rStyle w:val="Hypertextovprepojenie"/>
          </w:rPr>
          <w:t>2</w:t>
        </w:r>
        <w:r w:rsidRPr="00A82009">
          <w:rPr>
            <w:rFonts w:asciiTheme="minorHAnsi" w:eastAsiaTheme="minorEastAsia" w:hAnsiTheme="minorHAnsi" w:cstheme="minorBidi"/>
            <w:b w:val="0"/>
            <w:bCs w:val="0"/>
            <w:sz w:val="22"/>
            <w:szCs w:val="22"/>
          </w:rPr>
          <w:tab/>
        </w:r>
        <w:r w:rsidRPr="00A82009">
          <w:rPr>
            <w:rStyle w:val="Hypertextovprepojenie"/>
          </w:rPr>
          <w:t>Ciele dizertácie</w:t>
        </w:r>
        <w:r w:rsidRPr="00A82009">
          <w:rPr>
            <w:webHidden/>
          </w:rPr>
          <w:tab/>
        </w:r>
        <w:r w:rsidRPr="00820F54">
          <w:rPr>
            <w:webHidden/>
          </w:rPr>
          <w:fldChar w:fldCharType="begin"/>
        </w:r>
        <w:r w:rsidRPr="00A82009">
          <w:rPr>
            <w:webHidden/>
          </w:rPr>
          <w:instrText xml:space="preserve"> PAGEREF _Toc516413224 \h </w:instrText>
        </w:r>
      </w:ins>
      <w:r w:rsidRPr="00A82009">
        <w:rPr>
          <w:webHidden/>
          <w:rPrChange w:id="673" w:author="Peto" w:date="2018-06-14T07:18:00Z">
            <w:rPr>
              <w:webHidden/>
            </w:rPr>
          </w:rPrChange>
        </w:rPr>
      </w:r>
      <w:r w:rsidRPr="00A82009">
        <w:rPr>
          <w:webHidden/>
          <w:rPrChange w:id="674" w:author="Peto" w:date="2018-06-14T07:18:00Z">
            <w:rPr>
              <w:webHidden/>
            </w:rPr>
          </w:rPrChange>
        </w:rPr>
        <w:fldChar w:fldCharType="separate"/>
      </w:r>
      <w:ins w:id="675" w:author="Peto" w:date="2018-06-10T16:57:00Z">
        <w:r w:rsidRPr="00A82009">
          <w:rPr>
            <w:webHidden/>
          </w:rPr>
          <w:t>32</w:t>
        </w:r>
        <w:r w:rsidRPr="00A82009">
          <w:rPr>
            <w:webHidden/>
            <w:rPrChange w:id="676" w:author="Peto" w:date="2018-06-14T07:18:00Z">
              <w:rPr>
                <w:webHidden/>
              </w:rPr>
            </w:rPrChange>
          </w:rPr>
          <w:fldChar w:fldCharType="end"/>
        </w:r>
        <w:r w:rsidRPr="00A82009">
          <w:rPr>
            <w:rStyle w:val="Hypertextovprepojenie"/>
            <w:rPrChange w:id="677" w:author="Peto" w:date="2018-06-14T07:18:00Z">
              <w:rPr>
                <w:rStyle w:val="Hypertextovprepojenie"/>
              </w:rPr>
            </w:rPrChange>
          </w:rPr>
          <w:fldChar w:fldCharType="end"/>
        </w:r>
      </w:ins>
    </w:p>
    <w:p w14:paraId="72BC8251" w14:textId="77777777" w:rsidR="00F95B9C" w:rsidRPr="00A82009" w:rsidRDefault="00F95B9C">
      <w:pPr>
        <w:pStyle w:val="Obsah1"/>
        <w:rPr>
          <w:ins w:id="678" w:author="Peto" w:date="2018-06-10T16:57:00Z"/>
          <w:rFonts w:asciiTheme="minorHAnsi" w:eastAsiaTheme="minorEastAsia" w:hAnsiTheme="minorHAnsi" w:cstheme="minorBidi"/>
          <w:b w:val="0"/>
          <w:bCs w:val="0"/>
          <w:sz w:val="22"/>
          <w:szCs w:val="22"/>
        </w:rPr>
      </w:pPr>
      <w:ins w:id="679" w:author="Peto" w:date="2018-06-10T16:57:00Z">
        <w:r w:rsidRPr="00FB4A3B">
          <w:rPr>
            <w:rStyle w:val="Hypertextovprepojenie"/>
          </w:rPr>
          <w:fldChar w:fldCharType="begin"/>
        </w:r>
        <w:r w:rsidRPr="00A82009">
          <w:rPr>
            <w:rStyle w:val="Hypertextovprepojenie"/>
          </w:rPr>
          <w:instrText xml:space="preserve"> </w:instrText>
        </w:r>
        <w:r w:rsidRPr="00A82009">
          <w:instrText>HYPERLINK \l "_Toc516413225"</w:instrText>
        </w:r>
        <w:r w:rsidRPr="00A82009">
          <w:rPr>
            <w:rStyle w:val="Hypertextovprepojenie"/>
          </w:rPr>
          <w:instrText xml:space="preserve"> </w:instrText>
        </w:r>
        <w:r w:rsidRPr="00A82009">
          <w:rPr>
            <w:rStyle w:val="Hypertextovprepojenie"/>
            <w:rPrChange w:id="680" w:author="Peto" w:date="2018-06-14T07:18:00Z">
              <w:rPr>
                <w:rStyle w:val="Hypertextovprepojenie"/>
              </w:rPr>
            </w:rPrChange>
          </w:rPr>
          <w:fldChar w:fldCharType="separate"/>
        </w:r>
        <w:r w:rsidRPr="00A82009">
          <w:rPr>
            <w:rStyle w:val="Hypertextovprepojenie"/>
          </w:rPr>
          <w:t>3</w:t>
        </w:r>
        <w:r w:rsidRPr="00A82009">
          <w:rPr>
            <w:rFonts w:asciiTheme="minorHAnsi" w:eastAsiaTheme="minorEastAsia" w:hAnsiTheme="minorHAnsi" w:cstheme="minorBidi"/>
            <w:b w:val="0"/>
            <w:bCs w:val="0"/>
            <w:sz w:val="22"/>
            <w:szCs w:val="22"/>
          </w:rPr>
          <w:tab/>
        </w:r>
        <w:r w:rsidRPr="00A82009">
          <w:rPr>
            <w:rStyle w:val="Hypertextovprepojenie"/>
          </w:rPr>
          <w:t>Dosiahnuté vedecké poznatky</w:t>
        </w:r>
        <w:r w:rsidRPr="00A82009">
          <w:rPr>
            <w:webHidden/>
          </w:rPr>
          <w:tab/>
        </w:r>
        <w:r w:rsidRPr="00820F54">
          <w:rPr>
            <w:webHidden/>
          </w:rPr>
          <w:fldChar w:fldCharType="begin"/>
        </w:r>
        <w:r w:rsidRPr="00A82009">
          <w:rPr>
            <w:webHidden/>
          </w:rPr>
          <w:instrText xml:space="preserve"> PAGEREF _Toc516413225 \h </w:instrText>
        </w:r>
      </w:ins>
      <w:r w:rsidRPr="00A82009">
        <w:rPr>
          <w:webHidden/>
          <w:rPrChange w:id="681" w:author="Peto" w:date="2018-06-14T07:18:00Z">
            <w:rPr>
              <w:webHidden/>
            </w:rPr>
          </w:rPrChange>
        </w:rPr>
      </w:r>
      <w:r w:rsidRPr="00A82009">
        <w:rPr>
          <w:webHidden/>
          <w:rPrChange w:id="682" w:author="Peto" w:date="2018-06-14T07:18:00Z">
            <w:rPr>
              <w:webHidden/>
            </w:rPr>
          </w:rPrChange>
        </w:rPr>
        <w:fldChar w:fldCharType="separate"/>
      </w:r>
      <w:ins w:id="683" w:author="Peto" w:date="2018-06-10T16:57:00Z">
        <w:r w:rsidRPr="00A82009">
          <w:rPr>
            <w:webHidden/>
          </w:rPr>
          <w:t>33</w:t>
        </w:r>
        <w:r w:rsidRPr="00A82009">
          <w:rPr>
            <w:webHidden/>
            <w:rPrChange w:id="684" w:author="Peto" w:date="2018-06-14T07:18:00Z">
              <w:rPr>
                <w:webHidden/>
              </w:rPr>
            </w:rPrChange>
          </w:rPr>
          <w:fldChar w:fldCharType="end"/>
        </w:r>
        <w:r w:rsidRPr="00A82009">
          <w:rPr>
            <w:rStyle w:val="Hypertextovprepojenie"/>
            <w:rPrChange w:id="685" w:author="Peto" w:date="2018-06-14T07:18:00Z">
              <w:rPr>
                <w:rStyle w:val="Hypertextovprepojenie"/>
              </w:rPr>
            </w:rPrChange>
          </w:rPr>
          <w:fldChar w:fldCharType="end"/>
        </w:r>
      </w:ins>
    </w:p>
    <w:p w14:paraId="44E04C3F" w14:textId="77777777" w:rsidR="00F95B9C" w:rsidRPr="00A82009" w:rsidRDefault="00F95B9C">
      <w:pPr>
        <w:pStyle w:val="Obsah2"/>
        <w:rPr>
          <w:ins w:id="686" w:author="Peto" w:date="2018-06-10T16:57:00Z"/>
          <w:rFonts w:asciiTheme="minorHAnsi" w:eastAsiaTheme="minorEastAsia" w:hAnsiTheme="minorHAnsi" w:cstheme="minorBidi"/>
          <w:noProof/>
          <w:sz w:val="22"/>
          <w:szCs w:val="22"/>
        </w:rPr>
      </w:pPr>
      <w:ins w:id="68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26"</w:instrText>
        </w:r>
        <w:r w:rsidRPr="00A82009">
          <w:rPr>
            <w:rStyle w:val="Hypertextovprepojenie"/>
            <w:noProof/>
          </w:rPr>
          <w:instrText xml:space="preserve"> </w:instrText>
        </w:r>
        <w:r w:rsidRPr="00A82009">
          <w:rPr>
            <w:rStyle w:val="Hypertextovprepojenie"/>
            <w:noProof/>
            <w:rPrChange w:id="688" w:author="Peto" w:date="2018-06-14T07:18:00Z">
              <w:rPr>
                <w:rStyle w:val="Hypertextovprepojenie"/>
                <w:noProof/>
              </w:rPr>
            </w:rPrChange>
          </w:rPr>
          <w:fldChar w:fldCharType="separate"/>
        </w:r>
        <w:r w:rsidRPr="00A82009">
          <w:rPr>
            <w:rStyle w:val="Hypertextovprepojenie"/>
            <w:noProof/>
          </w:rPr>
          <w:t>3.1</w:t>
        </w:r>
        <w:r w:rsidRPr="00A82009">
          <w:rPr>
            <w:rFonts w:asciiTheme="minorHAnsi" w:eastAsiaTheme="minorEastAsia" w:hAnsiTheme="minorHAnsi" w:cstheme="minorBidi"/>
            <w:noProof/>
            <w:sz w:val="22"/>
            <w:szCs w:val="22"/>
          </w:rPr>
          <w:tab/>
        </w:r>
        <w:r w:rsidRPr="00A82009">
          <w:rPr>
            <w:rStyle w:val="Hypertextovprepojenie"/>
            <w:noProof/>
          </w:rPr>
          <w:t>Detekcia bioimpedančných parametrov</w:t>
        </w:r>
        <w:r w:rsidRPr="00A82009">
          <w:rPr>
            <w:noProof/>
            <w:webHidden/>
          </w:rPr>
          <w:tab/>
        </w:r>
        <w:r w:rsidRPr="00820F54">
          <w:rPr>
            <w:noProof/>
            <w:webHidden/>
          </w:rPr>
          <w:fldChar w:fldCharType="begin"/>
        </w:r>
        <w:r w:rsidRPr="00A82009">
          <w:rPr>
            <w:noProof/>
            <w:webHidden/>
          </w:rPr>
          <w:instrText xml:space="preserve"> PAGEREF _Toc516413226 \h </w:instrText>
        </w:r>
      </w:ins>
      <w:r w:rsidRPr="00A82009">
        <w:rPr>
          <w:noProof/>
          <w:webHidden/>
          <w:rPrChange w:id="689" w:author="Peto" w:date="2018-06-14T07:18:00Z">
            <w:rPr>
              <w:noProof/>
              <w:webHidden/>
            </w:rPr>
          </w:rPrChange>
        </w:rPr>
      </w:r>
      <w:r w:rsidRPr="00A82009">
        <w:rPr>
          <w:noProof/>
          <w:webHidden/>
          <w:rPrChange w:id="690" w:author="Peto" w:date="2018-06-14T07:18:00Z">
            <w:rPr>
              <w:noProof/>
              <w:webHidden/>
            </w:rPr>
          </w:rPrChange>
        </w:rPr>
        <w:fldChar w:fldCharType="separate"/>
      </w:r>
      <w:ins w:id="691" w:author="Peto" w:date="2018-06-10T16:57:00Z">
        <w:r w:rsidRPr="00A82009">
          <w:rPr>
            <w:noProof/>
            <w:webHidden/>
          </w:rPr>
          <w:t>33</w:t>
        </w:r>
        <w:r w:rsidRPr="00A82009">
          <w:rPr>
            <w:noProof/>
            <w:webHidden/>
            <w:rPrChange w:id="692" w:author="Peto" w:date="2018-06-14T07:18:00Z">
              <w:rPr>
                <w:noProof/>
                <w:webHidden/>
              </w:rPr>
            </w:rPrChange>
          </w:rPr>
          <w:fldChar w:fldCharType="end"/>
        </w:r>
        <w:r w:rsidRPr="00A82009">
          <w:rPr>
            <w:rStyle w:val="Hypertextovprepojenie"/>
            <w:noProof/>
            <w:rPrChange w:id="693" w:author="Peto" w:date="2018-06-14T07:18:00Z">
              <w:rPr>
                <w:rStyle w:val="Hypertextovprepojenie"/>
                <w:noProof/>
              </w:rPr>
            </w:rPrChange>
          </w:rPr>
          <w:fldChar w:fldCharType="end"/>
        </w:r>
      </w:ins>
    </w:p>
    <w:p w14:paraId="6BD9D93C" w14:textId="77777777" w:rsidR="00F95B9C" w:rsidRPr="00A82009" w:rsidRDefault="00F95B9C">
      <w:pPr>
        <w:pStyle w:val="Obsah3"/>
        <w:rPr>
          <w:ins w:id="694" w:author="Peto" w:date="2018-06-10T16:57:00Z"/>
          <w:rFonts w:asciiTheme="minorHAnsi" w:eastAsiaTheme="minorEastAsia" w:hAnsiTheme="minorHAnsi" w:cstheme="minorBidi"/>
          <w:noProof/>
          <w:sz w:val="22"/>
          <w:szCs w:val="22"/>
        </w:rPr>
      </w:pPr>
      <w:ins w:id="69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27"</w:instrText>
        </w:r>
        <w:r w:rsidRPr="00A82009">
          <w:rPr>
            <w:rStyle w:val="Hypertextovprepojenie"/>
            <w:noProof/>
          </w:rPr>
          <w:instrText xml:space="preserve"> </w:instrText>
        </w:r>
        <w:r w:rsidRPr="00A82009">
          <w:rPr>
            <w:rStyle w:val="Hypertextovprepojenie"/>
            <w:noProof/>
            <w:rPrChange w:id="696" w:author="Peto" w:date="2018-06-14T07:18:00Z">
              <w:rPr>
                <w:rStyle w:val="Hypertextovprepojenie"/>
                <w:noProof/>
              </w:rPr>
            </w:rPrChange>
          </w:rPr>
          <w:fldChar w:fldCharType="separate"/>
        </w:r>
        <w:r w:rsidRPr="00A82009">
          <w:rPr>
            <w:rStyle w:val="Hypertextovprepojenie"/>
            <w:noProof/>
          </w:rPr>
          <w:t>3.1.1</w:t>
        </w:r>
        <w:r w:rsidRPr="00A82009">
          <w:rPr>
            <w:rFonts w:asciiTheme="minorHAnsi" w:eastAsiaTheme="minorEastAsia" w:hAnsiTheme="minorHAnsi" w:cstheme="minorBidi"/>
            <w:noProof/>
            <w:sz w:val="22"/>
            <w:szCs w:val="22"/>
          </w:rPr>
          <w:tab/>
        </w:r>
        <w:r w:rsidRPr="00A82009">
          <w:rPr>
            <w:rStyle w:val="Hypertextovprepojenie"/>
            <w:noProof/>
          </w:rPr>
          <w:t>Meraní dobrovoľníci</w:t>
        </w:r>
        <w:r w:rsidRPr="00A82009">
          <w:rPr>
            <w:noProof/>
            <w:webHidden/>
          </w:rPr>
          <w:tab/>
        </w:r>
        <w:r w:rsidRPr="00820F54">
          <w:rPr>
            <w:noProof/>
            <w:webHidden/>
          </w:rPr>
          <w:fldChar w:fldCharType="begin"/>
        </w:r>
        <w:r w:rsidRPr="00A82009">
          <w:rPr>
            <w:noProof/>
            <w:webHidden/>
          </w:rPr>
          <w:instrText xml:space="preserve"> PAGEREF _Toc516413227 \h </w:instrText>
        </w:r>
      </w:ins>
      <w:r w:rsidRPr="00A82009">
        <w:rPr>
          <w:noProof/>
          <w:webHidden/>
          <w:rPrChange w:id="697" w:author="Peto" w:date="2018-06-14T07:18:00Z">
            <w:rPr>
              <w:noProof/>
              <w:webHidden/>
            </w:rPr>
          </w:rPrChange>
        </w:rPr>
      </w:r>
      <w:r w:rsidRPr="00A82009">
        <w:rPr>
          <w:noProof/>
          <w:webHidden/>
          <w:rPrChange w:id="698" w:author="Peto" w:date="2018-06-14T07:18:00Z">
            <w:rPr>
              <w:noProof/>
              <w:webHidden/>
            </w:rPr>
          </w:rPrChange>
        </w:rPr>
        <w:fldChar w:fldCharType="separate"/>
      </w:r>
      <w:ins w:id="699" w:author="Peto" w:date="2018-06-10T16:57:00Z">
        <w:r w:rsidRPr="00A82009">
          <w:rPr>
            <w:noProof/>
            <w:webHidden/>
          </w:rPr>
          <w:t>33</w:t>
        </w:r>
        <w:r w:rsidRPr="00A82009">
          <w:rPr>
            <w:noProof/>
            <w:webHidden/>
            <w:rPrChange w:id="700" w:author="Peto" w:date="2018-06-14T07:18:00Z">
              <w:rPr>
                <w:noProof/>
                <w:webHidden/>
              </w:rPr>
            </w:rPrChange>
          </w:rPr>
          <w:fldChar w:fldCharType="end"/>
        </w:r>
        <w:r w:rsidRPr="00A82009">
          <w:rPr>
            <w:rStyle w:val="Hypertextovprepojenie"/>
            <w:noProof/>
            <w:rPrChange w:id="701" w:author="Peto" w:date="2018-06-14T07:18:00Z">
              <w:rPr>
                <w:rStyle w:val="Hypertextovprepojenie"/>
                <w:noProof/>
              </w:rPr>
            </w:rPrChange>
          </w:rPr>
          <w:fldChar w:fldCharType="end"/>
        </w:r>
      </w:ins>
    </w:p>
    <w:p w14:paraId="1F6FD686" w14:textId="77777777" w:rsidR="00F95B9C" w:rsidRPr="00A82009" w:rsidRDefault="00F95B9C">
      <w:pPr>
        <w:pStyle w:val="Obsah3"/>
        <w:rPr>
          <w:ins w:id="702" w:author="Peto" w:date="2018-06-10T16:57:00Z"/>
          <w:rFonts w:asciiTheme="minorHAnsi" w:eastAsiaTheme="minorEastAsia" w:hAnsiTheme="minorHAnsi" w:cstheme="minorBidi"/>
          <w:noProof/>
          <w:sz w:val="22"/>
          <w:szCs w:val="22"/>
        </w:rPr>
      </w:pPr>
      <w:ins w:id="703"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28"</w:instrText>
        </w:r>
        <w:r w:rsidRPr="00A82009">
          <w:rPr>
            <w:rStyle w:val="Hypertextovprepojenie"/>
            <w:noProof/>
          </w:rPr>
          <w:instrText xml:space="preserve"> </w:instrText>
        </w:r>
        <w:r w:rsidRPr="00A82009">
          <w:rPr>
            <w:rStyle w:val="Hypertextovprepojenie"/>
            <w:noProof/>
            <w:rPrChange w:id="704" w:author="Peto" w:date="2018-06-14T07:18:00Z">
              <w:rPr>
                <w:rStyle w:val="Hypertextovprepojenie"/>
                <w:noProof/>
              </w:rPr>
            </w:rPrChange>
          </w:rPr>
          <w:fldChar w:fldCharType="separate"/>
        </w:r>
        <w:r w:rsidRPr="00A82009">
          <w:rPr>
            <w:rStyle w:val="Hypertextovprepojenie"/>
            <w:noProof/>
          </w:rPr>
          <w:t>3.1.2</w:t>
        </w:r>
        <w:r w:rsidRPr="00A82009">
          <w:rPr>
            <w:rFonts w:asciiTheme="minorHAnsi" w:eastAsiaTheme="minorEastAsia" w:hAnsiTheme="minorHAnsi" w:cstheme="minorBidi"/>
            <w:noProof/>
            <w:sz w:val="22"/>
            <w:szCs w:val="22"/>
          </w:rPr>
          <w:tab/>
        </w:r>
        <w:r w:rsidRPr="00A82009">
          <w:rPr>
            <w:rStyle w:val="Hypertextovprepojenie"/>
            <w:noProof/>
          </w:rPr>
          <w:t>Merací protokol</w:t>
        </w:r>
        <w:r w:rsidRPr="00A82009">
          <w:rPr>
            <w:noProof/>
            <w:webHidden/>
          </w:rPr>
          <w:tab/>
        </w:r>
        <w:r w:rsidRPr="00820F54">
          <w:rPr>
            <w:noProof/>
            <w:webHidden/>
          </w:rPr>
          <w:fldChar w:fldCharType="begin"/>
        </w:r>
        <w:r w:rsidRPr="00A82009">
          <w:rPr>
            <w:noProof/>
            <w:webHidden/>
          </w:rPr>
          <w:instrText xml:space="preserve"> PAGEREF _Toc516413228 \h </w:instrText>
        </w:r>
      </w:ins>
      <w:r w:rsidRPr="00A82009">
        <w:rPr>
          <w:noProof/>
          <w:webHidden/>
          <w:rPrChange w:id="705" w:author="Peto" w:date="2018-06-14T07:18:00Z">
            <w:rPr>
              <w:noProof/>
              <w:webHidden/>
            </w:rPr>
          </w:rPrChange>
        </w:rPr>
      </w:r>
      <w:r w:rsidRPr="00A82009">
        <w:rPr>
          <w:noProof/>
          <w:webHidden/>
          <w:rPrChange w:id="706" w:author="Peto" w:date="2018-06-14T07:18:00Z">
            <w:rPr>
              <w:noProof/>
              <w:webHidden/>
            </w:rPr>
          </w:rPrChange>
        </w:rPr>
        <w:fldChar w:fldCharType="separate"/>
      </w:r>
      <w:ins w:id="707" w:author="Peto" w:date="2018-06-10T16:57:00Z">
        <w:r w:rsidRPr="00A82009">
          <w:rPr>
            <w:noProof/>
            <w:webHidden/>
          </w:rPr>
          <w:t>34</w:t>
        </w:r>
        <w:r w:rsidRPr="00A82009">
          <w:rPr>
            <w:noProof/>
            <w:webHidden/>
            <w:rPrChange w:id="708" w:author="Peto" w:date="2018-06-14T07:18:00Z">
              <w:rPr>
                <w:noProof/>
                <w:webHidden/>
              </w:rPr>
            </w:rPrChange>
          </w:rPr>
          <w:fldChar w:fldCharType="end"/>
        </w:r>
        <w:r w:rsidRPr="00A82009">
          <w:rPr>
            <w:rStyle w:val="Hypertextovprepojenie"/>
            <w:noProof/>
            <w:rPrChange w:id="709" w:author="Peto" w:date="2018-06-14T07:18:00Z">
              <w:rPr>
                <w:rStyle w:val="Hypertextovprepojenie"/>
                <w:noProof/>
              </w:rPr>
            </w:rPrChange>
          </w:rPr>
          <w:fldChar w:fldCharType="end"/>
        </w:r>
      </w:ins>
    </w:p>
    <w:p w14:paraId="208592BF" w14:textId="77777777" w:rsidR="00F95B9C" w:rsidRPr="00A82009" w:rsidRDefault="00F95B9C">
      <w:pPr>
        <w:pStyle w:val="Obsah3"/>
        <w:rPr>
          <w:ins w:id="710" w:author="Peto" w:date="2018-06-10T16:57:00Z"/>
          <w:rFonts w:asciiTheme="minorHAnsi" w:eastAsiaTheme="minorEastAsia" w:hAnsiTheme="minorHAnsi" w:cstheme="minorBidi"/>
          <w:noProof/>
          <w:sz w:val="22"/>
          <w:szCs w:val="22"/>
        </w:rPr>
      </w:pPr>
      <w:ins w:id="711"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29"</w:instrText>
        </w:r>
        <w:r w:rsidRPr="00A82009">
          <w:rPr>
            <w:rStyle w:val="Hypertextovprepojenie"/>
            <w:noProof/>
          </w:rPr>
          <w:instrText xml:space="preserve"> </w:instrText>
        </w:r>
        <w:r w:rsidRPr="00A82009">
          <w:rPr>
            <w:rStyle w:val="Hypertextovprepojenie"/>
            <w:noProof/>
            <w:rPrChange w:id="712" w:author="Peto" w:date="2018-06-14T07:18:00Z">
              <w:rPr>
                <w:rStyle w:val="Hypertextovprepojenie"/>
                <w:noProof/>
              </w:rPr>
            </w:rPrChange>
          </w:rPr>
          <w:fldChar w:fldCharType="separate"/>
        </w:r>
        <w:r w:rsidRPr="00A82009">
          <w:rPr>
            <w:rStyle w:val="Hypertextovprepojenie"/>
            <w:noProof/>
          </w:rPr>
          <w:t>3.1.3</w:t>
        </w:r>
        <w:r w:rsidRPr="00A82009">
          <w:rPr>
            <w:rFonts w:asciiTheme="minorHAnsi" w:eastAsiaTheme="minorEastAsia" w:hAnsiTheme="minorHAnsi" w:cstheme="minorBidi"/>
            <w:noProof/>
            <w:sz w:val="22"/>
            <w:szCs w:val="22"/>
          </w:rPr>
          <w:tab/>
        </w:r>
        <w:r w:rsidRPr="00A82009">
          <w:rPr>
            <w:rStyle w:val="Hypertextovprepojenie"/>
            <w:noProof/>
          </w:rPr>
          <w:t>Merané signály</w:t>
        </w:r>
        <w:r w:rsidRPr="00A82009">
          <w:rPr>
            <w:noProof/>
            <w:webHidden/>
          </w:rPr>
          <w:tab/>
        </w:r>
        <w:r w:rsidRPr="00820F54">
          <w:rPr>
            <w:noProof/>
            <w:webHidden/>
          </w:rPr>
          <w:fldChar w:fldCharType="begin"/>
        </w:r>
        <w:r w:rsidRPr="00A82009">
          <w:rPr>
            <w:noProof/>
            <w:webHidden/>
          </w:rPr>
          <w:instrText xml:space="preserve"> PAGEREF _Toc516413229 \h </w:instrText>
        </w:r>
      </w:ins>
      <w:r w:rsidRPr="00A82009">
        <w:rPr>
          <w:noProof/>
          <w:webHidden/>
          <w:rPrChange w:id="713" w:author="Peto" w:date="2018-06-14T07:18:00Z">
            <w:rPr>
              <w:noProof/>
              <w:webHidden/>
            </w:rPr>
          </w:rPrChange>
        </w:rPr>
      </w:r>
      <w:r w:rsidRPr="00A82009">
        <w:rPr>
          <w:noProof/>
          <w:webHidden/>
          <w:rPrChange w:id="714" w:author="Peto" w:date="2018-06-14T07:18:00Z">
            <w:rPr>
              <w:noProof/>
              <w:webHidden/>
            </w:rPr>
          </w:rPrChange>
        </w:rPr>
        <w:fldChar w:fldCharType="separate"/>
      </w:r>
      <w:ins w:id="715" w:author="Peto" w:date="2018-06-10T16:57:00Z">
        <w:r w:rsidRPr="00A82009">
          <w:rPr>
            <w:noProof/>
            <w:webHidden/>
          </w:rPr>
          <w:t>34</w:t>
        </w:r>
        <w:r w:rsidRPr="00A82009">
          <w:rPr>
            <w:noProof/>
            <w:webHidden/>
            <w:rPrChange w:id="716" w:author="Peto" w:date="2018-06-14T07:18:00Z">
              <w:rPr>
                <w:noProof/>
                <w:webHidden/>
              </w:rPr>
            </w:rPrChange>
          </w:rPr>
          <w:fldChar w:fldCharType="end"/>
        </w:r>
        <w:r w:rsidRPr="00A82009">
          <w:rPr>
            <w:rStyle w:val="Hypertextovprepojenie"/>
            <w:noProof/>
            <w:rPrChange w:id="717" w:author="Peto" w:date="2018-06-14T07:18:00Z">
              <w:rPr>
                <w:rStyle w:val="Hypertextovprepojenie"/>
                <w:noProof/>
              </w:rPr>
            </w:rPrChange>
          </w:rPr>
          <w:fldChar w:fldCharType="end"/>
        </w:r>
      </w:ins>
    </w:p>
    <w:p w14:paraId="3F5B687A" w14:textId="77777777" w:rsidR="00F95B9C" w:rsidRPr="00A82009" w:rsidRDefault="00F95B9C">
      <w:pPr>
        <w:pStyle w:val="Obsah3"/>
        <w:rPr>
          <w:ins w:id="718" w:author="Peto" w:date="2018-06-10T16:57:00Z"/>
          <w:rFonts w:asciiTheme="minorHAnsi" w:eastAsiaTheme="minorEastAsia" w:hAnsiTheme="minorHAnsi" w:cstheme="minorBidi"/>
          <w:noProof/>
          <w:sz w:val="22"/>
          <w:szCs w:val="22"/>
        </w:rPr>
      </w:pPr>
      <w:ins w:id="719"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0"</w:instrText>
        </w:r>
        <w:r w:rsidRPr="00A82009">
          <w:rPr>
            <w:rStyle w:val="Hypertextovprepojenie"/>
            <w:noProof/>
          </w:rPr>
          <w:instrText xml:space="preserve"> </w:instrText>
        </w:r>
        <w:r w:rsidRPr="00A82009">
          <w:rPr>
            <w:rStyle w:val="Hypertextovprepojenie"/>
            <w:noProof/>
            <w:rPrChange w:id="720" w:author="Peto" w:date="2018-06-14T07:18:00Z">
              <w:rPr>
                <w:rStyle w:val="Hypertextovprepojenie"/>
                <w:noProof/>
              </w:rPr>
            </w:rPrChange>
          </w:rPr>
          <w:fldChar w:fldCharType="separate"/>
        </w:r>
        <w:r w:rsidRPr="00A82009">
          <w:rPr>
            <w:rStyle w:val="Hypertextovprepojenie"/>
            <w:noProof/>
          </w:rPr>
          <w:t>3.1.1</w:t>
        </w:r>
        <w:r w:rsidRPr="00A82009">
          <w:rPr>
            <w:rFonts w:asciiTheme="minorHAnsi" w:eastAsiaTheme="minorEastAsia" w:hAnsiTheme="minorHAnsi" w:cstheme="minorBidi"/>
            <w:noProof/>
            <w:sz w:val="22"/>
            <w:szCs w:val="22"/>
          </w:rPr>
          <w:tab/>
        </w:r>
        <w:r w:rsidRPr="00A82009">
          <w:rPr>
            <w:rStyle w:val="Hypertextovprepojenie"/>
            <w:noProof/>
          </w:rPr>
          <w:t>Multikanálový bioimpedančný monitor</w:t>
        </w:r>
        <w:r w:rsidRPr="00A82009">
          <w:rPr>
            <w:noProof/>
            <w:webHidden/>
          </w:rPr>
          <w:tab/>
        </w:r>
        <w:r w:rsidRPr="00820F54">
          <w:rPr>
            <w:noProof/>
            <w:webHidden/>
          </w:rPr>
          <w:fldChar w:fldCharType="begin"/>
        </w:r>
        <w:r w:rsidRPr="00A82009">
          <w:rPr>
            <w:noProof/>
            <w:webHidden/>
          </w:rPr>
          <w:instrText xml:space="preserve"> PAGEREF _Toc516413230 \h </w:instrText>
        </w:r>
      </w:ins>
      <w:r w:rsidRPr="00A82009">
        <w:rPr>
          <w:noProof/>
          <w:webHidden/>
          <w:rPrChange w:id="721" w:author="Peto" w:date="2018-06-14T07:18:00Z">
            <w:rPr>
              <w:noProof/>
              <w:webHidden/>
            </w:rPr>
          </w:rPrChange>
        </w:rPr>
      </w:r>
      <w:r w:rsidRPr="00A82009">
        <w:rPr>
          <w:noProof/>
          <w:webHidden/>
          <w:rPrChange w:id="722" w:author="Peto" w:date="2018-06-14T07:18:00Z">
            <w:rPr>
              <w:noProof/>
              <w:webHidden/>
            </w:rPr>
          </w:rPrChange>
        </w:rPr>
        <w:fldChar w:fldCharType="separate"/>
      </w:r>
      <w:ins w:id="723" w:author="Peto" w:date="2018-06-10T16:57:00Z">
        <w:r w:rsidRPr="00A82009">
          <w:rPr>
            <w:noProof/>
            <w:webHidden/>
          </w:rPr>
          <w:t>37</w:t>
        </w:r>
        <w:r w:rsidRPr="00A82009">
          <w:rPr>
            <w:noProof/>
            <w:webHidden/>
            <w:rPrChange w:id="724" w:author="Peto" w:date="2018-06-14T07:18:00Z">
              <w:rPr>
                <w:noProof/>
                <w:webHidden/>
              </w:rPr>
            </w:rPrChange>
          </w:rPr>
          <w:fldChar w:fldCharType="end"/>
        </w:r>
        <w:r w:rsidRPr="00A82009">
          <w:rPr>
            <w:rStyle w:val="Hypertextovprepojenie"/>
            <w:noProof/>
            <w:rPrChange w:id="725" w:author="Peto" w:date="2018-06-14T07:18:00Z">
              <w:rPr>
                <w:rStyle w:val="Hypertextovprepojenie"/>
                <w:noProof/>
              </w:rPr>
            </w:rPrChange>
          </w:rPr>
          <w:fldChar w:fldCharType="end"/>
        </w:r>
      </w:ins>
    </w:p>
    <w:p w14:paraId="30C3E7EA" w14:textId="77777777" w:rsidR="00F95B9C" w:rsidRPr="00A82009" w:rsidRDefault="00F95B9C">
      <w:pPr>
        <w:pStyle w:val="Obsah3"/>
        <w:rPr>
          <w:ins w:id="726" w:author="Peto" w:date="2018-06-10T16:57:00Z"/>
          <w:rFonts w:asciiTheme="minorHAnsi" w:eastAsiaTheme="minorEastAsia" w:hAnsiTheme="minorHAnsi" w:cstheme="minorBidi"/>
          <w:noProof/>
          <w:sz w:val="22"/>
          <w:szCs w:val="22"/>
        </w:rPr>
      </w:pPr>
      <w:ins w:id="72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1"</w:instrText>
        </w:r>
        <w:r w:rsidRPr="00A82009">
          <w:rPr>
            <w:rStyle w:val="Hypertextovprepojenie"/>
            <w:noProof/>
          </w:rPr>
          <w:instrText xml:space="preserve"> </w:instrText>
        </w:r>
        <w:r w:rsidRPr="00A82009">
          <w:rPr>
            <w:rStyle w:val="Hypertextovprepojenie"/>
            <w:noProof/>
            <w:rPrChange w:id="728" w:author="Peto" w:date="2018-06-14T07:18:00Z">
              <w:rPr>
                <w:rStyle w:val="Hypertextovprepojenie"/>
                <w:noProof/>
              </w:rPr>
            </w:rPrChange>
          </w:rPr>
          <w:fldChar w:fldCharType="separate"/>
        </w:r>
        <w:r w:rsidRPr="00A82009">
          <w:rPr>
            <w:rStyle w:val="Hypertextovprepojenie"/>
            <w:noProof/>
          </w:rPr>
          <w:t>3.1.2</w:t>
        </w:r>
        <w:r w:rsidRPr="00A82009">
          <w:rPr>
            <w:rFonts w:asciiTheme="minorHAnsi" w:eastAsiaTheme="minorEastAsia" w:hAnsiTheme="minorHAnsi" w:cstheme="minorBidi"/>
            <w:noProof/>
            <w:sz w:val="22"/>
            <w:szCs w:val="22"/>
          </w:rPr>
          <w:tab/>
        </w:r>
        <w:r w:rsidRPr="00A82009">
          <w:rPr>
            <w:rStyle w:val="Hypertextovprepojenie"/>
            <w:noProof/>
          </w:rPr>
          <w:t>Spracovanie dát</w:t>
        </w:r>
        <w:r w:rsidRPr="00A82009">
          <w:rPr>
            <w:noProof/>
            <w:webHidden/>
          </w:rPr>
          <w:tab/>
        </w:r>
        <w:r w:rsidRPr="00820F54">
          <w:rPr>
            <w:noProof/>
            <w:webHidden/>
          </w:rPr>
          <w:fldChar w:fldCharType="begin"/>
        </w:r>
        <w:r w:rsidRPr="00A82009">
          <w:rPr>
            <w:noProof/>
            <w:webHidden/>
          </w:rPr>
          <w:instrText xml:space="preserve"> PAGEREF _Toc516413231 \h </w:instrText>
        </w:r>
      </w:ins>
      <w:r w:rsidRPr="00A82009">
        <w:rPr>
          <w:noProof/>
          <w:webHidden/>
          <w:rPrChange w:id="729" w:author="Peto" w:date="2018-06-14T07:18:00Z">
            <w:rPr>
              <w:noProof/>
              <w:webHidden/>
            </w:rPr>
          </w:rPrChange>
        </w:rPr>
      </w:r>
      <w:r w:rsidRPr="00A82009">
        <w:rPr>
          <w:noProof/>
          <w:webHidden/>
          <w:rPrChange w:id="730" w:author="Peto" w:date="2018-06-14T07:18:00Z">
            <w:rPr>
              <w:noProof/>
              <w:webHidden/>
            </w:rPr>
          </w:rPrChange>
        </w:rPr>
        <w:fldChar w:fldCharType="separate"/>
      </w:r>
      <w:ins w:id="731" w:author="Peto" w:date="2018-06-10T16:57:00Z">
        <w:r w:rsidRPr="00A82009">
          <w:rPr>
            <w:noProof/>
            <w:webHidden/>
          </w:rPr>
          <w:t>39</w:t>
        </w:r>
        <w:r w:rsidRPr="00A82009">
          <w:rPr>
            <w:noProof/>
            <w:webHidden/>
            <w:rPrChange w:id="732" w:author="Peto" w:date="2018-06-14T07:18:00Z">
              <w:rPr>
                <w:noProof/>
                <w:webHidden/>
              </w:rPr>
            </w:rPrChange>
          </w:rPr>
          <w:fldChar w:fldCharType="end"/>
        </w:r>
        <w:r w:rsidRPr="00A82009">
          <w:rPr>
            <w:rStyle w:val="Hypertextovprepojenie"/>
            <w:noProof/>
            <w:rPrChange w:id="733" w:author="Peto" w:date="2018-06-14T07:18:00Z">
              <w:rPr>
                <w:rStyle w:val="Hypertextovprepojenie"/>
                <w:noProof/>
              </w:rPr>
            </w:rPrChange>
          </w:rPr>
          <w:fldChar w:fldCharType="end"/>
        </w:r>
      </w:ins>
    </w:p>
    <w:p w14:paraId="66A4BC72" w14:textId="77777777" w:rsidR="00F95B9C" w:rsidRPr="00A82009" w:rsidRDefault="00F95B9C">
      <w:pPr>
        <w:pStyle w:val="Obsah3"/>
        <w:rPr>
          <w:ins w:id="734" w:author="Peto" w:date="2018-06-10T16:57:00Z"/>
          <w:rFonts w:asciiTheme="minorHAnsi" w:eastAsiaTheme="minorEastAsia" w:hAnsiTheme="minorHAnsi" w:cstheme="minorBidi"/>
          <w:noProof/>
          <w:sz w:val="22"/>
          <w:szCs w:val="22"/>
        </w:rPr>
      </w:pPr>
      <w:ins w:id="73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2"</w:instrText>
        </w:r>
        <w:r w:rsidRPr="00A82009">
          <w:rPr>
            <w:rStyle w:val="Hypertextovprepojenie"/>
            <w:noProof/>
          </w:rPr>
          <w:instrText xml:space="preserve"> </w:instrText>
        </w:r>
        <w:r w:rsidRPr="00A82009">
          <w:rPr>
            <w:rStyle w:val="Hypertextovprepojenie"/>
            <w:noProof/>
            <w:rPrChange w:id="736" w:author="Peto" w:date="2018-06-14T07:18:00Z">
              <w:rPr>
                <w:rStyle w:val="Hypertextovprepojenie"/>
                <w:noProof/>
              </w:rPr>
            </w:rPrChange>
          </w:rPr>
          <w:fldChar w:fldCharType="separate"/>
        </w:r>
        <w:r w:rsidRPr="00A82009">
          <w:rPr>
            <w:rStyle w:val="Hypertextovprepojenie"/>
            <w:noProof/>
          </w:rPr>
          <w:t>3.1.3</w:t>
        </w:r>
        <w:r w:rsidRPr="00A82009">
          <w:rPr>
            <w:rFonts w:asciiTheme="minorHAnsi" w:eastAsiaTheme="minorEastAsia" w:hAnsiTheme="minorHAnsi" w:cstheme="minorBidi"/>
            <w:noProof/>
            <w:sz w:val="22"/>
            <w:szCs w:val="22"/>
          </w:rPr>
          <w:tab/>
        </w:r>
        <w:r w:rsidRPr="00A82009">
          <w:rPr>
            <w:rStyle w:val="Hypertextovprepojenie"/>
            <w:noProof/>
          </w:rPr>
          <w:t>Detekcia prvého srdečného zvuku (S1)</w:t>
        </w:r>
        <w:r w:rsidRPr="00A82009">
          <w:rPr>
            <w:noProof/>
            <w:webHidden/>
          </w:rPr>
          <w:tab/>
        </w:r>
        <w:r w:rsidRPr="00820F54">
          <w:rPr>
            <w:noProof/>
            <w:webHidden/>
          </w:rPr>
          <w:fldChar w:fldCharType="begin"/>
        </w:r>
        <w:r w:rsidRPr="00A82009">
          <w:rPr>
            <w:noProof/>
            <w:webHidden/>
          </w:rPr>
          <w:instrText xml:space="preserve"> PAGEREF _Toc516413232 \h </w:instrText>
        </w:r>
      </w:ins>
      <w:r w:rsidRPr="00A82009">
        <w:rPr>
          <w:noProof/>
          <w:webHidden/>
          <w:rPrChange w:id="737" w:author="Peto" w:date="2018-06-14T07:18:00Z">
            <w:rPr>
              <w:noProof/>
              <w:webHidden/>
            </w:rPr>
          </w:rPrChange>
        </w:rPr>
      </w:r>
      <w:r w:rsidRPr="00A82009">
        <w:rPr>
          <w:noProof/>
          <w:webHidden/>
          <w:rPrChange w:id="738" w:author="Peto" w:date="2018-06-14T07:18:00Z">
            <w:rPr>
              <w:noProof/>
              <w:webHidden/>
            </w:rPr>
          </w:rPrChange>
        </w:rPr>
        <w:fldChar w:fldCharType="separate"/>
      </w:r>
      <w:ins w:id="739" w:author="Peto" w:date="2018-06-10T16:57:00Z">
        <w:r w:rsidRPr="00A82009">
          <w:rPr>
            <w:noProof/>
            <w:webHidden/>
          </w:rPr>
          <w:t>41</w:t>
        </w:r>
        <w:r w:rsidRPr="00A82009">
          <w:rPr>
            <w:noProof/>
            <w:webHidden/>
            <w:rPrChange w:id="740" w:author="Peto" w:date="2018-06-14T07:18:00Z">
              <w:rPr>
                <w:noProof/>
                <w:webHidden/>
              </w:rPr>
            </w:rPrChange>
          </w:rPr>
          <w:fldChar w:fldCharType="end"/>
        </w:r>
        <w:r w:rsidRPr="00A82009">
          <w:rPr>
            <w:rStyle w:val="Hypertextovprepojenie"/>
            <w:noProof/>
            <w:rPrChange w:id="741" w:author="Peto" w:date="2018-06-14T07:18:00Z">
              <w:rPr>
                <w:rStyle w:val="Hypertextovprepojenie"/>
                <w:noProof/>
              </w:rPr>
            </w:rPrChange>
          </w:rPr>
          <w:fldChar w:fldCharType="end"/>
        </w:r>
      </w:ins>
    </w:p>
    <w:p w14:paraId="58DE4358" w14:textId="77777777" w:rsidR="00F95B9C" w:rsidRPr="00A82009" w:rsidRDefault="00F95B9C">
      <w:pPr>
        <w:pStyle w:val="Obsah3"/>
        <w:rPr>
          <w:ins w:id="742" w:author="Peto" w:date="2018-06-10T16:57:00Z"/>
          <w:rFonts w:asciiTheme="minorHAnsi" w:eastAsiaTheme="minorEastAsia" w:hAnsiTheme="minorHAnsi" w:cstheme="minorBidi"/>
          <w:noProof/>
          <w:sz w:val="22"/>
          <w:szCs w:val="22"/>
        </w:rPr>
      </w:pPr>
      <w:ins w:id="743"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3"</w:instrText>
        </w:r>
        <w:r w:rsidRPr="00A82009">
          <w:rPr>
            <w:rStyle w:val="Hypertextovprepojenie"/>
            <w:noProof/>
          </w:rPr>
          <w:instrText xml:space="preserve"> </w:instrText>
        </w:r>
        <w:r w:rsidRPr="00A82009">
          <w:rPr>
            <w:rStyle w:val="Hypertextovprepojenie"/>
            <w:noProof/>
            <w:rPrChange w:id="744" w:author="Peto" w:date="2018-06-14T07:18:00Z">
              <w:rPr>
                <w:rStyle w:val="Hypertextovprepojenie"/>
                <w:noProof/>
              </w:rPr>
            </w:rPrChange>
          </w:rPr>
          <w:fldChar w:fldCharType="separate"/>
        </w:r>
        <w:r w:rsidRPr="00A82009">
          <w:rPr>
            <w:rStyle w:val="Hypertextovprepojenie"/>
            <w:noProof/>
          </w:rPr>
          <w:t>3.1.4</w:t>
        </w:r>
        <w:r w:rsidRPr="00A82009">
          <w:rPr>
            <w:rFonts w:asciiTheme="minorHAnsi" w:eastAsiaTheme="minorEastAsia" w:hAnsiTheme="minorHAnsi" w:cstheme="minorBidi"/>
            <w:noProof/>
            <w:sz w:val="22"/>
            <w:szCs w:val="22"/>
          </w:rPr>
          <w:tab/>
        </w:r>
        <w:r w:rsidRPr="00A82009">
          <w:rPr>
            <w:rStyle w:val="Hypertextovprepojenie"/>
            <w:noProof/>
          </w:rPr>
          <w:t>Detekcia srdečného zvuku S2</w:t>
        </w:r>
        <w:r w:rsidRPr="00A82009">
          <w:rPr>
            <w:noProof/>
            <w:webHidden/>
          </w:rPr>
          <w:tab/>
        </w:r>
        <w:r w:rsidRPr="00820F54">
          <w:rPr>
            <w:noProof/>
            <w:webHidden/>
          </w:rPr>
          <w:fldChar w:fldCharType="begin"/>
        </w:r>
        <w:r w:rsidRPr="00A82009">
          <w:rPr>
            <w:noProof/>
            <w:webHidden/>
          </w:rPr>
          <w:instrText xml:space="preserve"> PAGEREF _Toc516413233 \h </w:instrText>
        </w:r>
      </w:ins>
      <w:r w:rsidRPr="00A82009">
        <w:rPr>
          <w:noProof/>
          <w:webHidden/>
          <w:rPrChange w:id="745" w:author="Peto" w:date="2018-06-14T07:18:00Z">
            <w:rPr>
              <w:noProof/>
              <w:webHidden/>
            </w:rPr>
          </w:rPrChange>
        </w:rPr>
      </w:r>
      <w:r w:rsidRPr="00A82009">
        <w:rPr>
          <w:noProof/>
          <w:webHidden/>
          <w:rPrChange w:id="746" w:author="Peto" w:date="2018-06-14T07:18:00Z">
            <w:rPr>
              <w:noProof/>
              <w:webHidden/>
            </w:rPr>
          </w:rPrChange>
        </w:rPr>
        <w:fldChar w:fldCharType="separate"/>
      </w:r>
      <w:ins w:id="747" w:author="Peto" w:date="2018-06-10T16:57:00Z">
        <w:r w:rsidRPr="00A82009">
          <w:rPr>
            <w:noProof/>
            <w:webHidden/>
          </w:rPr>
          <w:t>51</w:t>
        </w:r>
        <w:r w:rsidRPr="00A82009">
          <w:rPr>
            <w:noProof/>
            <w:webHidden/>
            <w:rPrChange w:id="748" w:author="Peto" w:date="2018-06-14T07:18:00Z">
              <w:rPr>
                <w:noProof/>
                <w:webHidden/>
              </w:rPr>
            </w:rPrChange>
          </w:rPr>
          <w:fldChar w:fldCharType="end"/>
        </w:r>
        <w:r w:rsidRPr="00A82009">
          <w:rPr>
            <w:rStyle w:val="Hypertextovprepojenie"/>
            <w:noProof/>
            <w:rPrChange w:id="749" w:author="Peto" w:date="2018-06-14T07:18:00Z">
              <w:rPr>
                <w:rStyle w:val="Hypertextovprepojenie"/>
                <w:noProof/>
              </w:rPr>
            </w:rPrChange>
          </w:rPr>
          <w:fldChar w:fldCharType="end"/>
        </w:r>
      </w:ins>
    </w:p>
    <w:p w14:paraId="61CA7051" w14:textId="77777777" w:rsidR="00F95B9C" w:rsidRPr="00A82009" w:rsidRDefault="00F95B9C">
      <w:pPr>
        <w:pStyle w:val="Obsah2"/>
        <w:rPr>
          <w:ins w:id="750" w:author="Peto" w:date="2018-06-10T16:57:00Z"/>
          <w:rFonts w:asciiTheme="minorHAnsi" w:eastAsiaTheme="minorEastAsia" w:hAnsiTheme="minorHAnsi" w:cstheme="minorBidi"/>
          <w:noProof/>
          <w:sz w:val="22"/>
          <w:szCs w:val="22"/>
        </w:rPr>
      </w:pPr>
      <w:ins w:id="751"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4"</w:instrText>
        </w:r>
        <w:r w:rsidRPr="00A82009">
          <w:rPr>
            <w:rStyle w:val="Hypertextovprepojenie"/>
            <w:noProof/>
          </w:rPr>
          <w:instrText xml:space="preserve"> </w:instrText>
        </w:r>
        <w:r w:rsidRPr="00A82009">
          <w:rPr>
            <w:rStyle w:val="Hypertextovprepojenie"/>
            <w:noProof/>
            <w:rPrChange w:id="752" w:author="Peto" w:date="2018-06-14T07:18:00Z">
              <w:rPr>
                <w:rStyle w:val="Hypertextovprepojenie"/>
                <w:noProof/>
              </w:rPr>
            </w:rPrChange>
          </w:rPr>
          <w:fldChar w:fldCharType="separate"/>
        </w:r>
        <w:r w:rsidRPr="00A82009">
          <w:rPr>
            <w:rStyle w:val="Hypertextovprepojenie"/>
            <w:noProof/>
          </w:rPr>
          <w:t>3.2</w:t>
        </w:r>
        <w:r w:rsidRPr="00A82009">
          <w:rPr>
            <w:rFonts w:asciiTheme="minorHAnsi" w:eastAsiaTheme="minorEastAsia" w:hAnsiTheme="minorHAnsi" w:cstheme="minorBidi"/>
            <w:noProof/>
            <w:sz w:val="22"/>
            <w:szCs w:val="22"/>
          </w:rPr>
          <w:tab/>
        </w:r>
        <w:r w:rsidRPr="00A82009">
          <w:rPr>
            <w:rStyle w:val="Hypertextovprepojenie"/>
            <w:noProof/>
          </w:rPr>
          <w:t>Detekcia bioimpedančných parametrov</w:t>
        </w:r>
        <w:r w:rsidRPr="00A82009">
          <w:rPr>
            <w:noProof/>
            <w:webHidden/>
          </w:rPr>
          <w:tab/>
        </w:r>
        <w:r w:rsidRPr="00820F54">
          <w:rPr>
            <w:noProof/>
            <w:webHidden/>
          </w:rPr>
          <w:fldChar w:fldCharType="begin"/>
        </w:r>
        <w:r w:rsidRPr="00A82009">
          <w:rPr>
            <w:noProof/>
            <w:webHidden/>
          </w:rPr>
          <w:instrText xml:space="preserve"> PAGEREF _Toc516413234 \h </w:instrText>
        </w:r>
      </w:ins>
      <w:r w:rsidRPr="00A82009">
        <w:rPr>
          <w:noProof/>
          <w:webHidden/>
          <w:rPrChange w:id="753" w:author="Peto" w:date="2018-06-14T07:18:00Z">
            <w:rPr>
              <w:noProof/>
              <w:webHidden/>
            </w:rPr>
          </w:rPrChange>
        </w:rPr>
      </w:r>
      <w:r w:rsidRPr="00A82009">
        <w:rPr>
          <w:noProof/>
          <w:webHidden/>
          <w:rPrChange w:id="754" w:author="Peto" w:date="2018-06-14T07:18:00Z">
            <w:rPr>
              <w:noProof/>
              <w:webHidden/>
            </w:rPr>
          </w:rPrChange>
        </w:rPr>
        <w:fldChar w:fldCharType="separate"/>
      </w:r>
      <w:ins w:id="755" w:author="Peto" w:date="2018-06-10T16:57:00Z">
        <w:r w:rsidRPr="00A82009">
          <w:rPr>
            <w:noProof/>
            <w:webHidden/>
          </w:rPr>
          <w:t>52</w:t>
        </w:r>
        <w:r w:rsidRPr="00A82009">
          <w:rPr>
            <w:noProof/>
            <w:webHidden/>
            <w:rPrChange w:id="756" w:author="Peto" w:date="2018-06-14T07:18:00Z">
              <w:rPr>
                <w:noProof/>
                <w:webHidden/>
              </w:rPr>
            </w:rPrChange>
          </w:rPr>
          <w:fldChar w:fldCharType="end"/>
        </w:r>
        <w:r w:rsidRPr="00A82009">
          <w:rPr>
            <w:rStyle w:val="Hypertextovprepojenie"/>
            <w:noProof/>
            <w:rPrChange w:id="757" w:author="Peto" w:date="2018-06-14T07:18:00Z">
              <w:rPr>
                <w:rStyle w:val="Hypertextovprepojenie"/>
                <w:noProof/>
              </w:rPr>
            </w:rPrChange>
          </w:rPr>
          <w:fldChar w:fldCharType="end"/>
        </w:r>
      </w:ins>
    </w:p>
    <w:p w14:paraId="2E43BC1A" w14:textId="77777777" w:rsidR="00F95B9C" w:rsidRPr="00A82009" w:rsidRDefault="00F95B9C">
      <w:pPr>
        <w:pStyle w:val="Obsah3"/>
        <w:rPr>
          <w:ins w:id="758" w:author="Peto" w:date="2018-06-10T16:57:00Z"/>
          <w:rFonts w:asciiTheme="minorHAnsi" w:eastAsiaTheme="minorEastAsia" w:hAnsiTheme="minorHAnsi" w:cstheme="minorBidi"/>
          <w:noProof/>
          <w:sz w:val="22"/>
          <w:szCs w:val="22"/>
        </w:rPr>
      </w:pPr>
      <w:ins w:id="759"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5"</w:instrText>
        </w:r>
        <w:r w:rsidRPr="00A82009">
          <w:rPr>
            <w:rStyle w:val="Hypertextovprepojenie"/>
            <w:noProof/>
          </w:rPr>
          <w:instrText xml:space="preserve"> </w:instrText>
        </w:r>
        <w:r w:rsidRPr="00A82009">
          <w:rPr>
            <w:rStyle w:val="Hypertextovprepojenie"/>
            <w:noProof/>
            <w:rPrChange w:id="760" w:author="Peto" w:date="2018-06-14T07:18:00Z">
              <w:rPr>
                <w:rStyle w:val="Hypertextovprepojenie"/>
                <w:noProof/>
              </w:rPr>
            </w:rPrChange>
          </w:rPr>
          <w:fldChar w:fldCharType="separate"/>
        </w:r>
        <w:r w:rsidRPr="00A82009">
          <w:rPr>
            <w:rStyle w:val="Hypertextovprepojenie"/>
            <w:noProof/>
          </w:rPr>
          <w:t>3.2.1</w:t>
        </w:r>
        <w:r w:rsidRPr="00A82009">
          <w:rPr>
            <w:rFonts w:asciiTheme="minorHAnsi" w:eastAsiaTheme="minorEastAsia" w:hAnsiTheme="minorHAnsi" w:cstheme="minorBidi"/>
            <w:noProof/>
            <w:sz w:val="22"/>
            <w:szCs w:val="22"/>
          </w:rPr>
          <w:tab/>
        </w:r>
        <w:r w:rsidRPr="00A82009">
          <w:rPr>
            <w:rStyle w:val="Hypertextovprepojenie"/>
            <w:noProof/>
          </w:rPr>
          <w:t>Úvod do navrhnutej metodiky</w:t>
        </w:r>
        <w:r w:rsidRPr="00A82009">
          <w:rPr>
            <w:noProof/>
            <w:webHidden/>
          </w:rPr>
          <w:tab/>
        </w:r>
        <w:r w:rsidRPr="00820F54">
          <w:rPr>
            <w:noProof/>
            <w:webHidden/>
          </w:rPr>
          <w:fldChar w:fldCharType="begin"/>
        </w:r>
        <w:r w:rsidRPr="00A82009">
          <w:rPr>
            <w:noProof/>
            <w:webHidden/>
          </w:rPr>
          <w:instrText xml:space="preserve"> PAGEREF _Toc516413235 \h </w:instrText>
        </w:r>
      </w:ins>
      <w:r w:rsidRPr="00A82009">
        <w:rPr>
          <w:noProof/>
          <w:webHidden/>
          <w:rPrChange w:id="761" w:author="Peto" w:date="2018-06-14T07:18:00Z">
            <w:rPr>
              <w:noProof/>
              <w:webHidden/>
            </w:rPr>
          </w:rPrChange>
        </w:rPr>
      </w:r>
      <w:r w:rsidRPr="00A82009">
        <w:rPr>
          <w:noProof/>
          <w:webHidden/>
          <w:rPrChange w:id="762" w:author="Peto" w:date="2018-06-14T07:18:00Z">
            <w:rPr>
              <w:noProof/>
              <w:webHidden/>
            </w:rPr>
          </w:rPrChange>
        </w:rPr>
        <w:fldChar w:fldCharType="separate"/>
      </w:r>
      <w:ins w:id="763" w:author="Peto" w:date="2018-06-10T16:57:00Z">
        <w:r w:rsidRPr="00A82009">
          <w:rPr>
            <w:noProof/>
            <w:webHidden/>
          </w:rPr>
          <w:t>52</w:t>
        </w:r>
        <w:r w:rsidRPr="00A82009">
          <w:rPr>
            <w:noProof/>
            <w:webHidden/>
            <w:rPrChange w:id="764" w:author="Peto" w:date="2018-06-14T07:18:00Z">
              <w:rPr>
                <w:noProof/>
                <w:webHidden/>
              </w:rPr>
            </w:rPrChange>
          </w:rPr>
          <w:fldChar w:fldCharType="end"/>
        </w:r>
        <w:r w:rsidRPr="00A82009">
          <w:rPr>
            <w:rStyle w:val="Hypertextovprepojenie"/>
            <w:noProof/>
            <w:rPrChange w:id="765" w:author="Peto" w:date="2018-06-14T07:18:00Z">
              <w:rPr>
                <w:rStyle w:val="Hypertextovprepojenie"/>
                <w:noProof/>
              </w:rPr>
            </w:rPrChange>
          </w:rPr>
          <w:fldChar w:fldCharType="end"/>
        </w:r>
      </w:ins>
    </w:p>
    <w:p w14:paraId="779401C4" w14:textId="77777777" w:rsidR="00F95B9C" w:rsidRPr="00A82009" w:rsidRDefault="00F95B9C">
      <w:pPr>
        <w:pStyle w:val="Obsah3"/>
        <w:rPr>
          <w:ins w:id="766" w:author="Peto" w:date="2018-06-10T16:57:00Z"/>
          <w:rFonts w:asciiTheme="minorHAnsi" w:eastAsiaTheme="minorEastAsia" w:hAnsiTheme="minorHAnsi" w:cstheme="minorBidi"/>
          <w:noProof/>
          <w:sz w:val="22"/>
          <w:szCs w:val="22"/>
        </w:rPr>
      </w:pPr>
      <w:ins w:id="76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6"</w:instrText>
        </w:r>
        <w:r w:rsidRPr="00A82009">
          <w:rPr>
            <w:rStyle w:val="Hypertextovprepojenie"/>
            <w:noProof/>
          </w:rPr>
          <w:instrText xml:space="preserve"> </w:instrText>
        </w:r>
        <w:r w:rsidRPr="00A82009">
          <w:rPr>
            <w:rStyle w:val="Hypertextovprepojenie"/>
            <w:noProof/>
            <w:rPrChange w:id="768" w:author="Peto" w:date="2018-06-14T07:18:00Z">
              <w:rPr>
                <w:rStyle w:val="Hypertextovprepojenie"/>
                <w:noProof/>
              </w:rPr>
            </w:rPrChange>
          </w:rPr>
          <w:fldChar w:fldCharType="separate"/>
        </w:r>
        <w:r w:rsidRPr="00A82009">
          <w:rPr>
            <w:rStyle w:val="Hypertextovprepojenie"/>
            <w:noProof/>
          </w:rPr>
          <w:t>3.2.2</w:t>
        </w:r>
        <w:r w:rsidRPr="00A82009">
          <w:rPr>
            <w:rFonts w:asciiTheme="minorHAnsi" w:eastAsiaTheme="minorEastAsia" w:hAnsiTheme="minorHAnsi" w:cstheme="minorBidi"/>
            <w:noProof/>
            <w:sz w:val="22"/>
            <w:szCs w:val="22"/>
          </w:rPr>
          <w:tab/>
        </w:r>
        <w:r w:rsidRPr="00A82009">
          <w:rPr>
            <w:rStyle w:val="Hypertextovprepojenie"/>
            <w:noProof/>
          </w:rPr>
          <w:t>Popisná štatistika - spontánne dýchanie</w:t>
        </w:r>
        <w:r w:rsidRPr="00A82009">
          <w:rPr>
            <w:noProof/>
            <w:webHidden/>
          </w:rPr>
          <w:tab/>
        </w:r>
        <w:r w:rsidRPr="00820F54">
          <w:rPr>
            <w:noProof/>
            <w:webHidden/>
          </w:rPr>
          <w:fldChar w:fldCharType="begin"/>
        </w:r>
        <w:r w:rsidRPr="00A82009">
          <w:rPr>
            <w:noProof/>
            <w:webHidden/>
          </w:rPr>
          <w:instrText xml:space="preserve"> PAGEREF _Toc516413236 \h </w:instrText>
        </w:r>
      </w:ins>
      <w:r w:rsidRPr="00A82009">
        <w:rPr>
          <w:noProof/>
          <w:webHidden/>
          <w:rPrChange w:id="769" w:author="Peto" w:date="2018-06-14T07:18:00Z">
            <w:rPr>
              <w:noProof/>
              <w:webHidden/>
            </w:rPr>
          </w:rPrChange>
        </w:rPr>
      </w:r>
      <w:r w:rsidRPr="00A82009">
        <w:rPr>
          <w:noProof/>
          <w:webHidden/>
          <w:rPrChange w:id="770" w:author="Peto" w:date="2018-06-14T07:18:00Z">
            <w:rPr>
              <w:noProof/>
              <w:webHidden/>
            </w:rPr>
          </w:rPrChange>
        </w:rPr>
        <w:fldChar w:fldCharType="separate"/>
      </w:r>
      <w:ins w:id="771" w:author="Peto" w:date="2018-06-10T16:57:00Z">
        <w:r w:rsidRPr="00A82009">
          <w:rPr>
            <w:noProof/>
            <w:webHidden/>
          </w:rPr>
          <w:t>56</w:t>
        </w:r>
        <w:r w:rsidRPr="00A82009">
          <w:rPr>
            <w:noProof/>
            <w:webHidden/>
            <w:rPrChange w:id="772" w:author="Peto" w:date="2018-06-14T07:18:00Z">
              <w:rPr>
                <w:noProof/>
                <w:webHidden/>
              </w:rPr>
            </w:rPrChange>
          </w:rPr>
          <w:fldChar w:fldCharType="end"/>
        </w:r>
        <w:r w:rsidRPr="00A82009">
          <w:rPr>
            <w:rStyle w:val="Hypertextovprepojenie"/>
            <w:noProof/>
            <w:rPrChange w:id="773" w:author="Peto" w:date="2018-06-14T07:18:00Z">
              <w:rPr>
                <w:rStyle w:val="Hypertextovprepojenie"/>
                <w:noProof/>
              </w:rPr>
            </w:rPrChange>
          </w:rPr>
          <w:fldChar w:fldCharType="end"/>
        </w:r>
      </w:ins>
    </w:p>
    <w:p w14:paraId="0414B19F" w14:textId="77777777" w:rsidR="00F95B9C" w:rsidRPr="00A82009" w:rsidRDefault="00F95B9C">
      <w:pPr>
        <w:pStyle w:val="Obsah3"/>
        <w:rPr>
          <w:ins w:id="774" w:author="Peto" w:date="2018-06-10T16:57:00Z"/>
          <w:rFonts w:asciiTheme="minorHAnsi" w:eastAsiaTheme="minorEastAsia" w:hAnsiTheme="minorHAnsi" w:cstheme="minorBidi"/>
          <w:noProof/>
          <w:sz w:val="22"/>
          <w:szCs w:val="22"/>
        </w:rPr>
      </w:pPr>
      <w:ins w:id="77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7"</w:instrText>
        </w:r>
        <w:r w:rsidRPr="00A82009">
          <w:rPr>
            <w:rStyle w:val="Hypertextovprepojenie"/>
            <w:noProof/>
          </w:rPr>
          <w:instrText xml:space="preserve"> </w:instrText>
        </w:r>
        <w:r w:rsidRPr="00A82009">
          <w:rPr>
            <w:rStyle w:val="Hypertextovprepojenie"/>
            <w:noProof/>
            <w:rPrChange w:id="776" w:author="Peto" w:date="2018-06-14T07:18:00Z">
              <w:rPr>
                <w:rStyle w:val="Hypertextovprepojenie"/>
                <w:noProof/>
              </w:rPr>
            </w:rPrChange>
          </w:rPr>
          <w:fldChar w:fldCharType="separate"/>
        </w:r>
        <w:r w:rsidRPr="00A82009">
          <w:rPr>
            <w:rStyle w:val="Hypertextovprepojenie"/>
            <w:noProof/>
          </w:rPr>
          <w:t>3.2.3</w:t>
        </w:r>
        <w:r w:rsidRPr="00A82009">
          <w:rPr>
            <w:rFonts w:asciiTheme="minorHAnsi" w:eastAsiaTheme="minorEastAsia" w:hAnsiTheme="minorHAnsi" w:cstheme="minorBidi"/>
            <w:noProof/>
            <w:sz w:val="22"/>
            <w:szCs w:val="22"/>
          </w:rPr>
          <w:tab/>
        </w:r>
        <w:r w:rsidRPr="00A82009">
          <w:rPr>
            <w:rStyle w:val="Hypertextovprepojenie"/>
            <w:noProof/>
          </w:rPr>
          <w:t>Popisná štatistika - Hlboké dýchanie</w:t>
        </w:r>
        <w:r w:rsidRPr="00A82009">
          <w:rPr>
            <w:noProof/>
            <w:webHidden/>
          </w:rPr>
          <w:tab/>
        </w:r>
        <w:r w:rsidRPr="00820F54">
          <w:rPr>
            <w:noProof/>
            <w:webHidden/>
          </w:rPr>
          <w:fldChar w:fldCharType="begin"/>
        </w:r>
        <w:r w:rsidRPr="00A82009">
          <w:rPr>
            <w:noProof/>
            <w:webHidden/>
          </w:rPr>
          <w:instrText xml:space="preserve"> PAGEREF _Toc516413237 \h </w:instrText>
        </w:r>
      </w:ins>
      <w:r w:rsidRPr="00A82009">
        <w:rPr>
          <w:noProof/>
          <w:webHidden/>
          <w:rPrChange w:id="777" w:author="Peto" w:date="2018-06-14T07:18:00Z">
            <w:rPr>
              <w:noProof/>
              <w:webHidden/>
            </w:rPr>
          </w:rPrChange>
        </w:rPr>
      </w:r>
      <w:r w:rsidRPr="00A82009">
        <w:rPr>
          <w:noProof/>
          <w:webHidden/>
          <w:rPrChange w:id="778" w:author="Peto" w:date="2018-06-14T07:18:00Z">
            <w:rPr>
              <w:noProof/>
              <w:webHidden/>
            </w:rPr>
          </w:rPrChange>
        </w:rPr>
        <w:fldChar w:fldCharType="separate"/>
      </w:r>
      <w:ins w:id="779" w:author="Peto" w:date="2018-06-10T16:57:00Z">
        <w:r w:rsidRPr="00A82009">
          <w:rPr>
            <w:noProof/>
            <w:webHidden/>
          </w:rPr>
          <w:t>60</w:t>
        </w:r>
        <w:r w:rsidRPr="00A82009">
          <w:rPr>
            <w:noProof/>
            <w:webHidden/>
            <w:rPrChange w:id="780" w:author="Peto" w:date="2018-06-14T07:18:00Z">
              <w:rPr>
                <w:noProof/>
                <w:webHidden/>
              </w:rPr>
            </w:rPrChange>
          </w:rPr>
          <w:fldChar w:fldCharType="end"/>
        </w:r>
        <w:r w:rsidRPr="00A82009">
          <w:rPr>
            <w:rStyle w:val="Hypertextovprepojenie"/>
            <w:noProof/>
            <w:rPrChange w:id="781" w:author="Peto" w:date="2018-06-14T07:18:00Z">
              <w:rPr>
                <w:rStyle w:val="Hypertextovprepojenie"/>
                <w:noProof/>
              </w:rPr>
            </w:rPrChange>
          </w:rPr>
          <w:fldChar w:fldCharType="end"/>
        </w:r>
      </w:ins>
    </w:p>
    <w:p w14:paraId="28EEC627" w14:textId="77777777" w:rsidR="00F95B9C" w:rsidRPr="00A82009" w:rsidRDefault="00F95B9C">
      <w:pPr>
        <w:pStyle w:val="Obsah3"/>
        <w:rPr>
          <w:ins w:id="782" w:author="Peto" w:date="2018-06-10T16:57:00Z"/>
          <w:rFonts w:asciiTheme="minorHAnsi" w:eastAsiaTheme="minorEastAsia" w:hAnsiTheme="minorHAnsi" w:cstheme="minorBidi"/>
          <w:noProof/>
          <w:sz w:val="22"/>
          <w:szCs w:val="22"/>
        </w:rPr>
      </w:pPr>
      <w:ins w:id="783"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8"</w:instrText>
        </w:r>
        <w:r w:rsidRPr="00A82009">
          <w:rPr>
            <w:rStyle w:val="Hypertextovprepojenie"/>
            <w:noProof/>
          </w:rPr>
          <w:instrText xml:space="preserve"> </w:instrText>
        </w:r>
        <w:r w:rsidRPr="00A82009">
          <w:rPr>
            <w:rStyle w:val="Hypertextovprepojenie"/>
            <w:noProof/>
            <w:rPrChange w:id="784" w:author="Peto" w:date="2018-06-14T07:18:00Z">
              <w:rPr>
                <w:rStyle w:val="Hypertextovprepojenie"/>
                <w:noProof/>
              </w:rPr>
            </w:rPrChange>
          </w:rPr>
          <w:fldChar w:fldCharType="separate"/>
        </w:r>
        <w:r w:rsidRPr="00A82009">
          <w:rPr>
            <w:rStyle w:val="Hypertextovprepojenie"/>
            <w:noProof/>
          </w:rPr>
          <w:t>3.2.4</w:t>
        </w:r>
        <w:r w:rsidRPr="00A82009">
          <w:rPr>
            <w:rFonts w:asciiTheme="minorHAnsi" w:eastAsiaTheme="minorEastAsia" w:hAnsiTheme="minorHAnsi" w:cstheme="minorBidi"/>
            <w:noProof/>
            <w:sz w:val="22"/>
            <w:szCs w:val="22"/>
          </w:rPr>
          <w:tab/>
        </w:r>
        <w:r w:rsidRPr="00A82009">
          <w:rPr>
            <w:rStyle w:val="Hypertextovprepojenie"/>
            <w:noProof/>
          </w:rPr>
          <w:t>Porovnanie výsledkov meraní s meraniami z literatúry</w:t>
        </w:r>
        <w:r w:rsidRPr="00A82009">
          <w:rPr>
            <w:noProof/>
            <w:webHidden/>
          </w:rPr>
          <w:tab/>
        </w:r>
        <w:r w:rsidRPr="00820F54">
          <w:rPr>
            <w:noProof/>
            <w:webHidden/>
          </w:rPr>
          <w:fldChar w:fldCharType="begin"/>
        </w:r>
        <w:r w:rsidRPr="00A82009">
          <w:rPr>
            <w:noProof/>
            <w:webHidden/>
          </w:rPr>
          <w:instrText xml:space="preserve"> PAGEREF _Toc516413238 \h </w:instrText>
        </w:r>
      </w:ins>
      <w:r w:rsidRPr="00A82009">
        <w:rPr>
          <w:noProof/>
          <w:webHidden/>
          <w:rPrChange w:id="785" w:author="Peto" w:date="2018-06-14T07:18:00Z">
            <w:rPr>
              <w:noProof/>
              <w:webHidden/>
            </w:rPr>
          </w:rPrChange>
        </w:rPr>
      </w:r>
      <w:r w:rsidRPr="00A82009">
        <w:rPr>
          <w:noProof/>
          <w:webHidden/>
          <w:rPrChange w:id="786" w:author="Peto" w:date="2018-06-14T07:18:00Z">
            <w:rPr>
              <w:noProof/>
              <w:webHidden/>
            </w:rPr>
          </w:rPrChange>
        </w:rPr>
        <w:fldChar w:fldCharType="separate"/>
      </w:r>
      <w:ins w:id="787" w:author="Peto" w:date="2018-06-10T16:57:00Z">
        <w:r w:rsidRPr="00A82009">
          <w:rPr>
            <w:noProof/>
            <w:webHidden/>
          </w:rPr>
          <w:t>62</w:t>
        </w:r>
        <w:r w:rsidRPr="00A82009">
          <w:rPr>
            <w:noProof/>
            <w:webHidden/>
            <w:rPrChange w:id="788" w:author="Peto" w:date="2018-06-14T07:18:00Z">
              <w:rPr>
                <w:noProof/>
                <w:webHidden/>
              </w:rPr>
            </w:rPrChange>
          </w:rPr>
          <w:fldChar w:fldCharType="end"/>
        </w:r>
        <w:r w:rsidRPr="00A82009">
          <w:rPr>
            <w:rStyle w:val="Hypertextovprepojenie"/>
            <w:noProof/>
            <w:rPrChange w:id="789" w:author="Peto" w:date="2018-06-14T07:18:00Z">
              <w:rPr>
                <w:rStyle w:val="Hypertextovprepojenie"/>
                <w:noProof/>
              </w:rPr>
            </w:rPrChange>
          </w:rPr>
          <w:fldChar w:fldCharType="end"/>
        </w:r>
      </w:ins>
    </w:p>
    <w:p w14:paraId="6B349225" w14:textId="77777777" w:rsidR="00F95B9C" w:rsidRPr="00A82009" w:rsidRDefault="00F95B9C">
      <w:pPr>
        <w:pStyle w:val="Obsah3"/>
        <w:rPr>
          <w:ins w:id="790" w:author="Peto" w:date="2018-06-10T16:57:00Z"/>
          <w:rFonts w:asciiTheme="minorHAnsi" w:eastAsiaTheme="minorEastAsia" w:hAnsiTheme="minorHAnsi" w:cstheme="minorBidi"/>
          <w:noProof/>
          <w:sz w:val="22"/>
          <w:szCs w:val="22"/>
        </w:rPr>
      </w:pPr>
      <w:ins w:id="791"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9"</w:instrText>
        </w:r>
        <w:r w:rsidRPr="00A82009">
          <w:rPr>
            <w:rStyle w:val="Hypertextovprepojenie"/>
            <w:noProof/>
          </w:rPr>
          <w:instrText xml:space="preserve"> </w:instrText>
        </w:r>
        <w:r w:rsidRPr="00A82009">
          <w:rPr>
            <w:rStyle w:val="Hypertextovprepojenie"/>
            <w:noProof/>
            <w:rPrChange w:id="792" w:author="Peto" w:date="2018-06-14T07:18:00Z">
              <w:rPr>
                <w:rStyle w:val="Hypertextovprepojenie"/>
                <w:noProof/>
              </w:rPr>
            </w:rPrChange>
          </w:rPr>
          <w:fldChar w:fldCharType="separate"/>
        </w:r>
        <w:r w:rsidRPr="00A82009">
          <w:rPr>
            <w:rStyle w:val="Hypertextovprepojenie"/>
            <w:noProof/>
          </w:rPr>
          <w:t>3.2.5</w:t>
        </w:r>
        <w:r w:rsidRPr="00A82009">
          <w:rPr>
            <w:rFonts w:asciiTheme="minorHAnsi" w:eastAsiaTheme="minorEastAsia" w:hAnsiTheme="minorHAnsi" w:cstheme="minorBidi"/>
            <w:noProof/>
            <w:sz w:val="22"/>
            <w:szCs w:val="22"/>
          </w:rPr>
          <w:tab/>
        </w:r>
        <w:r w:rsidRPr="00A82009">
          <w:rPr>
            <w:rStyle w:val="Hypertextovprepojenie"/>
            <w:noProof/>
          </w:rPr>
          <w:t>Reakcia hemodynamických parametrov na dýchanie</w:t>
        </w:r>
        <w:r w:rsidRPr="00A82009">
          <w:rPr>
            <w:noProof/>
            <w:webHidden/>
          </w:rPr>
          <w:tab/>
        </w:r>
        <w:r w:rsidRPr="00820F54">
          <w:rPr>
            <w:noProof/>
            <w:webHidden/>
          </w:rPr>
          <w:fldChar w:fldCharType="begin"/>
        </w:r>
        <w:r w:rsidRPr="00A82009">
          <w:rPr>
            <w:noProof/>
            <w:webHidden/>
          </w:rPr>
          <w:instrText xml:space="preserve"> PAGEREF _Toc516413239 \h </w:instrText>
        </w:r>
      </w:ins>
      <w:r w:rsidRPr="00A82009">
        <w:rPr>
          <w:noProof/>
          <w:webHidden/>
          <w:rPrChange w:id="793" w:author="Peto" w:date="2018-06-14T07:18:00Z">
            <w:rPr>
              <w:noProof/>
              <w:webHidden/>
            </w:rPr>
          </w:rPrChange>
        </w:rPr>
      </w:r>
      <w:r w:rsidRPr="00A82009">
        <w:rPr>
          <w:noProof/>
          <w:webHidden/>
          <w:rPrChange w:id="794" w:author="Peto" w:date="2018-06-14T07:18:00Z">
            <w:rPr>
              <w:noProof/>
              <w:webHidden/>
            </w:rPr>
          </w:rPrChange>
        </w:rPr>
        <w:fldChar w:fldCharType="separate"/>
      </w:r>
      <w:ins w:id="795" w:author="Peto" w:date="2018-06-10T16:57:00Z">
        <w:r w:rsidRPr="00A82009">
          <w:rPr>
            <w:noProof/>
            <w:webHidden/>
          </w:rPr>
          <w:t>63</w:t>
        </w:r>
        <w:r w:rsidRPr="00A82009">
          <w:rPr>
            <w:noProof/>
            <w:webHidden/>
            <w:rPrChange w:id="796" w:author="Peto" w:date="2018-06-14T07:18:00Z">
              <w:rPr>
                <w:noProof/>
                <w:webHidden/>
              </w:rPr>
            </w:rPrChange>
          </w:rPr>
          <w:fldChar w:fldCharType="end"/>
        </w:r>
        <w:r w:rsidRPr="00A82009">
          <w:rPr>
            <w:rStyle w:val="Hypertextovprepojenie"/>
            <w:noProof/>
            <w:rPrChange w:id="797" w:author="Peto" w:date="2018-06-14T07:18:00Z">
              <w:rPr>
                <w:rStyle w:val="Hypertextovprepojenie"/>
                <w:noProof/>
              </w:rPr>
            </w:rPrChange>
          </w:rPr>
          <w:fldChar w:fldCharType="end"/>
        </w:r>
      </w:ins>
    </w:p>
    <w:p w14:paraId="5AD77653" w14:textId="77777777" w:rsidR="00F95B9C" w:rsidRPr="00A82009" w:rsidRDefault="00F95B9C">
      <w:pPr>
        <w:pStyle w:val="Obsah3"/>
        <w:rPr>
          <w:ins w:id="798" w:author="Peto" w:date="2018-06-10T16:57:00Z"/>
          <w:rFonts w:asciiTheme="minorHAnsi" w:eastAsiaTheme="minorEastAsia" w:hAnsiTheme="minorHAnsi" w:cstheme="minorBidi"/>
          <w:noProof/>
          <w:sz w:val="22"/>
          <w:szCs w:val="22"/>
        </w:rPr>
      </w:pPr>
      <w:ins w:id="799"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0"</w:instrText>
        </w:r>
        <w:r w:rsidRPr="00A82009">
          <w:rPr>
            <w:rStyle w:val="Hypertextovprepojenie"/>
            <w:noProof/>
          </w:rPr>
          <w:instrText xml:space="preserve"> </w:instrText>
        </w:r>
        <w:r w:rsidRPr="00A82009">
          <w:rPr>
            <w:rStyle w:val="Hypertextovprepojenie"/>
            <w:noProof/>
            <w:rPrChange w:id="800" w:author="Peto" w:date="2018-06-14T07:18:00Z">
              <w:rPr>
                <w:rStyle w:val="Hypertextovprepojenie"/>
                <w:noProof/>
              </w:rPr>
            </w:rPrChange>
          </w:rPr>
          <w:fldChar w:fldCharType="separate"/>
        </w:r>
        <w:r w:rsidRPr="00A82009">
          <w:rPr>
            <w:rStyle w:val="Hypertextovprepojenie"/>
            <w:noProof/>
          </w:rPr>
          <w:t>3.2.6</w:t>
        </w:r>
        <w:r w:rsidRPr="00A82009">
          <w:rPr>
            <w:rFonts w:asciiTheme="minorHAnsi" w:eastAsiaTheme="minorEastAsia" w:hAnsiTheme="minorHAnsi" w:cstheme="minorBidi"/>
            <w:noProof/>
            <w:sz w:val="22"/>
            <w:szCs w:val="22"/>
          </w:rPr>
          <w:tab/>
        </w:r>
        <w:r w:rsidRPr="00A82009">
          <w:rPr>
            <w:rStyle w:val="Hypertextovprepojenie"/>
            <w:noProof/>
          </w:rPr>
          <w:t xml:space="preserve">Parameter rozloženia krvi: </w:t>
        </w:r>
        <m:oMath>
          <m:r>
            <m:rPr>
              <m:sty m:val="p"/>
            </m:rPr>
            <w:rPr>
              <w:rStyle w:val="Hypertextovprepojenie"/>
              <w:rFonts w:ascii="Cambria Math" w:hAnsi="Cambria Math"/>
              <w:noProof/>
            </w:rPr>
            <m:t>Z0i</m:t>
          </m:r>
        </m:oMath>
        <w:r w:rsidRPr="00A82009">
          <w:rPr>
            <w:noProof/>
            <w:webHidden/>
          </w:rPr>
          <w:tab/>
        </w:r>
        <w:r w:rsidRPr="00820F54">
          <w:rPr>
            <w:noProof/>
            <w:webHidden/>
          </w:rPr>
          <w:fldChar w:fldCharType="begin"/>
        </w:r>
        <w:r w:rsidRPr="00A82009">
          <w:rPr>
            <w:noProof/>
            <w:webHidden/>
          </w:rPr>
          <w:instrText xml:space="preserve"> PAGEREF _Toc516413240 \h </w:instrText>
        </w:r>
      </w:ins>
      <w:r w:rsidRPr="00A82009">
        <w:rPr>
          <w:noProof/>
          <w:webHidden/>
          <w:rPrChange w:id="801" w:author="Peto" w:date="2018-06-14T07:18:00Z">
            <w:rPr>
              <w:noProof/>
              <w:webHidden/>
            </w:rPr>
          </w:rPrChange>
        </w:rPr>
      </w:r>
      <w:r w:rsidRPr="00A82009">
        <w:rPr>
          <w:noProof/>
          <w:webHidden/>
          <w:rPrChange w:id="802" w:author="Peto" w:date="2018-06-14T07:18:00Z">
            <w:rPr>
              <w:noProof/>
              <w:webHidden/>
            </w:rPr>
          </w:rPrChange>
        </w:rPr>
        <w:fldChar w:fldCharType="separate"/>
      </w:r>
      <w:ins w:id="803" w:author="Peto" w:date="2018-06-10T16:57:00Z">
        <w:r w:rsidRPr="00A82009">
          <w:rPr>
            <w:noProof/>
            <w:webHidden/>
          </w:rPr>
          <w:t>69</w:t>
        </w:r>
        <w:r w:rsidRPr="00A82009">
          <w:rPr>
            <w:noProof/>
            <w:webHidden/>
            <w:rPrChange w:id="804" w:author="Peto" w:date="2018-06-14T07:18:00Z">
              <w:rPr>
                <w:noProof/>
                <w:webHidden/>
              </w:rPr>
            </w:rPrChange>
          </w:rPr>
          <w:fldChar w:fldCharType="end"/>
        </w:r>
        <w:r w:rsidRPr="00A82009">
          <w:rPr>
            <w:rStyle w:val="Hypertextovprepojenie"/>
            <w:noProof/>
            <w:rPrChange w:id="805" w:author="Peto" w:date="2018-06-14T07:18:00Z">
              <w:rPr>
                <w:rStyle w:val="Hypertextovprepojenie"/>
                <w:noProof/>
              </w:rPr>
            </w:rPrChange>
          </w:rPr>
          <w:fldChar w:fldCharType="end"/>
        </w:r>
      </w:ins>
    </w:p>
    <w:p w14:paraId="16E322C0" w14:textId="77777777" w:rsidR="00F95B9C" w:rsidRPr="00A82009" w:rsidRDefault="00F95B9C">
      <w:pPr>
        <w:pStyle w:val="Obsah3"/>
        <w:rPr>
          <w:ins w:id="806" w:author="Peto" w:date="2018-06-10T16:57:00Z"/>
          <w:rFonts w:asciiTheme="minorHAnsi" w:eastAsiaTheme="minorEastAsia" w:hAnsiTheme="minorHAnsi" w:cstheme="minorBidi"/>
          <w:noProof/>
          <w:sz w:val="22"/>
          <w:szCs w:val="22"/>
        </w:rPr>
      </w:pPr>
      <w:ins w:id="80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1"</w:instrText>
        </w:r>
        <w:r w:rsidRPr="00A82009">
          <w:rPr>
            <w:rStyle w:val="Hypertextovprepojenie"/>
            <w:noProof/>
          </w:rPr>
          <w:instrText xml:space="preserve"> </w:instrText>
        </w:r>
        <w:r w:rsidRPr="00A82009">
          <w:rPr>
            <w:rStyle w:val="Hypertextovprepojenie"/>
            <w:noProof/>
            <w:rPrChange w:id="808" w:author="Peto" w:date="2018-06-14T07:18:00Z">
              <w:rPr>
                <w:rStyle w:val="Hypertextovprepojenie"/>
                <w:noProof/>
              </w:rPr>
            </w:rPrChange>
          </w:rPr>
          <w:fldChar w:fldCharType="separate"/>
        </w:r>
        <w:r w:rsidRPr="00A82009">
          <w:rPr>
            <w:rStyle w:val="Hypertextovprepojenie"/>
            <w:noProof/>
          </w:rPr>
          <w:t>3.2.7</w:t>
        </w:r>
        <w:r w:rsidRPr="00A82009">
          <w:rPr>
            <w:rFonts w:asciiTheme="minorHAnsi" w:eastAsiaTheme="minorEastAsia" w:hAnsiTheme="minorHAnsi" w:cstheme="minorBidi"/>
            <w:noProof/>
            <w:sz w:val="22"/>
            <w:szCs w:val="22"/>
          </w:rPr>
          <w:tab/>
        </w:r>
        <w:r w:rsidRPr="00A82009">
          <w:rPr>
            <w:rStyle w:val="Hypertextovprepojenie"/>
            <w:noProof/>
          </w:rPr>
          <w:t xml:space="preserve">Parameter toku krvi: </w:t>
        </w:r>
        <m:oMath>
          <m:r>
            <m:rPr>
              <m:sty m:val="p"/>
            </m:rPr>
            <w:rPr>
              <w:rStyle w:val="Hypertextovprepojenie"/>
              <w:rFonts w:ascii="Cambria Math" w:hAnsi="Cambria Math"/>
              <w:noProof/>
            </w:rPr>
            <m:t>-dZi(t)dtmax</m:t>
          </m:r>
        </m:oMath>
        <w:r w:rsidRPr="00A82009">
          <w:rPr>
            <w:noProof/>
            <w:webHidden/>
          </w:rPr>
          <w:tab/>
        </w:r>
        <w:r w:rsidRPr="00820F54">
          <w:rPr>
            <w:noProof/>
            <w:webHidden/>
          </w:rPr>
          <w:fldChar w:fldCharType="begin"/>
        </w:r>
        <w:r w:rsidRPr="00A82009">
          <w:rPr>
            <w:noProof/>
            <w:webHidden/>
          </w:rPr>
          <w:instrText xml:space="preserve"> PAGEREF _Toc516413241 \h </w:instrText>
        </w:r>
      </w:ins>
      <w:r w:rsidRPr="00A82009">
        <w:rPr>
          <w:noProof/>
          <w:webHidden/>
          <w:rPrChange w:id="809" w:author="Peto" w:date="2018-06-14T07:18:00Z">
            <w:rPr>
              <w:noProof/>
              <w:webHidden/>
            </w:rPr>
          </w:rPrChange>
        </w:rPr>
      </w:r>
      <w:r w:rsidRPr="00A82009">
        <w:rPr>
          <w:noProof/>
          <w:webHidden/>
          <w:rPrChange w:id="810" w:author="Peto" w:date="2018-06-14T07:18:00Z">
            <w:rPr>
              <w:noProof/>
              <w:webHidden/>
            </w:rPr>
          </w:rPrChange>
        </w:rPr>
        <w:fldChar w:fldCharType="separate"/>
      </w:r>
      <w:ins w:id="811" w:author="Peto" w:date="2018-06-10T16:57:00Z">
        <w:r w:rsidRPr="00A82009">
          <w:rPr>
            <w:noProof/>
            <w:webHidden/>
          </w:rPr>
          <w:t>70</w:t>
        </w:r>
        <w:r w:rsidRPr="00A82009">
          <w:rPr>
            <w:noProof/>
            <w:webHidden/>
            <w:rPrChange w:id="812" w:author="Peto" w:date="2018-06-14T07:18:00Z">
              <w:rPr>
                <w:noProof/>
                <w:webHidden/>
              </w:rPr>
            </w:rPrChange>
          </w:rPr>
          <w:fldChar w:fldCharType="end"/>
        </w:r>
        <w:r w:rsidRPr="00A82009">
          <w:rPr>
            <w:rStyle w:val="Hypertextovprepojenie"/>
            <w:noProof/>
            <w:rPrChange w:id="813" w:author="Peto" w:date="2018-06-14T07:18:00Z">
              <w:rPr>
                <w:rStyle w:val="Hypertextovprepojenie"/>
                <w:noProof/>
              </w:rPr>
            </w:rPrChange>
          </w:rPr>
          <w:fldChar w:fldCharType="end"/>
        </w:r>
      </w:ins>
    </w:p>
    <w:p w14:paraId="22B8D600" w14:textId="77777777" w:rsidR="00F95B9C" w:rsidRPr="00A82009" w:rsidRDefault="00F95B9C">
      <w:pPr>
        <w:pStyle w:val="Obsah3"/>
        <w:rPr>
          <w:ins w:id="814" w:author="Peto" w:date="2018-06-10T16:57:00Z"/>
          <w:rFonts w:asciiTheme="minorHAnsi" w:eastAsiaTheme="minorEastAsia" w:hAnsiTheme="minorHAnsi" w:cstheme="minorBidi"/>
          <w:noProof/>
          <w:sz w:val="22"/>
          <w:szCs w:val="22"/>
        </w:rPr>
      </w:pPr>
      <w:ins w:id="81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2"</w:instrText>
        </w:r>
        <w:r w:rsidRPr="00A82009">
          <w:rPr>
            <w:rStyle w:val="Hypertextovprepojenie"/>
            <w:noProof/>
          </w:rPr>
          <w:instrText xml:space="preserve"> </w:instrText>
        </w:r>
        <w:r w:rsidRPr="00A82009">
          <w:rPr>
            <w:rStyle w:val="Hypertextovprepojenie"/>
            <w:noProof/>
            <w:rPrChange w:id="816" w:author="Peto" w:date="2018-06-14T07:18:00Z">
              <w:rPr>
                <w:rStyle w:val="Hypertextovprepojenie"/>
                <w:noProof/>
              </w:rPr>
            </w:rPrChange>
          </w:rPr>
          <w:fldChar w:fldCharType="separate"/>
        </w:r>
        <w:r w:rsidRPr="00A82009">
          <w:rPr>
            <w:rStyle w:val="Hypertextovprepojenie"/>
            <w:noProof/>
          </w:rPr>
          <w:t>3.2.8</w:t>
        </w:r>
        <w:r w:rsidRPr="00A82009">
          <w:rPr>
            <w:rFonts w:asciiTheme="minorHAnsi" w:eastAsiaTheme="minorEastAsia" w:hAnsiTheme="minorHAnsi" w:cstheme="minorBidi"/>
            <w:noProof/>
            <w:sz w:val="22"/>
            <w:szCs w:val="22"/>
          </w:rPr>
          <w:tab/>
        </w:r>
        <w:r w:rsidRPr="00A82009">
          <w:rPr>
            <w:rStyle w:val="Hypertextovprepojenie"/>
            <w:noProof/>
          </w:rPr>
          <w:t>Rýchlosť pulznej vlny: PVW</w:t>
        </w:r>
        <w:r w:rsidRPr="00A82009">
          <w:rPr>
            <w:noProof/>
            <w:webHidden/>
          </w:rPr>
          <w:tab/>
        </w:r>
        <w:r w:rsidRPr="00820F54">
          <w:rPr>
            <w:noProof/>
            <w:webHidden/>
          </w:rPr>
          <w:fldChar w:fldCharType="begin"/>
        </w:r>
        <w:r w:rsidRPr="00A82009">
          <w:rPr>
            <w:noProof/>
            <w:webHidden/>
          </w:rPr>
          <w:instrText xml:space="preserve"> PAGEREF _Toc516413242 \h </w:instrText>
        </w:r>
      </w:ins>
      <w:r w:rsidRPr="00A82009">
        <w:rPr>
          <w:noProof/>
          <w:webHidden/>
          <w:rPrChange w:id="817" w:author="Peto" w:date="2018-06-14T07:18:00Z">
            <w:rPr>
              <w:noProof/>
              <w:webHidden/>
            </w:rPr>
          </w:rPrChange>
        </w:rPr>
      </w:r>
      <w:r w:rsidRPr="00A82009">
        <w:rPr>
          <w:noProof/>
          <w:webHidden/>
          <w:rPrChange w:id="818" w:author="Peto" w:date="2018-06-14T07:18:00Z">
            <w:rPr>
              <w:noProof/>
              <w:webHidden/>
            </w:rPr>
          </w:rPrChange>
        </w:rPr>
        <w:fldChar w:fldCharType="separate"/>
      </w:r>
      <w:ins w:id="819" w:author="Peto" w:date="2018-06-10T16:57:00Z">
        <w:r w:rsidRPr="00A82009">
          <w:rPr>
            <w:noProof/>
            <w:webHidden/>
          </w:rPr>
          <w:t>70</w:t>
        </w:r>
        <w:r w:rsidRPr="00A82009">
          <w:rPr>
            <w:noProof/>
            <w:webHidden/>
            <w:rPrChange w:id="820" w:author="Peto" w:date="2018-06-14T07:18:00Z">
              <w:rPr>
                <w:noProof/>
                <w:webHidden/>
              </w:rPr>
            </w:rPrChange>
          </w:rPr>
          <w:fldChar w:fldCharType="end"/>
        </w:r>
        <w:r w:rsidRPr="00A82009">
          <w:rPr>
            <w:rStyle w:val="Hypertextovprepojenie"/>
            <w:noProof/>
            <w:rPrChange w:id="821" w:author="Peto" w:date="2018-06-14T07:18:00Z">
              <w:rPr>
                <w:rStyle w:val="Hypertextovprepojenie"/>
                <w:noProof/>
              </w:rPr>
            </w:rPrChange>
          </w:rPr>
          <w:fldChar w:fldCharType="end"/>
        </w:r>
      </w:ins>
    </w:p>
    <w:p w14:paraId="27F684F5" w14:textId="77777777" w:rsidR="00F95B9C" w:rsidRPr="00A82009" w:rsidRDefault="00F95B9C">
      <w:pPr>
        <w:pStyle w:val="Obsah3"/>
        <w:rPr>
          <w:ins w:id="822" w:author="Peto" w:date="2018-06-10T16:57:00Z"/>
          <w:rFonts w:asciiTheme="minorHAnsi" w:eastAsiaTheme="minorEastAsia" w:hAnsiTheme="minorHAnsi" w:cstheme="minorBidi"/>
          <w:noProof/>
          <w:sz w:val="22"/>
          <w:szCs w:val="22"/>
        </w:rPr>
      </w:pPr>
      <w:ins w:id="823"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3"</w:instrText>
        </w:r>
        <w:r w:rsidRPr="00A82009">
          <w:rPr>
            <w:rStyle w:val="Hypertextovprepojenie"/>
            <w:noProof/>
          </w:rPr>
          <w:instrText xml:space="preserve"> </w:instrText>
        </w:r>
        <w:r w:rsidRPr="00A82009">
          <w:rPr>
            <w:rStyle w:val="Hypertextovprepojenie"/>
            <w:noProof/>
            <w:rPrChange w:id="824" w:author="Peto" w:date="2018-06-14T07:18:00Z">
              <w:rPr>
                <w:rStyle w:val="Hypertextovprepojenie"/>
                <w:noProof/>
              </w:rPr>
            </w:rPrChange>
          </w:rPr>
          <w:fldChar w:fldCharType="separate"/>
        </w:r>
        <w:r w:rsidRPr="00A82009">
          <w:rPr>
            <w:rStyle w:val="Hypertextovprepojenie"/>
            <w:noProof/>
          </w:rPr>
          <w:t>3.2.9</w:t>
        </w:r>
        <w:r w:rsidRPr="00A82009">
          <w:rPr>
            <w:rFonts w:asciiTheme="minorHAnsi" w:eastAsiaTheme="minorEastAsia" w:hAnsiTheme="minorHAnsi" w:cstheme="minorBidi"/>
            <w:noProof/>
            <w:sz w:val="22"/>
            <w:szCs w:val="22"/>
          </w:rPr>
          <w:tab/>
        </w:r>
        <w:r w:rsidRPr="00A82009">
          <w:rPr>
            <w:rStyle w:val="Hypertextovprepojenie"/>
            <w:noProof/>
          </w:rPr>
          <w:t>Srdečné zvuky</w:t>
        </w:r>
        <w:r w:rsidRPr="00A82009">
          <w:rPr>
            <w:noProof/>
            <w:webHidden/>
          </w:rPr>
          <w:tab/>
        </w:r>
        <w:r w:rsidRPr="00820F54">
          <w:rPr>
            <w:noProof/>
            <w:webHidden/>
          </w:rPr>
          <w:fldChar w:fldCharType="begin"/>
        </w:r>
        <w:r w:rsidRPr="00A82009">
          <w:rPr>
            <w:noProof/>
            <w:webHidden/>
          </w:rPr>
          <w:instrText xml:space="preserve"> PAGEREF _Toc516413243 \h </w:instrText>
        </w:r>
      </w:ins>
      <w:r w:rsidRPr="00A82009">
        <w:rPr>
          <w:noProof/>
          <w:webHidden/>
          <w:rPrChange w:id="825" w:author="Peto" w:date="2018-06-14T07:18:00Z">
            <w:rPr>
              <w:noProof/>
              <w:webHidden/>
            </w:rPr>
          </w:rPrChange>
        </w:rPr>
      </w:r>
      <w:r w:rsidRPr="00A82009">
        <w:rPr>
          <w:noProof/>
          <w:webHidden/>
          <w:rPrChange w:id="826" w:author="Peto" w:date="2018-06-14T07:18:00Z">
            <w:rPr>
              <w:noProof/>
              <w:webHidden/>
            </w:rPr>
          </w:rPrChange>
        </w:rPr>
        <w:fldChar w:fldCharType="separate"/>
      </w:r>
      <w:ins w:id="827" w:author="Peto" w:date="2018-06-10T16:57:00Z">
        <w:r w:rsidRPr="00A82009">
          <w:rPr>
            <w:noProof/>
            <w:webHidden/>
          </w:rPr>
          <w:t>72</w:t>
        </w:r>
        <w:r w:rsidRPr="00A82009">
          <w:rPr>
            <w:noProof/>
            <w:webHidden/>
            <w:rPrChange w:id="828" w:author="Peto" w:date="2018-06-14T07:18:00Z">
              <w:rPr>
                <w:noProof/>
                <w:webHidden/>
              </w:rPr>
            </w:rPrChange>
          </w:rPr>
          <w:fldChar w:fldCharType="end"/>
        </w:r>
        <w:r w:rsidRPr="00A82009">
          <w:rPr>
            <w:rStyle w:val="Hypertextovprepojenie"/>
            <w:noProof/>
            <w:rPrChange w:id="829" w:author="Peto" w:date="2018-06-14T07:18:00Z">
              <w:rPr>
                <w:rStyle w:val="Hypertextovprepojenie"/>
                <w:noProof/>
              </w:rPr>
            </w:rPrChange>
          </w:rPr>
          <w:fldChar w:fldCharType="end"/>
        </w:r>
      </w:ins>
    </w:p>
    <w:p w14:paraId="3757855E" w14:textId="77777777" w:rsidR="00F95B9C" w:rsidRPr="00A82009" w:rsidRDefault="00F95B9C">
      <w:pPr>
        <w:pStyle w:val="Obsah3"/>
        <w:rPr>
          <w:ins w:id="830" w:author="Peto" w:date="2018-06-10T16:57:00Z"/>
          <w:rFonts w:asciiTheme="minorHAnsi" w:eastAsiaTheme="minorEastAsia" w:hAnsiTheme="minorHAnsi" w:cstheme="minorBidi"/>
          <w:noProof/>
          <w:sz w:val="22"/>
          <w:szCs w:val="22"/>
        </w:rPr>
      </w:pPr>
      <w:ins w:id="831"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4"</w:instrText>
        </w:r>
        <w:r w:rsidRPr="00A82009">
          <w:rPr>
            <w:rStyle w:val="Hypertextovprepojenie"/>
            <w:noProof/>
          </w:rPr>
          <w:instrText xml:space="preserve"> </w:instrText>
        </w:r>
        <w:r w:rsidRPr="00A82009">
          <w:rPr>
            <w:rStyle w:val="Hypertextovprepojenie"/>
            <w:noProof/>
            <w:rPrChange w:id="832" w:author="Peto" w:date="2018-06-14T07:18:00Z">
              <w:rPr>
                <w:rStyle w:val="Hypertextovprepojenie"/>
                <w:noProof/>
              </w:rPr>
            </w:rPrChange>
          </w:rPr>
          <w:fldChar w:fldCharType="separate"/>
        </w:r>
        <w:r w:rsidRPr="00A82009">
          <w:rPr>
            <w:rStyle w:val="Hypertextovprepojenie"/>
            <w:noProof/>
          </w:rPr>
          <w:t>3.2.10</w:t>
        </w:r>
        <w:r w:rsidRPr="00A82009">
          <w:rPr>
            <w:rFonts w:asciiTheme="minorHAnsi" w:eastAsiaTheme="minorEastAsia" w:hAnsiTheme="minorHAnsi" w:cstheme="minorBidi"/>
            <w:noProof/>
            <w:sz w:val="22"/>
            <w:szCs w:val="22"/>
          </w:rPr>
          <w:tab/>
        </w:r>
        <w:r w:rsidRPr="00A82009">
          <w:rPr>
            <w:rStyle w:val="Hypertextovprepojenie"/>
            <w:noProof/>
          </w:rPr>
          <w:t>RR intervaly</w:t>
        </w:r>
        <w:r w:rsidRPr="00A82009">
          <w:rPr>
            <w:noProof/>
            <w:webHidden/>
          </w:rPr>
          <w:tab/>
        </w:r>
        <w:r w:rsidRPr="00820F54">
          <w:rPr>
            <w:noProof/>
            <w:webHidden/>
          </w:rPr>
          <w:fldChar w:fldCharType="begin"/>
        </w:r>
        <w:r w:rsidRPr="00A82009">
          <w:rPr>
            <w:noProof/>
            <w:webHidden/>
          </w:rPr>
          <w:instrText xml:space="preserve"> PAGEREF _Toc516413244 \h </w:instrText>
        </w:r>
      </w:ins>
      <w:r w:rsidRPr="00A82009">
        <w:rPr>
          <w:noProof/>
          <w:webHidden/>
          <w:rPrChange w:id="833" w:author="Peto" w:date="2018-06-14T07:18:00Z">
            <w:rPr>
              <w:noProof/>
              <w:webHidden/>
            </w:rPr>
          </w:rPrChange>
        </w:rPr>
      </w:r>
      <w:r w:rsidRPr="00A82009">
        <w:rPr>
          <w:noProof/>
          <w:webHidden/>
          <w:rPrChange w:id="834" w:author="Peto" w:date="2018-06-14T07:18:00Z">
            <w:rPr>
              <w:noProof/>
              <w:webHidden/>
            </w:rPr>
          </w:rPrChange>
        </w:rPr>
        <w:fldChar w:fldCharType="separate"/>
      </w:r>
      <w:ins w:id="835" w:author="Peto" w:date="2018-06-10T16:57:00Z">
        <w:r w:rsidRPr="00A82009">
          <w:rPr>
            <w:noProof/>
            <w:webHidden/>
          </w:rPr>
          <w:t>72</w:t>
        </w:r>
        <w:r w:rsidRPr="00A82009">
          <w:rPr>
            <w:noProof/>
            <w:webHidden/>
            <w:rPrChange w:id="836" w:author="Peto" w:date="2018-06-14T07:18:00Z">
              <w:rPr>
                <w:noProof/>
                <w:webHidden/>
              </w:rPr>
            </w:rPrChange>
          </w:rPr>
          <w:fldChar w:fldCharType="end"/>
        </w:r>
        <w:r w:rsidRPr="00A82009">
          <w:rPr>
            <w:rStyle w:val="Hypertextovprepojenie"/>
            <w:noProof/>
            <w:rPrChange w:id="837" w:author="Peto" w:date="2018-06-14T07:18:00Z">
              <w:rPr>
                <w:rStyle w:val="Hypertextovprepojenie"/>
                <w:noProof/>
              </w:rPr>
            </w:rPrChange>
          </w:rPr>
          <w:fldChar w:fldCharType="end"/>
        </w:r>
      </w:ins>
    </w:p>
    <w:p w14:paraId="33A4433D" w14:textId="77777777" w:rsidR="00F95B9C" w:rsidRPr="00A82009" w:rsidRDefault="00F95B9C">
      <w:pPr>
        <w:pStyle w:val="Obsah2"/>
        <w:rPr>
          <w:ins w:id="838" w:author="Peto" w:date="2018-06-10T16:57:00Z"/>
          <w:rFonts w:asciiTheme="minorHAnsi" w:eastAsiaTheme="minorEastAsia" w:hAnsiTheme="minorHAnsi" w:cstheme="minorBidi"/>
          <w:noProof/>
          <w:sz w:val="22"/>
          <w:szCs w:val="22"/>
        </w:rPr>
      </w:pPr>
      <w:ins w:id="839"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5"</w:instrText>
        </w:r>
        <w:r w:rsidRPr="00A82009">
          <w:rPr>
            <w:rStyle w:val="Hypertextovprepojenie"/>
            <w:noProof/>
          </w:rPr>
          <w:instrText xml:space="preserve"> </w:instrText>
        </w:r>
        <w:r w:rsidRPr="00A82009">
          <w:rPr>
            <w:rStyle w:val="Hypertextovprepojenie"/>
            <w:noProof/>
            <w:rPrChange w:id="840" w:author="Peto" w:date="2018-06-14T07:18:00Z">
              <w:rPr>
                <w:rStyle w:val="Hypertextovprepojenie"/>
                <w:noProof/>
              </w:rPr>
            </w:rPrChange>
          </w:rPr>
          <w:fldChar w:fldCharType="separate"/>
        </w:r>
        <w:r w:rsidRPr="00A82009">
          <w:rPr>
            <w:rStyle w:val="Hypertextovprepojenie"/>
            <w:noProof/>
          </w:rPr>
          <w:t>3.3</w:t>
        </w:r>
        <w:r w:rsidRPr="00A82009">
          <w:rPr>
            <w:rFonts w:asciiTheme="minorHAnsi" w:eastAsiaTheme="minorEastAsia" w:hAnsiTheme="minorHAnsi" w:cstheme="minorBidi"/>
            <w:noProof/>
            <w:sz w:val="22"/>
            <w:szCs w:val="22"/>
          </w:rPr>
          <w:tab/>
        </w:r>
        <w:r w:rsidRPr="00A82009">
          <w:rPr>
            <w:rStyle w:val="Hypertextovprepojenie"/>
            <w:noProof/>
          </w:rPr>
          <w:t>Počítanie SV u subjektov po transplantácií srdca</w:t>
        </w:r>
        <w:r w:rsidRPr="00A82009">
          <w:rPr>
            <w:noProof/>
            <w:webHidden/>
          </w:rPr>
          <w:tab/>
        </w:r>
        <w:r w:rsidRPr="00820F54">
          <w:rPr>
            <w:noProof/>
            <w:webHidden/>
          </w:rPr>
          <w:fldChar w:fldCharType="begin"/>
        </w:r>
        <w:r w:rsidRPr="00A82009">
          <w:rPr>
            <w:noProof/>
            <w:webHidden/>
          </w:rPr>
          <w:instrText xml:space="preserve"> PAGEREF _Toc516413245 \h </w:instrText>
        </w:r>
      </w:ins>
      <w:r w:rsidRPr="00A82009">
        <w:rPr>
          <w:noProof/>
          <w:webHidden/>
          <w:rPrChange w:id="841" w:author="Peto" w:date="2018-06-14T07:18:00Z">
            <w:rPr>
              <w:noProof/>
              <w:webHidden/>
            </w:rPr>
          </w:rPrChange>
        </w:rPr>
      </w:r>
      <w:r w:rsidRPr="00A82009">
        <w:rPr>
          <w:noProof/>
          <w:webHidden/>
          <w:rPrChange w:id="842" w:author="Peto" w:date="2018-06-14T07:18:00Z">
            <w:rPr>
              <w:noProof/>
              <w:webHidden/>
            </w:rPr>
          </w:rPrChange>
        </w:rPr>
        <w:fldChar w:fldCharType="separate"/>
      </w:r>
      <w:ins w:id="843" w:author="Peto" w:date="2018-06-10T16:57:00Z">
        <w:r w:rsidRPr="00A82009">
          <w:rPr>
            <w:noProof/>
            <w:webHidden/>
          </w:rPr>
          <w:t>72</w:t>
        </w:r>
        <w:r w:rsidRPr="00A82009">
          <w:rPr>
            <w:noProof/>
            <w:webHidden/>
            <w:rPrChange w:id="844" w:author="Peto" w:date="2018-06-14T07:18:00Z">
              <w:rPr>
                <w:noProof/>
                <w:webHidden/>
              </w:rPr>
            </w:rPrChange>
          </w:rPr>
          <w:fldChar w:fldCharType="end"/>
        </w:r>
        <w:r w:rsidRPr="00A82009">
          <w:rPr>
            <w:rStyle w:val="Hypertextovprepojenie"/>
            <w:noProof/>
            <w:rPrChange w:id="845" w:author="Peto" w:date="2018-06-14T07:18:00Z">
              <w:rPr>
                <w:rStyle w:val="Hypertextovprepojenie"/>
                <w:noProof/>
              </w:rPr>
            </w:rPrChange>
          </w:rPr>
          <w:fldChar w:fldCharType="end"/>
        </w:r>
      </w:ins>
    </w:p>
    <w:p w14:paraId="3FB437B4" w14:textId="77777777" w:rsidR="00F95B9C" w:rsidRPr="00A82009" w:rsidRDefault="00F95B9C">
      <w:pPr>
        <w:pStyle w:val="Obsah3"/>
        <w:rPr>
          <w:ins w:id="846" w:author="Peto" w:date="2018-06-10T16:57:00Z"/>
          <w:rFonts w:asciiTheme="minorHAnsi" w:eastAsiaTheme="minorEastAsia" w:hAnsiTheme="minorHAnsi" w:cstheme="minorBidi"/>
          <w:noProof/>
          <w:sz w:val="22"/>
          <w:szCs w:val="22"/>
        </w:rPr>
      </w:pPr>
      <w:ins w:id="84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6"</w:instrText>
        </w:r>
        <w:r w:rsidRPr="00A82009">
          <w:rPr>
            <w:rStyle w:val="Hypertextovprepojenie"/>
            <w:noProof/>
          </w:rPr>
          <w:instrText xml:space="preserve"> </w:instrText>
        </w:r>
        <w:r w:rsidRPr="00A82009">
          <w:rPr>
            <w:rStyle w:val="Hypertextovprepojenie"/>
            <w:noProof/>
            <w:rPrChange w:id="848" w:author="Peto" w:date="2018-06-14T07:18:00Z">
              <w:rPr>
                <w:rStyle w:val="Hypertextovprepojenie"/>
                <w:noProof/>
              </w:rPr>
            </w:rPrChange>
          </w:rPr>
          <w:fldChar w:fldCharType="separate"/>
        </w:r>
        <w:r w:rsidRPr="00A82009">
          <w:rPr>
            <w:rStyle w:val="Hypertextovprepojenie"/>
            <w:noProof/>
          </w:rPr>
          <w:t>3.3.1</w:t>
        </w:r>
        <w:r w:rsidRPr="00A82009">
          <w:rPr>
            <w:rFonts w:asciiTheme="minorHAnsi" w:eastAsiaTheme="minorEastAsia" w:hAnsiTheme="minorHAnsi" w:cstheme="minorBidi"/>
            <w:noProof/>
            <w:sz w:val="22"/>
            <w:szCs w:val="22"/>
          </w:rPr>
          <w:tab/>
        </w:r>
        <w:r w:rsidRPr="00A82009">
          <w:rPr>
            <w:rStyle w:val="Hypertextovprepojenie"/>
            <w:noProof/>
          </w:rPr>
          <w:t>Protokol</w:t>
        </w:r>
        <w:r w:rsidRPr="00A82009">
          <w:rPr>
            <w:noProof/>
            <w:webHidden/>
          </w:rPr>
          <w:tab/>
        </w:r>
        <w:r w:rsidRPr="00820F54">
          <w:rPr>
            <w:noProof/>
            <w:webHidden/>
          </w:rPr>
          <w:fldChar w:fldCharType="begin"/>
        </w:r>
        <w:r w:rsidRPr="00A82009">
          <w:rPr>
            <w:noProof/>
            <w:webHidden/>
          </w:rPr>
          <w:instrText xml:space="preserve"> PAGEREF _Toc516413246 \h </w:instrText>
        </w:r>
      </w:ins>
      <w:r w:rsidRPr="00A82009">
        <w:rPr>
          <w:noProof/>
          <w:webHidden/>
          <w:rPrChange w:id="849" w:author="Peto" w:date="2018-06-14T07:18:00Z">
            <w:rPr>
              <w:noProof/>
              <w:webHidden/>
            </w:rPr>
          </w:rPrChange>
        </w:rPr>
      </w:r>
      <w:r w:rsidRPr="00A82009">
        <w:rPr>
          <w:noProof/>
          <w:webHidden/>
          <w:rPrChange w:id="850" w:author="Peto" w:date="2018-06-14T07:18:00Z">
            <w:rPr>
              <w:noProof/>
              <w:webHidden/>
            </w:rPr>
          </w:rPrChange>
        </w:rPr>
        <w:fldChar w:fldCharType="separate"/>
      </w:r>
      <w:ins w:id="851" w:author="Peto" w:date="2018-06-10T16:57:00Z">
        <w:r w:rsidRPr="00A82009">
          <w:rPr>
            <w:noProof/>
            <w:webHidden/>
          </w:rPr>
          <w:t>73</w:t>
        </w:r>
        <w:r w:rsidRPr="00A82009">
          <w:rPr>
            <w:noProof/>
            <w:webHidden/>
            <w:rPrChange w:id="852" w:author="Peto" w:date="2018-06-14T07:18:00Z">
              <w:rPr>
                <w:noProof/>
                <w:webHidden/>
              </w:rPr>
            </w:rPrChange>
          </w:rPr>
          <w:fldChar w:fldCharType="end"/>
        </w:r>
        <w:r w:rsidRPr="00A82009">
          <w:rPr>
            <w:rStyle w:val="Hypertextovprepojenie"/>
            <w:noProof/>
            <w:rPrChange w:id="853" w:author="Peto" w:date="2018-06-14T07:18:00Z">
              <w:rPr>
                <w:rStyle w:val="Hypertextovprepojenie"/>
                <w:noProof/>
              </w:rPr>
            </w:rPrChange>
          </w:rPr>
          <w:fldChar w:fldCharType="end"/>
        </w:r>
      </w:ins>
    </w:p>
    <w:p w14:paraId="7FC9C53C" w14:textId="77777777" w:rsidR="00F95B9C" w:rsidRPr="00A82009" w:rsidRDefault="00F95B9C">
      <w:pPr>
        <w:pStyle w:val="Obsah2"/>
        <w:rPr>
          <w:ins w:id="854" w:author="Peto" w:date="2018-06-10T16:57:00Z"/>
          <w:rFonts w:asciiTheme="minorHAnsi" w:eastAsiaTheme="minorEastAsia" w:hAnsiTheme="minorHAnsi" w:cstheme="minorBidi"/>
          <w:noProof/>
          <w:sz w:val="22"/>
          <w:szCs w:val="22"/>
        </w:rPr>
      </w:pPr>
      <w:ins w:id="85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7"</w:instrText>
        </w:r>
        <w:r w:rsidRPr="00A82009">
          <w:rPr>
            <w:rStyle w:val="Hypertextovprepojenie"/>
            <w:noProof/>
          </w:rPr>
          <w:instrText xml:space="preserve"> </w:instrText>
        </w:r>
        <w:r w:rsidRPr="00A82009">
          <w:rPr>
            <w:rStyle w:val="Hypertextovprepojenie"/>
            <w:noProof/>
            <w:rPrChange w:id="856" w:author="Peto" w:date="2018-06-14T07:18:00Z">
              <w:rPr>
                <w:rStyle w:val="Hypertextovprepojenie"/>
                <w:noProof/>
              </w:rPr>
            </w:rPrChange>
          </w:rPr>
          <w:fldChar w:fldCharType="separate"/>
        </w:r>
        <w:r w:rsidRPr="00A82009">
          <w:rPr>
            <w:rStyle w:val="Hypertextovprepojenie"/>
            <w:noProof/>
          </w:rPr>
          <w:t>Výpočet srdečného výdaja z impedancie krku</w:t>
        </w:r>
        <w:r w:rsidRPr="00A82009">
          <w:rPr>
            <w:noProof/>
            <w:webHidden/>
          </w:rPr>
          <w:tab/>
        </w:r>
        <w:r w:rsidRPr="00820F54">
          <w:rPr>
            <w:noProof/>
            <w:webHidden/>
          </w:rPr>
          <w:fldChar w:fldCharType="begin"/>
        </w:r>
        <w:r w:rsidRPr="00A82009">
          <w:rPr>
            <w:noProof/>
            <w:webHidden/>
          </w:rPr>
          <w:instrText xml:space="preserve"> PAGEREF _Toc516413247 \h </w:instrText>
        </w:r>
      </w:ins>
      <w:r w:rsidRPr="00A82009">
        <w:rPr>
          <w:noProof/>
          <w:webHidden/>
          <w:rPrChange w:id="857" w:author="Peto" w:date="2018-06-14T07:18:00Z">
            <w:rPr>
              <w:noProof/>
              <w:webHidden/>
            </w:rPr>
          </w:rPrChange>
        </w:rPr>
      </w:r>
      <w:r w:rsidRPr="00A82009">
        <w:rPr>
          <w:noProof/>
          <w:webHidden/>
          <w:rPrChange w:id="858" w:author="Peto" w:date="2018-06-14T07:18:00Z">
            <w:rPr>
              <w:noProof/>
              <w:webHidden/>
            </w:rPr>
          </w:rPrChange>
        </w:rPr>
        <w:fldChar w:fldCharType="separate"/>
      </w:r>
      <w:ins w:id="859" w:author="Peto" w:date="2018-06-10T16:57:00Z">
        <w:r w:rsidRPr="00A82009">
          <w:rPr>
            <w:noProof/>
            <w:webHidden/>
          </w:rPr>
          <w:t>74</w:t>
        </w:r>
        <w:r w:rsidRPr="00A82009">
          <w:rPr>
            <w:noProof/>
            <w:webHidden/>
            <w:rPrChange w:id="860" w:author="Peto" w:date="2018-06-14T07:18:00Z">
              <w:rPr>
                <w:noProof/>
                <w:webHidden/>
              </w:rPr>
            </w:rPrChange>
          </w:rPr>
          <w:fldChar w:fldCharType="end"/>
        </w:r>
        <w:r w:rsidRPr="00A82009">
          <w:rPr>
            <w:rStyle w:val="Hypertextovprepojenie"/>
            <w:noProof/>
            <w:rPrChange w:id="861" w:author="Peto" w:date="2018-06-14T07:18:00Z">
              <w:rPr>
                <w:rStyle w:val="Hypertextovprepojenie"/>
                <w:noProof/>
              </w:rPr>
            </w:rPrChange>
          </w:rPr>
          <w:fldChar w:fldCharType="end"/>
        </w:r>
      </w:ins>
    </w:p>
    <w:p w14:paraId="7AA08E9F" w14:textId="77777777" w:rsidR="00F95B9C" w:rsidRPr="00A82009" w:rsidRDefault="00F95B9C">
      <w:pPr>
        <w:pStyle w:val="Obsah3"/>
        <w:rPr>
          <w:ins w:id="862" w:author="Peto" w:date="2018-06-10T16:57:00Z"/>
          <w:rFonts w:asciiTheme="minorHAnsi" w:eastAsiaTheme="minorEastAsia" w:hAnsiTheme="minorHAnsi" w:cstheme="minorBidi"/>
          <w:noProof/>
          <w:sz w:val="22"/>
          <w:szCs w:val="22"/>
        </w:rPr>
      </w:pPr>
      <w:ins w:id="863"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8"</w:instrText>
        </w:r>
        <w:r w:rsidRPr="00A82009">
          <w:rPr>
            <w:rStyle w:val="Hypertextovprepojenie"/>
            <w:noProof/>
          </w:rPr>
          <w:instrText xml:space="preserve"> </w:instrText>
        </w:r>
        <w:r w:rsidRPr="00A82009">
          <w:rPr>
            <w:rStyle w:val="Hypertextovprepojenie"/>
            <w:noProof/>
            <w:rPrChange w:id="864" w:author="Peto" w:date="2018-06-14T07:18:00Z">
              <w:rPr>
                <w:rStyle w:val="Hypertextovprepojenie"/>
                <w:noProof/>
              </w:rPr>
            </w:rPrChange>
          </w:rPr>
          <w:fldChar w:fldCharType="separate"/>
        </w:r>
        <w:r w:rsidRPr="00A82009">
          <w:rPr>
            <w:rStyle w:val="Hypertextovprepojenie"/>
            <w:noProof/>
          </w:rPr>
          <w:t>3.3.2</w:t>
        </w:r>
        <w:r w:rsidRPr="00A82009">
          <w:rPr>
            <w:rFonts w:asciiTheme="minorHAnsi" w:eastAsiaTheme="minorEastAsia" w:hAnsiTheme="minorHAnsi" w:cstheme="minorBidi"/>
            <w:noProof/>
            <w:sz w:val="22"/>
            <w:szCs w:val="22"/>
          </w:rPr>
          <w:tab/>
        </w:r>
        <w:r w:rsidRPr="00A82009">
          <w:rPr>
            <w:rStyle w:val="Hypertextovprepojenie"/>
            <w:noProof/>
          </w:rPr>
          <w:t>Štatistické vyhodnotenie simultánneho merania</w:t>
        </w:r>
        <w:r w:rsidRPr="00A82009">
          <w:rPr>
            <w:noProof/>
            <w:webHidden/>
          </w:rPr>
          <w:tab/>
        </w:r>
        <w:r w:rsidRPr="00820F54">
          <w:rPr>
            <w:noProof/>
            <w:webHidden/>
          </w:rPr>
          <w:fldChar w:fldCharType="begin"/>
        </w:r>
        <w:r w:rsidRPr="00A82009">
          <w:rPr>
            <w:noProof/>
            <w:webHidden/>
          </w:rPr>
          <w:instrText xml:space="preserve"> PAGEREF _Toc516413248 \h </w:instrText>
        </w:r>
      </w:ins>
      <w:r w:rsidRPr="00A82009">
        <w:rPr>
          <w:noProof/>
          <w:webHidden/>
          <w:rPrChange w:id="865" w:author="Peto" w:date="2018-06-14T07:18:00Z">
            <w:rPr>
              <w:noProof/>
              <w:webHidden/>
            </w:rPr>
          </w:rPrChange>
        </w:rPr>
      </w:r>
      <w:r w:rsidRPr="00A82009">
        <w:rPr>
          <w:noProof/>
          <w:webHidden/>
          <w:rPrChange w:id="866" w:author="Peto" w:date="2018-06-14T07:18:00Z">
            <w:rPr>
              <w:noProof/>
              <w:webHidden/>
            </w:rPr>
          </w:rPrChange>
        </w:rPr>
        <w:fldChar w:fldCharType="separate"/>
      </w:r>
      <w:ins w:id="867" w:author="Peto" w:date="2018-06-10T16:57:00Z">
        <w:r w:rsidRPr="00A82009">
          <w:rPr>
            <w:noProof/>
            <w:webHidden/>
          </w:rPr>
          <w:t>75</w:t>
        </w:r>
        <w:r w:rsidRPr="00A82009">
          <w:rPr>
            <w:noProof/>
            <w:webHidden/>
            <w:rPrChange w:id="868" w:author="Peto" w:date="2018-06-14T07:18:00Z">
              <w:rPr>
                <w:noProof/>
                <w:webHidden/>
              </w:rPr>
            </w:rPrChange>
          </w:rPr>
          <w:fldChar w:fldCharType="end"/>
        </w:r>
        <w:r w:rsidRPr="00A82009">
          <w:rPr>
            <w:rStyle w:val="Hypertextovprepojenie"/>
            <w:noProof/>
            <w:rPrChange w:id="869" w:author="Peto" w:date="2018-06-14T07:18:00Z">
              <w:rPr>
                <w:rStyle w:val="Hypertextovprepojenie"/>
                <w:noProof/>
              </w:rPr>
            </w:rPrChange>
          </w:rPr>
          <w:fldChar w:fldCharType="end"/>
        </w:r>
      </w:ins>
    </w:p>
    <w:p w14:paraId="7C8C6577" w14:textId="77777777" w:rsidR="00F95B9C" w:rsidRPr="00A82009" w:rsidRDefault="00F95B9C">
      <w:pPr>
        <w:pStyle w:val="Obsah3"/>
        <w:rPr>
          <w:ins w:id="870" w:author="Peto" w:date="2018-06-10T16:57:00Z"/>
          <w:rFonts w:asciiTheme="minorHAnsi" w:eastAsiaTheme="minorEastAsia" w:hAnsiTheme="minorHAnsi" w:cstheme="minorBidi"/>
          <w:noProof/>
          <w:sz w:val="22"/>
          <w:szCs w:val="22"/>
        </w:rPr>
      </w:pPr>
      <w:ins w:id="871"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9"</w:instrText>
        </w:r>
        <w:r w:rsidRPr="00A82009">
          <w:rPr>
            <w:rStyle w:val="Hypertextovprepojenie"/>
            <w:noProof/>
          </w:rPr>
          <w:instrText xml:space="preserve"> </w:instrText>
        </w:r>
        <w:r w:rsidRPr="00A82009">
          <w:rPr>
            <w:rStyle w:val="Hypertextovprepojenie"/>
            <w:noProof/>
            <w:rPrChange w:id="872" w:author="Peto" w:date="2018-06-14T07:18:00Z">
              <w:rPr>
                <w:rStyle w:val="Hypertextovprepojenie"/>
                <w:noProof/>
              </w:rPr>
            </w:rPrChange>
          </w:rPr>
          <w:fldChar w:fldCharType="separate"/>
        </w:r>
        <w:r w:rsidRPr="00A82009">
          <w:rPr>
            <w:rStyle w:val="Hypertextovprepojenie"/>
            <w:noProof/>
          </w:rPr>
          <w:t>3.3.3</w:t>
        </w:r>
        <w:r w:rsidRPr="00A82009">
          <w:rPr>
            <w:rFonts w:asciiTheme="minorHAnsi" w:eastAsiaTheme="minorEastAsia" w:hAnsiTheme="minorHAnsi" w:cstheme="minorBidi"/>
            <w:noProof/>
            <w:sz w:val="22"/>
            <w:szCs w:val="22"/>
          </w:rPr>
          <w:tab/>
        </w:r>
        <w:r w:rsidRPr="00A82009">
          <w:rPr>
            <w:rStyle w:val="Hypertextovprepojenie"/>
            <w:noProof/>
          </w:rPr>
          <w:t>Bland Altmanova štatistická analýza</w:t>
        </w:r>
        <w:r w:rsidRPr="00A82009">
          <w:rPr>
            <w:noProof/>
            <w:webHidden/>
          </w:rPr>
          <w:tab/>
        </w:r>
        <w:r w:rsidRPr="00820F54">
          <w:rPr>
            <w:noProof/>
            <w:webHidden/>
          </w:rPr>
          <w:fldChar w:fldCharType="begin"/>
        </w:r>
        <w:r w:rsidRPr="00A82009">
          <w:rPr>
            <w:noProof/>
            <w:webHidden/>
          </w:rPr>
          <w:instrText xml:space="preserve"> PAGEREF _Toc516413249 \h </w:instrText>
        </w:r>
      </w:ins>
      <w:r w:rsidRPr="00A82009">
        <w:rPr>
          <w:noProof/>
          <w:webHidden/>
          <w:rPrChange w:id="873" w:author="Peto" w:date="2018-06-14T07:18:00Z">
            <w:rPr>
              <w:noProof/>
              <w:webHidden/>
            </w:rPr>
          </w:rPrChange>
        </w:rPr>
      </w:r>
      <w:r w:rsidRPr="00A82009">
        <w:rPr>
          <w:noProof/>
          <w:webHidden/>
          <w:rPrChange w:id="874" w:author="Peto" w:date="2018-06-14T07:18:00Z">
            <w:rPr>
              <w:noProof/>
              <w:webHidden/>
            </w:rPr>
          </w:rPrChange>
        </w:rPr>
        <w:fldChar w:fldCharType="separate"/>
      </w:r>
      <w:ins w:id="875" w:author="Peto" w:date="2018-06-10T16:57:00Z">
        <w:r w:rsidRPr="00A82009">
          <w:rPr>
            <w:noProof/>
            <w:webHidden/>
          </w:rPr>
          <w:t>77</w:t>
        </w:r>
        <w:r w:rsidRPr="00A82009">
          <w:rPr>
            <w:noProof/>
            <w:webHidden/>
            <w:rPrChange w:id="876" w:author="Peto" w:date="2018-06-14T07:18:00Z">
              <w:rPr>
                <w:noProof/>
                <w:webHidden/>
              </w:rPr>
            </w:rPrChange>
          </w:rPr>
          <w:fldChar w:fldCharType="end"/>
        </w:r>
        <w:r w:rsidRPr="00A82009">
          <w:rPr>
            <w:rStyle w:val="Hypertextovprepojenie"/>
            <w:noProof/>
            <w:rPrChange w:id="877" w:author="Peto" w:date="2018-06-14T07:18:00Z">
              <w:rPr>
                <w:rStyle w:val="Hypertextovprepojenie"/>
                <w:noProof/>
              </w:rPr>
            </w:rPrChange>
          </w:rPr>
          <w:fldChar w:fldCharType="end"/>
        </w:r>
      </w:ins>
    </w:p>
    <w:p w14:paraId="311D823D" w14:textId="77777777" w:rsidR="00F95B9C" w:rsidRPr="00A82009" w:rsidRDefault="00F95B9C">
      <w:pPr>
        <w:pStyle w:val="Obsah3"/>
        <w:rPr>
          <w:ins w:id="878" w:author="Peto" w:date="2018-06-10T16:57:00Z"/>
          <w:rFonts w:asciiTheme="minorHAnsi" w:eastAsiaTheme="minorEastAsia" w:hAnsiTheme="minorHAnsi" w:cstheme="minorBidi"/>
          <w:noProof/>
          <w:sz w:val="22"/>
          <w:szCs w:val="22"/>
        </w:rPr>
      </w:pPr>
      <w:ins w:id="879"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50"</w:instrText>
        </w:r>
        <w:r w:rsidRPr="00A82009">
          <w:rPr>
            <w:rStyle w:val="Hypertextovprepojenie"/>
            <w:noProof/>
          </w:rPr>
          <w:instrText xml:space="preserve"> </w:instrText>
        </w:r>
        <w:r w:rsidRPr="00A82009">
          <w:rPr>
            <w:rStyle w:val="Hypertextovprepojenie"/>
            <w:noProof/>
            <w:rPrChange w:id="880" w:author="Peto" w:date="2018-06-14T07:18:00Z">
              <w:rPr>
                <w:rStyle w:val="Hypertextovprepojenie"/>
                <w:noProof/>
              </w:rPr>
            </w:rPrChange>
          </w:rPr>
          <w:fldChar w:fldCharType="separate"/>
        </w:r>
        <w:r w:rsidRPr="00A82009">
          <w:rPr>
            <w:rStyle w:val="Hypertextovprepojenie"/>
            <w:noProof/>
          </w:rPr>
          <w:t>3.3.4</w:t>
        </w:r>
        <w:r w:rsidRPr="00A82009">
          <w:rPr>
            <w:rFonts w:asciiTheme="minorHAnsi" w:eastAsiaTheme="minorEastAsia" w:hAnsiTheme="minorHAnsi" w:cstheme="minorBidi"/>
            <w:noProof/>
            <w:sz w:val="22"/>
            <w:szCs w:val="22"/>
          </w:rPr>
          <w:tab/>
        </w:r>
        <w:r w:rsidRPr="00A82009">
          <w:rPr>
            <w:rStyle w:val="Hypertextovprepojenie"/>
            <w:noProof/>
          </w:rPr>
          <w:t xml:space="preserve">Plocha pod krivkou </w:t>
        </w:r>
        <m:oMath>
          <m:r>
            <m:rPr>
              <m:sty m:val="p"/>
            </m:rPr>
            <w:rPr>
              <w:rStyle w:val="Hypertextovprepojenie"/>
              <w:rFonts w:ascii="Cambria Math" w:hAnsi="Cambria Math"/>
              <w:noProof/>
            </w:rPr>
            <m:t>-dZi(t)dt</m:t>
          </m:r>
        </m:oMath>
        <w:r w:rsidRPr="00A82009">
          <w:rPr>
            <w:noProof/>
            <w:webHidden/>
          </w:rPr>
          <w:tab/>
        </w:r>
        <w:r w:rsidRPr="00820F54">
          <w:rPr>
            <w:noProof/>
            <w:webHidden/>
          </w:rPr>
          <w:fldChar w:fldCharType="begin"/>
        </w:r>
        <w:r w:rsidRPr="00A82009">
          <w:rPr>
            <w:noProof/>
            <w:webHidden/>
          </w:rPr>
          <w:instrText xml:space="preserve"> PAGEREF _Toc516413250 \h </w:instrText>
        </w:r>
      </w:ins>
      <w:r w:rsidRPr="00A82009">
        <w:rPr>
          <w:noProof/>
          <w:webHidden/>
          <w:rPrChange w:id="881" w:author="Peto" w:date="2018-06-14T07:18:00Z">
            <w:rPr>
              <w:noProof/>
              <w:webHidden/>
            </w:rPr>
          </w:rPrChange>
        </w:rPr>
      </w:r>
      <w:r w:rsidRPr="00A82009">
        <w:rPr>
          <w:noProof/>
          <w:webHidden/>
          <w:rPrChange w:id="882" w:author="Peto" w:date="2018-06-14T07:18:00Z">
            <w:rPr>
              <w:noProof/>
              <w:webHidden/>
            </w:rPr>
          </w:rPrChange>
        </w:rPr>
        <w:fldChar w:fldCharType="separate"/>
      </w:r>
      <w:ins w:id="883" w:author="Peto" w:date="2018-06-10T16:57:00Z">
        <w:r w:rsidRPr="00A82009">
          <w:rPr>
            <w:noProof/>
            <w:webHidden/>
          </w:rPr>
          <w:t>79</w:t>
        </w:r>
        <w:r w:rsidRPr="00A82009">
          <w:rPr>
            <w:noProof/>
            <w:webHidden/>
            <w:rPrChange w:id="884" w:author="Peto" w:date="2018-06-14T07:18:00Z">
              <w:rPr>
                <w:noProof/>
                <w:webHidden/>
              </w:rPr>
            </w:rPrChange>
          </w:rPr>
          <w:fldChar w:fldCharType="end"/>
        </w:r>
        <w:r w:rsidRPr="00A82009">
          <w:rPr>
            <w:rStyle w:val="Hypertextovprepojenie"/>
            <w:noProof/>
            <w:rPrChange w:id="885" w:author="Peto" w:date="2018-06-14T07:18:00Z">
              <w:rPr>
                <w:rStyle w:val="Hypertextovprepojenie"/>
                <w:noProof/>
              </w:rPr>
            </w:rPrChange>
          </w:rPr>
          <w:fldChar w:fldCharType="end"/>
        </w:r>
      </w:ins>
    </w:p>
    <w:p w14:paraId="541A2950" w14:textId="77777777" w:rsidR="00F95B9C" w:rsidRPr="00A82009" w:rsidRDefault="00F95B9C">
      <w:pPr>
        <w:pStyle w:val="Obsah3"/>
        <w:rPr>
          <w:ins w:id="886" w:author="Peto" w:date="2018-06-10T16:57:00Z"/>
          <w:rFonts w:asciiTheme="minorHAnsi" w:eastAsiaTheme="minorEastAsia" w:hAnsiTheme="minorHAnsi" w:cstheme="minorBidi"/>
          <w:noProof/>
          <w:sz w:val="22"/>
          <w:szCs w:val="22"/>
        </w:rPr>
      </w:pPr>
      <w:ins w:id="88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51"</w:instrText>
        </w:r>
        <w:r w:rsidRPr="00A82009">
          <w:rPr>
            <w:rStyle w:val="Hypertextovprepojenie"/>
            <w:noProof/>
          </w:rPr>
          <w:instrText xml:space="preserve"> </w:instrText>
        </w:r>
        <w:r w:rsidRPr="00A82009">
          <w:rPr>
            <w:rStyle w:val="Hypertextovprepojenie"/>
            <w:noProof/>
            <w:rPrChange w:id="888" w:author="Peto" w:date="2018-06-14T07:18:00Z">
              <w:rPr>
                <w:rStyle w:val="Hypertextovprepojenie"/>
                <w:noProof/>
              </w:rPr>
            </w:rPrChange>
          </w:rPr>
          <w:fldChar w:fldCharType="separate"/>
        </w:r>
        <w:r w:rsidRPr="00A82009">
          <w:rPr>
            <w:rStyle w:val="Hypertextovprepojenie"/>
            <w:noProof/>
          </w:rPr>
          <w:t>3.3.5</w:t>
        </w:r>
        <w:r w:rsidRPr="00A82009">
          <w:rPr>
            <w:rFonts w:asciiTheme="minorHAnsi" w:eastAsiaTheme="minorEastAsia" w:hAnsiTheme="minorHAnsi" w:cstheme="minorBidi"/>
            <w:noProof/>
            <w:sz w:val="22"/>
            <w:szCs w:val="22"/>
          </w:rPr>
          <w:tab/>
        </w:r>
        <w:r w:rsidRPr="00A82009">
          <w:rPr>
            <w:rStyle w:val="Hypertextovprepojenie"/>
            <w:noProof/>
          </w:rPr>
          <w:t xml:space="preserve">Plocha nad krivkou </w:t>
        </w:r>
        <m:oMath>
          <m:r>
            <m:rPr>
              <m:sty m:val="p"/>
            </m:rPr>
            <w:rPr>
              <w:rStyle w:val="Hypertextovprepojenie"/>
              <w:rFonts w:ascii="Cambria Math" w:hAnsi="Cambria Math"/>
              <w:noProof/>
            </w:rPr>
            <m:t>Zi(t)</m:t>
          </m:r>
        </m:oMath>
        <w:r w:rsidRPr="00A82009">
          <w:rPr>
            <w:noProof/>
            <w:webHidden/>
          </w:rPr>
          <w:tab/>
        </w:r>
        <w:r w:rsidRPr="00820F54">
          <w:rPr>
            <w:noProof/>
            <w:webHidden/>
          </w:rPr>
          <w:fldChar w:fldCharType="begin"/>
        </w:r>
        <w:r w:rsidRPr="00A82009">
          <w:rPr>
            <w:noProof/>
            <w:webHidden/>
          </w:rPr>
          <w:instrText xml:space="preserve"> PAGEREF _Toc516413251 \h </w:instrText>
        </w:r>
      </w:ins>
      <w:r w:rsidRPr="00A82009">
        <w:rPr>
          <w:noProof/>
          <w:webHidden/>
          <w:rPrChange w:id="889" w:author="Peto" w:date="2018-06-14T07:18:00Z">
            <w:rPr>
              <w:noProof/>
              <w:webHidden/>
            </w:rPr>
          </w:rPrChange>
        </w:rPr>
      </w:r>
      <w:r w:rsidRPr="00A82009">
        <w:rPr>
          <w:noProof/>
          <w:webHidden/>
          <w:rPrChange w:id="890" w:author="Peto" w:date="2018-06-14T07:18:00Z">
            <w:rPr>
              <w:noProof/>
              <w:webHidden/>
            </w:rPr>
          </w:rPrChange>
        </w:rPr>
        <w:fldChar w:fldCharType="separate"/>
      </w:r>
      <w:ins w:id="891" w:author="Peto" w:date="2018-06-10T16:57:00Z">
        <w:r w:rsidRPr="00A82009">
          <w:rPr>
            <w:noProof/>
            <w:webHidden/>
          </w:rPr>
          <w:t>80</w:t>
        </w:r>
        <w:r w:rsidRPr="00A82009">
          <w:rPr>
            <w:noProof/>
            <w:webHidden/>
            <w:rPrChange w:id="892" w:author="Peto" w:date="2018-06-14T07:18:00Z">
              <w:rPr>
                <w:noProof/>
                <w:webHidden/>
              </w:rPr>
            </w:rPrChange>
          </w:rPr>
          <w:fldChar w:fldCharType="end"/>
        </w:r>
        <w:r w:rsidRPr="00A82009">
          <w:rPr>
            <w:rStyle w:val="Hypertextovprepojenie"/>
            <w:noProof/>
            <w:rPrChange w:id="893" w:author="Peto" w:date="2018-06-14T07:18:00Z">
              <w:rPr>
                <w:rStyle w:val="Hypertextovprepojenie"/>
                <w:noProof/>
              </w:rPr>
            </w:rPrChange>
          </w:rPr>
          <w:fldChar w:fldCharType="end"/>
        </w:r>
      </w:ins>
    </w:p>
    <w:p w14:paraId="0AAFC306" w14:textId="77777777" w:rsidR="00F95B9C" w:rsidRPr="00A82009" w:rsidRDefault="00F95B9C">
      <w:pPr>
        <w:pStyle w:val="Obsah2"/>
        <w:rPr>
          <w:ins w:id="894" w:author="Peto" w:date="2018-06-10T16:57:00Z"/>
          <w:rFonts w:asciiTheme="minorHAnsi" w:eastAsiaTheme="minorEastAsia" w:hAnsiTheme="minorHAnsi" w:cstheme="minorBidi"/>
          <w:noProof/>
          <w:sz w:val="22"/>
          <w:szCs w:val="22"/>
        </w:rPr>
      </w:pPr>
      <w:ins w:id="89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52"</w:instrText>
        </w:r>
        <w:r w:rsidRPr="00A82009">
          <w:rPr>
            <w:rStyle w:val="Hypertextovprepojenie"/>
            <w:noProof/>
          </w:rPr>
          <w:instrText xml:space="preserve"> </w:instrText>
        </w:r>
        <w:r w:rsidRPr="00A82009">
          <w:rPr>
            <w:rStyle w:val="Hypertextovprepojenie"/>
            <w:noProof/>
            <w:rPrChange w:id="896" w:author="Peto" w:date="2018-06-14T07:18:00Z">
              <w:rPr>
                <w:rStyle w:val="Hypertextovprepojenie"/>
                <w:noProof/>
              </w:rPr>
            </w:rPrChange>
          </w:rPr>
          <w:fldChar w:fldCharType="separate"/>
        </w:r>
        <w:r w:rsidRPr="00A82009">
          <w:rPr>
            <w:rStyle w:val="Hypertextovprepojenie"/>
            <w:noProof/>
          </w:rPr>
          <w:t>3.4</w:t>
        </w:r>
        <w:r w:rsidRPr="00A82009">
          <w:rPr>
            <w:rFonts w:asciiTheme="minorHAnsi" w:eastAsiaTheme="minorEastAsia" w:hAnsiTheme="minorHAnsi" w:cstheme="minorBidi"/>
            <w:noProof/>
            <w:sz w:val="22"/>
            <w:szCs w:val="22"/>
          </w:rPr>
          <w:tab/>
        </w:r>
        <w:r w:rsidRPr="00A82009">
          <w:rPr>
            <w:rStyle w:val="Hypertextovprepojenie"/>
            <w:noProof/>
          </w:rPr>
          <w:t>Relatívne zmeny SV u subjektov po transplantácií srdca</w:t>
        </w:r>
        <w:r w:rsidRPr="00A82009">
          <w:rPr>
            <w:noProof/>
            <w:webHidden/>
          </w:rPr>
          <w:tab/>
        </w:r>
        <w:r w:rsidRPr="00820F54">
          <w:rPr>
            <w:noProof/>
            <w:webHidden/>
          </w:rPr>
          <w:fldChar w:fldCharType="begin"/>
        </w:r>
        <w:r w:rsidRPr="00A82009">
          <w:rPr>
            <w:noProof/>
            <w:webHidden/>
          </w:rPr>
          <w:instrText xml:space="preserve"> PAGEREF _Toc516413252 \h </w:instrText>
        </w:r>
      </w:ins>
      <w:r w:rsidRPr="00A82009">
        <w:rPr>
          <w:noProof/>
          <w:webHidden/>
          <w:rPrChange w:id="897" w:author="Peto" w:date="2018-06-14T07:18:00Z">
            <w:rPr>
              <w:noProof/>
              <w:webHidden/>
            </w:rPr>
          </w:rPrChange>
        </w:rPr>
      </w:r>
      <w:r w:rsidRPr="00A82009">
        <w:rPr>
          <w:noProof/>
          <w:webHidden/>
          <w:rPrChange w:id="898" w:author="Peto" w:date="2018-06-14T07:18:00Z">
            <w:rPr>
              <w:noProof/>
              <w:webHidden/>
            </w:rPr>
          </w:rPrChange>
        </w:rPr>
        <w:fldChar w:fldCharType="separate"/>
      </w:r>
      <w:ins w:id="899" w:author="Peto" w:date="2018-06-10T16:57:00Z">
        <w:r w:rsidRPr="00A82009">
          <w:rPr>
            <w:noProof/>
            <w:webHidden/>
          </w:rPr>
          <w:t>80</w:t>
        </w:r>
        <w:r w:rsidRPr="00A82009">
          <w:rPr>
            <w:noProof/>
            <w:webHidden/>
            <w:rPrChange w:id="900" w:author="Peto" w:date="2018-06-14T07:18:00Z">
              <w:rPr>
                <w:noProof/>
                <w:webHidden/>
              </w:rPr>
            </w:rPrChange>
          </w:rPr>
          <w:fldChar w:fldCharType="end"/>
        </w:r>
        <w:r w:rsidRPr="00A82009">
          <w:rPr>
            <w:rStyle w:val="Hypertextovprepojenie"/>
            <w:noProof/>
            <w:rPrChange w:id="901" w:author="Peto" w:date="2018-06-14T07:18:00Z">
              <w:rPr>
                <w:rStyle w:val="Hypertextovprepojenie"/>
                <w:noProof/>
              </w:rPr>
            </w:rPrChange>
          </w:rPr>
          <w:fldChar w:fldCharType="end"/>
        </w:r>
      </w:ins>
    </w:p>
    <w:p w14:paraId="13D9724F" w14:textId="77777777" w:rsidR="00F95B9C" w:rsidRPr="00A82009" w:rsidRDefault="00F95B9C">
      <w:pPr>
        <w:pStyle w:val="Obsah1"/>
        <w:rPr>
          <w:ins w:id="902" w:author="Peto" w:date="2018-06-10T16:57:00Z"/>
          <w:rFonts w:asciiTheme="minorHAnsi" w:eastAsiaTheme="minorEastAsia" w:hAnsiTheme="minorHAnsi" w:cstheme="minorBidi"/>
          <w:b w:val="0"/>
          <w:bCs w:val="0"/>
          <w:sz w:val="22"/>
          <w:szCs w:val="22"/>
        </w:rPr>
      </w:pPr>
      <w:ins w:id="903" w:author="Peto" w:date="2018-06-10T16:57:00Z">
        <w:r w:rsidRPr="00FB4A3B">
          <w:rPr>
            <w:rStyle w:val="Hypertextovprepojenie"/>
          </w:rPr>
          <w:fldChar w:fldCharType="begin"/>
        </w:r>
        <w:r w:rsidRPr="00A82009">
          <w:rPr>
            <w:rStyle w:val="Hypertextovprepojenie"/>
          </w:rPr>
          <w:instrText xml:space="preserve"> </w:instrText>
        </w:r>
        <w:r w:rsidRPr="00A82009">
          <w:instrText>HYPERLINK \l "_Toc516413253"</w:instrText>
        </w:r>
        <w:r w:rsidRPr="00A82009">
          <w:rPr>
            <w:rStyle w:val="Hypertextovprepojenie"/>
          </w:rPr>
          <w:instrText xml:space="preserve"> </w:instrText>
        </w:r>
        <w:r w:rsidRPr="00A82009">
          <w:rPr>
            <w:rStyle w:val="Hypertextovprepojenie"/>
            <w:rPrChange w:id="904" w:author="Peto" w:date="2018-06-14T07:18:00Z">
              <w:rPr>
                <w:rStyle w:val="Hypertextovprepojenie"/>
              </w:rPr>
            </w:rPrChange>
          </w:rPr>
          <w:fldChar w:fldCharType="separate"/>
        </w:r>
        <w:r w:rsidRPr="00A82009">
          <w:rPr>
            <w:rStyle w:val="Hypertextovprepojenie"/>
          </w:rPr>
          <w:t>4</w:t>
        </w:r>
        <w:r w:rsidRPr="00A82009">
          <w:rPr>
            <w:rFonts w:asciiTheme="minorHAnsi" w:eastAsiaTheme="minorEastAsia" w:hAnsiTheme="minorHAnsi" w:cstheme="minorBidi"/>
            <w:b w:val="0"/>
            <w:bCs w:val="0"/>
            <w:sz w:val="22"/>
            <w:szCs w:val="22"/>
          </w:rPr>
          <w:tab/>
        </w:r>
        <w:r w:rsidRPr="00A82009">
          <w:rPr>
            <w:rStyle w:val="Hypertextovprepojenie"/>
          </w:rPr>
          <w:t>Záver</w:t>
        </w:r>
        <w:r w:rsidRPr="00A82009">
          <w:rPr>
            <w:webHidden/>
          </w:rPr>
          <w:tab/>
        </w:r>
        <w:r w:rsidRPr="00820F54">
          <w:rPr>
            <w:webHidden/>
          </w:rPr>
          <w:fldChar w:fldCharType="begin"/>
        </w:r>
        <w:r w:rsidRPr="00A82009">
          <w:rPr>
            <w:webHidden/>
          </w:rPr>
          <w:instrText xml:space="preserve"> PAGEREF _Toc516413253 \h </w:instrText>
        </w:r>
      </w:ins>
      <w:r w:rsidRPr="00A82009">
        <w:rPr>
          <w:webHidden/>
          <w:rPrChange w:id="905" w:author="Peto" w:date="2018-06-14T07:18:00Z">
            <w:rPr>
              <w:webHidden/>
            </w:rPr>
          </w:rPrChange>
        </w:rPr>
      </w:r>
      <w:r w:rsidRPr="00A82009">
        <w:rPr>
          <w:webHidden/>
          <w:rPrChange w:id="906" w:author="Peto" w:date="2018-06-14T07:18:00Z">
            <w:rPr>
              <w:webHidden/>
            </w:rPr>
          </w:rPrChange>
        </w:rPr>
        <w:fldChar w:fldCharType="separate"/>
      </w:r>
      <w:ins w:id="907" w:author="Peto" w:date="2018-06-10T16:57:00Z">
        <w:r w:rsidRPr="00A82009">
          <w:rPr>
            <w:webHidden/>
          </w:rPr>
          <w:t>84</w:t>
        </w:r>
        <w:r w:rsidRPr="00A82009">
          <w:rPr>
            <w:webHidden/>
            <w:rPrChange w:id="908" w:author="Peto" w:date="2018-06-14T07:18:00Z">
              <w:rPr>
                <w:webHidden/>
              </w:rPr>
            </w:rPrChange>
          </w:rPr>
          <w:fldChar w:fldCharType="end"/>
        </w:r>
        <w:r w:rsidRPr="00A82009">
          <w:rPr>
            <w:rStyle w:val="Hypertextovprepojenie"/>
            <w:rPrChange w:id="909" w:author="Peto" w:date="2018-06-14T07:18:00Z">
              <w:rPr>
                <w:rStyle w:val="Hypertextovprepojenie"/>
              </w:rPr>
            </w:rPrChange>
          </w:rPr>
          <w:fldChar w:fldCharType="end"/>
        </w:r>
      </w:ins>
    </w:p>
    <w:p w14:paraId="1802EBDC" w14:textId="77777777" w:rsidR="00F95B9C" w:rsidRPr="00A82009" w:rsidRDefault="00F95B9C">
      <w:pPr>
        <w:pStyle w:val="Obsah1"/>
        <w:rPr>
          <w:ins w:id="910" w:author="Peto" w:date="2018-06-10T16:57:00Z"/>
          <w:rFonts w:asciiTheme="minorHAnsi" w:eastAsiaTheme="minorEastAsia" w:hAnsiTheme="minorHAnsi" w:cstheme="minorBidi"/>
          <w:b w:val="0"/>
          <w:bCs w:val="0"/>
          <w:sz w:val="22"/>
          <w:szCs w:val="22"/>
        </w:rPr>
      </w:pPr>
      <w:ins w:id="911" w:author="Peto" w:date="2018-06-10T16:57:00Z">
        <w:r w:rsidRPr="00FB4A3B">
          <w:rPr>
            <w:rStyle w:val="Hypertextovprepojenie"/>
          </w:rPr>
          <w:fldChar w:fldCharType="begin"/>
        </w:r>
        <w:r w:rsidRPr="00A82009">
          <w:rPr>
            <w:rStyle w:val="Hypertextovprepojenie"/>
          </w:rPr>
          <w:instrText xml:space="preserve"> </w:instrText>
        </w:r>
        <w:r w:rsidRPr="00A82009">
          <w:instrText>HYPERLINK \l "_Toc516413254"</w:instrText>
        </w:r>
        <w:r w:rsidRPr="00A82009">
          <w:rPr>
            <w:rStyle w:val="Hypertextovprepojenie"/>
          </w:rPr>
          <w:instrText xml:space="preserve"> </w:instrText>
        </w:r>
        <w:r w:rsidRPr="00A82009">
          <w:rPr>
            <w:rStyle w:val="Hypertextovprepojenie"/>
            <w:rPrChange w:id="912" w:author="Peto" w:date="2018-06-14T07:18:00Z">
              <w:rPr>
                <w:rStyle w:val="Hypertextovprepojenie"/>
              </w:rPr>
            </w:rPrChange>
          </w:rPr>
          <w:fldChar w:fldCharType="separate"/>
        </w:r>
        <w:r w:rsidRPr="00A82009">
          <w:rPr>
            <w:rStyle w:val="Hypertextovprepojenie"/>
          </w:rPr>
          <w:t>Literatúra</w:t>
        </w:r>
        <w:r w:rsidRPr="00A82009">
          <w:rPr>
            <w:webHidden/>
          </w:rPr>
          <w:tab/>
        </w:r>
        <w:r w:rsidRPr="00820F54">
          <w:rPr>
            <w:webHidden/>
          </w:rPr>
          <w:fldChar w:fldCharType="begin"/>
        </w:r>
        <w:r w:rsidRPr="00A82009">
          <w:rPr>
            <w:webHidden/>
          </w:rPr>
          <w:instrText xml:space="preserve"> PAGEREF _Toc516413254 \h </w:instrText>
        </w:r>
      </w:ins>
      <w:r w:rsidRPr="00A82009">
        <w:rPr>
          <w:webHidden/>
          <w:rPrChange w:id="913" w:author="Peto" w:date="2018-06-14T07:18:00Z">
            <w:rPr>
              <w:webHidden/>
            </w:rPr>
          </w:rPrChange>
        </w:rPr>
      </w:r>
      <w:r w:rsidRPr="00A82009">
        <w:rPr>
          <w:webHidden/>
          <w:rPrChange w:id="914" w:author="Peto" w:date="2018-06-14T07:18:00Z">
            <w:rPr>
              <w:webHidden/>
            </w:rPr>
          </w:rPrChange>
        </w:rPr>
        <w:fldChar w:fldCharType="separate"/>
      </w:r>
      <w:ins w:id="915" w:author="Peto" w:date="2018-06-10T16:57:00Z">
        <w:r w:rsidRPr="00A82009">
          <w:rPr>
            <w:webHidden/>
          </w:rPr>
          <w:t>86</w:t>
        </w:r>
        <w:r w:rsidRPr="00A82009">
          <w:rPr>
            <w:webHidden/>
            <w:rPrChange w:id="916" w:author="Peto" w:date="2018-06-14T07:18:00Z">
              <w:rPr>
                <w:webHidden/>
              </w:rPr>
            </w:rPrChange>
          </w:rPr>
          <w:fldChar w:fldCharType="end"/>
        </w:r>
        <w:r w:rsidRPr="00A82009">
          <w:rPr>
            <w:rStyle w:val="Hypertextovprepojenie"/>
            <w:rPrChange w:id="917" w:author="Peto" w:date="2018-06-14T07:18:00Z">
              <w:rPr>
                <w:rStyle w:val="Hypertextovprepojenie"/>
              </w:rPr>
            </w:rPrChange>
          </w:rPr>
          <w:fldChar w:fldCharType="end"/>
        </w:r>
      </w:ins>
    </w:p>
    <w:p w14:paraId="431F2260" w14:textId="77777777" w:rsidR="00F95B9C" w:rsidRPr="00A82009" w:rsidRDefault="00F95B9C">
      <w:pPr>
        <w:pStyle w:val="Obsah1"/>
        <w:rPr>
          <w:ins w:id="918" w:author="Peto" w:date="2018-06-10T16:57:00Z"/>
          <w:rFonts w:asciiTheme="minorHAnsi" w:eastAsiaTheme="minorEastAsia" w:hAnsiTheme="minorHAnsi" w:cstheme="minorBidi"/>
          <w:b w:val="0"/>
          <w:bCs w:val="0"/>
          <w:sz w:val="22"/>
          <w:szCs w:val="22"/>
        </w:rPr>
      </w:pPr>
      <w:ins w:id="919" w:author="Peto" w:date="2018-06-10T16:57:00Z">
        <w:r w:rsidRPr="00FB4A3B">
          <w:rPr>
            <w:rStyle w:val="Hypertextovprepojenie"/>
          </w:rPr>
          <w:lastRenderedPageBreak/>
          <w:fldChar w:fldCharType="begin"/>
        </w:r>
        <w:r w:rsidRPr="00A82009">
          <w:rPr>
            <w:rStyle w:val="Hypertextovprepojenie"/>
          </w:rPr>
          <w:instrText xml:space="preserve"> </w:instrText>
        </w:r>
        <w:r w:rsidRPr="00A82009">
          <w:instrText>HYPERLINK \l "_Toc516413255"</w:instrText>
        </w:r>
        <w:r w:rsidRPr="00A82009">
          <w:rPr>
            <w:rStyle w:val="Hypertextovprepojenie"/>
          </w:rPr>
          <w:instrText xml:space="preserve"> </w:instrText>
        </w:r>
        <w:r w:rsidRPr="00A82009">
          <w:rPr>
            <w:rStyle w:val="Hypertextovprepojenie"/>
            <w:rPrChange w:id="920" w:author="Peto" w:date="2018-06-14T07:18:00Z">
              <w:rPr>
                <w:rStyle w:val="Hypertextovprepojenie"/>
              </w:rPr>
            </w:rPrChange>
          </w:rPr>
          <w:fldChar w:fldCharType="separate"/>
        </w:r>
        <w:r w:rsidRPr="00A82009">
          <w:rPr>
            <w:rStyle w:val="Hypertextovprepojenie"/>
          </w:rPr>
          <w:t>ZOZNAM SYMBOLOV, VELIČÍN A SKRATIEK</w:t>
        </w:r>
        <w:r w:rsidRPr="00A82009">
          <w:rPr>
            <w:webHidden/>
          </w:rPr>
          <w:tab/>
        </w:r>
        <w:r w:rsidRPr="00820F54">
          <w:rPr>
            <w:webHidden/>
          </w:rPr>
          <w:fldChar w:fldCharType="begin"/>
        </w:r>
        <w:r w:rsidRPr="00A82009">
          <w:rPr>
            <w:webHidden/>
          </w:rPr>
          <w:instrText xml:space="preserve"> PAGEREF _Toc516413255 \h </w:instrText>
        </w:r>
      </w:ins>
      <w:r w:rsidRPr="00A82009">
        <w:rPr>
          <w:webHidden/>
          <w:rPrChange w:id="921" w:author="Peto" w:date="2018-06-14T07:18:00Z">
            <w:rPr>
              <w:webHidden/>
            </w:rPr>
          </w:rPrChange>
        </w:rPr>
      </w:r>
      <w:r w:rsidRPr="00A82009">
        <w:rPr>
          <w:webHidden/>
          <w:rPrChange w:id="922" w:author="Peto" w:date="2018-06-14T07:18:00Z">
            <w:rPr>
              <w:webHidden/>
            </w:rPr>
          </w:rPrChange>
        </w:rPr>
        <w:fldChar w:fldCharType="separate"/>
      </w:r>
      <w:ins w:id="923" w:author="Peto" w:date="2018-06-10T16:57:00Z">
        <w:r w:rsidRPr="00A82009">
          <w:rPr>
            <w:webHidden/>
          </w:rPr>
          <w:t>90</w:t>
        </w:r>
        <w:r w:rsidRPr="00A82009">
          <w:rPr>
            <w:webHidden/>
            <w:rPrChange w:id="924" w:author="Peto" w:date="2018-06-14T07:18:00Z">
              <w:rPr>
                <w:webHidden/>
              </w:rPr>
            </w:rPrChange>
          </w:rPr>
          <w:fldChar w:fldCharType="end"/>
        </w:r>
        <w:r w:rsidRPr="00A82009">
          <w:rPr>
            <w:rStyle w:val="Hypertextovprepojenie"/>
            <w:rPrChange w:id="925" w:author="Peto" w:date="2018-06-14T07:18:00Z">
              <w:rPr>
                <w:rStyle w:val="Hypertextovprepojenie"/>
              </w:rPr>
            </w:rPrChange>
          </w:rPr>
          <w:fldChar w:fldCharType="end"/>
        </w:r>
      </w:ins>
    </w:p>
    <w:p w14:paraId="08127976" w14:textId="77777777" w:rsidR="00F95B9C" w:rsidRPr="00A82009" w:rsidDel="00F95B9C" w:rsidRDefault="00F95B9C" w:rsidP="00CE547F">
      <w:pPr>
        <w:pStyle w:val="Obsah1"/>
        <w:rPr>
          <w:del w:id="926" w:author="Peto" w:date="2018-06-10T16:57:00Z"/>
        </w:rPr>
      </w:pPr>
    </w:p>
    <w:p w14:paraId="7179F9CB" w14:textId="77777777" w:rsidR="00B85020" w:rsidRPr="00A82009" w:rsidDel="00F95B9C" w:rsidRDefault="00B85020" w:rsidP="00CE547F">
      <w:pPr>
        <w:pStyle w:val="Obsah1"/>
        <w:rPr>
          <w:del w:id="927" w:author="Peto" w:date="2018-06-10T16:57:00Z"/>
        </w:rPr>
      </w:pPr>
    </w:p>
    <w:p w14:paraId="6F70E7D7" w14:textId="77777777" w:rsidR="00B85020" w:rsidRPr="00A82009" w:rsidDel="00F95B9C" w:rsidRDefault="00B85020">
      <w:pPr>
        <w:pStyle w:val="Obsah1"/>
        <w:rPr>
          <w:del w:id="928" w:author="Peto" w:date="2018-06-10T16:57:00Z"/>
          <w:rFonts w:asciiTheme="minorHAnsi" w:eastAsiaTheme="minorEastAsia" w:hAnsiTheme="minorHAnsi" w:cstheme="minorBidi"/>
          <w:b w:val="0"/>
          <w:bCs w:val="0"/>
          <w:sz w:val="22"/>
          <w:szCs w:val="22"/>
        </w:rPr>
      </w:pPr>
      <w:del w:id="929" w:author="Peto" w:date="2018-06-10T16:57:00Z">
        <w:r w:rsidRPr="00A82009" w:rsidDel="00F95B9C">
          <w:rPr>
            <w:rPrChange w:id="930" w:author="Peto" w:date="2018-06-14T07:18:00Z">
              <w:rPr>
                <w:rStyle w:val="Hypertextovprepojenie"/>
                <w:b w:val="0"/>
                <w:bCs w:val="0"/>
              </w:rPr>
            </w:rPrChange>
          </w:rPr>
          <w:delText>ABSTRAKT</w:delText>
        </w:r>
        <w:r w:rsidRPr="00A82009" w:rsidDel="00F95B9C">
          <w:rPr>
            <w:b w:val="0"/>
            <w:bCs w:val="0"/>
            <w:webHidden/>
          </w:rPr>
          <w:tab/>
          <w:delText>I</w:delText>
        </w:r>
      </w:del>
    </w:p>
    <w:p w14:paraId="597B1020" w14:textId="77777777" w:rsidR="00B85020" w:rsidRPr="00A82009" w:rsidDel="00F95B9C" w:rsidRDefault="00B85020">
      <w:pPr>
        <w:pStyle w:val="Obsah1"/>
        <w:rPr>
          <w:del w:id="931" w:author="Peto" w:date="2018-06-10T16:57:00Z"/>
          <w:rFonts w:asciiTheme="minorHAnsi" w:eastAsiaTheme="minorEastAsia" w:hAnsiTheme="minorHAnsi" w:cstheme="minorBidi"/>
          <w:b w:val="0"/>
          <w:bCs w:val="0"/>
          <w:sz w:val="22"/>
          <w:szCs w:val="22"/>
        </w:rPr>
      </w:pPr>
      <w:del w:id="932" w:author="Peto" w:date="2018-06-10T16:57:00Z">
        <w:r w:rsidRPr="00A82009" w:rsidDel="00F95B9C">
          <w:rPr>
            <w:rPrChange w:id="933" w:author="Peto" w:date="2018-06-14T07:18:00Z">
              <w:rPr>
                <w:rStyle w:val="Hypertextovprepojenie"/>
                <w:b w:val="0"/>
                <w:bCs w:val="0"/>
              </w:rPr>
            </w:rPrChange>
          </w:rPr>
          <w:delText>KĽÚČOVÉ SLOVÁ</w:delText>
        </w:r>
        <w:r w:rsidRPr="00A82009" w:rsidDel="00F95B9C">
          <w:rPr>
            <w:b w:val="0"/>
            <w:bCs w:val="0"/>
            <w:webHidden/>
          </w:rPr>
          <w:tab/>
          <w:delText>I</w:delText>
        </w:r>
      </w:del>
    </w:p>
    <w:p w14:paraId="6126808D" w14:textId="77777777" w:rsidR="00B85020" w:rsidRPr="00A82009" w:rsidDel="00F95B9C" w:rsidRDefault="00B85020">
      <w:pPr>
        <w:pStyle w:val="Obsah1"/>
        <w:rPr>
          <w:del w:id="934" w:author="Peto" w:date="2018-06-10T16:57:00Z"/>
          <w:rFonts w:asciiTheme="minorHAnsi" w:eastAsiaTheme="minorEastAsia" w:hAnsiTheme="minorHAnsi" w:cstheme="minorBidi"/>
          <w:b w:val="0"/>
          <w:bCs w:val="0"/>
          <w:sz w:val="22"/>
          <w:szCs w:val="22"/>
        </w:rPr>
      </w:pPr>
      <w:del w:id="935" w:author="Peto" w:date="2018-06-10T16:57:00Z">
        <w:r w:rsidRPr="00A82009" w:rsidDel="00F95B9C">
          <w:rPr>
            <w:rPrChange w:id="936" w:author="Peto" w:date="2018-06-14T07:18:00Z">
              <w:rPr>
                <w:rStyle w:val="Hypertextovprepojenie"/>
                <w:b w:val="0"/>
                <w:bCs w:val="0"/>
              </w:rPr>
            </w:rPrChange>
          </w:rPr>
          <w:delText>ABSTRACT</w:delText>
        </w:r>
        <w:r w:rsidRPr="00A82009" w:rsidDel="00F95B9C">
          <w:rPr>
            <w:b w:val="0"/>
            <w:bCs w:val="0"/>
            <w:webHidden/>
          </w:rPr>
          <w:tab/>
          <w:delText>II</w:delText>
        </w:r>
      </w:del>
    </w:p>
    <w:p w14:paraId="1D1E94C4" w14:textId="77777777" w:rsidR="00B85020" w:rsidRPr="00A82009" w:rsidDel="00F95B9C" w:rsidRDefault="00B85020">
      <w:pPr>
        <w:pStyle w:val="Obsah1"/>
        <w:rPr>
          <w:del w:id="937" w:author="Peto" w:date="2018-06-10T16:57:00Z"/>
          <w:rFonts w:asciiTheme="minorHAnsi" w:eastAsiaTheme="minorEastAsia" w:hAnsiTheme="minorHAnsi" w:cstheme="minorBidi"/>
          <w:b w:val="0"/>
          <w:bCs w:val="0"/>
          <w:sz w:val="22"/>
          <w:szCs w:val="22"/>
        </w:rPr>
      </w:pPr>
      <w:del w:id="938" w:author="Peto" w:date="2018-06-10T16:57:00Z">
        <w:r w:rsidRPr="00A82009" w:rsidDel="00F95B9C">
          <w:rPr>
            <w:rPrChange w:id="939" w:author="Peto" w:date="2018-06-14T07:18:00Z">
              <w:rPr>
                <w:rStyle w:val="Hypertextovprepojenie"/>
                <w:b w:val="0"/>
                <w:bCs w:val="0"/>
              </w:rPr>
            </w:rPrChange>
          </w:rPr>
          <w:delText>KEYWORDS</w:delText>
        </w:r>
        <w:r w:rsidRPr="00A82009" w:rsidDel="00F95B9C">
          <w:rPr>
            <w:b w:val="0"/>
            <w:bCs w:val="0"/>
            <w:webHidden/>
          </w:rPr>
          <w:tab/>
          <w:delText>II</w:delText>
        </w:r>
      </w:del>
    </w:p>
    <w:p w14:paraId="393DDA20" w14:textId="77777777" w:rsidR="00B85020" w:rsidRPr="00A82009" w:rsidDel="00F95B9C" w:rsidRDefault="00B85020">
      <w:pPr>
        <w:pStyle w:val="Obsah1"/>
        <w:rPr>
          <w:del w:id="940" w:author="Peto" w:date="2018-06-10T16:57:00Z"/>
          <w:rFonts w:asciiTheme="minorHAnsi" w:eastAsiaTheme="minorEastAsia" w:hAnsiTheme="minorHAnsi" w:cstheme="minorBidi"/>
          <w:b w:val="0"/>
          <w:bCs w:val="0"/>
          <w:sz w:val="22"/>
          <w:szCs w:val="22"/>
        </w:rPr>
      </w:pPr>
      <w:del w:id="941" w:author="Peto" w:date="2018-06-10T16:57:00Z">
        <w:r w:rsidRPr="00A82009" w:rsidDel="00F95B9C">
          <w:rPr>
            <w:rPrChange w:id="942" w:author="Peto" w:date="2018-06-14T07:18:00Z">
              <w:rPr>
                <w:rStyle w:val="Hypertextovprepojenie"/>
                <w:b w:val="0"/>
                <w:bCs w:val="0"/>
              </w:rPr>
            </w:rPrChange>
          </w:rPr>
          <w:delText>PREHLÁSENIE</w:delText>
        </w:r>
        <w:r w:rsidRPr="00A82009" w:rsidDel="00F95B9C">
          <w:rPr>
            <w:b w:val="0"/>
            <w:bCs w:val="0"/>
            <w:webHidden/>
          </w:rPr>
          <w:tab/>
          <w:delText>IV</w:delText>
        </w:r>
      </w:del>
    </w:p>
    <w:p w14:paraId="14E5DCF0" w14:textId="77777777" w:rsidR="00B85020" w:rsidRPr="00A82009" w:rsidDel="00F95B9C" w:rsidRDefault="00B85020">
      <w:pPr>
        <w:pStyle w:val="Obsah1"/>
        <w:rPr>
          <w:del w:id="943" w:author="Peto" w:date="2018-06-10T16:57:00Z"/>
          <w:rFonts w:asciiTheme="minorHAnsi" w:eastAsiaTheme="minorEastAsia" w:hAnsiTheme="minorHAnsi" w:cstheme="minorBidi"/>
          <w:b w:val="0"/>
          <w:bCs w:val="0"/>
          <w:sz w:val="22"/>
          <w:szCs w:val="22"/>
        </w:rPr>
      </w:pPr>
      <w:del w:id="944" w:author="Peto" w:date="2018-06-10T16:57:00Z">
        <w:r w:rsidRPr="00A82009" w:rsidDel="00F95B9C">
          <w:rPr>
            <w:rPrChange w:id="945" w:author="Peto" w:date="2018-06-14T07:18:00Z">
              <w:rPr>
                <w:rStyle w:val="Hypertextovprepojenie"/>
                <w:b w:val="0"/>
                <w:bCs w:val="0"/>
              </w:rPr>
            </w:rPrChange>
          </w:rPr>
          <w:delText>ZOZNAM OBRÁZKOV</w:delText>
        </w:r>
        <w:r w:rsidRPr="00A82009" w:rsidDel="00F95B9C">
          <w:rPr>
            <w:b w:val="0"/>
            <w:bCs w:val="0"/>
            <w:webHidden/>
          </w:rPr>
          <w:tab/>
          <w:delText>IX</w:delText>
        </w:r>
      </w:del>
    </w:p>
    <w:p w14:paraId="51599876" w14:textId="77777777" w:rsidR="00B85020" w:rsidRPr="00A82009" w:rsidDel="00F95B9C" w:rsidRDefault="00B85020">
      <w:pPr>
        <w:pStyle w:val="Obsah1"/>
        <w:rPr>
          <w:del w:id="946" w:author="Peto" w:date="2018-06-10T16:57:00Z"/>
          <w:rFonts w:asciiTheme="minorHAnsi" w:eastAsiaTheme="minorEastAsia" w:hAnsiTheme="minorHAnsi" w:cstheme="minorBidi"/>
          <w:b w:val="0"/>
          <w:bCs w:val="0"/>
          <w:sz w:val="22"/>
          <w:szCs w:val="22"/>
        </w:rPr>
      </w:pPr>
      <w:del w:id="947" w:author="Peto" w:date="2018-06-10T16:57:00Z">
        <w:r w:rsidRPr="00A82009" w:rsidDel="00F95B9C">
          <w:rPr>
            <w:rPrChange w:id="948" w:author="Peto" w:date="2018-06-14T07:18:00Z">
              <w:rPr>
                <w:rStyle w:val="Hypertextovprepojenie"/>
                <w:b w:val="0"/>
                <w:bCs w:val="0"/>
              </w:rPr>
            </w:rPrChange>
          </w:rPr>
          <w:delText>ZOZNAM TABULIEK</w:delText>
        </w:r>
        <w:r w:rsidRPr="00A82009" w:rsidDel="00F95B9C">
          <w:rPr>
            <w:b w:val="0"/>
            <w:bCs w:val="0"/>
            <w:webHidden/>
          </w:rPr>
          <w:tab/>
          <w:delText>XI</w:delText>
        </w:r>
      </w:del>
    </w:p>
    <w:p w14:paraId="753AC653" w14:textId="77777777" w:rsidR="00B85020" w:rsidRPr="00A82009" w:rsidDel="00F95B9C" w:rsidRDefault="00B85020">
      <w:pPr>
        <w:pStyle w:val="Obsah1"/>
        <w:rPr>
          <w:del w:id="949" w:author="Peto" w:date="2018-06-10T16:57:00Z"/>
          <w:rFonts w:asciiTheme="minorHAnsi" w:eastAsiaTheme="minorEastAsia" w:hAnsiTheme="minorHAnsi" w:cstheme="minorBidi"/>
          <w:b w:val="0"/>
          <w:bCs w:val="0"/>
          <w:sz w:val="22"/>
          <w:szCs w:val="22"/>
        </w:rPr>
      </w:pPr>
      <w:del w:id="950" w:author="Peto" w:date="2018-06-10T16:57:00Z">
        <w:r w:rsidRPr="00A82009" w:rsidDel="00F95B9C">
          <w:rPr>
            <w:rPrChange w:id="951" w:author="Peto" w:date="2018-06-14T07:18:00Z">
              <w:rPr>
                <w:rStyle w:val="Hypertextovprepojenie"/>
                <w:b w:val="0"/>
                <w:bCs w:val="0"/>
              </w:rPr>
            </w:rPrChange>
          </w:rPr>
          <w:delText>Úvod</w:delText>
        </w:r>
        <w:r w:rsidRPr="00A82009" w:rsidDel="00F95B9C">
          <w:rPr>
            <w:b w:val="0"/>
            <w:bCs w:val="0"/>
            <w:webHidden/>
          </w:rPr>
          <w:tab/>
          <w:delText>1</w:delText>
        </w:r>
      </w:del>
    </w:p>
    <w:p w14:paraId="6AD747B9" w14:textId="77777777" w:rsidR="00B85020" w:rsidRPr="00A82009" w:rsidDel="00F95B9C" w:rsidRDefault="00B85020">
      <w:pPr>
        <w:pStyle w:val="Obsah1"/>
        <w:rPr>
          <w:del w:id="952" w:author="Peto" w:date="2018-06-10T16:57:00Z"/>
          <w:rFonts w:asciiTheme="minorHAnsi" w:eastAsiaTheme="minorEastAsia" w:hAnsiTheme="minorHAnsi" w:cstheme="minorBidi"/>
          <w:b w:val="0"/>
          <w:bCs w:val="0"/>
          <w:sz w:val="22"/>
          <w:szCs w:val="22"/>
        </w:rPr>
      </w:pPr>
      <w:del w:id="953" w:author="Peto" w:date="2018-06-10T16:57:00Z">
        <w:r w:rsidRPr="00A82009" w:rsidDel="00F95B9C">
          <w:rPr>
            <w:rPrChange w:id="954" w:author="Peto" w:date="2018-06-14T07:18:00Z">
              <w:rPr>
                <w:rStyle w:val="Hypertextovprepojenie"/>
                <w:b w:val="0"/>
                <w:bCs w:val="0"/>
              </w:rPr>
            </w:rPrChange>
          </w:rPr>
          <w:delText>1</w:delText>
        </w:r>
        <w:r w:rsidRPr="00A82009" w:rsidDel="00F95B9C">
          <w:rPr>
            <w:rFonts w:asciiTheme="minorHAnsi" w:eastAsiaTheme="minorEastAsia" w:hAnsiTheme="minorHAnsi" w:cstheme="minorBidi"/>
            <w:sz w:val="22"/>
            <w:szCs w:val="22"/>
          </w:rPr>
          <w:tab/>
        </w:r>
        <w:r w:rsidRPr="00A82009" w:rsidDel="00F95B9C">
          <w:rPr>
            <w:rPrChange w:id="955" w:author="Peto" w:date="2018-06-14T07:18:00Z">
              <w:rPr>
                <w:rStyle w:val="Hypertextovprepojenie"/>
                <w:b w:val="0"/>
                <w:bCs w:val="0"/>
              </w:rPr>
            </w:rPrChange>
          </w:rPr>
          <w:delText>Teoretická časť</w:delText>
        </w:r>
        <w:r w:rsidRPr="00A82009" w:rsidDel="00F95B9C">
          <w:rPr>
            <w:b w:val="0"/>
            <w:bCs w:val="0"/>
            <w:webHidden/>
          </w:rPr>
          <w:tab/>
          <w:delText>4</w:delText>
        </w:r>
      </w:del>
    </w:p>
    <w:p w14:paraId="5FE781DC" w14:textId="77777777" w:rsidR="00B85020" w:rsidRPr="00A82009" w:rsidDel="00F95B9C" w:rsidRDefault="00B85020">
      <w:pPr>
        <w:pStyle w:val="Obsah2"/>
        <w:rPr>
          <w:del w:id="956" w:author="Peto" w:date="2018-06-10T16:57:00Z"/>
          <w:rFonts w:asciiTheme="minorHAnsi" w:eastAsiaTheme="minorEastAsia" w:hAnsiTheme="minorHAnsi" w:cstheme="minorBidi"/>
          <w:noProof/>
          <w:sz w:val="22"/>
          <w:szCs w:val="22"/>
        </w:rPr>
      </w:pPr>
      <w:del w:id="957" w:author="Peto" w:date="2018-06-10T16:57:00Z">
        <w:r w:rsidRPr="00A82009" w:rsidDel="00F95B9C">
          <w:rPr>
            <w:rPrChange w:id="958" w:author="Peto" w:date="2018-06-14T07:18:00Z">
              <w:rPr>
                <w:rStyle w:val="Hypertextovprepojenie"/>
                <w:noProof/>
              </w:rPr>
            </w:rPrChange>
          </w:rPr>
          <w:delText>1.1</w:delText>
        </w:r>
        <w:r w:rsidRPr="00A82009" w:rsidDel="00F95B9C">
          <w:rPr>
            <w:rFonts w:asciiTheme="minorHAnsi" w:eastAsiaTheme="minorEastAsia" w:hAnsiTheme="minorHAnsi" w:cstheme="minorBidi"/>
            <w:noProof/>
            <w:sz w:val="22"/>
            <w:szCs w:val="22"/>
          </w:rPr>
          <w:tab/>
        </w:r>
        <w:r w:rsidRPr="00A82009" w:rsidDel="00F95B9C">
          <w:rPr>
            <w:rPrChange w:id="959" w:author="Peto" w:date="2018-06-14T07:18:00Z">
              <w:rPr>
                <w:rStyle w:val="Hypertextovprepojenie"/>
                <w:noProof/>
              </w:rPr>
            </w:rPrChange>
          </w:rPr>
          <w:delText>Kardiovaskulárne parametre</w:delText>
        </w:r>
        <w:r w:rsidRPr="00A82009" w:rsidDel="00F95B9C">
          <w:rPr>
            <w:noProof/>
            <w:webHidden/>
          </w:rPr>
          <w:tab/>
          <w:delText>6</w:delText>
        </w:r>
      </w:del>
    </w:p>
    <w:p w14:paraId="4F6DC64A" w14:textId="77777777" w:rsidR="00B85020" w:rsidRPr="00A82009" w:rsidDel="00F95B9C" w:rsidRDefault="00B85020">
      <w:pPr>
        <w:pStyle w:val="Obsah3"/>
        <w:rPr>
          <w:del w:id="960" w:author="Peto" w:date="2018-06-10T16:57:00Z"/>
          <w:rFonts w:asciiTheme="minorHAnsi" w:eastAsiaTheme="minorEastAsia" w:hAnsiTheme="minorHAnsi" w:cstheme="minorBidi"/>
          <w:noProof/>
          <w:sz w:val="22"/>
          <w:szCs w:val="22"/>
        </w:rPr>
      </w:pPr>
      <w:del w:id="961" w:author="Peto" w:date="2018-06-10T16:57:00Z">
        <w:r w:rsidRPr="00A82009" w:rsidDel="00F95B9C">
          <w:rPr>
            <w:rPrChange w:id="962" w:author="Peto" w:date="2018-06-14T07:18:00Z">
              <w:rPr>
                <w:rStyle w:val="Hypertextovprepojenie"/>
                <w:noProof/>
              </w:rPr>
            </w:rPrChange>
          </w:rPr>
          <w:delText>1.1.1</w:delText>
        </w:r>
        <w:r w:rsidRPr="00A82009" w:rsidDel="00F95B9C">
          <w:rPr>
            <w:rFonts w:asciiTheme="minorHAnsi" w:eastAsiaTheme="minorEastAsia" w:hAnsiTheme="minorHAnsi" w:cstheme="minorBidi"/>
            <w:noProof/>
            <w:sz w:val="22"/>
            <w:szCs w:val="22"/>
          </w:rPr>
          <w:tab/>
        </w:r>
        <w:r w:rsidRPr="00A82009" w:rsidDel="00F95B9C">
          <w:rPr>
            <w:rPrChange w:id="963" w:author="Peto" w:date="2018-06-14T07:18:00Z">
              <w:rPr>
                <w:rStyle w:val="Hypertextovprepojenie"/>
                <w:noProof/>
              </w:rPr>
            </w:rPrChange>
          </w:rPr>
          <w:delText>Rozťažnosť artérií</w:delText>
        </w:r>
        <w:r w:rsidRPr="00A82009" w:rsidDel="00F95B9C">
          <w:rPr>
            <w:noProof/>
            <w:webHidden/>
          </w:rPr>
          <w:tab/>
          <w:delText>6</w:delText>
        </w:r>
      </w:del>
    </w:p>
    <w:p w14:paraId="415CD7E7" w14:textId="77777777" w:rsidR="00B85020" w:rsidRPr="00A82009" w:rsidDel="00F95B9C" w:rsidRDefault="00B85020">
      <w:pPr>
        <w:pStyle w:val="Obsah3"/>
        <w:rPr>
          <w:del w:id="964" w:author="Peto" w:date="2018-06-10T16:57:00Z"/>
          <w:rFonts w:asciiTheme="minorHAnsi" w:eastAsiaTheme="minorEastAsia" w:hAnsiTheme="minorHAnsi" w:cstheme="minorBidi"/>
          <w:noProof/>
          <w:sz w:val="22"/>
          <w:szCs w:val="22"/>
        </w:rPr>
      </w:pPr>
      <w:del w:id="965" w:author="Peto" w:date="2018-06-10T16:57:00Z">
        <w:r w:rsidRPr="00A82009" w:rsidDel="00F95B9C">
          <w:rPr>
            <w:rPrChange w:id="966" w:author="Peto" w:date="2018-06-14T07:18:00Z">
              <w:rPr>
                <w:rStyle w:val="Hypertextovprepojenie"/>
                <w:noProof/>
              </w:rPr>
            </w:rPrChange>
          </w:rPr>
          <w:delText>1.1.2</w:delText>
        </w:r>
        <w:r w:rsidRPr="00A82009" w:rsidDel="00F95B9C">
          <w:rPr>
            <w:rFonts w:asciiTheme="minorHAnsi" w:eastAsiaTheme="minorEastAsia" w:hAnsiTheme="minorHAnsi" w:cstheme="minorBidi"/>
            <w:noProof/>
            <w:sz w:val="22"/>
            <w:szCs w:val="22"/>
          </w:rPr>
          <w:tab/>
        </w:r>
        <w:r w:rsidRPr="00A82009" w:rsidDel="00F95B9C">
          <w:rPr>
            <w:rPrChange w:id="967" w:author="Peto" w:date="2018-06-14T07:18:00Z">
              <w:rPr>
                <w:rStyle w:val="Hypertextovprepojenie"/>
                <w:noProof/>
              </w:rPr>
            </w:rPrChange>
          </w:rPr>
          <w:delText>Periférny odbor</w:delText>
        </w:r>
        <w:r w:rsidRPr="00A82009" w:rsidDel="00F95B9C">
          <w:rPr>
            <w:noProof/>
            <w:webHidden/>
          </w:rPr>
          <w:tab/>
          <w:delText>6</w:delText>
        </w:r>
      </w:del>
    </w:p>
    <w:p w14:paraId="21D39CA6" w14:textId="77777777" w:rsidR="00B85020" w:rsidRPr="00A82009" w:rsidDel="00F95B9C" w:rsidRDefault="00B85020">
      <w:pPr>
        <w:pStyle w:val="Obsah3"/>
        <w:rPr>
          <w:del w:id="968" w:author="Peto" w:date="2018-06-10T16:57:00Z"/>
          <w:rFonts w:asciiTheme="minorHAnsi" w:eastAsiaTheme="minorEastAsia" w:hAnsiTheme="minorHAnsi" w:cstheme="minorBidi"/>
          <w:noProof/>
          <w:sz w:val="22"/>
          <w:szCs w:val="22"/>
        </w:rPr>
      </w:pPr>
      <w:del w:id="969" w:author="Peto" w:date="2018-06-10T16:57:00Z">
        <w:r w:rsidRPr="00A82009" w:rsidDel="00F95B9C">
          <w:rPr>
            <w:rPrChange w:id="970" w:author="Peto" w:date="2018-06-14T07:18:00Z">
              <w:rPr>
                <w:rStyle w:val="Hypertextovprepojenie"/>
                <w:noProof/>
              </w:rPr>
            </w:rPrChange>
          </w:rPr>
          <w:delText>1.1.3</w:delText>
        </w:r>
        <w:r w:rsidRPr="00A82009" w:rsidDel="00F95B9C">
          <w:rPr>
            <w:rFonts w:asciiTheme="minorHAnsi" w:eastAsiaTheme="minorEastAsia" w:hAnsiTheme="minorHAnsi" w:cstheme="minorBidi"/>
            <w:noProof/>
            <w:sz w:val="22"/>
            <w:szCs w:val="22"/>
          </w:rPr>
          <w:tab/>
        </w:r>
        <w:r w:rsidRPr="00A82009" w:rsidDel="00F95B9C">
          <w:rPr>
            <w:rPrChange w:id="971" w:author="Peto" w:date="2018-06-14T07:18:00Z">
              <w:rPr>
                <w:rStyle w:val="Hypertextovprepojenie"/>
                <w:noProof/>
              </w:rPr>
            </w:rPrChange>
          </w:rPr>
          <w:delText>Intertancia krvi</w:delText>
        </w:r>
        <w:r w:rsidRPr="00A82009" w:rsidDel="00F95B9C">
          <w:rPr>
            <w:noProof/>
            <w:webHidden/>
          </w:rPr>
          <w:tab/>
          <w:delText>7</w:delText>
        </w:r>
      </w:del>
    </w:p>
    <w:p w14:paraId="4E2D5D14" w14:textId="77777777" w:rsidR="00B85020" w:rsidRPr="00A82009" w:rsidDel="00F95B9C" w:rsidRDefault="00B85020">
      <w:pPr>
        <w:pStyle w:val="Obsah2"/>
        <w:rPr>
          <w:del w:id="972" w:author="Peto" w:date="2018-06-10T16:57:00Z"/>
          <w:rFonts w:asciiTheme="minorHAnsi" w:eastAsiaTheme="minorEastAsia" w:hAnsiTheme="minorHAnsi" w:cstheme="minorBidi"/>
          <w:noProof/>
          <w:sz w:val="22"/>
          <w:szCs w:val="22"/>
        </w:rPr>
      </w:pPr>
      <w:del w:id="973" w:author="Peto" w:date="2018-06-10T16:57:00Z">
        <w:r w:rsidRPr="00A82009" w:rsidDel="00F95B9C">
          <w:rPr>
            <w:rPrChange w:id="974" w:author="Peto" w:date="2018-06-14T07:18:00Z">
              <w:rPr>
                <w:rStyle w:val="Hypertextovprepojenie"/>
                <w:noProof/>
              </w:rPr>
            </w:rPrChange>
          </w:rPr>
          <w:delText>1.2</w:delText>
        </w:r>
        <w:r w:rsidRPr="00A82009" w:rsidDel="00F95B9C">
          <w:rPr>
            <w:rFonts w:asciiTheme="minorHAnsi" w:eastAsiaTheme="minorEastAsia" w:hAnsiTheme="minorHAnsi" w:cstheme="minorBidi"/>
            <w:noProof/>
            <w:sz w:val="22"/>
            <w:szCs w:val="22"/>
          </w:rPr>
          <w:tab/>
        </w:r>
        <w:r w:rsidRPr="00A82009" w:rsidDel="00F95B9C">
          <w:rPr>
            <w:rPrChange w:id="975" w:author="Peto" w:date="2018-06-14T07:18:00Z">
              <w:rPr>
                <w:rStyle w:val="Hypertextovprepojenie"/>
                <w:noProof/>
              </w:rPr>
            </w:rPrChange>
          </w:rPr>
          <w:delText>Dvojprvkový Windeksselov hemodynamický model</w:delText>
        </w:r>
        <w:r w:rsidRPr="00A82009" w:rsidDel="00F95B9C">
          <w:rPr>
            <w:noProof/>
            <w:webHidden/>
          </w:rPr>
          <w:tab/>
          <w:delText>7</w:delText>
        </w:r>
      </w:del>
    </w:p>
    <w:p w14:paraId="3D589AC3" w14:textId="77777777" w:rsidR="00B85020" w:rsidRPr="00A82009" w:rsidDel="00F95B9C" w:rsidRDefault="00B85020">
      <w:pPr>
        <w:pStyle w:val="Obsah2"/>
        <w:rPr>
          <w:del w:id="976" w:author="Peto" w:date="2018-06-10T16:57:00Z"/>
          <w:rFonts w:asciiTheme="minorHAnsi" w:eastAsiaTheme="minorEastAsia" w:hAnsiTheme="minorHAnsi" w:cstheme="minorBidi"/>
          <w:noProof/>
          <w:sz w:val="22"/>
          <w:szCs w:val="22"/>
        </w:rPr>
      </w:pPr>
      <w:del w:id="977" w:author="Peto" w:date="2018-06-10T16:57:00Z">
        <w:r w:rsidRPr="00A82009" w:rsidDel="00F95B9C">
          <w:rPr>
            <w:rPrChange w:id="978" w:author="Peto" w:date="2018-06-14T07:18:00Z">
              <w:rPr>
                <w:rStyle w:val="Hypertextovprepojenie"/>
                <w:noProof/>
              </w:rPr>
            </w:rPrChange>
          </w:rPr>
          <w:delText>1.3</w:delText>
        </w:r>
        <w:r w:rsidRPr="00A82009" w:rsidDel="00F95B9C">
          <w:rPr>
            <w:rFonts w:asciiTheme="minorHAnsi" w:eastAsiaTheme="minorEastAsia" w:hAnsiTheme="minorHAnsi" w:cstheme="minorBidi"/>
            <w:noProof/>
            <w:sz w:val="22"/>
            <w:szCs w:val="22"/>
          </w:rPr>
          <w:tab/>
        </w:r>
        <w:r w:rsidRPr="00A82009" w:rsidDel="00F95B9C">
          <w:rPr>
            <w:rPrChange w:id="979" w:author="Peto" w:date="2018-06-14T07:18:00Z">
              <w:rPr>
                <w:rStyle w:val="Hypertextovprepojenie"/>
                <w:noProof/>
              </w:rPr>
            </w:rPrChange>
          </w:rPr>
          <w:delText>Trojprvkový Windeksselov hemodynamický model</w:delText>
        </w:r>
        <w:r w:rsidRPr="00A82009" w:rsidDel="00F95B9C">
          <w:rPr>
            <w:noProof/>
            <w:webHidden/>
          </w:rPr>
          <w:tab/>
          <w:delText>9</w:delText>
        </w:r>
      </w:del>
    </w:p>
    <w:p w14:paraId="0B360428" w14:textId="77777777" w:rsidR="00B85020" w:rsidRPr="00A82009" w:rsidDel="00F95B9C" w:rsidRDefault="00B85020">
      <w:pPr>
        <w:pStyle w:val="Obsah2"/>
        <w:rPr>
          <w:del w:id="980" w:author="Peto" w:date="2018-06-10T16:57:00Z"/>
          <w:rFonts w:asciiTheme="minorHAnsi" w:eastAsiaTheme="minorEastAsia" w:hAnsiTheme="minorHAnsi" w:cstheme="minorBidi"/>
          <w:noProof/>
          <w:sz w:val="22"/>
          <w:szCs w:val="22"/>
        </w:rPr>
      </w:pPr>
      <w:del w:id="981" w:author="Peto" w:date="2018-06-10T16:57:00Z">
        <w:r w:rsidRPr="00A82009" w:rsidDel="00F95B9C">
          <w:rPr>
            <w:rPrChange w:id="982" w:author="Peto" w:date="2018-06-14T07:18:00Z">
              <w:rPr>
                <w:rStyle w:val="Hypertextovprepojenie"/>
                <w:noProof/>
              </w:rPr>
            </w:rPrChange>
          </w:rPr>
          <w:delText>1.4</w:delText>
        </w:r>
        <w:r w:rsidRPr="00A82009" w:rsidDel="00F95B9C">
          <w:rPr>
            <w:rFonts w:asciiTheme="minorHAnsi" w:eastAsiaTheme="minorEastAsia" w:hAnsiTheme="minorHAnsi" w:cstheme="minorBidi"/>
            <w:noProof/>
            <w:sz w:val="22"/>
            <w:szCs w:val="22"/>
          </w:rPr>
          <w:tab/>
        </w:r>
        <w:r w:rsidRPr="00A82009" w:rsidDel="00F95B9C">
          <w:rPr>
            <w:rPrChange w:id="983" w:author="Peto" w:date="2018-06-14T07:18:00Z">
              <w:rPr>
                <w:rStyle w:val="Hypertextovprepojenie"/>
                <w:noProof/>
              </w:rPr>
            </w:rPrChange>
          </w:rPr>
          <w:delText>Štvordielny Windeksselov hemodynamický model</w:delText>
        </w:r>
        <w:r w:rsidRPr="00A82009" w:rsidDel="00F95B9C">
          <w:rPr>
            <w:noProof/>
            <w:webHidden/>
          </w:rPr>
          <w:tab/>
          <w:delText>11</w:delText>
        </w:r>
      </w:del>
    </w:p>
    <w:p w14:paraId="324A39CA" w14:textId="77777777" w:rsidR="00B85020" w:rsidRPr="00A82009" w:rsidDel="00F95B9C" w:rsidRDefault="00B85020">
      <w:pPr>
        <w:pStyle w:val="Obsah2"/>
        <w:rPr>
          <w:del w:id="984" w:author="Peto" w:date="2018-06-10T16:57:00Z"/>
          <w:rFonts w:asciiTheme="minorHAnsi" w:eastAsiaTheme="minorEastAsia" w:hAnsiTheme="minorHAnsi" w:cstheme="minorBidi"/>
          <w:noProof/>
          <w:sz w:val="22"/>
          <w:szCs w:val="22"/>
        </w:rPr>
      </w:pPr>
      <w:del w:id="985" w:author="Peto" w:date="2018-06-10T16:57:00Z">
        <w:r w:rsidRPr="00A82009" w:rsidDel="00F95B9C">
          <w:rPr>
            <w:rPrChange w:id="986" w:author="Peto" w:date="2018-06-14T07:18:00Z">
              <w:rPr>
                <w:rStyle w:val="Hypertextovprepojenie"/>
                <w:noProof/>
              </w:rPr>
            </w:rPrChange>
          </w:rPr>
          <w:delText>1.5</w:delText>
        </w:r>
        <w:r w:rsidRPr="00A82009" w:rsidDel="00F95B9C">
          <w:rPr>
            <w:rFonts w:asciiTheme="minorHAnsi" w:eastAsiaTheme="minorEastAsia" w:hAnsiTheme="minorHAnsi" w:cstheme="minorBidi"/>
            <w:noProof/>
            <w:sz w:val="22"/>
            <w:szCs w:val="22"/>
          </w:rPr>
          <w:tab/>
        </w:r>
        <w:r w:rsidRPr="00A82009" w:rsidDel="00F95B9C">
          <w:rPr>
            <w:rPrChange w:id="987" w:author="Peto" w:date="2018-06-14T07:18:00Z">
              <w:rPr>
                <w:rStyle w:val="Hypertextovprepojenie"/>
                <w:noProof/>
              </w:rPr>
            </w:rPrChange>
          </w:rPr>
          <w:delText>Spôsoby merania srdcového výdaja – SV</w:delText>
        </w:r>
        <w:r w:rsidRPr="00A82009" w:rsidDel="00F95B9C">
          <w:rPr>
            <w:noProof/>
            <w:webHidden/>
          </w:rPr>
          <w:tab/>
          <w:delText>11</w:delText>
        </w:r>
      </w:del>
    </w:p>
    <w:p w14:paraId="6497CA41" w14:textId="77777777" w:rsidR="00B85020" w:rsidRPr="00A82009" w:rsidDel="00F95B9C" w:rsidRDefault="00B85020">
      <w:pPr>
        <w:pStyle w:val="Obsah3"/>
        <w:rPr>
          <w:del w:id="988" w:author="Peto" w:date="2018-06-10T16:57:00Z"/>
          <w:rFonts w:asciiTheme="minorHAnsi" w:eastAsiaTheme="minorEastAsia" w:hAnsiTheme="minorHAnsi" w:cstheme="minorBidi"/>
          <w:noProof/>
          <w:sz w:val="22"/>
          <w:szCs w:val="22"/>
        </w:rPr>
      </w:pPr>
      <w:del w:id="989" w:author="Peto" w:date="2018-06-10T16:57:00Z">
        <w:r w:rsidRPr="00A82009" w:rsidDel="00F95B9C">
          <w:rPr>
            <w:rPrChange w:id="990" w:author="Peto" w:date="2018-06-14T07:18:00Z">
              <w:rPr>
                <w:rStyle w:val="Hypertextovprepojenie"/>
                <w:noProof/>
              </w:rPr>
            </w:rPrChange>
          </w:rPr>
          <w:delText>1.5.1</w:delText>
        </w:r>
        <w:r w:rsidRPr="00A82009" w:rsidDel="00F95B9C">
          <w:rPr>
            <w:rFonts w:asciiTheme="minorHAnsi" w:eastAsiaTheme="minorEastAsia" w:hAnsiTheme="minorHAnsi" w:cstheme="minorBidi"/>
            <w:noProof/>
            <w:sz w:val="22"/>
            <w:szCs w:val="22"/>
          </w:rPr>
          <w:tab/>
        </w:r>
        <w:r w:rsidRPr="00A82009" w:rsidDel="00F95B9C">
          <w:rPr>
            <w:rPrChange w:id="991" w:author="Peto" w:date="2018-06-14T07:18:00Z">
              <w:rPr>
                <w:rStyle w:val="Hypertextovprepojenie"/>
                <w:noProof/>
              </w:rPr>
            </w:rPrChange>
          </w:rPr>
          <w:delText>Invazívne</w:delText>
        </w:r>
        <w:r w:rsidRPr="00A82009" w:rsidDel="00F95B9C">
          <w:rPr>
            <w:noProof/>
            <w:webHidden/>
          </w:rPr>
          <w:tab/>
          <w:delText>11</w:delText>
        </w:r>
      </w:del>
    </w:p>
    <w:p w14:paraId="2E371195" w14:textId="77777777" w:rsidR="00B85020" w:rsidRPr="00A82009" w:rsidDel="00F95B9C" w:rsidRDefault="00B85020">
      <w:pPr>
        <w:pStyle w:val="Obsah3"/>
        <w:rPr>
          <w:del w:id="992" w:author="Peto" w:date="2018-06-10T16:57:00Z"/>
          <w:rFonts w:asciiTheme="minorHAnsi" w:eastAsiaTheme="minorEastAsia" w:hAnsiTheme="minorHAnsi" w:cstheme="minorBidi"/>
          <w:noProof/>
          <w:sz w:val="22"/>
          <w:szCs w:val="22"/>
        </w:rPr>
      </w:pPr>
      <w:del w:id="993" w:author="Peto" w:date="2018-06-10T16:57:00Z">
        <w:r w:rsidRPr="00A82009" w:rsidDel="00F95B9C">
          <w:rPr>
            <w:rPrChange w:id="994" w:author="Peto" w:date="2018-06-14T07:18:00Z">
              <w:rPr>
                <w:rStyle w:val="Hypertextovprepojenie"/>
                <w:noProof/>
              </w:rPr>
            </w:rPrChange>
          </w:rPr>
          <w:delText>1.5.2</w:delText>
        </w:r>
        <w:r w:rsidRPr="00A82009" w:rsidDel="00F95B9C">
          <w:rPr>
            <w:rFonts w:asciiTheme="minorHAnsi" w:eastAsiaTheme="minorEastAsia" w:hAnsiTheme="minorHAnsi" w:cstheme="minorBidi"/>
            <w:noProof/>
            <w:sz w:val="22"/>
            <w:szCs w:val="22"/>
          </w:rPr>
          <w:tab/>
        </w:r>
        <w:r w:rsidRPr="00A82009" w:rsidDel="00F95B9C">
          <w:rPr>
            <w:rPrChange w:id="995" w:author="Peto" w:date="2018-06-14T07:18:00Z">
              <w:rPr>
                <w:rStyle w:val="Hypertextovprepojenie"/>
                <w:noProof/>
              </w:rPr>
            </w:rPrChange>
          </w:rPr>
          <w:delText>Neinvazívne</w:delText>
        </w:r>
        <w:r w:rsidRPr="00A82009" w:rsidDel="00F95B9C">
          <w:rPr>
            <w:noProof/>
            <w:webHidden/>
          </w:rPr>
          <w:tab/>
          <w:delText>12</w:delText>
        </w:r>
      </w:del>
    </w:p>
    <w:p w14:paraId="11AA3F2C" w14:textId="77777777" w:rsidR="00B85020" w:rsidRPr="00A82009" w:rsidDel="00F95B9C" w:rsidRDefault="00B85020">
      <w:pPr>
        <w:pStyle w:val="Obsah2"/>
        <w:rPr>
          <w:del w:id="996" w:author="Peto" w:date="2018-06-10T16:57:00Z"/>
          <w:rFonts w:asciiTheme="minorHAnsi" w:eastAsiaTheme="minorEastAsia" w:hAnsiTheme="minorHAnsi" w:cstheme="minorBidi"/>
          <w:noProof/>
          <w:sz w:val="22"/>
          <w:szCs w:val="22"/>
        </w:rPr>
      </w:pPr>
      <w:del w:id="997" w:author="Peto" w:date="2018-06-10T16:57:00Z">
        <w:r w:rsidRPr="00A82009" w:rsidDel="00F95B9C">
          <w:rPr>
            <w:rPrChange w:id="998" w:author="Peto" w:date="2018-06-14T07:18:00Z">
              <w:rPr>
                <w:rStyle w:val="Hypertextovprepojenie"/>
                <w:noProof/>
              </w:rPr>
            </w:rPrChange>
          </w:rPr>
          <w:delText>1.6</w:delText>
        </w:r>
        <w:r w:rsidRPr="00A82009" w:rsidDel="00F95B9C">
          <w:rPr>
            <w:rFonts w:asciiTheme="minorHAnsi" w:eastAsiaTheme="minorEastAsia" w:hAnsiTheme="minorHAnsi" w:cstheme="minorBidi"/>
            <w:noProof/>
            <w:sz w:val="22"/>
            <w:szCs w:val="22"/>
          </w:rPr>
          <w:tab/>
        </w:r>
        <w:r w:rsidRPr="00A82009" w:rsidDel="00F95B9C">
          <w:rPr>
            <w:rPrChange w:id="999" w:author="Peto" w:date="2018-06-14T07:18:00Z">
              <w:rPr>
                <w:rStyle w:val="Hypertextovprepojenie"/>
                <w:noProof/>
              </w:rPr>
            </w:rPrChange>
          </w:rPr>
          <w:delText>Impedančná kardiografia</w:delText>
        </w:r>
        <w:r w:rsidRPr="00A82009" w:rsidDel="00F95B9C">
          <w:rPr>
            <w:noProof/>
            <w:webHidden/>
          </w:rPr>
          <w:tab/>
          <w:delText>13</w:delText>
        </w:r>
      </w:del>
    </w:p>
    <w:p w14:paraId="4B463DBF" w14:textId="77777777" w:rsidR="00B85020" w:rsidRPr="00A82009" w:rsidDel="00F95B9C" w:rsidRDefault="00B85020">
      <w:pPr>
        <w:pStyle w:val="Obsah2"/>
        <w:rPr>
          <w:del w:id="1000" w:author="Peto" w:date="2018-06-10T16:57:00Z"/>
          <w:rFonts w:asciiTheme="minorHAnsi" w:eastAsiaTheme="minorEastAsia" w:hAnsiTheme="minorHAnsi" w:cstheme="minorBidi"/>
          <w:noProof/>
          <w:sz w:val="22"/>
          <w:szCs w:val="22"/>
        </w:rPr>
      </w:pPr>
      <w:del w:id="1001" w:author="Peto" w:date="2018-06-10T16:57:00Z">
        <w:r w:rsidRPr="00A82009" w:rsidDel="00F95B9C">
          <w:rPr>
            <w:rPrChange w:id="1002" w:author="Peto" w:date="2018-06-14T07:18:00Z">
              <w:rPr>
                <w:rStyle w:val="Hypertextovprepojenie"/>
                <w:noProof/>
              </w:rPr>
            </w:rPrChange>
          </w:rPr>
          <w:delText>1.7</w:delText>
        </w:r>
        <w:r w:rsidRPr="00A82009" w:rsidDel="00F95B9C">
          <w:rPr>
            <w:rFonts w:asciiTheme="minorHAnsi" w:eastAsiaTheme="minorEastAsia" w:hAnsiTheme="minorHAnsi" w:cstheme="minorBidi"/>
            <w:noProof/>
            <w:sz w:val="22"/>
            <w:szCs w:val="22"/>
          </w:rPr>
          <w:tab/>
        </w:r>
        <w:r w:rsidRPr="00A82009" w:rsidDel="00F95B9C">
          <w:rPr>
            <w:rPrChange w:id="1003" w:author="Peto" w:date="2018-06-14T07:18:00Z">
              <w:rPr>
                <w:rStyle w:val="Hypertextovprepojenie"/>
                <w:noProof/>
              </w:rPr>
            </w:rPrChange>
          </w:rPr>
          <w:delText>Výpočet SV</w:delText>
        </w:r>
        <w:r w:rsidRPr="00A82009" w:rsidDel="00F95B9C">
          <w:rPr>
            <w:noProof/>
            <w:webHidden/>
          </w:rPr>
          <w:tab/>
          <w:delText>17</w:delText>
        </w:r>
      </w:del>
    </w:p>
    <w:p w14:paraId="60BB9C28" w14:textId="77777777" w:rsidR="00B85020" w:rsidRPr="00A82009" w:rsidDel="00F95B9C" w:rsidRDefault="00B85020">
      <w:pPr>
        <w:pStyle w:val="Obsah3"/>
        <w:rPr>
          <w:del w:id="1004" w:author="Peto" w:date="2018-06-10T16:57:00Z"/>
          <w:rFonts w:asciiTheme="minorHAnsi" w:eastAsiaTheme="minorEastAsia" w:hAnsiTheme="minorHAnsi" w:cstheme="minorBidi"/>
          <w:noProof/>
          <w:sz w:val="22"/>
          <w:szCs w:val="22"/>
        </w:rPr>
      </w:pPr>
      <w:del w:id="1005" w:author="Peto" w:date="2018-06-10T16:57:00Z">
        <w:r w:rsidRPr="00A82009" w:rsidDel="00F95B9C">
          <w:rPr>
            <w:rPrChange w:id="1006" w:author="Peto" w:date="2018-06-14T07:18:00Z">
              <w:rPr>
                <w:rStyle w:val="Hypertextovprepojenie"/>
                <w:noProof/>
              </w:rPr>
            </w:rPrChange>
          </w:rPr>
          <w:delText>1.7.1</w:delText>
        </w:r>
        <w:r w:rsidRPr="00A82009" w:rsidDel="00F95B9C">
          <w:rPr>
            <w:rFonts w:asciiTheme="minorHAnsi" w:eastAsiaTheme="minorEastAsia" w:hAnsiTheme="minorHAnsi" w:cstheme="minorBidi"/>
            <w:noProof/>
            <w:sz w:val="22"/>
            <w:szCs w:val="22"/>
          </w:rPr>
          <w:tab/>
        </w:r>
        <w:r w:rsidRPr="00A82009" w:rsidDel="00F95B9C">
          <w:rPr>
            <w:rPrChange w:id="1007" w:author="Peto" w:date="2018-06-14T07:18:00Z">
              <w:rPr>
                <w:rStyle w:val="Hypertextovprepojenie"/>
                <w:noProof/>
              </w:rPr>
            </w:rPrChange>
          </w:rPr>
          <w:delText>Metódy výpočtu SV na základe zmeny objemu krvi</w:delText>
        </w:r>
        <w:r w:rsidRPr="00A82009" w:rsidDel="00F95B9C">
          <w:rPr>
            <w:noProof/>
            <w:webHidden/>
          </w:rPr>
          <w:tab/>
          <w:delText>18</w:delText>
        </w:r>
      </w:del>
    </w:p>
    <w:p w14:paraId="18628738" w14:textId="77777777" w:rsidR="00B85020" w:rsidRPr="00A82009" w:rsidDel="00F95B9C" w:rsidRDefault="00B85020">
      <w:pPr>
        <w:pStyle w:val="Obsah3"/>
        <w:rPr>
          <w:del w:id="1008" w:author="Peto" w:date="2018-06-10T16:57:00Z"/>
          <w:rFonts w:asciiTheme="minorHAnsi" w:eastAsiaTheme="minorEastAsia" w:hAnsiTheme="minorHAnsi" w:cstheme="minorBidi"/>
          <w:noProof/>
          <w:sz w:val="22"/>
          <w:szCs w:val="22"/>
        </w:rPr>
      </w:pPr>
      <w:del w:id="1009" w:author="Peto" w:date="2018-06-10T16:57:00Z">
        <w:r w:rsidRPr="00A82009" w:rsidDel="00F95B9C">
          <w:rPr>
            <w:rPrChange w:id="1010" w:author="Peto" w:date="2018-06-14T07:18:00Z">
              <w:rPr>
                <w:rStyle w:val="Hypertextovprepojenie"/>
                <w:noProof/>
              </w:rPr>
            </w:rPrChange>
          </w:rPr>
          <w:delText>1.7.2</w:delText>
        </w:r>
        <w:r w:rsidRPr="00A82009" w:rsidDel="00F95B9C">
          <w:rPr>
            <w:rFonts w:asciiTheme="minorHAnsi" w:eastAsiaTheme="minorEastAsia" w:hAnsiTheme="minorHAnsi" w:cstheme="minorBidi"/>
            <w:noProof/>
            <w:sz w:val="22"/>
            <w:szCs w:val="22"/>
          </w:rPr>
          <w:tab/>
        </w:r>
        <w:r w:rsidRPr="00A82009" w:rsidDel="00F95B9C">
          <w:rPr>
            <w:rPrChange w:id="1011" w:author="Peto" w:date="2018-06-14T07:18:00Z">
              <w:rPr>
                <w:rStyle w:val="Hypertextovprepojenie"/>
                <w:noProof/>
              </w:rPr>
            </w:rPrChange>
          </w:rPr>
          <w:delText>Metódy výpočtu SV na základe zmeny vodivosti krvi</w:delText>
        </w:r>
        <w:r w:rsidRPr="00A82009" w:rsidDel="00F95B9C">
          <w:rPr>
            <w:noProof/>
            <w:webHidden/>
          </w:rPr>
          <w:tab/>
          <w:delText>22</w:delText>
        </w:r>
      </w:del>
    </w:p>
    <w:p w14:paraId="16EA3D46" w14:textId="77777777" w:rsidR="00B85020" w:rsidRPr="00A82009" w:rsidDel="00F95B9C" w:rsidRDefault="00B85020">
      <w:pPr>
        <w:pStyle w:val="Obsah3"/>
        <w:rPr>
          <w:del w:id="1012" w:author="Peto" w:date="2018-06-10T16:57:00Z"/>
          <w:rFonts w:asciiTheme="minorHAnsi" w:eastAsiaTheme="minorEastAsia" w:hAnsiTheme="minorHAnsi" w:cstheme="minorBidi"/>
          <w:noProof/>
          <w:sz w:val="22"/>
          <w:szCs w:val="22"/>
        </w:rPr>
      </w:pPr>
      <w:del w:id="1013" w:author="Peto" w:date="2018-06-10T16:57:00Z">
        <w:r w:rsidRPr="00A82009" w:rsidDel="00F95B9C">
          <w:rPr>
            <w:rPrChange w:id="1014" w:author="Peto" w:date="2018-06-14T07:18:00Z">
              <w:rPr>
                <w:rStyle w:val="Hypertextovprepojenie"/>
                <w:noProof/>
              </w:rPr>
            </w:rPrChange>
          </w:rPr>
          <w:delText>1.7.3</w:delText>
        </w:r>
        <w:r w:rsidRPr="00A82009" w:rsidDel="00F95B9C">
          <w:rPr>
            <w:rFonts w:asciiTheme="minorHAnsi" w:eastAsiaTheme="minorEastAsia" w:hAnsiTheme="minorHAnsi" w:cstheme="minorBidi"/>
            <w:noProof/>
            <w:sz w:val="22"/>
            <w:szCs w:val="22"/>
          </w:rPr>
          <w:tab/>
        </w:r>
        <w:r w:rsidRPr="00A82009" w:rsidDel="00F95B9C">
          <w:rPr>
            <w:rPrChange w:id="1015" w:author="Peto" w:date="2018-06-14T07:18:00Z">
              <w:rPr>
                <w:rStyle w:val="Hypertextovprepojenie"/>
                <w:noProof/>
              </w:rPr>
            </w:rPrChange>
          </w:rPr>
          <w:delText>Meranie SV z brachiálnej artérie</w:delText>
        </w:r>
        <w:r w:rsidRPr="00A82009" w:rsidDel="00F95B9C">
          <w:rPr>
            <w:noProof/>
            <w:webHidden/>
          </w:rPr>
          <w:tab/>
          <w:delText>27</w:delText>
        </w:r>
      </w:del>
    </w:p>
    <w:p w14:paraId="333D564F" w14:textId="77777777" w:rsidR="00B85020" w:rsidRPr="00A82009" w:rsidDel="00F95B9C" w:rsidRDefault="00B85020">
      <w:pPr>
        <w:pStyle w:val="Obsah2"/>
        <w:rPr>
          <w:del w:id="1016" w:author="Peto" w:date="2018-06-10T16:57:00Z"/>
          <w:rFonts w:asciiTheme="minorHAnsi" w:eastAsiaTheme="minorEastAsia" w:hAnsiTheme="minorHAnsi" w:cstheme="minorBidi"/>
          <w:noProof/>
          <w:sz w:val="22"/>
          <w:szCs w:val="22"/>
        </w:rPr>
      </w:pPr>
      <w:del w:id="1017" w:author="Peto" w:date="2018-06-10T16:57:00Z">
        <w:r w:rsidRPr="00A82009" w:rsidDel="00F95B9C">
          <w:rPr>
            <w:rPrChange w:id="1018" w:author="Peto" w:date="2018-06-14T07:18:00Z">
              <w:rPr>
                <w:rStyle w:val="Hypertextovprepojenie"/>
                <w:noProof/>
              </w:rPr>
            </w:rPrChange>
          </w:rPr>
          <w:delText>1.8</w:delText>
        </w:r>
        <w:r w:rsidRPr="00A82009" w:rsidDel="00F95B9C">
          <w:rPr>
            <w:rFonts w:asciiTheme="minorHAnsi" w:eastAsiaTheme="minorEastAsia" w:hAnsiTheme="minorHAnsi" w:cstheme="minorBidi"/>
            <w:noProof/>
            <w:sz w:val="22"/>
            <w:szCs w:val="22"/>
          </w:rPr>
          <w:tab/>
        </w:r>
        <w:r w:rsidRPr="00A82009" w:rsidDel="00F95B9C">
          <w:rPr>
            <w:rPrChange w:id="1019" w:author="Peto" w:date="2018-06-14T07:18:00Z">
              <w:rPr>
                <w:rStyle w:val="Hypertextovprepojenie"/>
                <w:noProof/>
              </w:rPr>
            </w:rPrChange>
          </w:rPr>
          <w:delText>Parametre výpočtu SV</w:delText>
        </w:r>
        <w:r w:rsidRPr="00A82009" w:rsidDel="00F95B9C">
          <w:rPr>
            <w:noProof/>
            <w:webHidden/>
          </w:rPr>
          <w:tab/>
          <w:delText>27</w:delText>
        </w:r>
      </w:del>
    </w:p>
    <w:p w14:paraId="5324F129" w14:textId="77777777" w:rsidR="00B85020" w:rsidRPr="00A82009" w:rsidDel="00F95B9C" w:rsidRDefault="00B85020">
      <w:pPr>
        <w:pStyle w:val="Obsah3"/>
        <w:rPr>
          <w:del w:id="1020" w:author="Peto" w:date="2018-06-10T16:57:00Z"/>
          <w:rFonts w:asciiTheme="minorHAnsi" w:eastAsiaTheme="minorEastAsia" w:hAnsiTheme="minorHAnsi" w:cstheme="minorBidi"/>
          <w:noProof/>
          <w:sz w:val="22"/>
          <w:szCs w:val="22"/>
        </w:rPr>
      </w:pPr>
      <w:del w:id="1021" w:author="Peto" w:date="2018-06-10T16:57:00Z">
        <w:r w:rsidRPr="00A82009" w:rsidDel="00F95B9C">
          <w:rPr>
            <w:rPrChange w:id="1022" w:author="Peto" w:date="2018-06-14T07:18:00Z">
              <w:rPr>
                <w:rStyle w:val="Hypertextovprepojenie"/>
                <w:noProof/>
              </w:rPr>
            </w:rPrChange>
          </w:rPr>
          <w:delText>1.8.1</w:delText>
        </w:r>
        <w:r w:rsidRPr="00A82009" w:rsidDel="00F95B9C">
          <w:rPr>
            <w:rFonts w:asciiTheme="minorHAnsi" w:eastAsiaTheme="minorEastAsia" w:hAnsiTheme="minorHAnsi" w:cstheme="minorBidi"/>
            <w:noProof/>
            <w:sz w:val="22"/>
            <w:szCs w:val="22"/>
          </w:rPr>
          <w:tab/>
        </w:r>
        <w:r w:rsidRPr="00A82009" w:rsidDel="00F95B9C">
          <w:rPr>
            <w:rPrChange w:id="1023" w:author="Peto" w:date="2018-06-14T07:18:00Z">
              <w:rPr>
                <w:rStyle w:val="Hypertextovprepojenie"/>
                <w:noProof/>
              </w:rPr>
            </w:rPrChange>
          </w:rPr>
          <w:delText>Maximum derivovaného impedančného signálu -dZ/dtmax</w:delText>
        </w:r>
        <w:r w:rsidRPr="00A82009" w:rsidDel="00F95B9C">
          <w:rPr>
            <w:noProof/>
            <w:webHidden/>
          </w:rPr>
          <w:tab/>
          <w:delText>28</w:delText>
        </w:r>
      </w:del>
    </w:p>
    <w:p w14:paraId="4B449147" w14:textId="77777777" w:rsidR="00B85020" w:rsidRPr="00A82009" w:rsidDel="00F95B9C" w:rsidRDefault="00B85020">
      <w:pPr>
        <w:pStyle w:val="Obsah2"/>
        <w:rPr>
          <w:del w:id="1024" w:author="Peto" w:date="2018-06-10T16:57:00Z"/>
          <w:rFonts w:asciiTheme="minorHAnsi" w:eastAsiaTheme="minorEastAsia" w:hAnsiTheme="minorHAnsi" w:cstheme="minorBidi"/>
          <w:noProof/>
          <w:sz w:val="22"/>
          <w:szCs w:val="22"/>
        </w:rPr>
      </w:pPr>
      <w:del w:id="1025" w:author="Peto" w:date="2018-06-10T16:57:00Z">
        <w:r w:rsidRPr="00A82009" w:rsidDel="00F95B9C">
          <w:rPr>
            <w:rPrChange w:id="1026" w:author="Peto" w:date="2018-06-14T07:18:00Z">
              <w:rPr>
                <w:rStyle w:val="Hypertextovprepojenie"/>
                <w:noProof/>
              </w:rPr>
            </w:rPrChange>
          </w:rPr>
          <w:delText>1.1</w:delText>
        </w:r>
        <w:r w:rsidRPr="00A82009" w:rsidDel="00F95B9C">
          <w:rPr>
            <w:rFonts w:asciiTheme="minorHAnsi" w:eastAsiaTheme="minorEastAsia" w:hAnsiTheme="minorHAnsi" w:cstheme="minorBidi"/>
            <w:noProof/>
            <w:sz w:val="22"/>
            <w:szCs w:val="22"/>
          </w:rPr>
          <w:tab/>
        </w:r>
        <w:r w:rsidRPr="00A82009" w:rsidDel="00F95B9C">
          <w:rPr>
            <w:rPrChange w:id="1027" w:author="Peto" w:date="2018-06-14T07:18:00Z">
              <w:rPr>
                <w:rStyle w:val="Hypertextovprepojenie"/>
                <w:noProof/>
              </w:rPr>
            </w:rPrChange>
          </w:rPr>
          <w:delText>Stanovenie parametrov zo Srdečných zvukov (HS)</w:delText>
        </w:r>
        <w:r w:rsidRPr="00A82009" w:rsidDel="00F95B9C">
          <w:rPr>
            <w:noProof/>
            <w:webHidden/>
          </w:rPr>
          <w:tab/>
          <w:delText>29</w:delText>
        </w:r>
      </w:del>
    </w:p>
    <w:p w14:paraId="20863367" w14:textId="77777777" w:rsidR="00B85020" w:rsidRPr="00A82009" w:rsidDel="00F95B9C" w:rsidRDefault="00B85020">
      <w:pPr>
        <w:pStyle w:val="Obsah3"/>
        <w:rPr>
          <w:del w:id="1028" w:author="Peto" w:date="2018-06-10T16:57:00Z"/>
          <w:rFonts w:asciiTheme="minorHAnsi" w:eastAsiaTheme="minorEastAsia" w:hAnsiTheme="minorHAnsi" w:cstheme="minorBidi"/>
          <w:noProof/>
          <w:sz w:val="22"/>
          <w:szCs w:val="22"/>
        </w:rPr>
      </w:pPr>
      <w:del w:id="1029" w:author="Peto" w:date="2018-06-10T16:57:00Z">
        <w:r w:rsidRPr="00A82009" w:rsidDel="00F95B9C">
          <w:rPr>
            <w:rPrChange w:id="1030" w:author="Peto" w:date="2018-06-14T07:18:00Z">
              <w:rPr>
                <w:rStyle w:val="Hypertextovprepojenie"/>
                <w:noProof/>
              </w:rPr>
            </w:rPrChange>
          </w:rPr>
          <w:delText>1.1.1</w:delText>
        </w:r>
        <w:r w:rsidRPr="00A82009" w:rsidDel="00F95B9C">
          <w:rPr>
            <w:rFonts w:asciiTheme="minorHAnsi" w:eastAsiaTheme="minorEastAsia" w:hAnsiTheme="minorHAnsi" w:cstheme="minorBidi"/>
            <w:noProof/>
            <w:sz w:val="22"/>
            <w:szCs w:val="22"/>
          </w:rPr>
          <w:tab/>
        </w:r>
        <w:r w:rsidRPr="00A82009" w:rsidDel="00F95B9C">
          <w:rPr>
            <w:rPrChange w:id="1031" w:author="Peto" w:date="2018-06-14T07:18:00Z">
              <w:rPr>
                <w:rStyle w:val="Hypertextovprepojenie"/>
                <w:noProof/>
              </w:rPr>
            </w:rPrChange>
          </w:rPr>
          <w:delText>LVET interval- určenie počiatku systoly</w:delText>
        </w:r>
        <w:r w:rsidRPr="00A82009" w:rsidDel="00F95B9C">
          <w:rPr>
            <w:noProof/>
            <w:webHidden/>
          </w:rPr>
          <w:tab/>
          <w:delText>30</w:delText>
        </w:r>
      </w:del>
    </w:p>
    <w:p w14:paraId="576EAB64" w14:textId="77777777" w:rsidR="00B85020" w:rsidRPr="00A82009" w:rsidDel="00F95B9C" w:rsidRDefault="00B85020">
      <w:pPr>
        <w:pStyle w:val="Obsah3"/>
        <w:rPr>
          <w:del w:id="1032" w:author="Peto" w:date="2018-06-10T16:57:00Z"/>
          <w:rFonts w:asciiTheme="minorHAnsi" w:eastAsiaTheme="minorEastAsia" w:hAnsiTheme="minorHAnsi" w:cstheme="minorBidi"/>
          <w:noProof/>
          <w:sz w:val="22"/>
          <w:szCs w:val="22"/>
        </w:rPr>
      </w:pPr>
      <w:del w:id="1033" w:author="Peto" w:date="2018-06-10T16:57:00Z">
        <w:r w:rsidRPr="00A82009" w:rsidDel="00F95B9C">
          <w:rPr>
            <w:rPrChange w:id="1034" w:author="Peto" w:date="2018-06-14T07:18:00Z">
              <w:rPr>
                <w:rStyle w:val="Hypertextovprepojenie"/>
                <w:noProof/>
              </w:rPr>
            </w:rPrChange>
          </w:rPr>
          <w:delText>1.1.2</w:delText>
        </w:r>
        <w:r w:rsidRPr="00A82009" w:rsidDel="00F95B9C">
          <w:rPr>
            <w:rFonts w:asciiTheme="minorHAnsi" w:eastAsiaTheme="minorEastAsia" w:hAnsiTheme="minorHAnsi" w:cstheme="minorBidi"/>
            <w:noProof/>
            <w:sz w:val="22"/>
            <w:szCs w:val="22"/>
          </w:rPr>
          <w:tab/>
        </w:r>
        <w:r w:rsidRPr="00A82009" w:rsidDel="00F95B9C">
          <w:rPr>
            <w:rPrChange w:id="1035" w:author="Peto" w:date="2018-06-14T07:18:00Z">
              <w:rPr>
                <w:rStyle w:val="Hypertextovprepojenie"/>
                <w:noProof/>
              </w:rPr>
            </w:rPrChange>
          </w:rPr>
          <w:delText>LVET interval  - určenie konca systoly</w:delText>
        </w:r>
        <w:r w:rsidRPr="00A82009" w:rsidDel="00F95B9C">
          <w:rPr>
            <w:noProof/>
            <w:webHidden/>
          </w:rPr>
          <w:tab/>
          <w:delText>30</w:delText>
        </w:r>
      </w:del>
    </w:p>
    <w:p w14:paraId="4BB20547" w14:textId="77777777" w:rsidR="00B85020" w:rsidRPr="00A82009" w:rsidDel="00F95B9C" w:rsidRDefault="00B85020">
      <w:pPr>
        <w:pStyle w:val="Obsah3"/>
        <w:rPr>
          <w:del w:id="1036" w:author="Peto" w:date="2018-06-10T16:57:00Z"/>
          <w:rFonts w:asciiTheme="minorHAnsi" w:eastAsiaTheme="minorEastAsia" w:hAnsiTheme="minorHAnsi" w:cstheme="minorBidi"/>
          <w:noProof/>
          <w:sz w:val="22"/>
          <w:szCs w:val="22"/>
        </w:rPr>
      </w:pPr>
      <w:del w:id="1037" w:author="Peto" w:date="2018-06-10T16:57:00Z">
        <w:r w:rsidRPr="00A82009" w:rsidDel="00F95B9C">
          <w:rPr>
            <w:rPrChange w:id="1038" w:author="Peto" w:date="2018-06-14T07:18:00Z">
              <w:rPr>
                <w:rStyle w:val="Hypertextovprepojenie"/>
                <w:noProof/>
              </w:rPr>
            </w:rPrChange>
          </w:rPr>
          <w:delText>1.1.3</w:delText>
        </w:r>
        <w:r w:rsidRPr="00A82009" w:rsidDel="00F95B9C">
          <w:rPr>
            <w:rFonts w:asciiTheme="minorHAnsi" w:eastAsiaTheme="minorEastAsia" w:hAnsiTheme="minorHAnsi" w:cstheme="minorBidi"/>
            <w:noProof/>
            <w:sz w:val="22"/>
            <w:szCs w:val="22"/>
          </w:rPr>
          <w:tab/>
        </w:r>
        <w:r w:rsidRPr="00A82009" w:rsidDel="00F95B9C">
          <w:rPr>
            <w:rPrChange w:id="1039" w:author="Peto" w:date="2018-06-14T07:18:00Z">
              <w:rPr>
                <w:rStyle w:val="Hypertextovprepojenie"/>
                <w:noProof/>
              </w:rPr>
            </w:rPrChange>
          </w:rPr>
          <w:delText>Spracovanie HS</w:delText>
        </w:r>
        <w:r w:rsidRPr="00A82009" w:rsidDel="00F95B9C">
          <w:rPr>
            <w:noProof/>
            <w:webHidden/>
          </w:rPr>
          <w:tab/>
          <w:delText>31</w:delText>
        </w:r>
      </w:del>
    </w:p>
    <w:p w14:paraId="0781487E" w14:textId="77777777" w:rsidR="00B85020" w:rsidRPr="00A82009" w:rsidDel="00F95B9C" w:rsidRDefault="00B85020">
      <w:pPr>
        <w:pStyle w:val="Obsah3"/>
        <w:rPr>
          <w:del w:id="1040" w:author="Peto" w:date="2018-06-10T16:57:00Z"/>
          <w:rFonts w:asciiTheme="minorHAnsi" w:eastAsiaTheme="minorEastAsia" w:hAnsiTheme="minorHAnsi" w:cstheme="minorBidi"/>
          <w:noProof/>
          <w:sz w:val="22"/>
          <w:szCs w:val="22"/>
        </w:rPr>
      </w:pPr>
      <w:del w:id="1041" w:author="Peto" w:date="2018-06-10T16:57:00Z">
        <w:r w:rsidRPr="00A82009" w:rsidDel="00F95B9C">
          <w:rPr>
            <w:rPrChange w:id="1042" w:author="Peto" w:date="2018-06-14T07:18:00Z">
              <w:rPr>
                <w:rStyle w:val="Hypertextovprepojenie"/>
                <w:noProof/>
              </w:rPr>
            </w:rPrChange>
          </w:rPr>
          <w:delText>1.1.4</w:delText>
        </w:r>
        <w:r w:rsidRPr="00A82009" w:rsidDel="00F95B9C">
          <w:rPr>
            <w:rFonts w:asciiTheme="minorHAnsi" w:eastAsiaTheme="minorEastAsia" w:hAnsiTheme="minorHAnsi" w:cstheme="minorBidi"/>
            <w:noProof/>
            <w:sz w:val="22"/>
            <w:szCs w:val="22"/>
          </w:rPr>
          <w:tab/>
        </w:r>
        <w:r w:rsidRPr="00A82009" w:rsidDel="00F95B9C">
          <w:rPr>
            <w:rPrChange w:id="1043" w:author="Peto" w:date="2018-06-14T07:18:00Z">
              <w:rPr>
                <w:rStyle w:val="Hypertextovprepojenie"/>
                <w:noProof/>
              </w:rPr>
            </w:rPrChange>
          </w:rPr>
          <w:delText>Komplikácie pri spracovaní HS</w:delText>
        </w:r>
        <w:r w:rsidRPr="00A82009" w:rsidDel="00F95B9C">
          <w:rPr>
            <w:noProof/>
            <w:webHidden/>
          </w:rPr>
          <w:tab/>
          <w:delText>32</w:delText>
        </w:r>
      </w:del>
    </w:p>
    <w:p w14:paraId="05C6B922" w14:textId="77777777" w:rsidR="00B85020" w:rsidRPr="00A82009" w:rsidDel="00F95B9C" w:rsidRDefault="00B85020">
      <w:pPr>
        <w:pStyle w:val="Obsah1"/>
        <w:rPr>
          <w:del w:id="1044" w:author="Peto" w:date="2018-06-10T16:57:00Z"/>
          <w:rFonts w:asciiTheme="minorHAnsi" w:eastAsiaTheme="minorEastAsia" w:hAnsiTheme="minorHAnsi" w:cstheme="minorBidi"/>
          <w:b w:val="0"/>
          <w:bCs w:val="0"/>
          <w:sz w:val="22"/>
          <w:szCs w:val="22"/>
        </w:rPr>
      </w:pPr>
      <w:del w:id="1045" w:author="Peto" w:date="2018-06-10T16:57:00Z">
        <w:r w:rsidRPr="00A82009" w:rsidDel="00F95B9C">
          <w:rPr>
            <w:rPrChange w:id="1046" w:author="Peto" w:date="2018-06-14T07:18:00Z">
              <w:rPr>
                <w:rStyle w:val="Hypertextovprepojenie"/>
                <w:b w:val="0"/>
                <w:bCs w:val="0"/>
              </w:rPr>
            </w:rPrChange>
          </w:rPr>
          <w:delText>2</w:delText>
        </w:r>
        <w:r w:rsidRPr="00A82009" w:rsidDel="00F95B9C">
          <w:rPr>
            <w:rFonts w:asciiTheme="minorHAnsi" w:eastAsiaTheme="minorEastAsia" w:hAnsiTheme="minorHAnsi" w:cstheme="minorBidi"/>
            <w:sz w:val="22"/>
            <w:szCs w:val="22"/>
          </w:rPr>
          <w:tab/>
        </w:r>
        <w:r w:rsidRPr="00A82009" w:rsidDel="00F95B9C">
          <w:rPr>
            <w:rPrChange w:id="1047" w:author="Peto" w:date="2018-06-14T07:18:00Z">
              <w:rPr>
                <w:rStyle w:val="Hypertextovprepojenie"/>
                <w:b w:val="0"/>
                <w:bCs w:val="0"/>
              </w:rPr>
            </w:rPrChange>
          </w:rPr>
          <w:delText>Ciele dizertácie</w:delText>
        </w:r>
        <w:r w:rsidRPr="00A82009" w:rsidDel="00F95B9C">
          <w:rPr>
            <w:b w:val="0"/>
            <w:bCs w:val="0"/>
            <w:webHidden/>
          </w:rPr>
          <w:tab/>
          <w:delText>33</w:delText>
        </w:r>
      </w:del>
    </w:p>
    <w:p w14:paraId="33B8F909" w14:textId="77777777" w:rsidR="00B85020" w:rsidRPr="00A82009" w:rsidDel="00F95B9C" w:rsidRDefault="00B85020">
      <w:pPr>
        <w:pStyle w:val="Obsah1"/>
        <w:rPr>
          <w:del w:id="1048" w:author="Peto" w:date="2018-06-10T16:57:00Z"/>
          <w:rFonts w:asciiTheme="minorHAnsi" w:eastAsiaTheme="minorEastAsia" w:hAnsiTheme="minorHAnsi" w:cstheme="minorBidi"/>
          <w:b w:val="0"/>
          <w:bCs w:val="0"/>
          <w:sz w:val="22"/>
          <w:szCs w:val="22"/>
        </w:rPr>
      </w:pPr>
      <w:del w:id="1049" w:author="Peto" w:date="2018-06-10T16:57:00Z">
        <w:r w:rsidRPr="00A82009" w:rsidDel="00F95B9C">
          <w:rPr>
            <w:rPrChange w:id="1050" w:author="Peto" w:date="2018-06-14T07:18:00Z">
              <w:rPr>
                <w:rStyle w:val="Hypertextovprepojenie"/>
                <w:b w:val="0"/>
                <w:bCs w:val="0"/>
              </w:rPr>
            </w:rPrChange>
          </w:rPr>
          <w:delText>3</w:delText>
        </w:r>
        <w:r w:rsidRPr="00A82009" w:rsidDel="00F95B9C">
          <w:rPr>
            <w:rFonts w:asciiTheme="minorHAnsi" w:eastAsiaTheme="minorEastAsia" w:hAnsiTheme="minorHAnsi" w:cstheme="minorBidi"/>
            <w:sz w:val="22"/>
            <w:szCs w:val="22"/>
          </w:rPr>
          <w:tab/>
        </w:r>
        <w:r w:rsidRPr="00A82009" w:rsidDel="00F95B9C">
          <w:rPr>
            <w:rPrChange w:id="1051" w:author="Peto" w:date="2018-06-14T07:18:00Z">
              <w:rPr>
                <w:rStyle w:val="Hypertextovprepojenie"/>
                <w:b w:val="0"/>
                <w:bCs w:val="0"/>
              </w:rPr>
            </w:rPrChange>
          </w:rPr>
          <w:delText>Dosiahnuté vedecké poznatky</w:delText>
        </w:r>
        <w:r w:rsidRPr="00A82009" w:rsidDel="00F95B9C">
          <w:rPr>
            <w:b w:val="0"/>
            <w:bCs w:val="0"/>
            <w:webHidden/>
          </w:rPr>
          <w:tab/>
          <w:delText>34</w:delText>
        </w:r>
      </w:del>
    </w:p>
    <w:p w14:paraId="5A36A423" w14:textId="77777777" w:rsidR="00B85020" w:rsidRPr="00A82009" w:rsidDel="00F95B9C" w:rsidRDefault="00B85020">
      <w:pPr>
        <w:pStyle w:val="Obsah2"/>
        <w:rPr>
          <w:del w:id="1052" w:author="Peto" w:date="2018-06-10T16:57:00Z"/>
          <w:rFonts w:asciiTheme="minorHAnsi" w:eastAsiaTheme="minorEastAsia" w:hAnsiTheme="minorHAnsi" w:cstheme="minorBidi"/>
          <w:noProof/>
          <w:sz w:val="22"/>
          <w:szCs w:val="22"/>
        </w:rPr>
      </w:pPr>
      <w:del w:id="1053" w:author="Peto" w:date="2018-06-10T16:57:00Z">
        <w:r w:rsidRPr="00A82009" w:rsidDel="00F95B9C">
          <w:rPr>
            <w:rPrChange w:id="1054" w:author="Peto" w:date="2018-06-14T07:18:00Z">
              <w:rPr>
                <w:rStyle w:val="Hypertextovprepojenie"/>
                <w:noProof/>
              </w:rPr>
            </w:rPrChange>
          </w:rPr>
          <w:delText>3.1</w:delText>
        </w:r>
        <w:r w:rsidRPr="00A82009" w:rsidDel="00F95B9C">
          <w:rPr>
            <w:rFonts w:asciiTheme="minorHAnsi" w:eastAsiaTheme="minorEastAsia" w:hAnsiTheme="minorHAnsi" w:cstheme="minorBidi"/>
            <w:noProof/>
            <w:sz w:val="22"/>
            <w:szCs w:val="22"/>
          </w:rPr>
          <w:tab/>
        </w:r>
        <w:r w:rsidRPr="00A82009" w:rsidDel="00F95B9C">
          <w:rPr>
            <w:rPrChange w:id="1055" w:author="Peto" w:date="2018-06-14T07:18:00Z">
              <w:rPr>
                <w:rStyle w:val="Hypertextovprepojenie"/>
                <w:noProof/>
              </w:rPr>
            </w:rPrChange>
          </w:rPr>
          <w:delText>Detekcia bioimpedančných parametrov</w:delText>
        </w:r>
        <w:r w:rsidRPr="00A82009" w:rsidDel="00F95B9C">
          <w:rPr>
            <w:noProof/>
            <w:webHidden/>
          </w:rPr>
          <w:tab/>
          <w:delText>34</w:delText>
        </w:r>
      </w:del>
    </w:p>
    <w:p w14:paraId="7D43B2B2" w14:textId="77777777" w:rsidR="00B85020" w:rsidRPr="00A82009" w:rsidDel="00F95B9C" w:rsidRDefault="00B85020">
      <w:pPr>
        <w:pStyle w:val="Obsah3"/>
        <w:rPr>
          <w:del w:id="1056" w:author="Peto" w:date="2018-06-10T16:57:00Z"/>
          <w:rFonts w:asciiTheme="minorHAnsi" w:eastAsiaTheme="minorEastAsia" w:hAnsiTheme="minorHAnsi" w:cstheme="minorBidi"/>
          <w:noProof/>
          <w:sz w:val="22"/>
          <w:szCs w:val="22"/>
        </w:rPr>
      </w:pPr>
      <w:del w:id="1057" w:author="Peto" w:date="2018-06-10T16:57:00Z">
        <w:r w:rsidRPr="00A82009" w:rsidDel="00F95B9C">
          <w:rPr>
            <w:rPrChange w:id="1058" w:author="Peto" w:date="2018-06-14T07:18:00Z">
              <w:rPr>
                <w:rStyle w:val="Hypertextovprepojenie"/>
                <w:noProof/>
              </w:rPr>
            </w:rPrChange>
          </w:rPr>
          <w:delText>3.1.1</w:delText>
        </w:r>
        <w:r w:rsidRPr="00A82009" w:rsidDel="00F95B9C">
          <w:rPr>
            <w:rFonts w:asciiTheme="minorHAnsi" w:eastAsiaTheme="minorEastAsia" w:hAnsiTheme="minorHAnsi" w:cstheme="minorBidi"/>
            <w:noProof/>
            <w:sz w:val="22"/>
            <w:szCs w:val="22"/>
          </w:rPr>
          <w:tab/>
        </w:r>
        <w:r w:rsidRPr="00A82009" w:rsidDel="00F95B9C">
          <w:rPr>
            <w:rPrChange w:id="1059" w:author="Peto" w:date="2018-06-14T07:18:00Z">
              <w:rPr>
                <w:rStyle w:val="Hypertextovprepojenie"/>
                <w:noProof/>
              </w:rPr>
            </w:rPrChange>
          </w:rPr>
          <w:delText>Meraní dobrovoľníci</w:delText>
        </w:r>
        <w:r w:rsidRPr="00A82009" w:rsidDel="00F95B9C">
          <w:rPr>
            <w:noProof/>
            <w:webHidden/>
          </w:rPr>
          <w:tab/>
          <w:delText>34</w:delText>
        </w:r>
      </w:del>
    </w:p>
    <w:p w14:paraId="292B4AA8" w14:textId="77777777" w:rsidR="00B85020" w:rsidRPr="00A82009" w:rsidDel="00F95B9C" w:rsidRDefault="00B85020">
      <w:pPr>
        <w:pStyle w:val="Obsah3"/>
        <w:rPr>
          <w:del w:id="1060" w:author="Peto" w:date="2018-06-10T16:57:00Z"/>
          <w:rFonts w:asciiTheme="minorHAnsi" w:eastAsiaTheme="minorEastAsia" w:hAnsiTheme="minorHAnsi" w:cstheme="minorBidi"/>
          <w:noProof/>
          <w:sz w:val="22"/>
          <w:szCs w:val="22"/>
        </w:rPr>
      </w:pPr>
      <w:del w:id="1061" w:author="Peto" w:date="2018-06-10T16:57:00Z">
        <w:r w:rsidRPr="00A82009" w:rsidDel="00F95B9C">
          <w:rPr>
            <w:rPrChange w:id="1062" w:author="Peto" w:date="2018-06-14T07:18:00Z">
              <w:rPr>
                <w:rStyle w:val="Hypertextovprepojenie"/>
                <w:noProof/>
              </w:rPr>
            </w:rPrChange>
          </w:rPr>
          <w:delText>3.1.2</w:delText>
        </w:r>
        <w:r w:rsidRPr="00A82009" w:rsidDel="00F95B9C">
          <w:rPr>
            <w:rFonts w:asciiTheme="minorHAnsi" w:eastAsiaTheme="minorEastAsia" w:hAnsiTheme="minorHAnsi" w:cstheme="minorBidi"/>
            <w:noProof/>
            <w:sz w:val="22"/>
            <w:szCs w:val="22"/>
          </w:rPr>
          <w:tab/>
        </w:r>
        <w:r w:rsidRPr="00A82009" w:rsidDel="00F95B9C">
          <w:rPr>
            <w:rPrChange w:id="1063" w:author="Peto" w:date="2018-06-14T07:18:00Z">
              <w:rPr>
                <w:rStyle w:val="Hypertextovprepojenie"/>
                <w:noProof/>
              </w:rPr>
            </w:rPrChange>
          </w:rPr>
          <w:delText>Merací protokol</w:delText>
        </w:r>
        <w:r w:rsidRPr="00A82009" w:rsidDel="00F95B9C">
          <w:rPr>
            <w:noProof/>
            <w:webHidden/>
          </w:rPr>
          <w:tab/>
          <w:delText>35</w:delText>
        </w:r>
      </w:del>
    </w:p>
    <w:p w14:paraId="7CDBC966" w14:textId="77777777" w:rsidR="00B85020" w:rsidRPr="00A82009" w:rsidDel="00F95B9C" w:rsidRDefault="00B85020">
      <w:pPr>
        <w:pStyle w:val="Obsah3"/>
        <w:rPr>
          <w:del w:id="1064" w:author="Peto" w:date="2018-06-10T16:57:00Z"/>
          <w:rFonts w:asciiTheme="minorHAnsi" w:eastAsiaTheme="minorEastAsia" w:hAnsiTheme="minorHAnsi" w:cstheme="minorBidi"/>
          <w:noProof/>
          <w:sz w:val="22"/>
          <w:szCs w:val="22"/>
        </w:rPr>
      </w:pPr>
      <w:del w:id="1065" w:author="Peto" w:date="2018-06-10T16:57:00Z">
        <w:r w:rsidRPr="00A82009" w:rsidDel="00F95B9C">
          <w:rPr>
            <w:rPrChange w:id="1066" w:author="Peto" w:date="2018-06-14T07:18:00Z">
              <w:rPr>
                <w:rStyle w:val="Hypertextovprepojenie"/>
                <w:noProof/>
              </w:rPr>
            </w:rPrChange>
          </w:rPr>
          <w:delText>3.1.3</w:delText>
        </w:r>
        <w:r w:rsidRPr="00A82009" w:rsidDel="00F95B9C">
          <w:rPr>
            <w:rFonts w:asciiTheme="minorHAnsi" w:eastAsiaTheme="minorEastAsia" w:hAnsiTheme="minorHAnsi" w:cstheme="minorBidi"/>
            <w:noProof/>
            <w:sz w:val="22"/>
            <w:szCs w:val="22"/>
          </w:rPr>
          <w:tab/>
        </w:r>
        <w:r w:rsidRPr="00A82009" w:rsidDel="00F95B9C">
          <w:rPr>
            <w:rPrChange w:id="1067" w:author="Peto" w:date="2018-06-14T07:18:00Z">
              <w:rPr>
                <w:rStyle w:val="Hypertextovprepojenie"/>
                <w:noProof/>
              </w:rPr>
            </w:rPrChange>
          </w:rPr>
          <w:delText>Merané signály</w:delText>
        </w:r>
        <w:r w:rsidRPr="00A82009" w:rsidDel="00F95B9C">
          <w:rPr>
            <w:noProof/>
            <w:webHidden/>
          </w:rPr>
          <w:tab/>
          <w:delText>35</w:delText>
        </w:r>
      </w:del>
    </w:p>
    <w:p w14:paraId="16CA3B01" w14:textId="77777777" w:rsidR="00B85020" w:rsidRPr="00A82009" w:rsidDel="00F95B9C" w:rsidRDefault="00B85020">
      <w:pPr>
        <w:pStyle w:val="Obsah3"/>
        <w:rPr>
          <w:del w:id="1068" w:author="Peto" w:date="2018-06-10T16:57:00Z"/>
          <w:rFonts w:asciiTheme="minorHAnsi" w:eastAsiaTheme="minorEastAsia" w:hAnsiTheme="minorHAnsi" w:cstheme="minorBidi"/>
          <w:noProof/>
          <w:sz w:val="22"/>
          <w:szCs w:val="22"/>
        </w:rPr>
      </w:pPr>
      <w:del w:id="1069" w:author="Peto" w:date="2018-06-10T16:57:00Z">
        <w:r w:rsidRPr="00A82009" w:rsidDel="00F95B9C">
          <w:rPr>
            <w:rPrChange w:id="1070" w:author="Peto" w:date="2018-06-14T07:18:00Z">
              <w:rPr>
                <w:rStyle w:val="Hypertextovprepojenie"/>
                <w:noProof/>
              </w:rPr>
            </w:rPrChange>
          </w:rPr>
          <w:delText>3.1.1</w:delText>
        </w:r>
        <w:r w:rsidRPr="00A82009" w:rsidDel="00F95B9C">
          <w:rPr>
            <w:rFonts w:asciiTheme="minorHAnsi" w:eastAsiaTheme="minorEastAsia" w:hAnsiTheme="minorHAnsi" w:cstheme="minorBidi"/>
            <w:noProof/>
            <w:sz w:val="22"/>
            <w:szCs w:val="22"/>
          </w:rPr>
          <w:tab/>
        </w:r>
        <w:r w:rsidRPr="00A82009" w:rsidDel="00F95B9C">
          <w:rPr>
            <w:rPrChange w:id="1071" w:author="Peto" w:date="2018-06-14T07:18:00Z">
              <w:rPr>
                <w:rStyle w:val="Hypertextovprepojenie"/>
                <w:noProof/>
              </w:rPr>
            </w:rPrChange>
          </w:rPr>
          <w:delText>Multikanálový bioimpedančný monitor</w:delText>
        </w:r>
        <w:r w:rsidRPr="00A82009" w:rsidDel="00F95B9C">
          <w:rPr>
            <w:noProof/>
            <w:webHidden/>
          </w:rPr>
          <w:tab/>
          <w:delText>38</w:delText>
        </w:r>
      </w:del>
    </w:p>
    <w:p w14:paraId="67464D08" w14:textId="77777777" w:rsidR="00B85020" w:rsidRPr="00A82009" w:rsidDel="00F95B9C" w:rsidRDefault="00B85020">
      <w:pPr>
        <w:pStyle w:val="Obsah3"/>
        <w:rPr>
          <w:del w:id="1072" w:author="Peto" w:date="2018-06-10T16:57:00Z"/>
          <w:rFonts w:asciiTheme="minorHAnsi" w:eastAsiaTheme="minorEastAsia" w:hAnsiTheme="minorHAnsi" w:cstheme="minorBidi"/>
          <w:noProof/>
          <w:sz w:val="22"/>
          <w:szCs w:val="22"/>
        </w:rPr>
      </w:pPr>
      <w:del w:id="1073" w:author="Peto" w:date="2018-06-10T16:57:00Z">
        <w:r w:rsidRPr="00A82009" w:rsidDel="00F95B9C">
          <w:rPr>
            <w:rPrChange w:id="1074" w:author="Peto" w:date="2018-06-14T07:18:00Z">
              <w:rPr>
                <w:rStyle w:val="Hypertextovprepojenie"/>
                <w:noProof/>
              </w:rPr>
            </w:rPrChange>
          </w:rPr>
          <w:delText>3.1.2</w:delText>
        </w:r>
        <w:r w:rsidRPr="00A82009" w:rsidDel="00F95B9C">
          <w:rPr>
            <w:rFonts w:asciiTheme="minorHAnsi" w:eastAsiaTheme="minorEastAsia" w:hAnsiTheme="minorHAnsi" w:cstheme="minorBidi"/>
            <w:noProof/>
            <w:sz w:val="22"/>
            <w:szCs w:val="22"/>
          </w:rPr>
          <w:tab/>
        </w:r>
        <w:r w:rsidRPr="00A82009" w:rsidDel="00F95B9C">
          <w:rPr>
            <w:rPrChange w:id="1075" w:author="Peto" w:date="2018-06-14T07:18:00Z">
              <w:rPr>
                <w:rStyle w:val="Hypertextovprepojenie"/>
                <w:noProof/>
              </w:rPr>
            </w:rPrChange>
          </w:rPr>
          <w:delText>Spracovanie dát</w:delText>
        </w:r>
        <w:r w:rsidRPr="00A82009" w:rsidDel="00F95B9C">
          <w:rPr>
            <w:noProof/>
            <w:webHidden/>
          </w:rPr>
          <w:tab/>
          <w:delText>40</w:delText>
        </w:r>
      </w:del>
    </w:p>
    <w:p w14:paraId="0F062A8A" w14:textId="77777777" w:rsidR="00B85020" w:rsidRPr="00A82009" w:rsidDel="00F95B9C" w:rsidRDefault="00B85020">
      <w:pPr>
        <w:pStyle w:val="Obsah3"/>
        <w:rPr>
          <w:del w:id="1076" w:author="Peto" w:date="2018-06-10T16:57:00Z"/>
          <w:rFonts w:asciiTheme="minorHAnsi" w:eastAsiaTheme="minorEastAsia" w:hAnsiTheme="minorHAnsi" w:cstheme="minorBidi"/>
          <w:noProof/>
          <w:sz w:val="22"/>
          <w:szCs w:val="22"/>
        </w:rPr>
      </w:pPr>
      <w:del w:id="1077" w:author="Peto" w:date="2018-06-10T16:57:00Z">
        <w:r w:rsidRPr="00A82009" w:rsidDel="00F95B9C">
          <w:rPr>
            <w:rPrChange w:id="1078" w:author="Peto" w:date="2018-06-14T07:18:00Z">
              <w:rPr>
                <w:rStyle w:val="Hypertextovprepojenie"/>
                <w:noProof/>
              </w:rPr>
            </w:rPrChange>
          </w:rPr>
          <w:delText>3.1.3</w:delText>
        </w:r>
        <w:r w:rsidRPr="00A82009" w:rsidDel="00F95B9C">
          <w:rPr>
            <w:rFonts w:asciiTheme="minorHAnsi" w:eastAsiaTheme="minorEastAsia" w:hAnsiTheme="minorHAnsi" w:cstheme="minorBidi"/>
            <w:noProof/>
            <w:sz w:val="22"/>
            <w:szCs w:val="22"/>
          </w:rPr>
          <w:tab/>
        </w:r>
        <w:r w:rsidRPr="00A82009" w:rsidDel="00F95B9C">
          <w:rPr>
            <w:rPrChange w:id="1079" w:author="Peto" w:date="2018-06-14T07:18:00Z">
              <w:rPr>
                <w:rStyle w:val="Hypertextovprepojenie"/>
                <w:noProof/>
              </w:rPr>
            </w:rPrChange>
          </w:rPr>
          <w:delText>Detekcia prvého srdečného zvuku (S1)</w:delText>
        </w:r>
        <w:r w:rsidRPr="00A82009" w:rsidDel="00F95B9C">
          <w:rPr>
            <w:noProof/>
            <w:webHidden/>
          </w:rPr>
          <w:tab/>
          <w:delText>42</w:delText>
        </w:r>
      </w:del>
    </w:p>
    <w:p w14:paraId="7A9AA28E" w14:textId="77777777" w:rsidR="00B85020" w:rsidRPr="00A82009" w:rsidDel="00F95B9C" w:rsidRDefault="00B85020">
      <w:pPr>
        <w:pStyle w:val="Obsah3"/>
        <w:rPr>
          <w:del w:id="1080" w:author="Peto" w:date="2018-06-10T16:57:00Z"/>
          <w:rFonts w:asciiTheme="minorHAnsi" w:eastAsiaTheme="minorEastAsia" w:hAnsiTheme="minorHAnsi" w:cstheme="minorBidi"/>
          <w:noProof/>
          <w:sz w:val="22"/>
          <w:szCs w:val="22"/>
        </w:rPr>
      </w:pPr>
      <w:del w:id="1081" w:author="Peto" w:date="2018-06-10T16:57:00Z">
        <w:r w:rsidRPr="00A82009" w:rsidDel="00F95B9C">
          <w:rPr>
            <w:rPrChange w:id="1082" w:author="Peto" w:date="2018-06-14T07:18:00Z">
              <w:rPr>
                <w:rStyle w:val="Hypertextovprepojenie"/>
                <w:noProof/>
              </w:rPr>
            </w:rPrChange>
          </w:rPr>
          <w:delText>3.1.4</w:delText>
        </w:r>
        <w:r w:rsidRPr="00A82009" w:rsidDel="00F95B9C">
          <w:rPr>
            <w:rFonts w:asciiTheme="minorHAnsi" w:eastAsiaTheme="minorEastAsia" w:hAnsiTheme="minorHAnsi" w:cstheme="minorBidi"/>
            <w:noProof/>
            <w:sz w:val="22"/>
            <w:szCs w:val="22"/>
          </w:rPr>
          <w:tab/>
        </w:r>
        <w:r w:rsidRPr="00A82009" w:rsidDel="00F95B9C">
          <w:rPr>
            <w:rPrChange w:id="1083" w:author="Peto" w:date="2018-06-14T07:18:00Z">
              <w:rPr>
                <w:rStyle w:val="Hypertextovprepojenie"/>
                <w:noProof/>
              </w:rPr>
            </w:rPrChange>
          </w:rPr>
          <w:delText>Detekcia srdečného zvuku S2</w:delText>
        </w:r>
        <w:r w:rsidRPr="00A82009" w:rsidDel="00F95B9C">
          <w:rPr>
            <w:noProof/>
            <w:webHidden/>
          </w:rPr>
          <w:tab/>
          <w:delText>52</w:delText>
        </w:r>
      </w:del>
    </w:p>
    <w:p w14:paraId="195B2B28" w14:textId="77777777" w:rsidR="00B85020" w:rsidRPr="00A82009" w:rsidDel="00F95B9C" w:rsidRDefault="00B85020">
      <w:pPr>
        <w:pStyle w:val="Obsah2"/>
        <w:rPr>
          <w:del w:id="1084" w:author="Peto" w:date="2018-06-10T16:57:00Z"/>
          <w:rFonts w:asciiTheme="minorHAnsi" w:eastAsiaTheme="minorEastAsia" w:hAnsiTheme="minorHAnsi" w:cstheme="minorBidi"/>
          <w:noProof/>
          <w:sz w:val="22"/>
          <w:szCs w:val="22"/>
        </w:rPr>
      </w:pPr>
      <w:del w:id="1085" w:author="Peto" w:date="2018-06-10T16:57:00Z">
        <w:r w:rsidRPr="00A82009" w:rsidDel="00F95B9C">
          <w:rPr>
            <w:rPrChange w:id="1086" w:author="Peto" w:date="2018-06-14T07:18:00Z">
              <w:rPr>
                <w:rStyle w:val="Hypertextovprepojenie"/>
                <w:noProof/>
              </w:rPr>
            </w:rPrChange>
          </w:rPr>
          <w:delText>3.2</w:delText>
        </w:r>
        <w:r w:rsidRPr="00A82009" w:rsidDel="00F95B9C">
          <w:rPr>
            <w:rFonts w:asciiTheme="minorHAnsi" w:eastAsiaTheme="minorEastAsia" w:hAnsiTheme="minorHAnsi" w:cstheme="minorBidi"/>
            <w:noProof/>
            <w:sz w:val="22"/>
            <w:szCs w:val="22"/>
          </w:rPr>
          <w:tab/>
        </w:r>
        <w:r w:rsidRPr="00A82009" w:rsidDel="00F95B9C">
          <w:rPr>
            <w:rPrChange w:id="1087" w:author="Peto" w:date="2018-06-14T07:18:00Z">
              <w:rPr>
                <w:rStyle w:val="Hypertextovprepojenie"/>
                <w:noProof/>
              </w:rPr>
            </w:rPrChange>
          </w:rPr>
          <w:delText>Detekcia bioimpedančných parametrov</w:delText>
        </w:r>
        <w:r w:rsidRPr="00A82009" w:rsidDel="00F95B9C">
          <w:rPr>
            <w:noProof/>
            <w:webHidden/>
          </w:rPr>
          <w:tab/>
          <w:delText>53</w:delText>
        </w:r>
      </w:del>
    </w:p>
    <w:p w14:paraId="599363E3" w14:textId="77777777" w:rsidR="00B85020" w:rsidRPr="00A82009" w:rsidDel="00F95B9C" w:rsidRDefault="00B85020">
      <w:pPr>
        <w:pStyle w:val="Obsah3"/>
        <w:rPr>
          <w:del w:id="1088" w:author="Peto" w:date="2018-06-10T16:57:00Z"/>
          <w:rFonts w:asciiTheme="minorHAnsi" w:eastAsiaTheme="minorEastAsia" w:hAnsiTheme="minorHAnsi" w:cstheme="minorBidi"/>
          <w:noProof/>
          <w:sz w:val="22"/>
          <w:szCs w:val="22"/>
        </w:rPr>
      </w:pPr>
      <w:del w:id="1089" w:author="Peto" w:date="2018-06-10T16:57:00Z">
        <w:r w:rsidRPr="00A82009" w:rsidDel="00F95B9C">
          <w:rPr>
            <w:rPrChange w:id="1090" w:author="Peto" w:date="2018-06-14T07:18:00Z">
              <w:rPr>
                <w:rStyle w:val="Hypertextovprepojenie"/>
                <w:noProof/>
              </w:rPr>
            </w:rPrChange>
          </w:rPr>
          <w:delText>3.2.1</w:delText>
        </w:r>
        <w:r w:rsidRPr="00A82009" w:rsidDel="00F95B9C">
          <w:rPr>
            <w:rFonts w:asciiTheme="minorHAnsi" w:eastAsiaTheme="minorEastAsia" w:hAnsiTheme="minorHAnsi" w:cstheme="minorBidi"/>
            <w:noProof/>
            <w:sz w:val="22"/>
            <w:szCs w:val="22"/>
          </w:rPr>
          <w:tab/>
        </w:r>
        <w:r w:rsidRPr="00A82009" w:rsidDel="00F95B9C">
          <w:rPr>
            <w:rPrChange w:id="1091" w:author="Peto" w:date="2018-06-14T07:18:00Z">
              <w:rPr>
                <w:rStyle w:val="Hypertextovprepojenie"/>
                <w:noProof/>
              </w:rPr>
            </w:rPrChange>
          </w:rPr>
          <w:delText>Úvod do navrhnutej metodiky</w:delText>
        </w:r>
        <w:r w:rsidRPr="00A82009" w:rsidDel="00F95B9C">
          <w:rPr>
            <w:noProof/>
            <w:webHidden/>
          </w:rPr>
          <w:tab/>
          <w:delText>53</w:delText>
        </w:r>
      </w:del>
    </w:p>
    <w:p w14:paraId="066BEAD0" w14:textId="77777777" w:rsidR="00B85020" w:rsidRPr="00A82009" w:rsidDel="00F95B9C" w:rsidRDefault="00B85020">
      <w:pPr>
        <w:pStyle w:val="Obsah3"/>
        <w:rPr>
          <w:del w:id="1092" w:author="Peto" w:date="2018-06-10T16:57:00Z"/>
          <w:rFonts w:asciiTheme="minorHAnsi" w:eastAsiaTheme="minorEastAsia" w:hAnsiTheme="minorHAnsi" w:cstheme="minorBidi"/>
          <w:noProof/>
          <w:sz w:val="22"/>
          <w:szCs w:val="22"/>
        </w:rPr>
      </w:pPr>
      <w:del w:id="1093" w:author="Peto" w:date="2018-06-10T16:57:00Z">
        <w:r w:rsidRPr="00A82009" w:rsidDel="00F95B9C">
          <w:rPr>
            <w:rPrChange w:id="1094" w:author="Peto" w:date="2018-06-14T07:18:00Z">
              <w:rPr>
                <w:rStyle w:val="Hypertextovprepojenie"/>
                <w:noProof/>
              </w:rPr>
            </w:rPrChange>
          </w:rPr>
          <w:delText>3.2.2</w:delText>
        </w:r>
        <w:r w:rsidRPr="00A82009" w:rsidDel="00F95B9C">
          <w:rPr>
            <w:rFonts w:asciiTheme="minorHAnsi" w:eastAsiaTheme="minorEastAsia" w:hAnsiTheme="minorHAnsi" w:cstheme="minorBidi"/>
            <w:noProof/>
            <w:sz w:val="22"/>
            <w:szCs w:val="22"/>
          </w:rPr>
          <w:tab/>
        </w:r>
        <w:r w:rsidRPr="00A82009" w:rsidDel="00F95B9C">
          <w:rPr>
            <w:rPrChange w:id="1095" w:author="Peto" w:date="2018-06-14T07:18:00Z">
              <w:rPr>
                <w:rStyle w:val="Hypertextovprepojenie"/>
                <w:noProof/>
              </w:rPr>
            </w:rPrChange>
          </w:rPr>
          <w:delText>Popisná štatistika - spontánne dýchanie</w:delText>
        </w:r>
        <w:r w:rsidRPr="00A82009" w:rsidDel="00F95B9C">
          <w:rPr>
            <w:noProof/>
            <w:webHidden/>
          </w:rPr>
          <w:tab/>
          <w:delText>57</w:delText>
        </w:r>
      </w:del>
    </w:p>
    <w:p w14:paraId="751BDDE3" w14:textId="77777777" w:rsidR="00B85020" w:rsidRPr="00A82009" w:rsidDel="00F95B9C" w:rsidRDefault="00B85020">
      <w:pPr>
        <w:pStyle w:val="Obsah3"/>
        <w:rPr>
          <w:del w:id="1096" w:author="Peto" w:date="2018-06-10T16:57:00Z"/>
          <w:rFonts w:asciiTheme="minorHAnsi" w:eastAsiaTheme="minorEastAsia" w:hAnsiTheme="minorHAnsi" w:cstheme="minorBidi"/>
          <w:noProof/>
          <w:sz w:val="22"/>
          <w:szCs w:val="22"/>
        </w:rPr>
      </w:pPr>
      <w:del w:id="1097" w:author="Peto" w:date="2018-06-10T16:57:00Z">
        <w:r w:rsidRPr="00A82009" w:rsidDel="00F95B9C">
          <w:rPr>
            <w:rPrChange w:id="1098" w:author="Peto" w:date="2018-06-14T07:18:00Z">
              <w:rPr>
                <w:rStyle w:val="Hypertextovprepojenie"/>
                <w:noProof/>
              </w:rPr>
            </w:rPrChange>
          </w:rPr>
          <w:delText>3.2.3</w:delText>
        </w:r>
        <w:r w:rsidRPr="00A82009" w:rsidDel="00F95B9C">
          <w:rPr>
            <w:rFonts w:asciiTheme="minorHAnsi" w:eastAsiaTheme="minorEastAsia" w:hAnsiTheme="minorHAnsi" w:cstheme="minorBidi"/>
            <w:noProof/>
            <w:sz w:val="22"/>
            <w:szCs w:val="22"/>
          </w:rPr>
          <w:tab/>
        </w:r>
        <w:r w:rsidRPr="00A82009" w:rsidDel="00F95B9C">
          <w:rPr>
            <w:rPrChange w:id="1099" w:author="Peto" w:date="2018-06-14T07:18:00Z">
              <w:rPr>
                <w:rStyle w:val="Hypertextovprepojenie"/>
                <w:noProof/>
              </w:rPr>
            </w:rPrChange>
          </w:rPr>
          <w:delText>Popisná štatistika - Hlboké dýchanie</w:delText>
        </w:r>
        <w:r w:rsidRPr="00A82009" w:rsidDel="00F95B9C">
          <w:rPr>
            <w:noProof/>
            <w:webHidden/>
          </w:rPr>
          <w:tab/>
          <w:delText>61</w:delText>
        </w:r>
      </w:del>
    </w:p>
    <w:p w14:paraId="491C53BC" w14:textId="77777777" w:rsidR="00B85020" w:rsidRPr="00A82009" w:rsidDel="00F95B9C" w:rsidRDefault="00B85020">
      <w:pPr>
        <w:pStyle w:val="Obsah3"/>
        <w:rPr>
          <w:del w:id="1100" w:author="Peto" w:date="2018-06-10T16:57:00Z"/>
          <w:rFonts w:asciiTheme="minorHAnsi" w:eastAsiaTheme="minorEastAsia" w:hAnsiTheme="minorHAnsi" w:cstheme="minorBidi"/>
          <w:noProof/>
          <w:sz w:val="22"/>
          <w:szCs w:val="22"/>
        </w:rPr>
      </w:pPr>
      <w:del w:id="1101" w:author="Peto" w:date="2018-06-10T16:57:00Z">
        <w:r w:rsidRPr="00A82009" w:rsidDel="00F95B9C">
          <w:rPr>
            <w:rPrChange w:id="1102" w:author="Peto" w:date="2018-06-14T07:18:00Z">
              <w:rPr>
                <w:rStyle w:val="Hypertextovprepojenie"/>
                <w:noProof/>
              </w:rPr>
            </w:rPrChange>
          </w:rPr>
          <w:delText>3.2.4</w:delText>
        </w:r>
        <w:r w:rsidRPr="00A82009" w:rsidDel="00F95B9C">
          <w:rPr>
            <w:rFonts w:asciiTheme="minorHAnsi" w:eastAsiaTheme="minorEastAsia" w:hAnsiTheme="minorHAnsi" w:cstheme="minorBidi"/>
            <w:noProof/>
            <w:sz w:val="22"/>
            <w:szCs w:val="22"/>
          </w:rPr>
          <w:tab/>
        </w:r>
        <w:r w:rsidRPr="00A82009" w:rsidDel="00F95B9C">
          <w:rPr>
            <w:rPrChange w:id="1103" w:author="Peto" w:date="2018-06-14T07:18:00Z">
              <w:rPr>
                <w:rStyle w:val="Hypertextovprepojenie"/>
                <w:noProof/>
              </w:rPr>
            </w:rPrChange>
          </w:rPr>
          <w:delText>Porovnanie výsledkov meraní s meraniami z literatúry</w:delText>
        </w:r>
        <w:r w:rsidRPr="00A82009" w:rsidDel="00F95B9C">
          <w:rPr>
            <w:noProof/>
            <w:webHidden/>
          </w:rPr>
          <w:tab/>
          <w:delText>63</w:delText>
        </w:r>
      </w:del>
    </w:p>
    <w:p w14:paraId="5EC54051" w14:textId="77777777" w:rsidR="00B85020" w:rsidRPr="00A82009" w:rsidDel="00F95B9C" w:rsidRDefault="00B85020">
      <w:pPr>
        <w:pStyle w:val="Obsah3"/>
        <w:rPr>
          <w:del w:id="1104" w:author="Peto" w:date="2018-06-10T16:57:00Z"/>
          <w:rFonts w:asciiTheme="minorHAnsi" w:eastAsiaTheme="minorEastAsia" w:hAnsiTheme="minorHAnsi" w:cstheme="minorBidi"/>
          <w:noProof/>
          <w:sz w:val="22"/>
          <w:szCs w:val="22"/>
        </w:rPr>
      </w:pPr>
      <w:del w:id="1105" w:author="Peto" w:date="2018-06-10T16:57:00Z">
        <w:r w:rsidRPr="00A82009" w:rsidDel="00F95B9C">
          <w:rPr>
            <w:rPrChange w:id="1106" w:author="Peto" w:date="2018-06-14T07:18:00Z">
              <w:rPr>
                <w:rStyle w:val="Hypertextovprepojenie"/>
                <w:noProof/>
              </w:rPr>
            </w:rPrChange>
          </w:rPr>
          <w:delText>3.2.5</w:delText>
        </w:r>
        <w:r w:rsidRPr="00A82009" w:rsidDel="00F95B9C">
          <w:rPr>
            <w:rFonts w:asciiTheme="minorHAnsi" w:eastAsiaTheme="minorEastAsia" w:hAnsiTheme="minorHAnsi" w:cstheme="minorBidi"/>
            <w:noProof/>
            <w:sz w:val="22"/>
            <w:szCs w:val="22"/>
          </w:rPr>
          <w:tab/>
        </w:r>
        <w:r w:rsidRPr="00A82009" w:rsidDel="00F95B9C">
          <w:rPr>
            <w:rPrChange w:id="1107" w:author="Peto" w:date="2018-06-14T07:18:00Z">
              <w:rPr>
                <w:rStyle w:val="Hypertextovprepojenie"/>
                <w:noProof/>
              </w:rPr>
            </w:rPrChange>
          </w:rPr>
          <w:delText>Reakcia hemodynamických parametrov na dýchanie</w:delText>
        </w:r>
        <w:r w:rsidRPr="00A82009" w:rsidDel="00F95B9C">
          <w:rPr>
            <w:noProof/>
            <w:webHidden/>
          </w:rPr>
          <w:tab/>
          <w:delText>64</w:delText>
        </w:r>
      </w:del>
    </w:p>
    <w:p w14:paraId="50414847" w14:textId="77777777" w:rsidR="00B85020" w:rsidRPr="00A82009" w:rsidDel="00F95B9C" w:rsidRDefault="00B85020">
      <w:pPr>
        <w:pStyle w:val="Obsah3"/>
        <w:rPr>
          <w:del w:id="1108" w:author="Peto" w:date="2018-06-10T16:57:00Z"/>
          <w:rFonts w:asciiTheme="minorHAnsi" w:eastAsiaTheme="minorEastAsia" w:hAnsiTheme="minorHAnsi" w:cstheme="minorBidi"/>
          <w:noProof/>
          <w:sz w:val="22"/>
          <w:szCs w:val="22"/>
        </w:rPr>
      </w:pPr>
      <w:del w:id="1109" w:author="Peto" w:date="2018-06-10T16:57:00Z">
        <w:r w:rsidRPr="00A82009" w:rsidDel="00F95B9C">
          <w:rPr>
            <w:rPrChange w:id="1110" w:author="Peto" w:date="2018-06-14T07:18:00Z">
              <w:rPr>
                <w:rStyle w:val="Hypertextovprepojenie"/>
                <w:noProof/>
              </w:rPr>
            </w:rPrChange>
          </w:rPr>
          <w:delText>3.2.6</w:delText>
        </w:r>
        <w:r w:rsidRPr="00A82009" w:rsidDel="00F95B9C">
          <w:rPr>
            <w:rFonts w:asciiTheme="minorHAnsi" w:eastAsiaTheme="minorEastAsia" w:hAnsiTheme="minorHAnsi" w:cstheme="minorBidi"/>
            <w:noProof/>
            <w:sz w:val="22"/>
            <w:szCs w:val="22"/>
          </w:rPr>
          <w:tab/>
        </w:r>
        <w:r w:rsidRPr="00A82009" w:rsidDel="00F95B9C">
          <w:rPr>
            <w:rPrChange w:id="1111" w:author="Peto" w:date="2018-06-14T07:18:00Z">
              <w:rPr>
                <w:rStyle w:val="Hypertextovprepojenie"/>
                <w:noProof/>
              </w:rPr>
            </w:rPrChange>
          </w:rPr>
          <w:delText xml:space="preserve">Parameter rozloženia krvi: </w:delText>
        </w:r>
        <m:oMath>
          <m:r>
            <m:rPr>
              <m:sty m:val="p"/>
            </m:rPr>
            <w:rPr>
              <w:rPrChange w:id="1112" w:author="Peto" w:date="2018-06-14T07:18:00Z">
                <w:rPr>
                  <w:rStyle w:val="Hypertextovprepojenie"/>
                  <w:rFonts w:ascii="Cambria Math" w:hAnsi="Cambria Math"/>
                  <w:noProof/>
                </w:rPr>
              </w:rPrChange>
            </w:rPr>
            <m:t>Z0i</m:t>
          </m:r>
        </m:oMath>
        <w:r w:rsidRPr="00A82009" w:rsidDel="00F95B9C">
          <w:rPr>
            <w:noProof/>
            <w:webHidden/>
          </w:rPr>
          <w:tab/>
          <w:delText>70</w:delText>
        </w:r>
      </w:del>
    </w:p>
    <w:p w14:paraId="737EB85C" w14:textId="77777777" w:rsidR="00B85020" w:rsidRPr="00A82009" w:rsidDel="00F95B9C" w:rsidRDefault="00B85020">
      <w:pPr>
        <w:pStyle w:val="Obsah3"/>
        <w:rPr>
          <w:del w:id="1113" w:author="Peto" w:date="2018-06-10T16:57:00Z"/>
          <w:rFonts w:asciiTheme="minorHAnsi" w:eastAsiaTheme="minorEastAsia" w:hAnsiTheme="minorHAnsi" w:cstheme="minorBidi"/>
          <w:noProof/>
          <w:sz w:val="22"/>
          <w:szCs w:val="22"/>
        </w:rPr>
      </w:pPr>
      <w:del w:id="1114" w:author="Peto" w:date="2018-06-10T16:57:00Z">
        <w:r w:rsidRPr="00A82009" w:rsidDel="00F95B9C">
          <w:rPr>
            <w:rPrChange w:id="1115" w:author="Peto" w:date="2018-06-14T07:18:00Z">
              <w:rPr>
                <w:rStyle w:val="Hypertextovprepojenie"/>
                <w:noProof/>
              </w:rPr>
            </w:rPrChange>
          </w:rPr>
          <w:delText>3.2.7</w:delText>
        </w:r>
        <w:r w:rsidRPr="00A82009" w:rsidDel="00F95B9C">
          <w:rPr>
            <w:rFonts w:asciiTheme="minorHAnsi" w:eastAsiaTheme="minorEastAsia" w:hAnsiTheme="minorHAnsi" w:cstheme="minorBidi"/>
            <w:noProof/>
            <w:sz w:val="22"/>
            <w:szCs w:val="22"/>
          </w:rPr>
          <w:tab/>
        </w:r>
        <w:r w:rsidRPr="00A82009" w:rsidDel="00F95B9C">
          <w:rPr>
            <w:rPrChange w:id="1116" w:author="Peto" w:date="2018-06-14T07:18:00Z">
              <w:rPr>
                <w:rStyle w:val="Hypertextovprepojenie"/>
                <w:noProof/>
              </w:rPr>
            </w:rPrChange>
          </w:rPr>
          <w:delText xml:space="preserve">Parameter toku krvi: </w:delText>
        </w:r>
        <m:oMath>
          <m:r>
            <m:rPr>
              <m:sty m:val="p"/>
            </m:rPr>
            <w:rPr>
              <w:rPrChange w:id="1117" w:author="Peto" w:date="2018-06-14T07:18:00Z">
                <w:rPr>
                  <w:rStyle w:val="Hypertextovprepojenie"/>
                  <w:rFonts w:ascii="Cambria Math" w:hAnsi="Cambria Math"/>
                  <w:noProof/>
                </w:rPr>
              </w:rPrChange>
            </w:rPr>
            <m:t>-dZi(t)dtmax</m:t>
          </m:r>
        </m:oMath>
        <w:r w:rsidRPr="00A82009" w:rsidDel="00F95B9C">
          <w:rPr>
            <w:noProof/>
            <w:webHidden/>
          </w:rPr>
          <w:tab/>
          <w:delText>71</w:delText>
        </w:r>
      </w:del>
    </w:p>
    <w:p w14:paraId="5F73A931" w14:textId="77777777" w:rsidR="00B85020" w:rsidRPr="00A82009" w:rsidDel="00F95B9C" w:rsidRDefault="00B85020">
      <w:pPr>
        <w:pStyle w:val="Obsah3"/>
        <w:rPr>
          <w:del w:id="1118" w:author="Peto" w:date="2018-06-10T16:57:00Z"/>
          <w:rFonts w:asciiTheme="minorHAnsi" w:eastAsiaTheme="minorEastAsia" w:hAnsiTheme="minorHAnsi" w:cstheme="minorBidi"/>
          <w:noProof/>
          <w:sz w:val="22"/>
          <w:szCs w:val="22"/>
        </w:rPr>
      </w:pPr>
      <w:del w:id="1119" w:author="Peto" w:date="2018-06-10T16:57:00Z">
        <w:r w:rsidRPr="00A82009" w:rsidDel="00F95B9C">
          <w:rPr>
            <w:rPrChange w:id="1120" w:author="Peto" w:date="2018-06-14T07:18:00Z">
              <w:rPr>
                <w:rStyle w:val="Hypertextovprepojenie"/>
                <w:noProof/>
              </w:rPr>
            </w:rPrChange>
          </w:rPr>
          <w:delText>3.2.8</w:delText>
        </w:r>
        <w:r w:rsidRPr="00A82009" w:rsidDel="00F95B9C">
          <w:rPr>
            <w:rFonts w:asciiTheme="minorHAnsi" w:eastAsiaTheme="minorEastAsia" w:hAnsiTheme="minorHAnsi" w:cstheme="minorBidi"/>
            <w:noProof/>
            <w:sz w:val="22"/>
            <w:szCs w:val="22"/>
          </w:rPr>
          <w:tab/>
        </w:r>
        <w:r w:rsidRPr="00A82009" w:rsidDel="00F95B9C">
          <w:rPr>
            <w:rPrChange w:id="1121" w:author="Peto" w:date="2018-06-14T07:18:00Z">
              <w:rPr>
                <w:rStyle w:val="Hypertextovprepojenie"/>
                <w:noProof/>
              </w:rPr>
            </w:rPrChange>
          </w:rPr>
          <w:delText>Rýchlosť pulznej vlny: PVW</w:delText>
        </w:r>
        <w:r w:rsidRPr="00A82009" w:rsidDel="00F95B9C">
          <w:rPr>
            <w:noProof/>
            <w:webHidden/>
          </w:rPr>
          <w:tab/>
          <w:delText>71</w:delText>
        </w:r>
      </w:del>
    </w:p>
    <w:p w14:paraId="732E9BBB" w14:textId="77777777" w:rsidR="00B85020" w:rsidRPr="00A82009" w:rsidDel="00F95B9C" w:rsidRDefault="00B85020">
      <w:pPr>
        <w:pStyle w:val="Obsah3"/>
        <w:rPr>
          <w:del w:id="1122" w:author="Peto" w:date="2018-06-10T16:57:00Z"/>
          <w:rFonts w:asciiTheme="minorHAnsi" w:eastAsiaTheme="minorEastAsia" w:hAnsiTheme="minorHAnsi" w:cstheme="minorBidi"/>
          <w:noProof/>
          <w:sz w:val="22"/>
          <w:szCs w:val="22"/>
        </w:rPr>
      </w:pPr>
      <w:del w:id="1123" w:author="Peto" w:date="2018-06-10T16:57:00Z">
        <w:r w:rsidRPr="00A82009" w:rsidDel="00F95B9C">
          <w:rPr>
            <w:rPrChange w:id="1124" w:author="Peto" w:date="2018-06-14T07:18:00Z">
              <w:rPr>
                <w:rStyle w:val="Hypertextovprepojenie"/>
                <w:noProof/>
              </w:rPr>
            </w:rPrChange>
          </w:rPr>
          <w:delText>3.2.9</w:delText>
        </w:r>
        <w:r w:rsidRPr="00A82009" w:rsidDel="00F95B9C">
          <w:rPr>
            <w:rFonts w:asciiTheme="minorHAnsi" w:eastAsiaTheme="minorEastAsia" w:hAnsiTheme="minorHAnsi" w:cstheme="minorBidi"/>
            <w:noProof/>
            <w:sz w:val="22"/>
            <w:szCs w:val="22"/>
          </w:rPr>
          <w:tab/>
        </w:r>
        <w:r w:rsidRPr="00A82009" w:rsidDel="00F95B9C">
          <w:rPr>
            <w:rPrChange w:id="1125" w:author="Peto" w:date="2018-06-14T07:18:00Z">
              <w:rPr>
                <w:rStyle w:val="Hypertextovprepojenie"/>
                <w:noProof/>
              </w:rPr>
            </w:rPrChange>
          </w:rPr>
          <w:delText>Srdečné zvuky</w:delText>
        </w:r>
        <w:r w:rsidRPr="00A82009" w:rsidDel="00F95B9C">
          <w:rPr>
            <w:noProof/>
            <w:webHidden/>
          </w:rPr>
          <w:tab/>
          <w:delText>73</w:delText>
        </w:r>
      </w:del>
    </w:p>
    <w:p w14:paraId="5E195A74" w14:textId="77777777" w:rsidR="00B85020" w:rsidRPr="00A82009" w:rsidDel="00F95B9C" w:rsidRDefault="00B85020">
      <w:pPr>
        <w:pStyle w:val="Obsah3"/>
        <w:rPr>
          <w:del w:id="1126" w:author="Peto" w:date="2018-06-10T16:57:00Z"/>
          <w:rFonts w:asciiTheme="minorHAnsi" w:eastAsiaTheme="minorEastAsia" w:hAnsiTheme="minorHAnsi" w:cstheme="minorBidi"/>
          <w:noProof/>
          <w:sz w:val="22"/>
          <w:szCs w:val="22"/>
        </w:rPr>
      </w:pPr>
      <w:del w:id="1127" w:author="Peto" w:date="2018-06-10T16:57:00Z">
        <w:r w:rsidRPr="00A82009" w:rsidDel="00F95B9C">
          <w:rPr>
            <w:rPrChange w:id="1128" w:author="Peto" w:date="2018-06-14T07:18:00Z">
              <w:rPr>
                <w:rStyle w:val="Hypertextovprepojenie"/>
                <w:noProof/>
              </w:rPr>
            </w:rPrChange>
          </w:rPr>
          <w:delText>3.2.10</w:delText>
        </w:r>
        <w:r w:rsidRPr="00A82009" w:rsidDel="00F95B9C">
          <w:rPr>
            <w:rFonts w:asciiTheme="minorHAnsi" w:eastAsiaTheme="minorEastAsia" w:hAnsiTheme="minorHAnsi" w:cstheme="minorBidi"/>
            <w:noProof/>
            <w:sz w:val="22"/>
            <w:szCs w:val="22"/>
          </w:rPr>
          <w:tab/>
        </w:r>
        <w:r w:rsidRPr="00A82009" w:rsidDel="00F95B9C">
          <w:rPr>
            <w:rPrChange w:id="1129" w:author="Peto" w:date="2018-06-14T07:18:00Z">
              <w:rPr>
                <w:rStyle w:val="Hypertextovprepojenie"/>
                <w:noProof/>
              </w:rPr>
            </w:rPrChange>
          </w:rPr>
          <w:delText>RR intervaly</w:delText>
        </w:r>
        <w:r w:rsidRPr="00A82009" w:rsidDel="00F95B9C">
          <w:rPr>
            <w:noProof/>
            <w:webHidden/>
          </w:rPr>
          <w:tab/>
          <w:delText>73</w:delText>
        </w:r>
      </w:del>
    </w:p>
    <w:p w14:paraId="0DB0085C" w14:textId="77777777" w:rsidR="00B85020" w:rsidRPr="00A82009" w:rsidDel="00F95B9C" w:rsidRDefault="00B85020">
      <w:pPr>
        <w:pStyle w:val="Obsah2"/>
        <w:rPr>
          <w:del w:id="1130" w:author="Peto" w:date="2018-06-10T16:57:00Z"/>
          <w:rFonts w:asciiTheme="minorHAnsi" w:eastAsiaTheme="minorEastAsia" w:hAnsiTheme="minorHAnsi" w:cstheme="minorBidi"/>
          <w:noProof/>
          <w:sz w:val="22"/>
          <w:szCs w:val="22"/>
        </w:rPr>
      </w:pPr>
      <w:del w:id="1131" w:author="Peto" w:date="2018-06-10T16:57:00Z">
        <w:r w:rsidRPr="00A82009" w:rsidDel="00F95B9C">
          <w:rPr>
            <w:rPrChange w:id="1132" w:author="Peto" w:date="2018-06-14T07:18:00Z">
              <w:rPr>
                <w:rStyle w:val="Hypertextovprepojenie"/>
                <w:noProof/>
              </w:rPr>
            </w:rPrChange>
          </w:rPr>
          <w:delText>3.3</w:delText>
        </w:r>
        <w:r w:rsidRPr="00A82009" w:rsidDel="00F95B9C">
          <w:rPr>
            <w:rFonts w:asciiTheme="minorHAnsi" w:eastAsiaTheme="minorEastAsia" w:hAnsiTheme="minorHAnsi" w:cstheme="minorBidi"/>
            <w:noProof/>
            <w:sz w:val="22"/>
            <w:szCs w:val="22"/>
          </w:rPr>
          <w:tab/>
        </w:r>
        <w:r w:rsidRPr="00A82009" w:rsidDel="00F95B9C">
          <w:rPr>
            <w:rPrChange w:id="1133" w:author="Peto" w:date="2018-06-14T07:18:00Z">
              <w:rPr>
                <w:rStyle w:val="Hypertextovprepojenie"/>
                <w:noProof/>
              </w:rPr>
            </w:rPrChange>
          </w:rPr>
          <w:delText>Počítanie SV u subjektov po transplantácií srdca</w:delText>
        </w:r>
        <w:r w:rsidRPr="00A82009" w:rsidDel="00F95B9C">
          <w:rPr>
            <w:noProof/>
            <w:webHidden/>
          </w:rPr>
          <w:tab/>
          <w:delText>73</w:delText>
        </w:r>
      </w:del>
    </w:p>
    <w:p w14:paraId="353D5A55" w14:textId="77777777" w:rsidR="00B85020" w:rsidRPr="00A82009" w:rsidDel="00F95B9C" w:rsidRDefault="00B85020">
      <w:pPr>
        <w:pStyle w:val="Obsah3"/>
        <w:rPr>
          <w:del w:id="1134" w:author="Peto" w:date="2018-06-10T16:57:00Z"/>
          <w:rFonts w:asciiTheme="minorHAnsi" w:eastAsiaTheme="minorEastAsia" w:hAnsiTheme="minorHAnsi" w:cstheme="minorBidi"/>
          <w:noProof/>
          <w:sz w:val="22"/>
          <w:szCs w:val="22"/>
        </w:rPr>
      </w:pPr>
      <w:del w:id="1135" w:author="Peto" w:date="2018-06-10T16:57:00Z">
        <w:r w:rsidRPr="00A82009" w:rsidDel="00F95B9C">
          <w:rPr>
            <w:rPrChange w:id="1136" w:author="Peto" w:date="2018-06-14T07:18:00Z">
              <w:rPr>
                <w:rStyle w:val="Hypertextovprepojenie"/>
                <w:noProof/>
              </w:rPr>
            </w:rPrChange>
          </w:rPr>
          <w:delText>3.3.1</w:delText>
        </w:r>
        <w:r w:rsidRPr="00A82009" w:rsidDel="00F95B9C">
          <w:rPr>
            <w:rFonts w:asciiTheme="minorHAnsi" w:eastAsiaTheme="minorEastAsia" w:hAnsiTheme="minorHAnsi" w:cstheme="minorBidi"/>
            <w:noProof/>
            <w:sz w:val="22"/>
            <w:szCs w:val="22"/>
          </w:rPr>
          <w:tab/>
        </w:r>
        <w:r w:rsidRPr="00A82009" w:rsidDel="00F95B9C">
          <w:rPr>
            <w:rPrChange w:id="1137" w:author="Peto" w:date="2018-06-14T07:18:00Z">
              <w:rPr>
                <w:rStyle w:val="Hypertextovprepojenie"/>
                <w:noProof/>
              </w:rPr>
            </w:rPrChange>
          </w:rPr>
          <w:delText>Protokol</w:delText>
        </w:r>
        <w:r w:rsidRPr="00A82009" w:rsidDel="00F95B9C">
          <w:rPr>
            <w:noProof/>
            <w:webHidden/>
          </w:rPr>
          <w:tab/>
          <w:delText>74</w:delText>
        </w:r>
      </w:del>
    </w:p>
    <w:p w14:paraId="0DBF4F77" w14:textId="77777777" w:rsidR="00B85020" w:rsidRPr="00A82009" w:rsidDel="00F95B9C" w:rsidRDefault="00B85020">
      <w:pPr>
        <w:pStyle w:val="Obsah2"/>
        <w:rPr>
          <w:del w:id="1138" w:author="Peto" w:date="2018-06-10T16:57:00Z"/>
          <w:rFonts w:asciiTheme="minorHAnsi" w:eastAsiaTheme="minorEastAsia" w:hAnsiTheme="minorHAnsi" w:cstheme="minorBidi"/>
          <w:noProof/>
          <w:sz w:val="22"/>
          <w:szCs w:val="22"/>
        </w:rPr>
      </w:pPr>
      <w:del w:id="1139" w:author="Peto" w:date="2018-06-10T16:57:00Z">
        <w:r w:rsidRPr="00A82009" w:rsidDel="00F95B9C">
          <w:rPr>
            <w:rPrChange w:id="1140" w:author="Peto" w:date="2018-06-14T07:18:00Z">
              <w:rPr>
                <w:rStyle w:val="Hypertextovprepojenie"/>
                <w:noProof/>
              </w:rPr>
            </w:rPrChange>
          </w:rPr>
          <w:delText>Nová metóda na výpočet srdečného výdaja z impedancie krku</w:delText>
        </w:r>
        <w:r w:rsidRPr="00A82009" w:rsidDel="00F95B9C">
          <w:rPr>
            <w:noProof/>
            <w:webHidden/>
          </w:rPr>
          <w:tab/>
          <w:delText>75</w:delText>
        </w:r>
      </w:del>
    </w:p>
    <w:p w14:paraId="7F5840DF" w14:textId="77777777" w:rsidR="00B85020" w:rsidRPr="00A82009" w:rsidDel="00F95B9C" w:rsidRDefault="00B85020">
      <w:pPr>
        <w:pStyle w:val="Obsah3"/>
        <w:rPr>
          <w:del w:id="1141" w:author="Peto" w:date="2018-06-10T16:57:00Z"/>
          <w:rFonts w:asciiTheme="minorHAnsi" w:eastAsiaTheme="minorEastAsia" w:hAnsiTheme="minorHAnsi" w:cstheme="minorBidi"/>
          <w:noProof/>
          <w:sz w:val="22"/>
          <w:szCs w:val="22"/>
        </w:rPr>
      </w:pPr>
      <w:del w:id="1142" w:author="Peto" w:date="2018-06-10T16:57:00Z">
        <w:r w:rsidRPr="00A82009" w:rsidDel="00F95B9C">
          <w:rPr>
            <w:rPrChange w:id="1143" w:author="Peto" w:date="2018-06-14T07:18:00Z">
              <w:rPr>
                <w:rStyle w:val="Hypertextovprepojenie"/>
                <w:noProof/>
              </w:rPr>
            </w:rPrChange>
          </w:rPr>
          <w:delText>3.3.2</w:delText>
        </w:r>
        <w:r w:rsidRPr="00A82009" w:rsidDel="00F95B9C">
          <w:rPr>
            <w:rFonts w:asciiTheme="minorHAnsi" w:eastAsiaTheme="minorEastAsia" w:hAnsiTheme="minorHAnsi" w:cstheme="minorBidi"/>
            <w:noProof/>
            <w:sz w:val="22"/>
            <w:szCs w:val="22"/>
          </w:rPr>
          <w:tab/>
        </w:r>
        <w:r w:rsidRPr="00A82009" w:rsidDel="00F95B9C">
          <w:rPr>
            <w:rPrChange w:id="1144" w:author="Peto" w:date="2018-06-14T07:18:00Z">
              <w:rPr>
                <w:rStyle w:val="Hypertextovprepojenie"/>
                <w:noProof/>
              </w:rPr>
            </w:rPrChange>
          </w:rPr>
          <w:delText>Štatistické vyhodnotenie simultánneho merania</w:delText>
        </w:r>
        <w:r w:rsidRPr="00A82009" w:rsidDel="00F95B9C">
          <w:rPr>
            <w:noProof/>
            <w:webHidden/>
          </w:rPr>
          <w:tab/>
          <w:delText>76</w:delText>
        </w:r>
      </w:del>
    </w:p>
    <w:p w14:paraId="77BDB780" w14:textId="77777777" w:rsidR="00B85020" w:rsidRPr="00A82009" w:rsidDel="00F95B9C" w:rsidRDefault="00B85020">
      <w:pPr>
        <w:pStyle w:val="Obsah3"/>
        <w:rPr>
          <w:del w:id="1145" w:author="Peto" w:date="2018-06-10T16:57:00Z"/>
          <w:rFonts w:asciiTheme="minorHAnsi" w:eastAsiaTheme="minorEastAsia" w:hAnsiTheme="minorHAnsi" w:cstheme="minorBidi"/>
          <w:noProof/>
          <w:sz w:val="22"/>
          <w:szCs w:val="22"/>
        </w:rPr>
      </w:pPr>
      <w:del w:id="1146" w:author="Peto" w:date="2018-06-10T16:57:00Z">
        <w:r w:rsidRPr="00A82009" w:rsidDel="00F95B9C">
          <w:rPr>
            <w:rPrChange w:id="1147" w:author="Peto" w:date="2018-06-14T07:18:00Z">
              <w:rPr>
                <w:rStyle w:val="Hypertextovprepojenie"/>
                <w:noProof/>
              </w:rPr>
            </w:rPrChange>
          </w:rPr>
          <w:delText>3.3.3</w:delText>
        </w:r>
        <w:r w:rsidRPr="00A82009" w:rsidDel="00F95B9C">
          <w:rPr>
            <w:rFonts w:asciiTheme="minorHAnsi" w:eastAsiaTheme="minorEastAsia" w:hAnsiTheme="minorHAnsi" w:cstheme="minorBidi"/>
            <w:noProof/>
            <w:sz w:val="22"/>
            <w:szCs w:val="22"/>
          </w:rPr>
          <w:tab/>
        </w:r>
        <w:r w:rsidRPr="00A82009" w:rsidDel="00F95B9C">
          <w:rPr>
            <w:rPrChange w:id="1148" w:author="Peto" w:date="2018-06-14T07:18:00Z">
              <w:rPr>
                <w:rStyle w:val="Hypertextovprepojenie"/>
                <w:noProof/>
              </w:rPr>
            </w:rPrChange>
          </w:rPr>
          <w:delText>Bland Altmanova štatistická analýza</w:delText>
        </w:r>
        <w:r w:rsidRPr="00A82009" w:rsidDel="00F95B9C">
          <w:rPr>
            <w:noProof/>
            <w:webHidden/>
          </w:rPr>
          <w:tab/>
          <w:delText>78</w:delText>
        </w:r>
      </w:del>
    </w:p>
    <w:p w14:paraId="44359985" w14:textId="77777777" w:rsidR="00B85020" w:rsidRPr="00A82009" w:rsidDel="00F95B9C" w:rsidRDefault="00B85020">
      <w:pPr>
        <w:pStyle w:val="Obsah3"/>
        <w:rPr>
          <w:del w:id="1149" w:author="Peto" w:date="2018-06-10T16:57:00Z"/>
          <w:rFonts w:asciiTheme="minorHAnsi" w:eastAsiaTheme="minorEastAsia" w:hAnsiTheme="minorHAnsi" w:cstheme="minorBidi"/>
          <w:noProof/>
          <w:sz w:val="22"/>
          <w:szCs w:val="22"/>
        </w:rPr>
      </w:pPr>
      <w:del w:id="1150" w:author="Peto" w:date="2018-06-10T16:57:00Z">
        <w:r w:rsidRPr="00A82009" w:rsidDel="00F95B9C">
          <w:rPr>
            <w:rPrChange w:id="1151" w:author="Peto" w:date="2018-06-14T07:18:00Z">
              <w:rPr>
                <w:rStyle w:val="Hypertextovprepojenie"/>
                <w:noProof/>
              </w:rPr>
            </w:rPrChange>
          </w:rPr>
          <w:delText>3.3.4</w:delText>
        </w:r>
        <w:r w:rsidRPr="00A82009" w:rsidDel="00F95B9C">
          <w:rPr>
            <w:rFonts w:asciiTheme="minorHAnsi" w:eastAsiaTheme="minorEastAsia" w:hAnsiTheme="minorHAnsi" w:cstheme="minorBidi"/>
            <w:noProof/>
            <w:sz w:val="22"/>
            <w:szCs w:val="22"/>
          </w:rPr>
          <w:tab/>
        </w:r>
        <w:r w:rsidRPr="00A82009" w:rsidDel="00F95B9C">
          <w:rPr>
            <w:rPrChange w:id="1152" w:author="Peto" w:date="2018-06-14T07:18:00Z">
              <w:rPr>
                <w:rStyle w:val="Hypertextovprepojenie"/>
                <w:noProof/>
              </w:rPr>
            </w:rPrChange>
          </w:rPr>
          <w:delText xml:space="preserve">Plocha pod krivkou </w:delText>
        </w:r>
        <m:oMath>
          <m:r>
            <m:rPr>
              <m:sty m:val="p"/>
            </m:rPr>
            <w:rPr>
              <w:rPrChange w:id="1153" w:author="Peto" w:date="2018-06-14T07:18:00Z">
                <w:rPr>
                  <w:rStyle w:val="Hypertextovprepojenie"/>
                  <w:rFonts w:ascii="Cambria Math" w:hAnsi="Cambria Math"/>
                  <w:noProof/>
                </w:rPr>
              </w:rPrChange>
            </w:rPr>
            <m:t>-dZi(t)dt</m:t>
          </m:r>
        </m:oMath>
        <w:r w:rsidRPr="00A82009" w:rsidDel="00F95B9C">
          <w:rPr>
            <w:noProof/>
            <w:webHidden/>
          </w:rPr>
          <w:tab/>
          <w:delText>80</w:delText>
        </w:r>
      </w:del>
    </w:p>
    <w:p w14:paraId="574F4C12" w14:textId="77777777" w:rsidR="00B85020" w:rsidRPr="00A82009" w:rsidDel="00F95B9C" w:rsidRDefault="00B85020">
      <w:pPr>
        <w:pStyle w:val="Obsah3"/>
        <w:rPr>
          <w:del w:id="1154" w:author="Peto" w:date="2018-06-10T16:57:00Z"/>
          <w:rFonts w:asciiTheme="minorHAnsi" w:eastAsiaTheme="minorEastAsia" w:hAnsiTheme="minorHAnsi" w:cstheme="minorBidi"/>
          <w:noProof/>
          <w:sz w:val="22"/>
          <w:szCs w:val="22"/>
        </w:rPr>
      </w:pPr>
      <w:del w:id="1155" w:author="Peto" w:date="2018-06-10T16:57:00Z">
        <w:r w:rsidRPr="00A82009" w:rsidDel="00F95B9C">
          <w:rPr>
            <w:rPrChange w:id="1156" w:author="Peto" w:date="2018-06-14T07:18:00Z">
              <w:rPr>
                <w:rStyle w:val="Hypertextovprepojenie"/>
                <w:noProof/>
              </w:rPr>
            </w:rPrChange>
          </w:rPr>
          <w:delText>3.3.5</w:delText>
        </w:r>
        <w:r w:rsidRPr="00A82009" w:rsidDel="00F95B9C">
          <w:rPr>
            <w:rFonts w:asciiTheme="minorHAnsi" w:eastAsiaTheme="minorEastAsia" w:hAnsiTheme="minorHAnsi" w:cstheme="minorBidi"/>
            <w:noProof/>
            <w:sz w:val="22"/>
            <w:szCs w:val="22"/>
          </w:rPr>
          <w:tab/>
        </w:r>
        <w:r w:rsidRPr="00A82009" w:rsidDel="00F95B9C">
          <w:rPr>
            <w:rPrChange w:id="1157" w:author="Peto" w:date="2018-06-14T07:18:00Z">
              <w:rPr>
                <w:rStyle w:val="Hypertextovprepojenie"/>
                <w:noProof/>
              </w:rPr>
            </w:rPrChange>
          </w:rPr>
          <w:delText xml:space="preserve">Plocha nad krivkou </w:delText>
        </w:r>
        <m:oMath>
          <m:r>
            <m:rPr>
              <m:sty m:val="p"/>
            </m:rPr>
            <w:rPr>
              <w:rPrChange w:id="1158" w:author="Peto" w:date="2018-06-14T07:18:00Z">
                <w:rPr>
                  <w:rStyle w:val="Hypertextovprepojenie"/>
                  <w:rFonts w:ascii="Cambria Math" w:hAnsi="Cambria Math"/>
                  <w:noProof/>
                </w:rPr>
              </w:rPrChange>
            </w:rPr>
            <m:t>Zi(t)</m:t>
          </m:r>
        </m:oMath>
        <w:r w:rsidRPr="00A82009" w:rsidDel="00F95B9C">
          <w:rPr>
            <w:noProof/>
            <w:webHidden/>
          </w:rPr>
          <w:tab/>
          <w:delText>81</w:delText>
        </w:r>
      </w:del>
    </w:p>
    <w:p w14:paraId="182636B1" w14:textId="77777777" w:rsidR="00B85020" w:rsidRPr="00A82009" w:rsidDel="00F95B9C" w:rsidRDefault="00B85020">
      <w:pPr>
        <w:pStyle w:val="Obsah2"/>
        <w:rPr>
          <w:del w:id="1159" w:author="Peto" w:date="2018-06-10T16:57:00Z"/>
          <w:rFonts w:asciiTheme="minorHAnsi" w:eastAsiaTheme="minorEastAsia" w:hAnsiTheme="minorHAnsi" w:cstheme="minorBidi"/>
          <w:noProof/>
          <w:sz w:val="22"/>
          <w:szCs w:val="22"/>
        </w:rPr>
      </w:pPr>
      <w:del w:id="1160" w:author="Peto" w:date="2018-06-10T16:57:00Z">
        <w:r w:rsidRPr="00A82009" w:rsidDel="00F95B9C">
          <w:rPr>
            <w:rPrChange w:id="1161" w:author="Peto" w:date="2018-06-14T07:18:00Z">
              <w:rPr>
                <w:rStyle w:val="Hypertextovprepojenie"/>
                <w:noProof/>
              </w:rPr>
            </w:rPrChange>
          </w:rPr>
          <w:delText>3.4</w:delText>
        </w:r>
        <w:r w:rsidRPr="00A82009" w:rsidDel="00F95B9C">
          <w:rPr>
            <w:rFonts w:asciiTheme="minorHAnsi" w:eastAsiaTheme="minorEastAsia" w:hAnsiTheme="minorHAnsi" w:cstheme="minorBidi"/>
            <w:noProof/>
            <w:sz w:val="22"/>
            <w:szCs w:val="22"/>
          </w:rPr>
          <w:tab/>
        </w:r>
        <w:r w:rsidRPr="00A82009" w:rsidDel="00F95B9C">
          <w:rPr>
            <w:rPrChange w:id="1162" w:author="Peto" w:date="2018-06-14T07:18:00Z">
              <w:rPr>
                <w:rStyle w:val="Hypertextovprepojenie"/>
                <w:noProof/>
              </w:rPr>
            </w:rPrChange>
          </w:rPr>
          <w:delText>Relatívne zmeny SV u subjektov po transplantácií srdca</w:delText>
        </w:r>
        <w:r w:rsidRPr="00A82009" w:rsidDel="00F95B9C">
          <w:rPr>
            <w:noProof/>
            <w:webHidden/>
          </w:rPr>
          <w:tab/>
          <w:delText>81</w:delText>
        </w:r>
      </w:del>
    </w:p>
    <w:p w14:paraId="0D0CEA36" w14:textId="77777777" w:rsidR="00B85020" w:rsidRPr="00A82009" w:rsidDel="00F95B9C" w:rsidRDefault="00B85020">
      <w:pPr>
        <w:pStyle w:val="Obsah1"/>
        <w:rPr>
          <w:del w:id="1163" w:author="Peto" w:date="2018-06-10T16:57:00Z"/>
          <w:rFonts w:asciiTheme="minorHAnsi" w:eastAsiaTheme="minorEastAsia" w:hAnsiTheme="minorHAnsi" w:cstheme="minorBidi"/>
          <w:b w:val="0"/>
          <w:bCs w:val="0"/>
          <w:sz w:val="22"/>
          <w:szCs w:val="22"/>
        </w:rPr>
      </w:pPr>
      <w:del w:id="1164" w:author="Peto" w:date="2018-06-10T16:57:00Z">
        <w:r w:rsidRPr="00A82009" w:rsidDel="00F95B9C">
          <w:rPr>
            <w:rPrChange w:id="1165" w:author="Peto" w:date="2018-06-14T07:18:00Z">
              <w:rPr>
                <w:rStyle w:val="Hypertextovprepojenie"/>
                <w:b w:val="0"/>
                <w:bCs w:val="0"/>
              </w:rPr>
            </w:rPrChange>
          </w:rPr>
          <w:delText>4</w:delText>
        </w:r>
        <w:r w:rsidRPr="00A82009" w:rsidDel="00F95B9C">
          <w:rPr>
            <w:rFonts w:asciiTheme="minorHAnsi" w:eastAsiaTheme="minorEastAsia" w:hAnsiTheme="minorHAnsi" w:cstheme="minorBidi"/>
            <w:sz w:val="22"/>
            <w:szCs w:val="22"/>
          </w:rPr>
          <w:tab/>
        </w:r>
        <w:r w:rsidRPr="00A82009" w:rsidDel="00F95B9C">
          <w:rPr>
            <w:rPrChange w:id="1166" w:author="Peto" w:date="2018-06-14T07:18:00Z">
              <w:rPr>
                <w:rStyle w:val="Hypertextovprepojenie"/>
                <w:b w:val="0"/>
                <w:bCs w:val="0"/>
              </w:rPr>
            </w:rPrChange>
          </w:rPr>
          <w:delText>Záver</w:delText>
        </w:r>
        <w:r w:rsidRPr="00A82009" w:rsidDel="00F95B9C">
          <w:rPr>
            <w:b w:val="0"/>
            <w:bCs w:val="0"/>
            <w:webHidden/>
          </w:rPr>
          <w:tab/>
          <w:delText>85</w:delText>
        </w:r>
      </w:del>
    </w:p>
    <w:p w14:paraId="4381DF27" w14:textId="77777777" w:rsidR="00B85020" w:rsidRPr="00A82009" w:rsidDel="00F95B9C" w:rsidRDefault="00B85020">
      <w:pPr>
        <w:pStyle w:val="Obsah1"/>
        <w:rPr>
          <w:del w:id="1167" w:author="Peto" w:date="2018-06-10T16:57:00Z"/>
          <w:rFonts w:asciiTheme="minorHAnsi" w:eastAsiaTheme="minorEastAsia" w:hAnsiTheme="minorHAnsi" w:cstheme="minorBidi"/>
          <w:b w:val="0"/>
          <w:bCs w:val="0"/>
          <w:sz w:val="22"/>
          <w:szCs w:val="22"/>
        </w:rPr>
      </w:pPr>
      <w:del w:id="1168" w:author="Peto" w:date="2018-06-10T16:57:00Z">
        <w:r w:rsidRPr="00A82009" w:rsidDel="00F95B9C">
          <w:rPr>
            <w:rPrChange w:id="1169" w:author="Peto" w:date="2018-06-14T07:18:00Z">
              <w:rPr>
                <w:rStyle w:val="Hypertextovprepojenie"/>
                <w:b w:val="0"/>
                <w:bCs w:val="0"/>
              </w:rPr>
            </w:rPrChange>
          </w:rPr>
          <w:delText>Literatúra</w:delText>
        </w:r>
        <w:r w:rsidRPr="00A82009" w:rsidDel="00F95B9C">
          <w:rPr>
            <w:b w:val="0"/>
            <w:bCs w:val="0"/>
            <w:webHidden/>
          </w:rPr>
          <w:tab/>
          <w:delText>87</w:delText>
        </w:r>
      </w:del>
    </w:p>
    <w:p w14:paraId="685AA439" w14:textId="77777777" w:rsidR="00B85020" w:rsidRPr="00A82009" w:rsidDel="00F95B9C" w:rsidRDefault="00B85020">
      <w:pPr>
        <w:pStyle w:val="Obsah1"/>
        <w:rPr>
          <w:del w:id="1170" w:author="Peto" w:date="2018-06-10T16:57:00Z"/>
          <w:rFonts w:asciiTheme="minorHAnsi" w:eastAsiaTheme="minorEastAsia" w:hAnsiTheme="minorHAnsi" w:cstheme="minorBidi"/>
          <w:b w:val="0"/>
          <w:bCs w:val="0"/>
          <w:sz w:val="22"/>
          <w:szCs w:val="22"/>
        </w:rPr>
      </w:pPr>
      <w:del w:id="1171" w:author="Peto" w:date="2018-06-10T16:57:00Z">
        <w:r w:rsidRPr="00A82009" w:rsidDel="00F95B9C">
          <w:rPr>
            <w:rPrChange w:id="1172" w:author="Peto" w:date="2018-06-14T07:18:00Z">
              <w:rPr>
                <w:rStyle w:val="Hypertextovprepojenie"/>
                <w:b w:val="0"/>
                <w:bCs w:val="0"/>
              </w:rPr>
            </w:rPrChange>
          </w:rPr>
          <w:delText>ZOZNAM SYMBOLOV, VELIČÍN A SKRATIEK</w:delText>
        </w:r>
        <w:r w:rsidRPr="00A82009" w:rsidDel="00F95B9C">
          <w:rPr>
            <w:b w:val="0"/>
            <w:bCs w:val="0"/>
            <w:webHidden/>
          </w:rPr>
          <w:tab/>
          <w:delText>91</w:delText>
        </w:r>
      </w:del>
    </w:p>
    <w:p w14:paraId="43E75546" w14:textId="77777777" w:rsidR="00CE547F" w:rsidRPr="00A82009" w:rsidRDefault="00CE547F" w:rsidP="00CE547F">
      <w:pPr>
        <w:pStyle w:val="Obsah1"/>
        <w:rPr>
          <w:b w:val="0"/>
          <w:bCs w:val="0"/>
        </w:rPr>
      </w:pPr>
      <w:r w:rsidRPr="00FB4A3B">
        <w:rPr>
          <w:b w:val="0"/>
          <w:bCs w:val="0"/>
        </w:rPr>
        <w:fldChar w:fldCharType="end"/>
      </w:r>
      <w:r w:rsidRPr="00A82009">
        <w:rPr>
          <w:b w:val="0"/>
          <w:bCs w:val="0"/>
        </w:rPr>
        <w:br w:type="page"/>
      </w:r>
    </w:p>
    <w:p w14:paraId="1CBF2623" w14:textId="77777777" w:rsidR="00CE547F" w:rsidRPr="00A82009" w:rsidRDefault="00CE547F" w:rsidP="00CE547F">
      <w:pPr>
        <w:pStyle w:val="Nadpis1"/>
        <w:numPr>
          <w:ilvl w:val="0"/>
          <w:numId w:val="0"/>
        </w:numPr>
        <w:ind w:left="432" w:hanging="432"/>
        <w:rPr>
          <w:noProof/>
          <w:rPrChange w:id="1173" w:author="Peto" w:date="2018-06-14T07:18:00Z">
            <w:rPr/>
          </w:rPrChange>
        </w:rPr>
      </w:pPr>
      <w:bookmarkStart w:id="1174" w:name="_Toc516413198"/>
      <w:r w:rsidRPr="00A82009">
        <w:rPr>
          <w:noProof/>
          <w:rPrChange w:id="1175" w:author="Peto" w:date="2018-06-14T07:18:00Z">
            <w:rPr/>
          </w:rPrChange>
        </w:rPr>
        <w:lastRenderedPageBreak/>
        <w:t>ZOZNAM OBRÁZKOV</w:t>
      </w:r>
      <w:bookmarkEnd w:id="1174"/>
    </w:p>
    <w:p w14:paraId="6C26E008" w14:textId="77777777" w:rsidR="00CE547F" w:rsidRPr="00A82009" w:rsidRDefault="00CE547F" w:rsidP="00CE547F">
      <w:pPr>
        <w:rPr>
          <w:noProof/>
          <w:rPrChange w:id="1176" w:author="Peto" w:date="2018-06-14T07:18:00Z">
            <w:rPr/>
          </w:rPrChange>
        </w:rPr>
      </w:pPr>
    </w:p>
    <w:p w14:paraId="359F6D18" w14:textId="77777777" w:rsidR="00F95B9C" w:rsidRPr="00A82009" w:rsidRDefault="00CE547F">
      <w:pPr>
        <w:pStyle w:val="Zoznamobrzkov"/>
        <w:tabs>
          <w:tab w:val="right" w:leader="dot" w:pos="8494"/>
        </w:tabs>
        <w:rPr>
          <w:ins w:id="1177" w:author="Peto" w:date="2018-06-10T16:57:00Z"/>
          <w:rFonts w:eastAsiaTheme="minorEastAsia" w:cstheme="minorBidi"/>
          <w:smallCaps w:val="0"/>
          <w:noProof/>
          <w:sz w:val="22"/>
          <w:szCs w:val="22"/>
        </w:rPr>
      </w:pPr>
      <w:r w:rsidRPr="00A82009">
        <w:rPr>
          <w:noProof/>
          <w:rPrChange w:id="1178" w:author="Peto" w:date="2018-06-14T07:18:00Z">
            <w:rPr>
              <w:rFonts w:asciiTheme="majorHAnsi" w:hAnsiTheme="majorHAnsi" w:cs="Times New Roman"/>
              <w:smallCaps w:val="0"/>
              <w:sz w:val="24"/>
            </w:rPr>
          </w:rPrChange>
        </w:rPr>
        <w:fldChar w:fldCharType="begin"/>
      </w:r>
      <w:r w:rsidRPr="00A82009">
        <w:rPr>
          <w:noProof/>
          <w:rPrChange w:id="1179" w:author="Peto" w:date="2018-06-14T07:18:00Z">
            <w:rPr/>
          </w:rPrChange>
        </w:rPr>
        <w:instrText xml:space="preserve"> TOC \h \z \c "Obrázok" </w:instrText>
      </w:r>
      <w:r w:rsidRPr="00A82009">
        <w:rPr>
          <w:noProof/>
          <w:rPrChange w:id="1180" w:author="Peto" w:date="2018-06-14T07:18:00Z">
            <w:rPr>
              <w:rFonts w:asciiTheme="majorHAnsi" w:hAnsiTheme="majorHAnsi" w:cs="Times New Roman"/>
              <w:smallCaps w:val="0"/>
              <w:sz w:val="24"/>
            </w:rPr>
          </w:rPrChange>
        </w:rPr>
        <w:fldChar w:fldCharType="separate"/>
      </w:r>
      <w:ins w:id="1181" w:author="Peto" w:date="2018-06-10T16:57:00Z">
        <w:r w:rsidR="00F95B9C" w:rsidRPr="00A82009">
          <w:rPr>
            <w:rStyle w:val="Hypertextovprepojenie"/>
            <w:noProof/>
            <w:rPrChange w:id="1182" w:author="Peto" w:date="2018-06-14T07:18:00Z">
              <w:rPr>
                <w:rStyle w:val="Hypertextovprepojenie"/>
                <w:noProof/>
              </w:rPr>
            </w:rPrChange>
          </w:rPr>
          <w:fldChar w:fldCharType="begin"/>
        </w:r>
        <w:r w:rsidR="00F95B9C" w:rsidRPr="00A82009">
          <w:rPr>
            <w:rStyle w:val="Hypertextovprepojenie"/>
            <w:noProof/>
          </w:rPr>
          <w:instrText xml:space="preserve"> </w:instrText>
        </w:r>
        <w:r w:rsidR="00F95B9C" w:rsidRPr="00A82009">
          <w:rPr>
            <w:noProof/>
          </w:rPr>
          <w:instrText>HYPERLINK \l "_Toc516413256"</w:instrText>
        </w:r>
        <w:r w:rsidR="00F95B9C" w:rsidRPr="00A82009">
          <w:rPr>
            <w:rStyle w:val="Hypertextovprepojenie"/>
            <w:noProof/>
          </w:rPr>
          <w:instrText xml:space="preserve"> </w:instrText>
        </w:r>
        <w:r w:rsidR="00F95B9C" w:rsidRPr="00A82009">
          <w:rPr>
            <w:rStyle w:val="Hypertextovprepojenie"/>
            <w:noProof/>
            <w:rPrChange w:id="1183" w:author="Peto" w:date="2018-06-14T07:18:00Z">
              <w:rPr>
                <w:rStyle w:val="Hypertextovprepojenie"/>
                <w:noProof/>
              </w:rPr>
            </w:rPrChange>
          </w:rPr>
          <w:fldChar w:fldCharType="separate"/>
        </w:r>
        <w:r w:rsidR="00F95B9C" w:rsidRPr="00A82009">
          <w:rPr>
            <w:rStyle w:val="Hypertextovprepojenie"/>
            <w:noProof/>
            <w:lang w:bidi="en-US"/>
          </w:rPr>
          <w:t>Obrázok 1.1:Mechanická analógia2-prvkového Windkesselovho modelu</w:t>
        </w:r>
        <w:r w:rsidR="00F95B9C" w:rsidRPr="00A82009">
          <w:rPr>
            <w:noProof/>
            <w:webHidden/>
          </w:rPr>
          <w:tab/>
        </w:r>
        <w:r w:rsidR="00F95B9C" w:rsidRPr="00A82009">
          <w:rPr>
            <w:noProof/>
            <w:webHidden/>
            <w:rPrChange w:id="1184" w:author="Peto" w:date="2018-06-14T07:18:00Z">
              <w:rPr>
                <w:noProof/>
                <w:webHidden/>
              </w:rPr>
            </w:rPrChange>
          </w:rPr>
          <w:fldChar w:fldCharType="begin"/>
        </w:r>
        <w:r w:rsidR="00F95B9C" w:rsidRPr="00A82009">
          <w:rPr>
            <w:noProof/>
            <w:webHidden/>
          </w:rPr>
          <w:instrText xml:space="preserve"> PAGEREF _Toc516413256 \h </w:instrText>
        </w:r>
      </w:ins>
      <w:r w:rsidR="00F95B9C" w:rsidRPr="00A82009">
        <w:rPr>
          <w:noProof/>
          <w:webHidden/>
          <w:rPrChange w:id="1185" w:author="Peto" w:date="2018-06-14T07:18:00Z">
            <w:rPr>
              <w:noProof/>
              <w:webHidden/>
            </w:rPr>
          </w:rPrChange>
        </w:rPr>
      </w:r>
      <w:r w:rsidR="00F95B9C" w:rsidRPr="00A82009">
        <w:rPr>
          <w:noProof/>
          <w:webHidden/>
          <w:rPrChange w:id="1186" w:author="Peto" w:date="2018-06-14T07:18:00Z">
            <w:rPr>
              <w:noProof/>
              <w:webHidden/>
            </w:rPr>
          </w:rPrChange>
        </w:rPr>
        <w:fldChar w:fldCharType="separate"/>
      </w:r>
      <w:ins w:id="1187" w:author="Peto" w:date="2018-06-10T16:57:00Z">
        <w:r w:rsidR="00F95B9C" w:rsidRPr="00A82009">
          <w:rPr>
            <w:noProof/>
            <w:webHidden/>
          </w:rPr>
          <w:t>5</w:t>
        </w:r>
        <w:r w:rsidR="00F95B9C" w:rsidRPr="00A82009">
          <w:rPr>
            <w:noProof/>
            <w:webHidden/>
            <w:rPrChange w:id="1188" w:author="Peto" w:date="2018-06-14T07:18:00Z">
              <w:rPr>
                <w:noProof/>
                <w:webHidden/>
              </w:rPr>
            </w:rPrChange>
          </w:rPr>
          <w:fldChar w:fldCharType="end"/>
        </w:r>
        <w:r w:rsidR="00F95B9C" w:rsidRPr="00A82009">
          <w:rPr>
            <w:rStyle w:val="Hypertextovprepojenie"/>
            <w:noProof/>
            <w:rPrChange w:id="1189" w:author="Peto" w:date="2018-06-14T07:18:00Z">
              <w:rPr>
                <w:rStyle w:val="Hypertextovprepojenie"/>
                <w:noProof/>
              </w:rPr>
            </w:rPrChange>
          </w:rPr>
          <w:fldChar w:fldCharType="end"/>
        </w:r>
      </w:ins>
    </w:p>
    <w:p w14:paraId="402903D7" w14:textId="77777777" w:rsidR="00F95B9C" w:rsidRPr="00A82009" w:rsidRDefault="00F95B9C">
      <w:pPr>
        <w:pStyle w:val="Zoznamobrzkov"/>
        <w:tabs>
          <w:tab w:val="right" w:leader="dot" w:pos="8494"/>
        </w:tabs>
        <w:rPr>
          <w:ins w:id="1190" w:author="Peto" w:date="2018-06-10T16:57:00Z"/>
          <w:rFonts w:eastAsiaTheme="minorEastAsia" w:cstheme="minorBidi"/>
          <w:smallCaps w:val="0"/>
          <w:noProof/>
          <w:sz w:val="22"/>
          <w:szCs w:val="22"/>
        </w:rPr>
      </w:pPr>
      <w:ins w:id="1191" w:author="Peto" w:date="2018-06-10T16:57:00Z">
        <w:r w:rsidRPr="00A82009">
          <w:rPr>
            <w:rStyle w:val="Hypertextovprepojenie"/>
            <w:noProof/>
            <w:rPrChange w:id="119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57"</w:instrText>
        </w:r>
        <w:r w:rsidRPr="00A82009">
          <w:rPr>
            <w:rStyle w:val="Hypertextovprepojenie"/>
            <w:noProof/>
          </w:rPr>
          <w:instrText xml:space="preserve"> </w:instrText>
        </w:r>
        <w:r w:rsidRPr="00A82009">
          <w:rPr>
            <w:rStyle w:val="Hypertextovprepojenie"/>
            <w:noProof/>
            <w:rPrChange w:id="1193" w:author="Peto" w:date="2018-06-14T07:18:00Z">
              <w:rPr>
                <w:rStyle w:val="Hypertextovprepojenie"/>
                <w:noProof/>
              </w:rPr>
            </w:rPrChange>
          </w:rPr>
          <w:fldChar w:fldCharType="separate"/>
        </w:r>
        <w:r w:rsidRPr="00A82009">
          <w:rPr>
            <w:rStyle w:val="Hypertextovprepojenie"/>
            <w:noProof/>
            <w:lang w:bidi="en-US"/>
          </w:rPr>
          <w:t>Obrázok 1.2:Náhradná el. schéma 2-dielneho Windkesselovho modelu</w:t>
        </w:r>
        <w:r w:rsidRPr="00A82009">
          <w:rPr>
            <w:noProof/>
            <w:webHidden/>
          </w:rPr>
          <w:tab/>
        </w:r>
        <w:r w:rsidRPr="00A82009">
          <w:rPr>
            <w:noProof/>
            <w:webHidden/>
            <w:rPrChange w:id="1194" w:author="Peto" w:date="2018-06-14T07:18:00Z">
              <w:rPr>
                <w:noProof/>
                <w:webHidden/>
              </w:rPr>
            </w:rPrChange>
          </w:rPr>
          <w:fldChar w:fldCharType="begin"/>
        </w:r>
        <w:r w:rsidRPr="00A82009">
          <w:rPr>
            <w:noProof/>
            <w:webHidden/>
          </w:rPr>
          <w:instrText xml:space="preserve"> PAGEREF _Toc516413257 \h </w:instrText>
        </w:r>
      </w:ins>
      <w:r w:rsidRPr="00A82009">
        <w:rPr>
          <w:noProof/>
          <w:webHidden/>
          <w:rPrChange w:id="1195" w:author="Peto" w:date="2018-06-14T07:18:00Z">
            <w:rPr>
              <w:noProof/>
              <w:webHidden/>
            </w:rPr>
          </w:rPrChange>
        </w:rPr>
      </w:r>
      <w:r w:rsidRPr="00A82009">
        <w:rPr>
          <w:noProof/>
          <w:webHidden/>
          <w:rPrChange w:id="1196" w:author="Peto" w:date="2018-06-14T07:18:00Z">
            <w:rPr>
              <w:noProof/>
              <w:webHidden/>
            </w:rPr>
          </w:rPrChange>
        </w:rPr>
        <w:fldChar w:fldCharType="separate"/>
      </w:r>
      <w:ins w:id="1197" w:author="Peto" w:date="2018-06-10T16:57:00Z">
        <w:r w:rsidRPr="00A82009">
          <w:rPr>
            <w:noProof/>
            <w:webHidden/>
          </w:rPr>
          <w:t>6</w:t>
        </w:r>
        <w:r w:rsidRPr="00A82009">
          <w:rPr>
            <w:noProof/>
            <w:webHidden/>
            <w:rPrChange w:id="1198" w:author="Peto" w:date="2018-06-14T07:18:00Z">
              <w:rPr>
                <w:noProof/>
                <w:webHidden/>
              </w:rPr>
            </w:rPrChange>
          </w:rPr>
          <w:fldChar w:fldCharType="end"/>
        </w:r>
        <w:r w:rsidRPr="00A82009">
          <w:rPr>
            <w:rStyle w:val="Hypertextovprepojenie"/>
            <w:noProof/>
            <w:rPrChange w:id="1199" w:author="Peto" w:date="2018-06-14T07:18:00Z">
              <w:rPr>
                <w:rStyle w:val="Hypertextovprepojenie"/>
                <w:noProof/>
              </w:rPr>
            </w:rPrChange>
          </w:rPr>
          <w:fldChar w:fldCharType="end"/>
        </w:r>
      </w:ins>
    </w:p>
    <w:p w14:paraId="00852BF2" w14:textId="77777777" w:rsidR="00F95B9C" w:rsidRPr="00A82009" w:rsidRDefault="00F95B9C">
      <w:pPr>
        <w:pStyle w:val="Zoznamobrzkov"/>
        <w:tabs>
          <w:tab w:val="right" w:leader="dot" w:pos="8494"/>
        </w:tabs>
        <w:rPr>
          <w:ins w:id="1200" w:author="Peto" w:date="2018-06-10T16:57:00Z"/>
          <w:rFonts w:eastAsiaTheme="minorEastAsia" w:cstheme="minorBidi"/>
          <w:smallCaps w:val="0"/>
          <w:noProof/>
          <w:sz w:val="22"/>
          <w:szCs w:val="22"/>
        </w:rPr>
      </w:pPr>
      <w:ins w:id="1201" w:author="Peto" w:date="2018-06-10T16:57:00Z">
        <w:r w:rsidRPr="00A82009">
          <w:rPr>
            <w:rStyle w:val="Hypertextovprepojenie"/>
            <w:noProof/>
            <w:rPrChange w:id="120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58"</w:instrText>
        </w:r>
        <w:r w:rsidRPr="00A82009">
          <w:rPr>
            <w:rStyle w:val="Hypertextovprepojenie"/>
            <w:noProof/>
          </w:rPr>
          <w:instrText xml:space="preserve"> </w:instrText>
        </w:r>
        <w:r w:rsidRPr="00A82009">
          <w:rPr>
            <w:rStyle w:val="Hypertextovprepojenie"/>
            <w:noProof/>
            <w:rPrChange w:id="1203" w:author="Peto" w:date="2018-06-14T07:18:00Z">
              <w:rPr>
                <w:rStyle w:val="Hypertextovprepojenie"/>
                <w:noProof/>
              </w:rPr>
            </w:rPrChange>
          </w:rPr>
          <w:fldChar w:fldCharType="separate"/>
        </w:r>
        <w:r w:rsidRPr="00A82009">
          <w:rPr>
            <w:rStyle w:val="Hypertextovprepojenie"/>
            <w:noProof/>
            <w:lang w:bidi="en-US"/>
          </w:rPr>
          <w:t>Obrázok 1.3: Tvar krivky arteriálneho krvného tlaku v rôznych artériách</w:t>
        </w:r>
        <w:r w:rsidRPr="00A82009">
          <w:rPr>
            <w:noProof/>
            <w:webHidden/>
          </w:rPr>
          <w:tab/>
        </w:r>
        <w:r w:rsidRPr="00A82009">
          <w:rPr>
            <w:noProof/>
            <w:webHidden/>
            <w:rPrChange w:id="1204" w:author="Peto" w:date="2018-06-14T07:18:00Z">
              <w:rPr>
                <w:noProof/>
                <w:webHidden/>
              </w:rPr>
            </w:rPrChange>
          </w:rPr>
          <w:fldChar w:fldCharType="begin"/>
        </w:r>
        <w:r w:rsidRPr="00A82009">
          <w:rPr>
            <w:noProof/>
            <w:webHidden/>
          </w:rPr>
          <w:instrText xml:space="preserve"> PAGEREF _Toc516413258 \h </w:instrText>
        </w:r>
      </w:ins>
      <w:r w:rsidRPr="00A82009">
        <w:rPr>
          <w:noProof/>
          <w:webHidden/>
          <w:rPrChange w:id="1205" w:author="Peto" w:date="2018-06-14T07:18:00Z">
            <w:rPr>
              <w:noProof/>
              <w:webHidden/>
            </w:rPr>
          </w:rPrChange>
        </w:rPr>
      </w:r>
      <w:r w:rsidRPr="00A82009">
        <w:rPr>
          <w:noProof/>
          <w:webHidden/>
          <w:rPrChange w:id="1206" w:author="Peto" w:date="2018-06-14T07:18:00Z">
            <w:rPr>
              <w:noProof/>
              <w:webHidden/>
            </w:rPr>
          </w:rPrChange>
        </w:rPr>
        <w:fldChar w:fldCharType="separate"/>
      </w:r>
      <w:ins w:id="1207" w:author="Peto" w:date="2018-06-10T16:57:00Z">
        <w:r w:rsidRPr="00A82009">
          <w:rPr>
            <w:noProof/>
            <w:webHidden/>
          </w:rPr>
          <w:t>7</w:t>
        </w:r>
        <w:r w:rsidRPr="00A82009">
          <w:rPr>
            <w:noProof/>
            <w:webHidden/>
            <w:rPrChange w:id="1208" w:author="Peto" w:date="2018-06-14T07:18:00Z">
              <w:rPr>
                <w:noProof/>
                <w:webHidden/>
              </w:rPr>
            </w:rPrChange>
          </w:rPr>
          <w:fldChar w:fldCharType="end"/>
        </w:r>
        <w:r w:rsidRPr="00A82009">
          <w:rPr>
            <w:rStyle w:val="Hypertextovprepojenie"/>
            <w:noProof/>
            <w:rPrChange w:id="1209" w:author="Peto" w:date="2018-06-14T07:18:00Z">
              <w:rPr>
                <w:rStyle w:val="Hypertextovprepojenie"/>
                <w:noProof/>
              </w:rPr>
            </w:rPrChange>
          </w:rPr>
          <w:fldChar w:fldCharType="end"/>
        </w:r>
      </w:ins>
    </w:p>
    <w:p w14:paraId="0FF3986B" w14:textId="77777777" w:rsidR="00F95B9C" w:rsidRPr="00A82009" w:rsidRDefault="00F95B9C">
      <w:pPr>
        <w:pStyle w:val="Zoznamobrzkov"/>
        <w:tabs>
          <w:tab w:val="right" w:leader="dot" w:pos="8494"/>
        </w:tabs>
        <w:rPr>
          <w:ins w:id="1210" w:author="Peto" w:date="2018-06-10T16:57:00Z"/>
          <w:rFonts w:eastAsiaTheme="minorEastAsia" w:cstheme="minorBidi"/>
          <w:smallCaps w:val="0"/>
          <w:noProof/>
          <w:sz w:val="22"/>
          <w:szCs w:val="22"/>
        </w:rPr>
      </w:pPr>
      <w:ins w:id="1211" w:author="Peto" w:date="2018-06-10T16:57:00Z">
        <w:r w:rsidRPr="00A82009">
          <w:rPr>
            <w:rStyle w:val="Hypertextovprepojenie"/>
            <w:noProof/>
            <w:rPrChange w:id="121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59"</w:instrText>
        </w:r>
        <w:r w:rsidRPr="00A82009">
          <w:rPr>
            <w:rStyle w:val="Hypertextovprepojenie"/>
            <w:noProof/>
          </w:rPr>
          <w:instrText xml:space="preserve"> </w:instrText>
        </w:r>
        <w:r w:rsidRPr="00A82009">
          <w:rPr>
            <w:rStyle w:val="Hypertextovprepojenie"/>
            <w:noProof/>
            <w:rPrChange w:id="1213" w:author="Peto" w:date="2018-06-14T07:18:00Z">
              <w:rPr>
                <w:rStyle w:val="Hypertextovprepojenie"/>
                <w:noProof/>
              </w:rPr>
            </w:rPrChange>
          </w:rPr>
          <w:fldChar w:fldCharType="separate"/>
        </w:r>
        <w:r w:rsidRPr="00A82009">
          <w:rPr>
            <w:rStyle w:val="Hypertextovprepojenie"/>
            <w:noProof/>
            <w:lang w:bidi="en-US"/>
          </w:rPr>
          <w:t>Obrázok 1.4: Mechanická a elektrická analógia 2,3 a 4 dielneho Windkesselovho modelu</w:t>
        </w:r>
        <w:r w:rsidRPr="00A82009">
          <w:rPr>
            <w:noProof/>
            <w:webHidden/>
          </w:rPr>
          <w:tab/>
        </w:r>
        <w:r w:rsidRPr="00A82009">
          <w:rPr>
            <w:noProof/>
            <w:webHidden/>
            <w:rPrChange w:id="1214" w:author="Peto" w:date="2018-06-14T07:18:00Z">
              <w:rPr>
                <w:noProof/>
                <w:webHidden/>
              </w:rPr>
            </w:rPrChange>
          </w:rPr>
          <w:fldChar w:fldCharType="begin"/>
        </w:r>
        <w:r w:rsidRPr="00A82009">
          <w:rPr>
            <w:noProof/>
            <w:webHidden/>
          </w:rPr>
          <w:instrText xml:space="preserve"> PAGEREF _Toc516413259 \h </w:instrText>
        </w:r>
      </w:ins>
      <w:r w:rsidRPr="00A82009">
        <w:rPr>
          <w:noProof/>
          <w:webHidden/>
          <w:rPrChange w:id="1215" w:author="Peto" w:date="2018-06-14T07:18:00Z">
            <w:rPr>
              <w:noProof/>
              <w:webHidden/>
            </w:rPr>
          </w:rPrChange>
        </w:rPr>
      </w:r>
      <w:r w:rsidRPr="00A82009">
        <w:rPr>
          <w:noProof/>
          <w:webHidden/>
          <w:rPrChange w:id="1216" w:author="Peto" w:date="2018-06-14T07:18:00Z">
            <w:rPr>
              <w:noProof/>
              <w:webHidden/>
            </w:rPr>
          </w:rPrChange>
        </w:rPr>
        <w:fldChar w:fldCharType="separate"/>
      </w:r>
      <w:ins w:id="1217" w:author="Peto" w:date="2018-06-10T16:57:00Z">
        <w:r w:rsidRPr="00A82009">
          <w:rPr>
            <w:noProof/>
            <w:webHidden/>
          </w:rPr>
          <w:t>9</w:t>
        </w:r>
        <w:r w:rsidRPr="00A82009">
          <w:rPr>
            <w:noProof/>
            <w:webHidden/>
            <w:rPrChange w:id="1218" w:author="Peto" w:date="2018-06-14T07:18:00Z">
              <w:rPr>
                <w:noProof/>
                <w:webHidden/>
              </w:rPr>
            </w:rPrChange>
          </w:rPr>
          <w:fldChar w:fldCharType="end"/>
        </w:r>
        <w:r w:rsidRPr="00A82009">
          <w:rPr>
            <w:rStyle w:val="Hypertextovprepojenie"/>
            <w:noProof/>
            <w:rPrChange w:id="1219" w:author="Peto" w:date="2018-06-14T07:18:00Z">
              <w:rPr>
                <w:rStyle w:val="Hypertextovprepojenie"/>
                <w:noProof/>
              </w:rPr>
            </w:rPrChange>
          </w:rPr>
          <w:fldChar w:fldCharType="end"/>
        </w:r>
      </w:ins>
    </w:p>
    <w:p w14:paraId="0F2AE883" w14:textId="77777777" w:rsidR="00F95B9C" w:rsidRPr="00A82009" w:rsidRDefault="00F95B9C">
      <w:pPr>
        <w:pStyle w:val="Zoznamobrzkov"/>
        <w:tabs>
          <w:tab w:val="right" w:leader="dot" w:pos="8494"/>
        </w:tabs>
        <w:rPr>
          <w:ins w:id="1220" w:author="Peto" w:date="2018-06-10T16:57:00Z"/>
          <w:rFonts w:eastAsiaTheme="minorEastAsia" w:cstheme="minorBidi"/>
          <w:smallCaps w:val="0"/>
          <w:noProof/>
          <w:sz w:val="22"/>
          <w:szCs w:val="22"/>
        </w:rPr>
      </w:pPr>
      <w:ins w:id="1221" w:author="Peto" w:date="2018-06-10T16:57:00Z">
        <w:r w:rsidRPr="00A82009">
          <w:rPr>
            <w:rStyle w:val="Hypertextovprepojenie"/>
            <w:noProof/>
            <w:rPrChange w:id="122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0"</w:instrText>
        </w:r>
        <w:r w:rsidRPr="00A82009">
          <w:rPr>
            <w:rStyle w:val="Hypertextovprepojenie"/>
            <w:noProof/>
          </w:rPr>
          <w:instrText xml:space="preserve"> </w:instrText>
        </w:r>
        <w:r w:rsidRPr="00A82009">
          <w:rPr>
            <w:rStyle w:val="Hypertextovprepojenie"/>
            <w:noProof/>
            <w:rPrChange w:id="1223" w:author="Peto" w:date="2018-06-14T07:18:00Z">
              <w:rPr>
                <w:rStyle w:val="Hypertextovprepojenie"/>
                <w:noProof/>
              </w:rPr>
            </w:rPrChange>
          </w:rPr>
          <w:fldChar w:fldCharType="separate"/>
        </w:r>
        <w:r w:rsidRPr="00A82009">
          <w:rPr>
            <w:rStyle w:val="Hypertextovprepojenie"/>
            <w:noProof/>
            <w:lang w:bidi="en-US"/>
          </w:rPr>
          <w:t>Obrázok 1.5: Elektrická schéma paralelne zapojených odporov hrudníka.</w:t>
        </w:r>
        <w:r w:rsidRPr="00A82009">
          <w:rPr>
            <w:noProof/>
            <w:webHidden/>
          </w:rPr>
          <w:tab/>
        </w:r>
        <w:r w:rsidRPr="00A82009">
          <w:rPr>
            <w:noProof/>
            <w:webHidden/>
            <w:rPrChange w:id="1224" w:author="Peto" w:date="2018-06-14T07:18:00Z">
              <w:rPr>
                <w:noProof/>
                <w:webHidden/>
              </w:rPr>
            </w:rPrChange>
          </w:rPr>
          <w:fldChar w:fldCharType="begin"/>
        </w:r>
        <w:r w:rsidRPr="00A82009">
          <w:rPr>
            <w:noProof/>
            <w:webHidden/>
          </w:rPr>
          <w:instrText xml:space="preserve"> PAGEREF _Toc516413260 \h </w:instrText>
        </w:r>
      </w:ins>
      <w:r w:rsidRPr="00A82009">
        <w:rPr>
          <w:noProof/>
          <w:webHidden/>
          <w:rPrChange w:id="1225" w:author="Peto" w:date="2018-06-14T07:18:00Z">
            <w:rPr>
              <w:noProof/>
              <w:webHidden/>
            </w:rPr>
          </w:rPrChange>
        </w:rPr>
      </w:r>
      <w:r w:rsidRPr="00A82009">
        <w:rPr>
          <w:noProof/>
          <w:webHidden/>
          <w:rPrChange w:id="1226" w:author="Peto" w:date="2018-06-14T07:18:00Z">
            <w:rPr>
              <w:noProof/>
              <w:webHidden/>
            </w:rPr>
          </w:rPrChange>
        </w:rPr>
        <w:fldChar w:fldCharType="separate"/>
      </w:r>
      <w:ins w:id="1227" w:author="Peto" w:date="2018-06-10T16:57:00Z">
        <w:r w:rsidRPr="00A82009">
          <w:rPr>
            <w:noProof/>
            <w:webHidden/>
          </w:rPr>
          <w:t>14</w:t>
        </w:r>
        <w:r w:rsidRPr="00A82009">
          <w:rPr>
            <w:noProof/>
            <w:webHidden/>
            <w:rPrChange w:id="1228" w:author="Peto" w:date="2018-06-14T07:18:00Z">
              <w:rPr>
                <w:noProof/>
                <w:webHidden/>
              </w:rPr>
            </w:rPrChange>
          </w:rPr>
          <w:fldChar w:fldCharType="end"/>
        </w:r>
        <w:r w:rsidRPr="00A82009">
          <w:rPr>
            <w:rStyle w:val="Hypertextovprepojenie"/>
            <w:noProof/>
            <w:rPrChange w:id="1229" w:author="Peto" w:date="2018-06-14T07:18:00Z">
              <w:rPr>
                <w:rStyle w:val="Hypertextovprepojenie"/>
                <w:noProof/>
              </w:rPr>
            </w:rPrChange>
          </w:rPr>
          <w:fldChar w:fldCharType="end"/>
        </w:r>
      </w:ins>
    </w:p>
    <w:p w14:paraId="7C26ABEF" w14:textId="77777777" w:rsidR="00F95B9C" w:rsidRPr="00A82009" w:rsidRDefault="00F95B9C">
      <w:pPr>
        <w:pStyle w:val="Zoznamobrzkov"/>
        <w:tabs>
          <w:tab w:val="right" w:leader="dot" w:pos="8494"/>
        </w:tabs>
        <w:rPr>
          <w:ins w:id="1230" w:author="Peto" w:date="2018-06-10T16:57:00Z"/>
          <w:rFonts w:eastAsiaTheme="minorEastAsia" w:cstheme="minorBidi"/>
          <w:smallCaps w:val="0"/>
          <w:noProof/>
          <w:sz w:val="22"/>
          <w:szCs w:val="22"/>
        </w:rPr>
      </w:pPr>
      <w:ins w:id="1231" w:author="Peto" w:date="2018-06-10T16:57:00Z">
        <w:r w:rsidRPr="00A82009">
          <w:rPr>
            <w:rStyle w:val="Hypertextovprepojenie"/>
            <w:noProof/>
            <w:rPrChange w:id="123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1"</w:instrText>
        </w:r>
        <w:r w:rsidRPr="00A82009">
          <w:rPr>
            <w:rStyle w:val="Hypertextovprepojenie"/>
            <w:noProof/>
          </w:rPr>
          <w:instrText xml:space="preserve"> </w:instrText>
        </w:r>
        <w:r w:rsidRPr="00A82009">
          <w:rPr>
            <w:rStyle w:val="Hypertextovprepojenie"/>
            <w:noProof/>
            <w:rPrChange w:id="1233" w:author="Peto" w:date="2018-06-14T07:18:00Z">
              <w:rPr>
                <w:rStyle w:val="Hypertextovprepojenie"/>
                <w:noProof/>
              </w:rPr>
            </w:rPrChange>
          </w:rPr>
          <w:fldChar w:fldCharType="separate"/>
        </w:r>
        <w:r w:rsidRPr="00A82009">
          <w:rPr>
            <w:rStyle w:val="Hypertextovprepojenie"/>
            <w:noProof/>
            <w:lang w:bidi="en-US"/>
          </w:rPr>
          <w:t>Obrázok 1.6:Princíp zmeny vodivosti krvi</w:t>
        </w:r>
        <w:r w:rsidRPr="00A82009">
          <w:rPr>
            <w:noProof/>
            <w:webHidden/>
          </w:rPr>
          <w:tab/>
        </w:r>
        <w:r w:rsidRPr="00A82009">
          <w:rPr>
            <w:noProof/>
            <w:webHidden/>
            <w:rPrChange w:id="1234" w:author="Peto" w:date="2018-06-14T07:18:00Z">
              <w:rPr>
                <w:noProof/>
                <w:webHidden/>
              </w:rPr>
            </w:rPrChange>
          </w:rPr>
          <w:fldChar w:fldCharType="begin"/>
        </w:r>
        <w:r w:rsidRPr="00A82009">
          <w:rPr>
            <w:noProof/>
            <w:webHidden/>
          </w:rPr>
          <w:instrText xml:space="preserve"> PAGEREF _Toc516413261 \h </w:instrText>
        </w:r>
      </w:ins>
      <w:r w:rsidRPr="00A82009">
        <w:rPr>
          <w:noProof/>
          <w:webHidden/>
          <w:rPrChange w:id="1235" w:author="Peto" w:date="2018-06-14T07:18:00Z">
            <w:rPr>
              <w:noProof/>
              <w:webHidden/>
            </w:rPr>
          </w:rPrChange>
        </w:rPr>
      </w:r>
      <w:r w:rsidRPr="00A82009">
        <w:rPr>
          <w:noProof/>
          <w:webHidden/>
          <w:rPrChange w:id="1236" w:author="Peto" w:date="2018-06-14T07:18:00Z">
            <w:rPr>
              <w:noProof/>
              <w:webHidden/>
            </w:rPr>
          </w:rPrChange>
        </w:rPr>
        <w:fldChar w:fldCharType="separate"/>
      </w:r>
      <w:ins w:id="1237" w:author="Peto" w:date="2018-06-10T16:57:00Z">
        <w:r w:rsidRPr="00A82009">
          <w:rPr>
            <w:noProof/>
            <w:webHidden/>
          </w:rPr>
          <w:t>15</w:t>
        </w:r>
        <w:r w:rsidRPr="00A82009">
          <w:rPr>
            <w:noProof/>
            <w:webHidden/>
            <w:rPrChange w:id="1238" w:author="Peto" w:date="2018-06-14T07:18:00Z">
              <w:rPr>
                <w:noProof/>
                <w:webHidden/>
              </w:rPr>
            </w:rPrChange>
          </w:rPr>
          <w:fldChar w:fldCharType="end"/>
        </w:r>
        <w:r w:rsidRPr="00A82009">
          <w:rPr>
            <w:rStyle w:val="Hypertextovprepojenie"/>
            <w:noProof/>
            <w:rPrChange w:id="1239" w:author="Peto" w:date="2018-06-14T07:18:00Z">
              <w:rPr>
                <w:rStyle w:val="Hypertextovprepojenie"/>
                <w:noProof/>
              </w:rPr>
            </w:rPrChange>
          </w:rPr>
          <w:fldChar w:fldCharType="end"/>
        </w:r>
      </w:ins>
    </w:p>
    <w:p w14:paraId="729EFD2C" w14:textId="77777777" w:rsidR="00F95B9C" w:rsidRPr="00A82009" w:rsidRDefault="00F95B9C">
      <w:pPr>
        <w:pStyle w:val="Zoznamobrzkov"/>
        <w:tabs>
          <w:tab w:val="right" w:leader="dot" w:pos="8494"/>
        </w:tabs>
        <w:rPr>
          <w:ins w:id="1240" w:author="Peto" w:date="2018-06-10T16:57:00Z"/>
          <w:rFonts w:eastAsiaTheme="minorEastAsia" w:cstheme="minorBidi"/>
          <w:smallCaps w:val="0"/>
          <w:noProof/>
          <w:sz w:val="22"/>
          <w:szCs w:val="22"/>
        </w:rPr>
      </w:pPr>
      <w:ins w:id="1241" w:author="Peto" w:date="2018-06-10T16:57:00Z">
        <w:r w:rsidRPr="00A82009">
          <w:rPr>
            <w:rStyle w:val="Hypertextovprepojenie"/>
            <w:noProof/>
            <w:rPrChange w:id="124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2"</w:instrText>
        </w:r>
        <w:r w:rsidRPr="00A82009">
          <w:rPr>
            <w:rStyle w:val="Hypertextovprepojenie"/>
            <w:noProof/>
          </w:rPr>
          <w:instrText xml:space="preserve"> </w:instrText>
        </w:r>
        <w:r w:rsidRPr="00A82009">
          <w:rPr>
            <w:rStyle w:val="Hypertextovprepojenie"/>
            <w:noProof/>
            <w:rPrChange w:id="1243" w:author="Peto" w:date="2018-06-14T07:18:00Z">
              <w:rPr>
                <w:rStyle w:val="Hypertextovprepojenie"/>
                <w:noProof/>
              </w:rPr>
            </w:rPrChange>
          </w:rPr>
          <w:fldChar w:fldCharType="separate"/>
        </w:r>
        <w:r w:rsidRPr="00A82009">
          <w:rPr>
            <w:rStyle w:val="Hypertextovprepojenie"/>
            <w:noProof/>
            <w:lang w:bidi="en-US"/>
          </w:rPr>
          <w:t>Obrázok 1.7: Vzťah zmeny rýchlosti krvi a vodivosti krvi</w:t>
        </w:r>
        <w:r w:rsidRPr="00A82009">
          <w:rPr>
            <w:noProof/>
            <w:webHidden/>
          </w:rPr>
          <w:tab/>
        </w:r>
        <w:r w:rsidRPr="00A82009">
          <w:rPr>
            <w:noProof/>
            <w:webHidden/>
            <w:rPrChange w:id="1244" w:author="Peto" w:date="2018-06-14T07:18:00Z">
              <w:rPr>
                <w:noProof/>
                <w:webHidden/>
              </w:rPr>
            </w:rPrChange>
          </w:rPr>
          <w:fldChar w:fldCharType="begin"/>
        </w:r>
        <w:r w:rsidRPr="00A82009">
          <w:rPr>
            <w:noProof/>
            <w:webHidden/>
          </w:rPr>
          <w:instrText xml:space="preserve"> PAGEREF _Toc516413262 \h </w:instrText>
        </w:r>
      </w:ins>
      <w:r w:rsidRPr="00A82009">
        <w:rPr>
          <w:noProof/>
          <w:webHidden/>
          <w:rPrChange w:id="1245" w:author="Peto" w:date="2018-06-14T07:18:00Z">
            <w:rPr>
              <w:noProof/>
              <w:webHidden/>
            </w:rPr>
          </w:rPrChange>
        </w:rPr>
      </w:r>
      <w:r w:rsidRPr="00A82009">
        <w:rPr>
          <w:noProof/>
          <w:webHidden/>
          <w:rPrChange w:id="1246" w:author="Peto" w:date="2018-06-14T07:18:00Z">
            <w:rPr>
              <w:noProof/>
              <w:webHidden/>
            </w:rPr>
          </w:rPrChange>
        </w:rPr>
        <w:fldChar w:fldCharType="separate"/>
      </w:r>
      <w:ins w:id="1247" w:author="Peto" w:date="2018-06-10T16:57:00Z">
        <w:r w:rsidRPr="00A82009">
          <w:rPr>
            <w:noProof/>
            <w:webHidden/>
          </w:rPr>
          <w:t>16</w:t>
        </w:r>
        <w:r w:rsidRPr="00A82009">
          <w:rPr>
            <w:noProof/>
            <w:webHidden/>
            <w:rPrChange w:id="1248" w:author="Peto" w:date="2018-06-14T07:18:00Z">
              <w:rPr>
                <w:noProof/>
                <w:webHidden/>
              </w:rPr>
            </w:rPrChange>
          </w:rPr>
          <w:fldChar w:fldCharType="end"/>
        </w:r>
        <w:r w:rsidRPr="00A82009">
          <w:rPr>
            <w:rStyle w:val="Hypertextovprepojenie"/>
            <w:noProof/>
            <w:rPrChange w:id="1249" w:author="Peto" w:date="2018-06-14T07:18:00Z">
              <w:rPr>
                <w:rStyle w:val="Hypertextovprepojenie"/>
                <w:noProof/>
              </w:rPr>
            </w:rPrChange>
          </w:rPr>
          <w:fldChar w:fldCharType="end"/>
        </w:r>
      </w:ins>
    </w:p>
    <w:p w14:paraId="586387A1" w14:textId="77777777" w:rsidR="00F95B9C" w:rsidRPr="00A82009" w:rsidRDefault="00F95B9C">
      <w:pPr>
        <w:pStyle w:val="Zoznamobrzkov"/>
        <w:tabs>
          <w:tab w:val="right" w:leader="dot" w:pos="8494"/>
        </w:tabs>
        <w:rPr>
          <w:ins w:id="1250" w:author="Peto" w:date="2018-06-10T16:57:00Z"/>
          <w:rFonts w:eastAsiaTheme="minorEastAsia" w:cstheme="minorBidi"/>
          <w:smallCaps w:val="0"/>
          <w:noProof/>
          <w:sz w:val="22"/>
          <w:szCs w:val="22"/>
        </w:rPr>
      </w:pPr>
      <w:ins w:id="1251" w:author="Peto" w:date="2018-06-10T16:57:00Z">
        <w:r w:rsidRPr="00A82009">
          <w:rPr>
            <w:rStyle w:val="Hypertextovprepojenie"/>
            <w:noProof/>
            <w:rPrChange w:id="125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3"</w:instrText>
        </w:r>
        <w:r w:rsidRPr="00A82009">
          <w:rPr>
            <w:rStyle w:val="Hypertextovprepojenie"/>
            <w:noProof/>
          </w:rPr>
          <w:instrText xml:space="preserve"> </w:instrText>
        </w:r>
        <w:r w:rsidRPr="00A82009">
          <w:rPr>
            <w:rStyle w:val="Hypertextovprepojenie"/>
            <w:noProof/>
            <w:rPrChange w:id="1253" w:author="Peto" w:date="2018-06-14T07:18:00Z">
              <w:rPr>
                <w:rStyle w:val="Hypertextovprepojenie"/>
                <w:noProof/>
              </w:rPr>
            </w:rPrChange>
          </w:rPr>
          <w:fldChar w:fldCharType="separate"/>
        </w:r>
        <w:r w:rsidRPr="00A82009">
          <w:rPr>
            <w:rStyle w:val="Hypertextovprepojenie"/>
            <w:noProof/>
            <w:lang w:bidi="en-US"/>
          </w:rPr>
          <w:t xml:space="preserve">Obrázok 1.8: Spätná extrapolácia </w:t>
        </w:r>
        <m:oMath>
          <m:r>
            <m:rPr>
              <m:sty m:val="p"/>
            </m:rPr>
            <w:rPr>
              <w:rStyle w:val="Hypertextovprepojenie"/>
              <w:rFonts w:ascii="Cambria Math" w:hAnsi="Cambria Math"/>
              <w:noProof/>
              <w:lang w:bidi="en-US"/>
              <w:rPrChange w:id="1254" w:author="Peto" w:date="2018-06-14T07:18:00Z">
                <w:rPr>
                  <w:rStyle w:val="Hypertextovprepojenie"/>
                  <w:rFonts w:ascii="Cambria Math" w:hAnsi="Cambria Math"/>
                  <w:noProof/>
                  <w:lang w:bidi="en-US"/>
                </w:rPr>
              </w:rPrChange>
            </w:rPr>
            <m:t>∆Zmax⁡</m:t>
          </m:r>
        </m:oMath>
        <w:r w:rsidRPr="00A82009">
          <w:rPr>
            <w:rStyle w:val="Hypertextovprepojenie"/>
            <w:noProof/>
            <w:lang w:bidi="en-US"/>
          </w:rPr>
          <w:t xml:space="preserve"> a dopredná extrapolácia </w:t>
        </w:r>
        <m:oMath>
          <m:r>
            <m:rPr>
              <m:sty m:val="p"/>
            </m:rPr>
            <w:rPr>
              <w:rStyle w:val="Hypertextovprepojenie"/>
              <w:rFonts w:ascii="Cambria Math" w:hAnsi="Cambria Math"/>
              <w:noProof/>
              <w:lang w:bidi="en-US"/>
              <w:rPrChange w:id="1255" w:author="Peto" w:date="2018-06-14T07:18:00Z">
                <w:rPr>
                  <w:rStyle w:val="Hypertextovprepojenie"/>
                  <w:rFonts w:ascii="Cambria Math" w:hAnsi="Cambria Math"/>
                  <w:noProof/>
                  <w:lang w:bidi="en-US"/>
                </w:rPr>
              </w:rPrChange>
            </w:rPr>
            <m:t>-dZ/dtmax</m:t>
          </m:r>
        </m:oMath>
        <w:r w:rsidRPr="00A82009">
          <w:rPr>
            <w:noProof/>
            <w:webHidden/>
          </w:rPr>
          <w:tab/>
        </w:r>
        <w:r w:rsidRPr="00A82009">
          <w:rPr>
            <w:noProof/>
            <w:webHidden/>
            <w:rPrChange w:id="1256" w:author="Peto" w:date="2018-06-14T07:18:00Z">
              <w:rPr>
                <w:noProof/>
                <w:webHidden/>
              </w:rPr>
            </w:rPrChange>
          </w:rPr>
          <w:fldChar w:fldCharType="begin"/>
        </w:r>
        <w:r w:rsidRPr="00A82009">
          <w:rPr>
            <w:noProof/>
            <w:webHidden/>
          </w:rPr>
          <w:instrText xml:space="preserve"> PAGEREF _Toc516413263 \h </w:instrText>
        </w:r>
      </w:ins>
      <w:r w:rsidRPr="00A82009">
        <w:rPr>
          <w:noProof/>
          <w:webHidden/>
          <w:rPrChange w:id="1257" w:author="Peto" w:date="2018-06-14T07:18:00Z">
            <w:rPr>
              <w:noProof/>
              <w:webHidden/>
            </w:rPr>
          </w:rPrChange>
        </w:rPr>
      </w:r>
      <w:r w:rsidRPr="00A82009">
        <w:rPr>
          <w:noProof/>
          <w:webHidden/>
          <w:rPrChange w:id="1258" w:author="Peto" w:date="2018-06-14T07:18:00Z">
            <w:rPr>
              <w:noProof/>
              <w:webHidden/>
            </w:rPr>
          </w:rPrChange>
        </w:rPr>
        <w:fldChar w:fldCharType="separate"/>
      </w:r>
      <w:ins w:id="1259" w:author="Peto" w:date="2018-06-10T16:57:00Z">
        <w:r w:rsidRPr="00A82009">
          <w:rPr>
            <w:noProof/>
            <w:webHidden/>
          </w:rPr>
          <w:t>18</w:t>
        </w:r>
        <w:r w:rsidRPr="00A82009">
          <w:rPr>
            <w:noProof/>
            <w:webHidden/>
            <w:rPrChange w:id="1260" w:author="Peto" w:date="2018-06-14T07:18:00Z">
              <w:rPr>
                <w:noProof/>
                <w:webHidden/>
              </w:rPr>
            </w:rPrChange>
          </w:rPr>
          <w:fldChar w:fldCharType="end"/>
        </w:r>
        <w:r w:rsidRPr="00A82009">
          <w:rPr>
            <w:rStyle w:val="Hypertextovprepojenie"/>
            <w:noProof/>
            <w:rPrChange w:id="1261" w:author="Peto" w:date="2018-06-14T07:18:00Z">
              <w:rPr>
                <w:rStyle w:val="Hypertextovprepojenie"/>
                <w:noProof/>
              </w:rPr>
            </w:rPrChange>
          </w:rPr>
          <w:fldChar w:fldCharType="end"/>
        </w:r>
      </w:ins>
    </w:p>
    <w:p w14:paraId="7D57150F" w14:textId="77777777" w:rsidR="00F95B9C" w:rsidRPr="00A82009" w:rsidRDefault="00F95B9C">
      <w:pPr>
        <w:pStyle w:val="Zoznamobrzkov"/>
        <w:tabs>
          <w:tab w:val="right" w:leader="dot" w:pos="8494"/>
        </w:tabs>
        <w:rPr>
          <w:ins w:id="1262" w:author="Peto" w:date="2018-06-10T16:57:00Z"/>
          <w:rFonts w:eastAsiaTheme="minorEastAsia" w:cstheme="minorBidi"/>
          <w:smallCaps w:val="0"/>
          <w:noProof/>
          <w:sz w:val="22"/>
          <w:szCs w:val="22"/>
        </w:rPr>
      </w:pPr>
      <w:ins w:id="1263" w:author="Peto" w:date="2018-06-10T16:57:00Z">
        <w:r w:rsidRPr="00A82009">
          <w:rPr>
            <w:rStyle w:val="Hypertextovprepojenie"/>
            <w:noProof/>
            <w:rPrChange w:id="1264"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4"</w:instrText>
        </w:r>
        <w:r w:rsidRPr="00A82009">
          <w:rPr>
            <w:rStyle w:val="Hypertextovprepojenie"/>
            <w:noProof/>
          </w:rPr>
          <w:instrText xml:space="preserve"> </w:instrText>
        </w:r>
        <w:r w:rsidRPr="00A82009">
          <w:rPr>
            <w:rStyle w:val="Hypertextovprepojenie"/>
            <w:noProof/>
            <w:rPrChange w:id="1265" w:author="Peto" w:date="2018-06-14T07:18:00Z">
              <w:rPr>
                <w:rStyle w:val="Hypertextovprepojenie"/>
                <w:noProof/>
              </w:rPr>
            </w:rPrChange>
          </w:rPr>
          <w:fldChar w:fldCharType="separate"/>
        </w:r>
        <w:r w:rsidRPr="00A82009">
          <w:rPr>
            <w:rStyle w:val="Hypertextovprepojenie"/>
            <w:noProof/>
            <w:lang w:bidi="en-US"/>
          </w:rPr>
          <w:t>Obrázok 1.9: Vzťah maximálneho toku krvi a </w:t>
        </w:r>
        <m:oMath>
          <m:r>
            <m:rPr>
              <m:sty m:val="p"/>
            </m:rPr>
            <w:rPr>
              <w:rStyle w:val="Hypertextovprepojenie"/>
              <w:rFonts w:ascii="Cambria Math" w:hAnsi="Cambria Math"/>
              <w:noProof/>
              <w:lang w:bidi="en-US"/>
              <w:rPrChange w:id="1266" w:author="Peto" w:date="2018-06-14T07:18:00Z">
                <w:rPr>
                  <w:rStyle w:val="Hypertextovprepojenie"/>
                  <w:rFonts w:ascii="Cambria Math" w:hAnsi="Cambria Math"/>
                  <w:noProof/>
                  <w:lang w:bidi="en-US"/>
                </w:rPr>
              </w:rPrChange>
            </w:rPr>
            <m:t>-dZ/dtmax</m:t>
          </m:r>
        </m:oMath>
        <w:r w:rsidRPr="00A82009">
          <w:rPr>
            <w:noProof/>
            <w:webHidden/>
          </w:rPr>
          <w:tab/>
        </w:r>
        <w:r w:rsidRPr="00A82009">
          <w:rPr>
            <w:noProof/>
            <w:webHidden/>
            <w:rPrChange w:id="1267" w:author="Peto" w:date="2018-06-14T07:18:00Z">
              <w:rPr>
                <w:noProof/>
                <w:webHidden/>
              </w:rPr>
            </w:rPrChange>
          </w:rPr>
          <w:fldChar w:fldCharType="begin"/>
        </w:r>
        <w:r w:rsidRPr="00A82009">
          <w:rPr>
            <w:noProof/>
            <w:webHidden/>
          </w:rPr>
          <w:instrText xml:space="preserve"> PAGEREF _Toc516413264 \h </w:instrText>
        </w:r>
      </w:ins>
      <w:r w:rsidRPr="00A82009">
        <w:rPr>
          <w:noProof/>
          <w:webHidden/>
          <w:rPrChange w:id="1268" w:author="Peto" w:date="2018-06-14T07:18:00Z">
            <w:rPr>
              <w:noProof/>
              <w:webHidden/>
            </w:rPr>
          </w:rPrChange>
        </w:rPr>
      </w:r>
      <w:r w:rsidRPr="00A82009">
        <w:rPr>
          <w:noProof/>
          <w:webHidden/>
          <w:rPrChange w:id="1269" w:author="Peto" w:date="2018-06-14T07:18:00Z">
            <w:rPr>
              <w:noProof/>
              <w:webHidden/>
            </w:rPr>
          </w:rPrChange>
        </w:rPr>
        <w:fldChar w:fldCharType="separate"/>
      </w:r>
      <w:ins w:id="1270" w:author="Peto" w:date="2018-06-10T16:57:00Z">
        <w:r w:rsidRPr="00A82009">
          <w:rPr>
            <w:noProof/>
            <w:webHidden/>
          </w:rPr>
          <w:t>22</w:t>
        </w:r>
        <w:r w:rsidRPr="00A82009">
          <w:rPr>
            <w:noProof/>
            <w:webHidden/>
            <w:rPrChange w:id="1271" w:author="Peto" w:date="2018-06-14T07:18:00Z">
              <w:rPr>
                <w:noProof/>
                <w:webHidden/>
              </w:rPr>
            </w:rPrChange>
          </w:rPr>
          <w:fldChar w:fldCharType="end"/>
        </w:r>
        <w:r w:rsidRPr="00A82009">
          <w:rPr>
            <w:rStyle w:val="Hypertextovprepojenie"/>
            <w:noProof/>
            <w:rPrChange w:id="1272" w:author="Peto" w:date="2018-06-14T07:18:00Z">
              <w:rPr>
                <w:rStyle w:val="Hypertextovprepojenie"/>
                <w:noProof/>
              </w:rPr>
            </w:rPrChange>
          </w:rPr>
          <w:fldChar w:fldCharType="end"/>
        </w:r>
      </w:ins>
    </w:p>
    <w:p w14:paraId="10CFDE08" w14:textId="77777777" w:rsidR="00F95B9C" w:rsidRPr="00A82009" w:rsidRDefault="00F95B9C">
      <w:pPr>
        <w:pStyle w:val="Zoznamobrzkov"/>
        <w:tabs>
          <w:tab w:val="right" w:leader="dot" w:pos="8494"/>
        </w:tabs>
        <w:rPr>
          <w:ins w:id="1273" w:author="Peto" w:date="2018-06-10T16:57:00Z"/>
          <w:rFonts w:eastAsiaTheme="minorEastAsia" w:cstheme="minorBidi"/>
          <w:smallCaps w:val="0"/>
          <w:noProof/>
          <w:sz w:val="22"/>
          <w:szCs w:val="22"/>
        </w:rPr>
      </w:pPr>
      <w:ins w:id="1274" w:author="Peto" w:date="2018-06-10T16:57:00Z">
        <w:r w:rsidRPr="00A82009">
          <w:rPr>
            <w:rStyle w:val="Hypertextovprepojenie"/>
            <w:noProof/>
            <w:rPrChange w:id="127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5"</w:instrText>
        </w:r>
        <w:r w:rsidRPr="00A82009">
          <w:rPr>
            <w:rStyle w:val="Hypertextovprepojenie"/>
            <w:noProof/>
          </w:rPr>
          <w:instrText xml:space="preserve"> </w:instrText>
        </w:r>
        <w:r w:rsidRPr="00A82009">
          <w:rPr>
            <w:rStyle w:val="Hypertextovprepojenie"/>
            <w:noProof/>
            <w:rPrChange w:id="1276" w:author="Peto" w:date="2018-06-14T07:18:00Z">
              <w:rPr>
                <w:rStyle w:val="Hypertextovprepojenie"/>
                <w:noProof/>
              </w:rPr>
            </w:rPrChange>
          </w:rPr>
          <w:fldChar w:fldCharType="separate"/>
        </w:r>
        <w:r w:rsidRPr="00A82009">
          <w:rPr>
            <w:rStyle w:val="Hypertextovprepojenie"/>
            <w:noProof/>
            <w:lang w:bidi="en-US"/>
          </w:rPr>
          <w:t>Obrázok 1.10: Identifikovanie povodu -dZ/dtmax z krivky dP/dt</w:t>
        </w:r>
        <w:r w:rsidRPr="00A82009">
          <w:rPr>
            <w:noProof/>
            <w:webHidden/>
          </w:rPr>
          <w:tab/>
        </w:r>
        <w:r w:rsidRPr="00A82009">
          <w:rPr>
            <w:noProof/>
            <w:webHidden/>
            <w:rPrChange w:id="1277" w:author="Peto" w:date="2018-06-14T07:18:00Z">
              <w:rPr>
                <w:noProof/>
                <w:webHidden/>
              </w:rPr>
            </w:rPrChange>
          </w:rPr>
          <w:fldChar w:fldCharType="begin"/>
        </w:r>
        <w:r w:rsidRPr="00A82009">
          <w:rPr>
            <w:noProof/>
            <w:webHidden/>
          </w:rPr>
          <w:instrText xml:space="preserve"> PAGEREF _Toc516413265 \h </w:instrText>
        </w:r>
      </w:ins>
      <w:r w:rsidRPr="00A82009">
        <w:rPr>
          <w:noProof/>
          <w:webHidden/>
          <w:rPrChange w:id="1278" w:author="Peto" w:date="2018-06-14T07:18:00Z">
            <w:rPr>
              <w:noProof/>
              <w:webHidden/>
            </w:rPr>
          </w:rPrChange>
        </w:rPr>
      </w:r>
      <w:r w:rsidRPr="00A82009">
        <w:rPr>
          <w:noProof/>
          <w:webHidden/>
          <w:rPrChange w:id="1279" w:author="Peto" w:date="2018-06-14T07:18:00Z">
            <w:rPr>
              <w:noProof/>
              <w:webHidden/>
            </w:rPr>
          </w:rPrChange>
        </w:rPr>
        <w:fldChar w:fldCharType="separate"/>
      </w:r>
      <w:ins w:id="1280" w:author="Peto" w:date="2018-06-10T16:57:00Z">
        <w:r w:rsidRPr="00A82009">
          <w:rPr>
            <w:noProof/>
            <w:webHidden/>
          </w:rPr>
          <w:t>23</w:t>
        </w:r>
        <w:r w:rsidRPr="00A82009">
          <w:rPr>
            <w:noProof/>
            <w:webHidden/>
            <w:rPrChange w:id="1281" w:author="Peto" w:date="2018-06-14T07:18:00Z">
              <w:rPr>
                <w:noProof/>
                <w:webHidden/>
              </w:rPr>
            </w:rPrChange>
          </w:rPr>
          <w:fldChar w:fldCharType="end"/>
        </w:r>
        <w:r w:rsidRPr="00A82009">
          <w:rPr>
            <w:rStyle w:val="Hypertextovprepojenie"/>
            <w:noProof/>
            <w:rPrChange w:id="1282" w:author="Peto" w:date="2018-06-14T07:18:00Z">
              <w:rPr>
                <w:rStyle w:val="Hypertextovprepojenie"/>
                <w:noProof/>
              </w:rPr>
            </w:rPrChange>
          </w:rPr>
          <w:fldChar w:fldCharType="end"/>
        </w:r>
      </w:ins>
    </w:p>
    <w:p w14:paraId="11859CDF" w14:textId="77777777" w:rsidR="00F95B9C" w:rsidRPr="00A82009" w:rsidRDefault="00F95B9C">
      <w:pPr>
        <w:pStyle w:val="Zoznamobrzkov"/>
        <w:tabs>
          <w:tab w:val="right" w:leader="dot" w:pos="8494"/>
        </w:tabs>
        <w:rPr>
          <w:ins w:id="1283" w:author="Peto" w:date="2018-06-10T16:57:00Z"/>
          <w:rFonts w:eastAsiaTheme="minorEastAsia" w:cstheme="minorBidi"/>
          <w:smallCaps w:val="0"/>
          <w:noProof/>
          <w:sz w:val="22"/>
          <w:szCs w:val="22"/>
        </w:rPr>
      </w:pPr>
      <w:ins w:id="1284" w:author="Peto" w:date="2018-06-10T16:57:00Z">
        <w:r w:rsidRPr="00A82009">
          <w:rPr>
            <w:rStyle w:val="Hypertextovprepojenie"/>
            <w:noProof/>
            <w:rPrChange w:id="128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6"</w:instrText>
        </w:r>
        <w:r w:rsidRPr="00A82009">
          <w:rPr>
            <w:rStyle w:val="Hypertextovprepojenie"/>
            <w:noProof/>
          </w:rPr>
          <w:instrText xml:space="preserve"> </w:instrText>
        </w:r>
        <w:r w:rsidRPr="00A82009">
          <w:rPr>
            <w:rStyle w:val="Hypertextovprepojenie"/>
            <w:noProof/>
            <w:rPrChange w:id="1286" w:author="Peto" w:date="2018-06-14T07:18:00Z">
              <w:rPr>
                <w:rStyle w:val="Hypertextovprepojenie"/>
                <w:noProof/>
              </w:rPr>
            </w:rPrChange>
          </w:rPr>
          <w:fldChar w:fldCharType="separate"/>
        </w:r>
        <w:r w:rsidRPr="00A82009">
          <w:rPr>
            <w:rStyle w:val="Hypertextovprepojenie"/>
            <w:noProof/>
            <w:lang w:bidi="en-US"/>
          </w:rPr>
          <w:t>Obrázok 1.11: Rôzne tvary krivky -dZ/dt; počiatok systoly – B bod a koniec systoly – X bod</w:t>
        </w:r>
        <w:r w:rsidRPr="00A82009">
          <w:rPr>
            <w:noProof/>
            <w:webHidden/>
          </w:rPr>
          <w:tab/>
        </w:r>
        <w:r w:rsidRPr="00A82009">
          <w:rPr>
            <w:noProof/>
            <w:webHidden/>
            <w:rPrChange w:id="1287" w:author="Peto" w:date="2018-06-14T07:18:00Z">
              <w:rPr>
                <w:noProof/>
                <w:webHidden/>
              </w:rPr>
            </w:rPrChange>
          </w:rPr>
          <w:fldChar w:fldCharType="begin"/>
        </w:r>
        <w:r w:rsidRPr="00A82009">
          <w:rPr>
            <w:noProof/>
            <w:webHidden/>
          </w:rPr>
          <w:instrText xml:space="preserve"> PAGEREF _Toc516413266 \h </w:instrText>
        </w:r>
      </w:ins>
      <w:r w:rsidRPr="00A82009">
        <w:rPr>
          <w:noProof/>
          <w:webHidden/>
          <w:rPrChange w:id="1288" w:author="Peto" w:date="2018-06-14T07:18:00Z">
            <w:rPr>
              <w:noProof/>
              <w:webHidden/>
            </w:rPr>
          </w:rPrChange>
        </w:rPr>
      </w:r>
      <w:r w:rsidRPr="00A82009">
        <w:rPr>
          <w:noProof/>
          <w:webHidden/>
          <w:rPrChange w:id="1289" w:author="Peto" w:date="2018-06-14T07:18:00Z">
            <w:rPr>
              <w:noProof/>
              <w:webHidden/>
            </w:rPr>
          </w:rPrChange>
        </w:rPr>
        <w:fldChar w:fldCharType="separate"/>
      </w:r>
      <w:ins w:id="1290" w:author="Peto" w:date="2018-06-10T16:57:00Z">
        <w:r w:rsidRPr="00A82009">
          <w:rPr>
            <w:noProof/>
            <w:webHidden/>
          </w:rPr>
          <w:t>28</w:t>
        </w:r>
        <w:r w:rsidRPr="00A82009">
          <w:rPr>
            <w:noProof/>
            <w:webHidden/>
            <w:rPrChange w:id="1291" w:author="Peto" w:date="2018-06-14T07:18:00Z">
              <w:rPr>
                <w:noProof/>
                <w:webHidden/>
              </w:rPr>
            </w:rPrChange>
          </w:rPr>
          <w:fldChar w:fldCharType="end"/>
        </w:r>
        <w:r w:rsidRPr="00A82009">
          <w:rPr>
            <w:rStyle w:val="Hypertextovprepojenie"/>
            <w:noProof/>
            <w:rPrChange w:id="1292" w:author="Peto" w:date="2018-06-14T07:18:00Z">
              <w:rPr>
                <w:rStyle w:val="Hypertextovprepojenie"/>
                <w:noProof/>
              </w:rPr>
            </w:rPrChange>
          </w:rPr>
          <w:fldChar w:fldCharType="end"/>
        </w:r>
      </w:ins>
    </w:p>
    <w:p w14:paraId="4DDFC0D2" w14:textId="77777777" w:rsidR="00F95B9C" w:rsidRPr="00A82009" w:rsidRDefault="00F95B9C">
      <w:pPr>
        <w:pStyle w:val="Zoznamobrzkov"/>
        <w:tabs>
          <w:tab w:val="right" w:leader="dot" w:pos="8494"/>
        </w:tabs>
        <w:rPr>
          <w:ins w:id="1293" w:author="Peto" w:date="2018-06-10T16:57:00Z"/>
          <w:rFonts w:eastAsiaTheme="minorEastAsia" w:cstheme="minorBidi"/>
          <w:smallCaps w:val="0"/>
          <w:noProof/>
          <w:sz w:val="22"/>
          <w:szCs w:val="22"/>
        </w:rPr>
      </w:pPr>
      <w:ins w:id="1294" w:author="Peto" w:date="2018-06-10T16:57:00Z">
        <w:r w:rsidRPr="00A82009">
          <w:rPr>
            <w:rStyle w:val="Hypertextovprepojenie"/>
            <w:noProof/>
            <w:rPrChange w:id="129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7"</w:instrText>
        </w:r>
        <w:r w:rsidRPr="00A82009">
          <w:rPr>
            <w:rStyle w:val="Hypertextovprepojenie"/>
            <w:noProof/>
          </w:rPr>
          <w:instrText xml:space="preserve"> </w:instrText>
        </w:r>
        <w:r w:rsidRPr="00A82009">
          <w:rPr>
            <w:rStyle w:val="Hypertextovprepojenie"/>
            <w:noProof/>
            <w:rPrChange w:id="1296" w:author="Peto" w:date="2018-06-14T07:18:00Z">
              <w:rPr>
                <w:rStyle w:val="Hypertextovprepojenie"/>
                <w:noProof/>
              </w:rPr>
            </w:rPrChange>
          </w:rPr>
          <w:fldChar w:fldCharType="separate"/>
        </w:r>
        <w:r w:rsidRPr="00A82009">
          <w:rPr>
            <w:rStyle w:val="Hypertextovprepojenie"/>
            <w:noProof/>
            <w:lang w:bidi="en-US"/>
          </w:rPr>
          <w:t>Obrázok 3.1: Poloha meraných hemodynamických signálov na ľudskom tele.</w:t>
        </w:r>
        <w:r w:rsidRPr="00A82009">
          <w:rPr>
            <w:noProof/>
            <w:webHidden/>
          </w:rPr>
          <w:tab/>
        </w:r>
        <w:r w:rsidRPr="00A82009">
          <w:rPr>
            <w:noProof/>
            <w:webHidden/>
            <w:rPrChange w:id="1297" w:author="Peto" w:date="2018-06-14T07:18:00Z">
              <w:rPr>
                <w:noProof/>
                <w:webHidden/>
              </w:rPr>
            </w:rPrChange>
          </w:rPr>
          <w:fldChar w:fldCharType="begin"/>
        </w:r>
        <w:r w:rsidRPr="00A82009">
          <w:rPr>
            <w:noProof/>
            <w:webHidden/>
          </w:rPr>
          <w:instrText xml:space="preserve"> PAGEREF _Toc516413267 \h </w:instrText>
        </w:r>
      </w:ins>
      <w:r w:rsidRPr="00A82009">
        <w:rPr>
          <w:noProof/>
          <w:webHidden/>
          <w:rPrChange w:id="1298" w:author="Peto" w:date="2018-06-14T07:18:00Z">
            <w:rPr>
              <w:noProof/>
              <w:webHidden/>
            </w:rPr>
          </w:rPrChange>
        </w:rPr>
      </w:r>
      <w:r w:rsidRPr="00A82009">
        <w:rPr>
          <w:noProof/>
          <w:webHidden/>
          <w:rPrChange w:id="1299" w:author="Peto" w:date="2018-06-14T07:18:00Z">
            <w:rPr>
              <w:noProof/>
              <w:webHidden/>
            </w:rPr>
          </w:rPrChange>
        </w:rPr>
        <w:fldChar w:fldCharType="separate"/>
      </w:r>
      <w:ins w:id="1300" w:author="Peto" w:date="2018-06-10T16:57:00Z">
        <w:r w:rsidRPr="00A82009">
          <w:rPr>
            <w:noProof/>
            <w:webHidden/>
          </w:rPr>
          <w:t>36</w:t>
        </w:r>
        <w:r w:rsidRPr="00A82009">
          <w:rPr>
            <w:noProof/>
            <w:webHidden/>
            <w:rPrChange w:id="1301" w:author="Peto" w:date="2018-06-14T07:18:00Z">
              <w:rPr>
                <w:noProof/>
                <w:webHidden/>
              </w:rPr>
            </w:rPrChange>
          </w:rPr>
          <w:fldChar w:fldCharType="end"/>
        </w:r>
        <w:r w:rsidRPr="00A82009">
          <w:rPr>
            <w:rStyle w:val="Hypertextovprepojenie"/>
            <w:noProof/>
            <w:rPrChange w:id="1302" w:author="Peto" w:date="2018-06-14T07:18:00Z">
              <w:rPr>
                <w:rStyle w:val="Hypertextovprepojenie"/>
                <w:noProof/>
              </w:rPr>
            </w:rPrChange>
          </w:rPr>
          <w:fldChar w:fldCharType="end"/>
        </w:r>
      </w:ins>
    </w:p>
    <w:p w14:paraId="1BF51FC4" w14:textId="77777777" w:rsidR="00F95B9C" w:rsidRPr="00A82009" w:rsidRDefault="00F95B9C">
      <w:pPr>
        <w:pStyle w:val="Zoznamobrzkov"/>
        <w:tabs>
          <w:tab w:val="right" w:leader="dot" w:pos="8494"/>
        </w:tabs>
        <w:rPr>
          <w:ins w:id="1303" w:author="Peto" w:date="2018-06-10T16:57:00Z"/>
          <w:rFonts w:eastAsiaTheme="minorEastAsia" w:cstheme="minorBidi"/>
          <w:smallCaps w:val="0"/>
          <w:noProof/>
          <w:sz w:val="22"/>
          <w:szCs w:val="22"/>
        </w:rPr>
      </w:pPr>
      <w:ins w:id="1304" w:author="Peto" w:date="2018-06-10T16:57:00Z">
        <w:r w:rsidRPr="00A82009">
          <w:rPr>
            <w:rStyle w:val="Hypertextovprepojenie"/>
            <w:noProof/>
            <w:rPrChange w:id="130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8"</w:instrText>
        </w:r>
        <w:r w:rsidRPr="00A82009">
          <w:rPr>
            <w:rStyle w:val="Hypertextovprepojenie"/>
            <w:noProof/>
          </w:rPr>
          <w:instrText xml:space="preserve"> </w:instrText>
        </w:r>
        <w:r w:rsidRPr="00A82009">
          <w:rPr>
            <w:rStyle w:val="Hypertextovprepojenie"/>
            <w:noProof/>
            <w:rPrChange w:id="1306" w:author="Peto" w:date="2018-06-14T07:18:00Z">
              <w:rPr>
                <w:rStyle w:val="Hypertextovprepojenie"/>
                <w:noProof/>
              </w:rPr>
            </w:rPrChange>
          </w:rPr>
          <w:fldChar w:fldCharType="separate"/>
        </w:r>
        <w:r w:rsidRPr="00A82009">
          <w:rPr>
            <w:rStyle w:val="Hypertextovprepojenie"/>
            <w:noProof/>
            <w:lang w:bidi="en-US"/>
          </w:rPr>
          <w:t>Obrázok 3.2: Dobrovoľník počas merania bioimpedančným monitorom MBM.</w:t>
        </w:r>
        <w:r w:rsidRPr="00A82009">
          <w:rPr>
            <w:noProof/>
            <w:webHidden/>
          </w:rPr>
          <w:tab/>
        </w:r>
        <w:r w:rsidRPr="00A82009">
          <w:rPr>
            <w:noProof/>
            <w:webHidden/>
            <w:rPrChange w:id="1307" w:author="Peto" w:date="2018-06-14T07:18:00Z">
              <w:rPr>
                <w:noProof/>
                <w:webHidden/>
              </w:rPr>
            </w:rPrChange>
          </w:rPr>
          <w:fldChar w:fldCharType="begin"/>
        </w:r>
        <w:r w:rsidRPr="00A82009">
          <w:rPr>
            <w:noProof/>
            <w:webHidden/>
          </w:rPr>
          <w:instrText xml:space="preserve"> PAGEREF _Toc516413268 \h </w:instrText>
        </w:r>
      </w:ins>
      <w:r w:rsidRPr="00A82009">
        <w:rPr>
          <w:noProof/>
          <w:webHidden/>
          <w:rPrChange w:id="1308" w:author="Peto" w:date="2018-06-14T07:18:00Z">
            <w:rPr>
              <w:noProof/>
              <w:webHidden/>
            </w:rPr>
          </w:rPrChange>
        </w:rPr>
      </w:r>
      <w:r w:rsidRPr="00A82009">
        <w:rPr>
          <w:noProof/>
          <w:webHidden/>
          <w:rPrChange w:id="1309" w:author="Peto" w:date="2018-06-14T07:18:00Z">
            <w:rPr>
              <w:noProof/>
              <w:webHidden/>
            </w:rPr>
          </w:rPrChange>
        </w:rPr>
        <w:fldChar w:fldCharType="separate"/>
      </w:r>
      <w:ins w:id="1310" w:author="Peto" w:date="2018-06-10T16:57:00Z">
        <w:r w:rsidRPr="00A82009">
          <w:rPr>
            <w:noProof/>
            <w:webHidden/>
          </w:rPr>
          <w:t>38</w:t>
        </w:r>
        <w:r w:rsidRPr="00A82009">
          <w:rPr>
            <w:noProof/>
            <w:webHidden/>
            <w:rPrChange w:id="1311" w:author="Peto" w:date="2018-06-14T07:18:00Z">
              <w:rPr>
                <w:noProof/>
                <w:webHidden/>
              </w:rPr>
            </w:rPrChange>
          </w:rPr>
          <w:fldChar w:fldCharType="end"/>
        </w:r>
        <w:r w:rsidRPr="00A82009">
          <w:rPr>
            <w:rStyle w:val="Hypertextovprepojenie"/>
            <w:noProof/>
            <w:rPrChange w:id="1312" w:author="Peto" w:date="2018-06-14T07:18:00Z">
              <w:rPr>
                <w:rStyle w:val="Hypertextovprepojenie"/>
                <w:noProof/>
              </w:rPr>
            </w:rPrChange>
          </w:rPr>
          <w:fldChar w:fldCharType="end"/>
        </w:r>
      </w:ins>
    </w:p>
    <w:p w14:paraId="25D07620" w14:textId="77777777" w:rsidR="00F95B9C" w:rsidRPr="00A82009" w:rsidRDefault="00F95B9C">
      <w:pPr>
        <w:pStyle w:val="Zoznamobrzkov"/>
        <w:tabs>
          <w:tab w:val="right" w:leader="dot" w:pos="8494"/>
        </w:tabs>
        <w:rPr>
          <w:ins w:id="1313" w:author="Peto" w:date="2018-06-10T16:57:00Z"/>
          <w:rFonts w:eastAsiaTheme="minorEastAsia" w:cstheme="minorBidi"/>
          <w:smallCaps w:val="0"/>
          <w:noProof/>
          <w:sz w:val="22"/>
          <w:szCs w:val="22"/>
        </w:rPr>
      </w:pPr>
      <w:ins w:id="1314" w:author="Peto" w:date="2018-06-10T16:57:00Z">
        <w:r w:rsidRPr="00A82009">
          <w:rPr>
            <w:rStyle w:val="Hypertextovprepojenie"/>
            <w:noProof/>
            <w:rPrChange w:id="131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9"</w:instrText>
        </w:r>
        <w:r w:rsidRPr="00A82009">
          <w:rPr>
            <w:rStyle w:val="Hypertextovprepojenie"/>
            <w:noProof/>
          </w:rPr>
          <w:instrText xml:space="preserve"> </w:instrText>
        </w:r>
        <w:r w:rsidRPr="00A82009">
          <w:rPr>
            <w:rStyle w:val="Hypertextovprepojenie"/>
            <w:noProof/>
            <w:rPrChange w:id="1316" w:author="Peto" w:date="2018-06-14T07:18:00Z">
              <w:rPr>
                <w:rStyle w:val="Hypertextovprepojenie"/>
                <w:noProof/>
              </w:rPr>
            </w:rPrChange>
          </w:rPr>
          <w:fldChar w:fldCharType="separate"/>
        </w:r>
        <w:r w:rsidRPr="00A82009">
          <w:rPr>
            <w:rStyle w:val="Hypertextovprepojenie"/>
            <w:noProof/>
            <w:lang w:bidi="en-US"/>
          </w:rPr>
          <w:t>Obrázok 3.3: Problémový tvar signálu -dZ/dt max. Nízky pomer signál-šum</w:t>
        </w:r>
        <w:r w:rsidRPr="00A82009">
          <w:rPr>
            <w:noProof/>
            <w:webHidden/>
          </w:rPr>
          <w:tab/>
        </w:r>
        <w:r w:rsidRPr="00A82009">
          <w:rPr>
            <w:noProof/>
            <w:webHidden/>
            <w:rPrChange w:id="1317" w:author="Peto" w:date="2018-06-14T07:18:00Z">
              <w:rPr>
                <w:noProof/>
                <w:webHidden/>
              </w:rPr>
            </w:rPrChange>
          </w:rPr>
          <w:fldChar w:fldCharType="begin"/>
        </w:r>
        <w:r w:rsidRPr="00A82009">
          <w:rPr>
            <w:noProof/>
            <w:webHidden/>
          </w:rPr>
          <w:instrText xml:space="preserve"> PAGEREF _Toc516413269 \h </w:instrText>
        </w:r>
      </w:ins>
      <w:r w:rsidRPr="00A82009">
        <w:rPr>
          <w:noProof/>
          <w:webHidden/>
          <w:rPrChange w:id="1318" w:author="Peto" w:date="2018-06-14T07:18:00Z">
            <w:rPr>
              <w:noProof/>
              <w:webHidden/>
            </w:rPr>
          </w:rPrChange>
        </w:rPr>
      </w:r>
      <w:r w:rsidRPr="00A82009">
        <w:rPr>
          <w:noProof/>
          <w:webHidden/>
          <w:rPrChange w:id="1319" w:author="Peto" w:date="2018-06-14T07:18:00Z">
            <w:rPr>
              <w:noProof/>
              <w:webHidden/>
            </w:rPr>
          </w:rPrChange>
        </w:rPr>
        <w:fldChar w:fldCharType="separate"/>
      </w:r>
      <w:ins w:id="1320" w:author="Peto" w:date="2018-06-10T16:57:00Z">
        <w:r w:rsidRPr="00A82009">
          <w:rPr>
            <w:noProof/>
            <w:webHidden/>
          </w:rPr>
          <w:t>39</w:t>
        </w:r>
        <w:r w:rsidRPr="00A82009">
          <w:rPr>
            <w:noProof/>
            <w:webHidden/>
            <w:rPrChange w:id="1321" w:author="Peto" w:date="2018-06-14T07:18:00Z">
              <w:rPr>
                <w:noProof/>
                <w:webHidden/>
              </w:rPr>
            </w:rPrChange>
          </w:rPr>
          <w:fldChar w:fldCharType="end"/>
        </w:r>
        <w:r w:rsidRPr="00A82009">
          <w:rPr>
            <w:rStyle w:val="Hypertextovprepojenie"/>
            <w:noProof/>
            <w:rPrChange w:id="1322" w:author="Peto" w:date="2018-06-14T07:18:00Z">
              <w:rPr>
                <w:rStyle w:val="Hypertextovprepojenie"/>
                <w:noProof/>
              </w:rPr>
            </w:rPrChange>
          </w:rPr>
          <w:fldChar w:fldCharType="end"/>
        </w:r>
      </w:ins>
    </w:p>
    <w:p w14:paraId="49506DE2" w14:textId="77777777" w:rsidR="00F95B9C" w:rsidRPr="00A82009" w:rsidRDefault="00F95B9C">
      <w:pPr>
        <w:pStyle w:val="Zoznamobrzkov"/>
        <w:tabs>
          <w:tab w:val="right" w:leader="dot" w:pos="8494"/>
        </w:tabs>
        <w:rPr>
          <w:ins w:id="1323" w:author="Peto" w:date="2018-06-10T16:57:00Z"/>
          <w:rFonts w:eastAsiaTheme="minorEastAsia" w:cstheme="minorBidi"/>
          <w:smallCaps w:val="0"/>
          <w:noProof/>
          <w:sz w:val="22"/>
          <w:szCs w:val="22"/>
        </w:rPr>
      </w:pPr>
      <w:ins w:id="1324" w:author="Peto" w:date="2018-06-10T16:57:00Z">
        <w:r w:rsidRPr="00A82009">
          <w:rPr>
            <w:rStyle w:val="Hypertextovprepojenie"/>
            <w:noProof/>
            <w:rPrChange w:id="132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0"</w:instrText>
        </w:r>
        <w:r w:rsidRPr="00A82009">
          <w:rPr>
            <w:rStyle w:val="Hypertextovprepojenie"/>
            <w:noProof/>
          </w:rPr>
          <w:instrText xml:space="preserve"> </w:instrText>
        </w:r>
        <w:r w:rsidRPr="00A82009">
          <w:rPr>
            <w:rStyle w:val="Hypertextovprepojenie"/>
            <w:noProof/>
            <w:rPrChange w:id="1326" w:author="Peto" w:date="2018-06-14T07:18:00Z">
              <w:rPr>
                <w:rStyle w:val="Hypertextovprepojenie"/>
                <w:noProof/>
              </w:rPr>
            </w:rPrChange>
          </w:rPr>
          <w:fldChar w:fldCharType="separate"/>
        </w:r>
        <w:r w:rsidRPr="00A82009">
          <w:rPr>
            <w:rStyle w:val="Hypertextovprepojenie"/>
            <w:noProof/>
            <w:lang w:bidi="en-US"/>
          </w:rPr>
          <w:t xml:space="preserve">Obrázok 3.4: Problémový tvar signálu </w:t>
        </w:r>
        <w:r w:rsidRPr="00A82009">
          <w:rPr>
            <w:rStyle w:val="Hypertextovprepojenie"/>
            <w:i/>
            <w:noProof/>
            <w:lang w:bidi="en-US"/>
          </w:rPr>
          <w:t>-dZ/dt</w:t>
        </w:r>
        <w:r w:rsidRPr="00A82009">
          <w:rPr>
            <w:rStyle w:val="Hypertextovprepojenie"/>
            <w:noProof/>
            <w:lang w:bidi="en-US"/>
          </w:rPr>
          <w:t>. V signály prítomný druhý vrchol -dZ/dt max</w:t>
        </w:r>
        <w:r w:rsidRPr="00A82009">
          <w:rPr>
            <w:noProof/>
            <w:webHidden/>
          </w:rPr>
          <w:tab/>
        </w:r>
        <w:r w:rsidRPr="00A82009">
          <w:rPr>
            <w:noProof/>
            <w:webHidden/>
            <w:rPrChange w:id="1327" w:author="Peto" w:date="2018-06-14T07:18:00Z">
              <w:rPr>
                <w:noProof/>
                <w:webHidden/>
              </w:rPr>
            </w:rPrChange>
          </w:rPr>
          <w:fldChar w:fldCharType="begin"/>
        </w:r>
        <w:r w:rsidRPr="00A82009">
          <w:rPr>
            <w:noProof/>
            <w:webHidden/>
          </w:rPr>
          <w:instrText xml:space="preserve"> PAGEREF _Toc516413270 \h </w:instrText>
        </w:r>
      </w:ins>
      <w:r w:rsidRPr="00A82009">
        <w:rPr>
          <w:noProof/>
          <w:webHidden/>
          <w:rPrChange w:id="1328" w:author="Peto" w:date="2018-06-14T07:18:00Z">
            <w:rPr>
              <w:noProof/>
              <w:webHidden/>
            </w:rPr>
          </w:rPrChange>
        </w:rPr>
      </w:r>
      <w:r w:rsidRPr="00A82009">
        <w:rPr>
          <w:noProof/>
          <w:webHidden/>
          <w:rPrChange w:id="1329" w:author="Peto" w:date="2018-06-14T07:18:00Z">
            <w:rPr>
              <w:noProof/>
              <w:webHidden/>
            </w:rPr>
          </w:rPrChange>
        </w:rPr>
        <w:fldChar w:fldCharType="separate"/>
      </w:r>
      <w:ins w:id="1330" w:author="Peto" w:date="2018-06-10T16:57:00Z">
        <w:r w:rsidRPr="00A82009">
          <w:rPr>
            <w:noProof/>
            <w:webHidden/>
          </w:rPr>
          <w:t>40</w:t>
        </w:r>
        <w:r w:rsidRPr="00A82009">
          <w:rPr>
            <w:noProof/>
            <w:webHidden/>
            <w:rPrChange w:id="1331" w:author="Peto" w:date="2018-06-14T07:18:00Z">
              <w:rPr>
                <w:noProof/>
                <w:webHidden/>
              </w:rPr>
            </w:rPrChange>
          </w:rPr>
          <w:fldChar w:fldCharType="end"/>
        </w:r>
        <w:r w:rsidRPr="00A82009">
          <w:rPr>
            <w:rStyle w:val="Hypertextovprepojenie"/>
            <w:noProof/>
            <w:rPrChange w:id="1332" w:author="Peto" w:date="2018-06-14T07:18:00Z">
              <w:rPr>
                <w:rStyle w:val="Hypertextovprepojenie"/>
                <w:noProof/>
              </w:rPr>
            </w:rPrChange>
          </w:rPr>
          <w:fldChar w:fldCharType="end"/>
        </w:r>
      </w:ins>
    </w:p>
    <w:p w14:paraId="2D946326" w14:textId="77777777" w:rsidR="00F95B9C" w:rsidRPr="00A82009" w:rsidRDefault="00F95B9C">
      <w:pPr>
        <w:pStyle w:val="Zoznamobrzkov"/>
        <w:tabs>
          <w:tab w:val="right" w:leader="dot" w:pos="8494"/>
        </w:tabs>
        <w:rPr>
          <w:ins w:id="1333" w:author="Peto" w:date="2018-06-10T16:57:00Z"/>
          <w:rFonts w:eastAsiaTheme="minorEastAsia" w:cstheme="minorBidi"/>
          <w:smallCaps w:val="0"/>
          <w:noProof/>
          <w:sz w:val="22"/>
          <w:szCs w:val="22"/>
        </w:rPr>
      </w:pPr>
      <w:ins w:id="1334" w:author="Peto" w:date="2018-06-10T16:57:00Z">
        <w:r w:rsidRPr="00A82009">
          <w:rPr>
            <w:rStyle w:val="Hypertextovprepojenie"/>
            <w:noProof/>
            <w:rPrChange w:id="133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1"</w:instrText>
        </w:r>
        <w:r w:rsidRPr="00A82009">
          <w:rPr>
            <w:rStyle w:val="Hypertextovprepojenie"/>
            <w:noProof/>
          </w:rPr>
          <w:instrText xml:space="preserve"> </w:instrText>
        </w:r>
        <w:r w:rsidRPr="00A82009">
          <w:rPr>
            <w:rStyle w:val="Hypertextovprepojenie"/>
            <w:noProof/>
            <w:rPrChange w:id="1336" w:author="Peto" w:date="2018-06-14T07:18:00Z">
              <w:rPr>
                <w:rStyle w:val="Hypertextovprepojenie"/>
                <w:noProof/>
              </w:rPr>
            </w:rPrChange>
          </w:rPr>
          <w:fldChar w:fldCharType="separate"/>
        </w:r>
        <w:r w:rsidRPr="00A82009">
          <w:rPr>
            <w:rStyle w:val="Hypertextovprepojenie"/>
            <w:noProof/>
            <w:lang w:bidi="en-US"/>
          </w:rPr>
          <w:t xml:space="preserve">Obrázok 3.5: Problémový tvar signálu </w:t>
        </w:r>
        <w:r w:rsidRPr="00A82009">
          <w:rPr>
            <w:rStyle w:val="Hypertextovprepojenie"/>
            <w:i/>
            <w:noProof/>
            <w:lang w:bidi="en-US"/>
          </w:rPr>
          <w:t>-dZ/dt</w:t>
        </w:r>
        <w:r w:rsidRPr="00A82009">
          <w:rPr>
            <w:rStyle w:val="Hypertextovprepojenie"/>
            <w:noProof/>
            <w:lang w:bidi="en-US"/>
          </w:rPr>
          <w:t>. Vrchol -dZ/dt max je rozdvojený</w:t>
        </w:r>
        <w:r w:rsidRPr="00A82009">
          <w:rPr>
            <w:noProof/>
            <w:webHidden/>
          </w:rPr>
          <w:tab/>
        </w:r>
        <w:r w:rsidRPr="00A82009">
          <w:rPr>
            <w:noProof/>
            <w:webHidden/>
            <w:rPrChange w:id="1337" w:author="Peto" w:date="2018-06-14T07:18:00Z">
              <w:rPr>
                <w:noProof/>
                <w:webHidden/>
              </w:rPr>
            </w:rPrChange>
          </w:rPr>
          <w:fldChar w:fldCharType="begin"/>
        </w:r>
        <w:r w:rsidRPr="00A82009">
          <w:rPr>
            <w:noProof/>
            <w:webHidden/>
          </w:rPr>
          <w:instrText xml:space="preserve"> PAGEREF _Toc516413271 \h </w:instrText>
        </w:r>
      </w:ins>
      <w:r w:rsidRPr="00A82009">
        <w:rPr>
          <w:noProof/>
          <w:webHidden/>
          <w:rPrChange w:id="1338" w:author="Peto" w:date="2018-06-14T07:18:00Z">
            <w:rPr>
              <w:noProof/>
              <w:webHidden/>
            </w:rPr>
          </w:rPrChange>
        </w:rPr>
      </w:r>
      <w:r w:rsidRPr="00A82009">
        <w:rPr>
          <w:noProof/>
          <w:webHidden/>
          <w:rPrChange w:id="1339" w:author="Peto" w:date="2018-06-14T07:18:00Z">
            <w:rPr>
              <w:noProof/>
              <w:webHidden/>
            </w:rPr>
          </w:rPrChange>
        </w:rPr>
        <w:fldChar w:fldCharType="separate"/>
      </w:r>
      <w:ins w:id="1340" w:author="Peto" w:date="2018-06-10T16:57:00Z">
        <w:r w:rsidRPr="00A82009">
          <w:rPr>
            <w:noProof/>
            <w:webHidden/>
          </w:rPr>
          <w:t>40</w:t>
        </w:r>
        <w:r w:rsidRPr="00A82009">
          <w:rPr>
            <w:noProof/>
            <w:webHidden/>
            <w:rPrChange w:id="1341" w:author="Peto" w:date="2018-06-14T07:18:00Z">
              <w:rPr>
                <w:noProof/>
                <w:webHidden/>
              </w:rPr>
            </w:rPrChange>
          </w:rPr>
          <w:fldChar w:fldCharType="end"/>
        </w:r>
        <w:r w:rsidRPr="00A82009">
          <w:rPr>
            <w:rStyle w:val="Hypertextovprepojenie"/>
            <w:noProof/>
            <w:rPrChange w:id="1342" w:author="Peto" w:date="2018-06-14T07:18:00Z">
              <w:rPr>
                <w:rStyle w:val="Hypertextovprepojenie"/>
                <w:noProof/>
              </w:rPr>
            </w:rPrChange>
          </w:rPr>
          <w:fldChar w:fldCharType="end"/>
        </w:r>
      </w:ins>
    </w:p>
    <w:p w14:paraId="30AC7FCC" w14:textId="77777777" w:rsidR="00F95B9C" w:rsidRPr="00A82009" w:rsidRDefault="00F95B9C">
      <w:pPr>
        <w:pStyle w:val="Zoznamobrzkov"/>
        <w:tabs>
          <w:tab w:val="right" w:leader="dot" w:pos="8494"/>
        </w:tabs>
        <w:rPr>
          <w:ins w:id="1343" w:author="Peto" w:date="2018-06-10T16:57:00Z"/>
          <w:rFonts w:eastAsiaTheme="minorEastAsia" w:cstheme="minorBidi"/>
          <w:smallCaps w:val="0"/>
          <w:noProof/>
          <w:sz w:val="22"/>
          <w:szCs w:val="22"/>
        </w:rPr>
      </w:pPr>
      <w:ins w:id="1344" w:author="Peto" w:date="2018-06-10T16:57:00Z">
        <w:r w:rsidRPr="00A82009">
          <w:rPr>
            <w:rStyle w:val="Hypertextovprepojenie"/>
            <w:noProof/>
            <w:rPrChange w:id="134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2"</w:instrText>
        </w:r>
        <w:r w:rsidRPr="00A82009">
          <w:rPr>
            <w:rStyle w:val="Hypertextovprepojenie"/>
            <w:noProof/>
          </w:rPr>
          <w:instrText xml:space="preserve"> </w:instrText>
        </w:r>
        <w:r w:rsidRPr="00A82009">
          <w:rPr>
            <w:rStyle w:val="Hypertextovprepojenie"/>
            <w:noProof/>
            <w:rPrChange w:id="1346" w:author="Peto" w:date="2018-06-14T07:18:00Z">
              <w:rPr>
                <w:rStyle w:val="Hypertextovprepojenie"/>
                <w:noProof/>
              </w:rPr>
            </w:rPrChange>
          </w:rPr>
          <w:fldChar w:fldCharType="separate"/>
        </w:r>
        <w:r w:rsidRPr="00A82009">
          <w:rPr>
            <w:rStyle w:val="Hypertextovprepojenie"/>
            <w:noProof/>
            <w:lang w:bidi="en-US"/>
          </w:rPr>
          <w:t xml:space="preserve">Obrázok 3.6: Problémový tvar signálu </w:t>
        </w:r>
        <w:r w:rsidRPr="00A82009">
          <w:rPr>
            <w:rStyle w:val="Hypertextovprepojenie"/>
            <w:i/>
            <w:noProof/>
            <w:lang w:bidi="en-US"/>
          </w:rPr>
          <w:t xml:space="preserve">-dZ/dt. </w:t>
        </w:r>
        <w:r w:rsidRPr="00A82009">
          <w:rPr>
            <w:rStyle w:val="Hypertextovprepojenie"/>
            <w:noProof/>
            <w:lang w:bidi="en-US"/>
          </w:rPr>
          <w:t xml:space="preserve">Pravdepodobne nefyziologické rozdiely v po sebe nasledujúcich hodnotách </w:t>
        </w:r>
        <w:r w:rsidRPr="00A82009">
          <w:rPr>
            <w:rStyle w:val="Hypertextovprepojenie"/>
            <w:i/>
            <w:noProof/>
            <w:lang w:bidi="en-US"/>
          </w:rPr>
          <w:t>-dZ/dt max</w:t>
        </w:r>
        <w:r w:rsidRPr="00A82009">
          <w:rPr>
            <w:noProof/>
            <w:webHidden/>
          </w:rPr>
          <w:tab/>
        </w:r>
        <w:r w:rsidRPr="00A82009">
          <w:rPr>
            <w:noProof/>
            <w:webHidden/>
            <w:rPrChange w:id="1347" w:author="Peto" w:date="2018-06-14T07:18:00Z">
              <w:rPr>
                <w:noProof/>
                <w:webHidden/>
              </w:rPr>
            </w:rPrChange>
          </w:rPr>
          <w:fldChar w:fldCharType="begin"/>
        </w:r>
        <w:r w:rsidRPr="00A82009">
          <w:rPr>
            <w:noProof/>
            <w:webHidden/>
          </w:rPr>
          <w:instrText xml:space="preserve"> PAGEREF _Toc516413272 \h </w:instrText>
        </w:r>
      </w:ins>
      <w:r w:rsidRPr="00A82009">
        <w:rPr>
          <w:noProof/>
          <w:webHidden/>
          <w:rPrChange w:id="1348" w:author="Peto" w:date="2018-06-14T07:18:00Z">
            <w:rPr>
              <w:noProof/>
              <w:webHidden/>
            </w:rPr>
          </w:rPrChange>
        </w:rPr>
      </w:r>
      <w:r w:rsidRPr="00A82009">
        <w:rPr>
          <w:noProof/>
          <w:webHidden/>
          <w:rPrChange w:id="1349" w:author="Peto" w:date="2018-06-14T07:18:00Z">
            <w:rPr>
              <w:noProof/>
              <w:webHidden/>
            </w:rPr>
          </w:rPrChange>
        </w:rPr>
        <w:fldChar w:fldCharType="separate"/>
      </w:r>
      <w:ins w:id="1350" w:author="Peto" w:date="2018-06-10T16:57:00Z">
        <w:r w:rsidRPr="00A82009">
          <w:rPr>
            <w:noProof/>
            <w:webHidden/>
          </w:rPr>
          <w:t>40</w:t>
        </w:r>
        <w:r w:rsidRPr="00A82009">
          <w:rPr>
            <w:noProof/>
            <w:webHidden/>
            <w:rPrChange w:id="1351" w:author="Peto" w:date="2018-06-14T07:18:00Z">
              <w:rPr>
                <w:noProof/>
                <w:webHidden/>
              </w:rPr>
            </w:rPrChange>
          </w:rPr>
          <w:fldChar w:fldCharType="end"/>
        </w:r>
        <w:r w:rsidRPr="00A82009">
          <w:rPr>
            <w:rStyle w:val="Hypertextovprepojenie"/>
            <w:noProof/>
            <w:rPrChange w:id="1352" w:author="Peto" w:date="2018-06-14T07:18:00Z">
              <w:rPr>
                <w:rStyle w:val="Hypertextovprepojenie"/>
                <w:noProof/>
              </w:rPr>
            </w:rPrChange>
          </w:rPr>
          <w:fldChar w:fldCharType="end"/>
        </w:r>
      </w:ins>
    </w:p>
    <w:p w14:paraId="64AF8A87" w14:textId="77777777" w:rsidR="00F95B9C" w:rsidRPr="00A82009" w:rsidRDefault="00F95B9C">
      <w:pPr>
        <w:pStyle w:val="Zoznamobrzkov"/>
        <w:tabs>
          <w:tab w:val="right" w:leader="dot" w:pos="8494"/>
        </w:tabs>
        <w:rPr>
          <w:ins w:id="1353" w:author="Peto" w:date="2018-06-10T16:57:00Z"/>
          <w:rFonts w:eastAsiaTheme="minorEastAsia" w:cstheme="minorBidi"/>
          <w:smallCaps w:val="0"/>
          <w:noProof/>
          <w:sz w:val="22"/>
          <w:szCs w:val="22"/>
        </w:rPr>
      </w:pPr>
      <w:ins w:id="1354" w:author="Peto" w:date="2018-06-10T16:57:00Z">
        <w:r w:rsidRPr="00A82009">
          <w:rPr>
            <w:rStyle w:val="Hypertextovprepojenie"/>
            <w:noProof/>
            <w:rPrChange w:id="135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3"</w:instrText>
        </w:r>
        <w:r w:rsidRPr="00A82009">
          <w:rPr>
            <w:rStyle w:val="Hypertextovprepojenie"/>
            <w:noProof/>
          </w:rPr>
          <w:instrText xml:space="preserve"> </w:instrText>
        </w:r>
        <w:r w:rsidRPr="00A82009">
          <w:rPr>
            <w:rStyle w:val="Hypertextovprepojenie"/>
            <w:noProof/>
            <w:rPrChange w:id="1356" w:author="Peto" w:date="2018-06-14T07:18:00Z">
              <w:rPr>
                <w:rStyle w:val="Hypertextovprepojenie"/>
                <w:noProof/>
              </w:rPr>
            </w:rPrChange>
          </w:rPr>
          <w:fldChar w:fldCharType="separate"/>
        </w:r>
        <w:r w:rsidRPr="00A82009">
          <w:rPr>
            <w:rStyle w:val="Hypertextovprepojenie"/>
            <w:noProof/>
            <w:lang w:bidi="en-US"/>
          </w:rPr>
          <w:t>Obrázok 3.7: Spektrum prvého srdečného zvuku S1 subjektu A.</w:t>
        </w:r>
        <w:r w:rsidRPr="00A82009">
          <w:rPr>
            <w:noProof/>
            <w:webHidden/>
          </w:rPr>
          <w:tab/>
        </w:r>
        <w:r w:rsidRPr="00A82009">
          <w:rPr>
            <w:noProof/>
            <w:webHidden/>
            <w:rPrChange w:id="1357" w:author="Peto" w:date="2018-06-14T07:18:00Z">
              <w:rPr>
                <w:noProof/>
                <w:webHidden/>
              </w:rPr>
            </w:rPrChange>
          </w:rPr>
          <w:fldChar w:fldCharType="begin"/>
        </w:r>
        <w:r w:rsidRPr="00A82009">
          <w:rPr>
            <w:noProof/>
            <w:webHidden/>
          </w:rPr>
          <w:instrText xml:space="preserve"> PAGEREF _Toc516413273 \h </w:instrText>
        </w:r>
      </w:ins>
      <w:r w:rsidRPr="00A82009">
        <w:rPr>
          <w:noProof/>
          <w:webHidden/>
          <w:rPrChange w:id="1358" w:author="Peto" w:date="2018-06-14T07:18:00Z">
            <w:rPr>
              <w:noProof/>
              <w:webHidden/>
            </w:rPr>
          </w:rPrChange>
        </w:rPr>
      </w:r>
      <w:r w:rsidRPr="00A82009">
        <w:rPr>
          <w:noProof/>
          <w:webHidden/>
          <w:rPrChange w:id="1359" w:author="Peto" w:date="2018-06-14T07:18:00Z">
            <w:rPr>
              <w:noProof/>
              <w:webHidden/>
            </w:rPr>
          </w:rPrChange>
        </w:rPr>
        <w:fldChar w:fldCharType="separate"/>
      </w:r>
      <w:ins w:id="1360" w:author="Peto" w:date="2018-06-10T16:57:00Z">
        <w:r w:rsidRPr="00A82009">
          <w:rPr>
            <w:noProof/>
            <w:webHidden/>
          </w:rPr>
          <w:t>42</w:t>
        </w:r>
        <w:r w:rsidRPr="00A82009">
          <w:rPr>
            <w:noProof/>
            <w:webHidden/>
            <w:rPrChange w:id="1361" w:author="Peto" w:date="2018-06-14T07:18:00Z">
              <w:rPr>
                <w:noProof/>
                <w:webHidden/>
              </w:rPr>
            </w:rPrChange>
          </w:rPr>
          <w:fldChar w:fldCharType="end"/>
        </w:r>
        <w:r w:rsidRPr="00A82009">
          <w:rPr>
            <w:rStyle w:val="Hypertextovprepojenie"/>
            <w:noProof/>
            <w:rPrChange w:id="1362" w:author="Peto" w:date="2018-06-14T07:18:00Z">
              <w:rPr>
                <w:rStyle w:val="Hypertextovprepojenie"/>
                <w:noProof/>
              </w:rPr>
            </w:rPrChange>
          </w:rPr>
          <w:fldChar w:fldCharType="end"/>
        </w:r>
      </w:ins>
    </w:p>
    <w:p w14:paraId="3D623994" w14:textId="77777777" w:rsidR="00F95B9C" w:rsidRPr="00A82009" w:rsidRDefault="00F95B9C">
      <w:pPr>
        <w:pStyle w:val="Zoznamobrzkov"/>
        <w:tabs>
          <w:tab w:val="right" w:leader="dot" w:pos="8494"/>
        </w:tabs>
        <w:rPr>
          <w:ins w:id="1363" w:author="Peto" w:date="2018-06-10T16:57:00Z"/>
          <w:rFonts w:eastAsiaTheme="minorEastAsia" w:cstheme="minorBidi"/>
          <w:smallCaps w:val="0"/>
          <w:noProof/>
          <w:sz w:val="22"/>
          <w:szCs w:val="22"/>
        </w:rPr>
      </w:pPr>
      <w:ins w:id="1364" w:author="Peto" w:date="2018-06-10T16:57:00Z">
        <w:r w:rsidRPr="00A82009">
          <w:rPr>
            <w:rStyle w:val="Hypertextovprepojenie"/>
            <w:noProof/>
            <w:rPrChange w:id="136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4"</w:instrText>
        </w:r>
        <w:r w:rsidRPr="00A82009">
          <w:rPr>
            <w:rStyle w:val="Hypertextovprepojenie"/>
            <w:noProof/>
          </w:rPr>
          <w:instrText xml:space="preserve"> </w:instrText>
        </w:r>
        <w:r w:rsidRPr="00A82009">
          <w:rPr>
            <w:rStyle w:val="Hypertextovprepojenie"/>
            <w:noProof/>
            <w:rPrChange w:id="1366" w:author="Peto" w:date="2018-06-14T07:18:00Z">
              <w:rPr>
                <w:rStyle w:val="Hypertextovprepojenie"/>
                <w:noProof/>
              </w:rPr>
            </w:rPrChange>
          </w:rPr>
          <w:fldChar w:fldCharType="separate"/>
        </w:r>
        <w:r w:rsidRPr="00A82009">
          <w:rPr>
            <w:rStyle w:val="Hypertextovprepojenie"/>
            <w:noProof/>
            <w:lang w:bidi="en-US"/>
          </w:rPr>
          <w:t>Obrázok 3.8 Spektrum prvého srdečného zvuku S1 subjektu B.</w:t>
        </w:r>
        <w:r w:rsidRPr="00A82009">
          <w:rPr>
            <w:noProof/>
            <w:webHidden/>
          </w:rPr>
          <w:tab/>
        </w:r>
        <w:r w:rsidRPr="00A82009">
          <w:rPr>
            <w:noProof/>
            <w:webHidden/>
            <w:rPrChange w:id="1367" w:author="Peto" w:date="2018-06-14T07:18:00Z">
              <w:rPr>
                <w:noProof/>
                <w:webHidden/>
              </w:rPr>
            </w:rPrChange>
          </w:rPr>
          <w:fldChar w:fldCharType="begin"/>
        </w:r>
        <w:r w:rsidRPr="00A82009">
          <w:rPr>
            <w:noProof/>
            <w:webHidden/>
          </w:rPr>
          <w:instrText xml:space="preserve"> PAGEREF _Toc516413274 \h </w:instrText>
        </w:r>
      </w:ins>
      <w:r w:rsidRPr="00A82009">
        <w:rPr>
          <w:noProof/>
          <w:webHidden/>
          <w:rPrChange w:id="1368" w:author="Peto" w:date="2018-06-14T07:18:00Z">
            <w:rPr>
              <w:noProof/>
              <w:webHidden/>
            </w:rPr>
          </w:rPrChange>
        </w:rPr>
      </w:r>
      <w:r w:rsidRPr="00A82009">
        <w:rPr>
          <w:noProof/>
          <w:webHidden/>
          <w:rPrChange w:id="1369" w:author="Peto" w:date="2018-06-14T07:18:00Z">
            <w:rPr>
              <w:noProof/>
              <w:webHidden/>
            </w:rPr>
          </w:rPrChange>
        </w:rPr>
        <w:fldChar w:fldCharType="separate"/>
      </w:r>
      <w:ins w:id="1370" w:author="Peto" w:date="2018-06-10T16:57:00Z">
        <w:r w:rsidRPr="00A82009">
          <w:rPr>
            <w:noProof/>
            <w:webHidden/>
          </w:rPr>
          <w:t>42</w:t>
        </w:r>
        <w:r w:rsidRPr="00A82009">
          <w:rPr>
            <w:noProof/>
            <w:webHidden/>
            <w:rPrChange w:id="1371" w:author="Peto" w:date="2018-06-14T07:18:00Z">
              <w:rPr>
                <w:noProof/>
                <w:webHidden/>
              </w:rPr>
            </w:rPrChange>
          </w:rPr>
          <w:fldChar w:fldCharType="end"/>
        </w:r>
        <w:r w:rsidRPr="00A82009">
          <w:rPr>
            <w:rStyle w:val="Hypertextovprepojenie"/>
            <w:noProof/>
            <w:rPrChange w:id="1372" w:author="Peto" w:date="2018-06-14T07:18:00Z">
              <w:rPr>
                <w:rStyle w:val="Hypertextovprepojenie"/>
                <w:noProof/>
              </w:rPr>
            </w:rPrChange>
          </w:rPr>
          <w:fldChar w:fldCharType="end"/>
        </w:r>
      </w:ins>
    </w:p>
    <w:p w14:paraId="7C47C91D" w14:textId="77777777" w:rsidR="00F95B9C" w:rsidRPr="00A82009" w:rsidRDefault="00F95B9C">
      <w:pPr>
        <w:pStyle w:val="Zoznamobrzkov"/>
        <w:tabs>
          <w:tab w:val="right" w:leader="dot" w:pos="8494"/>
        </w:tabs>
        <w:rPr>
          <w:ins w:id="1373" w:author="Peto" w:date="2018-06-10T16:57:00Z"/>
          <w:rFonts w:eastAsiaTheme="minorEastAsia" w:cstheme="minorBidi"/>
          <w:smallCaps w:val="0"/>
          <w:noProof/>
          <w:sz w:val="22"/>
          <w:szCs w:val="22"/>
        </w:rPr>
      </w:pPr>
      <w:ins w:id="1374" w:author="Peto" w:date="2018-06-10T16:57:00Z">
        <w:r w:rsidRPr="00A82009">
          <w:rPr>
            <w:rStyle w:val="Hypertextovprepojenie"/>
            <w:noProof/>
            <w:rPrChange w:id="137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5"</w:instrText>
        </w:r>
        <w:r w:rsidRPr="00A82009">
          <w:rPr>
            <w:rStyle w:val="Hypertextovprepojenie"/>
            <w:noProof/>
          </w:rPr>
          <w:instrText xml:space="preserve"> </w:instrText>
        </w:r>
        <w:r w:rsidRPr="00A82009">
          <w:rPr>
            <w:rStyle w:val="Hypertextovprepojenie"/>
            <w:noProof/>
            <w:rPrChange w:id="1376" w:author="Peto" w:date="2018-06-14T07:18:00Z">
              <w:rPr>
                <w:rStyle w:val="Hypertextovprepojenie"/>
                <w:noProof/>
              </w:rPr>
            </w:rPrChange>
          </w:rPr>
          <w:fldChar w:fldCharType="separate"/>
        </w:r>
        <w:r w:rsidRPr="00A82009">
          <w:rPr>
            <w:rStyle w:val="Hypertextovprepojenie"/>
            <w:noProof/>
            <w:lang w:bidi="en-US"/>
          </w:rPr>
          <w:t>Obrázok 3.9 Spektrum prvého srdečného zvuku S1 pre 30 ľudí.</w:t>
        </w:r>
        <w:r w:rsidRPr="00A82009">
          <w:rPr>
            <w:noProof/>
            <w:webHidden/>
          </w:rPr>
          <w:tab/>
        </w:r>
        <w:r w:rsidRPr="00A82009">
          <w:rPr>
            <w:noProof/>
            <w:webHidden/>
            <w:rPrChange w:id="1377" w:author="Peto" w:date="2018-06-14T07:18:00Z">
              <w:rPr>
                <w:noProof/>
                <w:webHidden/>
              </w:rPr>
            </w:rPrChange>
          </w:rPr>
          <w:fldChar w:fldCharType="begin"/>
        </w:r>
        <w:r w:rsidRPr="00A82009">
          <w:rPr>
            <w:noProof/>
            <w:webHidden/>
          </w:rPr>
          <w:instrText xml:space="preserve"> PAGEREF _Toc516413275 \h </w:instrText>
        </w:r>
      </w:ins>
      <w:r w:rsidRPr="00A82009">
        <w:rPr>
          <w:noProof/>
          <w:webHidden/>
          <w:rPrChange w:id="1378" w:author="Peto" w:date="2018-06-14T07:18:00Z">
            <w:rPr>
              <w:noProof/>
              <w:webHidden/>
            </w:rPr>
          </w:rPrChange>
        </w:rPr>
      </w:r>
      <w:r w:rsidRPr="00A82009">
        <w:rPr>
          <w:noProof/>
          <w:webHidden/>
          <w:rPrChange w:id="1379" w:author="Peto" w:date="2018-06-14T07:18:00Z">
            <w:rPr>
              <w:noProof/>
              <w:webHidden/>
            </w:rPr>
          </w:rPrChange>
        </w:rPr>
        <w:fldChar w:fldCharType="separate"/>
      </w:r>
      <w:ins w:id="1380" w:author="Peto" w:date="2018-06-10T16:57:00Z">
        <w:r w:rsidRPr="00A82009">
          <w:rPr>
            <w:noProof/>
            <w:webHidden/>
          </w:rPr>
          <w:t>42</w:t>
        </w:r>
        <w:r w:rsidRPr="00A82009">
          <w:rPr>
            <w:noProof/>
            <w:webHidden/>
            <w:rPrChange w:id="1381" w:author="Peto" w:date="2018-06-14T07:18:00Z">
              <w:rPr>
                <w:noProof/>
                <w:webHidden/>
              </w:rPr>
            </w:rPrChange>
          </w:rPr>
          <w:fldChar w:fldCharType="end"/>
        </w:r>
        <w:r w:rsidRPr="00A82009">
          <w:rPr>
            <w:rStyle w:val="Hypertextovprepojenie"/>
            <w:noProof/>
            <w:rPrChange w:id="1382" w:author="Peto" w:date="2018-06-14T07:18:00Z">
              <w:rPr>
                <w:rStyle w:val="Hypertextovprepojenie"/>
                <w:noProof/>
              </w:rPr>
            </w:rPrChange>
          </w:rPr>
          <w:fldChar w:fldCharType="end"/>
        </w:r>
      </w:ins>
    </w:p>
    <w:p w14:paraId="68FB6261" w14:textId="77777777" w:rsidR="00F95B9C" w:rsidRPr="00A82009" w:rsidRDefault="00F95B9C">
      <w:pPr>
        <w:pStyle w:val="Zoznamobrzkov"/>
        <w:tabs>
          <w:tab w:val="right" w:leader="dot" w:pos="8494"/>
        </w:tabs>
        <w:rPr>
          <w:ins w:id="1383" w:author="Peto" w:date="2018-06-10T16:57:00Z"/>
          <w:rFonts w:eastAsiaTheme="minorEastAsia" w:cstheme="minorBidi"/>
          <w:smallCaps w:val="0"/>
          <w:noProof/>
          <w:sz w:val="22"/>
          <w:szCs w:val="22"/>
        </w:rPr>
      </w:pPr>
      <w:ins w:id="1384" w:author="Peto" w:date="2018-06-10T16:57:00Z">
        <w:r w:rsidRPr="00A82009">
          <w:rPr>
            <w:rStyle w:val="Hypertextovprepojenie"/>
            <w:noProof/>
            <w:rPrChange w:id="138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6"</w:instrText>
        </w:r>
        <w:r w:rsidRPr="00A82009">
          <w:rPr>
            <w:rStyle w:val="Hypertextovprepojenie"/>
            <w:noProof/>
          </w:rPr>
          <w:instrText xml:space="preserve"> </w:instrText>
        </w:r>
        <w:r w:rsidRPr="00A82009">
          <w:rPr>
            <w:rStyle w:val="Hypertextovprepojenie"/>
            <w:noProof/>
            <w:rPrChange w:id="1386" w:author="Peto" w:date="2018-06-14T07:18:00Z">
              <w:rPr>
                <w:rStyle w:val="Hypertextovprepojenie"/>
                <w:noProof/>
              </w:rPr>
            </w:rPrChange>
          </w:rPr>
          <w:fldChar w:fldCharType="separate"/>
        </w:r>
        <w:r w:rsidRPr="00A82009">
          <w:rPr>
            <w:rStyle w:val="Hypertextovprepojenie"/>
            <w:noProof/>
            <w:lang w:bidi="en-US"/>
          </w:rPr>
          <w:t>Obrázok 3.10: Detekcia prvého srdečného zvuku – S1</w:t>
        </w:r>
        <w:r w:rsidRPr="00A82009">
          <w:rPr>
            <w:noProof/>
            <w:webHidden/>
          </w:rPr>
          <w:tab/>
        </w:r>
        <w:r w:rsidRPr="00A82009">
          <w:rPr>
            <w:noProof/>
            <w:webHidden/>
            <w:rPrChange w:id="1387" w:author="Peto" w:date="2018-06-14T07:18:00Z">
              <w:rPr>
                <w:noProof/>
                <w:webHidden/>
              </w:rPr>
            </w:rPrChange>
          </w:rPr>
          <w:fldChar w:fldCharType="begin"/>
        </w:r>
        <w:r w:rsidRPr="00A82009">
          <w:rPr>
            <w:noProof/>
            <w:webHidden/>
          </w:rPr>
          <w:instrText xml:space="preserve"> PAGEREF _Toc516413276 \h </w:instrText>
        </w:r>
      </w:ins>
      <w:r w:rsidRPr="00A82009">
        <w:rPr>
          <w:noProof/>
          <w:webHidden/>
          <w:rPrChange w:id="1388" w:author="Peto" w:date="2018-06-14T07:18:00Z">
            <w:rPr>
              <w:noProof/>
              <w:webHidden/>
            </w:rPr>
          </w:rPrChange>
        </w:rPr>
      </w:r>
      <w:r w:rsidRPr="00A82009">
        <w:rPr>
          <w:noProof/>
          <w:webHidden/>
          <w:rPrChange w:id="1389" w:author="Peto" w:date="2018-06-14T07:18:00Z">
            <w:rPr>
              <w:noProof/>
              <w:webHidden/>
            </w:rPr>
          </w:rPrChange>
        </w:rPr>
        <w:fldChar w:fldCharType="separate"/>
      </w:r>
      <w:ins w:id="1390" w:author="Peto" w:date="2018-06-10T16:57:00Z">
        <w:r w:rsidRPr="00A82009">
          <w:rPr>
            <w:noProof/>
            <w:webHidden/>
          </w:rPr>
          <w:t>47</w:t>
        </w:r>
        <w:r w:rsidRPr="00A82009">
          <w:rPr>
            <w:noProof/>
            <w:webHidden/>
            <w:rPrChange w:id="1391" w:author="Peto" w:date="2018-06-14T07:18:00Z">
              <w:rPr>
                <w:noProof/>
                <w:webHidden/>
              </w:rPr>
            </w:rPrChange>
          </w:rPr>
          <w:fldChar w:fldCharType="end"/>
        </w:r>
        <w:r w:rsidRPr="00A82009">
          <w:rPr>
            <w:rStyle w:val="Hypertextovprepojenie"/>
            <w:noProof/>
            <w:rPrChange w:id="1392" w:author="Peto" w:date="2018-06-14T07:18:00Z">
              <w:rPr>
                <w:rStyle w:val="Hypertextovprepojenie"/>
                <w:noProof/>
              </w:rPr>
            </w:rPrChange>
          </w:rPr>
          <w:fldChar w:fldCharType="end"/>
        </w:r>
      </w:ins>
    </w:p>
    <w:p w14:paraId="0EFA2564" w14:textId="77777777" w:rsidR="00F95B9C" w:rsidRPr="00A82009" w:rsidRDefault="00F95B9C">
      <w:pPr>
        <w:pStyle w:val="Zoznamobrzkov"/>
        <w:tabs>
          <w:tab w:val="right" w:leader="dot" w:pos="8494"/>
        </w:tabs>
        <w:rPr>
          <w:ins w:id="1393" w:author="Peto" w:date="2018-06-10T16:57:00Z"/>
          <w:rFonts w:eastAsiaTheme="minorEastAsia" w:cstheme="minorBidi"/>
          <w:smallCaps w:val="0"/>
          <w:noProof/>
          <w:sz w:val="22"/>
          <w:szCs w:val="22"/>
        </w:rPr>
      </w:pPr>
      <w:ins w:id="1394" w:author="Peto" w:date="2018-06-10T16:57:00Z">
        <w:r w:rsidRPr="00A82009">
          <w:rPr>
            <w:rStyle w:val="Hypertextovprepojenie"/>
            <w:noProof/>
            <w:rPrChange w:id="139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7"</w:instrText>
        </w:r>
        <w:r w:rsidRPr="00A82009">
          <w:rPr>
            <w:rStyle w:val="Hypertextovprepojenie"/>
            <w:noProof/>
          </w:rPr>
          <w:instrText xml:space="preserve"> </w:instrText>
        </w:r>
        <w:r w:rsidRPr="00A82009">
          <w:rPr>
            <w:rStyle w:val="Hypertextovprepojenie"/>
            <w:noProof/>
            <w:rPrChange w:id="1396" w:author="Peto" w:date="2018-06-14T07:18:00Z">
              <w:rPr>
                <w:rStyle w:val="Hypertextovprepojenie"/>
                <w:noProof/>
              </w:rPr>
            </w:rPrChange>
          </w:rPr>
          <w:fldChar w:fldCharType="separate"/>
        </w:r>
        <w:r w:rsidRPr="00A82009">
          <w:rPr>
            <w:rStyle w:val="Hypertextovprepojenie"/>
            <w:noProof/>
            <w:lang w:bidi="en-US"/>
          </w:rPr>
          <w:t>Obrázok 3.11: Korelačne koeficienty respiračnej krivky a 10 oneskorených R-S1 kriviek.</w:t>
        </w:r>
        <w:r w:rsidRPr="00A82009">
          <w:rPr>
            <w:noProof/>
            <w:webHidden/>
          </w:rPr>
          <w:tab/>
        </w:r>
        <w:r w:rsidRPr="00A82009">
          <w:rPr>
            <w:noProof/>
            <w:webHidden/>
            <w:rPrChange w:id="1397" w:author="Peto" w:date="2018-06-14T07:18:00Z">
              <w:rPr>
                <w:noProof/>
                <w:webHidden/>
              </w:rPr>
            </w:rPrChange>
          </w:rPr>
          <w:fldChar w:fldCharType="begin"/>
        </w:r>
        <w:r w:rsidRPr="00A82009">
          <w:rPr>
            <w:noProof/>
            <w:webHidden/>
          </w:rPr>
          <w:instrText xml:space="preserve"> PAGEREF _Toc516413277 \h </w:instrText>
        </w:r>
      </w:ins>
      <w:r w:rsidRPr="00A82009">
        <w:rPr>
          <w:noProof/>
          <w:webHidden/>
          <w:rPrChange w:id="1398" w:author="Peto" w:date="2018-06-14T07:18:00Z">
            <w:rPr>
              <w:noProof/>
              <w:webHidden/>
            </w:rPr>
          </w:rPrChange>
        </w:rPr>
      </w:r>
      <w:r w:rsidRPr="00A82009">
        <w:rPr>
          <w:noProof/>
          <w:webHidden/>
          <w:rPrChange w:id="1399" w:author="Peto" w:date="2018-06-14T07:18:00Z">
            <w:rPr>
              <w:noProof/>
              <w:webHidden/>
            </w:rPr>
          </w:rPrChange>
        </w:rPr>
        <w:fldChar w:fldCharType="separate"/>
      </w:r>
      <w:ins w:id="1400" w:author="Peto" w:date="2018-06-10T16:57:00Z">
        <w:r w:rsidRPr="00A82009">
          <w:rPr>
            <w:noProof/>
            <w:webHidden/>
          </w:rPr>
          <w:t>48</w:t>
        </w:r>
        <w:r w:rsidRPr="00A82009">
          <w:rPr>
            <w:noProof/>
            <w:webHidden/>
            <w:rPrChange w:id="1401" w:author="Peto" w:date="2018-06-14T07:18:00Z">
              <w:rPr>
                <w:noProof/>
                <w:webHidden/>
              </w:rPr>
            </w:rPrChange>
          </w:rPr>
          <w:fldChar w:fldCharType="end"/>
        </w:r>
        <w:r w:rsidRPr="00A82009">
          <w:rPr>
            <w:rStyle w:val="Hypertextovprepojenie"/>
            <w:noProof/>
            <w:rPrChange w:id="1402" w:author="Peto" w:date="2018-06-14T07:18:00Z">
              <w:rPr>
                <w:rStyle w:val="Hypertextovprepojenie"/>
                <w:noProof/>
              </w:rPr>
            </w:rPrChange>
          </w:rPr>
          <w:fldChar w:fldCharType="end"/>
        </w:r>
      </w:ins>
    </w:p>
    <w:p w14:paraId="2D79345D" w14:textId="77777777" w:rsidR="00F95B9C" w:rsidRPr="00A82009" w:rsidRDefault="00F95B9C">
      <w:pPr>
        <w:pStyle w:val="Zoznamobrzkov"/>
        <w:tabs>
          <w:tab w:val="right" w:leader="dot" w:pos="8494"/>
        </w:tabs>
        <w:rPr>
          <w:ins w:id="1403" w:author="Peto" w:date="2018-06-10T16:57:00Z"/>
          <w:rFonts w:eastAsiaTheme="minorEastAsia" w:cstheme="minorBidi"/>
          <w:smallCaps w:val="0"/>
          <w:noProof/>
          <w:sz w:val="22"/>
          <w:szCs w:val="22"/>
        </w:rPr>
      </w:pPr>
      <w:ins w:id="1404" w:author="Peto" w:date="2018-06-10T16:57:00Z">
        <w:r w:rsidRPr="00A82009">
          <w:rPr>
            <w:rStyle w:val="Hypertextovprepojenie"/>
            <w:noProof/>
            <w:rPrChange w:id="140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8"</w:instrText>
        </w:r>
        <w:r w:rsidRPr="00A82009">
          <w:rPr>
            <w:rStyle w:val="Hypertextovprepojenie"/>
            <w:noProof/>
          </w:rPr>
          <w:instrText xml:space="preserve"> </w:instrText>
        </w:r>
        <w:r w:rsidRPr="00A82009">
          <w:rPr>
            <w:rStyle w:val="Hypertextovprepojenie"/>
            <w:noProof/>
            <w:rPrChange w:id="1406" w:author="Peto" w:date="2018-06-14T07:18:00Z">
              <w:rPr>
                <w:rStyle w:val="Hypertextovprepojenie"/>
                <w:noProof/>
              </w:rPr>
            </w:rPrChange>
          </w:rPr>
          <w:fldChar w:fldCharType="separate"/>
        </w:r>
        <w:r w:rsidRPr="00A82009">
          <w:rPr>
            <w:rStyle w:val="Hypertextovprepojenie"/>
            <w:noProof/>
            <w:lang w:bidi="en-US"/>
          </w:rPr>
          <w:t>Obrázok 3.12: Detekcia parametrov obehovej sústavy</w:t>
        </w:r>
        <w:r w:rsidRPr="00A82009">
          <w:rPr>
            <w:noProof/>
            <w:webHidden/>
          </w:rPr>
          <w:tab/>
        </w:r>
        <w:r w:rsidRPr="00A82009">
          <w:rPr>
            <w:noProof/>
            <w:webHidden/>
            <w:rPrChange w:id="1407" w:author="Peto" w:date="2018-06-14T07:18:00Z">
              <w:rPr>
                <w:noProof/>
                <w:webHidden/>
              </w:rPr>
            </w:rPrChange>
          </w:rPr>
          <w:fldChar w:fldCharType="begin"/>
        </w:r>
        <w:r w:rsidRPr="00A82009">
          <w:rPr>
            <w:noProof/>
            <w:webHidden/>
          </w:rPr>
          <w:instrText xml:space="preserve"> PAGEREF _Toc516413278 \h </w:instrText>
        </w:r>
      </w:ins>
      <w:r w:rsidRPr="00A82009">
        <w:rPr>
          <w:noProof/>
          <w:webHidden/>
          <w:rPrChange w:id="1408" w:author="Peto" w:date="2018-06-14T07:18:00Z">
            <w:rPr>
              <w:noProof/>
              <w:webHidden/>
            </w:rPr>
          </w:rPrChange>
        </w:rPr>
      </w:r>
      <w:r w:rsidRPr="00A82009">
        <w:rPr>
          <w:noProof/>
          <w:webHidden/>
          <w:rPrChange w:id="1409" w:author="Peto" w:date="2018-06-14T07:18:00Z">
            <w:rPr>
              <w:noProof/>
              <w:webHidden/>
            </w:rPr>
          </w:rPrChange>
        </w:rPr>
        <w:fldChar w:fldCharType="separate"/>
      </w:r>
      <w:ins w:id="1410" w:author="Peto" w:date="2018-06-10T16:57:00Z">
        <w:r w:rsidRPr="00A82009">
          <w:rPr>
            <w:noProof/>
            <w:webHidden/>
          </w:rPr>
          <w:t>54</w:t>
        </w:r>
        <w:r w:rsidRPr="00A82009">
          <w:rPr>
            <w:noProof/>
            <w:webHidden/>
            <w:rPrChange w:id="1411" w:author="Peto" w:date="2018-06-14T07:18:00Z">
              <w:rPr>
                <w:noProof/>
                <w:webHidden/>
              </w:rPr>
            </w:rPrChange>
          </w:rPr>
          <w:fldChar w:fldCharType="end"/>
        </w:r>
        <w:r w:rsidRPr="00A82009">
          <w:rPr>
            <w:rStyle w:val="Hypertextovprepojenie"/>
            <w:noProof/>
            <w:rPrChange w:id="1412" w:author="Peto" w:date="2018-06-14T07:18:00Z">
              <w:rPr>
                <w:rStyle w:val="Hypertextovprepojenie"/>
                <w:noProof/>
              </w:rPr>
            </w:rPrChange>
          </w:rPr>
          <w:fldChar w:fldCharType="end"/>
        </w:r>
      </w:ins>
    </w:p>
    <w:p w14:paraId="1DDA8EC2" w14:textId="77777777" w:rsidR="00F95B9C" w:rsidRPr="00A82009" w:rsidRDefault="00F95B9C">
      <w:pPr>
        <w:pStyle w:val="Zoznamobrzkov"/>
        <w:tabs>
          <w:tab w:val="right" w:leader="dot" w:pos="8494"/>
        </w:tabs>
        <w:rPr>
          <w:ins w:id="1413" w:author="Peto" w:date="2018-06-10T16:57:00Z"/>
          <w:rFonts w:eastAsiaTheme="minorEastAsia" w:cstheme="minorBidi"/>
          <w:smallCaps w:val="0"/>
          <w:noProof/>
          <w:sz w:val="22"/>
          <w:szCs w:val="22"/>
        </w:rPr>
      </w:pPr>
      <w:ins w:id="1414" w:author="Peto" w:date="2018-06-10T16:57:00Z">
        <w:r w:rsidRPr="00A82009">
          <w:rPr>
            <w:rStyle w:val="Hypertextovprepojenie"/>
            <w:noProof/>
            <w:rPrChange w:id="141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9"</w:instrText>
        </w:r>
        <w:r w:rsidRPr="00A82009">
          <w:rPr>
            <w:rStyle w:val="Hypertextovprepojenie"/>
            <w:noProof/>
          </w:rPr>
          <w:instrText xml:space="preserve"> </w:instrText>
        </w:r>
        <w:r w:rsidRPr="00A82009">
          <w:rPr>
            <w:rStyle w:val="Hypertextovprepojenie"/>
            <w:noProof/>
            <w:rPrChange w:id="1416" w:author="Peto" w:date="2018-06-14T07:18:00Z">
              <w:rPr>
                <w:rStyle w:val="Hypertextovprepojenie"/>
                <w:noProof/>
              </w:rPr>
            </w:rPrChange>
          </w:rPr>
          <w:fldChar w:fldCharType="separate"/>
        </w:r>
        <w:r w:rsidRPr="00A82009">
          <w:rPr>
            <w:rStyle w:val="Hypertextovprepojenie"/>
            <w:noProof/>
            <w:lang w:bidi="en-US"/>
          </w:rPr>
          <w:t xml:space="preserve">Obrázok 3.13: Popisná štatistika parametra </w:t>
        </w:r>
        <m:oMath>
          <m:r>
            <m:rPr>
              <m:sty m:val="p"/>
            </m:rPr>
            <w:rPr>
              <w:rStyle w:val="Hypertextovprepojenie"/>
              <w:rFonts w:ascii="Cambria Math" w:hAnsi="Cambria Math"/>
              <w:noProof/>
              <w:lang w:bidi="en-US"/>
              <w:rPrChange w:id="1417" w:author="Peto" w:date="2018-06-14T07:18:00Z">
                <w:rPr>
                  <w:rStyle w:val="Hypertextovprepojenie"/>
                  <w:rFonts w:ascii="Cambria Math" w:hAnsi="Cambria Math"/>
                  <w:noProof/>
                  <w:lang w:bidi="en-US"/>
                </w:rPr>
              </w:rPrChange>
            </w:rPr>
            <m:t>-dZ4(t)/dtmax</m:t>
          </m:r>
        </m:oMath>
        <w:r w:rsidRPr="00A82009">
          <w:rPr>
            <w:rStyle w:val="Hypertextovprepojenie"/>
            <w:b/>
            <w:noProof/>
            <w:lang w:bidi="en-US"/>
          </w:rPr>
          <w:t>.</w:t>
        </w:r>
        <w:r w:rsidRPr="00A82009">
          <w:rPr>
            <w:noProof/>
            <w:webHidden/>
          </w:rPr>
          <w:tab/>
        </w:r>
        <w:r w:rsidRPr="00A82009">
          <w:rPr>
            <w:noProof/>
            <w:webHidden/>
            <w:rPrChange w:id="1418" w:author="Peto" w:date="2018-06-14T07:18:00Z">
              <w:rPr>
                <w:noProof/>
                <w:webHidden/>
              </w:rPr>
            </w:rPrChange>
          </w:rPr>
          <w:fldChar w:fldCharType="begin"/>
        </w:r>
        <w:r w:rsidRPr="00A82009">
          <w:rPr>
            <w:noProof/>
            <w:webHidden/>
          </w:rPr>
          <w:instrText xml:space="preserve"> PAGEREF _Toc516413279 \h </w:instrText>
        </w:r>
      </w:ins>
      <w:r w:rsidRPr="00A82009">
        <w:rPr>
          <w:noProof/>
          <w:webHidden/>
          <w:rPrChange w:id="1419" w:author="Peto" w:date="2018-06-14T07:18:00Z">
            <w:rPr>
              <w:noProof/>
              <w:webHidden/>
            </w:rPr>
          </w:rPrChange>
        </w:rPr>
      </w:r>
      <w:r w:rsidRPr="00A82009">
        <w:rPr>
          <w:noProof/>
          <w:webHidden/>
          <w:rPrChange w:id="1420" w:author="Peto" w:date="2018-06-14T07:18:00Z">
            <w:rPr>
              <w:noProof/>
              <w:webHidden/>
            </w:rPr>
          </w:rPrChange>
        </w:rPr>
        <w:fldChar w:fldCharType="separate"/>
      </w:r>
      <w:ins w:id="1421" w:author="Peto" w:date="2018-06-10T16:57:00Z">
        <w:r w:rsidRPr="00A82009">
          <w:rPr>
            <w:noProof/>
            <w:webHidden/>
          </w:rPr>
          <w:t>57</w:t>
        </w:r>
        <w:r w:rsidRPr="00A82009">
          <w:rPr>
            <w:noProof/>
            <w:webHidden/>
            <w:rPrChange w:id="1422" w:author="Peto" w:date="2018-06-14T07:18:00Z">
              <w:rPr>
                <w:noProof/>
                <w:webHidden/>
              </w:rPr>
            </w:rPrChange>
          </w:rPr>
          <w:fldChar w:fldCharType="end"/>
        </w:r>
        <w:r w:rsidRPr="00A82009">
          <w:rPr>
            <w:rStyle w:val="Hypertextovprepojenie"/>
            <w:noProof/>
            <w:rPrChange w:id="1423" w:author="Peto" w:date="2018-06-14T07:18:00Z">
              <w:rPr>
                <w:rStyle w:val="Hypertextovprepojenie"/>
                <w:noProof/>
              </w:rPr>
            </w:rPrChange>
          </w:rPr>
          <w:fldChar w:fldCharType="end"/>
        </w:r>
      </w:ins>
    </w:p>
    <w:p w14:paraId="64A35A14" w14:textId="77777777" w:rsidR="00F95B9C" w:rsidRPr="00A82009" w:rsidRDefault="00F95B9C">
      <w:pPr>
        <w:pStyle w:val="Zoznamobrzkov"/>
        <w:tabs>
          <w:tab w:val="right" w:leader="dot" w:pos="8494"/>
        </w:tabs>
        <w:rPr>
          <w:ins w:id="1424" w:author="Peto" w:date="2018-06-10T16:57:00Z"/>
          <w:rFonts w:eastAsiaTheme="minorEastAsia" w:cstheme="minorBidi"/>
          <w:smallCaps w:val="0"/>
          <w:noProof/>
          <w:sz w:val="22"/>
          <w:szCs w:val="22"/>
        </w:rPr>
      </w:pPr>
      <w:ins w:id="1425" w:author="Peto" w:date="2018-06-10T16:57:00Z">
        <w:r w:rsidRPr="00A82009">
          <w:rPr>
            <w:rStyle w:val="Hypertextovprepojenie"/>
            <w:noProof/>
            <w:rPrChange w:id="142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0"</w:instrText>
        </w:r>
        <w:r w:rsidRPr="00A82009">
          <w:rPr>
            <w:rStyle w:val="Hypertextovprepojenie"/>
            <w:noProof/>
          </w:rPr>
          <w:instrText xml:space="preserve"> </w:instrText>
        </w:r>
        <w:r w:rsidRPr="00A82009">
          <w:rPr>
            <w:rStyle w:val="Hypertextovprepojenie"/>
            <w:noProof/>
            <w:rPrChange w:id="1427" w:author="Peto" w:date="2018-06-14T07:18:00Z">
              <w:rPr>
                <w:rStyle w:val="Hypertextovprepojenie"/>
                <w:noProof/>
              </w:rPr>
            </w:rPrChange>
          </w:rPr>
          <w:fldChar w:fldCharType="separate"/>
        </w:r>
        <w:r w:rsidRPr="00A82009">
          <w:rPr>
            <w:rStyle w:val="Hypertextovprepojenie"/>
            <w:noProof/>
          </w:rPr>
          <w:t>Obrázok 3.14: Vytvorenie lineárne interpolovanej krivky parametra.</w:t>
        </w:r>
        <w:r w:rsidRPr="00A82009">
          <w:rPr>
            <w:noProof/>
            <w:webHidden/>
          </w:rPr>
          <w:tab/>
        </w:r>
        <w:r w:rsidRPr="00A82009">
          <w:rPr>
            <w:noProof/>
            <w:webHidden/>
            <w:rPrChange w:id="1428" w:author="Peto" w:date="2018-06-14T07:18:00Z">
              <w:rPr>
                <w:noProof/>
                <w:webHidden/>
              </w:rPr>
            </w:rPrChange>
          </w:rPr>
          <w:fldChar w:fldCharType="begin"/>
        </w:r>
        <w:r w:rsidRPr="00A82009">
          <w:rPr>
            <w:noProof/>
            <w:webHidden/>
          </w:rPr>
          <w:instrText xml:space="preserve"> PAGEREF _Toc516413280 \h </w:instrText>
        </w:r>
      </w:ins>
      <w:r w:rsidRPr="00A82009">
        <w:rPr>
          <w:noProof/>
          <w:webHidden/>
          <w:rPrChange w:id="1429" w:author="Peto" w:date="2018-06-14T07:18:00Z">
            <w:rPr>
              <w:noProof/>
              <w:webHidden/>
            </w:rPr>
          </w:rPrChange>
        </w:rPr>
      </w:r>
      <w:r w:rsidRPr="00A82009">
        <w:rPr>
          <w:noProof/>
          <w:webHidden/>
          <w:rPrChange w:id="1430" w:author="Peto" w:date="2018-06-14T07:18:00Z">
            <w:rPr>
              <w:noProof/>
              <w:webHidden/>
            </w:rPr>
          </w:rPrChange>
        </w:rPr>
        <w:fldChar w:fldCharType="separate"/>
      </w:r>
      <w:ins w:id="1431" w:author="Peto" w:date="2018-06-10T16:57:00Z">
        <w:r w:rsidRPr="00A82009">
          <w:rPr>
            <w:noProof/>
            <w:webHidden/>
          </w:rPr>
          <w:t>64</w:t>
        </w:r>
        <w:r w:rsidRPr="00A82009">
          <w:rPr>
            <w:noProof/>
            <w:webHidden/>
            <w:rPrChange w:id="1432" w:author="Peto" w:date="2018-06-14T07:18:00Z">
              <w:rPr>
                <w:noProof/>
                <w:webHidden/>
              </w:rPr>
            </w:rPrChange>
          </w:rPr>
          <w:fldChar w:fldCharType="end"/>
        </w:r>
        <w:r w:rsidRPr="00A82009">
          <w:rPr>
            <w:rStyle w:val="Hypertextovprepojenie"/>
            <w:noProof/>
            <w:rPrChange w:id="1433" w:author="Peto" w:date="2018-06-14T07:18:00Z">
              <w:rPr>
                <w:rStyle w:val="Hypertextovprepojenie"/>
                <w:noProof/>
              </w:rPr>
            </w:rPrChange>
          </w:rPr>
          <w:fldChar w:fldCharType="end"/>
        </w:r>
      </w:ins>
    </w:p>
    <w:p w14:paraId="69C3948B" w14:textId="0B1AF835" w:rsidR="00F95B9C" w:rsidRPr="00A82009" w:rsidRDefault="00F95B9C">
      <w:pPr>
        <w:pStyle w:val="Zoznamobrzkov"/>
        <w:tabs>
          <w:tab w:val="right" w:leader="dot" w:pos="8494"/>
        </w:tabs>
        <w:rPr>
          <w:ins w:id="1434" w:author="Peto" w:date="2018-06-10T16:57:00Z"/>
          <w:rFonts w:eastAsiaTheme="minorEastAsia" w:cstheme="minorBidi"/>
          <w:smallCaps w:val="0"/>
          <w:noProof/>
          <w:sz w:val="22"/>
          <w:szCs w:val="22"/>
        </w:rPr>
      </w:pPr>
      <w:ins w:id="1435" w:author="Peto" w:date="2018-06-10T16:57:00Z">
        <w:r w:rsidRPr="00A82009">
          <w:rPr>
            <w:rStyle w:val="Hypertextovprepojenie"/>
            <w:noProof/>
            <w:rPrChange w:id="143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1"</w:instrText>
        </w:r>
        <w:r w:rsidRPr="00A82009">
          <w:rPr>
            <w:rStyle w:val="Hypertextovprepojenie"/>
            <w:noProof/>
          </w:rPr>
          <w:instrText xml:space="preserve"> </w:instrText>
        </w:r>
        <w:r w:rsidRPr="00A82009">
          <w:rPr>
            <w:rStyle w:val="Hypertextovprepojenie"/>
            <w:noProof/>
            <w:rPrChange w:id="1437" w:author="Peto" w:date="2018-06-14T07:18:00Z">
              <w:rPr>
                <w:rStyle w:val="Hypertextovprepojenie"/>
                <w:noProof/>
              </w:rPr>
            </w:rPrChange>
          </w:rPr>
          <w:fldChar w:fldCharType="separate"/>
        </w:r>
        <w:r w:rsidRPr="00A82009">
          <w:rPr>
            <w:rStyle w:val="Hypertextovprepojenie"/>
            <w:noProof/>
            <w:lang w:bidi="en-US"/>
          </w:rPr>
          <w:t xml:space="preserve"> Obrázok 3.15: LI postupnosti hemodynamických parametrov.</w:t>
        </w:r>
        <w:r w:rsidRPr="00A82009">
          <w:rPr>
            <w:noProof/>
            <w:webHidden/>
          </w:rPr>
          <w:tab/>
        </w:r>
        <w:r w:rsidRPr="00A82009">
          <w:rPr>
            <w:noProof/>
            <w:webHidden/>
            <w:rPrChange w:id="1438" w:author="Peto" w:date="2018-06-14T07:18:00Z">
              <w:rPr>
                <w:noProof/>
                <w:webHidden/>
              </w:rPr>
            </w:rPrChange>
          </w:rPr>
          <w:fldChar w:fldCharType="begin"/>
        </w:r>
        <w:r w:rsidRPr="00A82009">
          <w:rPr>
            <w:noProof/>
            <w:webHidden/>
          </w:rPr>
          <w:instrText xml:space="preserve"> PAGEREF _Toc516413281 \h </w:instrText>
        </w:r>
      </w:ins>
      <w:r w:rsidRPr="00A82009">
        <w:rPr>
          <w:noProof/>
          <w:webHidden/>
          <w:rPrChange w:id="1439" w:author="Peto" w:date="2018-06-14T07:18:00Z">
            <w:rPr>
              <w:noProof/>
              <w:webHidden/>
            </w:rPr>
          </w:rPrChange>
        </w:rPr>
      </w:r>
      <w:r w:rsidRPr="00A82009">
        <w:rPr>
          <w:noProof/>
          <w:webHidden/>
          <w:rPrChange w:id="1440" w:author="Peto" w:date="2018-06-14T07:18:00Z">
            <w:rPr>
              <w:noProof/>
              <w:webHidden/>
            </w:rPr>
          </w:rPrChange>
        </w:rPr>
        <w:fldChar w:fldCharType="separate"/>
      </w:r>
      <w:ins w:id="1441" w:author="Peto" w:date="2018-06-10T16:57:00Z">
        <w:r w:rsidRPr="00A82009">
          <w:rPr>
            <w:noProof/>
            <w:webHidden/>
          </w:rPr>
          <w:t>65</w:t>
        </w:r>
        <w:r w:rsidRPr="00A82009">
          <w:rPr>
            <w:noProof/>
            <w:webHidden/>
            <w:rPrChange w:id="1442" w:author="Peto" w:date="2018-06-14T07:18:00Z">
              <w:rPr>
                <w:noProof/>
                <w:webHidden/>
              </w:rPr>
            </w:rPrChange>
          </w:rPr>
          <w:fldChar w:fldCharType="end"/>
        </w:r>
        <w:r w:rsidRPr="00A82009">
          <w:rPr>
            <w:rStyle w:val="Hypertextovprepojenie"/>
            <w:noProof/>
            <w:rPrChange w:id="1443" w:author="Peto" w:date="2018-06-14T07:18:00Z">
              <w:rPr>
                <w:rStyle w:val="Hypertextovprepojenie"/>
                <w:noProof/>
              </w:rPr>
            </w:rPrChange>
          </w:rPr>
          <w:fldChar w:fldCharType="end"/>
        </w:r>
      </w:ins>
    </w:p>
    <w:p w14:paraId="0F268C30" w14:textId="24B0CA25" w:rsidR="00F95B9C" w:rsidRPr="00A82009" w:rsidRDefault="00F95B9C">
      <w:pPr>
        <w:pStyle w:val="Zoznamobrzkov"/>
        <w:tabs>
          <w:tab w:val="right" w:leader="dot" w:pos="8494"/>
        </w:tabs>
        <w:rPr>
          <w:ins w:id="1444" w:author="Peto" w:date="2018-06-10T16:57:00Z"/>
          <w:rFonts w:eastAsiaTheme="minorEastAsia" w:cstheme="minorBidi"/>
          <w:smallCaps w:val="0"/>
          <w:noProof/>
          <w:sz w:val="22"/>
          <w:szCs w:val="22"/>
        </w:rPr>
      </w:pPr>
      <w:ins w:id="1445" w:author="Peto" w:date="2018-06-10T16:57:00Z">
        <w:r w:rsidRPr="00A82009">
          <w:rPr>
            <w:rStyle w:val="Hypertextovprepojenie"/>
            <w:noProof/>
            <w:rPrChange w:id="144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2"</w:instrText>
        </w:r>
        <w:r w:rsidRPr="00A82009">
          <w:rPr>
            <w:rStyle w:val="Hypertextovprepojenie"/>
            <w:noProof/>
          </w:rPr>
          <w:instrText xml:space="preserve"> </w:instrText>
        </w:r>
        <w:r w:rsidRPr="00A82009">
          <w:rPr>
            <w:rStyle w:val="Hypertextovprepojenie"/>
            <w:noProof/>
            <w:rPrChange w:id="1447" w:author="Peto" w:date="2018-06-14T07:18:00Z">
              <w:rPr>
                <w:rStyle w:val="Hypertextovprepojenie"/>
                <w:noProof/>
              </w:rPr>
            </w:rPrChange>
          </w:rPr>
          <w:fldChar w:fldCharType="separate"/>
        </w:r>
        <w:r w:rsidRPr="00A82009">
          <w:rPr>
            <w:rStyle w:val="Hypertextovprepojenie"/>
            <w:noProof/>
            <w:lang w:bidi="en-US"/>
          </w:rPr>
          <w:t xml:space="preserve"> Obrázok 3.16: Polárne diagramy znázorňujú odozvu kardiovaskulárnych parametrov na hlboké dýchanie s periodou  10 sekund .</w:t>
        </w:r>
        <w:r w:rsidRPr="00A82009">
          <w:rPr>
            <w:noProof/>
            <w:webHidden/>
          </w:rPr>
          <w:tab/>
        </w:r>
        <w:r w:rsidRPr="00A82009">
          <w:rPr>
            <w:noProof/>
            <w:webHidden/>
            <w:rPrChange w:id="1448" w:author="Peto" w:date="2018-06-14T07:18:00Z">
              <w:rPr>
                <w:noProof/>
                <w:webHidden/>
              </w:rPr>
            </w:rPrChange>
          </w:rPr>
          <w:fldChar w:fldCharType="begin"/>
        </w:r>
        <w:r w:rsidRPr="00A82009">
          <w:rPr>
            <w:noProof/>
            <w:webHidden/>
          </w:rPr>
          <w:instrText xml:space="preserve"> PAGEREF _Toc516413282 \h </w:instrText>
        </w:r>
      </w:ins>
      <w:r w:rsidRPr="00A82009">
        <w:rPr>
          <w:noProof/>
          <w:webHidden/>
          <w:rPrChange w:id="1449" w:author="Peto" w:date="2018-06-14T07:18:00Z">
            <w:rPr>
              <w:noProof/>
              <w:webHidden/>
            </w:rPr>
          </w:rPrChange>
        </w:rPr>
      </w:r>
      <w:r w:rsidRPr="00A82009">
        <w:rPr>
          <w:noProof/>
          <w:webHidden/>
          <w:rPrChange w:id="1450" w:author="Peto" w:date="2018-06-14T07:18:00Z">
            <w:rPr>
              <w:noProof/>
              <w:webHidden/>
            </w:rPr>
          </w:rPrChange>
        </w:rPr>
        <w:fldChar w:fldCharType="separate"/>
      </w:r>
      <w:ins w:id="1451" w:author="Peto" w:date="2018-06-10T16:57:00Z">
        <w:r w:rsidRPr="00A82009">
          <w:rPr>
            <w:noProof/>
            <w:webHidden/>
          </w:rPr>
          <w:t>69</w:t>
        </w:r>
        <w:r w:rsidRPr="00A82009">
          <w:rPr>
            <w:noProof/>
            <w:webHidden/>
            <w:rPrChange w:id="1452" w:author="Peto" w:date="2018-06-14T07:18:00Z">
              <w:rPr>
                <w:noProof/>
                <w:webHidden/>
              </w:rPr>
            </w:rPrChange>
          </w:rPr>
          <w:fldChar w:fldCharType="end"/>
        </w:r>
        <w:r w:rsidRPr="00A82009">
          <w:rPr>
            <w:rStyle w:val="Hypertextovprepojenie"/>
            <w:noProof/>
            <w:rPrChange w:id="1453" w:author="Peto" w:date="2018-06-14T07:18:00Z">
              <w:rPr>
                <w:rStyle w:val="Hypertextovprepojenie"/>
                <w:noProof/>
              </w:rPr>
            </w:rPrChange>
          </w:rPr>
          <w:fldChar w:fldCharType="end"/>
        </w:r>
      </w:ins>
    </w:p>
    <w:p w14:paraId="54DCD24C" w14:textId="77777777" w:rsidR="00F95B9C" w:rsidRPr="00A82009" w:rsidRDefault="00F95B9C">
      <w:pPr>
        <w:pStyle w:val="Zoznamobrzkov"/>
        <w:tabs>
          <w:tab w:val="right" w:leader="dot" w:pos="8494"/>
        </w:tabs>
        <w:rPr>
          <w:ins w:id="1454" w:author="Peto" w:date="2018-06-10T16:57:00Z"/>
          <w:rFonts w:eastAsiaTheme="minorEastAsia" w:cstheme="minorBidi"/>
          <w:smallCaps w:val="0"/>
          <w:noProof/>
          <w:sz w:val="22"/>
          <w:szCs w:val="22"/>
        </w:rPr>
      </w:pPr>
      <w:ins w:id="1455" w:author="Peto" w:date="2018-06-10T16:57:00Z">
        <w:r w:rsidRPr="00A82009">
          <w:rPr>
            <w:rStyle w:val="Hypertextovprepojenie"/>
            <w:noProof/>
            <w:rPrChange w:id="145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3"</w:instrText>
        </w:r>
        <w:r w:rsidRPr="00A82009">
          <w:rPr>
            <w:rStyle w:val="Hypertextovprepojenie"/>
            <w:noProof/>
          </w:rPr>
          <w:instrText xml:space="preserve"> </w:instrText>
        </w:r>
        <w:r w:rsidRPr="00A82009">
          <w:rPr>
            <w:rStyle w:val="Hypertextovprepojenie"/>
            <w:noProof/>
            <w:rPrChange w:id="1457" w:author="Peto" w:date="2018-06-14T07:18:00Z">
              <w:rPr>
                <w:rStyle w:val="Hypertextovprepojenie"/>
                <w:noProof/>
              </w:rPr>
            </w:rPrChange>
          </w:rPr>
          <w:fldChar w:fldCharType="separate"/>
        </w:r>
        <w:r w:rsidRPr="00A82009">
          <w:rPr>
            <w:rStyle w:val="Hypertextovprepojenie"/>
            <w:noProof/>
            <w:lang w:bidi="en-US"/>
          </w:rPr>
          <w:t>Obrázok 3.17: SV z impedancie krku a jeho porovnanie s meraním SV echokardiografiou</w:t>
        </w:r>
        <w:r w:rsidRPr="00A82009">
          <w:rPr>
            <w:noProof/>
            <w:webHidden/>
          </w:rPr>
          <w:tab/>
        </w:r>
        <w:r w:rsidRPr="00A82009">
          <w:rPr>
            <w:noProof/>
            <w:webHidden/>
            <w:rPrChange w:id="1458" w:author="Peto" w:date="2018-06-14T07:18:00Z">
              <w:rPr>
                <w:noProof/>
                <w:webHidden/>
              </w:rPr>
            </w:rPrChange>
          </w:rPr>
          <w:fldChar w:fldCharType="begin"/>
        </w:r>
        <w:r w:rsidRPr="00A82009">
          <w:rPr>
            <w:noProof/>
            <w:webHidden/>
          </w:rPr>
          <w:instrText xml:space="preserve"> PAGEREF _Toc516413283 \h </w:instrText>
        </w:r>
      </w:ins>
      <w:r w:rsidRPr="00A82009">
        <w:rPr>
          <w:noProof/>
          <w:webHidden/>
          <w:rPrChange w:id="1459" w:author="Peto" w:date="2018-06-14T07:18:00Z">
            <w:rPr>
              <w:noProof/>
              <w:webHidden/>
            </w:rPr>
          </w:rPrChange>
        </w:rPr>
      </w:r>
      <w:r w:rsidRPr="00A82009">
        <w:rPr>
          <w:noProof/>
          <w:webHidden/>
          <w:rPrChange w:id="1460" w:author="Peto" w:date="2018-06-14T07:18:00Z">
            <w:rPr>
              <w:noProof/>
              <w:webHidden/>
            </w:rPr>
          </w:rPrChange>
        </w:rPr>
        <w:fldChar w:fldCharType="separate"/>
      </w:r>
      <w:ins w:id="1461" w:author="Peto" w:date="2018-06-10T16:57:00Z">
        <w:r w:rsidRPr="00A82009">
          <w:rPr>
            <w:noProof/>
            <w:webHidden/>
          </w:rPr>
          <w:t>76</w:t>
        </w:r>
        <w:r w:rsidRPr="00A82009">
          <w:rPr>
            <w:noProof/>
            <w:webHidden/>
            <w:rPrChange w:id="1462" w:author="Peto" w:date="2018-06-14T07:18:00Z">
              <w:rPr>
                <w:noProof/>
                <w:webHidden/>
              </w:rPr>
            </w:rPrChange>
          </w:rPr>
          <w:fldChar w:fldCharType="end"/>
        </w:r>
        <w:r w:rsidRPr="00A82009">
          <w:rPr>
            <w:rStyle w:val="Hypertextovprepojenie"/>
            <w:noProof/>
            <w:rPrChange w:id="1463" w:author="Peto" w:date="2018-06-14T07:18:00Z">
              <w:rPr>
                <w:rStyle w:val="Hypertextovprepojenie"/>
                <w:noProof/>
              </w:rPr>
            </w:rPrChange>
          </w:rPr>
          <w:fldChar w:fldCharType="end"/>
        </w:r>
      </w:ins>
    </w:p>
    <w:p w14:paraId="367C84AD" w14:textId="77777777" w:rsidR="00F95B9C" w:rsidRPr="00A82009" w:rsidRDefault="00F95B9C">
      <w:pPr>
        <w:pStyle w:val="Zoznamobrzkov"/>
        <w:tabs>
          <w:tab w:val="right" w:leader="dot" w:pos="8494"/>
        </w:tabs>
        <w:rPr>
          <w:ins w:id="1464" w:author="Peto" w:date="2018-06-10T16:57:00Z"/>
          <w:rFonts w:eastAsiaTheme="minorEastAsia" w:cstheme="minorBidi"/>
          <w:smallCaps w:val="0"/>
          <w:noProof/>
          <w:sz w:val="22"/>
          <w:szCs w:val="22"/>
        </w:rPr>
      </w:pPr>
      <w:ins w:id="1465" w:author="Peto" w:date="2018-06-10T16:57:00Z">
        <w:r w:rsidRPr="00A82009">
          <w:rPr>
            <w:rStyle w:val="Hypertextovprepojenie"/>
            <w:noProof/>
            <w:rPrChange w:id="146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4"</w:instrText>
        </w:r>
        <w:r w:rsidRPr="00A82009">
          <w:rPr>
            <w:rStyle w:val="Hypertextovprepojenie"/>
            <w:noProof/>
          </w:rPr>
          <w:instrText xml:space="preserve"> </w:instrText>
        </w:r>
        <w:r w:rsidRPr="00A82009">
          <w:rPr>
            <w:rStyle w:val="Hypertextovprepojenie"/>
            <w:noProof/>
            <w:rPrChange w:id="1467" w:author="Peto" w:date="2018-06-14T07:18:00Z">
              <w:rPr>
                <w:rStyle w:val="Hypertextovprepojenie"/>
                <w:noProof/>
              </w:rPr>
            </w:rPrChange>
          </w:rPr>
          <w:fldChar w:fldCharType="separate"/>
        </w:r>
        <w:r w:rsidRPr="00A82009">
          <w:rPr>
            <w:rStyle w:val="Hypertextovprepojenie"/>
            <w:noProof/>
            <w:lang w:bidi="en-US"/>
          </w:rPr>
          <w:t>Obrázok 3.18. Výpočet SV z impedancie hrudníka a jeho porovnanie s meraním SV echokardiografiou</w:t>
        </w:r>
        <w:r w:rsidRPr="00A82009">
          <w:rPr>
            <w:noProof/>
            <w:webHidden/>
          </w:rPr>
          <w:tab/>
        </w:r>
        <w:r w:rsidRPr="00A82009">
          <w:rPr>
            <w:noProof/>
            <w:webHidden/>
            <w:rPrChange w:id="1468" w:author="Peto" w:date="2018-06-14T07:18:00Z">
              <w:rPr>
                <w:noProof/>
                <w:webHidden/>
              </w:rPr>
            </w:rPrChange>
          </w:rPr>
          <w:fldChar w:fldCharType="begin"/>
        </w:r>
        <w:r w:rsidRPr="00A82009">
          <w:rPr>
            <w:noProof/>
            <w:webHidden/>
          </w:rPr>
          <w:instrText xml:space="preserve"> PAGEREF _Toc516413284 \h </w:instrText>
        </w:r>
      </w:ins>
      <w:r w:rsidRPr="00A82009">
        <w:rPr>
          <w:noProof/>
          <w:webHidden/>
          <w:rPrChange w:id="1469" w:author="Peto" w:date="2018-06-14T07:18:00Z">
            <w:rPr>
              <w:noProof/>
              <w:webHidden/>
            </w:rPr>
          </w:rPrChange>
        </w:rPr>
      </w:r>
      <w:r w:rsidRPr="00A82009">
        <w:rPr>
          <w:noProof/>
          <w:webHidden/>
          <w:rPrChange w:id="1470" w:author="Peto" w:date="2018-06-14T07:18:00Z">
            <w:rPr>
              <w:noProof/>
              <w:webHidden/>
            </w:rPr>
          </w:rPrChange>
        </w:rPr>
        <w:fldChar w:fldCharType="separate"/>
      </w:r>
      <w:ins w:id="1471" w:author="Peto" w:date="2018-06-10T16:57:00Z">
        <w:r w:rsidRPr="00A82009">
          <w:rPr>
            <w:noProof/>
            <w:webHidden/>
          </w:rPr>
          <w:t>77</w:t>
        </w:r>
        <w:r w:rsidRPr="00A82009">
          <w:rPr>
            <w:noProof/>
            <w:webHidden/>
            <w:rPrChange w:id="1472" w:author="Peto" w:date="2018-06-14T07:18:00Z">
              <w:rPr>
                <w:noProof/>
                <w:webHidden/>
              </w:rPr>
            </w:rPrChange>
          </w:rPr>
          <w:fldChar w:fldCharType="end"/>
        </w:r>
        <w:r w:rsidRPr="00A82009">
          <w:rPr>
            <w:rStyle w:val="Hypertextovprepojenie"/>
            <w:noProof/>
            <w:rPrChange w:id="1473" w:author="Peto" w:date="2018-06-14T07:18:00Z">
              <w:rPr>
                <w:rStyle w:val="Hypertextovprepojenie"/>
                <w:noProof/>
              </w:rPr>
            </w:rPrChange>
          </w:rPr>
          <w:fldChar w:fldCharType="end"/>
        </w:r>
      </w:ins>
    </w:p>
    <w:p w14:paraId="61FABD3C" w14:textId="77777777" w:rsidR="00F95B9C" w:rsidRPr="00A82009" w:rsidRDefault="00F95B9C">
      <w:pPr>
        <w:pStyle w:val="Zoznamobrzkov"/>
        <w:tabs>
          <w:tab w:val="right" w:leader="dot" w:pos="8494"/>
        </w:tabs>
        <w:rPr>
          <w:ins w:id="1474" w:author="Peto" w:date="2018-06-10T16:57:00Z"/>
          <w:rFonts w:eastAsiaTheme="minorEastAsia" w:cstheme="minorBidi"/>
          <w:smallCaps w:val="0"/>
          <w:noProof/>
          <w:sz w:val="22"/>
          <w:szCs w:val="22"/>
        </w:rPr>
      </w:pPr>
      <w:ins w:id="1475" w:author="Peto" w:date="2018-06-10T16:57:00Z">
        <w:r w:rsidRPr="00A82009">
          <w:rPr>
            <w:rStyle w:val="Hypertextovprepojenie"/>
            <w:noProof/>
            <w:rPrChange w:id="147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5"</w:instrText>
        </w:r>
        <w:r w:rsidRPr="00A82009">
          <w:rPr>
            <w:rStyle w:val="Hypertextovprepojenie"/>
            <w:noProof/>
          </w:rPr>
          <w:instrText xml:space="preserve"> </w:instrText>
        </w:r>
        <w:r w:rsidRPr="00A82009">
          <w:rPr>
            <w:rStyle w:val="Hypertextovprepojenie"/>
            <w:noProof/>
            <w:rPrChange w:id="1477" w:author="Peto" w:date="2018-06-14T07:18:00Z">
              <w:rPr>
                <w:rStyle w:val="Hypertextovprepojenie"/>
                <w:noProof/>
              </w:rPr>
            </w:rPrChange>
          </w:rPr>
          <w:fldChar w:fldCharType="separate"/>
        </w:r>
        <w:r w:rsidRPr="00A82009">
          <w:rPr>
            <w:rStyle w:val="Hypertextovprepojenie"/>
            <w:noProof/>
            <w:lang w:bidi="en-US"/>
          </w:rPr>
          <w:t>Obrázok 3.19: Bland Altmanova analýza zhody medzi meraním SV z impedancie krku a echokardiografiou.</w:t>
        </w:r>
        <w:r w:rsidRPr="00A82009">
          <w:rPr>
            <w:noProof/>
            <w:webHidden/>
          </w:rPr>
          <w:tab/>
        </w:r>
        <w:r w:rsidRPr="00A82009">
          <w:rPr>
            <w:noProof/>
            <w:webHidden/>
            <w:rPrChange w:id="1478" w:author="Peto" w:date="2018-06-14T07:18:00Z">
              <w:rPr>
                <w:noProof/>
                <w:webHidden/>
              </w:rPr>
            </w:rPrChange>
          </w:rPr>
          <w:fldChar w:fldCharType="begin"/>
        </w:r>
        <w:r w:rsidRPr="00A82009">
          <w:rPr>
            <w:noProof/>
            <w:webHidden/>
          </w:rPr>
          <w:instrText xml:space="preserve"> PAGEREF _Toc516413285 \h </w:instrText>
        </w:r>
      </w:ins>
      <w:r w:rsidRPr="00A82009">
        <w:rPr>
          <w:noProof/>
          <w:webHidden/>
          <w:rPrChange w:id="1479" w:author="Peto" w:date="2018-06-14T07:18:00Z">
            <w:rPr>
              <w:noProof/>
              <w:webHidden/>
            </w:rPr>
          </w:rPrChange>
        </w:rPr>
      </w:r>
      <w:r w:rsidRPr="00A82009">
        <w:rPr>
          <w:noProof/>
          <w:webHidden/>
          <w:rPrChange w:id="1480" w:author="Peto" w:date="2018-06-14T07:18:00Z">
            <w:rPr>
              <w:noProof/>
              <w:webHidden/>
            </w:rPr>
          </w:rPrChange>
        </w:rPr>
        <w:fldChar w:fldCharType="separate"/>
      </w:r>
      <w:ins w:id="1481" w:author="Peto" w:date="2018-06-10T16:57:00Z">
        <w:r w:rsidRPr="00A82009">
          <w:rPr>
            <w:noProof/>
            <w:webHidden/>
          </w:rPr>
          <w:t>78</w:t>
        </w:r>
        <w:r w:rsidRPr="00A82009">
          <w:rPr>
            <w:noProof/>
            <w:webHidden/>
            <w:rPrChange w:id="1482" w:author="Peto" w:date="2018-06-14T07:18:00Z">
              <w:rPr>
                <w:noProof/>
                <w:webHidden/>
              </w:rPr>
            </w:rPrChange>
          </w:rPr>
          <w:fldChar w:fldCharType="end"/>
        </w:r>
        <w:r w:rsidRPr="00A82009">
          <w:rPr>
            <w:rStyle w:val="Hypertextovprepojenie"/>
            <w:noProof/>
            <w:rPrChange w:id="1483" w:author="Peto" w:date="2018-06-14T07:18:00Z">
              <w:rPr>
                <w:rStyle w:val="Hypertextovprepojenie"/>
                <w:noProof/>
              </w:rPr>
            </w:rPrChange>
          </w:rPr>
          <w:fldChar w:fldCharType="end"/>
        </w:r>
      </w:ins>
    </w:p>
    <w:p w14:paraId="6B3A7F36" w14:textId="77777777" w:rsidR="00F95B9C" w:rsidRPr="00A82009" w:rsidRDefault="00F95B9C">
      <w:pPr>
        <w:pStyle w:val="Zoznamobrzkov"/>
        <w:tabs>
          <w:tab w:val="right" w:leader="dot" w:pos="8494"/>
        </w:tabs>
        <w:rPr>
          <w:ins w:id="1484" w:author="Peto" w:date="2018-06-10T16:57:00Z"/>
          <w:rFonts w:eastAsiaTheme="minorEastAsia" w:cstheme="minorBidi"/>
          <w:smallCaps w:val="0"/>
          <w:noProof/>
          <w:sz w:val="22"/>
          <w:szCs w:val="22"/>
        </w:rPr>
      </w:pPr>
      <w:ins w:id="1485" w:author="Peto" w:date="2018-06-10T16:57:00Z">
        <w:r w:rsidRPr="00A82009">
          <w:rPr>
            <w:rStyle w:val="Hypertextovprepojenie"/>
            <w:noProof/>
            <w:rPrChange w:id="148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6"</w:instrText>
        </w:r>
        <w:r w:rsidRPr="00A82009">
          <w:rPr>
            <w:rStyle w:val="Hypertextovprepojenie"/>
            <w:noProof/>
          </w:rPr>
          <w:instrText xml:space="preserve"> </w:instrText>
        </w:r>
        <w:r w:rsidRPr="00A82009">
          <w:rPr>
            <w:rStyle w:val="Hypertextovprepojenie"/>
            <w:noProof/>
            <w:rPrChange w:id="1487" w:author="Peto" w:date="2018-06-14T07:18:00Z">
              <w:rPr>
                <w:rStyle w:val="Hypertextovprepojenie"/>
                <w:noProof/>
              </w:rPr>
            </w:rPrChange>
          </w:rPr>
          <w:fldChar w:fldCharType="separate"/>
        </w:r>
        <w:r w:rsidRPr="00A82009">
          <w:rPr>
            <w:rStyle w:val="Hypertextovprepojenie"/>
            <w:noProof/>
            <w:lang w:bidi="en-US"/>
          </w:rPr>
          <w:t>Obrázok 3.20: Bland Altmanova analýza zhody medzi meraním SV z impedancie hrudníka a echokardiografiou.</w:t>
        </w:r>
        <w:r w:rsidRPr="00A82009">
          <w:rPr>
            <w:noProof/>
            <w:webHidden/>
          </w:rPr>
          <w:tab/>
        </w:r>
        <w:r w:rsidRPr="00A82009">
          <w:rPr>
            <w:noProof/>
            <w:webHidden/>
            <w:rPrChange w:id="1488" w:author="Peto" w:date="2018-06-14T07:18:00Z">
              <w:rPr>
                <w:noProof/>
                <w:webHidden/>
              </w:rPr>
            </w:rPrChange>
          </w:rPr>
          <w:fldChar w:fldCharType="begin"/>
        </w:r>
        <w:r w:rsidRPr="00A82009">
          <w:rPr>
            <w:noProof/>
            <w:webHidden/>
          </w:rPr>
          <w:instrText xml:space="preserve"> PAGEREF _Toc516413286 \h </w:instrText>
        </w:r>
      </w:ins>
      <w:r w:rsidRPr="00A82009">
        <w:rPr>
          <w:noProof/>
          <w:webHidden/>
          <w:rPrChange w:id="1489" w:author="Peto" w:date="2018-06-14T07:18:00Z">
            <w:rPr>
              <w:noProof/>
              <w:webHidden/>
            </w:rPr>
          </w:rPrChange>
        </w:rPr>
      </w:r>
      <w:r w:rsidRPr="00A82009">
        <w:rPr>
          <w:noProof/>
          <w:webHidden/>
          <w:rPrChange w:id="1490" w:author="Peto" w:date="2018-06-14T07:18:00Z">
            <w:rPr>
              <w:noProof/>
              <w:webHidden/>
            </w:rPr>
          </w:rPrChange>
        </w:rPr>
        <w:fldChar w:fldCharType="separate"/>
      </w:r>
      <w:ins w:id="1491" w:author="Peto" w:date="2018-06-10T16:57:00Z">
        <w:r w:rsidRPr="00A82009">
          <w:rPr>
            <w:noProof/>
            <w:webHidden/>
          </w:rPr>
          <w:t>79</w:t>
        </w:r>
        <w:r w:rsidRPr="00A82009">
          <w:rPr>
            <w:noProof/>
            <w:webHidden/>
            <w:rPrChange w:id="1492" w:author="Peto" w:date="2018-06-14T07:18:00Z">
              <w:rPr>
                <w:noProof/>
                <w:webHidden/>
              </w:rPr>
            </w:rPrChange>
          </w:rPr>
          <w:fldChar w:fldCharType="end"/>
        </w:r>
        <w:r w:rsidRPr="00A82009">
          <w:rPr>
            <w:rStyle w:val="Hypertextovprepojenie"/>
            <w:noProof/>
            <w:rPrChange w:id="1493" w:author="Peto" w:date="2018-06-14T07:18:00Z">
              <w:rPr>
                <w:rStyle w:val="Hypertextovprepojenie"/>
                <w:noProof/>
              </w:rPr>
            </w:rPrChange>
          </w:rPr>
          <w:fldChar w:fldCharType="end"/>
        </w:r>
      </w:ins>
    </w:p>
    <w:p w14:paraId="3E2F2158" w14:textId="77777777" w:rsidR="00F95B9C" w:rsidRPr="00A82009" w:rsidRDefault="00F95B9C">
      <w:pPr>
        <w:pStyle w:val="Zoznamobrzkov"/>
        <w:tabs>
          <w:tab w:val="right" w:leader="dot" w:pos="8494"/>
        </w:tabs>
        <w:rPr>
          <w:ins w:id="1494" w:author="Peto" w:date="2018-06-10T16:57:00Z"/>
          <w:rFonts w:eastAsiaTheme="minorEastAsia" w:cstheme="minorBidi"/>
          <w:smallCaps w:val="0"/>
          <w:noProof/>
          <w:sz w:val="22"/>
          <w:szCs w:val="22"/>
        </w:rPr>
      </w:pPr>
      <w:ins w:id="1495" w:author="Peto" w:date="2018-06-10T16:57:00Z">
        <w:r w:rsidRPr="00A82009">
          <w:rPr>
            <w:rStyle w:val="Hypertextovprepojenie"/>
            <w:noProof/>
            <w:rPrChange w:id="1496" w:author="Peto" w:date="2018-06-14T07:18:00Z">
              <w:rPr>
                <w:rStyle w:val="Hypertextovprepojenie"/>
                <w:noProof/>
              </w:rPr>
            </w:rPrChange>
          </w:rPr>
          <w:lastRenderedPageBreak/>
          <w:fldChar w:fldCharType="begin"/>
        </w:r>
        <w:r w:rsidRPr="00A82009">
          <w:rPr>
            <w:rStyle w:val="Hypertextovprepojenie"/>
            <w:noProof/>
          </w:rPr>
          <w:instrText xml:space="preserve"> </w:instrText>
        </w:r>
        <w:r w:rsidRPr="00A82009">
          <w:rPr>
            <w:noProof/>
          </w:rPr>
          <w:instrText>HYPERLINK \l "_Toc516413287"</w:instrText>
        </w:r>
        <w:r w:rsidRPr="00A82009">
          <w:rPr>
            <w:rStyle w:val="Hypertextovprepojenie"/>
            <w:noProof/>
          </w:rPr>
          <w:instrText xml:space="preserve"> </w:instrText>
        </w:r>
        <w:r w:rsidRPr="00A82009">
          <w:rPr>
            <w:rStyle w:val="Hypertextovprepojenie"/>
            <w:noProof/>
            <w:rPrChange w:id="1497" w:author="Peto" w:date="2018-06-14T07:18:00Z">
              <w:rPr>
                <w:rStyle w:val="Hypertextovprepojenie"/>
                <w:noProof/>
              </w:rPr>
            </w:rPrChange>
          </w:rPr>
          <w:fldChar w:fldCharType="separate"/>
        </w:r>
        <w:r w:rsidRPr="00A82009">
          <w:rPr>
            <w:rStyle w:val="Hypertextovprepojenie"/>
            <w:noProof/>
            <w:lang w:bidi="en-US"/>
          </w:rPr>
          <w:t>Obrázok 3.21: Relatívne zmeny SV subjektu 53 pri záťaži.</w:t>
        </w:r>
        <w:r w:rsidRPr="00A82009">
          <w:rPr>
            <w:noProof/>
            <w:webHidden/>
          </w:rPr>
          <w:tab/>
        </w:r>
        <w:r w:rsidRPr="00A82009">
          <w:rPr>
            <w:noProof/>
            <w:webHidden/>
            <w:rPrChange w:id="1498" w:author="Peto" w:date="2018-06-14T07:18:00Z">
              <w:rPr>
                <w:noProof/>
                <w:webHidden/>
              </w:rPr>
            </w:rPrChange>
          </w:rPr>
          <w:fldChar w:fldCharType="begin"/>
        </w:r>
        <w:r w:rsidRPr="00A82009">
          <w:rPr>
            <w:noProof/>
            <w:webHidden/>
          </w:rPr>
          <w:instrText xml:space="preserve"> PAGEREF _Toc516413287 \h </w:instrText>
        </w:r>
      </w:ins>
      <w:r w:rsidRPr="00A82009">
        <w:rPr>
          <w:noProof/>
          <w:webHidden/>
          <w:rPrChange w:id="1499" w:author="Peto" w:date="2018-06-14T07:18:00Z">
            <w:rPr>
              <w:noProof/>
              <w:webHidden/>
            </w:rPr>
          </w:rPrChange>
        </w:rPr>
      </w:r>
      <w:r w:rsidRPr="00A82009">
        <w:rPr>
          <w:noProof/>
          <w:webHidden/>
          <w:rPrChange w:id="1500" w:author="Peto" w:date="2018-06-14T07:18:00Z">
            <w:rPr>
              <w:noProof/>
              <w:webHidden/>
            </w:rPr>
          </w:rPrChange>
        </w:rPr>
        <w:fldChar w:fldCharType="separate"/>
      </w:r>
      <w:ins w:id="1501" w:author="Peto" w:date="2018-06-10T16:57:00Z">
        <w:r w:rsidRPr="00A82009">
          <w:rPr>
            <w:noProof/>
            <w:webHidden/>
          </w:rPr>
          <w:t>81</w:t>
        </w:r>
        <w:r w:rsidRPr="00A82009">
          <w:rPr>
            <w:noProof/>
            <w:webHidden/>
            <w:rPrChange w:id="1502" w:author="Peto" w:date="2018-06-14T07:18:00Z">
              <w:rPr>
                <w:noProof/>
                <w:webHidden/>
              </w:rPr>
            </w:rPrChange>
          </w:rPr>
          <w:fldChar w:fldCharType="end"/>
        </w:r>
        <w:r w:rsidRPr="00A82009">
          <w:rPr>
            <w:rStyle w:val="Hypertextovprepojenie"/>
            <w:noProof/>
            <w:rPrChange w:id="1503" w:author="Peto" w:date="2018-06-14T07:18:00Z">
              <w:rPr>
                <w:rStyle w:val="Hypertextovprepojenie"/>
                <w:noProof/>
              </w:rPr>
            </w:rPrChange>
          </w:rPr>
          <w:fldChar w:fldCharType="end"/>
        </w:r>
      </w:ins>
    </w:p>
    <w:p w14:paraId="311F0802" w14:textId="77777777" w:rsidR="00F95B9C" w:rsidRPr="00A82009" w:rsidRDefault="00F95B9C">
      <w:pPr>
        <w:pStyle w:val="Zoznamobrzkov"/>
        <w:tabs>
          <w:tab w:val="right" w:leader="dot" w:pos="8494"/>
        </w:tabs>
        <w:rPr>
          <w:ins w:id="1504" w:author="Peto" w:date="2018-06-10T16:57:00Z"/>
          <w:rFonts w:eastAsiaTheme="minorEastAsia" w:cstheme="minorBidi"/>
          <w:smallCaps w:val="0"/>
          <w:noProof/>
          <w:sz w:val="22"/>
          <w:szCs w:val="22"/>
        </w:rPr>
      </w:pPr>
      <w:ins w:id="1505" w:author="Peto" w:date="2018-06-10T16:57:00Z">
        <w:r w:rsidRPr="00A82009">
          <w:rPr>
            <w:rStyle w:val="Hypertextovprepojenie"/>
            <w:noProof/>
            <w:rPrChange w:id="150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8"</w:instrText>
        </w:r>
        <w:r w:rsidRPr="00A82009">
          <w:rPr>
            <w:rStyle w:val="Hypertextovprepojenie"/>
            <w:noProof/>
          </w:rPr>
          <w:instrText xml:space="preserve"> </w:instrText>
        </w:r>
        <w:r w:rsidRPr="00A82009">
          <w:rPr>
            <w:rStyle w:val="Hypertextovprepojenie"/>
            <w:noProof/>
            <w:rPrChange w:id="1507" w:author="Peto" w:date="2018-06-14T07:18:00Z">
              <w:rPr>
                <w:rStyle w:val="Hypertextovprepojenie"/>
                <w:noProof/>
              </w:rPr>
            </w:rPrChange>
          </w:rPr>
          <w:fldChar w:fldCharType="separate"/>
        </w:r>
        <w:r w:rsidRPr="00A82009">
          <w:rPr>
            <w:rStyle w:val="Hypertextovprepojenie"/>
            <w:noProof/>
            <w:lang w:bidi="en-US"/>
          </w:rPr>
          <w:t>Obrázok 3.22: Relatívne zmeny SV subjektu 49 pri záťaži.</w:t>
        </w:r>
        <w:r w:rsidRPr="00A82009">
          <w:rPr>
            <w:noProof/>
            <w:webHidden/>
          </w:rPr>
          <w:tab/>
        </w:r>
        <w:r w:rsidRPr="00A82009">
          <w:rPr>
            <w:noProof/>
            <w:webHidden/>
            <w:rPrChange w:id="1508" w:author="Peto" w:date="2018-06-14T07:18:00Z">
              <w:rPr>
                <w:noProof/>
                <w:webHidden/>
              </w:rPr>
            </w:rPrChange>
          </w:rPr>
          <w:fldChar w:fldCharType="begin"/>
        </w:r>
        <w:r w:rsidRPr="00A82009">
          <w:rPr>
            <w:noProof/>
            <w:webHidden/>
          </w:rPr>
          <w:instrText xml:space="preserve"> PAGEREF _Toc516413288 \h </w:instrText>
        </w:r>
      </w:ins>
      <w:r w:rsidRPr="00A82009">
        <w:rPr>
          <w:noProof/>
          <w:webHidden/>
          <w:rPrChange w:id="1509" w:author="Peto" w:date="2018-06-14T07:18:00Z">
            <w:rPr>
              <w:noProof/>
              <w:webHidden/>
            </w:rPr>
          </w:rPrChange>
        </w:rPr>
      </w:r>
      <w:r w:rsidRPr="00A82009">
        <w:rPr>
          <w:noProof/>
          <w:webHidden/>
          <w:rPrChange w:id="1510" w:author="Peto" w:date="2018-06-14T07:18:00Z">
            <w:rPr>
              <w:noProof/>
              <w:webHidden/>
            </w:rPr>
          </w:rPrChange>
        </w:rPr>
        <w:fldChar w:fldCharType="separate"/>
      </w:r>
      <w:ins w:id="1511" w:author="Peto" w:date="2018-06-10T16:57:00Z">
        <w:r w:rsidRPr="00A82009">
          <w:rPr>
            <w:noProof/>
            <w:webHidden/>
          </w:rPr>
          <w:t>82</w:t>
        </w:r>
        <w:r w:rsidRPr="00A82009">
          <w:rPr>
            <w:noProof/>
            <w:webHidden/>
            <w:rPrChange w:id="1512" w:author="Peto" w:date="2018-06-14T07:18:00Z">
              <w:rPr>
                <w:noProof/>
                <w:webHidden/>
              </w:rPr>
            </w:rPrChange>
          </w:rPr>
          <w:fldChar w:fldCharType="end"/>
        </w:r>
        <w:r w:rsidRPr="00A82009">
          <w:rPr>
            <w:rStyle w:val="Hypertextovprepojenie"/>
            <w:noProof/>
            <w:rPrChange w:id="1513" w:author="Peto" w:date="2018-06-14T07:18:00Z">
              <w:rPr>
                <w:rStyle w:val="Hypertextovprepojenie"/>
                <w:noProof/>
              </w:rPr>
            </w:rPrChange>
          </w:rPr>
          <w:fldChar w:fldCharType="end"/>
        </w:r>
      </w:ins>
    </w:p>
    <w:p w14:paraId="0F9DD74A" w14:textId="77777777" w:rsidR="00B85020" w:rsidRPr="00A82009" w:rsidDel="00F95B9C" w:rsidRDefault="00B85020">
      <w:pPr>
        <w:pStyle w:val="Zoznamobrzkov"/>
        <w:tabs>
          <w:tab w:val="right" w:leader="dot" w:pos="8494"/>
        </w:tabs>
        <w:rPr>
          <w:del w:id="1514" w:author="Peto" w:date="2018-06-10T16:57:00Z"/>
          <w:rFonts w:eastAsiaTheme="minorEastAsia" w:cstheme="minorBidi"/>
          <w:smallCaps w:val="0"/>
          <w:noProof/>
          <w:sz w:val="22"/>
          <w:szCs w:val="22"/>
        </w:rPr>
      </w:pPr>
      <w:del w:id="1515" w:author="Peto" w:date="2018-06-10T16:57:00Z">
        <w:r w:rsidRPr="00A82009" w:rsidDel="00F95B9C">
          <w:rPr>
            <w:rPrChange w:id="1516" w:author="Peto" w:date="2018-06-14T07:18:00Z">
              <w:rPr>
                <w:rStyle w:val="Hypertextovprepojenie"/>
                <w:smallCaps w:val="0"/>
                <w:noProof/>
                <w:lang w:bidi="en-US"/>
              </w:rPr>
            </w:rPrChange>
          </w:rPr>
          <w:delText>Obrázok 1.1:Mechanická analógia2-prvkového Windkesselovho modelu</w:delText>
        </w:r>
        <w:r w:rsidRPr="00A82009" w:rsidDel="00F95B9C">
          <w:rPr>
            <w:smallCaps w:val="0"/>
            <w:noProof/>
            <w:webHidden/>
          </w:rPr>
          <w:tab/>
          <w:delText>7</w:delText>
        </w:r>
      </w:del>
    </w:p>
    <w:p w14:paraId="3558F518" w14:textId="77777777" w:rsidR="00B85020" w:rsidRPr="00A82009" w:rsidDel="00F95B9C" w:rsidRDefault="00B85020">
      <w:pPr>
        <w:pStyle w:val="Zoznamobrzkov"/>
        <w:tabs>
          <w:tab w:val="right" w:leader="dot" w:pos="8494"/>
        </w:tabs>
        <w:rPr>
          <w:del w:id="1517" w:author="Peto" w:date="2018-06-10T16:57:00Z"/>
          <w:rFonts w:eastAsiaTheme="minorEastAsia" w:cstheme="minorBidi"/>
          <w:smallCaps w:val="0"/>
          <w:noProof/>
          <w:sz w:val="22"/>
          <w:szCs w:val="22"/>
        </w:rPr>
      </w:pPr>
      <w:del w:id="1518" w:author="Peto" w:date="2018-06-10T16:57:00Z">
        <w:r w:rsidRPr="00A82009" w:rsidDel="00F95B9C">
          <w:rPr>
            <w:rPrChange w:id="1519" w:author="Peto" w:date="2018-06-14T07:18:00Z">
              <w:rPr>
                <w:rStyle w:val="Hypertextovprepojenie"/>
                <w:smallCaps w:val="0"/>
                <w:noProof/>
                <w:lang w:bidi="en-US"/>
              </w:rPr>
            </w:rPrChange>
          </w:rPr>
          <w:delText>Obrázok 1.2:Náhradná el. schéma 2-dielneho Windkesselovho modelu</w:delText>
        </w:r>
        <w:r w:rsidRPr="00A82009" w:rsidDel="00F95B9C">
          <w:rPr>
            <w:smallCaps w:val="0"/>
            <w:noProof/>
            <w:webHidden/>
          </w:rPr>
          <w:tab/>
          <w:delText>8</w:delText>
        </w:r>
      </w:del>
    </w:p>
    <w:p w14:paraId="30BF70F0" w14:textId="77777777" w:rsidR="00B85020" w:rsidRPr="00A82009" w:rsidDel="00F95B9C" w:rsidRDefault="00B85020">
      <w:pPr>
        <w:pStyle w:val="Zoznamobrzkov"/>
        <w:tabs>
          <w:tab w:val="right" w:leader="dot" w:pos="8494"/>
        </w:tabs>
        <w:rPr>
          <w:del w:id="1520" w:author="Peto" w:date="2018-06-10T16:57:00Z"/>
          <w:rFonts w:eastAsiaTheme="minorEastAsia" w:cstheme="minorBidi"/>
          <w:smallCaps w:val="0"/>
          <w:noProof/>
          <w:sz w:val="22"/>
          <w:szCs w:val="22"/>
        </w:rPr>
      </w:pPr>
      <w:del w:id="1521" w:author="Peto" w:date="2018-06-10T16:57:00Z">
        <w:r w:rsidRPr="00A82009" w:rsidDel="00F95B9C">
          <w:rPr>
            <w:rPrChange w:id="1522" w:author="Peto" w:date="2018-06-14T07:18:00Z">
              <w:rPr>
                <w:rStyle w:val="Hypertextovprepojenie"/>
                <w:smallCaps w:val="0"/>
                <w:noProof/>
                <w:lang w:bidi="en-US"/>
              </w:rPr>
            </w:rPrChange>
          </w:rPr>
          <w:delText>Obrázok 1.3: Tvar krivky arteriálneho krvného tlaku v rôznych artériách</w:delText>
        </w:r>
        <w:r w:rsidRPr="00A82009" w:rsidDel="00F95B9C">
          <w:rPr>
            <w:smallCaps w:val="0"/>
            <w:noProof/>
            <w:webHidden/>
          </w:rPr>
          <w:tab/>
          <w:delText>9</w:delText>
        </w:r>
      </w:del>
    </w:p>
    <w:p w14:paraId="3B5C6B26" w14:textId="77777777" w:rsidR="00B85020" w:rsidRPr="00A82009" w:rsidDel="00F95B9C" w:rsidRDefault="00B85020">
      <w:pPr>
        <w:pStyle w:val="Zoznamobrzkov"/>
        <w:tabs>
          <w:tab w:val="right" w:leader="dot" w:pos="8494"/>
        </w:tabs>
        <w:rPr>
          <w:del w:id="1523" w:author="Peto" w:date="2018-06-10T16:57:00Z"/>
          <w:rFonts w:eastAsiaTheme="minorEastAsia" w:cstheme="minorBidi"/>
          <w:smallCaps w:val="0"/>
          <w:noProof/>
          <w:sz w:val="22"/>
          <w:szCs w:val="22"/>
        </w:rPr>
      </w:pPr>
      <w:del w:id="1524" w:author="Peto" w:date="2018-06-10T16:57:00Z">
        <w:r w:rsidRPr="00A82009" w:rsidDel="00F95B9C">
          <w:rPr>
            <w:rPrChange w:id="1525" w:author="Peto" w:date="2018-06-14T07:18:00Z">
              <w:rPr>
                <w:rStyle w:val="Hypertextovprepojenie"/>
                <w:smallCaps w:val="0"/>
                <w:noProof/>
                <w:lang w:bidi="en-US"/>
              </w:rPr>
            </w:rPrChange>
          </w:rPr>
          <w:delText>Obrázok 1.4: Mechanická a elektrická analógia 2,3 a 4 dielneho Windkesselovho modelu</w:delText>
        </w:r>
        <w:r w:rsidRPr="00A82009" w:rsidDel="00F95B9C">
          <w:rPr>
            <w:smallCaps w:val="0"/>
            <w:noProof/>
            <w:webHidden/>
          </w:rPr>
          <w:tab/>
          <w:delText>10</w:delText>
        </w:r>
      </w:del>
    </w:p>
    <w:p w14:paraId="638760FA" w14:textId="77777777" w:rsidR="00B85020" w:rsidRPr="00A82009" w:rsidDel="00F95B9C" w:rsidRDefault="00B85020">
      <w:pPr>
        <w:pStyle w:val="Zoznamobrzkov"/>
        <w:tabs>
          <w:tab w:val="right" w:leader="dot" w:pos="8494"/>
        </w:tabs>
        <w:rPr>
          <w:del w:id="1526" w:author="Peto" w:date="2018-06-10T16:57:00Z"/>
          <w:rFonts w:eastAsiaTheme="minorEastAsia" w:cstheme="minorBidi"/>
          <w:smallCaps w:val="0"/>
          <w:noProof/>
          <w:sz w:val="22"/>
          <w:szCs w:val="22"/>
        </w:rPr>
      </w:pPr>
      <w:del w:id="1527" w:author="Peto" w:date="2018-06-10T16:57:00Z">
        <w:r w:rsidRPr="00A82009" w:rsidDel="00F95B9C">
          <w:rPr>
            <w:rPrChange w:id="1528" w:author="Peto" w:date="2018-06-14T07:18:00Z">
              <w:rPr>
                <w:rStyle w:val="Hypertextovprepojenie"/>
                <w:smallCaps w:val="0"/>
                <w:noProof/>
                <w:lang w:bidi="en-US"/>
              </w:rPr>
            </w:rPrChange>
          </w:rPr>
          <w:delText>Obrázok 1.5: Elektrická schéma paralelne zapojených odporov hrudníka.</w:delText>
        </w:r>
        <w:r w:rsidRPr="00A82009" w:rsidDel="00F95B9C">
          <w:rPr>
            <w:smallCaps w:val="0"/>
            <w:noProof/>
            <w:webHidden/>
          </w:rPr>
          <w:tab/>
          <w:delText>15</w:delText>
        </w:r>
      </w:del>
    </w:p>
    <w:p w14:paraId="5BA03E4B" w14:textId="77777777" w:rsidR="00B85020" w:rsidRPr="00A82009" w:rsidDel="00F95B9C" w:rsidRDefault="00B85020">
      <w:pPr>
        <w:pStyle w:val="Zoznamobrzkov"/>
        <w:tabs>
          <w:tab w:val="right" w:leader="dot" w:pos="8494"/>
        </w:tabs>
        <w:rPr>
          <w:del w:id="1529" w:author="Peto" w:date="2018-06-10T16:57:00Z"/>
          <w:rFonts w:eastAsiaTheme="minorEastAsia" w:cstheme="minorBidi"/>
          <w:smallCaps w:val="0"/>
          <w:noProof/>
          <w:sz w:val="22"/>
          <w:szCs w:val="22"/>
        </w:rPr>
      </w:pPr>
      <w:del w:id="1530" w:author="Peto" w:date="2018-06-10T16:57:00Z">
        <w:r w:rsidRPr="00A82009" w:rsidDel="00F95B9C">
          <w:rPr>
            <w:rPrChange w:id="1531" w:author="Peto" w:date="2018-06-14T07:18:00Z">
              <w:rPr>
                <w:rStyle w:val="Hypertextovprepojenie"/>
                <w:smallCaps w:val="0"/>
                <w:noProof/>
                <w:lang w:bidi="en-US"/>
              </w:rPr>
            </w:rPrChange>
          </w:rPr>
          <w:delText>Obrázok 1.6:Princíp zmeny vodivosti krvi</w:delText>
        </w:r>
        <w:r w:rsidRPr="00A82009" w:rsidDel="00F95B9C">
          <w:rPr>
            <w:smallCaps w:val="0"/>
            <w:noProof/>
            <w:webHidden/>
          </w:rPr>
          <w:tab/>
          <w:delText>16</w:delText>
        </w:r>
      </w:del>
    </w:p>
    <w:p w14:paraId="2D82BD88" w14:textId="77777777" w:rsidR="00B85020" w:rsidRPr="00A82009" w:rsidDel="00F95B9C" w:rsidRDefault="00B85020">
      <w:pPr>
        <w:pStyle w:val="Zoznamobrzkov"/>
        <w:tabs>
          <w:tab w:val="right" w:leader="dot" w:pos="8494"/>
        </w:tabs>
        <w:rPr>
          <w:del w:id="1532" w:author="Peto" w:date="2018-06-10T16:57:00Z"/>
          <w:rFonts w:eastAsiaTheme="minorEastAsia" w:cstheme="minorBidi"/>
          <w:smallCaps w:val="0"/>
          <w:noProof/>
          <w:sz w:val="22"/>
          <w:szCs w:val="22"/>
        </w:rPr>
      </w:pPr>
      <w:del w:id="1533" w:author="Peto" w:date="2018-06-10T16:57:00Z">
        <w:r w:rsidRPr="00A82009" w:rsidDel="00F95B9C">
          <w:rPr>
            <w:rPrChange w:id="1534" w:author="Peto" w:date="2018-06-14T07:18:00Z">
              <w:rPr>
                <w:rStyle w:val="Hypertextovprepojenie"/>
                <w:smallCaps w:val="0"/>
                <w:noProof/>
                <w:lang w:bidi="en-US"/>
              </w:rPr>
            </w:rPrChange>
          </w:rPr>
          <w:delText>Obrázok 1.7: Vzťah zmeny rýchlosti krvi a vodivosti krvi</w:delText>
        </w:r>
        <w:r w:rsidRPr="00A82009" w:rsidDel="00F95B9C">
          <w:rPr>
            <w:smallCaps w:val="0"/>
            <w:noProof/>
            <w:webHidden/>
          </w:rPr>
          <w:tab/>
          <w:delText>17</w:delText>
        </w:r>
      </w:del>
    </w:p>
    <w:p w14:paraId="0BADCEAB" w14:textId="77777777" w:rsidR="00B85020" w:rsidRPr="00A82009" w:rsidDel="00F95B9C" w:rsidRDefault="00B85020">
      <w:pPr>
        <w:pStyle w:val="Zoznamobrzkov"/>
        <w:tabs>
          <w:tab w:val="right" w:leader="dot" w:pos="8494"/>
        </w:tabs>
        <w:rPr>
          <w:del w:id="1535" w:author="Peto" w:date="2018-06-10T16:57:00Z"/>
          <w:rFonts w:eastAsiaTheme="minorEastAsia" w:cstheme="minorBidi"/>
          <w:smallCaps w:val="0"/>
          <w:noProof/>
          <w:sz w:val="22"/>
          <w:szCs w:val="22"/>
        </w:rPr>
      </w:pPr>
      <w:del w:id="1536" w:author="Peto" w:date="2018-06-10T16:57:00Z">
        <w:r w:rsidRPr="00A82009" w:rsidDel="00F95B9C">
          <w:rPr>
            <w:rPrChange w:id="1537" w:author="Peto" w:date="2018-06-14T07:18:00Z">
              <w:rPr>
                <w:rStyle w:val="Hypertextovprepojenie"/>
                <w:smallCaps w:val="0"/>
                <w:noProof/>
                <w:lang w:bidi="en-US"/>
              </w:rPr>
            </w:rPrChange>
          </w:rPr>
          <w:delText xml:space="preserve">Obrázok 1.8: Spätná extrapolácia </w:delText>
        </w:r>
        <m:oMath>
          <m:r>
            <m:rPr>
              <m:sty m:val="p"/>
            </m:rPr>
            <w:rPr>
              <w:rPrChange w:id="1538" w:author="Peto" w:date="2018-06-14T07:18:00Z">
                <w:rPr>
                  <w:rStyle w:val="Hypertextovprepojenie"/>
                  <w:rFonts w:ascii="Cambria Math" w:hAnsi="Cambria Math"/>
                  <w:smallCaps w:val="0"/>
                  <w:noProof/>
                  <w:lang w:bidi="en-US"/>
                </w:rPr>
              </w:rPrChange>
            </w:rPr>
            <m:t>∆Zmax⁡</m:t>
          </m:r>
        </m:oMath>
        <w:r w:rsidRPr="00A82009" w:rsidDel="00F95B9C">
          <w:rPr>
            <w:rPrChange w:id="1539" w:author="Peto" w:date="2018-06-14T07:18:00Z">
              <w:rPr>
                <w:rStyle w:val="Hypertextovprepojenie"/>
                <w:smallCaps w:val="0"/>
                <w:noProof/>
                <w:lang w:bidi="en-US"/>
              </w:rPr>
            </w:rPrChange>
          </w:rPr>
          <w:delText xml:space="preserve"> a dopredná extrapolácia </w:delText>
        </w:r>
        <m:oMath>
          <m:r>
            <m:rPr>
              <m:sty m:val="p"/>
            </m:rPr>
            <w:rPr>
              <w:rPrChange w:id="1540" w:author="Peto" w:date="2018-06-14T07:18:00Z">
                <w:rPr>
                  <w:rStyle w:val="Hypertextovprepojenie"/>
                  <w:rFonts w:ascii="Cambria Math" w:hAnsi="Cambria Math"/>
                  <w:smallCaps w:val="0"/>
                  <w:noProof/>
                  <w:lang w:bidi="en-US"/>
                </w:rPr>
              </w:rPrChange>
            </w:rPr>
            <m:t>-dZ/dtmax</m:t>
          </m:r>
        </m:oMath>
        <w:r w:rsidRPr="00A82009" w:rsidDel="00F95B9C">
          <w:rPr>
            <w:smallCaps w:val="0"/>
            <w:noProof/>
            <w:webHidden/>
          </w:rPr>
          <w:tab/>
          <w:delText>19</w:delText>
        </w:r>
      </w:del>
    </w:p>
    <w:p w14:paraId="25DE3BCE" w14:textId="77777777" w:rsidR="00B85020" w:rsidRPr="00A82009" w:rsidDel="00F95B9C" w:rsidRDefault="00B85020">
      <w:pPr>
        <w:pStyle w:val="Zoznamobrzkov"/>
        <w:tabs>
          <w:tab w:val="right" w:leader="dot" w:pos="8494"/>
        </w:tabs>
        <w:rPr>
          <w:del w:id="1541" w:author="Peto" w:date="2018-06-10T16:57:00Z"/>
          <w:rFonts w:eastAsiaTheme="minorEastAsia" w:cstheme="minorBidi"/>
          <w:smallCaps w:val="0"/>
          <w:noProof/>
          <w:sz w:val="22"/>
          <w:szCs w:val="22"/>
        </w:rPr>
      </w:pPr>
      <w:del w:id="1542" w:author="Peto" w:date="2018-06-10T16:57:00Z">
        <w:r w:rsidRPr="00A82009" w:rsidDel="00F95B9C">
          <w:rPr>
            <w:rPrChange w:id="1543" w:author="Peto" w:date="2018-06-14T07:18:00Z">
              <w:rPr>
                <w:rStyle w:val="Hypertextovprepojenie"/>
                <w:smallCaps w:val="0"/>
                <w:noProof/>
                <w:lang w:bidi="en-US"/>
              </w:rPr>
            </w:rPrChange>
          </w:rPr>
          <w:delText>Obrázok 1.9: Vzťah maximálneho toku krvi a </w:delText>
        </w:r>
        <m:oMath>
          <m:r>
            <m:rPr>
              <m:sty m:val="p"/>
            </m:rPr>
            <w:rPr>
              <w:rPrChange w:id="1544" w:author="Peto" w:date="2018-06-14T07:18:00Z">
                <w:rPr>
                  <w:rStyle w:val="Hypertextovprepojenie"/>
                  <w:rFonts w:ascii="Cambria Math" w:hAnsi="Cambria Math"/>
                  <w:smallCaps w:val="0"/>
                  <w:noProof/>
                  <w:lang w:bidi="en-US"/>
                </w:rPr>
              </w:rPrChange>
            </w:rPr>
            <m:t>-dZ/dtmax</m:t>
          </m:r>
        </m:oMath>
        <w:r w:rsidRPr="00A82009" w:rsidDel="00F95B9C">
          <w:rPr>
            <w:smallCaps w:val="0"/>
            <w:noProof/>
            <w:webHidden/>
          </w:rPr>
          <w:tab/>
          <w:delText>23</w:delText>
        </w:r>
      </w:del>
    </w:p>
    <w:p w14:paraId="59A924D4" w14:textId="77777777" w:rsidR="00B85020" w:rsidRPr="00A82009" w:rsidDel="00F95B9C" w:rsidRDefault="00B85020">
      <w:pPr>
        <w:pStyle w:val="Zoznamobrzkov"/>
        <w:tabs>
          <w:tab w:val="right" w:leader="dot" w:pos="8494"/>
        </w:tabs>
        <w:rPr>
          <w:del w:id="1545" w:author="Peto" w:date="2018-06-10T16:57:00Z"/>
          <w:rFonts w:eastAsiaTheme="minorEastAsia" w:cstheme="minorBidi"/>
          <w:smallCaps w:val="0"/>
          <w:noProof/>
          <w:sz w:val="22"/>
          <w:szCs w:val="22"/>
        </w:rPr>
      </w:pPr>
      <w:del w:id="1546" w:author="Peto" w:date="2018-06-10T16:57:00Z">
        <w:r w:rsidRPr="00A82009" w:rsidDel="00F95B9C">
          <w:rPr>
            <w:rPrChange w:id="1547" w:author="Peto" w:date="2018-06-14T07:18:00Z">
              <w:rPr>
                <w:rStyle w:val="Hypertextovprepojenie"/>
                <w:smallCaps w:val="0"/>
                <w:noProof/>
                <w:lang w:bidi="en-US"/>
              </w:rPr>
            </w:rPrChange>
          </w:rPr>
          <w:delText>Obrázok 1.10: Identifikovanie povodu -dZ/dtmax z krivky dP/dt</w:delText>
        </w:r>
        <w:r w:rsidRPr="00A82009" w:rsidDel="00F95B9C">
          <w:rPr>
            <w:smallCaps w:val="0"/>
            <w:noProof/>
            <w:webHidden/>
          </w:rPr>
          <w:tab/>
          <w:delText>24</w:delText>
        </w:r>
      </w:del>
    </w:p>
    <w:p w14:paraId="48F6AE6F" w14:textId="77777777" w:rsidR="00B85020" w:rsidRPr="00A82009" w:rsidDel="00F95B9C" w:rsidRDefault="00B85020">
      <w:pPr>
        <w:pStyle w:val="Zoznamobrzkov"/>
        <w:tabs>
          <w:tab w:val="right" w:leader="dot" w:pos="8494"/>
        </w:tabs>
        <w:rPr>
          <w:del w:id="1548" w:author="Peto" w:date="2018-06-10T16:57:00Z"/>
          <w:rFonts w:eastAsiaTheme="minorEastAsia" w:cstheme="minorBidi"/>
          <w:smallCaps w:val="0"/>
          <w:noProof/>
          <w:sz w:val="22"/>
          <w:szCs w:val="22"/>
        </w:rPr>
      </w:pPr>
      <w:del w:id="1549" w:author="Peto" w:date="2018-06-10T16:57:00Z">
        <w:r w:rsidRPr="00A82009" w:rsidDel="00F95B9C">
          <w:rPr>
            <w:rPrChange w:id="1550" w:author="Peto" w:date="2018-06-14T07:18:00Z">
              <w:rPr>
                <w:rStyle w:val="Hypertextovprepojenie"/>
                <w:smallCaps w:val="0"/>
                <w:noProof/>
                <w:lang w:bidi="en-US"/>
              </w:rPr>
            </w:rPrChange>
          </w:rPr>
          <w:delText>Obrázok 1.11: Rôzne tvary krivky -dZ/dt; počiatok systoly – B bod a koniec systoly – X bod</w:delText>
        </w:r>
        <w:r w:rsidRPr="00A82009" w:rsidDel="00F95B9C">
          <w:rPr>
            <w:smallCaps w:val="0"/>
            <w:noProof/>
            <w:webHidden/>
          </w:rPr>
          <w:tab/>
          <w:delText>29</w:delText>
        </w:r>
      </w:del>
    </w:p>
    <w:p w14:paraId="3A8EB4DC" w14:textId="77777777" w:rsidR="00B85020" w:rsidRPr="00A82009" w:rsidDel="00F95B9C" w:rsidRDefault="00B85020">
      <w:pPr>
        <w:pStyle w:val="Zoznamobrzkov"/>
        <w:tabs>
          <w:tab w:val="right" w:leader="dot" w:pos="8494"/>
        </w:tabs>
        <w:rPr>
          <w:del w:id="1551" w:author="Peto" w:date="2018-06-10T16:57:00Z"/>
          <w:rFonts w:eastAsiaTheme="minorEastAsia" w:cstheme="minorBidi"/>
          <w:smallCaps w:val="0"/>
          <w:noProof/>
          <w:sz w:val="22"/>
          <w:szCs w:val="22"/>
        </w:rPr>
      </w:pPr>
      <w:del w:id="1552" w:author="Peto" w:date="2018-06-10T16:57:00Z">
        <w:r w:rsidRPr="00A82009" w:rsidDel="00F95B9C">
          <w:rPr>
            <w:rPrChange w:id="1553" w:author="Peto" w:date="2018-06-14T07:18:00Z">
              <w:rPr>
                <w:rStyle w:val="Hypertextovprepojenie"/>
                <w:smallCaps w:val="0"/>
                <w:noProof/>
                <w:lang w:bidi="en-US"/>
              </w:rPr>
            </w:rPrChange>
          </w:rPr>
          <w:delText>Obrázok 3.1: Poloha meraných hemodynamických signálov na ľudskom tele.</w:delText>
        </w:r>
        <w:r w:rsidRPr="00A82009" w:rsidDel="00F95B9C">
          <w:rPr>
            <w:smallCaps w:val="0"/>
            <w:noProof/>
            <w:webHidden/>
          </w:rPr>
          <w:tab/>
          <w:delText>37</w:delText>
        </w:r>
      </w:del>
    </w:p>
    <w:p w14:paraId="0FBD4247" w14:textId="77777777" w:rsidR="00B85020" w:rsidRPr="00A82009" w:rsidDel="00F95B9C" w:rsidRDefault="00B85020">
      <w:pPr>
        <w:pStyle w:val="Zoznamobrzkov"/>
        <w:tabs>
          <w:tab w:val="right" w:leader="dot" w:pos="8494"/>
        </w:tabs>
        <w:rPr>
          <w:del w:id="1554" w:author="Peto" w:date="2018-06-10T16:57:00Z"/>
          <w:rFonts w:eastAsiaTheme="minorEastAsia" w:cstheme="minorBidi"/>
          <w:smallCaps w:val="0"/>
          <w:noProof/>
          <w:sz w:val="22"/>
          <w:szCs w:val="22"/>
        </w:rPr>
      </w:pPr>
      <w:del w:id="1555" w:author="Peto" w:date="2018-06-10T16:57:00Z">
        <w:r w:rsidRPr="00A82009" w:rsidDel="00F95B9C">
          <w:rPr>
            <w:rPrChange w:id="1556" w:author="Peto" w:date="2018-06-14T07:18:00Z">
              <w:rPr>
                <w:rStyle w:val="Hypertextovprepojenie"/>
                <w:smallCaps w:val="0"/>
                <w:noProof/>
                <w:lang w:bidi="en-US"/>
              </w:rPr>
            </w:rPrChange>
          </w:rPr>
          <w:delText>Obrázok 3.2: Dobrovoľník počas merania bioimpedančným monitorom MBM.</w:delText>
        </w:r>
        <w:r w:rsidRPr="00A82009" w:rsidDel="00F95B9C">
          <w:rPr>
            <w:smallCaps w:val="0"/>
            <w:noProof/>
            <w:webHidden/>
          </w:rPr>
          <w:tab/>
          <w:delText>39</w:delText>
        </w:r>
      </w:del>
    </w:p>
    <w:p w14:paraId="6AA455E9" w14:textId="77777777" w:rsidR="00B85020" w:rsidRPr="00A82009" w:rsidDel="00F95B9C" w:rsidRDefault="00B85020">
      <w:pPr>
        <w:pStyle w:val="Zoznamobrzkov"/>
        <w:tabs>
          <w:tab w:val="right" w:leader="dot" w:pos="8494"/>
        </w:tabs>
        <w:rPr>
          <w:del w:id="1557" w:author="Peto" w:date="2018-06-10T16:57:00Z"/>
          <w:rFonts w:eastAsiaTheme="minorEastAsia" w:cstheme="minorBidi"/>
          <w:smallCaps w:val="0"/>
          <w:noProof/>
          <w:sz w:val="22"/>
          <w:szCs w:val="22"/>
        </w:rPr>
      </w:pPr>
      <w:del w:id="1558" w:author="Peto" w:date="2018-06-10T16:57:00Z">
        <w:r w:rsidRPr="00A82009" w:rsidDel="00F95B9C">
          <w:rPr>
            <w:rPrChange w:id="1559" w:author="Peto" w:date="2018-06-14T07:18:00Z">
              <w:rPr>
                <w:rStyle w:val="Hypertextovprepojenie"/>
                <w:smallCaps w:val="0"/>
                <w:noProof/>
                <w:lang w:bidi="en-US"/>
              </w:rPr>
            </w:rPrChange>
          </w:rPr>
          <w:delText>Obrázok 3.3: Problémový tvar signálu -dZ/dt max. Nízky pomer signál-šum</w:delText>
        </w:r>
        <w:r w:rsidRPr="00A82009" w:rsidDel="00F95B9C">
          <w:rPr>
            <w:smallCaps w:val="0"/>
            <w:noProof/>
            <w:webHidden/>
          </w:rPr>
          <w:tab/>
          <w:delText>40</w:delText>
        </w:r>
      </w:del>
    </w:p>
    <w:p w14:paraId="3D80CDB8" w14:textId="77777777" w:rsidR="00B85020" w:rsidRPr="00A82009" w:rsidDel="00F95B9C" w:rsidRDefault="00B85020">
      <w:pPr>
        <w:pStyle w:val="Zoznamobrzkov"/>
        <w:tabs>
          <w:tab w:val="right" w:leader="dot" w:pos="8494"/>
        </w:tabs>
        <w:rPr>
          <w:del w:id="1560" w:author="Peto" w:date="2018-06-10T16:57:00Z"/>
          <w:rFonts w:eastAsiaTheme="minorEastAsia" w:cstheme="minorBidi"/>
          <w:smallCaps w:val="0"/>
          <w:noProof/>
          <w:sz w:val="22"/>
          <w:szCs w:val="22"/>
        </w:rPr>
      </w:pPr>
      <w:del w:id="1561" w:author="Peto" w:date="2018-06-10T16:57:00Z">
        <w:r w:rsidRPr="00A82009" w:rsidDel="00F95B9C">
          <w:rPr>
            <w:rPrChange w:id="1562" w:author="Peto" w:date="2018-06-14T07:18:00Z">
              <w:rPr>
                <w:rStyle w:val="Hypertextovprepojenie"/>
                <w:smallCaps w:val="0"/>
                <w:noProof/>
                <w:lang w:bidi="en-US"/>
              </w:rPr>
            </w:rPrChange>
          </w:rPr>
          <w:delText>Obrázok 3.4: Problémový tvar signálu -dZ/dt. V signály prítomný druhý vrchol -dZ/dt max</w:delText>
        </w:r>
        <w:r w:rsidRPr="00A82009" w:rsidDel="00F95B9C">
          <w:rPr>
            <w:smallCaps w:val="0"/>
            <w:noProof/>
            <w:webHidden/>
          </w:rPr>
          <w:tab/>
          <w:delText>41</w:delText>
        </w:r>
      </w:del>
    </w:p>
    <w:p w14:paraId="1160F246" w14:textId="77777777" w:rsidR="00B85020" w:rsidRPr="00A82009" w:rsidDel="00F95B9C" w:rsidRDefault="00B85020">
      <w:pPr>
        <w:pStyle w:val="Zoznamobrzkov"/>
        <w:tabs>
          <w:tab w:val="right" w:leader="dot" w:pos="8494"/>
        </w:tabs>
        <w:rPr>
          <w:del w:id="1563" w:author="Peto" w:date="2018-06-10T16:57:00Z"/>
          <w:rFonts w:eastAsiaTheme="minorEastAsia" w:cstheme="minorBidi"/>
          <w:smallCaps w:val="0"/>
          <w:noProof/>
          <w:sz w:val="22"/>
          <w:szCs w:val="22"/>
        </w:rPr>
      </w:pPr>
      <w:del w:id="1564" w:author="Peto" w:date="2018-06-10T16:57:00Z">
        <w:r w:rsidRPr="00A82009" w:rsidDel="00F95B9C">
          <w:rPr>
            <w:rPrChange w:id="1565" w:author="Peto" w:date="2018-06-14T07:18:00Z">
              <w:rPr>
                <w:rStyle w:val="Hypertextovprepojenie"/>
                <w:smallCaps w:val="0"/>
                <w:noProof/>
                <w:lang w:bidi="en-US"/>
              </w:rPr>
            </w:rPrChange>
          </w:rPr>
          <w:delText>Obrázok 3.5: Problémový tvar signálu -dZ/dt. Vrchol -dZ/dt max je rozdvojený</w:delText>
        </w:r>
        <w:r w:rsidRPr="00A82009" w:rsidDel="00F95B9C">
          <w:rPr>
            <w:smallCaps w:val="0"/>
            <w:noProof/>
            <w:webHidden/>
          </w:rPr>
          <w:tab/>
          <w:delText>41</w:delText>
        </w:r>
      </w:del>
    </w:p>
    <w:p w14:paraId="4F3B2685" w14:textId="77777777" w:rsidR="00B85020" w:rsidRPr="00A82009" w:rsidDel="00F95B9C" w:rsidRDefault="00B85020">
      <w:pPr>
        <w:pStyle w:val="Zoznamobrzkov"/>
        <w:tabs>
          <w:tab w:val="right" w:leader="dot" w:pos="8494"/>
        </w:tabs>
        <w:rPr>
          <w:del w:id="1566" w:author="Peto" w:date="2018-06-10T16:57:00Z"/>
          <w:rFonts w:eastAsiaTheme="minorEastAsia" w:cstheme="minorBidi"/>
          <w:smallCaps w:val="0"/>
          <w:noProof/>
          <w:sz w:val="22"/>
          <w:szCs w:val="22"/>
        </w:rPr>
      </w:pPr>
      <w:del w:id="1567" w:author="Peto" w:date="2018-06-10T16:57:00Z">
        <w:r w:rsidRPr="00A82009" w:rsidDel="00F95B9C">
          <w:rPr>
            <w:rPrChange w:id="1568" w:author="Peto" w:date="2018-06-14T07:18:00Z">
              <w:rPr>
                <w:rStyle w:val="Hypertextovprepojenie"/>
                <w:smallCaps w:val="0"/>
                <w:noProof/>
                <w:lang w:bidi="en-US"/>
              </w:rPr>
            </w:rPrChange>
          </w:rPr>
          <w:delText>Obrázok 3.6: Problémový tvar signálu -dZ/dt. Pravdepodobne nefyziologické rozdiely v po sebe nasledujúcich hodnotách -dZ/dt max</w:delText>
        </w:r>
        <w:r w:rsidRPr="00A82009" w:rsidDel="00F95B9C">
          <w:rPr>
            <w:smallCaps w:val="0"/>
            <w:noProof/>
            <w:webHidden/>
          </w:rPr>
          <w:tab/>
          <w:delText>41</w:delText>
        </w:r>
      </w:del>
    </w:p>
    <w:p w14:paraId="2B4193E9" w14:textId="77777777" w:rsidR="00B85020" w:rsidRPr="00A82009" w:rsidDel="00F95B9C" w:rsidRDefault="00B85020">
      <w:pPr>
        <w:pStyle w:val="Zoznamobrzkov"/>
        <w:tabs>
          <w:tab w:val="right" w:leader="dot" w:pos="8494"/>
        </w:tabs>
        <w:rPr>
          <w:del w:id="1569" w:author="Peto" w:date="2018-06-10T16:57:00Z"/>
          <w:rFonts w:eastAsiaTheme="minorEastAsia" w:cstheme="minorBidi"/>
          <w:smallCaps w:val="0"/>
          <w:noProof/>
          <w:sz w:val="22"/>
          <w:szCs w:val="22"/>
        </w:rPr>
      </w:pPr>
      <w:del w:id="1570" w:author="Peto" w:date="2018-06-10T16:57:00Z">
        <w:r w:rsidRPr="00A82009" w:rsidDel="00F95B9C">
          <w:rPr>
            <w:rPrChange w:id="1571" w:author="Peto" w:date="2018-06-14T07:18:00Z">
              <w:rPr>
                <w:rStyle w:val="Hypertextovprepojenie"/>
                <w:smallCaps w:val="0"/>
                <w:noProof/>
                <w:lang w:bidi="en-US"/>
              </w:rPr>
            </w:rPrChange>
          </w:rPr>
          <w:delText>Obrázok 3.7: Spektrum prvého srdečného zvuku S1 subjektu A.</w:delText>
        </w:r>
        <w:r w:rsidRPr="00A82009" w:rsidDel="00F95B9C">
          <w:rPr>
            <w:smallCaps w:val="0"/>
            <w:noProof/>
            <w:webHidden/>
          </w:rPr>
          <w:tab/>
          <w:delText>43</w:delText>
        </w:r>
      </w:del>
    </w:p>
    <w:p w14:paraId="0DD41216" w14:textId="77777777" w:rsidR="00B85020" w:rsidRPr="00A82009" w:rsidDel="00F95B9C" w:rsidRDefault="00B85020">
      <w:pPr>
        <w:pStyle w:val="Zoznamobrzkov"/>
        <w:tabs>
          <w:tab w:val="right" w:leader="dot" w:pos="8494"/>
        </w:tabs>
        <w:rPr>
          <w:del w:id="1572" w:author="Peto" w:date="2018-06-10T16:57:00Z"/>
          <w:rFonts w:eastAsiaTheme="minorEastAsia" w:cstheme="minorBidi"/>
          <w:smallCaps w:val="0"/>
          <w:noProof/>
          <w:sz w:val="22"/>
          <w:szCs w:val="22"/>
        </w:rPr>
      </w:pPr>
      <w:del w:id="1573" w:author="Peto" w:date="2018-06-10T16:57:00Z">
        <w:r w:rsidRPr="00A82009" w:rsidDel="00F95B9C">
          <w:rPr>
            <w:rPrChange w:id="1574" w:author="Peto" w:date="2018-06-14T07:18:00Z">
              <w:rPr>
                <w:rStyle w:val="Hypertextovprepojenie"/>
                <w:smallCaps w:val="0"/>
                <w:noProof/>
                <w:lang w:bidi="en-US"/>
              </w:rPr>
            </w:rPrChange>
          </w:rPr>
          <w:delText>Obrázok 3.8 Spektrum prvého srdečného zvuku S1 subjektu B.</w:delText>
        </w:r>
        <w:r w:rsidRPr="00A82009" w:rsidDel="00F95B9C">
          <w:rPr>
            <w:smallCaps w:val="0"/>
            <w:noProof/>
            <w:webHidden/>
          </w:rPr>
          <w:tab/>
          <w:delText>43</w:delText>
        </w:r>
      </w:del>
    </w:p>
    <w:p w14:paraId="1BC69190" w14:textId="77777777" w:rsidR="00B85020" w:rsidRPr="00A82009" w:rsidDel="00F95B9C" w:rsidRDefault="00B85020">
      <w:pPr>
        <w:pStyle w:val="Zoznamobrzkov"/>
        <w:tabs>
          <w:tab w:val="right" w:leader="dot" w:pos="8494"/>
        </w:tabs>
        <w:rPr>
          <w:del w:id="1575" w:author="Peto" w:date="2018-06-10T16:57:00Z"/>
          <w:rFonts w:eastAsiaTheme="minorEastAsia" w:cstheme="minorBidi"/>
          <w:smallCaps w:val="0"/>
          <w:noProof/>
          <w:sz w:val="22"/>
          <w:szCs w:val="22"/>
        </w:rPr>
      </w:pPr>
      <w:del w:id="1576" w:author="Peto" w:date="2018-06-10T16:57:00Z">
        <w:r w:rsidRPr="00A82009" w:rsidDel="00F95B9C">
          <w:rPr>
            <w:rPrChange w:id="1577" w:author="Peto" w:date="2018-06-14T07:18:00Z">
              <w:rPr>
                <w:rStyle w:val="Hypertextovprepojenie"/>
                <w:smallCaps w:val="0"/>
                <w:noProof/>
                <w:lang w:bidi="en-US"/>
              </w:rPr>
            </w:rPrChange>
          </w:rPr>
          <w:delText>Obrázok 3.9 Spektrum prvého srdečného zvuku S1 pre 30 ľudí.</w:delText>
        </w:r>
        <w:r w:rsidRPr="00A82009" w:rsidDel="00F95B9C">
          <w:rPr>
            <w:smallCaps w:val="0"/>
            <w:noProof/>
            <w:webHidden/>
          </w:rPr>
          <w:tab/>
          <w:delText>43</w:delText>
        </w:r>
      </w:del>
    </w:p>
    <w:p w14:paraId="2BCB044D" w14:textId="77777777" w:rsidR="00B85020" w:rsidRPr="00A82009" w:rsidDel="00F95B9C" w:rsidRDefault="00B85020">
      <w:pPr>
        <w:pStyle w:val="Zoznamobrzkov"/>
        <w:tabs>
          <w:tab w:val="right" w:leader="dot" w:pos="8494"/>
        </w:tabs>
        <w:rPr>
          <w:del w:id="1578" w:author="Peto" w:date="2018-06-10T16:57:00Z"/>
          <w:rFonts w:eastAsiaTheme="minorEastAsia" w:cstheme="minorBidi"/>
          <w:smallCaps w:val="0"/>
          <w:noProof/>
          <w:sz w:val="22"/>
          <w:szCs w:val="22"/>
        </w:rPr>
      </w:pPr>
      <w:del w:id="1579" w:author="Peto" w:date="2018-06-10T16:57:00Z">
        <w:r w:rsidRPr="00A82009" w:rsidDel="00F95B9C">
          <w:rPr>
            <w:rPrChange w:id="1580" w:author="Peto" w:date="2018-06-14T07:18:00Z">
              <w:rPr>
                <w:rStyle w:val="Hypertextovprepojenie"/>
                <w:smallCaps w:val="0"/>
                <w:noProof/>
                <w:lang w:bidi="en-US"/>
              </w:rPr>
            </w:rPrChange>
          </w:rPr>
          <w:delText>Obrázok 3.10: Detekcia prvého srdečného zvuku – S1</w:delText>
        </w:r>
        <w:r w:rsidRPr="00A82009" w:rsidDel="00F95B9C">
          <w:rPr>
            <w:smallCaps w:val="0"/>
            <w:noProof/>
            <w:webHidden/>
          </w:rPr>
          <w:tab/>
          <w:delText>48</w:delText>
        </w:r>
      </w:del>
    </w:p>
    <w:p w14:paraId="2670C049" w14:textId="77777777" w:rsidR="00B85020" w:rsidRPr="00A82009" w:rsidDel="00F95B9C" w:rsidRDefault="00B85020">
      <w:pPr>
        <w:pStyle w:val="Zoznamobrzkov"/>
        <w:tabs>
          <w:tab w:val="right" w:leader="dot" w:pos="8494"/>
        </w:tabs>
        <w:rPr>
          <w:del w:id="1581" w:author="Peto" w:date="2018-06-10T16:57:00Z"/>
          <w:rFonts w:eastAsiaTheme="minorEastAsia" w:cstheme="minorBidi"/>
          <w:smallCaps w:val="0"/>
          <w:noProof/>
          <w:sz w:val="22"/>
          <w:szCs w:val="22"/>
        </w:rPr>
      </w:pPr>
      <w:del w:id="1582" w:author="Peto" w:date="2018-06-10T16:57:00Z">
        <w:r w:rsidRPr="00A82009" w:rsidDel="00F95B9C">
          <w:rPr>
            <w:rPrChange w:id="1583" w:author="Peto" w:date="2018-06-14T07:18:00Z">
              <w:rPr>
                <w:rStyle w:val="Hypertextovprepojenie"/>
                <w:smallCaps w:val="0"/>
                <w:noProof/>
                <w:lang w:bidi="en-US"/>
              </w:rPr>
            </w:rPrChange>
          </w:rPr>
          <w:delText>Obrázok 3.11: Korelačne koeficienty respiračnej krivky a 10 oneskorených R-S1 kriviek.</w:delText>
        </w:r>
        <w:r w:rsidRPr="00A82009" w:rsidDel="00F95B9C">
          <w:rPr>
            <w:smallCaps w:val="0"/>
            <w:noProof/>
            <w:webHidden/>
          </w:rPr>
          <w:tab/>
          <w:delText>49</w:delText>
        </w:r>
      </w:del>
    </w:p>
    <w:p w14:paraId="4E8D80D8" w14:textId="77777777" w:rsidR="00B85020" w:rsidRPr="00A82009" w:rsidDel="00F95B9C" w:rsidRDefault="00B85020">
      <w:pPr>
        <w:pStyle w:val="Zoznamobrzkov"/>
        <w:tabs>
          <w:tab w:val="right" w:leader="dot" w:pos="8494"/>
        </w:tabs>
        <w:rPr>
          <w:del w:id="1584" w:author="Peto" w:date="2018-06-10T16:57:00Z"/>
          <w:rFonts w:eastAsiaTheme="minorEastAsia" w:cstheme="minorBidi"/>
          <w:smallCaps w:val="0"/>
          <w:noProof/>
          <w:sz w:val="22"/>
          <w:szCs w:val="22"/>
        </w:rPr>
      </w:pPr>
      <w:del w:id="1585" w:author="Peto" w:date="2018-06-10T16:57:00Z">
        <w:r w:rsidRPr="00A82009" w:rsidDel="00F95B9C">
          <w:rPr>
            <w:rPrChange w:id="1586" w:author="Peto" w:date="2018-06-14T07:18:00Z">
              <w:rPr>
                <w:rStyle w:val="Hypertextovprepojenie"/>
                <w:smallCaps w:val="0"/>
                <w:noProof/>
                <w:lang w:bidi="en-US"/>
              </w:rPr>
            </w:rPrChange>
          </w:rPr>
          <w:delText>Obrázok 3.12: Detekcia parametrov obehovej sústavy</w:delText>
        </w:r>
        <w:r w:rsidRPr="00A82009" w:rsidDel="00F95B9C">
          <w:rPr>
            <w:smallCaps w:val="0"/>
            <w:noProof/>
            <w:webHidden/>
          </w:rPr>
          <w:tab/>
          <w:delText>55</w:delText>
        </w:r>
      </w:del>
    </w:p>
    <w:p w14:paraId="2594AD85" w14:textId="77777777" w:rsidR="00B85020" w:rsidRPr="00A82009" w:rsidDel="00F95B9C" w:rsidRDefault="00B85020">
      <w:pPr>
        <w:pStyle w:val="Zoznamobrzkov"/>
        <w:tabs>
          <w:tab w:val="right" w:leader="dot" w:pos="8494"/>
        </w:tabs>
        <w:rPr>
          <w:del w:id="1587" w:author="Peto" w:date="2018-06-10T16:57:00Z"/>
          <w:rFonts w:eastAsiaTheme="minorEastAsia" w:cstheme="minorBidi"/>
          <w:smallCaps w:val="0"/>
          <w:noProof/>
          <w:sz w:val="22"/>
          <w:szCs w:val="22"/>
        </w:rPr>
      </w:pPr>
      <w:del w:id="1588" w:author="Peto" w:date="2018-06-10T16:57:00Z">
        <w:r w:rsidRPr="00A82009" w:rsidDel="00F95B9C">
          <w:rPr>
            <w:rPrChange w:id="1589" w:author="Peto" w:date="2018-06-14T07:18:00Z">
              <w:rPr>
                <w:rStyle w:val="Hypertextovprepojenie"/>
                <w:smallCaps w:val="0"/>
                <w:noProof/>
                <w:lang w:bidi="en-US"/>
              </w:rPr>
            </w:rPrChange>
          </w:rPr>
          <w:delText xml:space="preserve">Obrázok 3.13: Popisná štatistika parametra </w:delText>
        </w:r>
        <m:oMath>
          <m:r>
            <m:rPr>
              <m:sty m:val="p"/>
            </m:rPr>
            <w:rPr>
              <w:rPrChange w:id="1590" w:author="Peto" w:date="2018-06-14T07:18:00Z">
                <w:rPr>
                  <w:rStyle w:val="Hypertextovprepojenie"/>
                  <w:rFonts w:ascii="Cambria Math" w:hAnsi="Cambria Math"/>
                  <w:smallCaps w:val="0"/>
                  <w:noProof/>
                  <w:lang w:bidi="en-US"/>
                </w:rPr>
              </w:rPrChange>
            </w:rPr>
            <m:t>-dZ4(t)/dtmax</m:t>
          </m:r>
        </m:oMath>
        <w:r w:rsidRPr="00A82009" w:rsidDel="00F95B9C">
          <w:rPr>
            <w:rPrChange w:id="1591" w:author="Peto" w:date="2018-06-14T07:18:00Z">
              <w:rPr>
                <w:rStyle w:val="Hypertextovprepojenie"/>
                <w:b/>
                <w:smallCaps w:val="0"/>
                <w:noProof/>
                <w:lang w:bidi="en-US"/>
              </w:rPr>
            </w:rPrChange>
          </w:rPr>
          <w:delText>.</w:delText>
        </w:r>
        <w:r w:rsidRPr="00A82009" w:rsidDel="00F95B9C">
          <w:rPr>
            <w:smallCaps w:val="0"/>
            <w:noProof/>
            <w:webHidden/>
          </w:rPr>
          <w:tab/>
          <w:delText>58</w:delText>
        </w:r>
      </w:del>
    </w:p>
    <w:p w14:paraId="53D192FE" w14:textId="77777777" w:rsidR="00B85020" w:rsidRPr="00A82009" w:rsidDel="00F95B9C" w:rsidRDefault="00B85020">
      <w:pPr>
        <w:pStyle w:val="Zoznamobrzkov"/>
        <w:tabs>
          <w:tab w:val="right" w:leader="dot" w:pos="8494"/>
        </w:tabs>
        <w:rPr>
          <w:del w:id="1592" w:author="Peto" w:date="2018-06-10T16:57:00Z"/>
          <w:rFonts w:eastAsiaTheme="minorEastAsia" w:cstheme="minorBidi"/>
          <w:smallCaps w:val="0"/>
          <w:noProof/>
          <w:sz w:val="22"/>
          <w:szCs w:val="22"/>
        </w:rPr>
      </w:pPr>
      <w:del w:id="1593" w:author="Peto" w:date="2018-06-10T16:57:00Z">
        <w:r w:rsidRPr="00A82009" w:rsidDel="00F95B9C">
          <w:rPr>
            <w:rPrChange w:id="1594" w:author="Peto" w:date="2018-06-14T07:18:00Z">
              <w:rPr>
                <w:rStyle w:val="Hypertextovprepojenie"/>
                <w:smallCaps w:val="0"/>
                <w:noProof/>
              </w:rPr>
            </w:rPrChange>
          </w:rPr>
          <w:delText>Obrázok 3.14: Vytvorenie lineárne interpolovanej krivky parametra</w:delText>
        </w:r>
        <w:r w:rsidRPr="00A82009" w:rsidDel="00F95B9C">
          <w:rPr>
            <w:smallCaps w:val="0"/>
            <w:noProof/>
            <w:webHidden/>
          </w:rPr>
          <w:tab/>
          <w:delText>65</w:delText>
        </w:r>
      </w:del>
    </w:p>
    <w:p w14:paraId="2A0105A6" w14:textId="7EFB5C8A" w:rsidR="00B85020" w:rsidRPr="00A82009" w:rsidDel="00F95B9C" w:rsidRDefault="00B85020">
      <w:pPr>
        <w:pStyle w:val="Zoznamobrzkov"/>
        <w:tabs>
          <w:tab w:val="right" w:leader="dot" w:pos="8494"/>
        </w:tabs>
        <w:rPr>
          <w:del w:id="1595" w:author="Peto" w:date="2018-06-10T16:57:00Z"/>
          <w:rFonts w:eastAsiaTheme="minorEastAsia" w:cstheme="minorBidi"/>
          <w:smallCaps w:val="0"/>
          <w:noProof/>
          <w:sz w:val="22"/>
          <w:szCs w:val="22"/>
        </w:rPr>
      </w:pPr>
      <w:del w:id="1596" w:author="Peto" w:date="2018-06-10T16:57:00Z">
        <w:r w:rsidRPr="00A82009" w:rsidDel="00F95B9C">
          <w:rPr>
            <w:rPrChange w:id="1597" w:author="Peto" w:date="2018-06-14T07:18:00Z">
              <w:rPr>
                <w:rStyle w:val="Hypertextovprepojenie"/>
                <w:smallCaps w:val="0"/>
                <w:noProof/>
                <w:lang w:bidi="en-US"/>
              </w:rPr>
            </w:rPrChange>
          </w:rPr>
          <w:delText xml:space="preserve"> Obrázok 3.15: LI postupnosti hemodynamických parametrov.</w:delText>
        </w:r>
        <w:r w:rsidRPr="00A82009" w:rsidDel="00F95B9C">
          <w:rPr>
            <w:smallCaps w:val="0"/>
            <w:noProof/>
            <w:webHidden/>
          </w:rPr>
          <w:tab/>
          <w:delText>66</w:delText>
        </w:r>
      </w:del>
    </w:p>
    <w:p w14:paraId="04426FF3" w14:textId="0C1A207C" w:rsidR="00B85020" w:rsidRPr="00A82009" w:rsidDel="00F95B9C" w:rsidRDefault="00B85020">
      <w:pPr>
        <w:pStyle w:val="Zoznamobrzkov"/>
        <w:tabs>
          <w:tab w:val="right" w:leader="dot" w:pos="8494"/>
        </w:tabs>
        <w:rPr>
          <w:del w:id="1598" w:author="Peto" w:date="2018-06-10T16:57:00Z"/>
          <w:rFonts w:eastAsiaTheme="minorEastAsia" w:cstheme="minorBidi"/>
          <w:smallCaps w:val="0"/>
          <w:noProof/>
          <w:sz w:val="22"/>
          <w:szCs w:val="22"/>
        </w:rPr>
      </w:pPr>
      <w:del w:id="1599" w:author="Peto" w:date="2018-06-10T16:57:00Z">
        <w:r w:rsidRPr="00A82009" w:rsidDel="00F95B9C">
          <w:rPr>
            <w:rPrChange w:id="1600" w:author="Peto" w:date="2018-06-14T07:18:00Z">
              <w:rPr>
                <w:rStyle w:val="Hypertextovprepojenie"/>
                <w:smallCaps w:val="0"/>
                <w:noProof/>
                <w:lang w:bidi="en-US"/>
              </w:rPr>
            </w:rPrChange>
          </w:rPr>
          <w:delText xml:space="preserve"> Obrázok 3.16: Polárne diagramy znázorňujú odozvu kardiovaskulárnych parametrov na hlboké dýchanie (0,1Hz).</w:delText>
        </w:r>
        <w:r w:rsidRPr="00A82009" w:rsidDel="00F95B9C">
          <w:rPr>
            <w:smallCaps w:val="0"/>
            <w:noProof/>
            <w:webHidden/>
          </w:rPr>
          <w:tab/>
          <w:delText>70</w:delText>
        </w:r>
      </w:del>
    </w:p>
    <w:p w14:paraId="03CD6B10" w14:textId="77777777" w:rsidR="00B85020" w:rsidRPr="00A82009" w:rsidDel="00F95B9C" w:rsidRDefault="00B85020">
      <w:pPr>
        <w:pStyle w:val="Zoznamobrzkov"/>
        <w:tabs>
          <w:tab w:val="right" w:leader="dot" w:pos="8494"/>
        </w:tabs>
        <w:rPr>
          <w:del w:id="1601" w:author="Peto" w:date="2018-06-10T16:57:00Z"/>
          <w:rFonts w:eastAsiaTheme="minorEastAsia" w:cstheme="minorBidi"/>
          <w:smallCaps w:val="0"/>
          <w:noProof/>
          <w:sz w:val="22"/>
          <w:szCs w:val="22"/>
        </w:rPr>
      </w:pPr>
      <w:del w:id="1602" w:author="Peto" w:date="2018-06-10T16:57:00Z">
        <w:r w:rsidRPr="00A82009" w:rsidDel="00F95B9C">
          <w:rPr>
            <w:rPrChange w:id="1603" w:author="Peto" w:date="2018-06-14T07:18:00Z">
              <w:rPr>
                <w:rStyle w:val="Hypertextovprepojenie"/>
                <w:smallCaps w:val="0"/>
                <w:noProof/>
                <w:lang w:bidi="en-US"/>
              </w:rPr>
            </w:rPrChange>
          </w:rPr>
          <w:delText>Obrázok 3.17: Výpočet SV z impedancie krku a jeho porovnanie s meraním SV echokardiografiou</w:delText>
        </w:r>
        <w:r w:rsidRPr="00A82009" w:rsidDel="00F95B9C">
          <w:rPr>
            <w:smallCaps w:val="0"/>
            <w:noProof/>
            <w:webHidden/>
          </w:rPr>
          <w:tab/>
          <w:delText>77</w:delText>
        </w:r>
      </w:del>
    </w:p>
    <w:p w14:paraId="7A90F79C" w14:textId="77777777" w:rsidR="00B85020" w:rsidRPr="00A82009" w:rsidDel="00F95B9C" w:rsidRDefault="00B85020">
      <w:pPr>
        <w:pStyle w:val="Zoznamobrzkov"/>
        <w:tabs>
          <w:tab w:val="right" w:leader="dot" w:pos="8494"/>
        </w:tabs>
        <w:rPr>
          <w:del w:id="1604" w:author="Peto" w:date="2018-06-10T16:57:00Z"/>
          <w:rFonts w:eastAsiaTheme="minorEastAsia" w:cstheme="minorBidi"/>
          <w:smallCaps w:val="0"/>
          <w:noProof/>
          <w:sz w:val="22"/>
          <w:szCs w:val="22"/>
        </w:rPr>
      </w:pPr>
      <w:del w:id="1605" w:author="Peto" w:date="2018-06-10T16:57:00Z">
        <w:r w:rsidRPr="00A82009" w:rsidDel="00F95B9C">
          <w:rPr>
            <w:rPrChange w:id="1606" w:author="Peto" w:date="2018-06-14T07:18:00Z">
              <w:rPr>
                <w:rStyle w:val="Hypertextovprepojenie"/>
                <w:smallCaps w:val="0"/>
                <w:noProof/>
                <w:lang w:bidi="en-US"/>
              </w:rPr>
            </w:rPrChange>
          </w:rPr>
          <w:delText>Obrázok 3.18. Výpočet SV z impedancie hrudníka a jeho porovnanie s meraním SV echokardiografiou</w:delText>
        </w:r>
        <w:r w:rsidRPr="00A82009" w:rsidDel="00F95B9C">
          <w:rPr>
            <w:smallCaps w:val="0"/>
            <w:noProof/>
            <w:webHidden/>
          </w:rPr>
          <w:tab/>
          <w:delText>78</w:delText>
        </w:r>
      </w:del>
    </w:p>
    <w:p w14:paraId="267821B8" w14:textId="77777777" w:rsidR="00B85020" w:rsidRPr="00A82009" w:rsidDel="00F95B9C" w:rsidRDefault="00B85020">
      <w:pPr>
        <w:pStyle w:val="Zoznamobrzkov"/>
        <w:tabs>
          <w:tab w:val="right" w:leader="dot" w:pos="8494"/>
        </w:tabs>
        <w:rPr>
          <w:del w:id="1607" w:author="Peto" w:date="2018-06-10T16:57:00Z"/>
          <w:rFonts w:eastAsiaTheme="minorEastAsia" w:cstheme="minorBidi"/>
          <w:smallCaps w:val="0"/>
          <w:noProof/>
          <w:sz w:val="22"/>
          <w:szCs w:val="22"/>
        </w:rPr>
      </w:pPr>
      <w:del w:id="1608" w:author="Peto" w:date="2018-06-10T16:57:00Z">
        <w:r w:rsidRPr="00A82009" w:rsidDel="00F95B9C">
          <w:rPr>
            <w:rPrChange w:id="1609" w:author="Peto" w:date="2018-06-14T07:18:00Z">
              <w:rPr>
                <w:rStyle w:val="Hypertextovprepojenie"/>
                <w:smallCaps w:val="0"/>
                <w:noProof/>
                <w:lang w:bidi="en-US"/>
              </w:rPr>
            </w:rPrChange>
          </w:rPr>
          <w:delText>Obrázok 3.19: Bland Altmanova analýza zhody medzi meraním SV z impedancie krku a echokardiografiou.</w:delText>
        </w:r>
        <w:r w:rsidRPr="00A82009" w:rsidDel="00F95B9C">
          <w:rPr>
            <w:smallCaps w:val="0"/>
            <w:noProof/>
            <w:webHidden/>
          </w:rPr>
          <w:tab/>
          <w:delText>79</w:delText>
        </w:r>
      </w:del>
    </w:p>
    <w:p w14:paraId="69B26808" w14:textId="77777777" w:rsidR="00B85020" w:rsidRPr="00A82009" w:rsidDel="00F95B9C" w:rsidRDefault="00B85020">
      <w:pPr>
        <w:pStyle w:val="Zoznamobrzkov"/>
        <w:tabs>
          <w:tab w:val="right" w:leader="dot" w:pos="8494"/>
        </w:tabs>
        <w:rPr>
          <w:del w:id="1610" w:author="Peto" w:date="2018-06-10T16:57:00Z"/>
          <w:rFonts w:eastAsiaTheme="minorEastAsia" w:cstheme="minorBidi"/>
          <w:smallCaps w:val="0"/>
          <w:noProof/>
          <w:sz w:val="22"/>
          <w:szCs w:val="22"/>
        </w:rPr>
      </w:pPr>
      <w:del w:id="1611" w:author="Peto" w:date="2018-06-10T16:57:00Z">
        <w:r w:rsidRPr="00A82009" w:rsidDel="00F95B9C">
          <w:rPr>
            <w:rPrChange w:id="1612" w:author="Peto" w:date="2018-06-14T07:18:00Z">
              <w:rPr>
                <w:rStyle w:val="Hypertextovprepojenie"/>
                <w:smallCaps w:val="0"/>
                <w:noProof/>
                <w:lang w:bidi="en-US"/>
              </w:rPr>
            </w:rPrChange>
          </w:rPr>
          <w:delText>Obrázok 3.20: Bland Altmanova analýza zhody medzi meraním SV z impedancie hrudníka a echokardiografiou.</w:delText>
        </w:r>
        <w:r w:rsidRPr="00A82009" w:rsidDel="00F95B9C">
          <w:rPr>
            <w:smallCaps w:val="0"/>
            <w:noProof/>
            <w:webHidden/>
          </w:rPr>
          <w:tab/>
          <w:delText>80</w:delText>
        </w:r>
      </w:del>
    </w:p>
    <w:p w14:paraId="7C4DF316" w14:textId="77777777" w:rsidR="00B85020" w:rsidRPr="00A82009" w:rsidDel="00F95B9C" w:rsidRDefault="00B85020">
      <w:pPr>
        <w:pStyle w:val="Zoznamobrzkov"/>
        <w:tabs>
          <w:tab w:val="right" w:leader="dot" w:pos="8494"/>
        </w:tabs>
        <w:rPr>
          <w:del w:id="1613" w:author="Peto" w:date="2018-06-10T16:57:00Z"/>
          <w:rFonts w:eastAsiaTheme="minorEastAsia" w:cstheme="minorBidi"/>
          <w:smallCaps w:val="0"/>
          <w:noProof/>
          <w:sz w:val="22"/>
          <w:szCs w:val="22"/>
        </w:rPr>
      </w:pPr>
      <w:del w:id="1614" w:author="Peto" w:date="2018-06-10T16:57:00Z">
        <w:r w:rsidRPr="00A82009" w:rsidDel="00F95B9C">
          <w:rPr>
            <w:rPrChange w:id="1615" w:author="Peto" w:date="2018-06-14T07:18:00Z">
              <w:rPr>
                <w:rStyle w:val="Hypertextovprepojenie"/>
                <w:smallCaps w:val="0"/>
                <w:noProof/>
                <w:lang w:bidi="en-US"/>
              </w:rPr>
            </w:rPrChange>
          </w:rPr>
          <w:delText>Obrázok 3.21: Relatívne zmeny SV subjektu 53 pri záťaži.</w:delText>
        </w:r>
        <w:r w:rsidRPr="00A82009" w:rsidDel="00F95B9C">
          <w:rPr>
            <w:smallCaps w:val="0"/>
            <w:noProof/>
            <w:webHidden/>
          </w:rPr>
          <w:tab/>
          <w:delText>82</w:delText>
        </w:r>
      </w:del>
    </w:p>
    <w:p w14:paraId="5573A0AE" w14:textId="77777777" w:rsidR="00B85020" w:rsidRPr="00A82009" w:rsidDel="00F95B9C" w:rsidRDefault="00B85020">
      <w:pPr>
        <w:pStyle w:val="Zoznamobrzkov"/>
        <w:tabs>
          <w:tab w:val="right" w:leader="dot" w:pos="8494"/>
        </w:tabs>
        <w:rPr>
          <w:del w:id="1616" w:author="Peto" w:date="2018-06-10T16:57:00Z"/>
          <w:rFonts w:eastAsiaTheme="minorEastAsia" w:cstheme="minorBidi"/>
          <w:smallCaps w:val="0"/>
          <w:noProof/>
          <w:sz w:val="22"/>
          <w:szCs w:val="22"/>
        </w:rPr>
      </w:pPr>
      <w:del w:id="1617" w:author="Peto" w:date="2018-06-10T16:57:00Z">
        <w:r w:rsidRPr="00A82009" w:rsidDel="00F95B9C">
          <w:rPr>
            <w:rPrChange w:id="1618" w:author="Peto" w:date="2018-06-14T07:18:00Z">
              <w:rPr>
                <w:rStyle w:val="Hypertextovprepojenie"/>
                <w:smallCaps w:val="0"/>
                <w:noProof/>
                <w:lang w:bidi="en-US"/>
              </w:rPr>
            </w:rPrChange>
          </w:rPr>
          <w:delText>Obrázok 3.22: Relatívne zmeny SV subjektu 49 pri záťaži.</w:delText>
        </w:r>
        <w:r w:rsidRPr="00A82009" w:rsidDel="00F95B9C">
          <w:rPr>
            <w:smallCaps w:val="0"/>
            <w:noProof/>
            <w:webHidden/>
          </w:rPr>
          <w:tab/>
          <w:delText>83</w:delText>
        </w:r>
      </w:del>
    </w:p>
    <w:p w14:paraId="5C3C64F5" w14:textId="77777777" w:rsidR="00CE547F" w:rsidRPr="00A82009" w:rsidRDefault="00CE547F" w:rsidP="00CE547F">
      <w:pPr>
        <w:rPr>
          <w:noProof/>
          <w:rPrChange w:id="1619" w:author="Peto" w:date="2018-06-14T07:18:00Z">
            <w:rPr/>
          </w:rPrChange>
        </w:rPr>
      </w:pPr>
      <w:r w:rsidRPr="00A82009">
        <w:rPr>
          <w:noProof/>
          <w:rPrChange w:id="1620" w:author="Peto" w:date="2018-06-14T07:18:00Z">
            <w:rPr/>
          </w:rPrChange>
        </w:rPr>
        <w:fldChar w:fldCharType="end"/>
      </w:r>
    </w:p>
    <w:p w14:paraId="13F9F136" w14:textId="77777777" w:rsidR="00CE547F" w:rsidRPr="00A82009" w:rsidRDefault="00CE547F" w:rsidP="00CE547F">
      <w:pPr>
        <w:overflowPunct/>
        <w:autoSpaceDE/>
        <w:autoSpaceDN/>
        <w:adjustRightInd/>
        <w:spacing w:line="240" w:lineRule="auto"/>
        <w:textAlignment w:val="auto"/>
        <w:rPr>
          <w:noProof/>
          <w:rPrChange w:id="1621" w:author="Peto" w:date="2018-06-14T07:18:00Z">
            <w:rPr/>
          </w:rPrChange>
        </w:rPr>
      </w:pPr>
      <w:r w:rsidRPr="00A82009">
        <w:rPr>
          <w:noProof/>
          <w:rPrChange w:id="1622" w:author="Peto" w:date="2018-06-14T07:18:00Z">
            <w:rPr/>
          </w:rPrChange>
        </w:rPr>
        <w:br w:type="page"/>
      </w:r>
    </w:p>
    <w:p w14:paraId="76A74ECC" w14:textId="77777777" w:rsidR="00CE547F" w:rsidRPr="00A82009" w:rsidRDefault="00CE547F" w:rsidP="00CE547F">
      <w:pPr>
        <w:pStyle w:val="Nadpis1"/>
        <w:numPr>
          <w:ilvl w:val="0"/>
          <w:numId w:val="0"/>
        </w:numPr>
        <w:ind w:left="432" w:hanging="432"/>
        <w:rPr>
          <w:noProof/>
          <w:rPrChange w:id="1623" w:author="Peto" w:date="2018-06-14T07:18:00Z">
            <w:rPr/>
          </w:rPrChange>
        </w:rPr>
      </w:pPr>
      <w:bookmarkStart w:id="1624" w:name="_Toc516413199"/>
      <w:r w:rsidRPr="00A82009">
        <w:rPr>
          <w:noProof/>
          <w:rPrChange w:id="1625" w:author="Peto" w:date="2018-06-14T07:18:00Z">
            <w:rPr/>
          </w:rPrChange>
        </w:rPr>
        <w:lastRenderedPageBreak/>
        <w:t>ZOZNAM TABULIEK</w:t>
      </w:r>
      <w:bookmarkEnd w:id="1624"/>
    </w:p>
    <w:p w14:paraId="6CC36C60" w14:textId="77777777" w:rsidR="003E40AE" w:rsidRPr="00A82009" w:rsidRDefault="003E40AE" w:rsidP="003E40AE">
      <w:pPr>
        <w:rPr>
          <w:noProof/>
          <w:rPrChange w:id="1626" w:author="Peto" w:date="2018-06-14T07:18:00Z">
            <w:rPr/>
          </w:rPrChange>
        </w:rPr>
      </w:pPr>
    </w:p>
    <w:p w14:paraId="1D09921D" w14:textId="77777777" w:rsidR="00F95B9C" w:rsidRPr="00A82009" w:rsidRDefault="003E40AE">
      <w:pPr>
        <w:pStyle w:val="Zoznamobrzkov"/>
        <w:tabs>
          <w:tab w:val="right" w:leader="dot" w:pos="8494"/>
        </w:tabs>
        <w:rPr>
          <w:ins w:id="1627" w:author="Peto" w:date="2018-06-10T16:57:00Z"/>
          <w:rFonts w:eastAsiaTheme="minorEastAsia" w:cstheme="minorBidi"/>
          <w:smallCaps w:val="0"/>
          <w:noProof/>
          <w:sz w:val="22"/>
          <w:szCs w:val="22"/>
        </w:rPr>
      </w:pPr>
      <w:r w:rsidRPr="00A82009">
        <w:rPr>
          <w:noProof/>
          <w:rPrChange w:id="1628" w:author="Peto" w:date="2018-06-14T07:18:00Z">
            <w:rPr>
              <w:rFonts w:asciiTheme="majorHAnsi" w:hAnsiTheme="majorHAnsi" w:cs="Times New Roman"/>
              <w:smallCaps w:val="0"/>
              <w:sz w:val="24"/>
            </w:rPr>
          </w:rPrChange>
        </w:rPr>
        <w:fldChar w:fldCharType="begin"/>
      </w:r>
      <w:r w:rsidRPr="00A82009">
        <w:rPr>
          <w:noProof/>
          <w:rPrChange w:id="1629" w:author="Peto" w:date="2018-06-14T07:18:00Z">
            <w:rPr/>
          </w:rPrChange>
        </w:rPr>
        <w:instrText xml:space="preserve"> TOC \h \z \c "Tabuľka" </w:instrText>
      </w:r>
      <w:r w:rsidRPr="00A82009">
        <w:rPr>
          <w:noProof/>
          <w:rPrChange w:id="1630" w:author="Peto" w:date="2018-06-14T07:18:00Z">
            <w:rPr>
              <w:rFonts w:asciiTheme="majorHAnsi" w:hAnsiTheme="majorHAnsi" w:cs="Times New Roman"/>
              <w:smallCaps w:val="0"/>
              <w:sz w:val="24"/>
            </w:rPr>
          </w:rPrChange>
        </w:rPr>
        <w:fldChar w:fldCharType="separate"/>
      </w:r>
      <w:ins w:id="1631" w:author="Peto" w:date="2018-06-10T16:57:00Z">
        <w:r w:rsidR="00F95B9C" w:rsidRPr="00A82009">
          <w:rPr>
            <w:rStyle w:val="Hypertextovprepojenie"/>
            <w:noProof/>
            <w:rPrChange w:id="1632" w:author="Peto" w:date="2018-06-14T07:18:00Z">
              <w:rPr>
                <w:rStyle w:val="Hypertextovprepojenie"/>
                <w:noProof/>
              </w:rPr>
            </w:rPrChange>
          </w:rPr>
          <w:fldChar w:fldCharType="begin"/>
        </w:r>
        <w:r w:rsidR="00F95B9C" w:rsidRPr="00A82009">
          <w:rPr>
            <w:rStyle w:val="Hypertextovprepojenie"/>
            <w:noProof/>
          </w:rPr>
          <w:instrText xml:space="preserve"> </w:instrText>
        </w:r>
        <w:r w:rsidR="00F95B9C" w:rsidRPr="00A82009">
          <w:rPr>
            <w:noProof/>
          </w:rPr>
          <w:instrText>HYPERLINK \l "_Toc516413289"</w:instrText>
        </w:r>
        <w:r w:rsidR="00F95B9C" w:rsidRPr="00A82009">
          <w:rPr>
            <w:rStyle w:val="Hypertextovprepojenie"/>
            <w:noProof/>
          </w:rPr>
          <w:instrText xml:space="preserve"> </w:instrText>
        </w:r>
        <w:r w:rsidR="00F95B9C" w:rsidRPr="00A82009">
          <w:rPr>
            <w:rStyle w:val="Hypertextovprepojenie"/>
            <w:noProof/>
            <w:rPrChange w:id="1633" w:author="Peto" w:date="2018-06-14T07:18:00Z">
              <w:rPr>
                <w:rStyle w:val="Hypertextovprepojenie"/>
                <w:noProof/>
              </w:rPr>
            </w:rPrChange>
          </w:rPr>
          <w:fldChar w:fldCharType="separate"/>
        </w:r>
        <w:r w:rsidR="00F95B9C" w:rsidRPr="00A82009">
          <w:rPr>
            <w:rStyle w:val="Hypertextovprepojenie"/>
            <w:noProof/>
            <w:lang w:bidi="en-US"/>
          </w:rPr>
          <w:t>Tabuľka 1: Komponenty obehovej sústavy.</w:t>
        </w:r>
        <w:r w:rsidR="00F95B9C" w:rsidRPr="00A82009">
          <w:rPr>
            <w:noProof/>
            <w:webHidden/>
          </w:rPr>
          <w:tab/>
        </w:r>
        <w:r w:rsidR="00F95B9C" w:rsidRPr="00A82009">
          <w:rPr>
            <w:noProof/>
            <w:webHidden/>
            <w:rPrChange w:id="1634" w:author="Peto" w:date="2018-06-14T07:18:00Z">
              <w:rPr>
                <w:noProof/>
                <w:webHidden/>
              </w:rPr>
            </w:rPrChange>
          </w:rPr>
          <w:fldChar w:fldCharType="begin"/>
        </w:r>
        <w:r w:rsidR="00F95B9C" w:rsidRPr="00A82009">
          <w:rPr>
            <w:noProof/>
            <w:webHidden/>
          </w:rPr>
          <w:instrText xml:space="preserve"> PAGEREF _Toc516413289 \h </w:instrText>
        </w:r>
      </w:ins>
      <w:r w:rsidR="00F95B9C" w:rsidRPr="00A82009">
        <w:rPr>
          <w:noProof/>
          <w:webHidden/>
          <w:rPrChange w:id="1635" w:author="Peto" w:date="2018-06-14T07:18:00Z">
            <w:rPr>
              <w:noProof/>
              <w:webHidden/>
            </w:rPr>
          </w:rPrChange>
        </w:rPr>
      </w:r>
      <w:r w:rsidR="00F95B9C" w:rsidRPr="00A82009">
        <w:rPr>
          <w:noProof/>
          <w:webHidden/>
          <w:rPrChange w:id="1636" w:author="Peto" w:date="2018-06-14T07:18:00Z">
            <w:rPr>
              <w:noProof/>
              <w:webHidden/>
            </w:rPr>
          </w:rPrChange>
        </w:rPr>
        <w:fldChar w:fldCharType="separate"/>
      </w:r>
      <w:ins w:id="1637" w:author="Peto" w:date="2018-06-10T16:58:00Z">
        <w:r w:rsidR="00F95B9C" w:rsidRPr="00A82009">
          <w:rPr>
            <w:noProof/>
            <w:webHidden/>
          </w:rPr>
          <w:t>4</w:t>
        </w:r>
      </w:ins>
      <w:ins w:id="1638" w:author="Peto" w:date="2018-06-10T16:57:00Z">
        <w:r w:rsidR="00F95B9C" w:rsidRPr="00A82009">
          <w:rPr>
            <w:noProof/>
            <w:webHidden/>
            <w:rPrChange w:id="1639" w:author="Peto" w:date="2018-06-14T07:18:00Z">
              <w:rPr>
                <w:noProof/>
                <w:webHidden/>
              </w:rPr>
            </w:rPrChange>
          </w:rPr>
          <w:fldChar w:fldCharType="end"/>
        </w:r>
        <w:r w:rsidR="00F95B9C" w:rsidRPr="00A82009">
          <w:rPr>
            <w:rStyle w:val="Hypertextovprepojenie"/>
            <w:noProof/>
            <w:rPrChange w:id="1640" w:author="Peto" w:date="2018-06-14T07:18:00Z">
              <w:rPr>
                <w:rStyle w:val="Hypertextovprepojenie"/>
                <w:noProof/>
              </w:rPr>
            </w:rPrChange>
          </w:rPr>
          <w:fldChar w:fldCharType="end"/>
        </w:r>
      </w:ins>
    </w:p>
    <w:p w14:paraId="133725F9" w14:textId="77777777" w:rsidR="00F95B9C" w:rsidRPr="00A82009" w:rsidRDefault="00F95B9C">
      <w:pPr>
        <w:pStyle w:val="Zoznamobrzkov"/>
        <w:tabs>
          <w:tab w:val="right" w:leader="dot" w:pos="8494"/>
        </w:tabs>
        <w:rPr>
          <w:ins w:id="1641" w:author="Peto" w:date="2018-06-10T16:57:00Z"/>
          <w:rFonts w:eastAsiaTheme="minorEastAsia" w:cstheme="minorBidi"/>
          <w:smallCaps w:val="0"/>
          <w:noProof/>
          <w:sz w:val="22"/>
          <w:szCs w:val="22"/>
        </w:rPr>
      </w:pPr>
      <w:ins w:id="1642" w:author="Peto" w:date="2018-06-10T16:57:00Z">
        <w:r w:rsidRPr="00A82009">
          <w:rPr>
            <w:rStyle w:val="Hypertextovprepojenie"/>
            <w:noProof/>
            <w:rPrChange w:id="1643"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0"</w:instrText>
        </w:r>
        <w:r w:rsidRPr="00A82009">
          <w:rPr>
            <w:rStyle w:val="Hypertextovprepojenie"/>
            <w:noProof/>
          </w:rPr>
          <w:instrText xml:space="preserve"> </w:instrText>
        </w:r>
        <w:r w:rsidRPr="00A82009">
          <w:rPr>
            <w:rStyle w:val="Hypertextovprepojenie"/>
            <w:noProof/>
            <w:rPrChange w:id="1644" w:author="Peto" w:date="2018-06-14T07:18:00Z">
              <w:rPr>
                <w:rStyle w:val="Hypertextovprepojenie"/>
                <w:noProof/>
              </w:rPr>
            </w:rPrChange>
          </w:rPr>
          <w:fldChar w:fldCharType="separate"/>
        </w:r>
        <w:r w:rsidRPr="00A82009">
          <w:rPr>
            <w:rStyle w:val="Hypertextovprepojenie"/>
            <w:noProof/>
            <w:lang w:bidi="en-US"/>
          </w:rPr>
          <w:t>Tabuľka 2: Charakteristiky meraných dobrovoľníkov.</w:t>
        </w:r>
        <w:r w:rsidRPr="00A82009">
          <w:rPr>
            <w:noProof/>
            <w:webHidden/>
          </w:rPr>
          <w:tab/>
        </w:r>
        <w:r w:rsidRPr="00A82009">
          <w:rPr>
            <w:noProof/>
            <w:webHidden/>
            <w:rPrChange w:id="1645" w:author="Peto" w:date="2018-06-14T07:18:00Z">
              <w:rPr>
                <w:noProof/>
                <w:webHidden/>
              </w:rPr>
            </w:rPrChange>
          </w:rPr>
          <w:fldChar w:fldCharType="begin"/>
        </w:r>
        <w:r w:rsidRPr="00A82009">
          <w:rPr>
            <w:noProof/>
            <w:webHidden/>
          </w:rPr>
          <w:instrText xml:space="preserve"> PAGEREF _Toc516413290 \h </w:instrText>
        </w:r>
      </w:ins>
      <w:r w:rsidRPr="00A82009">
        <w:rPr>
          <w:noProof/>
          <w:webHidden/>
          <w:rPrChange w:id="1646" w:author="Peto" w:date="2018-06-14T07:18:00Z">
            <w:rPr>
              <w:noProof/>
              <w:webHidden/>
            </w:rPr>
          </w:rPrChange>
        </w:rPr>
      </w:r>
      <w:r w:rsidRPr="00A82009">
        <w:rPr>
          <w:noProof/>
          <w:webHidden/>
          <w:rPrChange w:id="1647" w:author="Peto" w:date="2018-06-14T07:18:00Z">
            <w:rPr>
              <w:noProof/>
              <w:webHidden/>
            </w:rPr>
          </w:rPrChange>
        </w:rPr>
        <w:fldChar w:fldCharType="separate"/>
      </w:r>
      <w:ins w:id="1648" w:author="Peto" w:date="2018-06-10T16:58:00Z">
        <w:r w:rsidRPr="00A82009">
          <w:rPr>
            <w:noProof/>
            <w:webHidden/>
          </w:rPr>
          <w:t>34</w:t>
        </w:r>
      </w:ins>
      <w:ins w:id="1649" w:author="Peto" w:date="2018-06-10T16:57:00Z">
        <w:r w:rsidRPr="00A82009">
          <w:rPr>
            <w:noProof/>
            <w:webHidden/>
            <w:rPrChange w:id="1650" w:author="Peto" w:date="2018-06-14T07:18:00Z">
              <w:rPr>
                <w:noProof/>
                <w:webHidden/>
              </w:rPr>
            </w:rPrChange>
          </w:rPr>
          <w:fldChar w:fldCharType="end"/>
        </w:r>
        <w:r w:rsidRPr="00A82009">
          <w:rPr>
            <w:rStyle w:val="Hypertextovprepojenie"/>
            <w:noProof/>
            <w:rPrChange w:id="1651" w:author="Peto" w:date="2018-06-14T07:18:00Z">
              <w:rPr>
                <w:rStyle w:val="Hypertextovprepojenie"/>
                <w:noProof/>
              </w:rPr>
            </w:rPrChange>
          </w:rPr>
          <w:fldChar w:fldCharType="end"/>
        </w:r>
      </w:ins>
    </w:p>
    <w:p w14:paraId="45B88737" w14:textId="77777777" w:rsidR="00F95B9C" w:rsidRPr="00A82009" w:rsidRDefault="00F95B9C">
      <w:pPr>
        <w:pStyle w:val="Zoznamobrzkov"/>
        <w:tabs>
          <w:tab w:val="right" w:leader="dot" w:pos="8494"/>
        </w:tabs>
        <w:rPr>
          <w:ins w:id="1652" w:author="Peto" w:date="2018-06-10T16:57:00Z"/>
          <w:rFonts w:eastAsiaTheme="minorEastAsia" w:cstheme="minorBidi"/>
          <w:smallCaps w:val="0"/>
          <w:noProof/>
          <w:sz w:val="22"/>
          <w:szCs w:val="22"/>
        </w:rPr>
      </w:pPr>
      <w:ins w:id="1653" w:author="Peto" w:date="2018-06-10T16:57:00Z">
        <w:r w:rsidRPr="00A82009">
          <w:rPr>
            <w:rStyle w:val="Hypertextovprepojenie"/>
            <w:noProof/>
            <w:rPrChange w:id="1654"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1"</w:instrText>
        </w:r>
        <w:r w:rsidRPr="00A82009">
          <w:rPr>
            <w:rStyle w:val="Hypertextovprepojenie"/>
            <w:noProof/>
          </w:rPr>
          <w:instrText xml:space="preserve"> </w:instrText>
        </w:r>
        <w:r w:rsidRPr="00A82009">
          <w:rPr>
            <w:rStyle w:val="Hypertextovprepojenie"/>
            <w:noProof/>
            <w:rPrChange w:id="1655" w:author="Peto" w:date="2018-06-14T07:18:00Z">
              <w:rPr>
                <w:rStyle w:val="Hypertextovprepojenie"/>
                <w:noProof/>
              </w:rPr>
            </w:rPrChange>
          </w:rPr>
          <w:fldChar w:fldCharType="separate"/>
        </w:r>
        <w:r w:rsidRPr="00A82009">
          <w:rPr>
            <w:rStyle w:val="Hypertextovprepojenie"/>
            <w:noProof/>
            <w:lang w:bidi="en-US"/>
          </w:rPr>
          <w:t>Tabuľka 3: Tabuľka pásmových filtrov so spodnými a hornými hraničnými frekvenciami.</w:t>
        </w:r>
        <w:r w:rsidRPr="00A82009">
          <w:rPr>
            <w:noProof/>
            <w:webHidden/>
          </w:rPr>
          <w:tab/>
        </w:r>
        <w:r w:rsidRPr="00A82009">
          <w:rPr>
            <w:noProof/>
            <w:webHidden/>
            <w:rPrChange w:id="1656" w:author="Peto" w:date="2018-06-14T07:18:00Z">
              <w:rPr>
                <w:noProof/>
                <w:webHidden/>
              </w:rPr>
            </w:rPrChange>
          </w:rPr>
          <w:fldChar w:fldCharType="begin"/>
        </w:r>
        <w:r w:rsidRPr="00A82009">
          <w:rPr>
            <w:noProof/>
            <w:webHidden/>
          </w:rPr>
          <w:instrText xml:space="preserve"> PAGEREF _Toc516413291 \h </w:instrText>
        </w:r>
      </w:ins>
      <w:r w:rsidRPr="00A82009">
        <w:rPr>
          <w:noProof/>
          <w:webHidden/>
          <w:rPrChange w:id="1657" w:author="Peto" w:date="2018-06-14T07:18:00Z">
            <w:rPr>
              <w:noProof/>
              <w:webHidden/>
            </w:rPr>
          </w:rPrChange>
        </w:rPr>
      </w:r>
      <w:r w:rsidRPr="00A82009">
        <w:rPr>
          <w:noProof/>
          <w:webHidden/>
          <w:rPrChange w:id="1658" w:author="Peto" w:date="2018-06-14T07:18:00Z">
            <w:rPr>
              <w:noProof/>
              <w:webHidden/>
            </w:rPr>
          </w:rPrChange>
        </w:rPr>
        <w:fldChar w:fldCharType="separate"/>
      </w:r>
      <w:ins w:id="1659" w:author="Peto" w:date="2018-06-10T16:58:00Z">
        <w:r w:rsidRPr="00A82009">
          <w:rPr>
            <w:noProof/>
            <w:webHidden/>
          </w:rPr>
          <w:t>44</w:t>
        </w:r>
      </w:ins>
      <w:ins w:id="1660" w:author="Peto" w:date="2018-06-10T16:57:00Z">
        <w:r w:rsidRPr="00A82009">
          <w:rPr>
            <w:noProof/>
            <w:webHidden/>
            <w:rPrChange w:id="1661" w:author="Peto" w:date="2018-06-14T07:18:00Z">
              <w:rPr>
                <w:noProof/>
                <w:webHidden/>
              </w:rPr>
            </w:rPrChange>
          </w:rPr>
          <w:fldChar w:fldCharType="end"/>
        </w:r>
        <w:r w:rsidRPr="00A82009">
          <w:rPr>
            <w:rStyle w:val="Hypertextovprepojenie"/>
            <w:noProof/>
            <w:rPrChange w:id="1662" w:author="Peto" w:date="2018-06-14T07:18:00Z">
              <w:rPr>
                <w:rStyle w:val="Hypertextovprepojenie"/>
                <w:noProof/>
              </w:rPr>
            </w:rPrChange>
          </w:rPr>
          <w:fldChar w:fldCharType="end"/>
        </w:r>
      </w:ins>
    </w:p>
    <w:p w14:paraId="532826F1" w14:textId="77777777" w:rsidR="00F95B9C" w:rsidRPr="00A82009" w:rsidRDefault="00F95B9C">
      <w:pPr>
        <w:pStyle w:val="Zoznamobrzkov"/>
        <w:tabs>
          <w:tab w:val="right" w:leader="dot" w:pos="8494"/>
        </w:tabs>
        <w:rPr>
          <w:ins w:id="1663" w:author="Peto" w:date="2018-06-10T16:57:00Z"/>
          <w:rFonts w:eastAsiaTheme="minorEastAsia" w:cstheme="minorBidi"/>
          <w:smallCaps w:val="0"/>
          <w:noProof/>
          <w:sz w:val="22"/>
          <w:szCs w:val="22"/>
        </w:rPr>
      </w:pPr>
      <w:ins w:id="1664" w:author="Peto" w:date="2018-06-10T16:57:00Z">
        <w:r w:rsidRPr="00A82009">
          <w:rPr>
            <w:rStyle w:val="Hypertextovprepojenie"/>
            <w:noProof/>
            <w:rPrChange w:id="166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2"</w:instrText>
        </w:r>
        <w:r w:rsidRPr="00A82009">
          <w:rPr>
            <w:rStyle w:val="Hypertextovprepojenie"/>
            <w:noProof/>
          </w:rPr>
          <w:instrText xml:space="preserve"> </w:instrText>
        </w:r>
        <w:r w:rsidRPr="00A82009">
          <w:rPr>
            <w:rStyle w:val="Hypertextovprepojenie"/>
            <w:noProof/>
            <w:rPrChange w:id="1666" w:author="Peto" w:date="2018-06-14T07:18:00Z">
              <w:rPr>
                <w:rStyle w:val="Hypertextovprepojenie"/>
                <w:noProof/>
              </w:rPr>
            </w:rPrChange>
          </w:rPr>
          <w:fldChar w:fldCharType="separate"/>
        </w:r>
        <w:r w:rsidRPr="00A82009">
          <w:rPr>
            <w:rStyle w:val="Hypertextovprepojenie"/>
            <w:noProof/>
            <w:lang w:bidi="en-US"/>
          </w:rPr>
          <w:t>Tabuľka 4: Stupne rozkladu DWT a im prislúchajúce frekvenčné pásma.</w:t>
        </w:r>
        <w:r w:rsidRPr="00A82009">
          <w:rPr>
            <w:noProof/>
            <w:webHidden/>
          </w:rPr>
          <w:tab/>
        </w:r>
        <w:r w:rsidRPr="00A82009">
          <w:rPr>
            <w:noProof/>
            <w:webHidden/>
            <w:rPrChange w:id="1667" w:author="Peto" w:date="2018-06-14T07:18:00Z">
              <w:rPr>
                <w:noProof/>
                <w:webHidden/>
              </w:rPr>
            </w:rPrChange>
          </w:rPr>
          <w:fldChar w:fldCharType="begin"/>
        </w:r>
        <w:r w:rsidRPr="00A82009">
          <w:rPr>
            <w:noProof/>
            <w:webHidden/>
          </w:rPr>
          <w:instrText xml:space="preserve"> PAGEREF _Toc516413292 \h </w:instrText>
        </w:r>
      </w:ins>
      <w:r w:rsidRPr="00A82009">
        <w:rPr>
          <w:noProof/>
          <w:webHidden/>
          <w:rPrChange w:id="1668" w:author="Peto" w:date="2018-06-14T07:18:00Z">
            <w:rPr>
              <w:noProof/>
              <w:webHidden/>
            </w:rPr>
          </w:rPrChange>
        </w:rPr>
      </w:r>
      <w:r w:rsidRPr="00A82009">
        <w:rPr>
          <w:noProof/>
          <w:webHidden/>
          <w:rPrChange w:id="1669" w:author="Peto" w:date="2018-06-14T07:18:00Z">
            <w:rPr>
              <w:noProof/>
              <w:webHidden/>
            </w:rPr>
          </w:rPrChange>
        </w:rPr>
        <w:fldChar w:fldCharType="separate"/>
      </w:r>
      <w:ins w:id="1670" w:author="Peto" w:date="2018-06-10T16:58:00Z">
        <w:r w:rsidRPr="00A82009">
          <w:rPr>
            <w:noProof/>
            <w:webHidden/>
          </w:rPr>
          <w:t>44</w:t>
        </w:r>
      </w:ins>
      <w:ins w:id="1671" w:author="Peto" w:date="2018-06-10T16:57:00Z">
        <w:r w:rsidRPr="00A82009">
          <w:rPr>
            <w:noProof/>
            <w:webHidden/>
            <w:rPrChange w:id="1672" w:author="Peto" w:date="2018-06-14T07:18:00Z">
              <w:rPr>
                <w:noProof/>
                <w:webHidden/>
              </w:rPr>
            </w:rPrChange>
          </w:rPr>
          <w:fldChar w:fldCharType="end"/>
        </w:r>
        <w:r w:rsidRPr="00A82009">
          <w:rPr>
            <w:rStyle w:val="Hypertextovprepojenie"/>
            <w:noProof/>
            <w:rPrChange w:id="1673" w:author="Peto" w:date="2018-06-14T07:18:00Z">
              <w:rPr>
                <w:rStyle w:val="Hypertextovprepojenie"/>
                <w:noProof/>
              </w:rPr>
            </w:rPrChange>
          </w:rPr>
          <w:fldChar w:fldCharType="end"/>
        </w:r>
      </w:ins>
    </w:p>
    <w:p w14:paraId="466ABCD9" w14:textId="77777777" w:rsidR="00F95B9C" w:rsidRPr="00A82009" w:rsidRDefault="00F95B9C">
      <w:pPr>
        <w:pStyle w:val="Zoznamobrzkov"/>
        <w:tabs>
          <w:tab w:val="right" w:leader="dot" w:pos="8494"/>
        </w:tabs>
        <w:rPr>
          <w:ins w:id="1674" w:author="Peto" w:date="2018-06-10T16:57:00Z"/>
          <w:rFonts w:eastAsiaTheme="minorEastAsia" w:cstheme="minorBidi"/>
          <w:smallCaps w:val="0"/>
          <w:noProof/>
          <w:sz w:val="22"/>
          <w:szCs w:val="22"/>
        </w:rPr>
      </w:pPr>
      <w:ins w:id="1675" w:author="Peto" w:date="2018-06-10T16:57:00Z">
        <w:r w:rsidRPr="00A82009">
          <w:rPr>
            <w:rStyle w:val="Hypertextovprepojenie"/>
            <w:noProof/>
            <w:rPrChange w:id="167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3"</w:instrText>
        </w:r>
        <w:r w:rsidRPr="00A82009">
          <w:rPr>
            <w:rStyle w:val="Hypertextovprepojenie"/>
            <w:noProof/>
          </w:rPr>
          <w:instrText xml:space="preserve"> </w:instrText>
        </w:r>
        <w:r w:rsidRPr="00A82009">
          <w:rPr>
            <w:rStyle w:val="Hypertextovprepojenie"/>
            <w:noProof/>
            <w:rPrChange w:id="1677" w:author="Peto" w:date="2018-06-14T07:18:00Z">
              <w:rPr>
                <w:rStyle w:val="Hypertextovprepojenie"/>
                <w:noProof/>
              </w:rPr>
            </w:rPrChange>
          </w:rPr>
          <w:fldChar w:fldCharType="separate"/>
        </w:r>
        <w:r w:rsidRPr="00A82009">
          <w:rPr>
            <w:rStyle w:val="Hypertextovprepojenie"/>
            <w:noProof/>
            <w:lang w:bidi="en-US"/>
          </w:rPr>
          <w:t>Tabuľka 5: Tabuľka filtrov DWT s najnižším (pravý stĺpec) a najvyšším (prvý riadok) stupňom rozkladu.</w:t>
        </w:r>
        <w:r w:rsidRPr="00A82009">
          <w:rPr>
            <w:noProof/>
            <w:webHidden/>
          </w:rPr>
          <w:tab/>
        </w:r>
        <w:r w:rsidRPr="00A82009">
          <w:rPr>
            <w:noProof/>
            <w:webHidden/>
            <w:rPrChange w:id="1678" w:author="Peto" w:date="2018-06-14T07:18:00Z">
              <w:rPr>
                <w:noProof/>
                <w:webHidden/>
              </w:rPr>
            </w:rPrChange>
          </w:rPr>
          <w:fldChar w:fldCharType="begin"/>
        </w:r>
        <w:r w:rsidRPr="00A82009">
          <w:rPr>
            <w:noProof/>
            <w:webHidden/>
          </w:rPr>
          <w:instrText xml:space="preserve"> PAGEREF _Toc516413293 \h </w:instrText>
        </w:r>
      </w:ins>
      <w:r w:rsidRPr="00A82009">
        <w:rPr>
          <w:noProof/>
          <w:webHidden/>
          <w:rPrChange w:id="1679" w:author="Peto" w:date="2018-06-14T07:18:00Z">
            <w:rPr>
              <w:noProof/>
              <w:webHidden/>
            </w:rPr>
          </w:rPrChange>
        </w:rPr>
      </w:r>
      <w:r w:rsidRPr="00A82009">
        <w:rPr>
          <w:noProof/>
          <w:webHidden/>
          <w:rPrChange w:id="1680" w:author="Peto" w:date="2018-06-14T07:18:00Z">
            <w:rPr>
              <w:noProof/>
              <w:webHidden/>
            </w:rPr>
          </w:rPrChange>
        </w:rPr>
        <w:fldChar w:fldCharType="separate"/>
      </w:r>
      <w:ins w:id="1681" w:author="Peto" w:date="2018-06-10T16:58:00Z">
        <w:r w:rsidRPr="00A82009">
          <w:rPr>
            <w:noProof/>
            <w:webHidden/>
          </w:rPr>
          <w:t>45</w:t>
        </w:r>
      </w:ins>
      <w:ins w:id="1682" w:author="Peto" w:date="2018-06-10T16:57:00Z">
        <w:r w:rsidRPr="00A82009">
          <w:rPr>
            <w:noProof/>
            <w:webHidden/>
            <w:rPrChange w:id="1683" w:author="Peto" w:date="2018-06-14T07:18:00Z">
              <w:rPr>
                <w:noProof/>
                <w:webHidden/>
              </w:rPr>
            </w:rPrChange>
          </w:rPr>
          <w:fldChar w:fldCharType="end"/>
        </w:r>
        <w:r w:rsidRPr="00A82009">
          <w:rPr>
            <w:rStyle w:val="Hypertextovprepojenie"/>
            <w:noProof/>
            <w:rPrChange w:id="1684" w:author="Peto" w:date="2018-06-14T07:18:00Z">
              <w:rPr>
                <w:rStyle w:val="Hypertextovprepojenie"/>
                <w:noProof/>
              </w:rPr>
            </w:rPrChange>
          </w:rPr>
          <w:fldChar w:fldCharType="end"/>
        </w:r>
      </w:ins>
    </w:p>
    <w:p w14:paraId="07DBADBF" w14:textId="77777777" w:rsidR="00F95B9C" w:rsidRPr="00A82009" w:rsidRDefault="00F95B9C">
      <w:pPr>
        <w:pStyle w:val="Zoznamobrzkov"/>
        <w:tabs>
          <w:tab w:val="right" w:leader="dot" w:pos="8494"/>
        </w:tabs>
        <w:rPr>
          <w:ins w:id="1685" w:author="Peto" w:date="2018-06-10T16:57:00Z"/>
          <w:rFonts w:eastAsiaTheme="minorEastAsia" w:cstheme="minorBidi"/>
          <w:smallCaps w:val="0"/>
          <w:noProof/>
          <w:sz w:val="22"/>
          <w:szCs w:val="22"/>
        </w:rPr>
      </w:pPr>
      <w:ins w:id="1686" w:author="Peto" w:date="2018-06-10T16:57:00Z">
        <w:r w:rsidRPr="00A82009">
          <w:rPr>
            <w:rStyle w:val="Hypertextovprepojenie"/>
            <w:noProof/>
            <w:rPrChange w:id="1687"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4"</w:instrText>
        </w:r>
        <w:r w:rsidRPr="00A82009">
          <w:rPr>
            <w:rStyle w:val="Hypertextovprepojenie"/>
            <w:noProof/>
          </w:rPr>
          <w:instrText xml:space="preserve"> </w:instrText>
        </w:r>
        <w:r w:rsidRPr="00A82009">
          <w:rPr>
            <w:rStyle w:val="Hypertextovprepojenie"/>
            <w:noProof/>
            <w:rPrChange w:id="1688" w:author="Peto" w:date="2018-06-14T07:18:00Z">
              <w:rPr>
                <w:rStyle w:val="Hypertextovprepojenie"/>
                <w:noProof/>
              </w:rPr>
            </w:rPrChange>
          </w:rPr>
          <w:fldChar w:fldCharType="separate"/>
        </w:r>
        <w:r w:rsidRPr="00A82009">
          <w:rPr>
            <w:rStyle w:val="Hypertextovprepojenie"/>
            <w:noProof/>
            <w:lang w:bidi="en-US"/>
          </w:rPr>
          <w:t>Tabuľka 6: Maxima korelácií medzi respiráciou a S1 po filtrácií rôznymi pásmovými filtrami</w:t>
        </w:r>
        <w:r w:rsidRPr="00A82009">
          <w:rPr>
            <w:noProof/>
            <w:webHidden/>
          </w:rPr>
          <w:tab/>
        </w:r>
        <w:r w:rsidRPr="00A82009">
          <w:rPr>
            <w:noProof/>
            <w:webHidden/>
            <w:rPrChange w:id="1689" w:author="Peto" w:date="2018-06-14T07:18:00Z">
              <w:rPr>
                <w:noProof/>
                <w:webHidden/>
              </w:rPr>
            </w:rPrChange>
          </w:rPr>
          <w:fldChar w:fldCharType="begin"/>
        </w:r>
        <w:r w:rsidRPr="00A82009">
          <w:rPr>
            <w:noProof/>
            <w:webHidden/>
          </w:rPr>
          <w:instrText xml:space="preserve"> PAGEREF _Toc516413294 \h </w:instrText>
        </w:r>
      </w:ins>
      <w:r w:rsidRPr="00A82009">
        <w:rPr>
          <w:noProof/>
          <w:webHidden/>
          <w:rPrChange w:id="1690" w:author="Peto" w:date="2018-06-14T07:18:00Z">
            <w:rPr>
              <w:noProof/>
              <w:webHidden/>
            </w:rPr>
          </w:rPrChange>
        </w:rPr>
      </w:r>
      <w:r w:rsidRPr="00A82009">
        <w:rPr>
          <w:noProof/>
          <w:webHidden/>
          <w:rPrChange w:id="1691" w:author="Peto" w:date="2018-06-14T07:18:00Z">
            <w:rPr>
              <w:noProof/>
              <w:webHidden/>
            </w:rPr>
          </w:rPrChange>
        </w:rPr>
        <w:fldChar w:fldCharType="separate"/>
      </w:r>
      <w:ins w:id="1692" w:author="Peto" w:date="2018-06-10T16:58:00Z">
        <w:r w:rsidRPr="00A82009">
          <w:rPr>
            <w:noProof/>
            <w:webHidden/>
          </w:rPr>
          <w:t>49</w:t>
        </w:r>
      </w:ins>
      <w:ins w:id="1693" w:author="Peto" w:date="2018-06-10T16:57:00Z">
        <w:r w:rsidRPr="00A82009">
          <w:rPr>
            <w:noProof/>
            <w:webHidden/>
            <w:rPrChange w:id="1694" w:author="Peto" w:date="2018-06-14T07:18:00Z">
              <w:rPr>
                <w:noProof/>
                <w:webHidden/>
              </w:rPr>
            </w:rPrChange>
          </w:rPr>
          <w:fldChar w:fldCharType="end"/>
        </w:r>
        <w:r w:rsidRPr="00A82009">
          <w:rPr>
            <w:rStyle w:val="Hypertextovprepojenie"/>
            <w:noProof/>
            <w:rPrChange w:id="1695" w:author="Peto" w:date="2018-06-14T07:18:00Z">
              <w:rPr>
                <w:rStyle w:val="Hypertextovprepojenie"/>
                <w:noProof/>
              </w:rPr>
            </w:rPrChange>
          </w:rPr>
          <w:fldChar w:fldCharType="end"/>
        </w:r>
      </w:ins>
    </w:p>
    <w:p w14:paraId="11A534DB" w14:textId="77777777" w:rsidR="00F95B9C" w:rsidRPr="00A82009" w:rsidRDefault="00F95B9C">
      <w:pPr>
        <w:pStyle w:val="Zoznamobrzkov"/>
        <w:tabs>
          <w:tab w:val="right" w:leader="dot" w:pos="8494"/>
        </w:tabs>
        <w:rPr>
          <w:ins w:id="1696" w:author="Peto" w:date="2018-06-10T16:57:00Z"/>
          <w:rFonts w:eastAsiaTheme="minorEastAsia" w:cstheme="minorBidi"/>
          <w:smallCaps w:val="0"/>
          <w:noProof/>
          <w:sz w:val="22"/>
          <w:szCs w:val="22"/>
        </w:rPr>
      </w:pPr>
      <w:ins w:id="1697" w:author="Peto" w:date="2018-06-10T16:57:00Z">
        <w:r w:rsidRPr="00A82009">
          <w:rPr>
            <w:rStyle w:val="Hypertextovprepojenie"/>
            <w:noProof/>
            <w:rPrChange w:id="1698"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5"</w:instrText>
        </w:r>
        <w:r w:rsidRPr="00A82009">
          <w:rPr>
            <w:rStyle w:val="Hypertextovprepojenie"/>
            <w:noProof/>
          </w:rPr>
          <w:instrText xml:space="preserve"> </w:instrText>
        </w:r>
        <w:r w:rsidRPr="00A82009">
          <w:rPr>
            <w:rStyle w:val="Hypertextovprepojenie"/>
            <w:noProof/>
            <w:rPrChange w:id="1699" w:author="Peto" w:date="2018-06-14T07:18:00Z">
              <w:rPr>
                <w:rStyle w:val="Hypertextovprepojenie"/>
                <w:noProof/>
              </w:rPr>
            </w:rPrChange>
          </w:rPr>
          <w:fldChar w:fldCharType="separate"/>
        </w:r>
        <w:r w:rsidRPr="00A82009">
          <w:rPr>
            <w:rStyle w:val="Hypertextovprepojenie"/>
            <w:noProof/>
            <w:lang w:bidi="en-US"/>
          </w:rPr>
          <w:t>Tabuľka 7: Mediány korelácií medzi R-S1 krivkou a respiráciou 30 dobrovoľníkov</w:t>
        </w:r>
        <w:r w:rsidRPr="00A82009">
          <w:rPr>
            <w:noProof/>
            <w:webHidden/>
          </w:rPr>
          <w:tab/>
        </w:r>
        <w:r w:rsidRPr="00A82009">
          <w:rPr>
            <w:noProof/>
            <w:webHidden/>
            <w:rPrChange w:id="1700" w:author="Peto" w:date="2018-06-14T07:18:00Z">
              <w:rPr>
                <w:noProof/>
                <w:webHidden/>
              </w:rPr>
            </w:rPrChange>
          </w:rPr>
          <w:fldChar w:fldCharType="begin"/>
        </w:r>
        <w:r w:rsidRPr="00A82009">
          <w:rPr>
            <w:noProof/>
            <w:webHidden/>
          </w:rPr>
          <w:instrText xml:space="preserve"> PAGEREF _Toc516413295 \h </w:instrText>
        </w:r>
      </w:ins>
      <w:r w:rsidRPr="00A82009">
        <w:rPr>
          <w:noProof/>
          <w:webHidden/>
          <w:rPrChange w:id="1701" w:author="Peto" w:date="2018-06-14T07:18:00Z">
            <w:rPr>
              <w:noProof/>
              <w:webHidden/>
            </w:rPr>
          </w:rPrChange>
        </w:rPr>
      </w:r>
      <w:r w:rsidRPr="00A82009">
        <w:rPr>
          <w:noProof/>
          <w:webHidden/>
          <w:rPrChange w:id="1702" w:author="Peto" w:date="2018-06-14T07:18:00Z">
            <w:rPr>
              <w:noProof/>
              <w:webHidden/>
            </w:rPr>
          </w:rPrChange>
        </w:rPr>
        <w:fldChar w:fldCharType="separate"/>
      </w:r>
      <w:ins w:id="1703" w:author="Peto" w:date="2018-06-10T16:58:00Z">
        <w:r w:rsidRPr="00A82009">
          <w:rPr>
            <w:noProof/>
            <w:webHidden/>
          </w:rPr>
          <w:t>51</w:t>
        </w:r>
      </w:ins>
      <w:ins w:id="1704" w:author="Peto" w:date="2018-06-10T16:57:00Z">
        <w:r w:rsidRPr="00A82009">
          <w:rPr>
            <w:noProof/>
            <w:webHidden/>
            <w:rPrChange w:id="1705" w:author="Peto" w:date="2018-06-14T07:18:00Z">
              <w:rPr>
                <w:noProof/>
                <w:webHidden/>
              </w:rPr>
            </w:rPrChange>
          </w:rPr>
          <w:fldChar w:fldCharType="end"/>
        </w:r>
        <w:r w:rsidRPr="00A82009">
          <w:rPr>
            <w:rStyle w:val="Hypertextovprepojenie"/>
            <w:noProof/>
            <w:rPrChange w:id="1706" w:author="Peto" w:date="2018-06-14T07:18:00Z">
              <w:rPr>
                <w:rStyle w:val="Hypertextovprepojenie"/>
                <w:noProof/>
              </w:rPr>
            </w:rPrChange>
          </w:rPr>
          <w:fldChar w:fldCharType="end"/>
        </w:r>
      </w:ins>
    </w:p>
    <w:p w14:paraId="09E97F71" w14:textId="77777777" w:rsidR="00F95B9C" w:rsidRPr="00A82009" w:rsidRDefault="00F95B9C">
      <w:pPr>
        <w:pStyle w:val="Zoznamobrzkov"/>
        <w:tabs>
          <w:tab w:val="right" w:leader="dot" w:pos="8494"/>
        </w:tabs>
        <w:rPr>
          <w:ins w:id="1707" w:author="Peto" w:date="2018-06-10T16:57:00Z"/>
          <w:rFonts w:eastAsiaTheme="minorEastAsia" w:cstheme="minorBidi"/>
          <w:smallCaps w:val="0"/>
          <w:noProof/>
          <w:sz w:val="22"/>
          <w:szCs w:val="22"/>
        </w:rPr>
      </w:pPr>
      <w:ins w:id="1708" w:author="Peto" w:date="2018-06-10T16:57:00Z">
        <w:r w:rsidRPr="00A82009">
          <w:rPr>
            <w:rStyle w:val="Hypertextovprepojenie"/>
            <w:noProof/>
            <w:rPrChange w:id="1709"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6"</w:instrText>
        </w:r>
        <w:r w:rsidRPr="00A82009">
          <w:rPr>
            <w:rStyle w:val="Hypertextovprepojenie"/>
            <w:noProof/>
          </w:rPr>
          <w:instrText xml:space="preserve"> </w:instrText>
        </w:r>
        <w:r w:rsidRPr="00A82009">
          <w:rPr>
            <w:rStyle w:val="Hypertextovprepojenie"/>
            <w:noProof/>
            <w:rPrChange w:id="1710" w:author="Peto" w:date="2018-06-14T07:18:00Z">
              <w:rPr>
                <w:rStyle w:val="Hypertextovprepojenie"/>
                <w:noProof/>
              </w:rPr>
            </w:rPrChange>
          </w:rPr>
          <w:fldChar w:fldCharType="separate"/>
        </w:r>
        <w:r w:rsidRPr="00A82009">
          <w:rPr>
            <w:rStyle w:val="Hypertextovprepojenie"/>
            <w:noProof/>
            <w:lang w:bidi="en-US"/>
          </w:rPr>
          <w:t>Tabuľka 8: Popisná štatistika hodnoty parametrov počas spontnánneho dýchania pre 30 dobrovoľníkov.</w:t>
        </w:r>
        <w:r w:rsidRPr="00A82009">
          <w:rPr>
            <w:noProof/>
            <w:webHidden/>
          </w:rPr>
          <w:tab/>
        </w:r>
        <w:r w:rsidRPr="00A82009">
          <w:rPr>
            <w:noProof/>
            <w:webHidden/>
            <w:rPrChange w:id="1711" w:author="Peto" w:date="2018-06-14T07:18:00Z">
              <w:rPr>
                <w:noProof/>
                <w:webHidden/>
              </w:rPr>
            </w:rPrChange>
          </w:rPr>
          <w:fldChar w:fldCharType="begin"/>
        </w:r>
        <w:r w:rsidRPr="00A82009">
          <w:rPr>
            <w:noProof/>
            <w:webHidden/>
          </w:rPr>
          <w:instrText xml:space="preserve"> PAGEREF _Toc516413296 \h </w:instrText>
        </w:r>
      </w:ins>
      <w:r w:rsidRPr="00A82009">
        <w:rPr>
          <w:noProof/>
          <w:webHidden/>
          <w:rPrChange w:id="1712" w:author="Peto" w:date="2018-06-14T07:18:00Z">
            <w:rPr>
              <w:noProof/>
              <w:webHidden/>
            </w:rPr>
          </w:rPrChange>
        </w:rPr>
      </w:r>
      <w:r w:rsidRPr="00A82009">
        <w:rPr>
          <w:noProof/>
          <w:webHidden/>
          <w:rPrChange w:id="1713" w:author="Peto" w:date="2018-06-14T07:18:00Z">
            <w:rPr>
              <w:noProof/>
              <w:webHidden/>
            </w:rPr>
          </w:rPrChange>
        </w:rPr>
        <w:fldChar w:fldCharType="separate"/>
      </w:r>
      <w:ins w:id="1714" w:author="Peto" w:date="2018-06-10T16:58:00Z">
        <w:r w:rsidRPr="00A82009">
          <w:rPr>
            <w:noProof/>
            <w:webHidden/>
          </w:rPr>
          <w:t>58</w:t>
        </w:r>
      </w:ins>
      <w:ins w:id="1715" w:author="Peto" w:date="2018-06-10T16:57:00Z">
        <w:r w:rsidRPr="00A82009">
          <w:rPr>
            <w:noProof/>
            <w:webHidden/>
            <w:rPrChange w:id="1716" w:author="Peto" w:date="2018-06-14T07:18:00Z">
              <w:rPr>
                <w:noProof/>
                <w:webHidden/>
              </w:rPr>
            </w:rPrChange>
          </w:rPr>
          <w:fldChar w:fldCharType="end"/>
        </w:r>
        <w:r w:rsidRPr="00A82009">
          <w:rPr>
            <w:rStyle w:val="Hypertextovprepojenie"/>
            <w:noProof/>
            <w:rPrChange w:id="1717" w:author="Peto" w:date="2018-06-14T07:18:00Z">
              <w:rPr>
                <w:rStyle w:val="Hypertextovprepojenie"/>
                <w:noProof/>
              </w:rPr>
            </w:rPrChange>
          </w:rPr>
          <w:fldChar w:fldCharType="end"/>
        </w:r>
      </w:ins>
    </w:p>
    <w:p w14:paraId="5DCAC945" w14:textId="77777777" w:rsidR="00F95B9C" w:rsidRPr="00A82009" w:rsidRDefault="00F95B9C">
      <w:pPr>
        <w:pStyle w:val="Zoznamobrzkov"/>
        <w:tabs>
          <w:tab w:val="right" w:leader="dot" w:pos="8494"/>
        </w:tabs>
        <w:rPr>
          <w:ins w:id="1718" w:author="Peto" w:date="2018-06-10T16:57:00Z"/>
          <w:rFonts w:eastAsiaTheme="minorEastAsia" w:cstheme="minorBidi"/>
          <w:smallCaps w:val="0"/>
          <w:noProof/>
          <w:sz w:val="22"/>
          <w:szCs w:val="22"/>
        </w:rPr>
      </w:pPr>
      <w:ins w:id="1719" w:author="Peto" w:date="2018-06-10T16:57:00Z">
        <w:r w:rsidRPr="00A82009">
          <w:rPr>
            <w:rStyle w:val="Hypertextovprepojenie"/>
            <w:noProof/>
            <w:rPrChange w:id="1720"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7"</w:instrText>
        </w:r>
        <w:r w:rsidRPr="00A82009">
          <w:rPr>
            <w:rStyle w:val="Hypertextovprepojenie"/>
            <w:noProof/>
          </w:rPr>
          <w:instrText xml:space="preserve"> </w:instrText>
        </w:r>
        <w:r w:rsidRPr="00A82009">
          <w:rPr>
            <w:rStyle w:val="Hypertextovprepojenie"/>
            <w:noProof/>
            <w:rPrChange w:id="1721" w:author="Peto" w:date="2018-06-14T07:18:00Z">
              <w:rPr>
                <w:rStyle w:val="Hypertextovprepojenie"/>
                <w:noProof/>
              </w:rPr>
            </w:rPrChange>
          </w:rPr>
          <w:fldChar w:fldCharType="separate"/>
        </w:r>
        <w:r w:rsidRPr="00A82009">
          <w:rPr>
            <w:rStyle w:val="Hypertextovprepojenie"/>
            <w:noProof/>
            <w:lang w:bidi="en-US"/>
          </w:rPr>
          <w:t>Tabuľka 9: Popisná štatistika výchylky parametrov počas spontnánneho dýchania pre 30 dobrovoľníkov.</w:t>
        </w:r>
        <w:r w:rsidRPr="00A82009">
          <w:rPr>
            <w:noProof/>
            <w:webHidden/>
          </w:rPr>
          <w:tab/>
        </w:r>
        <w:r w:rsidRPr="00A82009">
          <w:rPr>
            <w:noProof/>
            <w:webHidden/>
            <w:rPrChange w:id="1722" w:author="Peto" w:date="2018-06-14T07:18:00Z">
              <w:rPr>
                <w:noProof/>
                <w:webHidden/>
              </w:rPr>
            </w:rPrChange>
          </w:rPr>
          <w:fldChar w:fldCharType="begin"/>
        </w:r>
        <w:r w:rsidRPr="00A82009">
          <w:rPr>
            <w:noProof/>
            <w:webHidden/>
          </w:rPr>
          <w:instrText xml:space="preserve"> PAGEREF _Toc516413297 \h </w:instrText>
        </w:r>
      </w:ins>
      <w:r w:rsidRPr="00A82009">
        <w:rPr>
          <w:noProof/>
          <w:webHidden/>
          <w:rPrChange w:id="1723" w:author="Peto" w:date="2018-06-14T07:18:00Z">
            <w:rPr>
              <w:noProof/>
              <w:webHidden/>
            </w:rPr>
          </w:rPrChange>
        </w:rPr>
      </w:r>
      <w:r w:rsidRPr="00A82009">
        <w:rPr>
          <w:noProof/>
          <w:webHidden/>
          <w:rPrChange w:id="1724" w:author="Peto" w:date="2018-06-14T07:18:00Z">
            <w:rPr>
              <w:noProof/>
              <w:webHidden/>
            </w:rPr>
          </w:rPrChange>
        </w:rPr>
        <w:fldChar w:fldCharType="separate"/>
      </w:r>
      <w:ins w:id="1725" w:author="Peto" w:date="2018-06-10T16:58:00Z">
        <w:r w:rsidRPr="00A82009">
          <w:rPr>
            <w:noProof/>
            <w:webHidden/>
          </w:rPr>
          <w:t>60</w:t>
        </w:r>
      </w:ins>
      <w:ins w:id="1726" w:author="Peto" w:date="2018-06-10T16:57:00Z">
        <w:r w:rsidRPr="00A82009">
          <w:rPr>
            <w:noProof/>
            <w:webHidden/>
            <w:rPrChange w:id="1727" w:author="Peto" w:date="2018-06-14T07:18:00Z">
              <w:rPr>
                <w:noProof/>
                <w:webHidden/>
              </w:rPr>
            </w:rPrChange>
          </w:rPr>
          <w:fldChar w:fldCharType="end"/>
        </w:r>
        <w:r w:rsidRPr="00A82009">
          <w:rPr>
            <w:rStyle w:val="Hypertextovprepojenie"/>
            <w:noProof/>
            <w:rPrChange w:id="1728" w:author="Peto" w:date="2018-06-14T07:18:00Z">
              <w:rPr>
                <w:rStyle w:val="Hypertextovprepojenie"/>
                <w:noProof/>
              </w:rPr>
            </w:rPrChange>
          </w:rPr>
          <w:fldChar w:fldCharType="end"/>
        </w:r>
      </w:ins>
    </w:p>
    <w:p w14:paraId="47985740" w14:textId="77777777" w:rsidR="00F95B9C" w:rsidRPr="00A82009" w:rsidRDefault="00F95B9C">
      <w:pPr>
        <w:pStyle w:val="Zoznamobrzkov"/>
        <w:tabs>
          <w:tab w:val="right" w:leader="dot" w:pos="8494"/>
        </w:tabs>
        <w:rPr>
          <w:ins w:id="1729" w:author="Peto" w:date="2018-06-10T16:57:00Z"/>
          <w:rFonts w:eastAsiaTheme="minorEastAsia" w:cstheme="minorBidi"/>
          <w:smallCaps w:val="0"/>
          <w:noProof/>
          <w:sz w:val="22"/>
          <w:szCs w:val="22"/>
        </w:rPr>
      </w:pPr>
      <w:ins w:id="1730" w:author="Peto" w:date="2018-06-10T16:57:00Z">
        <w:r w:rsidRPr="00A82009">
          <w:rPr>
            <w:rStyle w:val="Hypertextovprepojenie"/>
            <w:noProof/>
            <w:rPrChange w:id="1731"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8"</w:instrText>
        </w:r>
        <w:r w:rsidRPr="00A82009">
          <w:rPr>
            <w:rStyle w:val="Hypertextovprepojenie"/>
            <w:noProof/>
          </w:rPr>
          <w:instrText xml:space="preserve"> </w:instrText>
        </w:r>
        <w:r w:rsidRPr="00A82009">
          <w:rPr>
            <w:rStyle w:val="Hypertextovprepojenie"/>
            <w:noProof/>
            <w:rPrChange w:id="1732" w:author="Peto" w:date="2018-06-14T07:18:00Z">
              <w:rPr>
                <w:rStyle w:val="Hypertextovprepojenie"/>
                <w:noProof/>
              </w:rPr>
            </w:rPrChange>
          </w:rPr>
          <w:fldChar w:fldCharType="separate"/>
        </w:r>
        <w:r w:rsidRPr="00A82009">
          <w:rPr>
            <w:rStyle w:val="Hypertextovprepojenie"/>
            <w:noProof/>
            <w:lang w:bidi="en-US"/>
          </w:rPr>
          <w:t>Tabuľka 10: Popisná štatistika hodnoty parametrov počas hlbokého dýchania pre 30 dobrovoľníkov.</w:t>
        </w:r>
        <w:r w:rsidRPr="00A82009">
          <w:rPr>
            <w:noProof/>
            <w:webHidden/>
          </w:rPr>
          <w:tab/>
        </w:r>
        <w:r w:rsidRPr="00A82009">
          <w:rPr>
            <w:noProof/>
            <w:webHidden/>
            <w:rPrChange w:id="1733" w:author="Peto" w:date="2018-06-14T07:18:00Z">
              <w:rPr>
                <w:noProof/>
                <w:webHidden/>
              </w:rPr>
            </w:rPrChange>
          </w:rPr>
          <w:fldChar w:fldCharType="begin"/>
        </w:r>
        <w:r w:rsidRPr="00A82009">
          <w:rPr>
            <w:noProof/>
            <w:webHidden/>
          </w:rPr>
          <w:instrText xml:space="preserve"> PAGEREF _Toc516413298 \h </w:instrText>
        </w:r>
      </w:ins>
      <w:r w:rsidRPr="00A82009">
        <w:rPr>
          <w:noProof/>
          <w:webHidden/>
          <w:rPrChange w:id="1734" w:author="Peto" w:date="2018-06-14T07:18:00Z">
            <w:rPr>
              <w:noProof/>
              <w:webHidden/>
            </w:rPr>
          </w:rPrChange>
        </w:rPr>
      </w:r>
      <w:r w:rsidRPr="00A82009">
        <w:rPr>
          <w:noProof/>
          <w:webHidden/>
          <w:rPrChange w:id="1735" w:author="Peto" w:date="2018-06-14T07:18:00Z">
            <w:rPr>
              <w:noProof/>
              <w:webHidden/>
            </w:rPr>
          </w:rPrChange>
        </w:rPr>
        <w:fldChar w:fldCharType="separate"/>
      </w:r>
      <w:ins w:id="1736" w:author="Peto" w:date="2018-06-10T16:58:00Z">
        <w:r w:rsidRPr="00A82009">
          <w:rPr>
            <w:noProof/>
            <w:webHidden/>
          </w:rPr>
          <w:t>61</w:t>
        </w:r>
      </w:ins>
      <w:ins w:id="1737" w:author="Peto" w:date="2018-06-10T16:57:00Z">
        <w:r w:rsidRPr="00A82009">
          <w:rPr>
            <w:noProof/>
            <w:webHidden/>
            <w:rPrChange w:id="1738" w:author="Peto" w:date="2018-06-14T07:18:00Z">
              <w:rPr>
                <w:noProof/>
                <w:webHidden/>
              </w:rPr>
            </w:rPrChange>
          </w:rPr>
          <w:fldChar w:fldCharType="end"/>
        </w:r>
        <w:r w:rsidRPr="00A82009">
          <w:rPr>
            <w:rStyle w:val="Hypertextovprepojenie"/>
            <w:noProof/>
            <w:rPrChange w:id="1739" w:author="Peto" w:date="2018-06-14T07:18:00Z">
              <w:rPr>
                <w:rStyle w:val="Hypertextovprepojenie"/>
                <w:noProof/>
              </w:rPr>
            </w:rPrChange>
          </w:rPr>
          <w:fldChar w:fldCharType="end"/>
        </w:r>
      </w:ins>
    </w:p>
    <w:p w14:paraId="3A57FD67" w14:textId="77777777" w:rsidR="00F95B9C" w:rsidRPr="00A82009" w:rsidRDefault="00F95B9C">
      <w:pPr>
        <w:pStyle w:val="Zoznamobrzkov"/>
        <w:tabs>
          <w:tab w:val="right" w:leader="dot" w:pos="8494"/>
        </w:tabs>
        <w:rPr>
          <w:ins w:id="1740" w:author="Peto" w:date="2018-06-10T16:57:00Z"/>
          <w:rFonts w:eastAsiaTheme="minorEastAsia" w:cstheme="minorBidi"/>
          <w:smallCaps w:val="0"/>
          <w:noProof/>
          <w:sz w:val="22"/>
          <w:szCs w:val="22"/>
        </w:rPr>
      </w:pPr>
      <w:ins w:id="1741" w:author="Peto" w:date="2018-06-10T16:57:00Z">
        <w:r w:rsidRPr="00A82009">
          <w:rPr>
            <w:rStyle w:val="Hypertextovprepojenie"/>
            <w:noProof/>
            <w:rPrChange w:id="174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9"</w:instrText>
        </w:r>
        <w:r w:rsidRPr="00A82009">
          <w:rPr>
            <w:rStyle w:val="Hypertextovprepojenie"/>
            <w:noProof/>
          </w:rPr>
          <w:instrText xml:space="preserve"> </w:instrText>
        </w:r>
        <w:r w:rsidRPr="00A82009">
          <w:rPr>
            <w:rStyle w:val="Hypertextovprepojenie"/>
            <w:noProof/>
            <w:rPrChange w:id="1743" w:author="Peto" w:date="2018-06-14T07:18:00Z">
              <w:rPr>
                <w:rStyle w:val="Hypertextovprepojenie"/>
                <w:noProof/>
              </w:rPr>
            </w:rPrChange>
          </w:rPr>
          <w:fldChar w:fldCharType="separate"/>
        </w:r>
        <w:r w:rsidRPr="00A82009">
          <w:rPr>
            <w:rStyle w:val="Hypertextovprepojenie"/>
            <w:noProof/>
            <w:lang w:bidi="en-US"/>
          </w:rPr>
          <w:t>Tabuľka 11: Popisná štatistika výchylky parametrov počas spontánneho dýchania pre 30 dobrovoľníkov.</w:t>
        </w:r>
        <w:r w:rsidRPr="00A82009">
          <w:rPr>
            <w:noProof/>
            <w:webHidden/>
          </w:rPr>
          <w:tab/>
        </w:r>
        <w:r w:rsidRPr="00A82009">
          <w:rPr>
            <w:noProof/>
            <w:webHidden/>
            <w:rPrChange w:id="1744" w:author="Peto" w:date="2018-06-14T07:18:00Z">
              <w:rPr>
                <w:noProof/>
                <w:webHidden/>
              </w:rPr>
            </w:rPrChange>
          </w:rPr>
          <w:fldChar w:fldCharType="begin"/>
        </w:r>
        <w:r w:rsidRPr="00A82009">
          <w:rPr>
            <w:noProof/>
            <w:webHidden/>
          </w:rPr>
          <w:instrText xml:space="preserve"> PAGEREF _Toc516413299 \h </w:instrText>
        </w:r>
      </w:ins>
      <w:r w:rsidRPr="00A82009">
        <w:rPr>
          <w:noProof/>
          <w:webHidden/>
          <w:rPrChange w:id="1745" w:author="Peto" w:date="2018-06-14T07:18:00Z">
            <w:rPr>
              <w:noProof/>
              <w:webHidden/>
            </w:rPr>
          </w:rPrChange>
        </w:rPr>
      </w:r>
      <w:r w:rsidRPr="00A82009">
        <w:rPr>
          <w:noProof/>
          <w:webHidden/>
          <w:rPrChange w:id="1746" w:author="Peto" w:date="2018-06-14T07:18:00Z">
            <w:rPr>
              <w:noProof/>
              <w:webHidden/>
            </w:rPr>
          </w:rPrChange>
        </w:rPr>
        <w:fldChar w:fldCharType="separate"/>
      </w:r>
      <w:ins w:id="1747" w:author="Peto" w:date="2018-06-10T16:58:00Z">
        <w:r w:rsidRPr="00A82009">
          <w:rPr>
            <w:noProof/>
            <w:webHidden/>
          </w:rPr>
          <w:t>62</w:t>
        </w:r>
      </w:ins>
      <w:ins w:id="1748" w:author="Peto" w:date="2018-06-10T16:57:00Z">
        <w:r w:rsidRPr="00A82009">
          <w:rPr>
            <w:noProof/>
            <w:webHidden/>
            <w:rPrChange w:id="1749" w:author="Peto" w:date="2018-06-14T07:18:00Z">
              <w:rPr>
                <w:noProof/>
                <w:webHidden/>
              </w:rPr>
            </w:rPrChange>
          </w:rPr>
          <w:fldChar w:fldCharType="end"/>
        </w:r>
        <w:r w:rsidRPr="00A82009">
          <w:rPr>
            <w:rStyle w:val="Hypertextovprepojenie"/>
            <w:noProof/>
            <w:rPrChange w:id="1750" w:author="Peto" w:date="2018-06-14T07:18:00Z">
              <w:rPr>
                <w:rStyle w:val="Hypertextovprepojenie"/>
                <w:noProof/>
              </w:rPr>
            </w:rPrChange>
          </w:rPr>
          <w:fldChar w:fldCharType="end"/>
        </w:r>
      </w:ins>
    </w:p>
    <w:p w14:paraId="5CA13960" w14:textId="77777777" w:rsidR="00F95B9C" w:rsidRPr="00A82009" w:rsidRDefault="00F95B9C">
      <w:pPr>
        <w:pStyle w:val="Zoznamobrzkov"/>
        <w:tabs>
          <w:tab w:val="right" w:leader="dot" w:pos="8494"/>
        </w:tabs>
        <w:rPr>
          <w:ins w:id="1751" w:author="Peto" w:date="2018-06-10T16:57:00Z"/>
          <w:rFonts w:eastAsiaTheme="minorEastAsia" w:cstheme="minorBidi"/>
          <w:smallCaps w:val="0"/>
          <w:noProof/>
          <w:sz w:val="22"/>
          <w:szCs w:val="22"/>
        </w:rPr>
      </w:pPr>
      <w:ins w:id="1752" w:author="Peto" w:date="2018-06-10T16:57:00Z">
        <w:r w:rsidRPr="00A82009">
          <w:rPr>
            <w:rStyle w:val="Hypertextovprepojenie"/>
            <w:noProof/>
            <w:rPrChange w:id="1753"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300"</w:instrText>
        </w:r>
        <w:r w:rsidRPr="00A82009">
          <w:rPr>
            <w:rStyle w:val="Hypertextovprepojenie"/>
            <w:noProof/>
          </w:rPr>
          <w:instrText xml:space="preserve"> </w:instrText>
        </w:r>
        <w:r w:rsidRPr="00A82009">
          <w:rPr>
            <w:rStyle w:val="Hypertextovprepojenie"/>
            <w:noProof/>
            <w:rPrChange w:id="1754" w:author="Peto" w:date="2018-06-14T07:18:00Z">
              <w:rPr>
                <w:rStyle w:val="Hypertextovprepojenie"/>
                <w:noProof/>
              </w:rPr>
            </w:rPrChange>
          </w:rPr>
          <w:fldChar w:fldCharType="separate"/>
        </w:r>
        <w:r w:rsidRPr="00A82009">
          <w:rPr>
            <w:rStyle w:val="Hypertextovprepojenie"/>
            <w:noProof/>
            <w:lang w:bidi="en-US"/>
          </w:rPr>
          <w:t>Tabuľka 12: Porovnanie hodnota bioimpedančných parametov z literatúry a našej práce.</w:t>
        </w:r>
        <w:r w:rsidRPr="00A82009">
          <w:rPr>
            <w:noProof/>
            <w:webHidden/>
          </w:rPr>
          <w:tab/>
        </w:r>
        <w:r w:rsidRPr="00A82009">
          <w:rPr>
            <w:noProof/>
            <w:webHidden/>
            <w:rPrChange w:id="1755" w:author="Peto" w:date="2018-06-14T07:18:00Z">
              <w:rPr>
                <w:noProof/>
                <w:webHidden/>
              </w:rPr>
            </w:rPrChange>
          </w:rPr>
          <w:fldChar w:fldCharType="begin"/>
        </w:r>
        <w:r w:rsidRPr="00A82009">
          <w:rPr>
            <w:noProof/>
            <w:webHidden/>
          </w:rPr>
          <w:instrText xml:space="preserve"> PAGEREF _Toc516413300 \h </w:instrText>
        </w:r>
      </w:ins>
      <w:r w:rsidRPr="00A82009">
        <w:rPr>
          <w:noProof/>
          <w:webHidden/>
          <w:rPrChange w:id="1756" w:author="Peto" w:date="2018-06-14T07:18:00Z">
            <w:rPr>
              <w:noProof/>
              <w:webHidden/>
            </w:rPr>
          </w:rPrChange>
        </w:rPr>
      </w:r>
      <w:r w:rsidRPr="00A82009">
        <w:rPr>
          <w:noProof/>
          <w:webHidden/>
          <w:rPrChange w:id="1757" w:author="Peto" w:date="2018-06-14T07:18:00Z">
            <w:rPr>
              <w:noProof/>
              <w:webHidden/>
            </w:rPr>
          </w:rPrChange>
        </w:rPr>
        <w:fldChar w:fldCharType="separate"/>
      </w:r>
      <w:ins w:id="1758" w:author="Peto" w:date="2018-06-10T16:58:00Z">
        <w:r w:rsidRPr="00A82009">
          <w:rPr>
            <w:noProof/>
            <w:webHidden/>
          </w:rPr>
          <w:t>63</w:t>
        </w:r>
      </w:ins>
      <w:ins w:id="1759" w:author="Peto" w:date="2018-06-10T16:57:00Z">
        <w:r w:rsidRPr="00A82009">
          <w:rPr>
            <w:noProof/>
            <w:webHidden/>
            <w:rPrChange w:id="1760" w:author="Peto" w:date="2018-06-14T07:18:00Z">
              <w:rPr>
                <w:noProof/>
                <w:webHidden/>
              </w:rPr>
            </w:rPrChange>
          </w:rPr>
          <w:fldChar w:fldCharType="end"/>
        </w:r>
        <w:r w:rsidRPr="00A82009">
          <w:rPr>
            <w:rStyle w:val="Hypertextovprepojenie"/>
            <w:noProof/>
            <w:rPrChange w:id="1761" w:author="Peto" w:date="2018-06-14T07:18:00Z">
              <w:rPr>
                <w:rStyle w:val="Hypertextovprepojenie"/>
                <w:noProof/>
              </w:rPr>
            </w:rPrChange>
          </w:rPr>
          <w:fldChar w:fldCharType="end"/>
        </w:r>
      </w:ins>
    </w:p>
    <w:p w14:paraId="3022F35D" w14:textId="77777777" w:rsidR="00F95B9C" w:rsidRPr="00A82009" w:rsidRDefault="00F95B9C">
      <w:pPr>
        <w:pStyle w:val="Zoznamobrzkov"/>
        <w:tabs>
          <w:tab w:val="right" w:leader="dot" w:pos="8494"/>
        </w:tabs>
        <w:rPr>
          <w:ins w:id="1762" w:author="Peto" w:date="2018-06-10T16:57:00Z"/>
          <w:rFonts w:eastAsiaTheme="minorEastAsia" w:cstheme="minorBidi"/>
          <w:smallCaps w:val="0"/>
          <w:noProof/>
          <w:sz w:val="22"/>
          <w:szCs w:val="22"/>
        </w:rPr>
      </w:pPr>
      <w:ins w:id="1763" w:author="Peto" w:date="2018-06-10T16:57:00Z">
        <w:r w:rsidRPr="00A82009">
          <w:rPr>
            <w:rStyle w:val="Hypertextovprepojenie"/>
            <w:noProof/>
            <w:rPrChange w:id="1764"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301"</w:instrText>
        </w:r>
        <w:r w:rsidRPr="00A82009">
          <w:rPr>
            <w:rStyle w:val="Hypertextovprepojenie"/>
            <w:noProof/>
          </w:rPr>
          <w:instrText xml:space="preserve"> </w:instrText>
        </w:r>
        <w:r w:rsidRPr="00A82009">
          <w:rPr>
            <w:rStyle w:val="Hypertextovprepojenie"/>
            <w:noProof/>
            <w:rPrChange w:id="1765" w:author="Peto" w:date="2018-06-14T07:18:00Z">
              <w:rPr>
                <w:rStyle w:val="Hypertextovprepojenie"/>
                <w:noProof/>
              </w:rPr>
            </w:rPrChange>
          </w:rPr>
          <w:fldChar w:fldCharType="separate"/>
        </w:r>
        <w:r w:rsidRPr="00A82009">
          <w:rPr>
            <w:rStyle w:val="Hypertextovprepojenie"/>
            <w:noProof/>
            <w:lang w:bidi="en-US"/>
          </w:rPr>
          <w:t xml:space="preserve">Tabuľka 13: </w:t>
        </w:r>
        <w:r w:rsidRPr="00A82009">
          <w:rPr>
            <w:rStyle w:val="Hypertextovprepojenie"/>
            <w:noProof/>
            <w:highlight w:val="yellow"/>
            <w:lang w:bidi="en-US"/>
          </w:rPr>
          <w:t>Sila väzba</w:t>
        </w:r>
        <w:r w:rsidRPr="00A82009">
          <w:rPr>
            <w:rStyle w:val="Hypertextovprepojenie"/>
            <w:noProof/>
            <w:lang w:bidi="en-US"/>
          </w:rPr>
          <w:t xml:space="preserve"> (C) parametrov na dýchanie a ich oneskorenie reakcie (PS) na dýchanie.</w:t>
        </w:r>
        <w:r w:rsidRPr="00A82009">
          <w:rPr>
            <w:noProof/>
            <w:webHidden/>
          </w:rPr>
          <w:tab/>
        </w:r>
        <w:r w:rsidRPr="00A82009">
          <w:rPr>
            <w:noProof/>
            <w:webHidden/>
            <w:rPrChange w:id="1766" w:author="Peto" w:date="2018-06-14T07:18:00Z">
              <w:rPr>
                <w:noProof/>
                <w:webHidden/>
              </w:rPr>
            </w:rPrChange>
          </w:rPr>
          <w:fldChar w:fldCharType="begin"/>
        </w:r>
        <w:r w:rsidRPr="00A82009">
          <w:rPr>
            <w:noProof/>
            <w:webHidden/>
          </w:rPr>
          <w:instrText xml:space="preserve"> PAGEREF _Toc516413301 \h </w:instrText>
        </w:r>
      </w:ins>
      <w:r w:rsidRPr="00A82009">
        <w:rPr>
          <w:noProof/>
          <w:webHidden/>
          <w:rPrChange w:id="1767" w:author="Peto" w:date="2018-06-14T07:18:00Z">
            <w:rPr>
              <w:noProof/>
              <w:webHidden/>
            </w:rPr>
          </w:rPrChange>
        </w:rPr>
      </w:r>
      <w:r w:rsidRPr="00A82009">
        <w:rPr>
          <w:noProof/>
          <w:webHidden/>
          <w:rPrChange w:id="1768" w:author="Peto" w:date="2018-06-14T07:18:00Z">
            <w:rPr>
              <w:noProof/>
              <w:webHidden/>
            </w:rPr>
          </w:rPrChange>
        </w:rPr>
        <w:fldChar w:fldCharType="separate"/>
      </w:r>
      <w:ins w:id="1769" w:author="Peto" w:date="2018-06-10T16:58:00Z">
        <w:r w:rsidRPr="00A82009">
          <w:rPr>
            <w:noProof/>
            <w:webHidden/>
          </w:rPr>
          <w:t>68</w:t>
        </w:r>
      </w:ins>
      <w:ins w:id="1770" w:author="Peto" w:date="2018-06-10T16:57:00Z">
        <w:r w:rsidRPr="00A82009">
          <w:rPr>
            <w:noProof/>
            <w:webHidden/>
            <w:rPrChange w:id="1771" w:author="Peto" w:date="2018-06-14T07:18:00Z">
              <w:rPr>
                <w:noProof/>
                <w:webHidden/>
              </w:rPr>
            </w:rPrChange>
          </w:rPr>
          <w:fldChar w:fldCharType="end"/>
        </w:r>
        <w:r w:rsidRPr="00A82009">
          <w:rPr>
            <w:rStyle w:val="Hypertextovprepojenie"/>
            <w:noProof/>
            <w:rPrChange w:id="1772" w:author="Peto" w:date="2018-06-14T07:18:00Z">
              <w:rPr>
                <w:rStyle w:val="Hypertextovprepojenie"/>
                <w:noProof/>
              </w:rPr>
            </w:rPrChange>
          </w:rPr>
          <w:fldChar w:fldCharType="end"/>
        </w:r>
      </w:ins>
    </w:p>
    <w:p w14:paraId="47DF084F" w14:textId="77777777" w:rsidR="00F95B9C" w:rsidRPr="00A82009" w:rsidRDefault="00F95B9C">
      <w:pPr>
        <w:pStyle w:val="Zoznamobrzkov"/>
        <w:tabs>
          <w:tab w:val="right" w:leader="dot" w:pos="8494"/>
        </w:tabs>
        <w:rPr>
          <w:ins w:id="1773" w:author="Peto" w:date="2018-06-10T16:57:00Z"/>
          <w:rFonts w:eastAsiaTheme="minorEastAsia" w:cstheme="minorBidi"/>
          <w:smallCaps w:val="0"/>
          <w:noProof/>
          <w:sz w:val="22"/>
          <w:szCs w:val="22"/>
        </w:rPr>
      </w:pPr>
      <w:ins w:id="1774" w:author="Peto" w:date="2018-06-10T16:57:00Z">
        <w:r w:rsidRPr="00A82009">
          <w:rPr>
            <w:rStyle w:val="Hypertextovprepojenie"/>
            <w:noProof/>
            <w:rPrChange w:id="177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302"</w:instrText>
        </w:r>
        <w:r w:rsidRPr="00A82009">
          <w:rPr>
            <w:rStyle w:val="Hypertextovprepojenie"/>
            <w:noProof/>
          </w:rPr>
          <w:instrText xml:space="preserve"> </w:instrText>
        </w:r>
        <w:r w:rsidRPr="00A82009">
          <w:rPr>
            <w:rStyle w:val="Hypertextovprepojenie"/>
            <w:noProof/>
            <w:rPrChange w:id="1776" w:author="Peto" w:date="2018-06-14T07:18:00Z">
              <w:rPr>
                <w:rStyle w:val="Hypertextovprepojenie"/>
                <w:noProof/>
              </w:rPr>
            </w:rPrChange>
          </w:rPr>
          <w:fldChar w:fldCharType="separate"/>
        </w:r>
        <w:r w:rsidRPr="00A82009">
          <w:rPr>
            <w:rStyle w:val="Hypertextovprepojenie"/>
            <w:noProof/>
            <w:lang w:bidi="en-US"/>
          </w:rPr>
          <w:t>Tabuľka 14: priemerné hodnoty a výchylky hemodynamických parametrov</w:t>
        </w:r>
        <w:r w:rsidRPr="00A82009">
          <w:rPr>
            <w:noProof/>
            <w:webHidden/>
          </w:rPr>
          <w:tab/>
        </w:r>
        <w:r w:rsidRPr="00A82009">
          <w:rPr>
            <w:noProof/>
            <w:webHidden/>
            <w:rPrChange w:id="1777" w:author="Peto" w:date="2018-06-14T07:18:00Z">
              <w:rPr>
                <w:noProof/>
                <w:webHidden/>
              </w:rPr>
            </w:rPrChange>
          </w:rPr>
          <w:fldChar w:fldCharType="begin"/>
        </w:r>
        <w:r w:rsidRPr="00A82009">
          <w:rPr>
            <w:noProof/>
            <w:webHidden/>
          </w:rPr>
          <w:instrText xml:space="preserve"> PAGEREF _Toc516413302 \h </w:instrText>
        </w:r>
      </w:ins>
      <w:r w:rsidRPr="00A82009">
        <w:rPr>
          <w:noProof/>
          <w:webHidden/>
          <w:rPrChange w:id="1778" w:author="Peto" w:date="2018-06-14T07:18:00Z">
            <w:rPr>
              <w:noProof/>
              <w:webHidden/>
            </w:rPr>
          </w:rPrChange>
        </w:rPr>
      </w:r>
      <w:r w:rsidRPr="00A82009">
        <w:rPr>
          <w:noProof/>
          <w:webHidden/>
          <w:rPrChange w:id="1779" w:author="Peto" w:date="2018-06-14T07:18:00Z">
            <w:rPr>
              <w:noProof/>
              <w:webHidden/>
            </w:rPr>
          </w:rPrChange>
        </w:rPr>
        <w:fldChar w:fldCharType="separate"/>
      </w:r>
      <w:ins w:id="1780" w:author="Peto" w:date="2018-06-10T16:58:00Z">
        <w:r w:rsidRPr="00A82009">
          <w:rPr>
            <w:noProof/>
            <w:webHidden/>
          </w:rPr>
          <w:t>71</w:t>
        </w:r>
      </w:ins>
      <w:ins w:id="1781" w:author="Peto" w:date="2018-06-10T16:57:00Z">
        <w:r w:rsidRPr="00A82009">
          <w:rPr>
            <w:noProof/>
            <w:webHidden/>
            <w:rPrChange w:id="1782" w:author="Peto" w:date="2018-06-14T07:18:00Z">
              <w:rPr>
                <w:noProof/>
                <w:webHidden/>
              </w:rPr>
            </w:rPrChange>
          </w:rPr>
          <w:fldChar w:fldCharType="end"/>
        </w:r>
        <w:r w:rsidRPr="00A82009">
          <w:rPr>
            <w:rStyle w:val="Hypertextovprepojenie"/>
            <w:noProof/>
            <w:rPrChange w:id="1783" w:author="Peto" w:date="2018-06-14T07:18:00Z">
              <w:rPr>
                <w:rStyle w:val="Hypertextovprepojenie"/>
                <w:noProof/>
              </w:rPr>
            </w:rPrChange>
          </w:rPr>
          <w:fldChar w:fldCharType="end"/>
        </w:r>
      </w:ins>
    </w:p>
    <w:p w14:paraId="524E8A27" w14:textId="77777777" w:rsidR="00F95B9C" w:rsidRPr="00A82009" w:rsidRDefault="00F95B9C">
      <w:pPr>
        <w:pStyle w:val="Zoznamobrzkov"/>
        <w:tabs>
          <w:tab w:val="right" w:leader="dot" w:pos="8494"/>
        </w:tabs>
        <w:rPr>
          <w:ins w:id="1784" w:author="Peto" w:date="2018-06-10T16:57:00Z"/>
          <w:rFonts w:eastAsiaTheme="minorEastAsia" w:cstheme="minorBidi"/>
          <w:smallCaps w:val="0"/>
          <w:noProof/>
          <w:sz w:val="22"/>
          <w:szCs w:val="22"/>
        </w:rPr>
      </w:pPr>
      <w:ins w:id="1785" w:author="Peto" w:date="2018-06-10T16:57:00Z">
        <w:r w:rsidRPr="00A82009">
          <w:rPr>
            <w:rStyle w:val="Hypertextovprepojenie"/>
            <w:noProof/>
            <w:rPrChange w:id="178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303"</w:instrText>
        </w:r>
        <w:r w:rsidRPr="00A82009">
          <w:rPr>
            <w:rStyle w:val="Hypertextovprepojenie"/>
            <w:noProof/>
          </w:rPr>
          <w:instrText xml:space="preserve"> </w:instrText>
        </w:r>
        <w:r w:rsidRPr="00A82009">
          <w:rPr>
            <w:rStyle w:val="Hypertextovprepojenie"/>
            <w:noProof/>
            <w:rPrChange w:id="1787" w:author="Peto" w:date="2018-06-14T07:18:00Z">
              <w:rPr>
                <w:rStyle w:val="Hypertextovprepojenie"/>
                <w:noProof/>
              </w:rPr>
            </w:rPrChange>
          </w:rPr>
          <w:fldChar w:fldCharType="separate"/>
        </w:r>
        <w:r w:rsidRPr="00A82009">
          <w:rPr>
            <w:rStyle w:val="Hypertextovprepojenie"/>
            <w:noProof/>
            <w:lang w:bidi="en-US"/>
          </w:rPr>
          <w:t>Tabuľka 15: Charakteristiky meraných ľudí po transplantácii srdca.</w:t>
        </w:r>
        <w:r w:rsidRPr="00A82009">
          <w:rPr>
            <w:noProof/>
            <w:webHidden/>
          </w:rPr>
          <w:tab/>
        </w:r>
        <w:r w:rsidRPr="00A82009">
          <w:rPr>
            <w:noProof/>
            <w:webHidden/>
            <w:rPrChange w:id="1788" w:author="Peto" w:date="2018-06-14T07:18:00Z">
              <w:rPr>
                <w:noProof/>
                <w:webHidden/>
              </w:rPr>
            </w:rPrChange>
          </w:rPr>
          <w:fldChar w:fldCharType="begin"/>
        </w:r>
        <w:r w:rsidRPr="00A82009">
          <w:rPr>
            <w:noProof/>
            <w:webHidden/>
          </w:rPr>
          <w:instrText xml:space="preserve"> PAGEREF _Toc516413303 \h </w:instrText>
        </w:r>
      </w:ins>
      <w:r w:rsidRPr="00A82009">
        <w:rPr>
          <w:noProof/>
          <w:webHidden/>
          <w:rPrChange w:id="1789" w:author="Peto" w:date="2018-06-14T07:18:00Z">
            <w:rPr>
              <w:noProof/>
              <w:webHidden/>
            </w:rPr>
          </w:rPrChange>
        </w:rPr>
      </w:r>
      <w:r w:rsidRPr="00A82009">
        <w:rPr>
          <w:noProof/>
          <w:webHidden/>
          <w:rPrChange w:id="1790" w:author="Peto" w:date="2018-06-14T07:18:00Z">
            <w:rPr>
              <w:noProof/>
              <w:webHidden/>
            </w:rPr>
          </w:rPrChange>
        </w:rPr>
        <w:fldChar w:fldCharType="separate"/>
      </w:r>
      <w:ins w:id="1791" w:author="Peto" w:date="2018-06-10T16:58:00Z">
        <w:r w:rsidRPr="00A82009">
          <w:rPr>
            <w:noProof/>
            <w:webHidden/>
          </w:rPr>
          <w:t>73</w:t>
        </w:r>
      </w:ins>
      <w:ins w:id="1792" w:author="Peto" w:date="2018-06-10T16:57:00Z">
        <w:r w:rsidRPr="00A82009">
          <w:rPr>
            <w:noProof/>
            <w:webHidden/>
            <w:rPrChange w:id="1793" w:author="Peto" w:date="2018-06-14T07:18:00Z">
              <w:rPr>
                <w:noProof/>
                <w:webHidden/>
              </w:rPr>
            </w:rPrChange>
          </w:rPr>
          <w:fldChar w:fldCharType="end"/>
        </w:r>
        <w:r w:rsidRPr="00A82009">
          <w:rPr>
            <w:rStyle w:val="Hypertextovprepojenie"/>
            <w:noProof/>
            <w:rPrChange w:id="1794" w:author="Peto" w:date="2018-06-14T07:18:00Z">
              <w:rPr>
                <w:rStyle w:val="Hypertextovprepojenie"/>
                <w:noProof/>
              </w:rPr>
            </w:rPrChange>
          </w:rPr>
          <w:fldChar w:fldCharType="end"/>
        </w:r>
      </w:ins>
    </w:p>
    <w:p w14:paraId="2A16D0A3" w14:textId="77777777" w:rsidR="00F95B9C" w:rsidRPr="00A82009" w:rsidRDefault="00F95B9C">
      <w:pPr>
        <w:pStyle w:val="Zoznamobrzkov"/>
        <w:tabs>
          <w:tab w:val="right" w:leader="dot" w:pos="8494"/>
        </w:tabs>
        <w:rPr>
          <w:ins w:id="1795" w:author="Peto" w:date="2018-06-10T16:57:00Z"/>
          <w:rFonts w:eastAsiaTheme="minorEastAsia" w:cstheme="minorBidi"/>
          <w:smallCaps w:val="0"/>
          <w:noProof/>
          <w:sz w:val="22"/>
          <w:szCs w:val="22"/>
        </w:rPr>
      </w:pPr>
      <w:ins w:id="1796" w:author="Peto" w:date="2018-06-10T16:57:00Z">
        <w:r w:rsidRPr="00A82009">
          <w:rPr>
            <w:rStyle w:val="Hypertextovprepojenie"/>
            <w:noProof/>
            <w:rPrChange w:id="1797"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304"</w:instrText>
        </w:r>
        <w:r w:rsidRPr="00A82009">
          <w:rPr>
            <w:rStyle w:val="Hypertextovprepojenie"/>
            <w:noProof/>
          </w:rPr>
          <w:instrText xml:space="preserve"> </w:instrText>
        </w:r>
        <w:r w:rsidRPr="00A82009">
          <w:rPr>
            <w:rStyle w:val="Hypertextovprepojenie"/>
            <w:noProof/>
            <w:rPrChange w:id="1798" w:author="Peto" w:date="2018-06-14T07:18:00Z">
              <w:rPr>
                <w:rStyle w:val="Hypertextovprepojenie"/>
                <w:noProof/>
              </w:rPr>
            </w:rPrChange>
          </w:rPr>
          <w:fldChar w:fldCharType="separate"/>
        </w:r>
        <w:r w:rsidRPr="00A82009">
          <w:rPr>
            <w:rStyle w:val="Hypertextovprepojenie"/>
            <w:noProof/>
            <w:lang w:bidi="en-US"/>
          </w:rPr>
          <w:t>Tabuľka 16: Legenda pre Obrázok 3.21 a Obrázok 3.22.</w:t>
        </w:r>
        <w:r w:rsidRPr="00A82009">
          <w:rPr>
            <w:noProof/>
            <w:webHidden/>
          </w:rPr>
          <w:tab/>
        </w:r>
        <w:r w:rsidRPr="00A82009">
          <w:rPr>
            <w:noProof/>
            <w:webHidden/>
            <w:rPrChange w:id="1799" w:author="Peto" w:date="2018-06-14T07:18:00Z">
              <w:rPr>
                <w:noProof/>
                <w:webHidden/>
              </w:rPr>
            </w:rPrChange>
          </w:rPr>
          <w:fldChar w:fldCharType="begin"/>
        </w:r>
        <w:r w:rsidRPr="00A82009">
          <w:rPr>
            <w:noProof/>
            <w:webHidden/>
          </w:rPr>
          <w:instrText xml:space="preserve"> PAGEREF _Toc516413304 \h </w:instrText>
        </w:r>
      </w:ins>
      <w:r w:rsidRPr="00A82009">
        <w:rPr>
          <w:noProof/>
          <w:webHidden/>
          <w:rPrChange w:id="1800" w:author="Peto" w:date="2018-06-14T07:18:00Z">
            <w:rPr>
              <w:noProof/>
              <w:webHidden/>
            </w:rPr>
          </w:rPrChange>
        </w:rPr>
      </w:r>
      <w:r w:rsidRPr="00A82009">
        <w:rPr>
          <w:noProof/>
          <w:webHidden/>
          <w:rPrChange w:id="1801" w:author="Peto" w:date="2018-06-14T07:18:00Z">
            <w:rPr>
              <w:noProof/>
              <w:webHidden/>
            </w:rPr>
          </w:rPrChange>
        </w:rPr>
        <w:fldChar w:fldCharType="separate"/>
      </w:r>
      <w:ins w:id="1802" w:author="Peto" w:date="2018-06-10T16:58:00Z">
        <w:r w:rsidRPr="00A82009">
          <w:rPr>
            <w:noProof/>
            <w:webHidden/>
          </w:rPr>
          <w:t>83</w:t>
        </w:r>
      </w:ins>
      <w:ins w:id="1803" w:author="Peto" w:date="2018-06-10T16:57:00Z">
        <w:r w:rsidRPr="00A82009">
          <w:rPr>
            <w:noProof/>
            <w:webHidden/>
            <w:rPrChange w:id="1804" w:author="Peto" w:date="2018-06-14T07:18:00Z">
              <w:rPr>
                <w:noProof/>
                <w:webHidden/>
              </w:rPr>
            </w:rPrChange>
          </w:rPr>
          <w:fldChar w:fldCharType="end"/>
        </w:r>
        <w:r w:rsidRPr="00A82009">
          <w:rPr>
            <w:rStyle w:val="Hypertextovprepojenie"/>
            <w:noProof/>
            <w:rPrChange w:id="1805" w:author="Peto" w:date="2018-06-14T07:18:00Z">
              <w:rPr>
                <w:rStyle w:val="Hypertextovprepojenie"/>
                <w:noProof/>
              </w:rPr>
            </w:rPrChange>
          </w:rPr>
          <w:fldChar w:fldCharType="end"/>
        </w:r>
      </w:ins>
    </w:p>
    <w:p w14:paraId="10DBAD34" w14:textId="77777777" w:rsidR="00B85020" w:rsidRPr="00A82009" w:rsidDel="00F95B9C" w:rsidRDefault="00B85020">
      <w:pPr>
        <w:pStyle w:val="Zoznamobrzkov"/>
        <w:tabs>
          <w:tab w:val="right" w:leader="dot" w:pos="8494"/>
        </w:tabs>
        <w:rPr>
          <w:del w:id="1806" w:author="Peto" w:date="2018-06-10T16:57:00Z"/>
          <w:rFonts w:eastAsiaTheme="minorEastAsia" w:cstheme="minorBidi"/>
          <w:smallCaps w:val="0"/>
          <w:noProof/>
          <w:sz w:val="22"/>
          <w:szCs w:val="22"/>
        </w:rPr>
      </w:pPr>
      <w:del w:id="1807" w:author="Peto" w:date="2018-06-10T16:57:00Z">
        <w:r w:rsidRPr="00A82009" w:rsidDel="00F95B9C">
          <w:rPr>
            <w:rPrChange w:id="1808" w:author="Peto" w:date="2018-06-14T07:18:00Z">
              <w:rPr>
                <w:rStyle w:val="Hypertextovprepojenie"/>
                <w:smallCaps w:val="0"/>
                <w:noProof/>
                <w:lang w:bidi="en-US"/>
              </w:rPr>
            </w:rPrChange>
          </w:rPr>
          <w:delText>Tabuľka 1: Komponenty obehovej sústavy.</w:delText>
        </w:r>
        <w:r w:rsidRPr="00A82009" w:rsidDel="00F95B9C">
          <w:rPr>
            <w:smallCaps w:val="0"/>
            <w:noProof/>
            <w:webHidden/>
          </w:rPr>
          <w:tab/>
          <w:delText>5</w:delText>
        </w:r>
      </w:del>
    </w:p>
    <w:p w14:paraId="56904C93" w14:textId="77777777" w:rsidR="00B85020" w:rsidRPr="00A82009" w:rsidDel="00F95B9C" w:rsidRDefault="00B85020">
      <w:pPr>
        <w:pStyle w:val="Zoznamobrzkov"/>
        <w:tabs>
          <w:tab w:val="right" w:leader="dot" w:pos="8494"/>
        </w:tabs>
        <w:rPr>
          <w:del w:id="1809" w:author="Peto" w:date="2018-06-10T16:57:00Z"/>
          <w:rFonts w:eastAsiaTheme="minorEastAsia" w:cstheme="minorBidi"/>
          <w:smallCaps w:val="0"/>
          <w:noProof/>
          <w:sz w:val="22"/>
          <w:szCs w:val="22"/>
        </w:rPr>
      </w:pPr>
      <w:del w:id="1810" w:author="Peto" w:date="2018-06-10T16:57:00Z">
        <w:r w:rsidRPr="00A82009" w:rsidDel="00F95B9C">
          <w:rPr>
            <w:rPrChange w:id="1811" w:author="Peto" w:date="2018-06-14T07:18:00Z">
              <w:rPr>
                <w:rStyle w:val="Hypertextovprepojenie"/>
                <w:smallCaps w:val="0"/>
                <w:noProof/>
                <w:lang w:bidi="en-US"/>
              </w:rPr>
            </w:rPrChange>
          </w:rPr>
          <w:delText>Tabuľka 2: Charakteristiky meraných dobrovoľníkov.</w:delText>
        </w:r>
        <w:r w:rsidRPr="00A82009" w:rsidDel="00F95B9C">
          <w:rPr>
            <w:smallCaps w:val="0"/>
            <w:noProof/>
            <w:webHidden/>
          </w:rPr>
          <w:tab/>
          <w:delText>35</w:delText>
        </w:r>
      </w:del>
    </w:p>
    <w:p w14:paraId="78D69571" w14:textId="77777777" w:rsidR="00B85020" w:rsidRPr="00A82009" w:rsidDel="00F95B9C" w:rsidRDefault="00B85020">
      <w:pPr>
        <w:pStyle w:val="Zoznamobrzkov"/>
        <w:tabs>
          <w:tab w:val="right" w:leader="dot" w:pos="8494"/>
        </w:tabs>
        <w:rPr>
          <w:del w:id="1812" w:author="Peto" w:date="2018-06-10T16:57:00Z"/>
          <w:rFonts w:eastAsiaTheme="minorEastAsia" w:cstheme="minorBidi"/>
          <w:smallCaps w:val="0"/>
          <w:noProof/>
          <w:sz w:val="22"/>
          <w:szCs w:val="22"/>
        </w:rPr>
      </w:pPr>
      <w:del w:id="1813" w:author="Peto" w:date="2018-06-10T16:57:00Z">
        <w:r w:rsidRPr="00A82009" w:rsidDel="00F95B9C">
          <w:rPr>
            <w:rPrChange w:id="1814" w:author="Peto" w:date="2018-06-14T07:18:00Z">
              <w:rPr>
                <w:rStyle w:val="Hypertextovprepojenie"/>
                <w:smallCaps w:val="0"/>
                <w:noProof/>
                <w:lang w:bidi="en-US"/>
              </w:rPr>
            </w:rPrChange>
          </w:rPr>
          <w:delText>Tabuľka 3: Tabuľka pásmových filtrov so spodnými a hornými hraničnými frekvenciami.</w:delText>
        </w:r>
        <w:r w:rsidRPr="00A82009" w:rsidDel="00F95B9C">
          <w:rPr>
            <w:smallCaps w:val="0"/>
            <w:noProof/>
            <w:webHidden/>
          </w:rPr>
          <w:tab/>
          <w:delText>45</w:delText>
        </w:r>
      </w:del>
    </w:p>
    <w:p w14:paraId="5B2FFB6C" w14:textId="77777777" w:rsidR="00B85020" w:rsidRPr="00A82009" w:rsidDel="00F95B9C" w:rsidRDefault="00B85020">
      <w:pPr>
        <w:pStyle w:val="Zoznamobrzkov"/>
        <w:tabs>
          <w:tab w:val="right" w:leader="dot" w:pos="8494"/>
        </w:tabs>
        <w:rPr>
          <w:del w:id="1815" w:author="Peto" w:date="2018-06-10T16:57:00Z"/>
          <w:rFonts w:eastAsiaTheme="minorEastAsia" w:cstheme="minorBidi"/>
          <w:smallCaps w:val="0"/>
          <w:noProof/>
          <w:sz w:val="22"/>
          <w:szCs w:val="22"/>
        </w:rPr>
      </w:pPr>
      <w:del w:id="1816" w:author="Peto" w:date="2018-06-10T16:57:00Z">
        <w:r w:rsidRPr="00A82009" w:rsidDel="00F95B9C">
          <w:rPr>
            <w:rPrChange w:id="1817" w:author="Peto" w:date="2018-06-14T07:18:00Z">
              <w:rPr>
                <w:rStyle w:val="Hypertextovprepojenie"/>
                <w:smallCaps w:val="0"/>
                <w:noProof/>
                <w:lang w:bidi="en-US"/>
              </w:rPr>
            </w:rPrChange>
          </w:rPr>
          <w:delText>Tabuľka 4: Stupne rozkladu DWT a im prislúchajúce frekvenčné pásma.</w:delText>
        </w:r>
        <w:r w:rsidRPr="00A82009" w:rsidDel="00F95B9C">
          <w:rPr>
            <w:smallCaps w:val="0"/>
            <w:noProof/>
            <w:webHidden/>
          </w:rPr>
          <w:tab/>
          <w:delText>45</w:delText>
        </w:r>
      </w:del>
    </w:p>
    <w:p w14:paraId="5ACD4350" w14:textId="77777777" w:rsidR="00B85020" w:rsidRPr="00A82009" w:rsidDel="00F95B9C" w:rsidRDefault="00B85020">
      <w:pPr>
        <w:pStyle w:val="Zoznamobrzkov"/>
        <w:tabs>
          <w:tab w:val="right" w:leader="dot" w:pos="8494"/>
        </w:tabs>
        <w:rPr>
          <w:del w:id="1818" w:author="Peto" w:date="2018-06-10T16:57:00Z"/>
          <w:rFonts w:eastAsiaTheme="minorEastAsia" w:cstheme="minorBidi"/>
          <w:smallCaps w:val="0"/>
          <w:noProof/>
          <w:sz w:val="22"/>
          <w:szCs w:val="22"/>
        </w:rPr>
      </w:pPr>
      <w:del w:id="1819" w:author="Peto" w:date="2018-06-10T16:57:00Z">
        <w:r w:rsidRPr="00A82009" w:rsidDel="00F95B9C">
          <w:rPr>
            <w:rPrChange w:id="1820" w:author="Peto" w:date="2018-06-14T07:18:00Z">
              <w:rPr>
                <w:rStyle w:val="Hypertextovprepojenie"/>
                <w:smallCaps w:val="0"/>
                <w:noProof/>
                <w:lang w:bidi="en-US"/>
              </w:rPr>
            </w:rPrChange>
          </w:rPr>
          <w:delText>Tabuľka 5: Tabuľka filtrov DWT s najnižším (pravý stĺpec) a najvyšším (prvý riadok) stupňom rozkladu.</w:delText>
        </w:r>
        <w:r w:rsidRPr="00A82009" w:rsidDel="00F95B9C">
          <w:rPr>
            <w:smallCaps w:val="0"/>
            <w:noProof/>
            <w:webHidden/>
          </w:rPr>
          <w:tab/>
          <w:delText>46</w:delText>
        </w:r>
      </w:del>
    </w:p>
    <w:p w14:paraId="0F9C2F2E" w14:textId="77777777" w:rsidR="00B85020" w:rsidRPr="00A82009" w:rsidDel="00F95B9C" w:rsidRDefault="00B85020">
      <w:pPr>
        <w:pStyle w:val="Zoznamobrzkov"/>
        <w:tabs>
          <w:tab w:val="right" w:leader="dot" w:pos="8494"/>
        </w:tabs>
        <w:rPr>
          <w:del w:id="1821" w:author="Peto" w:date="2018-06-10T16:57:00Z"/>
          <w:rFonts w:eastAsiaTheme="minorEastAsia" w:cstheme="minorBidi"/>
          <w:smallCaps w:val="0"/>
          <w:noProof/>
          <w:sz w:val="22"/>
          <w:szCs w:val="22"/>
        </w:rPr>
      </w:pPr>
      <w:del w:id="1822" w:author="Peto" w:date="2018-06-10T16:57:00Z">
        <w:r w:rsidRPr="00A82009" w:rsidDel="00F95B9C">
          <w:rPr>
            <w:rPrChange w:id="1823" w:author="Peto" w:date="2018-06-14T07:18:00Z">
              <w:rPr>
                <w:rStyle w:val="Hypertextovprepojenie"/>
                <w:smallCaps w:val="0"/>
                <w:noProof/>
                <w:lang w:bidi="en-US"/>
              </w:rPr>
            </w:rPrChange>
          </w:rPr>
          <w:delText>Tabuľka 6: Maxima korelácií medzi respiráciou a S1 po filtrácií rôznymi pásmovými filtrami</w:delText>
        </w:r>
        <w:r w:rsidRPr="00A82009" w:rsidDel="00F95B9C">
          <w:rPr>
            <w:smallCaps w:val="0"/>
            <w:noProof/>
            <w:webHidden/>
          </w:rPr>
          <w:tab/>
          <w:delText>50</w:delText>
        </w:r>
      </w:del>
    </w:p>
    <w:p w14:paraId="75CAA663" w14:textId="77777777" w:rsidR="00B85020" w:rsidRPr="00A82009" w:rsidDel="00F95B9C" w:rsidRDefault="00B85020">
      <w:pPr>
        <w:pStyle w:val="Zoznamobrzkov"/>
        <w:tabs>
          <w:tab w:val="right" w:leader="dot" w:pos="8494"/>
        </w:tabs>
        <w:rPr>
          <w:del w:id="1824" w:author="Peto" w:date="2018-06-10T16:57:00Z"/>
          <w:rFonts w:eastAsiaTheme="minorEastAsia" w:cstheme="minorBidi"/>
          <w:smallCaps w:val="0"/>
          <w:noProof/>
          <w:sz w:val="22"/>
          <w:szCs w:val="22"/>
        </w:rPr>
      </w:pPr>
      <w:del w:id="1825" w:author="Peto" w:date="2018-06-10T16:57:00Z">
        <w:r w:rsidRPr="00A82009" w:rsidDel="00F95B9C">
          <w:rPr>
            <w:rPrChange w:id="1826" w:author="Peto" w:date="2018-06-14T07:18:00Z">
              <w:rPr>
                <w:rStyle w:val="Hypertextovprepojenie"/>
                <w:smallCaps w:val="0"/>
                <w:noProof/>
                <w:lang w:bidi="en-US"/>
              </w:rPr>
            </w:rPrChange>
          </w:rPr>
          <w:delText>Tabuľka 7: Mediány korelácií medzi R-S1 krivkou a respiráciou 30 dobrovoľníkov</w:delText>
        </w:r>
        <w:r w:rsidRPr="00A82009" w:rsidDel="00F95B9C">
          <w:rPr>
            <w:smallCaps w:val="0"/>
            <w:noProof/>
            <w:webHidden/>
          </w:rPr>
          <w:tab/>
          <w:delText>52</w:delText>
        </w:r>
      </w:del>
    </w:p>
    <w:p w14:paraId="7A5E2A62" w14:textId="77777777" w:rsidR="00B85020" w:rsidRPr="00A82009" w:rsidDel="00F95B9C" w:rsidRDefault="00B85020">
      <w:pPr>
        <w:pStyle w:val="Zoznamobrzkov"/>
        <w:tabs>
          <w:tab w:val="right" w:leader="dot" w:pos="8494"/>
        </w:tabs>
        <w:rPr>
          <w:del w:id="1827" w:author="Peto" w:date="2018-06-10T16:57:00Z"/>
          <w:rFonts w:eastAsiaTheme="minorEastAsia" w:cstheme="minorBidi"/>
          <w:smallCaps w:val="0"/>
          <w:noProof/>
          <w:sz w:val="22"/>
          <w:szCs w:val="22"/>
        </w:rPr>
      </w:pPr>
      <w:del w:id="1828" w:author="Peto" w:date="2018-06-10T16:57:00Z">
        <w:r w:rsidRPr="00A82009" w:rsidDel="00F95B9C">
          <w:rPr>
            <w:rPrChange w:id="1829" w:author="Peto" w:date="2018-06-14T07:18:00Z">
              <w:rPr>
                <w:rStyle w:val="Hypertextovprepojenie"/>
                <w:smallCaps w:val="0"/>
                <w:noProof/>
                <w:lang w:bidi="en-US"/>
              </w:rPr>
            </w:rPrChange>
          </w:rPr>
          <w:delText>Tabuľka 8: Popisná štatistika hodnoty parametrov počas spontnánneho dýchania pre 30 dobrovoľníkov.</w:delText>
        </w:r>
        <w:r w:rsidRPr="00A82009" w:rsidDel="00F95B9C">
          <w:rPr>
            <w:smallCaps w:val="0"/>
            <w:noProof/>
            <w:webHidden/>
          </w:rPr>
          <w:tab/>
          <w:delText>59</w:delText>
        </w:r>
      </w:del>
    </w:p>
    <w:p w14:paraId="098CECB6" w14:textId="77777777" w:rsidR="00B85020" w:rsidRPr="00A82009" w:rsidDel="00F95B9C" w:rsidRDefault="00B85020">
      <w:pPr>
        <w:pStyle w:val="Zoznamobrzkov"/>
        <w:tabs>
          <w:tab w:val="right" w:leader="dot" w:pos="8494"/>
        </w:tabs>
        <w:rPr>
          <w:del w:id="1830" w:author="Peto" w:date="2018-06-10T16:57:00Z"/>
          <w:rFonts w:eastAsiaTheme="minorEastAsia" w:cstheme="minorBidi"/>
          <w:smallCaps w:val="0"/>
          <w:noProof/>
          <w:sz w:val="22"/>
          <w:szCs w:val="22"/>
        </w:rPr>
      </w:pPr>
      <w:del w:id="1831" w:author="Peto" w:date="2018-06-10T16:57:00Z">
        <w:r w:rsidRPr="00A82009" w:rsidDel="00F95B9C">
          <w:rPr>
            <w:rPrChange w:id="1832" w:author="Peto" w:date="2018-06-14T07:18:00Z">
              <w:rPr>
                <w:rStyle w:val="Hypertextovprepojenie"/>
                <w:smallCaps w:val="0"/>
                <w:noProof/>
                <w:lang w:bidi="en-US"/>
              </w:rPr>
            </w:rPrChange>
          </w:rPr>
          <w:delText>Tabuľka 9: Popisná štatistika výchylky parametrov počas spontnánneho dýchania pre 30 dobrovoľníkov.</w:delText>
        </w:r>
        <w:r w:rsidRPr="00A82009" w:rsidDel="00F95B9C">
          <w:rPr>
            <w:smallCaps w:val="0"/>
            <w:noProof/>
            <w:webHidden/>
          </w:rPr>
          <w:tab/>
          <w:delText>60</w:delText>
        </w:r>
      </w:del>
    </w:p>
    <w:p w14:paraId="7E61C660" w14:textId="77777777" w:rsidR="00B85020" w:rsidRPr="00A82009" w:rsidDel="00F95B9C" w:rsidRDefault="00B85020">
      <w:pPr>
        <w:pStyle w:val="Zoznamobrzkov"/>
        <w:tabs>
          <w:tab w:val="right" w:leader="dot" w:pos="8494"/>
        </w:tabs>
        <w:rPr>
          <w:del w:id="1833" w:author="Peto" w:date="2018-06-10T16:57:00Z"/>
          <w:rFonts w:eastAsiaTheme="minorEastAsia" w:cstheme="minorBidi"/>
          <w:smallCaps w:val="0"/>
          <w:noProof/>
          <w:sz w:val="22"/>
          <w:szCs w:val="22"/>
        </w:rPr>
      </w:pPr>
      <w:del w:id="1834" w:author="Peto" w:date="2018-06-10T16:57:00Z">
        <w:r w:rsidRPr="00A82009" w:rsidDel="00F95B9C">
          <w:rPr>
            <w:rPrChange w:id="1835" w:author="Peto" w:date="2018-06-14T07:18:00Z">
              <w:rPr>
                <w:rStyle w:val="Hypertextovprepojenie"/>
                <w:smallCaps w:val="0"/>
                <w:noProof/>
                <w:lang w:bidi="en-US"/>
              </w:rPr>
            </w:rPrChange>
          </w:rPr>
          <w:delText>Tabuľka 10: Popisná štatistika hodnoty parametrov počas hlbokého dýchania pre 30 dobrovoľníkov.</w:delText>
        </w:r>
        <w:r w:rsidRPr="00A82009" w:rsidDel="00F95B9C">
          <w:rPr>
            <w:smallCaps w:val="0"/>
            <w:noProof/>
            <w:webHidden/>
          </w:rPr>
          <w:tab/>
          <w:delText>62</w:delText>
        </w:r>
      </w:del>
    </w:p>
    <w:p w14:paraId="08043CED" w14:textId="77777777" w:rsidR="00B85020" w:rsidRPr="00A82009" w:rsidDel="00F95B9C" w:rsidRDefault="00B85020">
      <w:pPr>
        <w:pStyle w:val="Zoznamobrzkov"/>
        <w:tabs>
          <w:tab w:val="right" w:leader="dot" w:pos="8494"/>
        </w:tabs>
        <w:rPr>
          <w:del w:id="1836" w:author="Peto" w:date="2018-06-10T16:57:00Z"/>
          <w:rFonts w:eastAsiaTheme="minorEastAsia" w:cstheme="minorBidi"/>
          <w:smallCaps w:val="0"/>
          <w:noProof/>
          <w:sz w:val="22"/>
          <w:szCs w:val="22"/>
        </w:rPr>
      </w:pPr>
      <w:del w:id="1837" w:author="Peto" w:date="2018-06-10T16:57:00Z">
        <w:r w:rsidRPr="00A82009" w:rsidDel="00F95B9C">
          <w:rPr>
            <w:rPrChange w:id="1838" w:author="Peto" w:date="2018-06-14T07:18:00Z">
              <w:rPr>
                <w:rStyle w:val="Hypertextovprepojenie"/>
                <w:smallCaps w:val="0"/>
                <w:noProof/>
                <w:lang w:bidi="en-US"/>
              </w:rPr>
            </w:rPrChange>
          </w:rPr>
          <w:delText>Tabuľka 11: Popisná štatistika výchylky parametrov počas spontánneho dýchania pre 30 dobrovoľníkov.</w:delText>
        </w:r>
        <w:r w:rsidRPr="00A82009" w:rsidDel="00F95B9C">
          <w:rPr>
            <w:smallCaps w:val="0"/>
            <w:noProof/>
            <w:webHidden/>
          </w:rPr>
          <w:tab/>
          <w:delText>63</w:delText>
        </w:r>
      </w:del>
    </w:p>
    <w:p w14:paraId="25A200E1" w14:textId="77777777" w:rsidR="00B85020" w:rsidRPr="00A82009" w:rsidDel="00F95B9C" w:rsidRDefault="00B85020">
      <w:pPr>
        <w:pStyle w:val="Zoznamobrzkov"/>
        <w:tabs>
          <w:tab w:val="right" w:leader="dot" w:pos="8494"/>
        </w:tabs>
        <w:rPr>
          <w:del w:id="1839" w:author="Peto" w:date="2018-06-10T16:57:00Z"/>
          <w:rFonts w:eastAsiaTheme="minorEastAsia" w:cstheme="minorBidi"/>
          <w:smallCaps w:val="0"/>
          <w:noProof/>
          <w:sz w:val="22"/>
          <w:szCs w:val="22"/>
        </w:rPr>
      </w:pPr>
      <w:del w:id="1840" w:author="Peto" w:date="2018-06-10T16:57:00Z">
        <w:r w:rsidRPr="00A82009" w:rsidDel="00F95B9C">
          <w:rPr>
            <w:rPrChange w:id="1841" w:author="Peto" w:date="2018-06-14T07:18:00Z">
              <w:rPr>
                <w:rStyle w:val="Hypertextovprepojenie"/>
                <w:smallCaps w:val="0"/>
                <w:noProof/>
                <w:lang w:bidi="en-US"/>
              </w:rPr>
            </w:rPrChange>
          </w:rPr>
          <w:delText>Tabuľka 12: Porovnanie hodnota bioimpedančných parametov z literatúry a našej práce.</w:delText>
        </w:r>
        <w:r w:rsidRPr="00A82009" w:rsidDel="00F95B9C">
          <w:rPr>
            <w:smallCaps w:val="0"/>
            <w:noProof/>
            <w:webHidden/>
          </w:rPr>
          <w:tab/>
          <w:delText>64</w:delText>
        </w:r>
      </w:del>
    </w:p>
    <w:p w14:paraId="530874BB" w14:textId="77777777" w:rsidR="00B85020" w:rsidRPr="00A82009" w:rsidDel="00F95B9C" w:rsidRDefault="00B85020">
      <w:pPr>
        <w:pStyle w:val="Zoznamobrzkov"/>
        <w:tabs>
          <w:tab w:val="right" w:leader="dot" w:pos="8494"/>
        </w:tabs>
        <w:rPr>
          <w:del w:id="1842" w:author="Peto" w:date="2018-06-10T16:57:00Z"/>
          <w:rFonts w:eastAsiaTheme="minorEastAsia" w:cstheme="minorBidi"/>
          <w:smallCaps w:val="0"/>
          <w:noProof/>
          <w:sz w:val="22"/>
          <w:szCs w:val="22"/>
        </w:rPr>
      </w:pPr>
      <w:del w:id="1843" w:author="Peto" w:date="2018-06-10T16:57:00Z">
        <w:r w:rsidRPr="00A82009" w:rsidDel="00F95B9C">
          <w:rPr>
            <w:rPrChange w:id="1844" w:author="Peto" w:date="2018-06-14T07:18:00Z">
              <w:rPr>
                <w:rStyle w:val="Hypertextovprepojenie"/>
                <w:smallCaps w:val="0"/>
                <w:noProof/>
                <w:lang w:bidi="en-US"/>
              </w:rPr>
            </w:rPrChange>
          </w:rPr>
          <w:delText>Tabuľka 13: Sila väzba (C) parametrov na dýchanie a ich oneskorenie reakcie (PS) na dýchanie.</w:delText>
        </w:r>
        <w:r w:rsidRPr="00A82009" w:rsidDel="00F95B9C">
          <w:rPr>
            <w:smallCaps w:val="0"/>
            <w:noProof/>
            <w:webHidden/>
          </w:rPr>
          <w:tab/>
          <w:delText>69</w:delText>
        </w:r>
      </w:del>
    </w:p>
    <w:p w14:paraId="0672FE3B" w14:textId="77777777" w:rsidR="00B85020" w:rsidRPr="00A82009" w:rsidDel="00F95B9C" w:rsidRDefault="00B85020">
      <w:pPr>
        <w:pStyle w:val="Zoznamobrzkov"/>
        <w:tabs>
          <w:tab w:val="right" w:leader="dot" w:pos="8494"/>
        </w:tabs>
        <w:rPr>
          <w:del w:id="1845" w:author="Peto" w:date="2018-06-10T16:57:00Z"/>
          <w:rFonts w:eastAsiaTheme="minorEastAsia" w:cstheme="minorBidi"/>
          <w:smallCaps w:val="0"/>
          <w:noProof/>
          <w:sz w:val="22"/>
          <w:szCs w:val="22"/>
        </w:rPr>
      </w:pPr>
      <w:del w:id="1846" w:author="Peto" w:date="2018-06-10T16:57:00Z">
        <w:r w:rsidRPr="00A82009" w:rsidDel="00F95B9C">
          <w:rPr>
            <w:rPrChange w:id="1847" w:author="Peto" w:date="2018-06-14T07:18:00Z">
              <w:rPr>
                <w:rStyle w:val="Hypertextovprepojenie"/>
                <w:smallCaps w:val="0"/>
                <w:noProof/>
                <w:lang w:bidi="en-US"/>
              </w:rPr>
            </w:rPrChange>
          </w:rPr>
          <w:delText>Tabuľka 14: priemerné hodnoty a výchylky hemodynamických parametrov</w:delText>
        </w:r>
        <w:r w:rsidRPr="00A82009" w:rsidDel="00F95B9C">
          <w:rPr>
            <w:smallCaps w:val="0"/>
            <w:noProof/>
            <w:webHidden/>
          </w:rPr>
          <w:tab/>
          <w:delText>72</w:delText>
        </w:r>
      </w:del>
    </w:p>
    <w:p w14:paraId="048FDE2D" w14:textId="77777777" w:rsidR="00B85020" w:rsidRPr="00A82009" w:rsidDel="00F95B9C" w:rsidRDefault="00B85020">
      <w:pPr>
        <w:pStyle w:val="Zoznamobrzkov"/>
        <w:tabs>
          <w:tab w:val="right" w:leader="dot" w:pos="8494"/>
        </w:tabs>
        <w:rPr>
          <w:del w:id="1848" w:author="Peto" w:date="2018-06-10T16:57:00Z"/>
          <w:rFonts w:eastAsiaTheme="minorEastAsia" w:cstheme="minorBidi"/>
          <w:smallCaps w:val="0"/>
          <w:noProof/>
          <w:sz w:val="22"/>
          <w:szCs w:val="22"/>
        </w:rPr>
      </w:pPr>
      <w:del w:id="1849" w:author="Peto" w:date="2018-06-10T16:57:00Z">
        <w:r w:rsidRPr="00A82009" w:rsidDel="00F95B9C">
          <w:rPr>
            <w:rPrChange w:id="1850" w:author="Peto" w:date="2018-06-14T07:18:00Z">
              <w:rPr>
                <w:rStyle w:val="Hypertextovprepojenie"/>
                <w:smallCaps w:val="0"/>
                <w:noProof/>
                <w:lang w:bidi="en-US"/>
              </w:rPr>
            </w:rPrChange>
          </w:rPr>
          <w:delText>Tabuľka 15: Charakteristiky meraných ľudí po transplantácii srdca.</w:delText>
        </w:r>
        <w:r w:rsidRPr="00A82009" w:rsidDel="00F95B9C">
          <w:rPr>
            <w:smallCaps w:val="0"/>
            <w:noProof/>
            <w:webHidden/>
          </w:rPr>
          <w:tab/>
          <w:delText>74</w:delText>
        </w:r>
      </w:del>
    </w:p>
    <w:p w14:paraId="1E4B156E" w14:textId="77777777" w:rsidR="00B85020" w:rsidRPr="00A82009" w:rsidDel="00F95B9C" w:rsidRDefault="00B85020">
      <w:pPr>
        <w:pStyle w:val="Zoznamobrzkov"/>
        <w:tabs>
          <w:tab w:val="right" w:leader="dot" w:pos="8494"/>
        </w:tabs>
        <w:rPr>
          <w:del w:id="1851" w:author="Peto" w:date="2018-06-10T16:57:00Z"/>
          <w:rFonts w:eastAsiaTheme="minorEastAsia" w:cstheme="minorBidi"/>
          <w:smallCaps w:val="0"/>
          <w:noProof/>
          <w:sz w:val="22"/>
          <w:szCs w:val="22"/>
        </w:rPr>
      </w:pPr>
      <w:del w:id="1852" w:author="Peto" w:date="2018-06-10T16:57:00Z">
        <w:r w:rsidRPr="00A82009" w:rsidDel="00F95B9C">
          <w:rPr>
            <w:rPrChange w:id="1853" w:author="Peto" w:date="2018-06-14T07:18:00Z">
              <w:rPr>
                <w:rStyle w:val="Hypertextovprepojenie"/>
                <w:smallCaps w:val="0"/>
                <w:noProof/>
                <w:lang w:bidi="en-US"/>
              </w:rPr>
            </w:rPrChange>
          </w:rPr>
          <w:delText>Tabuľka 16: Legenda pre Obrázok 3.21 a Obrázok 3.22.</w:delText>
        </w:r>
        <w:r w:rsidRPr="00A82009" w:rsidDel="00F95B9C">
          <w:rPr>
            <w:smallCaps w:val="0"/>
            <w:noProof/>
            <w:webHidden/>
          </w:rPr>
          <w:tab/>
          <w:delText>84</w:delText>
        </w:r>
      </w:del>
    </w:p>
    <w:p w14:paraId="2021926B" w14:textId="77777777" w:rsidR="003E40AE" w:rsidRPr="00A82009" w:rsidRDefault="003E40AE" w:rsidP="003E40AE">
      <w:pPr>
        <w:rPr>
          <w:noProof/>
          <w:rPrChange w:id="1854" w:author="Peto" w:date="2018-06-14T07:18:00Z">
            <w:rPr/>
          </w:rPrChange>
        </w:rPr>
        <w:sectPr w:rsidR="003E40AE" w:rsidRPr="00A82009"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sidRPr="00A82009">
        <w:rPr>
          <w:noProof/>
          <w:rPrChange w:id="1855" w:author="Peto" w:date="2018-06-14T07:18:00Z">
            <w:rPr/>
          </w:rPrChange>
        </w:rPr>
        <w:fldChar w:fldCharType="end"/>
      </w:r>
    </w:p>
    <w:p w14:paraId="0B86F26E" w14:textId="77777777" w:rsidR="00CE547F" w:rsidRPr="00A82009" w:rsidRDefault="00CE547F" w:rsidP="00CE547F">
      <w:pPr>
        <w:pStyle w:val="Nadpis1"/>
        <w:numPr>
          <w:ilvl w:val="0"/>
          <w:numId w:val="0"/>
        </w:numPr>
        <w:tabs>
          <w:tab w:val="num" w:pos="1070"/>
        </w:tabs>
        <w:ind w:left="432" w:hanging="432"/>
        <w:rPr>
          <w:noProof/>
          <w:rPrChange w:id="1856" w:author="Peto" w:date="2018-06-14T07:18:00Z">
            <w:rPr/>
          </w:rPrChange>
        </w:rPr>
      </w:pPr>
      <w:bookmarkStart w:id="1857" w:name="_Toc516413200"/>
      <w:r w:rsidRPr="00A82009">
        <w:rPr>
          <w:noProof/>
          <w:rPrChange w:id="1858" w:author="Peto" w:date="2018-06-14T07:18:00Z">
            <w:rPr/>
          </w:rPrChange>
        </w:rPr>
        <w:lastRenderedPageBreak/>
        <w:t>Úvod</w:t>
      </w:r>
      <w:bookmarkEnd w:id="25"/>
      <w:bookmarkEnd w:id="1857"/>
    </w:p>
    <w:p w14:paraId="530F256D" w14:textId="010EC220" w:rsidR="00CE547F" w:rsidRPr="00A82009" w:rsidDel="00544D5F" w:rsidRDefault="00CE547F" w:rsidP="00CE547F">
      <w:pPr>
        <w:rPr>
          <w:del w:id="1859" w:author="Peto" w:date="2018-06-04T05:46:00Z"/>
          <w:noProof/>
          <w:rPrChange w:id="1860" w:author="Peto" w:date="2018-06-14T07:18:00Z">
            <w:rPr>
              <w:del w:id="1861" w:author="Peto" w:date="2018-06-04T05:46:00Z"/>
            </w:rPr>
          </w:rPrChange>
        </w:rPr>
      </w:pPr>
      <w:r w:rsidRPr="00A82009">
        <w:rPr>
          <w:noProof/>
          <w:rPrChange w:id="1862" w:author="Peto" w:date="2018-06-14T07:18:00Z">
            <w:rPr/>
          </w:rPrChange>
        </w:rPr>
        <w:t xml:space="preserve">Srdcovocievne ochorenia sú v súčasnosti celosvetovo najčastejšou príčinou smrti </w:t>
      </w:r>
      <w:r w:rsidRPr="00A82009">
        <w:rPr>
          <w:noProof/>
          <w:rPrChange w:id="1863" w:author="Peto" w:date="2018-06-14T07:18:00Z">
            <w:rPr/>
          </w:rPrChange>
        </w:rPr>
        <w:fldChar w:fldCharType="begin"/>
      </w:r>
      <w:r w:rsidR="00AD692D" w:rsidRPr="00A82009">
        <w:rPr>
          <w:noProof/>
          <w:rPrChange w:id="1864"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1865" w:author="Peto" w:date="2018-06-14T07:18:00Z">
            <w:rPr/>
          </w:rPrChange>
        </w:rPr>
        <w:fldChar w:fldCharType="separate"/>
      </w:r>
      <w:r w:rsidR="00AD692D" w:rsidRPr="00A82009">
        <w:rPr>
          <w:noProof/>
          <w:vertAlign w:val="superscript"/>
        </w:rPr>
        <w:t>1</w:t>
      </w:r>
      <w:r w:rsidRPr="00A82009">
        <w:rPr>
          <w:noProof/>
          <w:rPrChange w:id="1866" w:author="Peto" w:date="2018-06-14T07:18:00Z">
            <w:rPr/>
          </w:rPrChange>
        </w:rPr>
        <w:fldChar w:fldCharType="end"/>
      </w:r>
      <w:r w:rsidRPr="00A82009">
        <w:rPr>
          <w:noProof/>
          <w:rPrChange w:id="1867" w:author="Peto" w:date="2018-06-14T07:18:00Z">
            <w:rPr/>
          </w:rPrChange>
        </w:rPr>
        <w:t xml:space="preserve">. Predpokladá sa že v roku 2015 až 17.7 milióna ľudí zomrelo v dôsledku srdcovocievnych ochorení, čo predstavuje 31% zo všetkých úmrtí na svete </w:t>
      </w:r>
      <w:r w:rsidRPr="00A82009">
        <w:rPr>
          <w:noProof/>
          <w:rPrChange w:id="1868" w:author="Peto" w:date="2018-06-14T07:18:00Z">
            <w:rPr/>
          </w:rPrChange>
        </w:rPr>
        <w:fldChar w:fldCharType="begin"/>
      </w:r>
      <w:r w:rsidR="00AD692D" w:rsidRPr="00A82009">
        <w:rPr>
          <w:noProof/>
          <w:rPrChange w:id="1869"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1870" w:author="Peto" w:date="2018-06-14T07:18:00Z">
            <w:rPr/>
          </w:rPrChange>
        </w:rPr>
        <w:fldChar w:fldCharType="separate"/>
      </w:r>
      <w:r w:rsidR="00AD692D" w:rsidRPr="00A82009">
        <w:rPr>
          <w:noProof/>
          <w:vertAlign w:val="superscript"/>
        </w:rPr>
        <w:t>1</w:t>
      </w:r>
      <w:r w:rsidRPr="00A82009">
        <w:rPr>
          <w:noProof/>
          <w:rPrChange w:id="1871" w:author="Peto" w:date="2018-06-14T07:18:00Z">
            <w:rPr/>
          </w:rPrChange>
        </w:rPr>
        <w:fldChar w:fldCharType="end"/>
      </w:r>
      <w:r w:rsidRPr="00A82009">
        <w:rPr>
          <w:noProof/>
          <w:rPrChange w:id="1872" w:author="Peto" w:date="2018-06-14T07:18:00Z">
            <w:rPr/>
          </w:rPrChange>
        </w:rPr>
        <w:t xml:space="preserve">. Ischemická choroba srdca z toho tvorila 7,4 milióna úmrtí a srdcový infarkt 6,7 milióna úmrtí </w:t>
      </w:r>
      <w:r w:rsidRPr="00A82009">
        <w:rPr>
          <w:noProof/>
          <w:rPrChange w:id="1873" w:author="Peto" w:date="2018-06-14T07:18:00Z">
            <w:rPr/>
          </w:rPrChange>
        </w:rPr>
        <w:fldChar w:fldCharType="begin"/>
      </w:r>
      <w:r w:rsidR="00AD692D" w:rsidRPr="00A82009">
        <w:rPr>
          <w:noProof/>
          <w:rPrChange w:id="1874"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1875" w:author="Peto" w:date="2018-06-14T07:18:00Z">
            <w:rPr/>
          </w:rPrChange>
        </w:rPr>
        <w:fldChar w:fldCharType="separate"/>
      </w:r>
      <w:r w:rsidR="00AD692D" w:rsidRPr="00A82009">
        <w:rPr>
          <w:noProof/>
          <w:vertAlign w:val="superscript"/>
        </w:rPr>
        <w:t>1</w:t>
      </w:r>
      <w:r w:rsidRPr="00A82009">
        <w:rPr>
          <w:noProof/>
          <w:rPrChange w:id="1876" w:author="Peto" w:date="2018-06-14T07:18:00Z">
            <w:rPr/>
          </w:rPrChange>
        </w:rPr>
        <w:fldChar w:fldCharType="end"/>
      </w:r>
      <w:r w:rsidRPr="00A82009">
        <w:rPr>
          <w:noProof/>
          <w:rPrChange w:id="1877" w:author="Peto" w:date="2018-06-14T07:18:00Z">
            <w:rPr/>
          </w:rPrChange>
        </w:rPr>
        <w:t xml:space="preserve">. Väčšina týchto ochorení je spojená so životným štýlom. Hlavnými rizikovými faktormi sú nezdravé stravovanie a obezita, nízka fyzická aktivita, užívanie tabaku a alkohol </w:t>
      </w:r>
      <w:r w:rsidRPr="00A82009">
        <w:rPr>
          <w:noProof/>
          <w:rPrChange w:id="1878" w:author="Peto" w:date="2018-06-14T07:18:00Z">
            <w:rPr/>
          </w:rPrChange>
        </w:rPr>
        <w:fldChar w:fldCharType="begin"/>
      </w:r>
      <w:r w:rsidR="00AD692D" w:rsidRPr="00A82009">
        <w:rPr>
          <w:noProof/>
          <w:rPrChange w:id="1879"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1880" w:author="Peto" w:date="2018-06-14T07:18:00Z">
            <w:rPr/>
          </w:rPrChange>
        </w:rPr>
        <w:fldChar w:fldCharType="separate"/>
      </w:r>
      <w:r w:rsidR="00AD692D" w:rsidRPr="00A82009">
        <w:rPr>
          <w:noProof/>
          <w:vertAlign w:val="superscript"/>
        </w:rPr>
        <w:t>1</w:t>
      </w:r>
      <w:r w:rsidRPr="00A82009">
        <w:rPr>
          <w:noProof/>
          <w:rPrChange w:id="1881" w:author="Peto" w:date="2018-06-14T07:18:00Z">
            <w:rPr/>
          </w:rPrChange>
        </w:rPr>
        <w:fldChar w:fldCharType="end"/>
      </w:r>
      <w:r w:rsidRPr="00A82009">
        <w:rPr>
          <w:noProof/>
          <w:rPrChange w:id="1882" w:author="Peto" w:date="2018-06-14T07:18:00Z">
            <w:rPr/>
          </w:rPrChange>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A82009" w:rsidDel="00544D5F" w:rsidRDefault="00CE547F" w:rsidP="00CE547F">
      <w:pPr>
        <w:rPr>
          <w:del w:id="1883" w:author="Peto" w:date="2018-06-04T05:46:00Z"/>
          <w:noProof/>
          <w:rPrChange w:id="1884" w:author="Peto" w:date="2018-06-14T07:18:00Z">
            <w:rPr>
              <w:del w:id="1885" w:author="Peto" w:date="2018-06-04T05:46:00Z"/>
            </w:rPr>
          </w:rPrChange>
        </w:rPr>
      </w:pPr>
    </w:p>
    <w:p w14:paraId="49096451" w14:textId="7D7C60FA" w:rsidR="00CE547F" w:rsidRPr="00A82009" w:rsidDel="00544D5F" w:rsidRDefault="00CE547F" w:rsidP="00544D5F">
      <w:pPr>
        <w:rPr>
          <w:del w:id="1886" w:author="Peto" w:date="2018-06-04T05:48:00Z"/>
          <w:noProof/>
          <w:rPrChange w:id="1887" w:author="Peto" w:date="2018-06-14T07:18:00Z">
            <w:rPr>
              <w:del w:id="1888" w:author="Peto" w:date="2018-06-04T05:48:00Z"/>
            </w:rPr>
          </w:rPrChange>
        </w:rPr>
      </w:pPr>
      <w:r w:rsidRPr="00A82009">
        <w:rPr>
          <w:noProof/>
          <w:rPrChange w:id="1889" w:author="Peto" w:date="2018-06-14T07:18:00Z">
            <w:rPr/>
          </w:rPrChange>
        </w:rPr>
        <w:t>Činnosť srdcovocievneho systému je popísaná hemodynamickými parametrami</w:t>
      </w:r>
      <w:ins w:id="1890" w:author="Peto" w:date="2018-06-04T05:46:00Z">
        <w:r w:rsidR="00544D5F" w:rsidRPr="00A82009">
          <w:rPr>
            <w:noProof/>
            <w:rPrChange w:id="1891" w:author="Peto" w:date="2018-06-14T07:18:00Z">
              <w:rPr/>
            </w:rPrChange>
          </w:rPr>
          <w:t>.</w:t>
        </w:r>
      </w:ins>
      <w:del w:id="1892" w:author="Peto" w:date="2018-06-04T05:46:00Z">
        <w:r w:rsidRPr="00A82009" w:rsidDel="00544D5F">
          <w:rPr>
            <w:noProof/>
            <w:rPrChange w:id="1893" w:author="Peto" w:date="2018-06-14T07:18:00Z">
              <w:rPr/>
            </w:rPrChange>
          </w:rPr>
          <w:delText>, m</w:delText>
        </w:r>
      </w:del>
      <w:del w:id="1894" w:author="Peto" w:date="2018-06-04T05:47:00Z">
        <w:r w:rsidRPr="00A82009" w:rsidDel="00544D5F">
          <w:rPr>
            <w:noProof/>
            <w:rPrChange w:id="1895" w:author="Peto" w:date="2018-06-14T07:18:00Z">
              <w:rPr/>
            </w:rPrChange>
          </w:rPr>
          <w:delText>edzi</w:delText>
        </w:r>
      </w:del>
      <w:ins w:id="1896" w:author="Peto" w:date="2018-06-04T05:47:00Z">
        <w:r w:rsidR="00544D5F" w:rsidRPr="00A82009">
          <w:rPr>
            <w:noProof/>
            <w:rPrChange w:id="1897" w:author="Peto" w:date="2018-06-14T07:18:00Z">
              <w:rPr/>
            </w:rPrChange>
          </w:rPr>
          <w:t xml:space="preserve"> Medzi dôležit</w:t>
        </w:r>
      </w:ins>
      <w:ins w:id="1898" w:author="Peto" w:date="2018-06-04T05:48:00Z">
        <w:r w:rsidR="00544D5F" w:rsidRPr="00A82009">
          <w:rPr>
            <w:noProof/>
            <w:rPrChange w:id="1899" w:author="Peto" w:date="2018-06-14T07:18:00Z">
              <w:rPr/>
            </w:rPrChange>
          </w:rPr>
          <w:t>é hemodynamické parametre patrí</w:t>
        </w:r>
      </w:ins>
      <w:del w:id="1900" w:author="Peto" w:date="2018-06-04T05:48:00Z">
        <w:r w:rsidRPr="00A82009" w:rsidDel="00544D5F">
          <w:rPr>
            <w:noProof/>
            <w:rPrChange w:id="1901" w:author="Peto" w:date="2018-06-14T07:18:00Z">
              <w:rPr/>
            </w:rPrChange>
          </w:rPr>
          <w:delText xml:space="preserve"> ktoré patria: </w:delText>
        </w:r>
      </w:del>
    </w:p>
    <w:p w14:paraId="085A5B3C" w14:textId="71AE88DB" w:rsidR="00CE547F" w:rsidRPr="00A82009" w:rsidDel="00544D5F" w:rsidRDefault="00CE547F">
      <w:pPr>
        <w:rPr>
          <w:del w:id="1902" w:author="Peto" w:date="2018-06-04T05:48:00Z"/>
          <w:noProof/>
          <w:rPrChange w:id="1903" w:author="Peto" w:date="2018-06-14T07:18:00Z">
            <w:rPr>
              <w:del w:id="1904" w:author="Peto" w:date="2018-06-04T05:48:00Z"/>
            </w:rPr>
          </w:rPrChange>
        </w:rPr>
        <w:pPrChange w:id="1905" w:author="Peto" w:date="2018-06-04T05:48:00Z">
          <w:pPr>
            <w:pStyle w:val="Odsekzoznamu"/>
            <w:numPr>
              <w:numId w:val="21"/>
            </w:numPr>
            <w:ind w:left="720" w:hanging="360"/>
          </w:pPr>
        </w:pPrChange>
      </w:pPr>
      <w:del w:id="1906" w:author="Peto" w:date="2018-06-04T05:48:00Z">
        <w:r w:rsidRPr="00A82009" w:rsidDel="00544D5F">
          <w:rPr>
            <w:noProof/>
            <w:rPrChange w:id="1907" w:author="Peto" w:date="2018-06-14T07:18:00Z">
              <w:rPr/>
            </w:rPrChange>
          </w:rPr>
          <w:delText xml:space="preserve">tep </w:delText>
        </w:r>
      </w:del>
    </w:p>
    <w:p w14:paraId="0D6ABE2E" w14:textId="596E8061" w:rsidR="00CE547F" w:rsidRPr="00A82009" w:rsidDel="00544D5F" w:rsidRDefault="00CE547F">
      <w:pPr>
        <w:rPr>
          <w:del w:id="1908" w:author="Peto" w:date="2018-06-04T05:48:00Z"/>
          <w:noProof/>
          <w:rPrChange w:id="1909" w:author="Peto" w:date="2018-06-14T07:18:00Z">
            <w:rPr>
              <w:del w:id="1910" w:author="Peto" w:date="2018-06-04T05:48:00Z"/>
            </w:rPr>
          </w:rPrChange>
        </w:rPr>
        <w:pPrChange w:id="1911" w:author="Peto" w:date="2018-06-04T05:48:00Z">
          <w:pPr>
            <w:pStyle w:val="Odsekzoznamu"/>
            <w:numPr>
              <w:numId w:val="21"/>
            </w:numPr>
            <w:ind w:left="720" w:hanging="360"/>
          </w:pPr>
        </w:pPrChange>
      </w:pPr>
      <w:del w:id="1912" w:author="Peto" w:date="2018-06-04T05:48:00Z">
        <w:r w:rsidRPr="00A82009" w:rsidDel="00544D5F">
          <w:rPr>
            <w:noProof/>
            <w:rPrChange w:id="1913" w:author="Peto" w:date="2018-06-14T07:18:00Z">
              <w:rPr/>
            </w:rPrChange>
          </w:rPr>
          <w:delText xml:space="preserve">tepový objem, </w:delText>
        </w:r>
      </w:del>
    </w:p>
    <w:p w14:paraId="530E92B9" w14:textId="540244E4" w:rsidR="00CE547F" w:rsidRPr="00A82009" w:rsidDel="00544D5F" w:rsidRDefault="00CE547F">
      <w:pPr>
        <w:rPr>
          <w:del w:id="1914" w:author="Peto" w:date="2018-06-04T05:48:00Z"/>
          <w:noProof/>
          <w:rPrChange w:id="1915" w:author="Peto" w:date="2018-06-14T07:18:00Z">
            <w:rPr>
              <w:del w:id="1916" w:author="Peto" w:date="2018-06-04T05:48:00Z"/>
            </w:rPr>
          </w:rPrChange>
        </w:rPr>
        <w:pPrChange w:id="1917" w:author="Peto" w:date="2018-06-04T05:48:00Z">
          <w:pPr>
            <w:pStyle w:val="Odsekzoznamu"/>
            <w:numPr>
              <w:numId w:val="21"/>
            </w:numPr>
            <w:ind w:left="720" w:hanging="360"/>
          </w:pPr>
        </w:pPrChange>
      </w:pPr>
      <w:del w:id="1918" w:author="Peto" w:date="2018-06-04T05:48:00Z">
        <w:r w:rsidRPr="00A82009" w:rsidDel="00544D5F">
          <w:rPr>
            <w:noProof/>
            <w:rPrChange w:id="1919" w:author="Peto" w:date="2018-06-14T07:18:00Z">
              <w:rPr/>
            </w:rPrChange>
          </w:rPr>
          <w:delText>srdcový výdaj</w:delText>
        </w:r>
      </w:del>
    </w:p>
    <w:p w14:paraId="711F9CE5" w14:textId="531C11CF" w:rsidR="00CE547F" w:rsidRPr="00A82009" w:rsidDel="00544D5F" w:rsidRDefault="00CE547F">
      <w:pPr>
        <w:rPr>
          <w:del w:id="1920" w:author="Peto" w:date="2018-06-04T05:48:00Z"/>
          <w:noProof/>
          <w:rPrChange w:id="1921" w:author="Peto" w:date="2018-06-14T07:18:00Z">
            <w:rPr>
              <w:del w:id="1922" w:author="Peto" w:date="2018-06-04T05:48:00Z"/>
            </w:rPr>
          </w:rPrChange>
        </w:rPr>
        <w:pPrChange w:id="1923" w:author="Peto" w:date="2018-06-04T05:48:00Z">
          <w:pPr>
            <w:pStyle w:val="Odsekzoznamu"/>
            <w:numPr>
              <w:numId w:val="21"/>
            </w:numPr>
            <w:ind w:left="720" w:hanging="360"/>
          </w:pPr>
        </w:pPrChange>
      </w:pPr>
      <w:del w:id="1924" w:author="Peto" w:date="2018-06-04T05:48:00Z">
        <w:r w:rsidRPr="00A82009" w:rsidDel="00544D5F">
          <w:rPr>
            <w:noProof/>
            <w:rPrChange w:id="1925" w:author="Peto" w:date="2018-06-14T07:18:00Z">
              <w:rPr/>
            </w:rPrChange>
          </w:rPr>
          <w:delText>krvný tlak</w:delText>
        </w:r>
      </w:del>
    </w:p>
    <w:p w14:paraId="64D2E74A" w14:textId="710DAF2F" w:rsidR="00CE547F" w:rsidRPr="00A82009" w:rsidDel="00096C27" w:rsidRDefault="00CE547F">
      <w:pPr>
        <w:rPr>
          <w:del w:id="1926" w:author="Peto" w:date="2018-06-10T19:22:00Z"/>
          <w:noProof/>
          <w:rPrChange w:id="1927" w:author="Peto" w:date="2018-06-14T07:18:00Z">
            <w:rPr>
              <w:del w:id="1928" w:author="Peto" w:date="2018-06-10T19:22:00Z"/>
            </w:rPr>
          </w:rPrChange>
        </w:rPr>
        <w:pPrChange w:id="1929" w:author="Peto" w:date="2018-06-04T05:48:00Z">
          <w:pPr>
            <w:pStyle w:val="Odsekzoznamu"/>
            <w:numPr>
              <w:numId w:val="21"/>
            </w:numPr>
            <w:ind w:left="720" w:hanging="360"/>
          </w:pPr>
        </w:pPrChange>
      </w:pPr>
      <w:del w:id="1930" w:author="Peto" w:date="2018-06-04T05:48:00Z">
        <w:r w:rsidRPr="00A82009" w:rsidDel="00544D5F">
          <w:rPr>
            <w:noProof/>
            <w:rPrChange w:id="1931" w:author="Peto" w:date="2018-06-14T07:18:00Z">
              <w:rPr/>
            </w:rPrChange>
          </w:rPr>
          <w:delText>tok krvi</w:delText>
        </w:r>
      </w:del>
      <w:r w:rsidRPr="00A82009">
        <w:rPr>
          <w:noProof/>
          <w:rPrChange w:id="1932" w:author="Peto" w:date="2018-06-14T07:18:00Z">
            <w:rPr/>
          </w:rPrChange>
        </w:rPr>
        <w:t xml:space="preserve"> </w:t>
      </w:r>
    </w:p>
    <w:p w14:paraId="09FFE385" w14:textId="35069B95" w:rsidR="00CE547F" w:rsidRPr="00A82009" w:rsidDel="00096C27" w:rsidRDefault="00CE547F">
      <w:pPr>
        <w:rPr>
          <w:del w:id="1933" w:author="Peto" w:date="2018-06-10T19:22:00Z"/>
          <w:noProof/>
          <w:rPrChange w:id="1934" w:author="Peto" w:date="2018-06-14T07:18:00Z">
            <w:rPr>
              <w:del w:id="1935" w:author="Peto" w:date="2018-06-10T19:22:00Z"/>
            </w:rPr>
          </w:rPrChange>
        </w:rPr>
        <w:pPrChange w:id="1936" w:author="Peto" w:date="2018-06-10T19:22:00Z">
          <w:pPr>
            <w:pStyle w:val="Odsekzoznamu"/>
            <w:ind w:left="720"/>
          </w:pPr>
        </w:pPrChange>
      </w:pPr>
    </w:p>
    <w:p w14:paraId="38C80C6E" w14:textId="4158C450" w:rsidR="00CE547F" w:rsidRPr="00A82009" w:rsidRDefault="00CE547F" w:rsidP="00CE547F">
      <w:pPr>
        <w:rPr>
          <w:noProof/>
          <w:rPrChange w:id="1937" w:author="Peto" w:date="2018-06-14T07:18:00Z">
            <w:rPr/>
          </w:rPrChange>
        </w:rPr>
      </w:pPr>
      <w:del w:id="1938" w:author="Peto" w:date="2018-06-04T05:48:00Z">
        <w:r w:rsidRPr="00A82009" w:rsidDel="00544D5F">
          <w:rPr>
            <w:noProof/>
            <w:rPrChange w:id="1939" w:author="Peto" w:date="2018-06-14T07:18:00Z">
              <w:rPr/>
            </w:rPrChange>
          </w:rPr>
          <w:delText>S</w:delText>
        </w:r>
      </w:del>
      <w:ins w:id="1940" w:author="Peto" w:date="2018-06-04T05:48:00Z">
        <w:r w:rsidR="00544D5F" w:rsidRPr="00A82009">
          <w:rPr>
            <w:noProof/>
            <w:rPrChange w:id="1941" w:author="Peto" w:date="2018-06-14T07:18:00Z">
              <w:rPr/>
            </w:rPrChange>
          </w:rPr>
          <w:t>s</w:t>
        </w:r>
      </w:ins>
      <w:r w:rsidRPr="00A82009">
        <w:rPr>
          <w:noProof/>
          <w:rPrChange w:id="1942" w:author="Peto" w:date="2018-06-14T07:18:00Z">
            <w:rPr/>
          </w:rPrChange>
        </w:rPr>
        <w:t xml:space="preserve">rdcový výdaj (CO – cardiac output) </w:t>
      </w:r>
      <w:del w:id="1943" w:author="Peto" w:date="2018-06-04T05:49:00Z">
        <w:r w:rsidRPr="00A82009" w:rsidDel="00544D5F">
          <w:rPr>
            <w:noProof/>
            <w:rPrChange w:id="1944" w:author="Peto" w:date="2018-06-14T07:18:00Z">
              <w:rPr/>
            </w:rPrChange>
          </w:rPr>
          <w:delText>je dôležitou diagnostickou veličinou popisujúcou činnosť obehového systému</w:delText>
        </w:r>
      </w:del>
      <w:r w:rsidRPr="00A82009">
        <w:rPr>
          <w:noProof/>
          <w:rPrChange w:id="1945" w:author="Peto" w:date="2018-06-14T07:18:00Z">
            <w:rPr/>
          </w:rPrChange>
        </w:rPr>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A82009" w:rsidRDefault="00CE547F" w:rsidP="00CE547F">
      <w:pPr>
        <w:rPr>
          <w:noProof/>
          <w:rPrChange w:id="1946" w:author="Peto" w:date="2018-06-14T07:18:00Z">
            <w:rPr/>
          </w:rPrChange>
        </w:rPr>
      </w:pPr>
    </w:p>
    <w:p w14:paraId="0850A34E" w14:textId="29259C58" w:rsidR="00CE547F" w:rsidRPr="00A82009" w:rsidRDefault="00CE547F" w:rsidP="00CE547F">
      <w:pPr>
        <w:rPr>
          <w:noProof/>
          <w:rPrChange w:id="1947" w:author="Peto" w:date="2018-06-14T07:18:00Z">
            <w:rPr/>
          </w:rPrChange>
        </w:rPr>
      </w:pPr>
      <w:r w:rsidRPr="00A82009">
        <w:rPr>
          <w:noProof/>
          <w:rPrChange w:id="1948" w:author="Peto" w:date="2018-06-14T07:18:00Z">
            <w:rPr/>
          </w:rPrChange>
        </w:rPr>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ins w:id="1949" w:author="Peto" w:date="2018-06-10T12:08:00Z">
        <w:r w:rsidR="00065AA6" w:rsidRPr="00A82009">
          <w:rPr>
            <w:noProof/>
            <w:rPrChange w:id="1950" w:author="Peto" w:date="2018-06-14T07:18:00Z">
              <w:rPr/>
            </w:rPrChange>
          </w:rPr>
          <w:t xml:space="preserve"> </w:t>
        </w:r>
      </w:ins>
      <w:r w:rsidRPr="00A82009">
        <w:rPr>
          <w:noProof/>
          <w:rPrChange w:id="1951" w:author="Peto" w:date="2018-06-14T07:18:00Z">
            <w:rPr/>
          </w:rPrChange>
        </w:rPr>
        <w:fldChar w:fldCharType="begin"/>
      </w:r>
      <w:r w:rsidR="00AD692D" w:rsidRPr="00A82009">
        <w:rPr>
          <w:noProof/>
          <w:rPrChange w:id="1952" w:author="Peto" w:date="2018-06-14T07:18:00Z">
            <w:rPr/>
          </w:rPrChange>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82009">
        <w:rPr>
          <w:noProof/>
          <w:rPrChange w:id="1953" w:author="Peto" w:date="2018-06-14T07:18:00Z">
            <w:rPr/>
          </w:rPrChange>
        </w:rPr>
        <w:fldChar w:fldCharType="separate"/>
      </w:r>
      <w:r w:rsidR="00AD692D" w:rsidRPr="00A82009">
        <w:rPr>
          <w:noProof/>
          <w:vertAlign w:val="superscript"/>
        </w:rPr>
        <w:t>2</w:t>
      </w:r>
      <w:r w:rsidRPr="00A82009">
        <w:rPr>
          <w:noProof/>
          <w:rPrChange w:id="1954" w:author="Peto" w:date="2018-06-14T07:18:00Z">
            <w:rPr/>
          </w:rPrChange>
        </w:rPr>
        <w:fldChar w:fldCharType="end"/>
      </w:r>
      <w:r w:rsidRPr="00A82009">
        <w:rPr>
          <w:noProof/>
          <w:rPrChange w:id="1955" w:author="Peto" w:date="2018-06-14T07:18:00Z">
            <w:rPr/>
          </w:rPrChange>
        </w:rPr>
        <w:t xml:space="preserve">. Meranie kardiovaskulárnych parametrov pomocou bioimpedancie v súčasnosti púta pozornosť ako nádejná metóda pre jej neinvazívnosť a nenáročnosť na obsluhu </w:t>
      </w:r>
      <w:r w:rsidRPr="00A82009">
        <w:rPr>
          <w:noProof/>
          <w:rPrChange w:id="1956" w:author="Peto" w:date="2018-06-14T07:18:00Z">
            <w:rPr/>
          </w:rPrChange>
        </w:rPr>
        <w:fldChar w:fldCharType="begin"/>
      </w:r>
      <w:r w:rsidR="00AD692D" w:rsidRPr="00A82009">
        <w:rPr>
          <w:noProof/>
          <w:rPrChange w:id="1957"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1958" w:author="Peto" w:date="2018-06-14T07:18:00Z">
            <w:rPr/>
          </w:rPrChange>
        </w:rPr>
        <w:fldChar w:fldCharType="separate"/>
      </w:r>
      <w:r w:rsidR="00AD692D" w:rsidRPr="00A82009">
        <w:rPr>
          <w:noProof/>
          <w:vertAlign w:val="superscript"/>
        </w:rPr>
        <w:t>3</w:t>
      </w:r>
      <w:r w:rsidRPr="00A82009">
        <w:rPr>
          <w:noProof/>
          <w:rPrChange w:id="1959" w:author="Peto" w:date="2018-06-14T07:18:00Z">
            <w:rPr/>
          </w:rPrChange>
        </w:rPr>
        <w:fldChar w:fldCharType="end"/>
      </w:r>
      <w:r w:rsidRPr="00A82009">
        <w:rPr>
          <w:noProof/>
          <w:rPrChange w:id="1960" w:author="Peto" w:date="2018-06-14T07:18:00Z">
            <w:rPr/>
          </w:rPrChange>
        </w:rPr>
        <w:t xml:space="preserve">. SV slúži na diagnostikovanie srdca. Pri niektorých ochoreniach ako napríklad ischemickej chorobe srdca, chybách na chlopniach a zápaloch dochádza k poklesu CO. </w:t>
      </w:r>
    </w:p>
    <w:p w14:paraId="18959E1C" w14:textId="3457FEC1" w:rsidR="00CE547F" w:rsidRPr="00A82009" w:rsidRDefault="00CE547F" w:rsidP="00CE547F">
      <w:pPr>
        <w:rPr>
          <w:noProof/>
          <w:rPrChange w:id="1961" w:author="Peto" w:date="2018-06-14T07:18:00Z">
            <w:rPr/>
          </w:rPrChange>
        </w:rPr>
      </w:pPr>
      <w:r w:rsidRPr="00A82009">
        <w:rPr>
          <w:noProof/>
          <w:rPrChange w:id="1962" w:author="Peto" w:date="2018-06-14T07:18:00Z">
            <w:rPr/>
          </w:rPrChange>
        </w:rPr>
        <w:lastRenderedPageBreak/>
        <w:t>Aj keď je i</w:t>
      </w:r>
      <w:commentRangeStart w:id="1963"/>
      <w:r w:rsidRPr="00A82009">
        <w:rPr>
          <w:noProof/>
          <w:rPrChange w:id="1964" w:author="Peto" w:date="2018-06-14T07:18:00Z">
            <w:rPr/>
          </w:rPrChange>
        </w:rPr>
        <w:t xml:space="preserve">mpedančná kardiografia známa metodika už od 50-tych rokov </w:t>
      </w:r>
      <w:r w:rsidRPr="00A82009">
        <w:rPr>
          <w:noProof/>
          <w:rPrChange w:id="1965" w:author="Peto" w:date="2018-06-14T07:18:00Z">
            <w:rPr/>
          </w:rPrChange>
        </w:rPr>
        <w:fldChar w:fldCharType="begin"/>
      </w:r>
      <w:r w:rsidR="00AD692D" w:rsidRPr="00A82009">
        <w:rPr>
          <w:noProof/>
          <w:rPrChange w:id="1966" w:author="Peto" w:date="2018-06-14T07:18:00Z">
            <w:rPr/>
          </w:rPrChange>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82009">
        <w:rPr>
          <w:noProof/>
          <w:rPrChange w:id="1967" w:author="Peto" w:date="2018-06-14T07:18:00Z">
            <w:rPr/>
          </w:rPrChange>
        </w:rPr>
        <w:fldChar w:fldCharType="separate"/>
      </w:r>
      <w:r w:rsidR="00AD692D" w:rsidRPr="00A82009">
        <w:rPr>
          <w:noProof/>
          <w:vertAlign w:val="superscript"/>
        </w:rPr>
        <w:t>4</w:t>
      </w:r>
      <w:r w:rsidRPr="00A82009">
        <w:rPr>
          <w:noProof/>
          <w:rPrChange w:id="1968" w:author="Peto" w:date="2018-06-14T07:18:00Z">
            <w:rPr/>
          </w:rPrChange>
        </w:rPr>
        <w:fldChar w:fldCharType="end"/>
      </w:r>
      <w:r w:rsidRPr="00A82009">
        <w:rPr>
          <w:noProof/>
          <w:rPrChange w:id="1969" w:author="Peto" w:date="2018-06-14T07:18:00Z">
            <w:rPr/>
          </w:rPrChange>
        </w:rPr>
        <w:t xml:space="preserve">, jej využitie v klinickej praxi je obmedzené, hlavne </w:t>
      </w:r>
      <w:commentRangeEnd w:id="1963"/>
      <w:r w:rsidRPr="00A82009">
        <w:rPr>
          <w:rStyle w:val="Odkaznakomentr"/>
          <w:noProof/>
          <w:rPrChange w:id="1970" w:author="Peto" w:date="2018-06-14T07:18:00Z">
            <w:rPr>
              <w:rStyle w:val="Odkaznakomentr"/>
            </w:rPr>
          </w:rPrChange>
        </w:rPr>
        <w:commentReference w:id="1963"/>
      </w:r>
      <w:r w:rsidRPr="00A82009">
        <w:rPr>
          <w:noProof/>
          <w:rPrChange w:id="1971" w:author="Peto" w:date="2018-06-14T07:18:00Z">
            <w:rPr/>
          </w:rPrChange>
        </w:rPr>
        <w:t>pre slabú presnosť vo vypočítaných absolútnych hodnotách parametrov SV a CO</w:t>
      </w:r>
      <w:r w:rsidRPr="00A82009">
        <w:rPr>
          <w:noProof/>
          <w:rPrChange w:id="1972" w:author="Peto" w:date="2018-06-14T07:18:00Z">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sidRPr="00A82009">
        <w:rPr>
          <w:noProof/>
          <w:rPrChange w:id="1973" w:author="Peto" w:date="2018-06-14T07:18:00Z">
            <w:rPr/>
          </w:rPrChange>
        </w:rPr>
        <w:instrText xml:space="preserve"> ADDIN EN.CITE </w:instrText>
      </w:r>
      <w:r w:rsidR="00AD692D" w:rsidRPr="00A82009">
        <w:rPr>
          <w:noProof/>
          <w:rPrChange w:id="1974" w:author="Peto" w:date="2018-06-14T07:18:00Z">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sidRPr="00A82009">
        <w:rPr>
          <w:noProof/>
          <w:rPrChange w:id="1975" w:author="Peto" w:date="2018-06-14T07:18:00Z">
            <w:rPr/>
          </w:rPrChange>
        </w:rPr>
        <w:instrText xml:space="preserve"> ADDIN EN.CITE.DATA </w:instrText>
      </w:r>
      <w:r w:rsidR="00AD692D" w:rsidRPr="00A82009">
        <w:rPr>
          <w:noProof/>
          <w:rPrChange w:id="1976" w:author="Peto" w:date="2018-06-14T07:18:00Z">
            <w:rPr>
              <w:noProof/>
            </w:rPr>
          </w:rPrChange>
        </w:rPr>
      </w:r>
      <w:r w:rsidR="00AD692D" w:rsidRPr="00A82009">
        <w:rPr>
          <w:noProof/>
          <w:rPrChange w:id="1977" w:author="Peto" w:date="2018-06-14T07:18:00Z">
            <w:rPr/>
          </w:rPrChange>
        </w:rPr>
        <w:fldChar w:fldCharType="end"/>
      </w:r>
      <w:r w:rsidRPr="00A82009">
        <w:rPr>
          <w:noProof/>
          <w:rPrChange w:id="1978" w:author="Peto" w:date="2018-06-14T07:18:00Z">
            <w:rPr>
              <w:noProof/>
            </w:rPr>
          </w:rPrChange>
        </w:rPr>
      </w:r>
      <w:r w:rsidRPr="00A82009">
        <w:rPr>
          <w:noProof/>
          <w:rPrChange w:id="1979" w:author="Peto" w:date="2018-06-14T07:18:00Z">
            <w:rPr/>
          </w:rPrChange>
        </w:rPr>
        <w:fldChar w:fldCharType="separate"/>
      </w:r>
      <w:r w:rsidR="00AD692D" w:rsidRPr="00A82009">
        <w:rPr>
          <w:noProof/>
          <w:vertAlign w:val="superscript"/>
        </w:rPr>
        <w:t>5</w:t>
      </w:r>
      <w:r w:rsidRPr="00A82009">
        <w:rPr>
          <w:noProof/>
          <w:rPrChange w:id="1980" w:author="Peto" w:date="2018-06-14T07:18:00Z">
            <w:rPr/>
          </w:rPrChange>
        </w:rPr>
        <w:fldChar w:fldCharType="end"/>
      </w:r>
      <w:r w:rsidRPr="00A82009">
        <w:rPr>
          <w:noProof/>
          <w:rPrChange w:id="1981" w:author="Peto" w:date="2018-06-14T07:18:00Z">
            <w:rPr/>
          </w:rPrChange>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A82009">
        <w:rPr>
          <w:noProof/>
          <w:rPrChange w:id="1982" w:author="Peto" w:date="2018-06-14T07:18:00Z">
            <w:rPr/>
          </w:rPrChange>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sidRPr="00A82009">
        <w:rPr>
          <w:noProof/>
          <w:rPrChange w:id="1983" w:author="Peto" w:date="2018-06-14T07:18:00Z">
            <w:rPr/>
          </w:rPrChange>
        </w:rPr>
        <w:instrText xml:space="preserve"> ADDIN EN.CITE </w:instrText>
      </w:r>
      <w:r w:rsidR="00AD692D" w:rsidRPr="00A82009">
        <w:rPr>
          <w:noProof/>
          <w:rPrChange w:id="1984" w:author="Peto" w:date="2018-06-14T07:18:00Z">
            <w:rPr/>
          </w:rPrChange>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sidRPr="00A82009">
        <w:rPr>
          <w:noProof/>
          <w:rPrChange w:id="1985" w:author="Peto" w:date="2018-06-14T07:18:00Z">
            <w:rPr/>
          </w:rPrChange>
        </w:rPr>
        <w:instrText xml:space="preserve"> ADDIN EN.CITE.DATA </w:instrText>
      </w:r>
      <w:r w:rsidR="00AD692D" w:rsidRPr="00A82009">
        <w:rPr>
          <w:noProof/>
          <w:rPrChange w:id="1986" w:author="Peto" w:date="2018-06-14T07:18:00Z">
            <w:rPr>
              <w:noProof/>
            </w:rPr>
          </w:rPrChange>
        </w:rPr>
      </w:r>
      <w:r w:rsidR="00AD692D" w:rsidRPr="00A82009">
        <w:rPr>
          <w:noProof/>
          <w:rPrChange w:id="1987" w:author="Peto" w:date="2018-06-14T07:18:00Z">
            <w:rPr/>
          </w:rPrChange>
        </w:rPr>
        <w:fldChar w:fldCharType="end"/>
      </w:r>
      <w:r w:rsidRPr="00A82009">
        <w:rPr>
          <w:noProof/>
          <w:rPrChange w:id="1988" w:author="Peto" w:date="2018-06-14T07:18:00Z">
            <w:rPr>
              <w:noProof/>
            </w:rPr>
          </w:rPrChange>
        </w:rPr>
      </w:r>
      <w:r w:rsidRPr="00A82009">
        <w:rPr>
          <w:noProof/>
          <w:rPrChange w:id="1989" w:author="Peto" w:date="2018-06-14T07:18:00Z">
            <w:rPr/>
          </w:rPrChange>
        </w:rPr>
        <w:fldChar w:fldCharType="separate"/>
      </w:r>
      <w:r w:rsidR="00AD692D" w:rsidRPr="00A82009">
        <w:rPr>
          <w:noProof/>
          <w:vertAlign w:val="superscript"/>
        </w:rPr>
        <w:t>6</w:t>
      </w:r>
      <w:r w:rsidRPr="00A82009">
        <w:rPr>
          <w:noProof/>
          <w:rPrChange w:id="1990" w:author="Peto" w:date="2018-06-14T07:18:00Z">
            <w:rPr/>
          </w:rPrChange>
        </w:rPr>
        <w:fldChar w:fldCharType="end"/>
      </w:r>
      <w:r w:rsidRPr="00A82009">
        <w:rPr>
          <w:noProof/>
          <w:rPrChange w:id="1991" w:author="Peto" w:date="2018-06-14T07:18:00Z">
            <w:rPr/>
          </w:rPrChange>
        </w:rPr>
        <w:t>.</w:t>
      </w:r>
    </w:p>
    <w:p w14:paraId="3EDF698B" w14:textId="77777777" w:rsidR="00CE547F" w:rsidRPr="00A82009" w:rsidRDefault="00CE547F" w:rsidP="00CE547F">
      <w:pPr>
        <w:rPr>
          <w:noProof/>
          <w:rPrChange w:id="1992" w:author="Peto" w:date="2018-06-14T07:18:00Z">
            <w:rPr/>
          </w:rPrChange>
        </w:rPr>
      </w:pPr>
    </w:p>
    <w:p w14:paraId="1BE0DD61" w14:textId="06494FA4" w:rsidR="00CE547F" w:rsidRPr="00A82009" w:rsidRDefault="00CE547F" w:rsidP="00CE547F">
      <w:pPr>
        <w:rPr>
          <w:noProof/>
          <w:rPrChange w:id="1993" w:author="Peto" w:date="2018-06-14T07:18:00Z">
            <w:rPr/>
          </w:rPrChange>
        </w:rPr>
      </w:pPr>
      <w:r w:rsidRPr="00A82009">
        <w:rPr>
          <w:noProof/>
          <w:rPrChange w:id="1994" w:author="Peto" w:date="2018-06-14T07:18:00Z">
            <w:rPr/>
          </w:rPrChange>
        </w:rPr>
        <w:t>Druhým dôvodom je nejasný pôvodu bioimpedančného signálu</w:t>
      </w:r>
      <w:r w:rsidRPr="00A82009">
        <w:rPr>
          <w:noProof/>
          <w:rPrChange w:id="1995" w:author="Peto" w:date="2018-06-14T07:18:00Z">
            <w:rPr/>
          </w:rPrChange>
        </w:rPr>
        <w:fldChar w:fldCharType="begin"/>
      </w:r>
      <w:r w:rsidR="00AD692D" w:rsidRPr="00A82009">
        <w:rPr>
          <w:noProof/>
          <w:rPrChange w:id="1996"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1997" w:author="Peto" w:date="2018-06-14T07:18:00Z">
            <w:rPr/>
          </w:rPrChange>
        </w:rPr>
        <w:fldChar w:fldCharType="separate"/>
      </w:r>
      <w:r w:rsidR="00AD692D" w:rsidRPr="00A82009">
        <w:rPr>
          <w:noProof/>
          <w:vertAlign w:val="superscript"/>
        </w:rPr>
        <w:t>3</w:t>
      </w:r>
      <w:r w:rsidRPr="00A82009">
        <w:rPr>
          <w:noProof/>
          <w:rPrChange w:id="1998" w:author="Peto" w:date="2018-06-14T07:18:00Z">
            <w:rPr/>
          </w:rPrChange>
        </w:rPr>
        <w:fldChar w:fldCharType="end"/>
      </w:r>
      <w:r w:rsidRPr="00A82009">
        <w:rPr>
          <w:noProof/>
          <w:rPrChange w:id="1999" w:author="Peto" w:date="2018-06-14T07:18:00Z">
            <w:rPr/>
          </w:rPrChange>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A82009" w:rsidRDefault="00CE547F" w:rsidP="00CE547F">
      <w:pPr>
        <w:rPr>
          <w:noProof/>
          <w:rPrChange w:id="2000" w:author="Peto" w:date="2018-06-14T07:18:00Z">
            <w:rPr/>
          </w:rPrChange>
        </w:rPr>
      </w:pPr>
    </w:p>
    <w:p w14:paraId="496666BF" w14:textId="5A88FF85" w:rsidR="00CE547F" w:rsidRPr="00A82009" w:rsidRDefault="00CE547F" w:rsidP="00CE547F">
      <w:pPr>
        <w:overflowPunct/>
        <w:autoSpaceDE/>
        <w:autoSpaceDN/>
        <w:adjustRightInd/>
        <w:textAlignment w:val="auto"/>
        <w:rPr>
          <w:noProof/>
          <w:rPrChange w:id="2001" w:author="Peto" w:date="2018-06-14T07:18:00Z">
            <w:rPr/>
          </w:rPrChange>
        </w:rPr>
      </w:pPr>
      <w:r w:rsidRPr="00A82009">
        <w:rPr>
          <w:noProof/>
          <w:rPrChange w:id="2002" w:author="Peto" w:date="2018-06-14T07:18:00Z">
            <w:rPr/>
          </w:rPrChange>
        </w:rPr>
        <w:t xml:space="preserve">Pokrok v hardwari používanom na spracovanie signálov však prináša nové možnosti  na zlepšenie kvality signálu a na štúdium pôvodu signálu </w:t>
      </w:r>
      <w:r w:rsidRPr="00A82009">
        <w:rPr>
          <w:noProof/>
          <w:rPrChange w:id="2003"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2004" w:author="Peto" w:date="2018-06-14T07:18:00Z">
            <w:rPr/>
          </w:rPrChange>
        </w:rPr>
        <w:instrText xml:space="preserve"> ADDIN EN.CITE </w:instrText>
      </w:r>
      <w:r w:rsidR="00AD692D" w:rsidRPr="00A82009">
        <w:rPr>
          <w:noProof/>
          <w:rPrChange w:id="2005"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2006" w:author="Peto" w:date="2018-06-14T07:18:00Z">
            <w:rPr/>
          </w:rPrChange>
        </w:rPr>
        <w:instrText xml:space="preserve"> ADDIN EN.CITE.DATA </w:instrText>
      </w:r>
      <w:r w:rsidR="00AD692D" w:rsidRPr="00A82009">
        <w:rPr>
          <w:noProof/>
          <w:rPrChange w:id="2007" w:author="Peto" w:date="2018-06-14T07:18:00Z">
            <w:rPr>
              <w:noProof/>
            </w:rPr>
          </w:rPrChange>
        </w:rPr>
      </w:r>
      <w:r w:rsidR="00AD692D" w:rsidRPr="00A82009">
        <w:rPr>
          <w:noProof/>
          <w:rPrChange w:id="2008" w:author="Peto" w:date="2018-06-14T07:18:00Z">
            <w:rPr/>
          </w:rPrChange>
        </w:rPr>
        <w:fldChar w:fldCharType="end"/>
      </w:r>
      <w:r w:rsidRPr="00A82009">
        <w:rPr>
          <w:noProof/>
          <w:rPrChange w:id="2009" w:author="Peto" w:date="2018-06-14T07:18:00Z">
            <w:rPr>
              <w:noProof/>
            </w:rPr>
          </w:rPrChange>
        </w:rPr>
      </w:r>
      <w:r w:rsidRPr="00A82009">
        <w:rPr>
          <w:noProof/>
          <w:rPrChange w:id="2010" w:author="Peto" w:date="2018-06-14T07:18:00Z">
            <w:rPr/>
          </w:rPrChange>
        </w:rPr>
        <w:fldChar w:fldCharType="separate"/>
      </w:r>
      <w:r w:rsidR="00AD692D" w:rsidRPr="00A82009">
        <w:rPr>
          <w:noProof/>
          <w:vertAlign w:val="superscript"/>
        </w:rPr>
        <w:t>7</w:t>
      </w:r>
      <w:r w:rsidRPr="00A82009">
        <w:rPr>
          <w:noProof/>
          <w:rPrChange w:id="2011" w:author="Peto" w:date="2018-06-14T07:18:00Z">
            <w:rPr/>
          </w:rPrChange>
        </w:rPr>
        <w:fldChar w:fldCharType="end"/>
      </w:r>
      <w:r w:rsidRPr="00A82009">
        <w:rPr>
          <w:noProof/>
          <w:rPrChange w:id="2012" w:author="Peto" w:date="2018-06-14T07:18:00Z">
            <w:rPr/>
          </w:rPrChange>
        </w:rPr>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A82009" w:rsidRDefault="00CE547F" w:rsidP="00CE547F">
      <w:pPr>
        <w:rPr>
          <w:noProof/>
          <w:rPrChange w:id="2013" w:author="Peto" w:date="2018-06-14T07:18:00Z">
            <w:rPr/>
          </w:rPrChange>
        </w:rPr>
      </w:pPr>
      <w:r w:rsidRPr="00A82009">
        <w:rPr>
          <w:noProof/>
          <w:rPrChange w:id="2014" w:author="Peto" w:date="2018-06-14T07:18:00Z">
            <w:rPr/>
          </w:rPrChange>
        </w:rPr>
        <w:br w:type="page"/>
      </w:r>
    </w:p>
    <w:p w14:paraId="75D92D5A" w14:textId="77777777" w:rsidR="00CE547F" w:rsidRPr="00A82009" w:rsidRDefault="00CE547F" w:rsidP="00CE547F">
      <w:pPr>
        <w:pStyle w:val="Nadpis1"/>
        <w:numPr>
          <w:ilvl w:val="0"/>
          <w:numId w:val="26"/>
        </w:numPr>
        <w:spacing w:line="240" w:lineRule="auto"/>
        <w:rPr>
          <w:noProof/>
          <w:rPrChange w:id="2015" w:author="Peto" w:date="2018-06-14T07:18:00Z">
            <w:rPr/>
          </w:rPrChange>
        </w:rPr>
      </w:pPr>
      <w:bookmarkStart w:id="2016" w:name="_Toc516413201"/>
      <w:r w:rsidRPr="00A82009">
        <w:rPr>
          <w:noProof/>
          <w:rPrChange w:id="2017" w:author="Peto" w:date="2018-06-14T07:18:00Z">
            <w:rPr/>
          </w:rPrChange>
        </w:rPr>
        <w:lastRenderedPageBreak/>
        <w:t>Teoretická časť</w:t>
      </w:r>
      <w:bookmarkEnd w:id="2016"/>
    </w:p>
    <w:p w14:paraId="27ADC929" w14:textId="233A5891" w:rsidR="00CE547F" w:rsidRPr="00A82009" w:rsidRDefault="00CE547F" w:rsidP="00CE547F">
      <w:pPr>
        <w:rPr>
          <w:noProof/>
          <w:rPrChange w:id="2018" w:author="Peto" w:date="2018-06-14T07:18:00Z">
            <w:rPr/>
          </w:rPrChange>
        </w:rPr>
      </w:pPr>
      <w:r w:rsidRPr="00A82009">
        <w:rPr>
          <w:noProof/>
          <w:color w:val="000000"/>
          <w:rPrChange w:id="2019" w:author="Peto" w:date="2018-06-14T07:18:00Z">
            <w:rPr>
              <w:color w:val="000000"/>
            </w:rPr>
          </w:rPrChange>
        </w:rPr>
        <w:t xml:space="preserve">Srdce svojou pumpovacou činnosťou vytvára zmeny tlaku krvi v artériách, čo má za následok tok krvi od srdca smerom do periférií. </w:t>
      </w:r>
      <w:r w:rsidRPr="00A82009">
        <w:rPr>
          <w:noProof/>
          <w:rPrChange w:id="2020" w:author="Peto" w:date="2018-06-14T07:18:00Z">
            <w:rPr/>
          </w:rPrChange>
        </w:rPr>
        <w:t xml:space="preserve">Srdce </w:t>
      </w:r>
      <w:ins w:id="2021" w:author="Peto" w:date="2018-06-10T13:32:00Z">
        <w:r w:rsidR="00590CD4" w:rsidRPr="00A82009">
          <w:rPr>
            <w:noProof/>
            <w:rPrChange w:id="2022" w:author="Peto" w:date="2018-06-14T07:18:00Z">
              <w:rPr/>
            </w:rPrChange>
          </w:rPr>
          <w:t>váži</w:t>
        </w:r>
      </w:ins>
      <w:ins w:id="2023" w:author="Peto" w:date="2018-06-10T13:28:00Z">
        <w:r w:rsidR="00590CD4" w:rsidRPr="00A82009">
          <w:rPr>
            <w:noProof/>
            <w:rPrChange w:id="2024" w:author="Peto" w:date="2018-06-14T07:18:00Z">
              <w:rPr/>
            </w:rPrChange>
          </w:rPr>
          <w:t xml:space="preserve"> približne 300 g</w:t>
        </w:r>
      </w:ins>
      <w:ins w:id="2025" w:author="Peto" w:date="2018-06-10T13:32:00Z">
        <w:r w:rsidR="00590CD4" w:rsidRPr="00A82009">
          <w:rPr>
            <w:noProof/>
            <w:rPrChange w:id="2026" w:author="Peto" w:date="2018-06-14T07:18:00Z">
              <w:rPr/>
            </w:rPrChange>
          </w:rPr>
          <w:t xml:space="preserve"> a</w:t>
        </w:r>
      </w:ins>
      <w:ins w:id="2027" w:author="Peto" w:date="2018-06-10T13:28:00Z">
        <w:r w:rsidR="00590CD4" w:rsidRPr="00A82009">
          <w:rPr>
            <w:noProof/>
            <w:rPrChange w:id="2028" w:author="Peto" w:date="2018-06-14T07:18:00Z">
              <w:rPr/>
            </w:rPrChange>
          </w:rPr>
          <w:t xml:space="preserve"> </w:t>
        </w:r>
      </w:ins>
      <w:del w:id="2029" w:author="Peto" w:date="2018-06-10T13:28:00Z">
        <w:r w:rsidRPr="00A82009" w:rsidDel="00590CD4">
          <w:rPr>
            <w:noProof/>
            <w:rPrChange w:id="2030" w:author="Peto" w:date="2018-06-14T07:18:00Z">
              <w:rPr/>
            </w:rPrChange>
          </w:rPr>
          <w:delText>sa s</w:delText>
        </w:r>
      </w:del>
      <w:ins w:id="2031" w:author="Peto" w:date="2018-06-10T13:32:00Z">
        <w:r w:rsidR="00590CD4" w:rsidRPr="00A82009">
          <w:rPr>
            <w:noProof/>
            <w:rPrChange w:id="2032" w:author="Peto" w:date="2018-06-14T07:18:00Z">
              <w:rPr/>
            </w:rPrChange>
          </w:rPr>
          <w:t>s</w:t>
        </w:r>
      </w:ins>
      <w:r w:rsidRPr="00A82009">
        <w:rPr>
          <w:noProof/>
          <w:rPrChange w:id="2033" w:author="Peto" w:date="2018-06-14T07:18:00Z">
            <w:rPr/>
          </w:rPrChange>
        </w:rPr>
        <w:t xml:space="preserve">kladá </w:t>
      </w:r>
      <w:ins w:id="2034" w:author="Peto" w:date="2018-06-10T13:29:00Z">
        <w:r w:rsidR="00590CD4" w:rsidRPr="00A82009">
          <w:rPr>
            <w:noProof/>
            <w:rPrChange w:id="2035" w:author="Peto" w:date="2018-06-14T07:18:00Z">
              <w:rPr/>
            </w:rPrChange>
          </w:rPr>
          <w:t xml:space="preserve">sa z dvoch púmp, pravého a ľavého srdca. </w:t>
        </w:r>
      </w:ins>
      <w:ins w:id="2036" w:author="Peto" w:date="2018-06-10T13:35:00Z">
        <w:r w:rsidR="000B7EE9" w:rsidRPr="00A82009">
          <w:rPr>
            <w:noProof/>
            <w:rPrChange w:id="2037" w:author="Peto" w:date="2018-06-14T07:18:00Z">
              <w:rPr/>
            </w:rPrChange>
          </w:rPr>
          <w:t xml:space="preserve">Pravé srdce pumpuje krv do </w:t>
        </w:r>
      </w:ins>
      <w:ins w:id="2038" w:author="Peto" w:date="2018-06-10T13:37:00Z">
        <w:r w:rsidR="000B7EE9" w:rsidRPr="00A82009">
          <w:rPr>
            <w:noProof/>
            <w:rPrChange w:id="2039" w:author="Peto" w:date="2018-06-14T07:18:00Z">
              <w:rPr/>
            </w:rPrChange>
          </w:rPr>
          <w:t>pľúcneho</w:t>
        </w:r>
      </w:ins>
      <w:ins w:id="2040" w:author="Peto" w:date="2018-06-10T13:36:00Z">
        <w:r w:rsidR="000B7EE9" w:rsidRPr="00A82009">
          <w:rPr>
            <w:noProof/>
            <w:rPrChange w:id="2041" w:author="Peto" w:date="2018-06-14T07:18:00Z">
              <w:rPr/>
            </w:rPrChange>
          </w:rPr>
          <w:t xml:space="preserve"> obehu, ľavé srdce pumpuje krv do </w:t>
        </w:r>
      </w:ins>
      <w:ins w:id="2042" w:author="Peto" w:date="2018-06-10T13:37:00Z">
        <w:r w:rsidR="000B7EE9" w:rsidRPr="00A82009">
          <w:rPr>
            <w:noProof/>
            <w:rPrChange w:id="2043" w:author="Peto" w:date="2018-06-14T07:18:00Z">
              <w:rPr/>
            </w:rPrChange>
          </w:rPr>
          <w:t>systémového obehu</w:t>
        </w:r>
      </w:ins>
      <w:ins w:id="2044" w:author="Peto" w:date="2018-06-10T13:36:00Z">
        <w:r w:rsidR="000B7EE9" w:rsidRPr="00A82009">
          <w:rPr>
            <w:noProof/>
            <w:rPrChange w:id="2045" w:author="Peto" w:date="2018-06-14T07:18:00Z">
              <w:rPr/>
            </w:rPrChange>
          </w:rPr>
          <w:t xml:space="preserve">. </w:t>
        </w:r>
      </w:ins>
      <w:ins w:id="2046" w:author="Peto" w:date="2018-06-10T13:29:00Z">
        <w:r w:rsidR="00590CD4" w:rsidRPr="00A82009">
          <w:rPr>
            <w:noProof/>
            <w:rPrChange w:id="2047" w:author="Peto" w:date="2018-06-14T07:18:00Z">
              <w:rPr/>
            </w:rPrChange>
          </w:rPr>
          <w:t>Obidve pumpy vypudia približne 5l krvy za min</w:t>
        </w:r>
      </w:ins>
      <w:ins w:id="2048" w:author="Peto" w:date="2018-06-10T13:31:00Z">
        <w:r w:rsidR="00590CD4" w:rsidRPr="00A82009">
          <w:rPr>
            <w:noProof/>
            <w:rPrChange w:id="2049" w:author="Peto" w:date="2018-06-14T07:18:00Z">
              <w:rPr/>
            </w:rPrChange>
          </w:rPr>
          <w:t>útu</w:t>
        </w:r>
      </w:ins>
      <w:ins w:id="2050" w:author="Peto" w:date="2018-06-10T13:59:00Z">
        <w:r w:rsidR="00441EA7" w:rsidRPr="00A82009">
          <w:rPr>
            <w:noProof/>
            <w:rPrChange w:id="2051" w:author="Peto" w:date="2018-06-14T07:18:00Z">
              <w:rPr/>
            </w:rPrChange>
          </w:rPr>
          <w:t xml:space="preserve"> pre človeka vážiaceho 70kg v </w:t>
        </w:r>
      </w:ins>
      <w:ins w:id="2052" w:author="Peto" w:date="2018-06-10T15:27:00Z">
        <w:r w:rsidR="00E132A9" w:rsidRPr="00A82009">
          <w:rPr>
            <w:noProof/>
            <w:rPrChange w:id="2053" w:author="Peto" w:date="2018-06-14T07:18:00Z">
              <w:rPr/>
            </w:rPrChange>
          </w:rPr>
          <w:t>pokoji</w:t>
        </w:r>
      </w:ins>
      <w:ins w:id="2054" w:author="Peto" w:date="2018-06-10T13:31:00Z">
        <w:r w:rsidR="00590CD4" w:rsidRPr="00A82009">
          <w:rPr>
            <w:noProof/>
            <w:rPrChange w:id="2055" w:author="Peto" w:date="2018-06-14T07:18:00Z">
              <w:rPr/>
            </w:rPrChange>
          </w:rPr>
          <w:t>.</w:t>
        </w:r>
      </w:ins>
      <w:ins w:id="2056" w:author="Peto" w:date="2018-06-10T13:33:00Z">
        <w:r w:rsidR="00590CD4" w:rsidRPr="00A82009">
          <w:rPr>
            <w:noProof/>
            <w:rPrChange w:id="2057" w:author="Peto" w:date="2018-06-14T07:18:00Z">
              <w:rPr/>
            </w:rPrChange>
          </w:rPr>
          <w:t xml:space="preserve"> Tento objem sa </w:t>
        </w:r>
      </w:ins>
      <w:ins w:id="2058" w:author="Peto" w:date="2018-06-10T13:34:00Z">
        <w:r w:rsidR="00590CD4" w:rsidRPr="00A82009">
          <w:rPr>
            <w:noProof/>
            <w:rPrChange w:id="2059" w:author="Peto" w:date="2018-06-14T07:18:00Z">
              <w:rPr/>
            </w:rPrChange>
          </w:rPr>
          <w:t xml:space="preserve">ľahko môže </w:t>
        </w:r>
      </w:ins>
      <w:ins w:id="2060" w:author="Peto" w:date="2018-06-10T13:35:00Z">
        <w:r w:rsidR="00590CD4" w:rsidRPr="00A82009">
          <w:rPr>
            <w:noProof/>
            <w:rPrChange w:id="2061" w:author="Peto" w:date="2018-06-14T07:18:00Z">
              <w:rPr/>
            </w:rPrChange>
          </w:rPr>
          <w:t>zvýšiť</w:t>
        </w:r>
      </w:ins>
      <w:ins w:id="2062" w:author="Peto" w:date="2018-06-10T13:34:00Z">
        <w:r w:rsidR="00590CD4" w:rsidRPr="00A82009">
          <w:rPr>
            <w:noProof/>
            <w:rPrChange w:id="2063" w:author="Peto" w:date="2018-06-14T07:18:00Z">
              <w:rPr/>
            </w:rPrChange>
          </w:rPr>
          <w:t xml:space="preserve"> až na 5-násobok počas </w:t>
        </w:r>
      </w:ins>
      <w:ins w:id="2064" w:author="Peto" w:date="2018-06-10T13:35:00Z">
        <w:r w:rsidR="00590CD4" w:rsidRPr="00A82009">
          <w:rPr>
            <w:noProof/>
            <w:rPrChange w:id="2065" w:author="Peto" w:date="2018-06-14T07:18:00Z">
              <w:rPr/>
            </w:rPrChange>
          </w:rPr>
          <w:t>fyzickej</w:t>
        </w:r>
      </w:ins>
      <w:ins w:id="2066" w:author="Peto" w:date="2018-06-10T13:34:00Z">
        <w:r w:rsidR="00590CD4" w:rsidRPr="00A82009">
          <w:rPr>
            <w:noProof/>
            <w:rPrChange w:id="2067" w:author="Peto" w:date="2018-06-14T07:18:00Z">
              <w:rPr/>
            </w:rPrChange>
          </w:rPr>
          <w:t xml:space="preserve"> záťaže.</w:t>
        </w:r>
      </w:ins>
      <w:ins w:id="2068" w:author="Peto" w:date="2018-06-10T13:56:00Z">
        <w:r w:rsidR="00441EA7" w:rsidRPr="00A82009">
          <w:rPr>
            <w:noProof/>
            <w:rPrChange w:id="2069" w:author="Peto" w:date="2018-06-14T07:18:00Z">
              <w:rPr/>
            </w:rPrChange>
          </w:rPr>
          <w:t xml:space="preserve"> </w:t>
        </w:r>
      </w:ins>
      <w:r w:rsidR="00441EA7" w:rsidRPr="00A82009">
        <w:rPr>
          <w:noProof/>
          <w:rPrChange w:id="2070" w:author="Peto" w:date="2018-06-14T07:18:00Z">
            <w:rPr/>
          </w:rPrChange>
        </w:rPr>
        <w:fldChar w:fldCharType="begin"/>
      </w:r>
      <w:r w:rsidR="00AD692D" w:rsidRPr="00A82009">
        <w:rPr>
          <w:noProof/>
          <w:rPrChange w:id="2071" w:author="Peto" w:date="2018-06-14T07:18:00Z">
            <w:rPr/>
          </w:rPrChange>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41EA7" w:rsidRPr="00A82009">
        <w:rPr>
          <w:noProof/>
          <w:rPrChange w:id="2072" w:author="Peto" w:date="2018-06-14T07:18:00Z">
            <w:rPr/>
          </w:rPrChange>
        </w:rPr>
        <w:fldChar w:fldCharType="separate"/>
      </w:r>
      <w:r w:rsidR="00AD692D" w:rsidRPr="00A82009">
        <w:rPr>
          <w:noProof/>
          <w:vertAlign w:val="superscript"/>
        </w:rPr>
        <w:t>8</w:t>
      </w:r>
      <w:r w:rsidR="00441EA7" w:rsidRPr="00A82009">
        <w:rPr>
          <w:noProof/>
          <w:rPrChange w:id="2073" w:author="Peto" w:date="2018-06-14T07:18:00Z">
            <w:rPr/>
          </w:rPrChange>
        </w:rPr>
        <w:fldChar w:fldCharType="end"/>
      </w:r>
      <w:ins w:id="2074" w:author="Peto" w:date="2018-06-10T13:34:00Z">
        <w:r w:rsidR="00590CD4" w:rsidRPr="00A82009">
          <w:rPr>
            <w:noProof/>
            <w:rPrChange w:id="2075" w:author="Peto" w:date="2018-06-14T07:18:00Z">
              <w:rPr/>
            </w:rPrChange>
          </w:rPr>
          <w:t xml:space="preserve"> </w:t>
        </w:r>
      </w:ins>
      <w:del w:id="2076" w:author="Peto" w:date="2018-06-10T13:32:00Z">
        <w:r w:rsidRPr="00A82009" w:rsidDel="00590CD4">
          <w:rPr>
            <w:noProof/>
            <w:rPrChange w:id="2077" w:author="Peto" w:date="2018-06-14T07:18:00Z">
              <w:rPr/>
            </w:rPrChange>
          </w:rPr>
          <w:delText xml:space="preserve">z dvoch predsiení a dvoch komôr. Predsiene zachytávajú krv pred vstupom do komôr. Komory potom krv vypudzujú do obehu </w:delText>
        </w:r>
        <w:r w:rsidRPr="00A82009" w:rsidDel="00590CD4">
          <w:rPr>
            <w:noProof/>
            <w:rPrChange w:id="2078" w:author="Peto" w:date="2018-06-14T07:18:00Z">
              <w:rPr/>
            </w:rPrChange>
          </w:rPr>
          <w:fldChar w:fldCharType="begin"/>
        </w:r>
      </w:del>
      <w:r w:rsidR="00441EA7" w:rsidRPr="00A82009">
        <w:rPr>
          <w:noProof/>
          <w:rPrChange w:id="2079" w:author="Peto" w:date="2018-06-14T07:18:00Z">
            <w:rPr/>
          </w:rPrChange>
        </w:rPr>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2080" w:author="Peto" w:date="2018-06-10T13:32:00Z">
        <w:r w:rsidRPr="00A82009" w:rsidDel="00590CD4">
          <w:rPr>
            <w:noProof/>
            <w:rPrChange w:id="2081" w:author="Peto" w:date="2018-06-14T07:18:00Z">
              <w:rPr/>
            </w:rPrChange>
          </w:rPr>
          <w:fldChar w:fldCharType="separate"/>
        </w:r>
      </w:del>
      <w:r w:rsidR="00441EA7" w:rsidRPr="00A82009">
        <w:rPr>
          <w:noProof/>
        </w:rPr>
        <w:t>[9]</w:t>
      </w:r>
      <w:del w:id="2082" w:author="Peto" w:date="2018-06-10T13:32:00Z">
        <w:r w:rsidRPr="00A82009" w:rsidDel="00590CD4">
          <w:rPr>
            <w:noProof/>
            <w:rPrChange w:id="2083" w:author="Peto" w:date="2018-06-14T07:18:00Z">
              <w:rPr/>
            </w:rPrChange>
          </w:rPr>
          <w:fldChar w:fldCharType="end"/>
        </w:r>
        <w:r w:rsidRPr="00A82009" w:rsidDel="00590CD4">
          <w:rPr>
            <w:noProof/>
            <w:rPrChange w:id="2084" w:author="Peto" w:date="2018-06-14T07:18:00Z">
              <w:rPr/>
            </w:rPrChange>
          </w:rPr>
          <w:delText xml:space="preserve"> </w:delText>
        </w:r>
      </w:del>
      <w:r w:rsidRPr="00A82009">
        <w:rPr>
          <w:noProof/>
          <w:rPrChange w:id="2085" w:author="Peto" w:date="2018-06-14T07:18:00Z">
            <w:rPr/>
          </w:rPrChange>
        </w:rPr>
        <w:t xml:space="preserve">. Množstvo krvi vypudené jediným sťahom </w:t>
      </w:r>
      <w:ins w:id="2086" w:author="Peto" w:date="2018-06-10T15:05:00Z">
        <w:r w:rsidR="00F335F8" w:rsidRPr="00A82009">
          <w:rPr>
            <w:noProof/>
            <w:rPrChange w:id="2087" w:author="Peto" w:date="2018-06-14T07:18:00Z">
              <w:rPr/>
            </w:rPrChange>
          </w:rPr>
          <w:t xml:space="preserve">- </w:t>
        </w:r>
      </w:ins>
      <w:del w:id="2088" w:author="Peto" w:date="2018-06-10T15:05:00Z">
        <w:r w:rsidRPr="00A82009" w:rsidDel="00F335F8">
          <w:rPr>
            <w:noProof/>
            <w:rPrChange w:id="2089" w:author="Peto" w:date="2018-06-14T07:18:00Z">
              <w:rPr/>
            </w:rPrChange>
          </w:rPr>
          <w:delText>(</w:delText>
        </w:r>
      </w:del>
      <w:r w:rsidRPr="00A82009">
        <w:rPr>
          <w:noProof/>
          <w:rPrChange w:id="2090" w:author="Peto" w:date="2018-06-14T07:18:00Z">
            <w:rPr/>
          </w:rPrChange>
        </w:rPr>
        <w:t xml:space="preserve">tepový objem </w:t>
      </w:r>
      <w:del w:id="2091" w:author="Peto" w:date="2018-06-10T15:05:00Z">
        <w:r w:rsidRPr="00A82009" w:rsidDel="00F335F8">
          <w:rPr>
            <w:noProof/>
            <w:rPrChange w:id="2092" w:author="Peto" w:date="2018-06-14T07:18:00Z">
              <w:rPr/>
            </w:rPrChange>
          </w:rPr>
          <w:delText>-</w:delText>
        </w:r>
      </w:del>
      <w:r w:rsidRPr="00A82009">
        <w:rPr>
          <w:noProof/>
          <w:rPrChange w:id="2093" w:author="Peto" w:date="2018-06-14T07:18:00Z">
            <w:rPr/>
          </w:rPrChange>
        </w:rPr>
        <w:t xml:space="preserve"> </w:t>
      </w:r>
      <w:ins w:id="2094" w:author="Peto" w:date="2018-06-10T15:05:00Z">
        <w:r w:rsidR="00F335F8" w:rsidRPr="00A82009">
          <w:rPr>
            <w:noProof/>
            <w:rPrChange w:id="2095" w:author="Peto" w:date="2018-06-14T07:18:00Z">
              <w:rPr/>
            </w:rPrChange>
          </w:rPr>
          <w:t>(</w:t>
        </w:r>
      </w:ins>
      <w:r w:rsidRPr="00A82009">
        <w:rPr>
          <w:noProof/>
          <w:rPrChange w:id="2096" w:author="Peto" w:date="2018-06-14T07:18:00Z">
            <w:rPr/>
          </w:rPrChange>
        </w:rPr>
        <w:t>Stroke Volume-SV) je v pokoji asi 70ml</w:t>
      </w:r>
      <w:ins w:id="2097" w:author="Peto" w:date="2018-06-10T16:55:00Z">
        <w:r w:rsidR="00EE4677" w:rsidRPr="00A82009">
          <w:rPr>
            <w:noProof/>
            <w:rPrChange w:id="2098" w:author="Peto" w:date="2018-06-14T07:18:00Z">
              <w:rPr/>
            </w:rPrChange>
          </w:rPr>
          <w:t xml:space="preserve"> </w:t>
        </w:r>
      </w:ins>
      <w:r w:rsidR="004B0F7D" w:rsidRPr="00A82009">
        <w:rPr>
          <w:noProof/>
          <w:rPrChange w:id="2099" w:author="Peto" w:date="2018-06-14T07:18:00Z">
            <w:rPr/>
          </w:rPrChange>
        </w:rPr>
        <w:fldChar w:fldCharType="begin"/>
      </w:r>
      <w:r w:rsidR="00AD692D" w:rsidRPr="00A82009">
        <w:rPr>
          <w:noProof/>
          <w:rPrChange w:id="2100" w:author="Peto" w:date="2018-06-14T07:18:00Z">
            <w:rPr/>
          </w:rPrChange>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sidRPr="00A82009">
        <w:rPr>
          <w:noProof/>
          <w:rPrChange w:id="2101" w:author="Peto" w:date="2018-06-14T07:18:00Z">
            <w:rPr/>
          </w:rPrChange>
        </w:rPr>
        <w:fldChar w:fldCharType="separate"/>
      </w:r>
      <w:r w:rsidR="00AD692D" w:rsidRPr="00A82009">
        <w:rPr>
          <w:noProof/>
          <w:vertAlign w:val="superscript"/>
        </w:rPr>
        <w:t>8</w:t>
      </w:r>
      <w:r w:rsidR="004B0F7D" w:rsidRPr="00A82009">
        <w:rPr>
          <w:noProof/>
          <w:rPrChange w:id="2102" w:author="Peto" w:date="2018-06-14T07:18:00Z">
            <w:rPr/>
          </w:rPrChange>
        </w:rPr>
        <w:fldChar w:fldCharType="end"/>
      </w:r>
      <w:r w:rsidRPr="00A82009">
        <w:rPr>
          <w:noProof/>
          <w:rPrChange w:id="2103" w:author="Peto" w:date="2018-06-14T07:18:00Z">
            <w:rPr/>
          </w:rPrChange>
        </w:rPr>
        <w:t xml:space="preserve">. </w:t>
      </w:r>
      <w:del w:id="2104" w:author="Peto" w:date="2018-06-10T15:05:00Z">
        <w:r w:rsidRPr="00A82009" w:rsidDel="00F335F8">
          <w:rPr>
            <w:noProof/>
            <w:rPrChange w:id="2105" w:author="Peto" w:date="2018-06-14T07:18:00Z">
              <w:rPr/>
            </w:rPrChange>
          </w:rPr>
          <w:delText xml:space="preserve">Pri tepovej frekvencii 60 tepov za minútu, vypudí srdce za jednu minútu (minútový objem – Cardiac Output – CO) asi </w:delText>
        </w:r>
      </w:del>
      <w:del w:id="2106" w:author="Peto" w:date="2018-06-10T13:21:00Z">
        <w:r w:rsidRPr="00A82009" w:rsidDel="002B2A81">
          <w:rPr>
            <w:noProof/>
            <w:rPrChange w:id="2107" w:author="Peto" w:date="2018-06-14T07:18:00Z">
              <w:rPr/>
            </w:rPrChange>
          </w:rPr>
          <w:delText>4,2</w:delText>
        </w:r>
      </w:del>
      <w:del w:id="2108" w:author="Peto" w:date="2018-06-10T15:05:00Z">
        <w:r w:rsidRPr="00A82009" w:rsidDel="00F335F8">
          <w:rPr>
            <w:noProof/>
            <w:rPrChange w:id="2109" w:author="Peto" w:date="2018-06-14T07:18:00Z">
              <w:rPr/>
            </w:rPrChange>
          </w:rPr>
          <w:delText xml:space="preserve"> l krvi:</w:delText>
        </w:r>
      </w:del>
    </w:p>
    <w:p w14:paraId="510B0049" w14:textId="77777777" w:rsidR="00CE547F" w:rsidRPr="00A82009" w:rsidRDefault="00CE547F" w:rsidP="00CE547F">
      <w:pPr>
        <w:pStyle w:val="Popis"/>
        <w:rPr>
          <w:noProof/>
          <w:lang w:val="sk-SK"/>
          <w:rPrChange w:id="2110" w:author="Peto" w:date="2018-06-14T07:18:00Z">
            <w:rPr>
              <w:lang w:val="sk-SK"/>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D6C4C34" w14:textId="77777777" w:rsidTr="00452ADC">
        <w:tc>
          <w:tcPr>
            <w:tcW w:w="704" w:type="dxa"/>
          </w:tcPr>
          <w:p w14:paraId="2E16DAEB" w14:textId="77777777" w:rsidR="00CE547F" w:rsidRPr="00A82009" w:rsidRDefault="00CE547F" w:rsidP="00452ADC">
            <w:pPr>
              <w:jc w:val="center"/>
              <w:rPr>
                <w:noProof/>
                <w:color w:val="000000"/>
                <w:rPrChange w:id="2111" w:author="Peto" w:date="2018-06-14T07:18:00Z">
                  <w:rPr>
                    <w:color w:val="000000"/>
                  </w:rPr>
                </w:rPrChange>
              </w:rPr>
            </w:pPr>
          </w:p>
        </w:tc>
        <w:tc>
          <w:tcPr>
            <w:tcW w:w="7088" w:type="dxa"/>
            <w:vAlign w:val="center"/>
          </w:tcPr>
          <w:p w14:paraId="3DD94083" w14:textId="22F86EAC" w:rsidR="00CE547F" w:rsidRPr="00A82009" w:rsidRDefault="00CE547F" w:rsidP="00F335F8">
            <w:pPr>
              <w:jc w:val="center"/>
              <w:rPr>
                <w:i/>
                <w:noProof/>
                <w:color w:val="000000"/>
                <w:rPrChange w:id="2112" w:author="Peto" w:date="2018-06-14T07:18:00Z">
                  <w:rPr>
                    <w:i/>
                    <w:color w:val="000000"/>
                  </w:rPr>
                </w:rPrChange>
              </w:rPr>
            </w:pPr>
            <m:oMathPara>
              <m:oMath>
                <m:r>
                  <w:rPr>
                    <w:rFonts w:ascii="Cambria Math" w:hAnsi="Cambria Math"/>
                    <w:noProof/>
                    <w:color w:val="000000"/>
                    <w:rPrChange w:id="2113" w:author="Peto" w:date="2018-06-14T07:18:00Z">
                      <w:rPr>
                        <w:rFonts w:ascii="Cambria Math" w:hAnsi="Cambria Math"/>
                        <w:color w:val="000000"/>
                      </w:rPr>
                    </w:rPrChange>
                  </w:rPr>
                  <m:t>CO=SV*HR</m:t>
                </m:r>
                <w:del w:id="2114" w:author="Peto" w:date="2018-06-10T15:05:00Z">
                  <m:r>
                    <w:rPr>
                      <w:rFonts w:ascii="Cambria Math" w:hAnsi="Cambria Math"/>
                      <w:noProof/>
                      <w:color w:val="000000"/>
                      <w:rPrChange w:id="2115" w:author="Peto" w:date="2018-06-14T07:18:00Z">
                        <w:rPr>
                          <w:rFonts w:ascii="Cambria Math" w:hAnsi="Cambria Math"/>
                          <w:color w:val="000000"/>
                        </w:rPr>
                      </w:rPrChange>
                    </w:rPr>
                    <m:t xml:space="preserve">=70 ml*60 </m:t>
                  </m:r>
                </w:del>
                <m:sSup>
                  <m:sSupPr>
                    <m:ctrlPr>
                      <w:del w:id="2116" w:author="Peto" w:date="2018-06-10T15:05:00Z">
                        <w:rPr>
                          <w:rFonts w:ascii="Cambria Math" w:hAnsi="Cambria Math"/>
                          <w:i/>
                          <w:noProof/>
                          <w:color w:val="000000"/>
                        </w:rPr>
                      </w:del>
                    </m:ctrlPr>
                  </m:sSupPr>
                  <m:e>
                    <w:del w:id="2117" w:author="Peto" w:date="2018-06-10T15:05:00Z">
                      <m:r>
                        <w:rPr>
                          <w:rFonts w:ascii="Cambria Math" w:hAnsi="Cambria Math"/>
                          <w:noProof/>
                          <w:color w:val="000000"/>
                          <w:rPrChange w:id="2118" w:author="Peto" w:date="2018-06-14T07:18:00Z">
                            <w:rPr>
                              <w:rFonts w:ascii="Cambria Math" w:hAnsi="Cambria Math"/>
                              <w:color w:val="000000"/>
                            </w:rPr>
                          </w:rPrChange>
                        </w:rPr>
                        <m:t>min</m:t>
                      </m:r>
                    </w:del>
                  </m:e>
                  <m:sup>
                    <w:del w:id="2119" w:author="Peto" w:date="2018-06-10T15:05:00Z">
                      <m:r>
                        <w:rPr>
                          <w:rFonts w:ascii="Cambria Math" w:hAnsi="Cambria Math"/>
                          <w:noProof/>
                          <w:color w:val="000000"/>
                          <w:rPrChange w:id="2120" w:author="Peto" w:date="2018-06-14T07:18:00Z">
                            <w:rPr>
                              <w:rFonts w:ascii="Cambria Math" w:hAnsi="Cambria Math"/>
                              <w:color w:val="000000"/>
                            </w:rPr>
                          </w:rPrChange>
                        </w:rPr>
                        <m:t>-1</m:t>
                      </m:r>
                    </w:del>
                  </m:sup>
                </m:sSup>
                <w:del w:id="2121" w:author="Peto" w:date="2018-06-10T15:05:00Z">
                  <m:r>
                    <w:rPr>
                      <w:rFonts w:ascii="Cambria Math" w:hAnsi="Cambria Math"/>
                      <w:noProof/>
                      <w:color w:val="000000"/>
                      <w:rPrChange w:id="2122" w:author="Peto" w:date="2018-06-14T07:18:00Z">
                        <w:rPr>
                          <w:rFonts w:ascii="Cambria Math" w:hAnsi="Cambria Math"/>
                          <w:color w:val="000000"/>
                        </w:rPr>
                      </w:rPrChange>
                    </w:rPr>
                    <m:t>=4,2 l</m:t>
                  </m:r>
                </w:del>
                <m:sSup>
                  <m:sSupPr>
                    <m:ctrlPr>
                      <w:del w:id="2123" w:author="Peto" w:date="2018-06-10T15:05:00Z">
                        <w:rPr>
                          <w:rFonts w:ascii="Cambria Math" w:hAnsi="Cambria Math"/>
                          <w:i/>
                          <w:noProof/>
                          <w:color w:val="000000"/>
                        </w:rPr>
                      </w:del>
                    </m:ctrlPr>
                  </m:sSupPr>
                  <m:e>
                    <w:del w:id="2124" w:author="Peto" w:date="2018-06-10T15:05:00Z">
                      <m:r>
                        <w:rPr>
                          <w:rFonts w:ascii="Cambria Math" w:hAnsi="Cambria Math"/>
                          <w:noProof/>
                          <w:color w:val="000000"/>
                          <w:rPrChange w:id="2125" w:author="Peto" w:date="2018-06-14T07:18:00Z">
                            <w:rPr>
                              <w:rFonts w:ascii="Cambria Math" w:hAnsi="Cambria Math"/>
                              <w:color w:val="000000"/>
                            </w:rPr>
                          </w:rPrChange>
                        </w:rPr>
                        <m:t>min</m:t>
                      </m:r>
                    </w:del>
                  </m:e>
                  <m:sup>
                    <w:del w:id="2126" w:author="Peto" w:date="2018-06-10T15:05:00Z">
                      <m:r>
                        <w:rPr>
                          <w:rFonts w:ascii="Cambria Math" w:hAnsi="Cambria Math"/>
                          <w:noProof/>
                          <w:color w:val="000000"/>
                          <w:rPrChange w:id="2127" w:author="Peto" w:date="2018-06-14T07:18:00Z">
                            <w:rPr>
                              <w:rFonts w:ascii="Cambria Math" w:hAnsi="Cambria Math"/>
                              <w:color w:val="000000"/>
                            </w:rPr>
                          </w:rPrChange>
                        </w:rPr>
                        <m:t>-1</m:t>
                      </m:r>
                    </w:del>
                  </m:sup>
                </m:sSup>
              </m:oMath>
            </m:oMathPara>
          </w:p>
        </w:tc>
        <w:tc>
          <w:tcPr>
            <w:tcW w:w="702" w:type="dxa"/>
            <w:vAlign w:val="center"/>
          </w:tcPr>
          <w:p w14:paraId="528CC4F2" w14:textId="77777777" w:rsidR="00CE547F" w:rsidRPr="00A82009" w:rsidRDefault="00CE547F" w:rsidP="00452ADC">
            <w:pPr>
              <w:jc w:val="center"/>
              <w:rPr>
                <w:noProof/>
                <w:color w:val="000000"/>
                <w:rPrChange w:id="2128" w:author="Peto" w:date="2018-06-14T07:18:00Z">
                  <w:rPr>
                    <w:color w:val="000000"/>
                  </w:rPr>
                </w:rPrChange>
              </w:rPr>
            </w:pPr>
            <w:r w:rsidRPr="00A82009">
              <w:rPr>
                <w:noProof/>
                <w:color w:val="000000"/>
                <w:rPrChange w:id="2129" w:author="Peto" w:date="2018-06-14T07:18:00Z">
                  <w:rPr>
                    <w:color w:val="000000"/>
                  </w:rPr>
                </w:rPrChange>
              </w:rPr>
              <w:t>(</w:t>
            </w:r>
            <w:r w:rsidRPr="00A82009">
              <w:rPr>
                <w:noProof/>
                <w:rPrChange w:id="2130" w:author="Peto" w:date="2018-06-14T07:18:00Z">
                  <w:rPr>
                    <w:noProof/>
                    <w:color w:val="000000"/>
                  </w:rPr>
                </w:rPrChange>
              </w:rPr>
              <w:fldChar w:fldCharType="begin"/>
            </w:r>
            <w:r w:rsidRPr="00A82009">
              <w:rPr>
                <w:noProof/>
                <w:rPrChange w:id="2131" w:author="Peto" w:date="2018-06-14T07:18:00Z">
                  <w:rPr/>
                </w:rPrChange>
              </w:rPr>
              <w:instrText xml:space="preserve"> SEQ eq \* MERGEFORMAT </w:instrText>
            </w:r>
            <w:r w:rsidRPr="00A82009">
              <w:rPr>
                <w:noProof/>
                <w:rPrChange w:id="2132" w:author="Peto" w:date="2018-06-14T07:18:00Z">
                  <w:rPr>
                    <w:noProof/>
                    <w:color w:val="000000"/>
                  </w:rPr>
                </w:rPrChange>
              </w:rPr>
              <w:fldChar w:fldCharType="separate"/>
            </w:r>
            <w:ins w:id="2133" w:author="Peto" w:date="2018-06-10T16:58:00Z">
              <w:r w:rsidR="00F95B9C" w:rsidRPr="00A82009">
                <w:rPr>
                  <w:noProof/>
                  <w:color w:val="000000"/>
                  <w:rPrChange w:id="2134" w:author="Peto" w:date="2018-06-14T07:18:00Z">
                    <w:rPr/>
                  </w:rPrChange>
                </w:rPr>
                <w:t>1</w:t>
              </w:r>
            </w:ins>
            <w:del w:id="2135" w:author="Peto" w:date="2018-06-10T16:58:00Z">
              <w:r w:rsidR="00B85020" w:rsidRPr="00A82009" w:rsidDel="00F95B9C">
                <w:rPr>
                  <w:noProof/>
                  <w:color w:val="000000"/>
                </w:rPr>
                <w:delText>1</w:delText>
              </w:r>
            </w:del>
            <w:r w:rsidRPr="00A82009">
              <w:rPr>
                <w:noProof/>
                <w:color w:val="000000"/>
                <w:rPrChange w:id="2136" w:author="Peto" w:date="2018-06-14T07:18:00Z">
                  <w:rPr>
                    <w:noProof/>
                    <w:color w:val="000000"/>
                  </w:rPr>
                </w:rPrChange>
              </w:rPr>
              <w:fldChar w:fldCharType="end"/>
            </w:r>
            <w:r w:rsidRPr="00A82009">
              <w:rPr>
                <w:noProof/>
                <w:color w:val="000000"/>
                <w:rPrChange w:id="2137" w:author="Peto" w:date="2018-06-14T07:18:00Z">
                  <w:rPr>
                    <w:color w:val="000000"/>
                  </w:rPr>
                </w:rPrChange>
              </w:rPr>
              <w:t>)</w:t>
            </w:r>
          </w:p>
        </w:tc>
      </w:tr>
    </w:tbl>
    <w:p w14:paraId="3EB4745B" w14:textId="77777777" w:rsidR="00CE547F" w:rsidRPr="00A82009" w:rsidRDefault="00CE547F" w:rsidP="00CE547F">
      <w:pPr>
        <w:rPr>
          <w:noProof/>
          <w:rPrChange w:id="2138" w:author="Peto" w:date="2018-06-14T07:18:00Z">
            <w:rPr/>
          </w:rPrChange>
        </w:rPr>
      </w:pPr>
    </w:p>
    <w:p w14:paraId="2BE09E80" w14:textId="24BA28EB" w:rsidR="00CE547F" w:rsidRPr="00A82009" w:rsidDel="00140D56" w:rsidRDefault="00CE547F" w:rsidP="00CE547F">
      <w:pPr>
        <w:rPr>
          <w:del w:id="2139" w:author="Peto" w:date="2018-06-10T13:02:00Z"/>
          <w:noProof/>
          <w:rPrChange w:id="2140" w:author="Peto" w:date="2018-06-14T07:18:00Z">
            <w:rPr>
              <w:del w:id="2141" w:author="Peto" w:date="2018-06-10T13:02:00Z"/>
            </w:rPr>
          </w:rPrChange>
        </w:rPr>
      </w:pPr>
      <w:del w:id="2142" w:author="Peto" w:date="2018-06-10T13:02:00Z">
        <w:r w:rsidRPr="00A82009" w:rsidDel="00140D56">
          <w:rPr>
            <w:noProof/>
            <w:rPrChange w:id="2143" w:author="Peto" w:date="2018-06-14T07:18:00Z">
              <w:rPr/>
            </w:rPrChange>
          </w:rPr>
          <w:delText xml:space="preserve">Pri normálnom SV a tlaku je mechanická práca srdca 1,12 J </w:delText>
        </w:r>
        <w:r w:rsidRPr="00A82009" w:rsidDel="00140D56">
          <w:rPr>
            <w:noProof/>
            <w:rPrChange w:id="2144" w:author="Peto" w:date="2018-06-14T07:18:00Z">
              <w:rPr/>
            </w:rPrChange>
          </w:rPr>
          <w:fldChar w:fldCharType="begin"/>
        </w:r>
        <w:r w:rsidR="004B0F7D" w:rsidRPr="00A82009" w:rsidDel="00140D56">
          <w:rPr>
            <w:noProof/>
            <w:rPrChange w:id="2145" w:author="Peto" w:date="2018-06-14T07:18:00Z">
              <w:rPr/>
            </w:rPrChange>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A82009" w:rsidDel="00140D56">
          <w:rPr>
            <w:noProof/>
            <w:rPrChange w:id="2146" w:author="Peto" w:date="2018-06-14T07:18:00Z">
              <w:rPr/>
            </w:rPrChange>
          </w:rPr>
          <w:fldChar w:fldCharType="separate"/>
        </w:r>
        <w:r w:rsidR="004B0F7D" w:rsidRPr="00A82009" w:rsidDel="00140D56">
          <w:rPr>
            <w:noProof/>
          </w:rPr>
          <w:delText>[10]</w:delText>
        </w:r>
        <w:r w:rsidRPr="00A82009" w:rsidDel="00140D56">
          <w:rPr>
            <w:noProof/>
            <w:rPrChange w:id="2147" w:author="Peto" w:date="2018-06-14T07:18:00Z">
              <w:rPr/>
            </w:rPrChange>
          </w:rPr>
          <w:fldChar w:fldCharType="end"/>
        </w:r>
        <w:r w:rsidRPr="00A82009" w:rsidDel="00140D56">
          <w:rPr>
            <w:noProof/>
            <w:rPrChange w:id="2148" w:author="Peto" w:date="2018-06-14T07:18:00Z">
              <w:rPr/>
            </w:rPrChange>
          </w:rPr>
          <w:delText xml:space="preserve">.  80% tejto práce vykonáva ľavá komora, 20% vykonáva pravá komora </w:delText>
        </w:r>
        <w:r w:rsidRPr="00A82009" w:rsidDel="00140D56">
          <w:rPr>
            <w:noProof/>
            <w:rPrChange w:id="2149" w:author="Peto" w:date="2018-06-14T07:18:00Z">
              <w:rPr/>
            </w:rPrChange>
          </w:rPr>
          <w:fldChar w:fldCharType="begin"/>
        </w:r>
        <w:r w:rsidR="004B0F7D" w:rsidRPr="00A82009" w:rsidDel="00140D56">
          <w:rPr>
            <w:noProof/>
            <w:rPrChange w:id="2150" w:author="Peto" w:date="2018-06-14T07:18:00Z">
              <w:rPr/>
            </w:rPrChange>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A82009" w:rsidDel="00140D56">
          <w:rPr>
            <w:noProof/>
            <w:rPrChange w:id="2151" w:author="Peto" w:date="2018-06-14T07:18:00Z">
              <w:rPr/>
            </w:rPrChange>
          </w:rPr>
          <w:fldChar w:fldCharType="separate"/>
        </w:r>
        <w:r w:rsidR="004B0F7D" w:rsidRPr="00A82009" w:rsidDel="00140D56">
          <w:rPr>
            <w:noProof/>
          </w:rPr>
          <w:delText>[10]</w:delText>
        </w:r>
        <w:r w:rsidRPr="00A82009" w:rsidDel="00140D56">
          <w:rPr>
            <w:noProof/>
            <w:rPrChange w:id="2152" w:author="Peto" w:date="2018-06-14T07:18:00Z">
              <w:rPr/>
            </w:rPrChange>
          </w:rPr>
          <w:fldChar w:fldCharType="end"/>
        </w:r>
        <w:r w:rsidRPr="00A82009" w:rsidDel="00140D56">
          <w:rPr>
            <w:noProof/>
            <w:rPrChange w:id="2153" w:author="Peto" w:date="2018-06-14T07:18:00Z">
              <w:rPr/>
            </w:rPrChange>
          </w:rPr>
          <w:delText xml:space="preserve">. Pri hodnote tepu 70 sťahov srdca za minútu, dosahuje srdce výkon 13 W. Z celkového výkonu srdca sa 90% použije na udržanie tonu hladkej svaloviny a na samotný mechanický výkon sa použije len zvyšných 1,3W </w:delText>
        </w:r>
        <w:r w:rsidRPr="00A82009" w:rsidDel="00140D56">
          <w:rPr>
            <w:noProof/>
            <w:rPrChange w:id="2154" w:author="Peto" w:date="2018-06-14T07:18:00Z">
              <w:rPr/>
            </w:rPrChange>
          </w:rPr>
          <w:fldChar w:fldCharType="begin"/>
        </w:r>
      </w:del>
      <w:r w:rsidR="00441EA7" w:rsidRPr="00A82009">
        <w:rPr>
          <w:noProof/>
          <w:rPrChange w:id="2155" w:author="Peto" w:date="2018-06-14T07:18:00Z">
            <w:rPr/>
          </w:rPrChange>
        </w:rPr>
        <w:instrText xml:space="preserve"> ADDIN EN.CITE &lt;EndNote&gt;&lt;Cite&gt;&lt;Author&gt;Hrazdira&lt;/Author&gt;&lt;Year&gt;2001&lt;/Year&gt;&lt;IDText&gt;Lékaøská biofyzika a pøístrojová technika&lt;/IDText&gt;&lt;DisplayText&gt;[9,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2156" w:author="Peto" w:date="2018-06-10T13:02:00Z">
        <w:r w:rsidRPr="00A82009" w:rsidDel="00140D56">
          <w:rPr>
            <w:noProof/>
            <w:rPrChange w:id="2157" w:author="Peto" w:date="2018-06-14T07:18:00Z">
              <w:rPr/>
            </w:rPrChange>
          </w:rPr>
          <w:fldChar w:fldCharType="separate"/>
        </w:r>
      </w:del>
      <w:r w:rsidR="00441EA7" w:rsidRPr="00A82009">
        <w:rPr>
          <w:noProof/>
        </w:rPr>
        <w:t>[9, 10]</w:t>
      </w:r>
      <w:del w:id="2158" w:author="Peto" w:date="2018-06-10T13:02:00Z">
        <w:r w:rsidRPr="00A82009" w:rsidDel="00140D56">
          <w:rPr>
            <w:noProof/>
            <w:rPrChange w:id="2159" w:author="Peto" w:date="2018-06-14T07:18:00Z">
              <w:rPr/>
            </w:rPrChange>
          </w:rPr>
          <w:fldChar w:fldCharType="end"/>
        </w:r>
        <w:r w:rsidRPr="00A82009" w:rsidDel="00140D56">
          <w:rPr>
            <w:noProof/>
            <w:rPrChange w:id="2160" w:author="Peto" w:date="2018-06-14T07:18:00Z">
              <w:rPr/>
            </w:rPrChange>
          </w:rPr>
          <w:delText xml:space="preserve">. </w:delText>
        </w:r>
      </w:del>
    </w:p>
    <w:p w14:paraId="632D6D5D" w14:textId="655B97CC" w:rsidR="00CE547F" w:rsidRPr="00A82009" w:rsidRDefault="00F335F8" w:rsidP="00CE547F">
      <w:pPr>
        <w:rPr>
          <w:ins w:id="2161" w:author="Peto" w:date="2018-06-10T15:33:00Z"/>
          <w:noProof/>
          <w:rPrChange w:id="2162" w:author="Peto" w:date="2018-06-14T07:18:00Z">
            <w:rPr>
              <w:ins w:id="2163" w:author="Peto" w:date="2018-06-10T15:33:00Z"/>
            </w:rPr>
          </w:rPrChange>
        </w:rPr>
      </w:pPr>
      <w:ins w:id="2164" w:author="Peto" w:date="2018-06-10T15:06:00Z">
        <w:r w:rsidRPr="00A82009">
          <w:rPr>
            <w:noProof/>
            <w:rPrChange w:id="2165" w:author="Peto" w:date="2018-06-14T07:18:00Z">
              <w:rPr/>
            </w:rPrChange>
          </w:rPr>
          <w:t xml:space="preserve">Veľkosť srdečného výdaj závisí na </w:t>
        </w:r>
      </w:ins>
      <w:ins w:id="2166" w:author="Peto" w:date="2018-06-10T15:07:00Z">
        <w:r w:rsidRPr="00A82009">
          <w:rPr>
            <w:noProof/>
            <w:rPrChange w:id="2167" w:author="Peto" w:date="2018-06-14T07:18:00Z">
              <w:rPr/>
            </w:rPrChange>
          </w:rPr>
          <w:t xml:space="preserve">veľkosti tela a je najlepšie normalizovaný k ploche tela. </w:t>
        </w:r>
      </w:ins>
      <w:ins w:id="2168" w:author="Peto" w:date="2018-06-10T16:52:00Z">
        <w:r w:rsidR="00EE4677" w:rsidRPr="00A82009">
          <w:rPr>
            <w:noProof/>
            <w:rPrChange w:id="2169" w:author="Peto" w:date="2018-06-14T07:18:00Z">
              <w:rPr/>
            </w:rPrChange>
          </w:rPr>
          <w:t xml:space="preserve">Parametrom ktorý vyjadruje normalizovaný srdečný výdaj je </w:t>
        </w:r>
      </w:ins>
      <w:ins w:id="2170" w:author="Peto" w:date="2018-06-10T15:07:00Z">
        <w:r w:rsidRPr="00A82009">
          <w:rPr>
            <w:i/>
            <w:noProof/>
            <w:rPrChange w:id="2171" w:author="Peto" w:date="2018-06-14T07:18:00Z">
              <w:rPr/>
            </w:rPrChange>
          </w:rPr>
          <w:t>Cardiac index</w:t>
        </w:r>
      </w:ins>
      <w:ins w:id="2172" w:author="Peto" w:date="2018-06-10T16:52:00Z">
        <w:r w:rsidR="00EE4677" w:rsidRPr="00A82009">
          <w:rPr>
            <w:i/>
            <w:noProof/>
            <w:rPrChange w:id="2173" w:author="Peto" w:date="2018-06-14T07:18:00Z">
              <w:rPr>
                <w:i/>
              </w:rPr>
            </w:rPrChange>
          </w:rPr>
          <w:t>. Vyjadruje</w:t>
        </w:r>
      </w:ins>
      <w:ins w:id="2174" w:author="Peto" w:date="2018-06-10T15:08:00Z">
        <w:r w:rsidRPr="00A82009">
          <w:rPr>
            <w:noProof/>
            <w:rPrChange w:id="2175" w:author="Peto" w:date="2018-06-14T07:18:00Z">
              <w:rPr/>
            </w:rPrChange>
          </w:rPr>
          <w:t xml:space="preserve"> srdečný výdaj na meter štvorcový plochy tela. Normálna hodnota </w:t>
        </w:r>
        <w:r w:rsidRPr="00A82009">
          <w:rPr>
            <w:i/>
            <w:noProof/>
            <w:rPrChange w:id="2176" w:author="Peto" w:date="2018-06-14T07:18:00Z">
              <w:rPr/>
            </w:rPrChange>
          </w:rPr>
          <w:t>cardiac index</w:t>
        </w:r>
      </w:ins>
      <w:ins w:id="2177" w:author="Peto" w:date="2018-06-10T15:09:00Z">
        <w:r w:rsidR="00BF3AA4" w:rsidRPr="00A82009">
          <w:rPr>
            <w:noProof/>
            <w:rPrChange w:id="2178" w:author="Peto" w:date="2018-06-14T07:18:00Z">
              <w:rPr/>
            </w:rPrChange>
          </w:rPr>
          <w:t xml:space="preserve"> je približne 3.0 l</w:t>
        </w:r>
      </w:ins>
      <w:ins w:id="2179" w:author="Peto" w:date="2018-06-10T15:10:00Z">
        <w:r w:rsidR="00BF3AA4" w:rsidRPr="00A82009">
          <w:rPr>
            <w:noProof/>
            <w:rPrChange w:id="2180" w:author="Peto" w:date="2018-06-14T07:18:00Z">
              <w:rPr/>
            </w:rPrChange>
          </w:rPr>
          <w:t>/</w:t>
        </w:r>
      </w:ins>
      <w:ins w:id="2181" w:author="Peto" w:date="2018-06-10T15:09:00Z">
        <w:r w:rsidRPr="00A82009">
          <w:rPr>
            <w:noProof/>
            <w:rPrChange w:id="2182" w:author="Peto" w:date="2018-06-14T07:18:00Z">
              <w:rPr/>
            </w:rPrChange>
          </w:rPr>
          <w:t>(min m</w:t>
        </w:r>
      </w:ins>
      <w:ins w:id="2183" w:author="Peto" w:date="2018-06-10T15:10:00Z">
        <w:r w:rsidRPr="00A82009">
          <w:rPr>
            <w:noProof/>
            <w:vertAlign w:val="superscript"/>
            <w:rPrChange w:id="2184" w:author="Peto" w:date="2018-06-14T07:18:00Z">
              <w:rPr>
                <w:vertAlign w:val="superscript"/>
              </w:rPr>
            </w:rPrChange>
          </w:rPr>
          <w:t>2</w:t>
        </w:r>
        <w:r w:rsidRPr="00A82009">
          <w:rPr>
            <w:noProof/>
            <w:rPrChange w:id="2185" w:author="Peto" w:date="2018-06-14T07:18:00Z">
              <w:rPr/>
            </w:rPrChange>
          </w:rPr>
          <w:t>)</w:t>
        </w:r>
      </w:ins>
      <w:r w:rsidR="00BF3AA4" w:rsidRPr="00A82009">
        <w:rPr>
          <w:noProof/>
          <w:rPrChange w:id="2186" w:author="Peto" w:date="2018-06-14T07:18:00Z">
            <w:rPr/>
          </w:rPrChange>
        </w:rPr>
        <w:fldChar w:fldCharType="begin"/>
      </w:r>
      <w:r w:rsidR="00AD692D" w:rsidRPr="00A82009">
        <w:rPr>
          <w:noProof/>
          <w:rPrChange w:id="2187" w:author="Peto" w:date="2018-06-14T07:18:00Z">
            <w:rPr/>
          </w:rPrChange>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BF3AA4" w:rsidRPr="00A82009">
        <w:rPr>
          <w:noProof/>
          <w:rPrChange w:id="2188" w:author="Peto" w:date="2018-06-14T07:18:00Z">
            <w:rPr/>
          </w:rPrChange>
        </w:rPr>
        <w:fldChar w:fldCharType="separate"/>
      </w:r>
      <w:r w:rsidR="00AD692D" w:rsidRPr="00A82009">
        <w:rPr>
          <w:noProof/>
          <w:vertAlign w:val="superscript"/>
        </w:rPr>
        <w:t>8</w:t>
      </w:r>
      <w:r w:rsidR="00BF3AA4" w:rsidRPr="00A82009">
        <w:rPr>
          <w:noProof/>
          <w:rPrChange w:id="2189" w:author="Peto" w:date="2018-06-14T07:18:00Z">
            <w:rPr/>
          </w:rPrChange>
        </w:rPr>
        <w:fldChar w:fldCharType="end"/>
      </w:r>
      <w:ins w:id="2190" w:author="Peto" w:date="2018-06-10T15:33:00Z">
        <w:r w:rsidR="00E40519" w:rsidRPr="00A82009">
          <w:rPr>
            <w:noProof/>
            <w:rPrChange w:id="2191" w:author="Peto" w:date="2018-06-14T07:18:00Z">
              <w:rPr/>
            </w:rPrChange>
          </w:rPr>
          <w:t>.</w:t>
        </w:r>
      </w:ins>
    </w:p>
    <w:p w14:paraId="1E2D91EE" w14:textId="60BCA741" w:rsidR="00E40519" w:rsidRPr="00A82009" w:rsidDel="00F46ABB" w:rsidRDefault="00E40519" w:rsidP="00CE547F">
      <w:pPr>
        <w:rPr>
          <w:del w:id="2192" w:author="Peto" w:date="2018-06-10T16:51:00Z"/>
          <w:noProof/>
          <w:rPrChange w:id="2193" w:author="Peto" w:date="2018-06-14T07:18:00Z">
            <w:rPr>
              <w:del w:id="2194" w:author="Peto" w:date="2018-06-10T16:51:00Z"/>
            </w:rPr>
          </w:rPrChange>
        </w:rPr>
      </w:pPr>
    </w:p>
    <w:p w14:paraId="60C972F5" w14:textId="07052E2B" w:rsidR="00CE547F" w:rsidRPr="00A82009" w:rsidDel="00F46ABB" w:rsidRDefault="00CE547F" w:rsidP="00CE547F">
      <w:pPr>
        <w:rPr>
          <w:del w:id="2195" w:author="Peto" w:date="2018-06-10T16:51:00Z"/>
          <w:noProof/>
          <w:rPrChange w:id="2196" w:author="Peto" w:date="2018-06-14T07:18:00Z">
            <w:rPr>
              <w:del w:id="2197" w:author="Peto" w:date="2018-06-10T16:51:00Z"/>
            </w:rPr>
          </w:rPrChange>
        </w:rPr>
      </w:pPr>
      <w:del w:id="2198" w:author="Peto" w:date="2018-06-10T16:51:00Z">
        <w:r w:rsidRPr="00A82009" w:rsidDel="00F46ABB">
          <w:rPr>
            <w:noProof/>
            <w:rPrChange w:id="2199" w:author="Peto" w:date="2018-06-14T07:18:00Z">
              <w:rPr/>
            </w:rPrChange>
          </w:rPr>
          <w:delTex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delText>
        </w:r>
        <w:r w:rsidRPr="00A82009" w:rsidDel="00F46ABB">
          <w:rPr>
            <w:noProof/>
            <w:rPrChange w:id="2200" w:author="Peto" w:date="2018-06-14T07:18:00Z">
              <w:rPr/>
            </w:rPrChange>
          </w:rPr>
          <w:fldChar w:fldCharType="begin"/>
        </w:r>
        <w:r w:rsidR="00441EA7" w:rsidRPr="00A82009" w:rsidDel="00F46ABB">
          <w:rPr>
            <w:noProof/>
            <w:rPrChange w:id="2201"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02" w:author="Peto" w:date="2018-06-14T07:18:00Z">
              <w:rPr/>
            </w:rPrChange>
          </w:rPr>
          <w:fldChar w:fldCharType="separate"/>
        </w:r>
        <w:r w:rsidR="00441EA7" w:rsidRPr="00A82009" w:rsidDel="00F46ABB">
          <w:rPr>
            <w:noProof/>
          </w:rPr>
          <w:delText>[9]</w:delText>
        </w:r>
        <w:r w:rsidRPr="00A82009" w:rsidDel="00F46ABB">
          <w:rPr>
            <w:noProof/>
            <w:rPrChange w:id="2203" w:author="Peto" w:date="2018-06-14T07:18:00Z">
              <w:rPr/>
            </w:rPrChange>
          </w:rPr>
          <w:fldChar w:fldCharType="end"/>
        </w:r>
        <w:r w:rsidRPr="00A82009" w:rsidDel="00F46ABB">
          <w:rPr>
            <w:noProof/>
            <w:rPrChange w:id="2204" w:author="Peto" w:date="2018-06-14T07:18:00Z">
              <w:rPr/>
            </w:rPrChange>
          </w:rPr>
          <w:delTex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delText>
        </w:r>
        <w:r w:rsidRPr="00A82009" w:rsidDel="00F46ABB">
          <w:rPr>
            <w:noProof/>
            <w:rPrChange w:id="2205" w:author="Peto" w:date="2018-06-14T07:18:00Z">
              <w:rPr/>
            </w:rPrChange>
          </w:rPr>
          <w:fldChar w:fldCharType="begin"/>
        </w:r>
        <w:r w:rsidR="00441EA7" w:rsidRPr="00A82009" w:rsidDel="00F46ABB">
          <w:rPr>
            <w:noProof/>
            <w:rPrChange w:id="2206" w:author="Peto" w:date="2018-06-14T07:18:00Z">
              <w:rPr/>
            </w:rPrChange>
          </w:rPr>
          <w:delInstrText xml:space="preserve"> ADDIN EN.CITE &lt;EndNote&gt;&lt;Cite&gt;&lt;Author&gt;BOROVANSKÝ&lt;/Author&gt;&lt;Year&gt;1955&lt;/Year&gt;&lt;IDText&gt;Soustavná anatomie člověka .&lt;/IDText&gt;&lt;DisplayText&gt;[9,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07" w:author="Peto" w:date="2018-06-14T07:18:00Z">
              <w:rPr/>
            </w:rPrChange>
          </w:rPr>
          <w:fldChar w:fldCharType="separate"/>
        </w:r>
        <w:r w:rsidR="00441EA7" w:rsidRPr="00A82009" w:rsidDel="00F46ABB">
          <w:rPr>
            <w:noProof/>
          </w:rPr>
          <w:delText>[9, 11]</w:delText>
        </w:r>
        <w:r w:rsidRPr="00A82009" w:rsidDel="00F46ABB">
          <w:rPr>
            <w:noProof/>
            <w:rPrChange w:id="2208" w:author="Peto" w:date="2018-06-14T07:18:00Z">
              <w:rPr/>
            </w:rPrChange>
          </w:rPr>
          <w:fldChar w:fldCharType="end"/>
        </w:r>
        <w:r w:rsidRPr="00A82009" w:rsidDel="00F46ABB">
          <w:rPr>
            <w:noProof/>
            <w:rPrChange w:id="2209" w:author="Peto" w:date="2018-06-14T07:18:00Z">
              <w:rPr/>
            </w:rPrChange>
          </w:rPr>
          <w:delText>.</w:delText>
        </w:r>
      </w:del>
    </w:p>
    <w:p w14:paraId="2B4C099B" w14:textId="6CC8D600" w:rsidR="00CE547F" w:rsidRPr="00A82009" w:rsidDel="00F46ABB" w:rsidRDefault="00CE547F" w:rsidP="00CE547F">
      <w:pPr>
        <w:rPr>
          <w:del w:id="2210" w:author="Peto" w:date="2018-06-10T16:51:00Z"/>
          <w:noProof/>
          <w:rPrChange w:id="2211" w:author="Peto" w:date="2018-06-14T07:18:00Z">
            <w:rPr>
              <w:del w:id="2212" w:author="Peto" w:date="2018-06-10T16:51:00Z"/>
            </w:rPr>
          </w:rPrChange>
        </w:rPr>
      </w:pPr>
    </w:p>
    <w:p w14:paraId="1F1948AA" w14:textId="6FC6A88C" w:rsidR="00CE547F" w:rsidRPr="00A82009" w:rsidDel="00F46ABB" w:rsidRDefault="00CE547F" w:rsidP="00CE547F">
      <w:pPr>
        <w:rPr>
          <w:del w:id="2213" w:author="Peto" w:date="2018-06-10T16:51:00Z"/>
          <w:noProof/>
          <w:rPrChange w:id="2214" w:author="Peto" w:date="2018-06-14T07:18:00Z">
            <w:rPr>
              <w:del w:id="2215" w:author="Peto" w:date="2018-06-10T16:51:00Z"/>
            </w:rPr>
          </w:rPrChange>
        </w:rPr>
      </w:pPr>
      <w:del w:id="2216" w:author="Peto" w:date="2018-06-10T16:51:00Z">
        <w:r w:rsidRPr="00A82009" w:rsidDel="00F46ABB">
          <w:rPr>
            <w:noProof/>
            <w:rPrChange w:id="2217" w:author="Peto" w:date="2018-06-14T07:18:00Z">
              <w:rPr/>
            </w:rPrChange>
          </w:rPr>
          <w:delText>Cievy sa delia z hľadiska ich funkčnosti na 4 typy:</w:delText>
        </w:r>
      </w:del>
    </w:p>
    <w:p w14:paraId="280574EE" w14:textId="333CE817" w:rsidR="00CE547F" w:rsidRPr="00A82009" w:rsidDel="00F46ABB" w:rsidRDefault="00CE547F" w:rsidP="00CE547F">
      <w:pPr>
        <w:rPr>
          <w:del w:id="2218" w:author="Peto" w:date="2018-06-10T16:51:00Z"/>
          <w:noProof/>
          <w:rPrChange w:id="2219" w:author="Peto" w:date="2018-06-14T07:18:00Z">
            <w:rPr>
              <w:del w:id="2220" w:author="Peto" w:date="2018-06-10T16:51:00Z"/>
            </w:rPr>
          </w:rPrChange>
        </w:rPr>
      </w:pPr>
    </w:p>
    <w:p w14:paraId="746399C3" w14:textId="2D5BCCCF" w:rsidR="00CE547F" w:rsidRPr="00A82009" w:rsidDel="00F46ABB" w:rsidRDefault="00CE547F" w:rsidP="00CE547F">
      <w:pPr>
        <w:pStyle w:val="Odsekzoznamu"/>
        <w:numPr>
          <w:ilvl w:val="0"/>
          <w:numId w:val="25"/>
        </w:numPr>
        <w:rPr>
          <w:del w:id="2221" w:author="Peto" w:date="2018-06-10T16:51:00Z"/>
          <w:b/>
          <w:noProof/>
          <w:rPrChange w:id="2222" w:author="Peto" w:date="2018-06-14T07:18:00Z">
            <w:rPr>
              <w:del w:id="2223" w:author="Peto" w:date="2018-06-10T16:51:00Z"/>
              <w:b/>
            </w:rPr>
          </w:rPrChange>
        </w:rPr>
      </w:pPr>
      <w:del w:id="2224" w:author="Peto" w:date="2018-06-10T16:51:00Z">
        <w:r w:rsidRPr="00A82009" w:rsidDel="00F46ABB">
          <w:rPr>
            <w:b/>
            <w:noProof/>
            <w:rPrChange w:id="2225" w:author="Peto" w:date="2018-06-14T07:18:00Z">
              <w:rPr>
                <w:b/>
              </w:rPr>
            </w:rPrChange>
          </w:rPr>
          <w:delText xml:space="preserve">Pružníkové cievy: </w:delText>
        </w:r>
        <w:r w:rsidRPr="00A82009" w:rsidDel="00F46ABB">
          <w:rPr>
            <w:noProof/>
            <w:rPrChange w:id="2226" w:author="Peto" w:date="2018-06-14T07:18:00Z">
              <w:rPr/>
            </w:rPrChange>
          </w:rPr>
          <w:delText>veľké cievy, ktoré zaisťujú rýchly a plynulejší transport krvi do periférií. Patrí tu hlavne aorta. Vyznačujú sa elastickou stenou, v ktorej uchovajú časť kinetickej energie krvi pri systole ako potenciálnu energiu. Potenciálna energia sa mení spať na kinetickú pri poklese tlaku krvi v priebehu diastoly</w:delText>
        </w:r>
        <w:r w:rsidRPr="00A82009" w:rsidDel="00F46ABB">
          <w:rPr>
            <w:noProof/>
            <w:rPrChange w:id="2227" w:author="Peto" w:date="2018-06-14T07:18:00Z">
              <w:rPr/>
            </w:rPrChange>
          </w:rPr>
          <w:fldChar w:fldCharType="begin"/>
        </w:r>
        <w:r w:rsidR="00441EA7" w:rsidRPr="00A82009" w:rsidDel="00F46ABB">
          <w:rPr>
            <w:noProof/>
            <w:rPrChange w:id="2228"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29" w:author="Peto" w:date="2018-06-14T07:18:00Z">
              <w:rPr/>
            </w:rPrChange>
          </w:rPr>
          <w:fldChar w:fldCharType="separate"/>
        </w:r>
        <w:r w:rsidR="00441EA7" w:rsidRPr="00A82009" w:rsidDel="00F46ABB">
          <w:rPr>
            <w:noProof/>
          </w:rPr>
          <w:delText>[9]</w:delText>
        </w:r>
        <w:r w:rsidRPr="00A82009" w:rsidDel="00F46ABB">
          <w:rPr>
            <w:noProof/>
            <w:rPrChange w:id="2230" w:author="Peto" w:date="2018-06-14T07:18:00Z">
              <w:rPr/>
            </w:rPrChange>
          </w:rPr>
          <w:fldChar w:fldCharType="end"/>
        </w:r>
        <w:r w:rsidRPr="00A82009" w:rsidDel="00F46ABB">
          <w:rPr>
            <w:noProof/>
            <w:rPrChange w:id="2231" w:author="Peto" w:date="2018-06-14T07:18:00Z">
              <w:rPr/>
            </w:rPrChange>
          </w:rPr>
          <w:delText>.</w:delText>
        </w:r>
      </w:del>
    </w:p>
    <w:p w14:paraId="2C0EBCBC" w14:textId="10E96059" w:rsidR="00CE547F" w:rsidRPr="00A82009" w:rsidDel="00F46ABB" w:rsidRDefault="00CE547F" w:rsidP="00CE547F">
      <w:pPr>
        <w:pStyle w:val="Odsekzoznamu"/>
        <w:numPr>
          <w:ilvl w:val="0"/>
          <w:numId w:val="25"/>
        </w:numPr>
        <w:rPr>
          <w:del w:id="2232" w:author="Peto" w:date="2018-06-10T16:51:00Z"/>
          <w:b/>
          <w:noProof/>
          <w:rPrChange w:id="2233" w:author="Peto" w:date="2018-06-14T07:18:00Z">
            <w:rPr>
              <w:del w:id="2234" w:author="Peto" w:date="2018-06-10T16:51:00Z"/>
              <w:b/>
            </w:rPr>
          </w:rPrChange>
        </w:rPr>
      </w:pPr>
      <w:del w:id="2235" w:author="Peto" w:date="2018-06-10T16:51:00Z">
        <w:r w:rsidRPr="00A82009" w:rsidDel="00F46ABB">
          <w:rPr>
            <w:b/>
            <w:noProof/>
            <w:rPrChange w:id="2236" w:author="Peto" w:date="2018-06-14T07:18:00Z">
              <w:rPr>
                <w:b/>
              </w:rPr>
            </w:rPrChange>
          </w:rPr>
          <w:delText xml:space="preserve">Rezistentné cievy: </w:delText>
        </w:r>
        <w:r w:rsidRPr="00A82009" w:rsidDel="00F46ABB">
          <w:rPr>
            <w:noProof/>
            <w:rPrChange w:id="2237" w:author="Peto" w:date="2018-06-14T07:18:00Z">
              <w:rPr/>
            </w:rPrChange>
          </w:rPr>
          <w:delTex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delText>
        </w:r>
        <w:r w:rsidRPr="00A82009" w:rsidDel="00F46ABB">
          <w:rPr>
            <w:noProof/>
            <w:rPrChange w:id="2238" w:author="Peto" w:date="2018-06-14T07:18:00Z">
              <w:rPr/>
            </w:rPrChange>
          </w:rPr>
          <w:fldChar w:fldCharType="begin"/>
        </w:r>
        <w:r w:rsidR="00441EA7" w:rsidRPr="00A82009" w:rsidDel="00F46ABB">
          <w:rPr>
            <w:noProof/>
            <w:rPrChange w:id="2239"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40" w:author="Peto" w:date="2018-06-14T07:18:00Z">
              <w:rPr/>
            </w:rPrChange>
          </w:rPr>
          <w:fldChar w:fldCharType="separate"/>
        </w:r>
        <w:r w:rsidR="00441EA7" w:rsidRPr="00A82009" w:rsidDel="00F46ABB">
          <w:rPr>
            <w:noProof/>
          </w:rPr>
          <w:delText>[9]</w:delText>
        </w:r>
        <w:r w:rsidRPr="00A82009" w:rsidDel="00F46ABB">
          <w:rPr>
            <w:noProof/>
            <w:rPrChange w:id="2241" w:author="Peto" w:date="2018-06-14T07:18:00Z">
              <w:rPr/>
            </w:rPrChange>
          </w:rPr>
          <w:fldChar w:fldCharType="end"/>
        </w:r>
        <w:r w:rsidRPr="00A82009" w:rsidDel="00F46ABB">
          <w:rPr>
            <w:noProof/>
            <w:rPrChange w:id="2242" w:author="Peto" w:date="2018-06-14T07:18:00Z">
              <w:rPr/>
            </w:rPrChange>
          </w:rPr>
          <w:delText>.</w:delText>
        </w:r>
      </w:del>
    </w:p>
    <w:p w14:paraId="4C6B4B8B" w14:textId="6C87CCC7" w:rsidR="00CE547F" w:rsidRPr="00A82009" w:rsidDel="00F46ABB" w:rsidRDefault="00CE547F" w:rsidP="00CE547F">
      <w:pPr>
        <w:pStyle w:val="Odsekzoznamu"/>
        <w:numPr>
          <w:ilvl w:val="0"/>
          <w:numId w:val="25"/>
        </w:numPr>
        <w:rPr>
          <w:del w:id="2243" w:author="Peto" w:date="2018-06-10T16:51:00Z"/>
          <w:noProof/>
          <w:rPrChange w:id="2244" w:author="Peto" w:date="2018-06-14T07:18:00Z">
            <w:rPr>
              <w:del w:id="2245" w:author="Peto" w:date="2018-06-10T16:51:00Z"/>
            </w:rPr>
          </w:rPrChange>
        </w:rPr>
      </w:pPr>
      <w:del w:id="2246" w:author="Peto" w:date="2018-06-10T16:51:00Z">
        <w:r w:rsidRPr="00A82009" w:rsidDel="00F46ABB">
          <w:rPr>
            <w:b/>
            <w:noProof/>
            <w:rPrChange w:id="2247" w:author="Peto" w:date="2018-06-14T07:18:00Z">
              <w:rPr>
                <w:b/>
              </w:rPr>
            </w:rPrChange>
          </w:rPr>
          <w:delText xml:space="preserve">Kapacitné cievy: </w:delText>
        </w:r>
        <w:r w:rsidRPr="00A82009" w:rsidDel="00F46ABB">
          <w:rPr>
            <w:noProof/>
            <w:rPrChange w:id="2248" w:author="Peto" w:date="2018-06-14T07:18:00Z">
              <w:rPr/>
            </w:rPrChange>
          </w:rPr>
          <w:delText xml:space="preserve">predovšetkým žily, vďaka svojej rozťažnosti pojmú väčší objem krvi. Slúžia ako rezervoár krvi a zabezpečujú žilný návrat </w:delText>
        </w:r>
        <w:r w:rsidRPr="00A82009" w:rsidDel="00F46ABB">
          <w:rPr>
            <w:noProof/>
            <w:rPrChange w:id="2249" w:author="Peto" w:date="2018-06-14T07:18:00Z">
              <w:rPr/>
            </w:rPrChange>
          </w:rPr>
          <w:fldChar w:fldCharType="begin"/>
        </w:r>
        <w:r w:rsidR="00441EA7" w:rsidRPr="00A82009" w:rsidDel="00F46ABB">
          <w:rPr>
            <w:noProof/>
            <w:rPrChange w:id="2250"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51" w:author="Peto" w:date="2018-06-14T07:18:00Z">
              <w:rPr/>
            </w:rPrChange>
          </w:rPr>
          <w:fldChar w:fldCharType="separate"/>
        </w:r>
        <w:r w:rsidR="00441EA7" w:rsidRPr="00A82009" w:rsidDel="00F46ABB">
          <w:rPr>
            <w:noProof/>
          </w:rPr>
          <w:delText>[9]</w:delText>
        </w:r>
        <w:r w:rsidRPr="00A82009" w:rsidDel="00F46ABB">
          <w:rPr>
            <w:noProof/>
            <w:rPrChange w:id="2252" w:author="Peto" w:date="2018-06-14T07:18:00Z">
              <w:rPr/>
            </w:rPrChange>
          </w:rPr>
          <w:fldChar w:fldCharType="end"/>
        </w:r>
        <w:r w:rsidRPr="00A82009" w:rsidDel="00F46ABB">
          <w:rPr>
            <w:noProof/>
            <w:rPrChange w:id="2253" w:author="Peto" w:date="2018-06-14T07:18:00Z">
              <w:rPr/>
            </w:rPrChange>
          </w:rPr>
          <w:delText xml:space="preserve">. </w:delText>
        </w:r>
      </w:del>
    </w:p>
    <w:p w14:paraId="4B3DE5C4" w14:textId="42A5D47A" w:rsidR="00CE547F" w:rsidRPr="00A82009" w:rsidDel="00F46ABB" w:rsidRDefault="00CE547F" w:rsidP="00CE547F">
      <w:pPr>
        <w:pStyle w:val="Odsekzoznamu"/>
        <w:numPr>
          <w:ilvl w:val="0"/>
          <w:numId w:val="25"/>
        </w:numPr>
        <w:rPr>
          <w:del w:id="2254" w:author="Peto" w:date="2018-06-10T16:51:00Z"/>
          <w:noProof/>
          <w:rPrChange w:id="2255" w:author="Peto" w:date="2018-06-14T07:18:00Z">
            <w:rPr>
              <w:del w:id="2256" w:author="Peto" w:date="2018-06-10T16:51:00Z"/>
            </w:rPr>
          </w:rPrChange>
        </w:rPr>
      </w:pPr>
      <w:del w:id="2257" w:author="Peto" w:date="2018-06-10T16:51:00Z">
        <w:r w:rsidRPr="00A82009" w:rsidDel="00F46ABB">
          <w:rPr>
            <w:b/>
            <w:noProof/>
            <w:rPrChange w:id="2258" w:author="Peto" w:date="2018-06-14T07:18:00Z">
              <w:rPr>
                <w:b/>
              </w:rPr>
            </w:rPrChange>
          </w:rPr>
          <w:delText xml:space="preserve">Kapiláry: </w:delText>
        </w:r>
        <w:r w:rsidRPr="00A82009" w:rsidDel="00F46ABB">
          <w:rPr>
            <w:noProof/>
            <w:rPrChange w:id="2259" w:author="Peto" w:date="2018-06-14T07:18:00Z">
              <w:rPr/>
            </w:rPrChange>
          </w:rPr>
          <w:delText xml:space="preserve">tvoria styčnú plochu medzi krvou a tkanivom. Nemajú schopnosť kontrakcie a ich priesvit sa mení pasívne ako výsledok aktivity prekapilárnych a postkapilárnych ciev </w:delText>
        </w:r>
        <w:r w:rsidRPr="00A82009" w:rsidDel="00F46ABB">
          <w:rPr>
            <w:noProof/>
            <w:rPrChange w:id="2260" w:author="Peto" w:date="2018-06-14T07:18:00Z">
              <w:rPr/>
            </w:rPrChange>
          </w:rPr>
          <w:fldChar w:fldCharType="begin"/>
        </w:r>
        <w:r w:rsidR="00441EA7" w:rsidRPr="00A82009" w:rsidDel="00F46ABB">
          <w:rPr>
            <w:noProof/>
            <w:rPrChange w:id="2261"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62" w:author="Peto" w:date="2018-06-14T07:18:00Z">
              <w:rPr/>
            </w:rPrChange>
          </w:rPr>
          <w:fldChar w:fldCharType="separate"/>
        </w:r>
        <w:r w:rsidR="00441EA7" w:rsidRPr="00A82009" w:rsidDel="00F46ABB">
          <w:rPr>
            <w:noProof/>
          </w:rPr>
          <w:delText>[9]</w:delText>
        </w:r>
        <w:r w:rsidRPr="00A82009" w:rsidDel="00F46ABB">
          <w:rPr>
            <w:noProof/>
            <w:rPrChange w:id="2263" w:author="Peto" w:date="2018-06-14T07:18:00Z">
              <w:rPr/>
            </w:rPrChange>
          </w:rPr>
          <w:fldChar w:fldCharType="end"/>
        </w:r>
        <w:r w:rsidRPr="00A82009" w:rsidDel="00F46ABB">
          <w:rPr>
            <w:noProof/>
            <w:rPrChange w:id="2264" w:author="Peto" w:date="2018-06-14T07:18:00Z">
              <w:rPr/>
            </w:rPrChange>
          </w:rPr>
          <w:delText xml:space="preserve">. </w:delText>
        </w:r>
      </w:del>
    </w:p>
    <w:p w14:paraId="20A47AFA" w14:textId="77777777" w:rsidR="00CE547F" w:rsidRPr="00A82009" w:rsidRDefault="00CE547F" w:rsidP="00CE547F">
      <w:pPr>
        <w:rPr>
          <w:noProof/>
          <w:color w:val="000000"/>
          <w:rPrChange w:id="2265" w:author="Peto" w:date="2018-06-14T07:18:00Z">
            <w:rPr>
              <w:color w:val="000000"/>
            </w:rPr>
          </w:rPrChange>
        </w:rPr>
      </w:pPr>
    </w:p>
    <w:p w14:paraId="610E9C70" w14:textId="1918D508" w:rsidR="00CE547F" w:rsidRPr="00A82009" w:rsidRDefault="00CE547F" w:rsidP="00CE547F">
      <w:pPr>
        <w:rPr>
          <w:noProof/>
          <w:color w:val="000000"/>
          <w:rPrChange w:id="2266" w:author="Peto" w:date="2018-06-14T07:18:00Z">
            <w:rPr>
              <w:color w:val="000000"/>
            </w:rPr>
          </w:rPrChange>
        </w:rPr>
      </w:pPr>
      <w:r w:rsidRPr="00A82009">
        <w:rPr>
          <w:noProof/>
          <w:color w:val="000000"/>
          <w:rPrChange w:id="2267" w:author="Peto" w:date="2018-06-14T07:18:00Z">
            <w:rPr>
              <w:color w:val="000000"/>
            </w:rPr>
          </w:rPrChange>
        </w:rPr>
        <w:t>Na popis toku krvi bolo spracovaných niekoľko modelov</w:t>
      </w:r>
      <w:ins w:id="2268" w:author="Peto" w:date="2018-06-10T17:02:00Z">
        <w:r w:rsidR="004F0623" w:rsidRPr="00A82009">
          <w:rPr>
            <w:noProof/>
            <w:color w:val="000000"/>
            <w:rPrChange w:id="2269" w:author="Peto" w:date="2018-06-14T07:18:00Z">
              <w:rPr>
                <w:color w:val="000000"/>
              </w:rPr>
            </w:rPrChange>
          </w:rPr>
          <w:t xml:space="preserve"> </w:t>
        </w:r>
      </w:ins>
      <w:r w:rsidRPr="00A82009">
        <w:rPr>
          <w:noProof/>
          <w:color w:val="000000"/>
          <w:rPrChange w:id="2270" w:author="Peto" w:date="2018-06-14T07:18:00Z">
            <w:rPr>
              <w:color w:val="000000"/>
            </w:rPr>
          </w:rPrChange>
        </w:rPr>
        <w:fldChar w:fldCharType="begin"/>
      </w:r>
      <w:r w:rsidR="00AD692D" w:rsidRPr="00A82009">
        <w:rPr>
          <w:noProof/>
          <w:color w:val="000000"/>
          <w:rPrChange w:id="2271" w:author="Peto" w:date="2018-06-14T07:18:00Z">
            <w:rPr>
              <w:color w:val="000000"/>
            </w:rPr>
          </w:rPrChange>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A82009">
        <w:rPr>
          <w:noProof/>
          <w:color w:val="000000"/>
          <w:rPrChange w:id="2272" w:author="Peto" w:date="2018-06-14T07:18:00Z">
            <w:rPr>
              <w:color w:val="000000"/>
            </w:rPr>
          </w:rPrChange>
        </w:rPr>
        <w:fldChar w:fldCharType="separate"/>
      </w:r>
      <w:r w:rsidR="00AD692D" w:rsidRPr="00A82009">
        <w:rPr>
          <w:noProof/>
          <w:color w:val="000000"/>
          <w:vertAlign w:val="superscript"/>
        </w:rPr>
        <w:t>9</w:t>
      </w:r>
      <w:r w:rsidRPr="00A82009">
        <w:rPr>
          <w:noProof/>
          <w:color w:val="000000"/>
          <w:rPrChange w:id="2273" w:author="Peto" w:date="2018-06-14T07:18:00Z">
            <w:rPr>
              <w:color w:val="000000"/>
            </w:rPr>
          </w:rPrChange>
        </w:rPr>
        <w:fldChar w:fldCharType="end"/>
      </w:r>
      <w:r w:rsidRPr="00A82009">
        <w:rPr>
          <w:noProof/>
          <w:color w:val="000000"/>
          <w:rPrChange w:id="2274" w:author="Peto" w:date="2018-06-14T07:18:00Z">
            <w:rPr>
              <w:color w:val="000000"/>
            </w:rPr>
          </w:rPrChange>
        </w:rPr>
        <w:t>, ktoré popisujú vzťah hemodynamických premenných ako tok, tlak a objem. Tieto modely umožňujú odhadnúť parametre obehovej sústavy, ktoré by sa inak len ťažko merali</w:t>
      </w:r>
      <w:del w:id="2275" w:author="Peto" w:date="2018-06-10T16:54:00Z">
        <w:r w:rsidRPr="00A82009" w:rsidDel="00EE4677">
          <w:rPr>
            <w:noProof/>
            <w:color w:val="000000"/>
            <w:rPrChange w:id="2276" w:author="Peto" w:date="2018-06-14T07:18:00Z">
              <w:rPr>
                <w:color w:val="000000"/>
              </w:rPr>
            </w:rPrChange>
          </w:rPr>
          <w:fldChar w:fldCharType="begin"/>
        </w:r>
        <w:r w:rsidR="00441EA7" w:rsidRPr="00A82009" w:rsidDel="00EE4677">
          <w:rPr>
            <w:noProof/>
            <w:color w:val="000000"/>
            <w:rPrChange w:id="2277" w:author="Peto" w:date="2018-06-14T07:18:00Z">
              <w:rPr>
                <w:color w:val="000000"/>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EE4677">
          <w:rPr>
            <w:noProof/>
            <w:color w:val="000000"/>
            <w:rPrChange w:id="2278" w:author="Peto" w:date="2018-06-14T07:18:00Z">
              <w:rPr>
                <w:color w:val="000000"/>
              </w:rPr>
            </w:rPrChange>
          </w:rPr>
          <w:fldChar w:fldCharType="separate"/>
        </w:r>
        <w:r w:rsidR="00441EA7" w:rsidRPr="00A82009" w:rsidDel="00EE4677">
          <w:rPr>
            <w:noProof/>
            <w:color w:val="000000"/>
          </w:rPr>
          <w:delText>[9]</w:delText>
        </w:r>
        <w:r w:rsidRPr="00A82009" w:rsidDel="00EE4677">
          <w:rPr>
            <w:noProof/>
            <w:color w:val="000000"/>
            <w:rPrChange w:id="2279" w:author="Peto" w:date="2018-06-14T07:18:00Z">
              <w:rPr>
                <w:color w:val="000000"/>
              </w:rPr>
            </w:rPrChange>
          </w:rPr>
          <w:fldChar w:fldCharType="end"/>
        </w:r>
      </w:del>
      <w:r w:rsidRPr="00A82009">
        <w:rPr>
          <w:noProof/>
          <w:color w:val="000000"/>
          <w:rPrChange w:id="2280" w:author="Peto" w:date="2018-06-14T07:18:00Z">
            <w:rPr>
              <w:color w:val="000000"/>
            </w:rPr>
          </w:rPrChange>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A82009">
        <w:rPr>
          <w:noProof/>
          <w:color w:val="000000"/>
          <w:rPrChange w:id="2281" w:author="Peto" w:date="2018-06-14T07:18:00Z">
            <w:rPr>
              <w:color w:val="000000"/>
            </w:rPr>
          </w:rPrChange>
        </w:rPr>
        <w:fldChar w:fldCharType="begin"/>
      </w:r>
      <w:r w:rsidRPr="00A82009">
        <w:rPr>
          <w:noProof/>
          <w:color w:val="000000"/>
          <w:rPrChange w:id="2282" w:author="Peto" w:date="2018-06-14T07:18:00Z">
            <w:rPr>
              <w:color w:val="000000"/>
            </w:rPr>
          </w:rPrChange>
        </w:rPr>
        <w:instrText xml:space="preserve"> REF _Ref510004507 \h </w:instrText>
      </w:r>
      <w:r w:rsidRPr="00A82009">
        <w:rPr>
          <w:noProof/>
          <w:color w:val="000000"/>
          <w:rPrChange w:id="2283" w:author="Peto" w:date="2018-06-14T07:18:00Z">
            <w:rPr>
              <w:noProof/>
              <w:color w:val="000000"/>
            </w:rPr>
          </w:rPrChange>
        </w:rPr>
      </w:r>
      <w:r w:rsidRPr="00A82009">
        <w:rPr>
          <w:noProof/>
          <w:color w:val="000000"/>
          <w:rPrChange w:id="2284" w:author="Peto" w:date="2018-06-14T07:18:00Z">
            <w:rPr>
              <w:color w:val="000000"/>
            </w:rPr>
          </w:rPrChange>
        </w:rPr>
        <w:fldChar w:fldCharType="separate"/>
      </w:r>
      <w:ins w:id="2285" w:author="Peto" w:date="2018-06-10T16:58:00Z">
        <w:r w:rsidR="00F95B9C" w:rsidRPr="00A82009">
          <w:rPr>
            <w:noProof/>
            <w:rPrChange w:id="2286" w:author="Peto" w:date="2018-06-14T07:18:00Z">
              <w:rPr/>
            </w:rPrChange>
          </w:rPr>
          <w:t>Tabuľka 1</w:t>
        </w:r>
      </w:ins>
      <w:del w:id="2287" w:author="Peto" w:date="2018-06-10T16:58:00Z">
        <w:r w:rsidR="00B85020" w:rsidRPr="00A82009" w:rsidDel="00F95B9C">
          <w:rPr>
            <w:noProof/>
            <w:rPrChange w:id="2288" w:author="Peto" w:date="2018-06-14T07:18:00Z">
              <w:rPr/>
            </w:rPrChange>
          </w:rPr>
          <w:delText>Tabuľka 1</w:delText>
        </w:r>
      </w:del>
      <w:r w:rsidRPr="00A82009">
        <w:rPr>
          <w:noProof/>
          <w:color w:val="000000"/>
          <w:rPrChange w:id="2289" w:author="Peto" w:date="2018-06-14T07:18:00Z">
            <w:rPr>
              <w:color w:val="000000"/>
            </w:rPr>
          </w:rPrChange>
        </w:rPr>
        <w:fldChar w:fldCharType="end"/>
      </w:r>
      <w:r w:rsidRPr="00A82009">
        <w:rPr>
          <w:noProof/>
          <w:color w:val="000000"/>
          <w:rPrChange w:id="2290" w:author="Peto" w:date="2018-06-14T07:18:00Z">
            <w:rPr>
              <w:color w:val="000000"/>
            </w:rPr>
          </w:rPrChange>
        </w:rPr>
        <w:t xml:space="preserve">. </w:t>
      </w:r>
    </w:p>
    <w:p w14:paraId="089469CE" w14:textId="77777777" w:rsidR="00CE547F" w:rsidRPr="00A82009" w:rsidRDefault="00CE547F" w:rsidP="00CE547F">
      <w:pPr>
        <w:rPr>
          <w:noProof/>
          <w:color w:val="000000"/>
          <w:rPrChange w:id="2291" w:author="Peto" w:date="2018-06-14T07:18:00Z">
            <w:rPr>
              <w:color w:val="000000"/>
            </w:rPr>
          </w:rPrChange>
        </w:rPr>
      </w:pPr>
    </w:p>
    <w:tbl>
      <w:tblPr>
        <w:tblStyle w:val="Mriekatabuky"/>
        <w:tblW w:w="0" w:type="auto"/>
        <w:jc w:val="center"/>
        <w:tblLook w:val="04A0" w:firstRow="1" w:lastRow="0" w:firstColumn="1" w:lastColumn="0" w:noHBand="0" w:noVBand="1"/>
      </w:tblPr>
      <w:tblGrid>
        <w:gridCol w:w="3489"/>
        <w:gridCol w:w="3489"/>
      </w:tblGrid>
      <w:tr w:rsidR="00CE547F" w:rsidRPr="00A82009" w14:paraId="1C33460C" w14:textId="77777777" w:rsidTr="00452ADC">
        <w:trPr>
          <w:trHeight w:val="375"/>
          <w:jc w:val="center"/>
        </w:trPr>
        <w:tc>
          <w:tcPr>
            <w:tcW w:w="3489" w:type="dxa"/>
          </w:tcPr>
          <w:p w14:paraId="40ABB3A4" w14:textId="77777777" w:rsidR="00CE547F" w:rsidRPr="00A82009" w:rsidRDefault="00CE547F" w:rsidP="00452ADC">
            <w:pPr>
              <w:rPr>
                <w:noProof/>
                <w:color w:val="000000"/>
                <w:rPrChange w:id="2292" w:author="Peto" w:date="2018-06-14T07:18:00Z">
                  <w:rPr>
                    <w:color w:val="000000"/>
                  </w:rPr>
                </w:rPrChange>
              </w:rPr>
            </w:pPr>
            <w:r w:rsidRPr="00A82009">
              <w:rPr>
                <w:noProof/>
                <w:color w:val="000000"/>
                <w:rPrChange w:id="2293" w:author="Peto" w:date="2018-06-14T07:18:00Z">
                  <w:rPr>
                    <w:color w:val="000000"/>
                  </w:rPr>
                </w:rPrChange>
              </w:rPr>
              <w:t>Kardiovaskulárny parameter</w:t>
            </w:r>
          </w:p>
        </w:tc>
        <w:tc>
          <w:tcPr>
            <w:tcW w:w="3489" w:type="dxa"/>
          </w:tcPr>
          <w:p w14:paraId="16177013" w14:textId="77777777" w:rsidR="00CE547F" w:rsidRPr="00A82009" w:rsidRDefault="00CE547F" w:rsidP="00452ADC">
            <w:pPr>
              <w:rPr>
                <w:noProof/>
                <w:color w:val="000000"/>
                <w:rPrChange w:id="2294" w:author="Peto" w:date="2018-06-14T07:18:00Z">
                  <w:rPr>
                    <w:color w:val="000000"/>
                  </w:rPr>
                </w:rPrChange>
              </w:rPr>
            </w:pPr>
            <w:r w:rsidRPr="00A82009">
              <w:rPr>
                <w:noProof/>
                <w:color w:val="000000"/>
                <w:rPrChange w:id="2295" w:author="Peto" w:date="2018-06-14T07:18:00Z">
                  <w:rPr>
                    <w:color w:val="000000"/>
                  </w:rPr>
                </w:rPrChange>
              </w:rPr>
              <w:t>Elektrická komponenta</w:t>
            </w:r>
          </w:p>
        </w:tc>
      </w:tr>
      <w:tr w:rsidR="00CE547F" w:rsidRPr="00A82009" w14:paraId="63C09BCD" w14:textId="77777777" w:rsidTr="00452ADC">
        <w:trPr>
          <w:trHeight w:val="388"/>
          <w:jc w:val="center"/>
        </w:trPr>
        <w:tc>
          <w:tcPr>
            <w:tcW w:w="3489" w:type="dxa"/>
          </w:tcPr>
          <w:p w14:paraId="7612F639" w14:textId="77777777" w:rsidR="00CE547F" w:rsidRPr="00A82009" w:rsidRDefault="00CE547F" w:rsidP="00452ADC">
            <w:pPr>
              <w:rPr>
                <w:noProof/>
                <w:color w:val="000000"/>
                <w:rPrChange w:id="2296" w:author="Peto" w:date="2018-06-14T07:18:00Z">
                  <w:rPr>
                    <w:color w:val="000000"/>
                  </w:rPr>
                </w:rPrChange>
              </w:rPr>
            </w:pPr>
            <w:r w:rsidRPr="00A82009">
              <w:rPr>
                <w:noProof/>
                <w:color w:val="000000"/>
                <w:rPrChange w:id="2297" w:author="Peto" w:date="2018-06-14T07:18:00Z">
                  <w:rPr>
                    <w:color w:val="000000"/>
                  </w:rPr>
                </w:rPrChange>
              </w:rPr>
              <w:t>Tok krvi, Q (ml/s)</w:t>
            </w:r>
          </w:p>
        </w:tc>
        <w:tc>
          <w:tcPr>
            <w:tcW w:w="3489" w:type="dxa"/>
          </w:tcPr>
          <w:p w14:paraId="507CEDEE" w14:textId="77777777" w:rsidR="00CE547F" w:rsidRPr="00A82009" w:rsidRDefault="00CE547F" w:rsidP="00452ADC">
            <w:pPr>
              <w:rPr>
                <w:noProof/>
                <w:color w:val="000000"/>
                <w:rPrChange w:id="2298" w:author="Peto" w:date="2018-06-14T07:18:00Z">
                  <w:rPr>
                    <w:color w:val="000000"/>
                  </w:rPr>
                </w:rPrChange>
              </w:rPr>
            </w:pPr>
            <w:r w:rsidRPr="00A82009">
              <w:rPr>
                <w:noProof/>
                <w:color w:val="000000"/>
                <w:rPrChange w:id="2299" w:author="Peto" w:date="2018-06-14T07:18:00Z">
                  <w:rPr>
                    <w:color w:val="000000"/>
                  </w:rPr>
                </w:rPrChange>
              </w:rPr>
              <w:t>Elektrický prúd I (A)</w:t>
            </w:r>
          </w:p>
        </w:tc>
      </w:tr>
      <w:tr w:rsidR="00CE547F" w:rsidRPr="00A82009" w14:paraId="44553220" w14:textId="77777777" w:rsidTr="00452ADC">
        <w:trPr>
          <w:trHeight w:val="375"/>
          <w:jc w:val="center"/>
        </w:trPr>
        <w:tc>
          <w:tcPr>
            <w:tcW w:w="3489" w:type="dxa"/>
          </w:tcPr>
          <w:p w14:paraId="6F25E73A" w14:textId="77777777" w:rsidR="00CE547F" w:rsidRPr="00A82009" w:rsidRDefault="00CE547F" w:rsidP="00452ADC">
            <w:pPr>
              <w:rPr>
                <w:noProof/>
                <w:color w:val="000000"/>
                <w:rPrChange w:id="2300" w:author="Peto" w:date="2018-06-14T07:18:00Z">
                  <w:rPr>
                    <w:color w:val="000000"/>
                  </w:rPr>
                </w:rPrChange>
              </w:rPr>
            </w:pPr>
            <w:r w:rsidRPr="00A82009">
              <w:rPr>
                <w:noProof/>
                <w:color w:val="000000"/>
                <w:rPrChange w:id="2301" w:author="Peto" w:date="2018-06-14T07:18:00Z">
                  <w:rPr>
                    <w:color w:val="000000"/>
                  </w:rPr>
                </w:rPrChange>
              </w:rPr>
              <w:t>Arteriálny krvný tlak, P (mmHg)</w:t>
            </w:r>
          </w:p>
        </w:tc>
        <w:tc>
          <w:tcPr>
            <w:tcW w:w="3489" w:type="dxa"/>
          </w:tcPr>
          <w:p w14:paraId="1C24A185" w14:textId="77777777" w:rsidR="00CE547F" w:rsidRPr="00A82009" w:rsidRDefault="00CE547F" w:rsidP="00452ADC">
            <w:pPr>
              <w:rPr>
                <w:noProof/>
                <w:color w:val="000000"/>
                <w:rPrChange w:id="2302" w:author="Peto" w:date="2018-06-14T07:18:00Z">
                  <w:rPr>
                    <w:color w:val="000000"/>
                  </w:rPr>
                </w:rPrChange>
              </w:rPr>
            </w:pPr>
            <w:r w:rsidRPr="00A82009">
              <w:rPr>
                <w:noProof/>
                <w:color w:val="000000"/>
                <w:rPrChange w:id="2303" w:author="Peto" w:date="2018-06-14T07:18:00Z">
                  <w:rPr>
                    <w:color w:val="000000"/>
                  </w:rPr>
                </w:rPrChange>
              </w:rPr>
              <w:t>Elektrické napätie U (V)</w:t>
            </w:r>
          </w:p>
        </w:tc>
      </w:tr>
      <w:tr w:rsidR="00CE547F" w:rsidRPr="00A82009" w14:paraId="641F41E0" w14:textId="77777777" w:rsidTr="00452ADC">
        <w:trPr>
          <w:trHeight w:val="375"/>
          <w:jc w:val="center"/>
        </w:trPr>
        <w:tc>
          <w:tcPr>
            <w:tcW w:w="3489" w:type="dxa"/>
          </w:tcPr>
          <w:p w14:paraId="1370C20E" w14:textId="77777777" w:rsidR="00CE547F" w:rsidRPr="00A82009" w:rsidRDefault="00CE547F" w:rsidP="00452ADC">
            <w:pPr>
              <w:jc w:val="left"/>
              <w:rPr>
                <w:noProof/>
                <w:color w:val="000000"/>
                <w:rPrChange w:id="2304" w:author="Peto" w:date="2018-06-14T07:18:00Z">
                  <w:rPr>
                    <w:color w:val="000000"/>
                  </w:rPr>
                </w:rPrChange>
              </w:rPr>
            </w:pPr>
            <w:r w:rsidRPr="00A82009">
              <w:rPr>
                <w:noProof/>
                <w:color w:val="000000"/>
                <w:rPrChange w:id="2305" w:author="Peto" w:date="2018-06-14T07:18:00Z">
                  <w:rPr>
                    <w:color w:val="000000"/>
                  </w:rPr>
                </w:rPrChange>
              </w:rPr>
              <w:t>Rozťažnosť artérií, C (ml/mmHg)</w:t>
            </w:r>
          </w:p>
        </w:tc>
        <w:tc>
          <w:tcPr>
            <w:tcW w:w="3489" w:type="dxa"/>
          </w:tcPr>
          <w:p w14:paraId="67D1510D" w14:textId="77777777" w:rsidR="00CE547F" w:rsidRPr="00A82009" w:rsidRDefault="00CE547F" w:rsidP="00452ADC">
            <w:pPr>
              <w:rPr>
                <w:noProof/>
                <w:color w:val="000000"/>
                <w:rPrChange w:id="2306" w:author="Peto" w:date="2018-06-14T07:18:00Z">
                  <w:rPr>
                    <w:color w:val="000000"/>
                  </w:rPr>
                </w:rPrChange>
              </w:rPr>
            </w:pPr>
            <w:r w:rsidRPr="00A82009">
              <w:rPr>
                <w:noProof/>
                <w:color w:val="000000"/>
                <w:rPrChange w:id="2307" w:author="Peto" w:date="2018-06-14T07:18:00Z">
                  <w:rPr>
                    <w:color w:val="000000"/>
                  </w:rPr>
                </w:rPrChange>
              </w:rPr>
              <w:t>Kapacita C (F)</w:t>
            </w:r>
          </w:p>
        </w:tc>
      </w:tr>
      <w:tr w:rsidR="00CE547F" w:rsidRPr="00A82009" w14:paraId="4F88A1EB" w14:textId="77777777" w:rsidTr="00452ADC">
        <w:trPr>
          <w:trHeight w:val="375"/>
          <w:jc w:val="center"/>
        </w:trPr>
        <w:tc>
          <w:tcPr>
            <w:tcW w:w="3489" w:type="dxa"/>
          </w:tcPr>
          <w:p w14:paraId="1E2F2CA2" w14:textId="77777777" w:rsidR="00CE547F" w:rsidRPr="00A82009" w:rsidRDefault="00CE547F" w:rsidP="00452ADC">
            <w:pPr>
              <w:rPr>
                <w:noProof/>
                <w:color w:val="000000"/>
                <w:rPrChange w:id="2308" w:author="Peto" w:date="2018-06-14T07:18:00Z">
                  <w:rPr>
                    <w:color w:val="000000"/>
                  </w:rPr>
                </w:rPrChange>
              </w:rPr>
            </w:pPr>
            <w:r w:rsidRPr="00A82009">
              <w:rPr>
                <w:noProof/>
                <w:color w:val="000000"/>
                <w:rPrChange w:id="2309" w:author="Peto" w:date="2018-06-14T07:18:00Z">
                  <w:rPr>
                    <w:color w:val="000000"/>
                  </w:rPr>
                </w:rPrChange>
              </w:rPr>
              <w:t>Cievny odpor R (mmHg.s/ml)</w:t>
            </w:r>
          </w:p>
        </w:tc>
        <w:tc>
          <w:tcPr>
            <w:tcW w:w="3489" w:type="dxa"/>
          </w:tcPr>
          <w:p w14:paraId="12CFF8CE" w14:textId="77777777" w:rsidR="00CE547F" w:rsidRPr="00A82009" w:rsidRDefault="00CE547F" w:rsidP="00452ADC">
            <w:pPr>
              <w:rPr>
                <w:noProof/>
                <w:color w:val="000000"/>
                <w:rPrChange w:id="2310" w:author="Peto" w:date="2018-06-14T07:18:00Z">
                  <w:rPr>
                    <w:color w:val="000000"/>
                  </w:rPr>
                </w:rPrChange>
              </w:rPr>
            </w:pPr>
            <w:r w:rsidRPr="00A82009">
              <w:rPr>
                <w:noProof/>
                <w:color w:val="000000"/>
                <w:rPrChange w:id="2311" w:author="Peto" w:date="2018-06-14T07:18:00Z">
                  <w:rPr>
                    <w:color w:val="000000"/>
                  </w:rPr>
                </w:rPrChange>
              </w:rPr>
              <w:t>Rezistor R (Ω)</w:t>
            </w:r>
          </w:p>
        </w:tc>
      </w:tr>
      <w:tr w:rsidR="00CE547F" w:rsidRPr="00A82009" w14:paraId="5773F874" w14:textId="77777777" w:rsidTr="00452ADC">
        <w:trPr>
          <w:trHeight w:val="388"/>
          <w:jc w:val="center"/>
        </w:trPr>
        <w:tc>
          <w:tcPr>
            <w:tcW w:w="3489" w:type="dxa"/>
          </w:tcPr>
          <w:p w14:paraId="47B89F38" w14:textId="77777777" w:rsidR="00CE547F" w:rsidRPr="00A82009" w:rsidRDefault="00CE547F" w:rsidP="00452ADC">
            <w:pPr>
              <w:jc w:val="left"/>
              <w:rPr>
                <w:noProof/>
                <w:color w:val="000000"/>
                <w:rPrChange w:id="2312" w:author="Peto" w:date="2018-06-14T07:18:00Z">
                  <w:rPr>
                    <w:color w:val="000000"/>
                  </w:rPr>
                </w:rPrChange>
              </w:rPr>
            </w:pPr>
            <w:r w:rsidRPr="00A82009">
              <w:rPr>
                <w:noProof/>
                <w:color w:val="000000"/>
                <w:rPrChange w:id="2313" w:author="Peto" w:date="2018-06-14T07:18:00Z">
                  <w:rPr>
                    <w:color w:val="000000"/>
                  </w:rPr>
                </w:rPrChange>
              </w:rPr>
              <w:t>Inertancia krvi, L (mmHg/(ml.s))</w:t>
            </w:r>
          </w:p>
        </w:tc>
        <w:tc>
          <w:tcPr>
            <w:tcW w:w="3489" w:type="dxa"/>
          </w:tcPr>
          <w:p w14:paraId="10C101EF" w14:textId="77777777" w:rsidR="00CE547F" w:rsidRPr="00A82009" w:rsidRDefault="00CE547F" w:rsidP="00452ADC">
            <w:pPr>
              <w:rPr>
                <w:noProof/>
                <w:color w:val="000000"/>
                <w:rPrChange w:id="2314" w:author="Peto" w:date="2018-06-14T07:18:00Z">
                  <w:rPr>
                    <w:color w:val="000000"/>
                  </w:rPr>
                </w:rPrChange>
              </w:rPr>
            </w:pPr>
            <w:r w:rsidRPr="00A82009">
              <w:rPr>
                <w:noProof/>
                <w:color w:val="000000"/>
                <w:rPrChange w:id="2315" w:author="Peto" w:date="2018-06-14T07:18:00Z">
                  <w:rPr>
                    <w:color w:val="000000"/>
                  </w:rPr>
                </w:rPrChange>
              </w:rPr>
              <w:t>Induktancia (L)</w:t>
            </w:r>
          </w:p>
        </w:tc>
      </w:tr>
      <w:tr w:rsidR="00CE547F" w:rsidRPr="00A82009" w14:paraId="5D0898C2" w14:textId="77777777" w:rsidTr="00452ADC">
        <w:trPr>
          <w:trHeight w:val="375"/>
          <w:jc w:val="center"/>
        </w:trPr>
        <w:tc>
          <w:tcPr>
            <w:tcW w:w="3489" w:type="dxa"/>
          </w:tcPr>
          <w:p w14:paraId="170F50B0" w14:textId="2148D96A" w:rsidR="00CE547F" w:rsidRPr="00A82009" w:rsidRDefault="00EE4677" w:rsidP="004F0623">
            <w:pPr>
              <w:rPr>
                <w:noProof/>
                <w:color w:val="000000"/>
                <w:rPrChange w:id="2316" w:author="Peto" w:date="2018-06-14T07:18:00Z">
                  <w:rPr>
                    <w:color w:val="000000"/>
                  </w:rPr>
                </w:rPrChange>
              </w:rPr>
            </w:pPr>
            <w:ins w:id="2317" w:author="Peto" w:date="2018-06-10T16:54:00Z">
              <w:r w:rsidRPr="00A82009">
                <w:rPr>
                  <w:noProof/>
                  <w:color w:val="000000"/>
                  <w:rPrChange w:id="2318" w:author="Peto" w:date="2018-06-14T07:18:00Z">
                    <w:rPr>
                      <w:color w:val="000000"/>
                    </w:rPr>
                  </w:rPrChange>
                </w:rPr>
                <w:lastRenderedPageBreak/>
                <w:t>Objem, V (ml)</w:t>
              </w:r>
            </w:ins>
            <w:del w:id="2319" w:author="Peto" w:date="2018-06-10T16:54:00Z">
              <w:r w:rsidR="00CE547F" w:rsidRPr="00A82009" w:rsidDel="00EE4677">
                <w:rPr>
                  <w:noProof/>
                  <w:color w:val="000000"/>
                  <w:rPrChange w:id="2320" w:author="Peto" w:date="2018-06-14T07:18:00Z">
                    <w:rPr>
                      <w:color w:val="000000"/>
                    </w:rPr>
                  </w:rPrChange>
                </w:rPr>
                <w:delText>Náboj (C)</w:delText>
              </w:r>
            </w:del>
          </w:p>
        </w:tc>
        <w:tc>
          <w:tcPr>
            <w:tcW w:w="3489" w:type="dxa"/>
          </w:tcPr>
          <w:p w14:paraId="41971B8C" w14:textId="02C970AF" w:rsidR="00CE547F" w:rsidRPr="00A82009" w:rsidRDefault="00EE4677" w:rsidP="00452ADC">
            <w:pPr>
              <w:rPr>
                <w:noProof/>
                <w:color w:val="000000"/>
                <w:rPrChange w:id="2321" w:author="Peto" w:date="2018-06-14T07:18:00Z">
                  <w:rPr>
                    <w:color w:val="000000"/>
                  </w:rPr>
                </w:rPrChange>
              </w:rPr>
            </w:pPr>
            <w:ins w:id="2322" w:author="Peto" w:date="2018-06-10T16:54:00Z">
              <w:r w:rsidRPr="00A82009">
                <w:rPr>
                  <w:noProof/>
                  <w:color w:val="000000"/>
                  <w:rPrChange w:id="2323" w:author="Peto" w:date="2018-06-14T07:18:00Z">
                    <w:rPr>
                      <w:color w:val="000000"/>
                    </w:rPr>
                  </w:rPrChange>
                </w:rPr>
                <w:t>Náboj (C)</w:t>
              </w:r>
            </w:ins>
            <w:del w:id="2324" w:author="Peto" w:date="2018-06-10T16:54:00Z">
              <w:r w:rsidR="00CE547F" w:rsidRPr="00A82009" w:rsidDel="00EE4677">
                <w:rPr>
                  <w:noProof/>
                  <w:color w:val="000000"/>
                  <w:rPrChange w:id="2325" w:author="Peto" w:date="2018-06-14T07:18:00Z">
                    <w:rPr>
                      <w:color w:val="000000"/>
                    </w:rPr>
                  </w:rPrChange>
                </w:rPr>
                <w:delText>Objem, V (ml)</w:delText>
              </w:r>
            </w:del>
          </w:p>
        </w:tc>
      </w:tr>
    </w:tbl>
    <w:p w14:paraId="2DD92E95" w14:textId="77777777" w:rsidR="00CE547F" w:rsidRPr="00A82009" w:rsidRDefault="00CE547F" w:rsidP="00CE547F">
      <w:pPr>
        <w:pStyle w:val="Popis"/>
        <w:spacing w:before="120" w:after="0"/>
        <w:rPr>
          <w:noProof/>
          <w:vanish/>
          <w:color w:val="000000"/>
          <w:lang w:val="sk-SK"/>
          <w:specVanish/>
          <w:rPrChange w:id="2326" w:author="Peto" w:date="2018-06-14T07:18:00Z">
            <w:rPr>
              <w:vanish/>
              <w:color w:val="000000"/>
              <w:lang w:val="sk-SK"/>
              <w:specVanish/>
            </w:rPr>
          </w:rPrChange>
        </w:rPr>
      </w:pPr>
      <w:bookmarkStart w:id="2327" w:name="_Ref510004507"/>
      <w:bookmarkStart w:id="2328" w:name="_Toc513584971"/>
      <w:bookmarkStart w:id="2329" w:name="_Toc516413289"/>
      <w:r w:rsidRPr="00A82009">
        <w:rPr>
          <w:noProof/>
          <w:lang w:val="sk-SK"/>
          <w:rPrChange w:id="2330" w:author="Peto" w:date="2018-06-14T07:18:00Z">
            <w:rPr>
              <w:lang w:val="sk-SK"/>
            </w:rPr>
          </w:rPrChange>
        </w:rPr>
        <w:t xml:space="preserve">Tabuľka </w:t>
      </w:r>
      <w:r w:rsidRPr="00A82009">
        <w:rPr>
          <w:noProof/>
          <w:lang w:val="sk-SK"/>
          <w:rPrChange w:id="2331" w:author="Peto" w:date="2018-06-14T07:18:00Z">
            <w:rPr>
              <w:lang w:val="sk-SK"/>
            </w:rPr>
          </w:rPrChange>
        </w:rPr>
        <w:fldChar w:fldCharType="begin"/>
      </w:r>
      <w:r w:rsidRPr="00A82009">
        <w:rPr>
          <w:noProof/>
          <w:lang w:val="sk-SK"/>
          <w:rPrChange w:id="2332" w:author="Peto" w:date="2018-06-14T07:18:00Z">
            <w:rPr>
              <w:lang w:val="sk-SK"/>
            </w:rPr>
          </w:rPrChange>
        </w:rPr>
        <w:instrText xml:space="preserve"> SEQ Tabuľka \* ARABIC </w:instrText>
      </w:r>
      <w:r w:rsidRPr="00A82009">
        <w:rPr>
          <w:noProof/>
          <w:lang w:val="sk-SK"/>
          <w:rPrChange w:id="2333" w:author="Peto" w:date="2018-06-14T07:18:00Z">
            <w:rPr>
              <w:lang w:val="sk-SK"/>
            </w:rPr>
          </w:rPrChange>
        </w:rPr>
        <w:fldChar w:fldCharType="separate"/>
      </w:r>
      <w:r w:rsidR="00F95B9C" w:rsidRPr="00A82009">
        <w:rPr>
          <w:noProof/>
          <w:lang w:val="sk-SK"/>
        </w:rPr>
        <w:t>1</w:t>
      </w:r>
      <w:r w:rsidRPr="00A82009">
        <w:rPr>
          <w:noProof/>
          <w:lang w:val="sk-SK"/>
          <w:rPrChange w:id="2334" w:author="Peto" w:date="2018-06-14T07:18:00Z">
            <w:rPr>
              <w:lang w:val="sk-SK"/>
            </w:rPr>
          </w:rPrChange>
        </w:rPr>
        <w:fldChar w:fldCharType="end"/>
      </w:r>
      <w:bookmarkEnd w:id="2327"/>
      <w:r w:rsidRPr="00A82009">
        <w:rPr>
          <w:noProof/>
          <w:lang w:val="sk-SK"/>
          <w:rPrChange w:id="2335" w:author="Peto" w:date="2018-06-14T07:18:00Z">
            <w:rPr>
              <w:lang w:val="sk-SK"/>
            </w:rPr>
          </w:rPrChange>
        </w:rPr>
        <w:t>: Komponenty obehovej sústavy.</w:t>
      </w:r>
      <w:bookmarkEnd w:id="2328"/>
      <w:bookmarkEnd w:id="2329"/>
      <w:r w:rsidRPr="00A82009">
        <w:rPr>
          <w:noProof/>
          <w:lang w:val="sk-SK"/>
          <w:rPrChange w:id="2336" w:author="Peto" w:date="2018-06-14T07:18:00Z">
            <w:rPr>
              <w:lang w:val="sk-SK"/>
            </w:rPr>
          </w:rPrChange>
        </w:rPr>
        <w:t xml:space="preserve"> </w:t>
      </w:r>
    </w:p>
    <w:p w14:paraId="7FDCD760" w14:textId="2B9524FE" w:rsidR="00CE547F" w:rsidRPr="00A82009" w:rsidRDefault="00CE547F" w:rsidP="00CE547F">
      <w:pPr>
        <w:spacing w:after="240"/>
        <w:jc w:val="center"/>
        <w:rPr>
          <w:noProof/>
          <w:color w:val="000000"/>
          <w:rPrChange w:id="2337" w:author="Peto" w:date="2018-06-14T07:18:00Z">
            <w:rPr>
              <w:color w:val="000000"/>
            </w:rPr>
          </w:rPrChange>
        </w:rPr>
      </w:pPr>
      <w:r w:rsidRPr="00A82009">
        <w:rPr>
          <w:rFonts w:eastAsiaTheme="majorEastAsia" w:cstheme="majorBidi"/>
          <w:noProof/>
          <w:spacing w:val="10"/>
          <w:sz w:val="22"/>
          <w:szCs w:val="18"/>
          <w:lang w:eastAsia="en-US" w:bidi="en-US"/>
          <w:rPrChange w:id="2338" w:author="Peto" w:date="2018-06-14T07:18:00Z">
            <w:rPr>
              <w:rFonts w:eastAsiaTheme="majorEastAsia" w:cstheme="majorBidi"/>
              <w:spacing w:val="10"/>
              <w:sz w:val="22"/>
              <w:szCs w:val="18"/>
              <w:lang w:eastAsia="en-US" w:bidi="en-US"/>
            </w:rPr>
          </w:rPrChange>
        </w:rPr>
        <w:t xml:space="preserve">Vzťah mechanických komponentov obehovej sústavy a elektrických komponentov náhradnej elektrickej sústavy </w:t>
      </w:r>
      <w:r w:rsidRPr="00A82009">
        <w:rPr>
          <w:rFonts w:eastAsiaTheme="majorEastAsia" w:cstheme="majorBidi"/>
          <w:noProof/>
          <w:spacing w:val="10"/>
          <w:sz w:val="22"/>
          <w:szCs w:val="18"/>
          <w:lang w:eastAsia="en-US" w:bidi="en-US"/>
          <w:rPrChange w:id="2339" w:author="Peto" w:date="2018-06-14T07:18:00Z">
            <w:rPr>
              <w:rFonts w:eastAsiaTheme="majorEastAsia" w:cstheme="majorBidi"/>
              <w:spacing w:val="10"/>
              <w:sz w:val="22"/>
              <w:szCs w:val="18"/>
              <w:lang w:eastAsia="en-US" w:bidi="en-US"/>
            </w:rPr>
          </w:rPrChange>
        </w:rPr>
        <w:fldChar w:fldCharType="begin"/>
      </w:r>
      <w:r w:rsidR="00AD692D" w:rsidRPr="00A82009">
        <w:rPr>
          <w:rFonts w:eastAsiaTheme="majorEastAsia" w:cstheme="majorBidi"/>
          <w:noProof/>
          <w:spacing w:val="10"/>
          <w:sz w:val="22"/>
          <w:szCs w:val="18"/>
          <w:lang w:eastAsia="en-US" w:bidi="en-US"/>
          <w:rPrChange w:id="2340" w:author="Peto" w:date="2018-06-14T07:18:00Z">
            <w:rPr>
              <w:rFonts w:eastAsiaTheme="majorEastAsia" w:cstheme="majorBidi"/>
              <w:spacing w:val="10"/>
              <w:sz w:val="22"/>
              <w:szCs w:val="18"/>
              <w:lang w:eastAsia="en-US" w:bidi="en-US"/>
            </w:rPr>
          </w:rPrChange>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rFonts w:eastAsiaTheme="majorEastAsia" w:cstheme="majorBidi"/>
          <w:noProof/>
          <w:spacing w:val="10"/>
          <w:sz w:val="22"/>
          <w:szCs w:val="18"/>
          <w:lang w:eastAsia="en-US" w:bidi="en-US"/>
          <w:rPrChange w:id="2341" w:author="Peto" w:date="2018-06-14T07:18:00Z">
            <w:rPr>
              <w:rFonts w:eastAsiaTheme="majorEastAsia" w:cstheme="majorBidi"/>
              <w:spacing w:val="10"/>
              <w:sz w:val="22"/>
              <w:szCs w:val="18"/>
              <w:lang w:eastAsia="en-US" w:bidi="en-US"/>
            </w:rPr>
          </w:rPrChange>
        </w:rPr>
        <w:fldChar w:fldCharType="separate"/>
      </w:r>
      <w:r w:rsidR="00AD692D" w:rsidRPr="00A82009">
        <w:rPr>
          <w:rFonts w:eastAsiaTheme="majorEastAsia" w:cstheme="majorBidi"/>
          <w:noProof/>
          <w:spacing w:val="10"/>
          <w:sz w:val="22"/>
          <w:szCs w:val="18"/>
          <w:vertAlign w:val="superscript"/>
          <w:lang w:eastAsia="en-US" w:bidi="en-US"/>
        </w:rPr>
        <w:t>10</w:t>
      </w:r>
      <w:r w:rsidRPr="00A82009">
        <w:rPr>
          <w:rFonts w:eastAsiaTheme="majorEastAsia" w:cstheme="majorBidi"/>
          <w:noProof/>
          <w:spacing w:val="10"/>
          <w:sz w:val="22"/>
          <w:szCs w:val="18"/>
          <w:lang w:eastAsia="en-US" w:bidi="en-US"/>
          <w:rPrChange w:id="2342" w:author="Peto" w:date="2018-06-14T07:18:00Z">
            <w:rPr>
              <w:rFonts w:eastAsiaTheme="majorEastAsia" w:cstheme="majorBidi"/>
              <w:spacing w:val="10"/>
              <w:sz w:val="22"/>
              <w:szCs w:val="18"/>
              <w:lang w:eastAsia="en-US" w:bidi="en-US"/>
            </w:rPr>
          </w:rPrChange>
        </w:rPr>
        <w:fldChar w:fldCharType="end"/>
      </w:r>
      <w:r w:rsidRPr="00A82009">
        <w:rPr>
          <w:noProof/>
          <w:color w:val="000000"/>
          <w:rPrChange w:id="2343" w:author="Peto" w:date="2018-06-14T07:18:00Z">
            <w:rPr>
              <w:color w:val="000000"/>
            </w:rPr>
          </w:rPrChange>
        </w:rPr>
        <w:t>.</w:t>
      </w:r>
    </w:p>
    <w:p w14:paraId="563F887E" w14:textId="0FC92014" w:rsidR="00CE547F" w:rsidRPr="00A82009" w:rsidRDefault="00CE547F" w:rsidP="00CE547F">
      <w:pPr>
        <w:rPr>
          <w:noProof/>
          <w:color w:val="000000"/>
          <w:rPrChange w:id="2344" w:author="Peto" w:date="2018-06-14T07:18:00Z">
            <w:rPr>
              <w:color w:val="000000"/>
            </w:rPr>
          </w:rPrChange>
        </w:rPr>
      </w:pPr>
      <w:r w:rsidRPr="00A82009">
        <w:rPr>
          <w:noProof/>
          <w:color w:val="000000"/>
          <w:rPrChange w:id="2345" w:author="Peto" w:date="2018-06-14T07:18:00Z">
            <w:rPr>
              <w:color w:val="000000"/>
            </w:rPr>
          </w:rPrChange>
        </w:rPr>
        <w:t>Tok krvi v artériách je charakterizovaný troma základnými hemodynamickými parametrami ktoré zachytávajú elastické a odporové vlastnosti artérií a vlastnosti kvapaliny (krvi): rozťažnosť artérií, celkový periférny odpor a</w:t>
      </w:r>
      <w:ins w:id="2346" w:author="Peto" w:date="2018-06-10T16:54:00Z">
        <w:r w:rsidR="00EE4677" w:rsidRPr="00A82009">
          <w:rPr>
            <w:noProof/>
            <w:color w:val="000000"/>
            <w:rPrChange w:id="2347" w:author="Peto" w:date="2018-06-14T07:18:00Z">
              <w:rPr>
                <w:color w:val="000000"/>
              </w:rPr>
            </w:rPrChange>
          </w:rPr>
          <w:t xml:space="preserve"> </w:t>
        </w:r>
      </w:ins>
      <w:r w:rsidRPr="00A82009">
        <w:rPr>
          <w:noProof/>
          <w:color w:val="000000"/>
          <w:rPrChange w:id="2348" w:author="Peto" w:date="2018-06-14T07:18:00Z">
            <w:rPr>
              <w:color w:val="000000"/>
            </w:rPr>
          </w:rPrChange>
        </w:rPr>
        <w:t xml:space="preserve">zotrvačnosť prúdenia krvi </w:t>
      </w:r>
      <w:r w:rsidRPr="00A82009">
        <w:rPr>
          <w:noProof/>
          <w:color w:val="000000"/>
          <w:rPrChange w:id="2349" w:author="Peto" w:date="2018-06-14T07:18:00Z">
            <w:rPr>
              <w:color w:val="000000"/>
            </w:rPr>
          </w:rPrChange>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sidRPr="00A82009">
        <w:rPr>
          <w:noProof/>
          <w:color w:val="000000"/>
          <w:rPrChange w:id="2350" w:author="Peto" w:date="2018-06-14T07:18:00Z">
            <w:rPr>
              <w:color w:val="000000"/>
            </w:rPr>
          </w:rPrChange>
        </w:rPr>
        <w:instrText xml:space="preserve"> ADDIN EN.CITE </w:instrText>
      </w:r>
      <w:r w:rsidR="00AD692D" w:rsidRPr="00A82009">
        <w:rPr>
          <w:noProof/>
          <w:color w:val="000000"/>
          <w:rPrChange w:id="2351" w:author="Peto" w:date="2018-06-14T07:18:00Z">
            <w:rPr>
              <w:color w:val="000000"/>
            </w:rPr>
          </w:rPrChange>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sidRPr="00A82009">
        <w:rPr>
          <w:noProof/>
          <w:color w:val="000000"/>
          <w:rPrChange w:id="2352" w:author="Peto" w:date="2018-06-14T07:18:00Z">
            <w:rPr>
              <w:color w:val="000000"/>
            </w:rPr>
          </w:rPrChange>
        </w:rPr>
        <w:instrText xml:space="preserve"> ADDIN EN.CITE.DATA </w:instrText>
      </w:r>
      <w:r w:rsidR="00AD692D" w:rsidRPr="00A82009">
        <w:rPr>
          <w:noProof/>
          <w:color w:val="000000"/>
          <w:rPrChange w:id="2353" w:author="Peto" w:date="2018-06-14T07:18:00Z">
            <w:rPr>
              <w:noProof/>
              <w:color w:val="000000"/>
            </w:rPr>
          </w:rPrChange>
        </w:rPr>
      </w:r>
      <w:r w:rsidR="00AD692D" w:rsidRPr="00A82009">
        <w:rPr>
          <w:noProof/>
          <w:color w:val="000000"/>
          <w:rPrChange w:id="2354" w:author="Peto" w:date="2018-06-14T07:18:00Z">
            <w:rPr>
              <w:color w:val="000000"/>
            </w:rPr>
          </w:rPrChange>
        </w:rPr>
        <w:fldChar w:fldCharType="end"/>
      </w:r>
      <w:r w:rsidRPr="00A82009">
        <w:rPr>
          <w:noProof/>
          <w:color w:val="000000"/>
          <w:rPrChange w:id="2355" w:author="Peto" w:date="2018-06-14T07:18:00Z">
            <w:rPr>
              <w:noProof/>
              <w:color w:val="000000"/>
            </w:rPr>
          </w:rPrChange>
        </w:rPr>
      </w:r>
      <w:r w:rsidRPr="00A82009">
        <w:rPr>
          <w:noProof/>
          <w:color w:val="000000"/>
          <w:rPrChange w:id="2356" w:author="Peto" w:date="2018-06-14T07:18:00Z">
            <w:rPr>
              <w:color w:val="000000"/>
            </w:rPr>
          </w:rPrChange>
        </w:rPr>
        <w:fldChar w:fldCharType="separate"/>
      </w:r>
      <w:r w:rsidR="00AD692D" w:rsidRPr="00A82009">
        <w:rPr>
          <w:noProof/>
          <w:color w:val="000000"/>
          <w:vertAlign w:val="superscript"/>
        </w:rPr>
        <w:t>11</w:t>
      </w:r>
      <w:r w:rsidRPr="00A82009">
        <w:rPr>
          <w:noProof/>
          <w:color w:val="000000"/>
          <w:rPrChange w:id="2357" w:author="Peto" w:date="2018-06-14T07:18:00Z">
            <w:rPr>
              <w:color w:val="000000"/>
            </w:rPr>
          </w:rPrChange>
        </w:rPr>
        <w:fldChar w:fldCharType="end"/>
      </w:r>
      <w:r w:rsidRPr="00A82009">
        <w:rPr>
          <w:noProof/>
          <w:color w:val="000000"/>
          <w:rPrChange w:id="2358" w:author="Peto" w:date="2018-06-14T07:18:00Z">
            <w:rPr>
              <w:color w:val="000000"/>
            </w:rPr>
          </w:rPrChange>
        </w:rPr>
        <w:t>.</w:t>
      </w:r>
    </w:p>
    <w:p w14:paraId="5E64251C" w14:textId="77777777" w:rsidR="00CE547F" w:rsidRPr="00A82009" w:rsidRDefault="00CE547F" w:rsidP="00CE547F">
      <w:pPr>
        <w:rPr>
          <w:noProof/>
          <w:color w:val="000000"/>
          <w:rPrChange w:id="2359" w:author="Peto" w:date="2018-06-14T07:18:00Z">
            <w:rPr>
              <w:color w:val="000000"/>
            </w:rPr>
          </w:rPrChange>
        </w:rPr>
      </w:pPr>
    </w:p>
    <w:p w14:paraId="42F08D1F" w14:textId="77777777" w:rsidR="00CE547F" w:rsidRPr="00A82009" w:rsidRDefault="00CE547F" w:rsidP="00CE547F">
      <w:pPr>
        <w:pStyle w:val="Nadpis2"/>
        <w:rPr>
          <w:noProof/>
          <w:rPrChange w:id="2360" w:author="Peto" w:date="2018-06-14T07:18:00Z">
            <w:rPr/>
          </w:rPrChange>
        </w:rPr>
      </w:pPr>
      <w:bookmarkStart w:id="2361" w:name="_Toc516413202"/>
      <w:r w:rsidRPr="00A82009">
        <w:rPr>
          <w:noProof/>
          <w:rPrChange w:id="2362" w:author="Peto" w:date="2018-06-14T07:18:00Z">
            <w:rPr/>
          </w:rPrChange>
        </w:rPr>
        <w:t>Kardiovaskulárne parametre</w:t>
      </w:r>
      <w:bookmarkEnd w:id="2361"/>
    </w:p>
    <w:p w14:paraId="2162B1F5" w14:textId="77777777" w:rsidR="00CE547F" w:rsidRPr="00A82009" w:rsidRDefault="00CE547F" w:rsidP="00CE547F">
      <w:pPr>
        <w:rPr>
          <w:noProof/>
          <w:rPrChange w:id="2363" w:author="Peto" w:date="2018-06-14T07:18:00Z">
            <w:rPr/>
          </w:rPrChange>
        </w:rPr>
      </w:pPr>
    </w:p>
    <w:p w14:paraId="6251D9B8" w14:textId="77777777" w:rsidR="00CE547F" w:rsidRPr="00A82009" w:rsidRDefault="00CE547F" w:rsidP="00CE547F">
      <w:pPr>
        <w:pStyle w:val="Nadpis3"/>
        <w:rPr>
          <w:noProof/>
          <w:rPrChange w:id="2364" w:author="Peto" w:date="2018-06-14T07:18:00Z">
            <w:rPr/>
          </w:rPrChange>
        </w:rPr>
      </w:pPr>
      <w:bookmarkStart w:id="2365" w:name="_Toc516413203"/>
      <w:r w:rsidRPr="00A82009">
        <w:rPr>
          <w:noProof/>
          <w:rPrChange w:id="2366" w:author="Peto" w:date="2018-06-14T07:18:00Z">
            <w:rPr/>
          </w:rPrChange>
        </w:rPr>
        <w:t>Rozťažnosť artérií</w:t>
      </w:r>
      <w:bookmarkEnd w:id="2365"/>
    </w:p>
    <w:p w14:paraId="791A6040" w14:textId="03C7F853" w:rsidR="00CE547F" w:rsidRPr="00A82009" w:rsidRDefault="00CE547F" w:rsidP="00CE547F">
      <w:pPr>
        <w:rPr>
          <w:noProof/>
          <w:color w:val="000000"/>
          <w:rPrChange w:id="2367" w:author="Peto" w:date="2018-06-14T07:18:00Z">
            <w:rPr>
              <w:color w:val="000000"/>
            </w:rPr>
          </w:rPrChange>
        </w:rPr>
      </w:pPr>
      <w:r w:rsidRPr="00A82009">
        <w:rPr>
          <w:noProof/>
          <w:color w:val="000000"/>
          <w:rPrChange w:id="2368" w:author="Peto" w:date="2018-06-14T07:18:00Z">
            <w:rPr>
              <w:color w:val="000000"/>
            </w:rPr>
          </w:rPrChange>
        </w:rPr>
        <w:t xml:space="preserve">Vďaka elasticite hlavne veľkých tepien, zvýšenie arteriálneho krvného tlaku spôsobí roztiahnutie veľkých tepien. Takmer 65% rozťažnosti artérií sa nachádza v proximálnej aorte, hlave v horných končatinách </w:t>
      </w:r>
      <w:r w:rsidRPr="00A82009">
        <w:rPr>
          <w:noProof/>
          <w:color w:val="000000"/>
          <w:rPrChange w:id="2369" w:author="Peto" w:date="2018-06-14T07:18:00Z">
            <w:rPr>
              <w:color w:val="000000"/>
            </w:rPr>
          </w:rPrChange>
        </w:rPr>
        <w:fldChar w:fldCharType="begin"/>
      </w:r>
      <w:r w:rsidR="00AD692D" w:rsidRPr="00A82009">
        <w:rPr>
          <w:noProof/>
          <w:color w:val="000000"/>
          <w:rPrChange w:id="2370" w:author="Peto" w:date="2018-06-14T07:18:00Z">
            <w:rPr>
              <w:color w:val="000000"/>
            </w:rPr>
          </w:rPrChange>
        </w:rPr>
        <w:instrText xml:space="preserve"> ADDIN EN.CITE &lt;EndNote&gt;&lt;Cite&gt;&lt;Author&gt;Segers&lt;/Author&gt;&lt;Year&gt;1997&lt;/Year&gt;&lt;IDText&gt;A non-invasive pulse pressure method for the estimation of total arterial compliance&lt;/IDText&gt;&lt;DisplayText&gt;&lt;style face="superscript"&gt;12&lt;/style&gt;&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A82009">
        <w:rPr>
          <w:noProof/>
          <w:color w:val="000000"/>
          <w:rPrChange w:id="2371" w:author="Peto" w:date="2018-06-14T07:18:00Z">
            <w:rPr>
              <w:color w:val="000000"/>
            </w:rPr>
          </w:rPrChange>
        </w:rPr>
        <w:fldChar w:fldCharType="separate"/>
      </w:r>
      <w:r w:rsidR="00AD692D" w:rsidRPr="00A82009">
        <w:rPr>
          <w:noProof/>
          <w:color w:val="000000"/>
          <w:vertAlign w:val="superscript"/>
        </w:rPr>
        <w:t>12</w:t>
      </w:r>
      <w:r w:rsidRPr="00A82009">
        <w:rPr>
          <w:noProof/>
          <w:color w:val="000000"/>
          <w:rPrChange w:id="2372" w:author="Peto" w:date="2018-06-14T07:18:00Z">
            <w:rPr>
              <w:color w:val="000000"/>
            </w:rPr>
          </w:rPrChange>
        </w:rPr>
        <w:fldChar w:fldCharType="end"/>
      </w:r>
      <w:r w:rsidRPr="00A82009">
        <w:rPr>
          <w:noProof/>
          <w:color w:val="000000"/>
          <w:rPrChange w:id="2373" w:author="Peto" w:date="2018-06-14T07:18:00Z">
            <w:rPr>
              <w:color w:val="000000"/>
            </w:rPr>
          </w:rPrChange>
        </w:rPr>
        <w:t>. Malé tepny majú menšiu rozťažnosť. Rozťažnosť je nelineárnou funkciou arteriálneho krvného tlaku (</w:t>
      </w:r>
      <w:r w:rsidRPr="00A82009">
        <w:rPr>
          <w:noProof/>
          <w:color w:val="000000"/>
          <w:rPrChange w:id="2374" w:author="Peto" w:date="2018-06-14T07:18:00Z">
            <w:rPr>
              <w:color w:val="000000"/>
            </w:rPr>
          </w:rPrChange>
        </w:rPr>
        <w:fldChar w:fldCharType="begin"/>
      </w:r>
      <w:r w:rsidRPr="00A82009">
        <w:rPr>
          <w:noProof/>
          <w:color w:val="000000"/>
          <w:rPrChange w:id="2375" w:author="Peto" w:date="2018-06-14T07:18:00Z">
            <w:rPr>
              <w:color w:val="000000"/>
            </w:rPr>
          </w:rPrChange>
        </w:rPr>
        <w:instrText xml:space="preserve"> REF roztaznost \h </w:instrText>
      </w:r>
      <w:r w:rsidRPr="00A82009">
        <w:rPr>
          <w:noProof/>
          <w:color w:val="000000"/>
          <w:rPrChange w:id="2376" w:author="Peto" w:date="2018-06-14T07:18:00Z">
            <w:rPr>
              <w:noProof/>
              <w:color w:val="000000"/>
            </w:rPr>
          </w:rPrChange>
        </w:rPr>
      </w:r>
      <w:r w:rsidRPr="00A82009">
        <w:rPr>
          <w:noProof/>
          <w:color w:val="000000"/>
          <w:rPrChange w:id="2377" w:author="Peto" w:date="2018-06-14T07:18:00Z">
            <w:rPr>
              <w:color w:val="000000"/>
            </w:rPr>
          </w:rPrChange>
        </w:rPr>
        <w:fldChar w:fldCharType="separate"/>
      </w:r>
      <w:r w:rsidR="00F95B9C" w:rsidRPr="00A82009">
        <w:rPr>
          <w:noProof/>
          <w:color w:val="000000"/>
        </w:rPr>
        <w:t>2</w:t>
      </w:r>
      <w:r w:rsidRPr="00A82009">
        <w:rPr>
          <w:noProof/>
          <w:color w:val="000000"/>
          <w:rPrChange w:id="2378" w:author="Peto" w:date="2018-06-14T07:18:00Z">
            <w:rPr>
              <w:color w:val="000000"/>
            </w:rPr>
          </w:rPrChange>
        </w:rPr>
        <w:fldChar w:fldCharType="end"/>
      </w:r>
      <w:r w:rsidRPr="00A82009">
        <w:rPr>
          <w:noProof/>
          <w:color w:val="000000"/>
          <w:rPrChange w:id="2379" w:author="Peto" w:date="2018-06-14T07:18:00Z">
            <w:rPr>
              <w:color w:val="000000"/>
            </w:rPr>
          </w:rPrChange>
        </w:rPr>
        <w:t>)</w:t>
      </w:r>
    </w:p>
    <w:p w14:paraId="03EB737C" w14:textId="77777777" w:rsidR="00CE547F" w:rsidRPr="00A82009" w:rsidRDefault="00CE547F" w:rsidP="00CE547F">
      <w:pPr>
        <w:pStyle w:val="Popis"/>
        <w:rPr>
          <w:noProof/>
          <w:lang w:val="sk-SK"/>
          <w:rPrChange w:id="2380" w:author="Peto" w:date="2018-06-14T07:18:00Z">
            <w:rPr>
              <w:lang w:val="sk-SK"/>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07249FE" w14:textId="77777777" w:rsidTr="00452ADC">
        <w:tc>
          <w:tcPr>
            <w:tcW w:w="704" w:type="dxa"/>
          </w:tcPr>
          <w:p w14:paraId="7ABA15D0" w14:textId="77777777" w:rsidR="00CE547F" w:rsidRPr="00A82009" w:rsidRDefault="00CE547F" w:rsidP="00452ADC">
            <w:pPr>
              <w:jc w:val="center"/>
              <w:rPr>
                <w:noProof/>
                <w:color w:val="000000"/>
                <w:rPrChange w:id="2381" w:author="Peto" w:date="2018-06-14T07:18:00Z">
                  <w:rPr>
                    <w:color w:val="000000"/>
                  </w:rPr>
                </w:rPrChange>
              </w:rPr>
            </w:pPr>
          </w:p>
        </w:tc>
        <w:tc>
          <w:tcPr>
            <w:tcW w:w="7088" w:type="dxa"/>
            <w:vAlign w:val="center"/>
          </w:tcPr>
          <w:p w14:paraId="4FE3CE7D" w14:textId="77777777" w:rsidR="00CE547F" w:rsidRPr="00A82009" w:rsidRDefault="00CE547F" w:rsidP="00452ADC">
            <w:pPr>
              <w:jc w:val="center"/>
              <w:rPr>
                <w:noProof/>
                <w:color w:val="000000"/>
                <w:rPrChange w:id="2382" w:author="Peto" w:date="2018-06-14T07:18:00Z">
                  <w:rPr>
                    <w:color w:val="000000"/>
                  </w:rPr>
                </w:rPrChange>
              </w:rPr>
            </w:pPr>
            <m:oMathPara>
              <m:oMath>
                <m:r>
                  <w:rPr>
                    <w:rFonts w:ascii="Cambria Math" w:hAnsi="Cambria Math"/>
                    <w:noProof/>
                    <w:color w:val="000000"/>
                    <w:rPrChange w:id="2383" w:author="Peto" w:date="2018-06-14T07:18:00Z">
                      <w:rPr>
                        <w:rFonts w:ascii="Cambria Math" w:hAnsi="Cambria Math"/>
                        <w:color w:val="000000"/>
                      </w:rPr>
                    </w:rPrChange>
                  </w:rPr>
                  <m:t>C=</m:t>
                </m:r>
                <m:f>
                  <m:fPr>
                    <m:ctrlPr>
                      <w:rPr>
                        <w:rFonts w:ascii="Cambria Math" w:hAnsi="Cambria Math"/>
                        <w:i/>
                        <w:noProof/>
                        <w:color w:val="000000"/>
                      </w:rPr>
                    </m:ctrlPr>
                  </m:fPr>
                  <m:num>
                    <m:r>
                      <w:rPr>
                        <w:rFonts w:ascii="Cambria Math" w:hAnsi="Cambria Math"/>
                        <w:noProof/>
                        <w:color w:val="000000"/>
                        <w:rPrChange w:id="2384" w:author="Peto" w:date="2018-06-14T07:18:00Z">
                          <w:rPr>
                            <w:rFonts w:ascii="Cambria Math" w:hAnsi="Cambria Math"/>
                            <w:color w:val="000000"/>
                          </w:rPr>
                        </w:rPrChange>
                      </w:rPr>
                      <m:t>∆V</m:t>
                    </m:r>
                    <m:d>
                      <m:dPr>
                        <m:ctrlPr>
                          <w:rPr>
                            <w:rFonts w:ascii="Cambria Math" w:hAnsi="Cambria Math"/>
                            <w:i/>
                            <w:noProof/>
                            <w:color w:val="000000"/>
                          </w:rPr>
                        </m:ctrlPr>
                      </m:dPr>
                      <m:e>
                        <m:r>
                          <w:rPr>
                            <w:rFonts w:ascii="Cambria Math" w:hAnsi="Cambria Math"/>
                            <w:noProof/>
                            <w:color w:val="000000"/>
                            <w:rPrChange w:id="2385" w:author="Peto" w:date="2018-06-14T07:18:00Z">
                              <w:rPr>
                                <w:rFonts w:ascii="Cambria Math" w:hAnsi="Cambria Math"/>
                                <w:color w:val="000000"/>
                              </w:rPr>
                            </w:rPrChange>
                          </w:rPr>
                          <m:t>P</m:t>
                        </m:r>
                      </m:e>
                    </m:d>
                  </m:num>
                  <m:den>
                    <m:r>
                      <w:rPr>
                        <w:rFonts w:ascii="Cambria Math" w:hAnsi="Cambria Math"/>
                        <w:noProof/>
                        <w:color w:val="000000"/>
                        <w:rPrChange w:id="2386" w:author="Peto" w:date="2018-06-14T07:18:00Z">
                          <w:rPr>
                            <w:rFonts w:ascii="Cambria Math" w:hAnsi="Cambria Math"/>
                            <w:color w:val="000000"/>
                          </w:rPr>
                        </w:rPrChange>
                      </w:rPr>
                      <m:t>∆P</m:t>
                    </m:r>
                  </m:den>
                </m:f>
              </m:oMath>
            </m:oMathPara>
          </w:p>
        </w:tc>
        <w:tc>
          <w:tcPr>
            <w:tcW w:w="702" w:type="dxa"/>
            <w:vAlign w:val="center"/>
          </w:tcPr>
          <w:p w14:paraId="71756A0C" w14:textId="77777777" w:rsidR="00CE547F" w:rsidRPr="00A82009" w:rsidRDefault="00CE547F" w:rsidP="00452ADC">
            <w:pPr>
              <w:jc w:val="center"/>
              <w:rPr>
                <w:noProof/>
                <w:color w:val="000000"/>
                <w:rPrChange w:id="2387" w:author="Peto" w:date="2018-06-14T07:18:00Z">
                  <w:rPr>
                    <w:color w:val="000000"/>
                  </w:rPr>
                </w:rPrChange>
              </w:rPr>
            </w:pPr>
            <w:r w:rsidRPr="00A82009">
              <w:rPr>
                <w:noProof/>
                <w:color w:val="000000"/>
                <w:rPrChange w:id="2388" w:author="Peto" w:date="2018-06-14T07:18:00Z">
                  <w:rPr>
                    <w:color w:val="000000"/>
                  </w:rPr>
                </w:rPrChange>
              </w:rPr>
              <w:t>(</w:t>
            </w:r>
            <w:bookmarkStart w:id="2389" w:name="roztaznost"/>
            <w:r w:rsidRPr="00A82009">
              <w:rPr>
                <w:noProof/>
                <w:color w:val="000000"/>
                <w:rPrChange w:id="2390" w:author="Peto" w:date="2018-06-14T07:18:00Z">
                  <w:rPr>
                    <w:color w:val="000000"/>
                  </w:rPr>
                </w:rPrChange>
              </w:rPr>
              <w:fldChar w:fldCharType="begin"/>
            </w:r>
            <w:r w:rsidRPr="00A82009">
              <w:rPr>
                <w:noProof/>
                <w:color w:val="000000"/>
                <w:rPrChange w:id="2391" w:author="Peto" w:date="2018-06-14T07:18:00Z">
                  <w:rPr>
                    <w:color w:val="000000"/>
                  </w:rPr>
                </w:rPrChange>
              </w:rPr>
              <w:instrText xml:space="preserve"> SEQ eq \* MERGEFORMAT </w:instrText>
            </w:r>
            <w:r w:rsidRPr="00A82009">
              <w:rPr>
                <w:noProof/>
                <w:color w:val="000000"/>
                <w:rPrChange w:id="2392" w:author="Peto" w:date="2018-06-14T07:18:00Z">
                  <w:rPr>
                    <w:color w:val="000000"/>
                  </w:rPr>
                </w:rPrChange>
              </w:rPr>
              <w:fldChar w:fldCharType="separate"/>
            </w:r>
            <w:r w:rsidR="00F95B9C" w:rsidRPr="00A82009">
              <w:rPr>
                <w:noProof/>
                <w:color w:val="000000"/>
              </w:rPr>
              <w:t>2</w:t>
            </w:r>
            <w:r w:rsidRPr="00A82009">
              <w:rPr>
                <w:noProof/>
                <w:color w:val="000000"/>
                <w:rPrChange w:id="2393" w:author="Peto" w:date="2018-06-14T07:18:00Z">
                  <w:rPr>
                    <w:color w:val="000000"/>
                  </w:rPr>
                </w:rPrChange>
              </w:rPr>
              <w:fldChar w:fldCharType="end"/>
            </w:r>
            <w:bookmarkEnd w:id="2389"/>
            <w:r w:rsidRPr="00A82009">
              <w:rPr>
                <w:noProof/>
                <w:color w:val="000000"/>
                <w:rPrChange w:id="2394" w:author="Peto" w:date="2018-06-14T07:18:00Z">
                  <w:rPr>
                    <w:color w:val="000000"/>
                  </w:rPr>
                </w:rPrChange>
              </w:rPr>
              <w:t>)</w:t>
            </w:r>
          </w:p>
        </w:tc>
      </w:tr>
    </w:tbl>
    <w:p w14:paraId="7B8D6405" w14:textId="77777777" w:rsidR="00CE547F" w:rsidRPr="00A82009" w:rsidRDefault="00CE547F" w:rsidP="00CE547F">
      <w:pPr>
        <w:pStyle w:val="Nadpis3"/>
        <w:rPr>
          <w:rStyle w:val="Nadpis3Char"/>
          <w:noProof/>
          <w:rPrChange w:id="2395" w:author="Peto" w:date="2018-06-14T07:18:00Z">
            <w:rPr>
              <w:rStyle w:val="Nadpis3Char"/>
              <w:b/>
              <w:bCs/>
            </w:rPr>
          </w:rPrChange>
        </w:rPr>
      </w:pPr>
      <w:bookmarkStart w:id="2396" w:name="_Toc516413204"/>
      <w:r w:rsidRPr="00A82009">
        <w:rPr>
          <w:noProof/>
          <w:rPrChange w:id="2397" w:author="Peto" w:date="2018-06-14T07:18:00Z">
            <w:rPr>
              <w:b w:val="0"/>
              <w:bCs w:val="0"/>
            </w:rPr>
          </w:rPrChange>
        </w:rPr>
        <w:t>Periférny odb</w:t>
      </w:r>
      <w:r w:rsidRPr="00A82009">
        <w:rPr>
          <w:rStyle w:val="Nadpis3Char"/>
          <w:b/>
          <w:noProof/>
          <w:rPrChange w:id="2398" w:author="Peto" w:date="2018-06-14T07:18:00Z">
            <w:rPr>
              <w:rStyle w:val="Nadpis3Char"/>
              <w:b/>
            </w:rPr>
          </w:rPrChange>
        </w:rPr>
        <w:t>or</w:t>
      </w:r>
      <w:bookmarkEnd w:id="2396"/>
    </w:p>
    <w:p w14:paraId="7A431058" w14:textId="77777777" w:rsidR="00CE547F" w:rsidRPr="00A82009" w:rsidRDefault="00CE547F" w:rsidP="00CE547F">
      <w:pPr>
        <w:rPr>
          <w:noProof/>
          <w:rPrChange w:id="2399" w:author="Peto" w:date="2018-06-14T07:18:00Z">
            <w:rPr/>
          </w:rPrChange>
        </w:rPr>
      </w:pPr>
    </w:p>
    <w:p w14:paraId="79D6FBF9" w14:textId="77777777" w:rsidR="00CE547F" w:rsidRPr="00A82009" w:rsidRDefault="00CE547F" w:rsidP="00CE547F">
      <w:pPr>
        <w:rPr>
          <w:noProof/>
          <w:color w:val="000000"/>
          <w:rPrChange w:id="2400" w:author="Peto" w:date="2018-06-14T07:18:00Z">
            <w:rPr>
              <w:color w:val="000000"/>
            </w:rPr>
          </w:rPrChange>
        </w:rPr>
      </w:pPr>
      <w:r w:rsidRPr="00A82009">
        <w:rPr>
          <w:noProof/>
          <w:color w:val="000000"/>
          <w:rPrChange w:id="2401" w:author="Peto" w:date="2018-06-14T07:18:00Z">
            <w:rPr>
              <w:color w:val="000000"/>
            </w:rPr>
          </w:rPrChange>
        </w:rPr>
        <w:t xml:space="preserve">Periférny odpor predstavuje odpor kladený toku krvi malými tepnami. Zachytáva pomer medzi poklesom arteriálneho tlaku v artérií a tokom krvi cez ňu. Vzťah geometrie tepny a periférneho odporu </w:t>
      </w:r>
      <w:r w:rsidRPr="00A82009">
        <w:rPr>
          <w:i/>
          <w:noProof/>
          <w:color w:val="000000"/>
          <w:rPrChange w:id="2402" w:author="Peto" w:date="2018-06-14T07:18:00Z">
            <w:rPr>
              <w:i/>
              <w:color w:val="000000"/>
            </w:rPr>
          </w:rPrChange>
        </w:rPr>
        <w:t xml:space="preserve">R </w:t>
      </w:r>
      <w:r w:rsidRPr="00A82009">
        <w:rPr>
          <w:noProof/>
          <w:color w:val="000000"/>
          <w:rPrChange w:id="2403" w:author="Peto" w:date="2018-06-14T07:18:00Z">
            <w:rPr>
              <w:color w:val="000000"/>
            </w:rPr>
          </w:rPrChange>
        </w:rPr>
        <w:t>vyjadruje Poiseuillov zákonom (</w:t>
      </w:r>
      <w:r w:rsidRPr="00A82009">
        <w:rPr>
          <w:noProof/>
          <w:color w:val="000000"/>
          <w:rPrChange w:id="2404" w:author="Peto" w:date="2018-06-14T07:18:00Z">
            <w:rPr>
              <w:color w:val="000000"/>
            </w:rPr>
          </w:rPrChange>
        </w:rPr>
        <w:fldChar w:fldCharType="begin"/>
      </w:r>
      <w:r w:rsidRPr="00A82009">
        <w:rPr>
          <w:noProof/>
          <w:color w:val="000000"/>
          <w:rPrChange w:id="2405" w:author="Peto" w:date="2018-06-14T07:18:00Z">
            <w:rPr>
              <w:color w:val="000000"/>
            </w:rPr>
          </w:rPrChange>
        </w:rPr>
        <w:instrText xml:space="preserve"> REF odpor \h </w:instrText>
      </w:r>
      <w:r w:rsidRPr="00A82009">
        <w:rPr>
          <w:noProof/>
          <w:color w:val="000000"/>
          <w:rPrChange w:id="2406" w:author="Peto" w:date="2018-06-14T07:18:00Z">
            <w:rPr>
              <w:noProof/>
              <w:color w:val="000000"/>
            </w:rPr>
          </w:rPrChange>
        </w:rPr>
      </w:r>
      <w:r w:rsidRPr="00A82009">
        <w:rPr>
          <w:noProof/>
          <w:color w:val="000000"/>
          <w:rPrChange w:id="2407" w:author="Peto" w:date="2018-06-14T07:18:00Z">
            <w:rPr>
              <w:color w:val="000000"/>
            </w:rPr>
          </w:rPrChange>
        </w:rPr>
        <w:fldChar w:fldCharType="separate"/>
      </w:r>
      <w:r w:rsidR="00F95B9C" w:rsidRPr="00A82009">
        <w:rPr>
          <w:noProof/>
          <w:color w:val="000000"/>
        </w:rPr>
        <w:t>3</w:t>
      </w:r>
      <w:r w:rsidRPr="00A82009">
        <w:rPr>
          <w:noProof/>
          <w:color w:val="000000"/>
          <w:rPrChange w:id="2408" w:author="Peto" w:date="2018-06-14T07:18:00Z">
            <w:rPr>
              <w:color w:val="000000"/>
            </w:rPr>
          </w:rPrChange>
        </w:rPr>
        <w:fldChar w:fldCharType="end"/>
      </w:r>
      <w:r w:rsidRPr="00A82009">
        <w:rPr>
          <w:noProof/>
          <w:color w:val="000000"/>
          <w:rPrChange w:id="2409" w:author="Peto" w:date="2018-06-14T07:18:00Z">
            <w:rPr>
              <w:color w:val="000000"/>
            </w:rPr>
          </w:rPrChange>
        </w:rPr>
        <w:t>), za predpokladu laminárneho toku a tuhej uniformnej tepny:</w:t>
      </w:r>
    </w:p>
    <w:p w14:paraId="478D70F9" w14:textId="77777777" w:rsidR="00CE547F" w:rsidRPr="00A82009" w:rsidRDefault="00CE547F" w:rsidP="00CE547F">
      <w:pPr>
        <w:rPr>
          <w:noProof/>
          <w:color w:val="000000"/>
          <w:rPrChange w:id="2410"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B4EDE2B" w14:textId="77777777" w:rsidTr="00452ADC">
        <w:tc>
          <w:tcPr>
            <w:tcW w:w="704" w:type="dxa"/>
          </w:tcPr>
          <w:p w14:paraId="1833E17E" w14:textId="77777777" w:rsidR="00CE547F" w:rsidRPr="00A82009" w:rsidRDefault="00CE547F" w:rsidP="00452ADC">
            <w:pPr>
              <w:jc w:val="center"/>
              <w:rPr>
                <w:noProof/>
                <w:color w:val="000000"/>
                <w:rPrChange w:id="2411" w:author="Peto" w:date="2018-06-14T07:18:00Z">
                  <w:rPr>
                    <w:color w:val="000000"/>
                  </w:rPr>
                </w:rPrChange>
              </w:rPr>
            </w:pPr>
          </w:p>
        </w:tc>
        <w:tc>
          <w:tcPr>
            <w:tcW w:w="7088" w:type="dxa"/>
            <w:vAlign w:val="center"/>
          </w:tcPr>
          <w:p w14:paraId="195E5ADE" w14:textId="77777777" w:rsidR="00CE547F" w:rsidRPr="00A82009" w:rsidRDefault="00CE547F" w:rsidP="00452ADC">
            <w:pPr>
              <w:rPr>
                <w:noProof/>
                <w:color w:val="000000"/>
                <w:rPrChange w:id="2412" w:author="Peto" w:date="2018-06-14T07:18:00Z">
                  <w:rPr>
                    <w:color w:val="000000"/>
                  </w:rPr>
                </w:rPrChange>
              </w:rPr>
            </w:pPr>
            <m:oMathPara>
              <m:oMath>
                <m:r>
                  <w:rPr>
                    <w:rFonts w:ascii="Cambria Math" w:hAnsi="Cambria Math"/>
                    <w:noProof/>
                    <w:color w:val="000000"/>
                    <w:rPrChange w:id="2413" w:author="Peto" w:date="2018-06-14T07:18:00Z">
                      <w:rPr>
                        <w:rFonts w:ascii="Cambria Math" w:hAnsi="Cambria Math"/>
                        <w:color w:val="000000"/>
                      </w:rPr>
                    </w:rPrChange>
                  </w:rPr>
                  <m:t>R=</m:t>
                </m:r>
                <m:f>
                  <m:fPr>
                    <m:ctrlPr>
                      <w:rPr>
                        <w:rFonts w:ascii="Cambria Math" w:hAnsi="Cambria Math"/>
                        <w:i/>
                        <w:noProof/>
                        <w:color w:val="000000"/>
                      </w:rPr>
                    </m:ctrlPr>
                  </m:fPr>
                  <m:num>
                    <m:r>
                      <w:rPr>
                        <w:rFonts w:ascii="Cambria Math" w:hAnsi="Cambria Math"/>
                        <w:noProof/>
                        <w:color w:val="000000"/>
                        <w:rPrChange w:id="2414" w:author="Peto" w:date="2018-06-14T07:18:00Z">
                          <w:rPr>
                            <w:rFonts w:ascii="Cambria Math" w:hAnsi="Cambria Math"/>
                            <w:color w:val="000000"/>
                          </w:rPr>
                        </w:rPrChange>
                      </w:rPr>
                      <m:t>8nl</m:t>
                    </m:r>
                  </m:num>
                  <m:den>
                    <m:r>
                      <w:rPr>
                        <w:rFonts w:ascii="Cambria Math" w:hAnsi="Cambria Math"/>
                        <w:noProof/>
                        <w:color w:val="000000"/>
                        <w:rPrChange w:id="2415" w:author="Peto" w:date="2018-06-14T07:18:00Z">
                          <w:rPr>
                            <w:rFonts w:ascii="Cambria Math" w:hAnsi="Cambria Math"/>
                            <w:color w:val="000000"/>
                          </w:rPr>
                        </w:rPrChange>
                      </w:rPr>
                      <m:t>π</m:t>
                    </m:r>
                    <m:sSup>
                      <m:sSupPr>
                        <m:ctrlPr>
                          <w:rPr>
                            <w:rFonts w:ascii="Cambria Math" w:hAnsi="Cambria Math"/>
                            <w:i/>
                            <w:noProof/>
                            <w:color w:val="000000"/>
                          </w:rPr>
                        </m:ctrlPr>
                      </m:sSupPr>
                      <m:e>
                        <m:r>
                          <w:rPr>
                            <w:rFonts w:ascii="Cambria Math" w:hAnsi="Cambria Math"/>
                            <w:noProof/>
                            <w:color w:val="000000"/>
                            <w:rPrChange w:id="2416" w:author="Peto" w:date="2018-06-14T07:18:00Z">
                              <w:rPr>
                                <w:rFonts w:ascii="Cambria Math" w:hAnsi="Cambria Math"/>
                                <w:color w:val="000000"/>
                              </w:rPr>
                            </w:rPrChange>
                          </w:rPr>
                          <m:t>r</m:t>
                        </m:r>
                      </m:e>
                      <m:sup>
                        <m:r>
                          <w:rPr>
                            <w:rFonts w:ascii="Cambria Math" w:hAnsi="Cambria Math"/>
                            <w:noProof/>
                            <w:color w:val="000000"/>
                            <w:rPrChange w:id="2417" w:author="Peto" w:date="2018-06-14T07:18:00Z">
                              <w:rPr>
                                <w:rFonts w:ascii="Cambria Math" w:hAnsi="Cambria Math"/>
                                <w:color w:val="000000"/>
                              </w:rPr>
                            </w:rPrChange>
                          </w:rPr>
                          <m:t>4</m:t>
                        </m:r>
                      </m:sup>
                    </m:sSup>
                  </m:den>
                </m:f>
              </m:oMath>
            </m:oMathPara>
          </w:p>
          <w:p w14:paraId="53D0C40C" w14:textId="77777777" w:rsidR="00CE547F" w:rsidRPr="00A82009" w:rsidRDefault="00CE547F" w:rsidP="00452ADC">
            <w:pPr>
              <w:jc w:val="center"/>
              <w:rPr>
                <w:noProof/>
                <w:color w:val="000000"/>
                <w:rPrChange w:id="2418" w:author="Peto" w:date="2018-06-14T07:18:00Z">
                  <w:rPr>
                    <w:color w:val="000000"/>
                  </w:rPr>
                </w:rPrChange>
              </w:rPr>
            </w:pPr>
          </w:p>
        </w:tc>
        <w:tc>
          <w:tcPr>
            <w:tcW w:w="702" w:type="dxa"/>
            <w:vAlign w:val="center"/>
          </w:tcPr>
          <w:p w14:paraId="0AFDF28E" w14:textId="77777777" w:rsidR="00CE547F" w:rsidRPr="00A82009" w:rsidRDefault="00CE547F" w:rsidP="00452ADC">
            <w:pPr>
              <w:jc w:val="center"/>
              <w:rPr>
                <w:noProof/>
                <w:color w:val="000000"/>
                <w:rPrChange w:id="2419" w:author="Peto" w:date="2018-06-14T07:18:00Z">
                  <w:rPr>
                    <w:color w:val="000000"/>
                  </w:rPr>
                </w:rPrChange>
              </w:rPr>
            </w:pPr>
            <w:r w:rsidRPr="00A82009">
              <w:rPr>
                <w:noProof/>
                <w:color w:val="000000"/>
                <w:rPrChange w:id="2420" w:author="Peto" w:date="2018-06-14T07:18:00Z">
                  <w:rPr>
                    <w:color w:val="000000"/>
                  </w:rPr>
                </w:rPrChange>
              </w:rPr>
              <w:t>(</w:t>
            </w:r>
            <w:bookmarkStart w:id="2421" w:name="odpor"/>
            <w:r w:rsidRPr="00A82009">
              <w:rPr>
                <w:noProof/>
                <w:color w:val="000000"/>
                <w:rPrChange w:id="2422" w:author="Peto" w:date="2018-06-14T07:18:00Z">
                  <w:rPr>
                    <w:color w:val="000000"/>
                  </w:rPr>
                </w:rPrChange>
              </w:rPr>
              <w:fldChar w:fldCharType="begin"/>
            </w:r>
            <w:r w:rsidRPr="00A82009">
              <w:rPr>
                <w:noProof/>
                <w:color w:val="000000"/>
                <w:rPrChange w:id="2423" w:author="Peto" w:date="2018-06-14T07:18:00Z">
                  <w:rPr>
                    <w:color w:val="000000"/>
                  </w:rPr>
                </w:rPrChange>
              </w:rPr>
              <w:instrText xml:space="preserve"> SEQ eq \* MERGEFORMAT </w:instrText>
            </w:r>
            <w:r w:rsidRPr="00A82009">
              <w:rPr>
                <w:noProof/>
                <w:color w:val="000000"/>
                <w:rPrChange w:id="2424" w:author="Peto" w:date="2018-06-14T07:18:00Z">
                  <w:rPr>
                    <w:color w:val="000000"/>
                  </w:rPr>
                </w:rPrChange>
              </w:rPr>
              <w:fldChar w:fldCharType="separate"/>
            </w:r>
            <w:r w:rsidR="00F95B9C" w:rsidRPr="00A82009">
              <w:rPr>
                <w:noProof/>
                <w:color w:val="000000"/>
              </w:rPr>
              <w:t>3</w:t>
            </w:r>
            <w:r w:rsidRPr="00A82009">
              <w:rPr>
                <w:noProof/>
                <w:color w:val="000000"/>
                <w:rPrChange w:id="2425" w:author="Peto" w:date="2018-06-14T07:18:00Z">
                  <w:rPr>
                    <w:color w:val="000000"/>
                  </w:rPr>
                </w:rPrChange>
              </w:rPr>
              <w:fldChar w:fldCharType="end"/>
            </w:r>
            <w:bookmarkEnd w:id="2421"/>
            <w:r w:rsidRPr="00A82009">
              <w:rPr>
                <w:noProof/>
                <w:color w:val="000000"/>
                <w:rPrChange w:id="2426" w:author="Peto" w:date="2018-06-14T07:18:00Z">
                  <w:rPr>
                    <w:color w:val="000000"/>
                  </w:rPr>
                </w:rPrChange>
              </w:rPr>
              <w:t>)</w:t>
            </w:r>
          </w:p>
        </w:tc>
      </w:tr>
    </w:tbl>
    <w:p w14:paraId="2BADF462" w14:textId="7D981781" w:rsidR="00CE547F" w:rsidRPr="00A82009" w:rsidRDefault="00CE547F" w:rsidP="00CE547F">
      <w:pPr>
        <w:rPr>
          <w:noProof/>
          <w:color w:val="000000"/>
          <w:rPrChange w:id="2427" w:author="Peto" w:date="2018-06-14T07:18:00Z">
            <w:rPr>
              <w:color w:val="000000"/>
            </w:rPr>
          </w:rPrChange>
        </w:rPr>
      </w:pPr>
      <w:r w:rsidRPr="00A82009">
        <w:rPr>
          <w:noProof/>
          <w:color w:val="000000"/>
          <w:rPrChange w:id="2428" w:author="Peto" w:date="2018-06-14T07:18:00Z">
            <w:rPr>
              <w:color w:val="000000"/>
            </w:rPr>
          </w:rPrChange>
        </w:rPr>
        <w:t xml:space="preserve">, kde n je viskozita krvi, </w:t>
      </w:r>
      <w:r w:rsidRPr="00A82009">
        <w:rPr>
          <w:i/>
          <w:noProof/>
          <w:color w:val="000000"/>
          <w:rPrChange w:id="2429" w:author="Peto" w:date="2018-06-14T07:18:00Z">
            <w:rPr>
              <w:i/>
              <w:color w:val="000000"/>
            </w:rPr>
          </w:rPrChange>
        </w:rPr>
        <w:t>l</w:t>
      </w:r>
      <w:r w:rsidRPr="00A82009">
        <w:rPr>
          <w:noProof/>
          <w:color w:val="000000"/>
          <w:rPrChange w:id="2430" w:author="Peto" w:date="2018-06-14T07:18:00Z">
            <w:rPr>
              <w:color w:val="000000"/>
            </w:rPr>
          </w:rPrChange>
        </w:rPr>
        <w:t xml:space="preserve"> je dĺžka tuhej tepny a r je polomer tepny. Pre veľký počet neuniformných ciev sa však používa makroskopický odhad periférneho odporu </w:t>
      </w:r>
      <w:r w:rsidRPr="00A82009">
        <w:rPr>
          <w:i/>
          <w:noProof/>
          <w:color w:val="000000"/>
          <w:rPrChange w:id="2431" w:author="Peto" w:date="2018-06-14T07:18:00Z">
            <w:rPr>
              <w:i/>
              <w:color w:val="000000"/>
            </w:rPr>
          </w:rPrChange>
        </w:rPr>
        <w:t xml:space="preserve">R </w:t>
      </w:r>
      <w:r w:rsidRPr="00A82009">
        <w:rPr>
          <w:noProof/>
          <w:color w:val="000000"/>
          <w:rPrChange w:id="2432" w:author="Peto" w:date="2018-06-14T07:18:00Z">
            <w:rPr>
              <w:color w:val="000000"/>
            </w:rPr>
          </w:rPrChange>
        </w:rPr>
        <w:t xml:space="preserve">ako </w:t>
      </w:r>
      <w:r w:rsidRPr="00A82009">
        <w:rPr>
          <w:noProof/>
          <w:color w:val="000000"/>
          <w:rPrChange w:id="2433" w:author="Peto" w:date="2018-06-14T07:18:00Z">
            <w:rPr>
              <w:color w:val="000000"/>
            </w:rPr>
          </w:rPrChange>
        </w:rPr>
        <w:lastRenderedPageBreak/>
        <w:t xml:space="preserve">tlakového arteriálneho gradientu </w:t>
      </w:r>
      <m:oMath>
        <m:sSub>
          <m:sSubPr>
            <m:ctrlPr>
              <w:rPr>
                <w:rFonts w:ascii="Cambria Math" w:hAnsi="Cambria Math"/>
                <w:i/>
                <w:noProof/>
                <w:color w:val="000000"/>
              </w:rPr>
            </m:ctrlPr>
          </m:sSubPr>
          <m:e>
            <m:r>
              <w:rPr>
                <w:rFonts w:ascii="Cambria Math" w:hAnsi="Cambria Math"/>
                <w:noProof/>
                <w:color w:val="000000"/>
                <w:rPrChange w:id="2434" w:author="Peto" w:date="2018-06-14T07:18:00Z">
                  <w:rPr>
                    <w:rFonts w:ascii="Cambria Math" w:hAnsi="Cambria Math"/>
                    <w:color w:val="000000"/>
                  </w:rPr>
                </w:rPrChange>
              </w:rPr>
              <m:t>P</m:t>
            </m:r>
          </m:e>
          <m:sub>
            <m:r>
              <w:rPr>
                <w:rFonts w:ascii="Cambria Math" w:hAnsi="Cambria Math"/>
                <w:noProof/>
                <w:color w:val="000000"/>
                <w:rPrChange w:id="2435" w:author="Peto" w:date="2018-06-14T07:18:00Z">
                  <w:rPr>
                    <w:rFonts w:ascii="Cambria Math" w:hAnsi="Cambria Math"/>
                    <w:color w:val="000000"/>
                  </w:rPr>
                </w:rPrChange>
              </w:rPr>
              <m:t>m</m:t>
            </m:r>
          </m:sub>
        </m:sSub>
      </m:oMath>
      <w:r w:rsidRPr="00A82009">
        <w:rPr>
          <w:noProof/>
          <w:color w:val="000000"/>
          <w:rPrChange w:id="2436" w:author="Peto" w:date="2018-06-14T07:18:00Z">
            <w:rPr>
              <w:color w:val="000000"/>
            </w:rPr>
          </w:rPrChange>
        </w:rPr>
        <w:t xml:space="preserve">a minútového objemového toku </w:t>
      </w:r>
      <w:r w:rsidRPr="00A82009">
        <w:rPr>
          <w:i/>
          <w:noProof/>
          <w:color w:val="000000"/>
          <w:rPrChange w:id="2437" w:author="Peto" w:date="2018-06-14T07:18:00Z">
            <w:rPr>
              <w:i/>
              <w:color w:val="000000"/>
            </w:rPr>
          </w:rPrChange>
        </w:rPr>
        <w:t xml:space="preserve">CO. </w:t>
      </w:r>
      <w:r w:rsidRPr="00A82009">
        <w:rPr>
          <w:noProof/>
          <w:color w:val="000000"/>
          <w:rPrChange w:id="2438" w:author="Peto" w:date="2018-06-14T07:18:00Z">
            <w:rPr>
              <w:color w:val="000000"/>
            </w:rPr>
          </w:rPrChange>
        </w:rPr>
        <w:t>Rovnica (</w:t>
      </w:r>
      <w:r w:rsidRPr="00A82009">
        <w:rPr>
          <w:noProof/>
          <w:color w:val="000000"/>
          <w:rPrChange w:id="2439" w:author="Peto" w:date="2018-06-14T07:18:00Z">
            <w:rPr>
              <w:color w:val="000000"/>
            </w:rPr>
          </w:rPrChange>
        </w:rPr>
        <w:fldChar w:fldCharType="begin"/>
      </w:r>
      <w:r w:rsidRPr="00A82009">
        <w:rPr>
          <w:noProof/>
          <w:color w:val="000000"/>
          <w:rPrChange w:id="2440" w:author="Peto" w:date="2018-06-14T07:18:00Z">
            <w:rPr>
              <w:color w:val="000000"/>
            </w:rPr>
          </w:rPrChange>
        </w:rPr>
        <w:instrText xml:space="preserve"> REF odpor2 \h </w:instrText>
      </w:r>
      <w:r w:rsidRPr="00A82009">
        <w:rPr>
          <w:noProof/>
          <w:color w:val="000000"/>
          <w:rPrChange w:id="2441" w:author="Peto" w:date="2018-06-14T07:18:00Z">
            <w:rPr>
              <w:noProof/>
              <w:color w:val="000000"/>
            </w:rPr>
          </w:rPrChange>
        </w:rPr>
      </w:r>
      <w:r w:rsidRPr="00A82009">
        <w:rPr>
          <w:noProof/>
          <w:color w:val="000000"/>
          <w:rPrChange w:id="2442" w:author="Peto" w:date="2018-06-14T07:18:00Z">
            <w:rPr>
              <w:color w:val="000000"/>
            </w:rPr>
          </w:rPrChange>
        </w:rPr>
        <w:fldChar w:fldCharType="separate"/>
      </w:r>
      <w:r w:rsidR="00F95B9C" w:rsidRPr="00A82009">
        <w:rPr>
          <w:noProof/>
          <w:color w:val="000000"/>
        </w:rPr>
        <w:t>4</w:t>
      </w:r>
      <w:r w:rsidRPr="00A82009">
        <w:rPr>
          <w:noProof/>
          <w:color w:val="000000"/>
          <w:rPrChange w:id="2443" w:author="Peto" w:date="2018-06-14T07:18:00Z">
            <w:rPr>
              <w:color w:val="000000"/>
            </w:rPr>
          </w:rPrChange>
        </w:rPr>
        <w:fldChar w:fldCharType="end"/>
      </w:r>
      <w:r w:rsidRPr="00A82009">
        <w:rPr>
          <w:noProof/>
          <w:color w:val="000000"/>
          <w:rPrChange w:id="2444" w:author="Peto" w:date="2018-06-14T07:18:00Z">
            <w:rPr>
              <w:color w:val="000000"/>
            </w:rPr>
          </w:rPrChange>
        </w:rPr>
        <w:t>) udáva makroskopický odhad periférneho odporu</w:t>
      </w:r>
      <w:r w:rsidRPr="00A82009">
        <w:rPr>
          <w:noProof/>
          <w:color w:val="000000"/>
          <w:rPrChange w:id="2445" w:author="Peto" w:date="2018-06-14T07:18:00Z">
            <w:rPr>
              <w:color w:val="000000"/>
            </w:rPr>
          </w:rPrChange>
        </w:rPr>
        <w:fldChar w:fldCharType="begin"/>
      </w:r>
      <w:r w:rsidR="00AD692D" w:rsidRPr="00A82009">
        <w:rPr>
          <w:noProof/>
          <w:color w:val="000000"/>
          <w:rPrChange w:id="2446" w:author="Peto" w:date="2018-06-14T07:18:00Z">
            <w:rPr>
              <w:color w:val="000000"/>
            </w:rPr>
          </w:rPrChange>
        </w:rPr>
        <w:instrText xml:space="preserve"> ADDIN EN.CITE &lt;EndNote&gt;&lt;Cite&gt;&lt;Author&gt;BINDER&lt;/Author&gt;&lt;Year&gt;2009&lt;/Year&gt;&lt;IDText&gt;Průběh pulsní vlny v závislosti na elasticitě cévního systému na arteria radialis &lt;/IDText&gt;&lt;DisplayText&gt;&lt;style face="superscript"&gt;13&lt;/style&gt;&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82009">
        <w:rPr>
          <w:noProof/>
          <w:color w:val="000000"/>
          <w:rPrChange w:id="2447" w:author="Peto" w:date="2018-06-14T07:18:00Z">
            <w:rPr>
              <w:color w:val="000000"/>
            </w:rPr>
          </w:rPrChange>
        </w:rPr>
        <w:fldChar w:fldCharType="separate"/>
      </w:r>
      <w:r w:rsidR="00AD692D" w:rsidRPr="00A82009">
        <w:rPr>
          <w:noProof/>
          <w:color w:val="000000"/>
          <w:vertAlign w:val="superscript"/>
        </w:rPr>
        <w:t>13</w:t>
      </w:r>
      <w:r w:rsidRPr="00A82009">
        <w:rPr>
          <w:noProof/>
          <w:color w:val="000000"/>
          <w:rPrChange w:id="2448" w:author="Peto" w:date="2018-06-14T07:18:00Z">
            <w:rPr>
              <w:color w:val="000000"/>
            </w:rPr>
          </w:rPrChange>
        </w:rPr>
        <w:fldChar w:fldCharType="end"/>
      </w:r>
      <w:r w:rsidRPr="00A82009">
        <w:rPr>
          <w:noProof/>
          <w:color w:val="000000"/>
          <w:rPrChange w:id="2449" w:author="Peto" w:date="2018-06-14T07:18:00Z">
            <w:rPr>
              <w:color w:val="000000"/>
            </w:rPr>
          </w:rPrChange>
        </w:rPr>
        <w:t>.</w:t>
      </w:r>
    </w:p>
    <w:p w14:paraId="4B85287F" w14:textId="77777777" w:rsidR="00CE547F" w:rsidRPr="00A82009" w:rsidRDefault="00CE547F" w:rsidP="00CE547F">
      <w:pPr>
        <w:rPr>
          <w:noProof/>
          <w:color w:val="000000"/>
          <w:rPrChange w:id="2450"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67F589A" w14:textId="77777777" w:rsidTr="00452ADC">
        <w:tc>
          <w:tcPr>
            <w:tcW w:w="704" w:type="dxa"/>
          </w:tcPr>
          <w:p w14:paraId="4E6F6242" w14:textId="77777777" w:rsidR="00CE547F" w:rsidRPr="00A82009" w:rsidRDefault="00CE547F" w:rsidP="00452ADC">
            <w:pPr>
              <w:jc w:val="center"/>
              <w:rPr>
                <w:noProof/>
                <w:color w:val="000000"/>
                <w:rPrChange w:id="2451" w:author="Peto" w:date="2018-06-14T07:18:00Z">
                  <w:rPr>
                    <w:color w:val="000000"/>
                  </w:rPr>
                </w:rPrChange>
              </w:rPr>
            </w:pPr>
          </w:p>
        </w:tc>
        <w:tc>
          <w:tcPr>
            <w:tcW w:w="7088" w:type="dxa"/>
            <w:vAlign w:val="center"/>
          </w:tcPr>
          <w:p w14:paraId="22195AD1" w14:textId="77777777" w:rsidR="00CE547F" w:rsidRPr="00A82009" w:rsidRDefault="00CE547F" w:rsidP="00452ADC">
            <w:pPr>
              <w:jc w:val="center"/>
              <w:rPr>
                <w:noProof/>
                <w:color w:val="000000"/>
                <w:rPrChange w:id="2452" w:author="Peto" w:date="2018-06-14T07:18:00Z">
                  <w:rPr>
                    <w:color w:val="000000"/>
                  </w:rPr>
                </w:rPrChange>
              </w:rPr>
            </w:pPr>
            <m:oMathPara>
              <m:oMath>
                <m:r>
                  <w:rPr>
                    <w:rFonts w:ascii="Cambria Math" w:hAnsi="Cambria Math"/>
                    <w:noProof/>
                    <w:color w:val="000000"/>
                    <w:rPrChange w:id="2453" w:author="Peto" w:date="2018-06-14T07:18:00Z">
                      <w:rPr>
                        <w:rFonts w:ascii="Cambria Math" w:hAnsi="Cambria Math"/>
                        <w:color w:val="000000"/>
                      </w:rPr>
                    </w:rPrChange>
                  </w:rPr>
                  <m:t>R=</m:t>
                </m:r>
                <m:f>
                  <m:fPr>
                    <m:ctrlPr>
                      <w:rPr>
                        <w:rFonts w:ascii="Cambria Math" w:hAnsi="Cambria Math"/>
                        <w:i/>
                        <w:noProof/>
                        <w:color w:val="000000"/>
                      </w:rPr>
                    </m:ctrlPr>
                  </m:fPr>
                  <m:num>
                    <m:sSub>
                      <m:sSubPr>
                        <m:ctrlPr>
                          <w:rPr>
                            <w:rFonts w:ascii="Cambria Math" w:hAnsi="Cambria Math"/>
                            <w:i/>
                            <w:noProof/>
                            <w:color w:val="000000"/>
                          </w:rPr>
                        </m:ctrlPr>
                      </m:sSubPr>
                      <m:e>
                        <m:r>
                          <w:rPr>
                            <w:rFonts w:ascii="Cambria Math" w:hAnsi="Cambria Math"/>
                            <w:noProof/>
                            <w:color w:val="000000"/>
                            <w:rPrChange w:id="2454" w:author="Peto" w:date="2018-06-14T07:18:00Z">
                              <w:rPr>
                                <w:rFonts w:ascii="Cambria Math" w:hAnsi="Cambria Math"/>
                                <w:color w:val="000000"/>
                              </w:rPr>
                            </w:rPrChange>
                          </w:rPr>
                          <m:t>P</m:t>
                        </m:r>
                      </m:e>
                      <m:sub>
                        <m:r>
                          <w:rPr>
                            <w:rFonts w:ascii="Cambria Math" w:hAnsi="Cambria Math"/>
                            <w:noProof/>
                            <w:color w:val="000000"/>
                            <w:rPrChange w:id="2455" w:author="Peto" w:date="2018-06-14T07:18:00Z">
                              <w:rPr>
                                <w:rFonts w:ascii="Cambria Math" w:hAnsi="Cambria Math"/>
                                <w:color w:val="000000"/>
                              </w:rPr>
                            </w:rPrChange>
                          </w:rPr>
                          <m:t>m</m:t>
                        </m:r>
                      </m:sub>
                    </m:sSub>
                  </m:num>
                  <m:den>
                    <m:r>
                      <w:rPr>
                        <w:rFonts w:ascii="Cambria Math" w:hAnsi="Cambria Math"/>
                        <w:noProof/>
                        <w:color w:val="000000"/>
                        <w:rPrChange w:id="2456" w:author="Peto" w:date="2018-06-14T07:18:00Z">
                          <w:rPr>
                            <w:rFonts w:ascii="Cambria Math" w:hAnsi="Cambria Math"/>
                            <w:color w:val="000000"/>
                          </w:rPr>
                        </w:rPrChange>
                      </w:rPr>
                      <m:t>CO</m:t>
                    </m:r>
                  </m:den>
                </m:f>
              </m:oMath>
            </m:oMathPara>
          </w:p>
        </w:tc>
        <w:tc>
          <w:tcPr>
            <w:tcW w:w="702" w:type="dxa"/>
            <w:vAlign w:val="center"/>
          </w:tcPr>
          <w:p w14:paraId="41BDB96D" w14:textId="77777777" w:rsidR="00CE547F" w:rsidRPr="00A82009" w:rsidRDefault="00CE547F" w:rsidP="00452ADC">
            <w:pPr>
              <w:jc w:val="center"/>
              <w:rPr>
                <w:noProof/>
                <w:color w:val="000000"/>
                <w:rPrChange w:id="2457" w:author="Peto" w:date="2018-06-14T07:18:00Z">
                  <w:rPr>
                    <w:color w:val="000000"/>
                  </w:rPr>
                </w:rPrChange>
              </w:rPr>
            </w:pPr>
            <w:r w:rsidRPr="00A82009">
              <w:rPr>
                <w:noProof/>
                <w:color w:val="000000"/>
                <w:rPrChange w:id="2458" w:author="Peto" w:date="2018-06-14T07:18:00Z">
                  <w:rPr>
                    <w:color w:val="000000"/>
                  </w:rPr>
                </w:rPrChange>
              </w:rPr>
              <w:t>(</w:t>
            </w:r>
            <w:bookmarkStart w:id="2459" w:name="odpor2"/>
            <w:r w:rsidRPr="00A82009">
              <w:rPr>
                <w:noProof/>
                <w:color w:val="000000"/>
                <w:rPrChange w:id="2460" w:author="Peto" w:date="2018-06-14T07:18:00Z">
                  <w:rPr>
                    <w:color w:val="000000"/>
                  </w:rPr>
                </w:rPrChange>
              </w:rPr>
              <w:fldChar w:fldCharType="begin"/>
            </w:r>
            <w:r w:rsidRPr="00A82009">
              <w:rPr>
                <w:noProof/>
                <w:color w:val="000000"/>
                <w:rPrChange w:id="2461" w:author="Peto" w:date="2018-06-14T07:18:00Z">
                  <w:rPr>
                    <w:color w:val="000000"/>
                  </w:rPr>
                </w:rPrChange>
              </w:rPr>
              <w:instrText xml:space="preserve"> SEQ eq \* MERGEFORMAT </w:instrText>
            </w:r>
            <w:r w:rsidRPr="00A82009">
              <w:rPr>
                <w:noProof/>
                <w:color w:val="000000"/>
                <w:rPrChange w:id="2462" w:author="Peto" w:date="2018-06-14T07:18:00Z">
                  <w:rPr>
                    <w:color w:val="000000"/>
                  </w:rPr>
                </w:rPrChange>
              </w:rPr>
              <w:fldChar w:fldCharType="separate"/>
            </w:r>
            <w:r w:rsidR="00F95B9C" w:rsidRPr="00A82009">
              <w:rPr>
                <w:noProof/>
                <w:color w:val="000000"/>
              </w:rPr>
              <w:t>4</w:t>
            </w:r>
            <w:r w:rsidRPr="00A82009">
              <w:rPr>
                <w:noProof/>
                <w:color w:val="000000"/>
                <w:rPrChange w:id="2463" w:author="Peto" w:date="2018-06-14T07:18:00Z">
                  <w:rPr>
                    <w:color w:val="000000"/>
                  </w:rPr>
                </w:rPrChange>
              </w:rPr>
              <w:fldChar w:fldCharType="end"/>
            </w:r>
            <w:bookmarkEnd w:id="2459"/>
            <w:r w:rsidRPr="00A82009">
              <w:rPr>
                <w:noProof/>
                <w:color w:val="000000"/>
                <w:rPrChange w:id="2464" w:author="Peto" w:date="2018-06-14T07:18:00Z">
                  <w:rPr>
                    <w:color w:val="000000"/>
                  </w:rPr>
                </w:rPrChange>
              </w:rPr>
              <w:t>)</w:t>
            </w:r>
          </w:p>
        </w:tc>
      </w:tr>
    </w:tbl>
    <w:p w14:paraId="7E76C2CA" w14:textId="77777777" w:rsidR="00CE547F" w:rsidRPr="00A82009" w:rsidRDefault="00CE547F" w:rsidP="00CE547F">
      <w:pPr>
        <w:pStyle w:val="Nadpis3"/>
        <w:rPr>
          <w:noProof/>
          <w:rPrChange w:id="2465" w:author="Peto" w:date="2018-06-14T07:18:00Z">
            <w:rPr/>
          </w:rPrChange>
        </w:rPr>
      </w:pPr>
      <w:bookmarkStart w:id="2466" w:name="_Toc516413205"/>
      <w:r w:rsidRPr="00A82009">
        <w:rPr>
          <w:noProof/>
          <w:rPrChange w:id="2467" w:author="Peto" w:date="2018-06-14T07:18:00Z">
            <w:rPr/>
          </w:rPrChange>
        </w:rPr>
        <w:t>Intertancia krvi</w:t>
      </w:r>
      <w:bookmarkEnd w:id="2466"/>
    </w:p>
    <w:p w14:paraId="2D1BBE17" w14:textId="77777777" w:rsidR="00CE547F" w:rsidRPr="00A82009" w:rsidRDefault="00CE547F" w:rsidP="00CE547F">
      <w:pPr>
        <w:rPr>
          <w:noProof/>
          <w:rPrChange w:id="2468" w:author="Peto" w:date="2018-06-14T07:18:00Z">
            <w:rPr/>
          </w:rPrChange>
        </w:rPr>
      </w:pPr>
      <w:r w:rsidRPr="00A82009">
        <w:rPr>
          <w:noProof/>
          <w:rPrChange w:id="2469" w:author="Peto" w:date="2018-06-14T07:18:00Z">
            <w:rPr/>
          </w:rPrChange>
        </w:rPr>
        <w:t xml:space="preserve">Intertancia </w:t>
      </w:r>
      <w:r w:rsidRPr="00A82009">
        <w:rPr>
          <w:i/>
          <w:noProof/>
          <w:rPrChange w:id="2470" w:author="Peto" w:date="2018-06-14T07:18:00Z">
            <w:rPr>
              <w:i/>
            </w:rPr>
          </w:rPrChange>
        </w:rPr>
        <w:t xml:space="preserve">L </w:t>
      </w:r>
      <w:r w:rsidRPr="00A82009">
        <w:rPr>
          <w:noProof/>
          <w:rPrChange w:id="2471" w:author="Peto" w:date="2018-06-14T07:18:00Z">
            <w:rPr/>
          </w:rPrChange>
        </w:rPr>
        <w:t>popisuje zotrvačnosť toku krvi v cievach. Zachytáva pokles tlaku v tepne na základe veľkosti zmeny toku krvi, ako ukazuje rovnica (</w:t>
      </w:r>
      <w:r w:rsidRPr="00A82009">
        <w:rPr>
          <w:noProof/>
          <w:rPrChange w:id="2472" w:author="Peto" w:date="2018-06-14T07:18:00Z">
            <w:rPr/>
          </w:rPrChange>
        </w:rPr>
        <w:fldChar w:fldCharType="begin"/>
      </w:r>
      <w:r w:rsidRPr="00A82009">
        <w:rPr>
          <w:noProof/>
          <w:rPrChange w:id="2473" w:author="Peto" w:date="2018-06-14T07:18:00Z">
            <w:rPr/>
          </w:rPrChange>
        </w:rPr>
        <w:instrText xml:space="preserve"> REF intertancia \h </w:instrText>
      </w:r>
      <w:r w:rsidRPr="00A82009">
        <w:rPr>
          <w:noProof/>
          <w:rPrChange w:id="2474" w:author="Peto" w:date="2018-06-14T07:18:00Z">
            <w:rPr>
              <w:noProof/>
            </w:rPr>
          </w:rPrChange>
        </w:rPr>
      </w:r>
      <w:r w:rsidRPr="00A82009">
        <w:rPr>
          <w:noProof/>
          <w:rPrChange w:id="2475" w:author="Peto" w:date="2018-06-14T07:18:00Z">
            <w:rPr/>
          </w:rPrChange>
        </w:rPr>
        <w:fldChar w:fldCharType="separate"/>
      </w:r>
      <w:r w:rsidR="00F95B9C" w:rsidRPr="00A82009">
        <w:rPr>
          <w:noProof/>
          <w:color w:val="000000"/>
        </w:rPr>
        <w:t>5</w:t>
      </w:r>
      <w:r w:rsidRPr="00A82009">
        <w:rPr>
          <w:noProof/>
          <w:rPrChange w:id="2476" w:author="Peto" w:date="2018-06-14T07:18:00Z">
            <w:rPr/>
          </w:rPrChange>
        </w:rPr>
        <w:fldChar w:fldCharType="end"/>
      </w:r>
      <w:r w:rsidRPr="00A82009">
        <w:rPr>
          <w:noProof/>
          <w:rPrChange w:id="2477" w:author="Peto" w:date="2018-06-14T07:18:00Z">
            <w:rPr/>
          </w:rPrChange>
        </w:rPr>
        <w:t>).</w:t>
      </w:r>
    </w:p>
    <w:p w14:paraId="1C5831D4" w14:textId="77777777" w:rsidR="00CE547F" w:rsidRPr="00A82009" w:rsidRDefault="00CE547F" w:rsidP="00CE547F">
      <w:pPr>
        <w:rPr>
          <w:noProof/>
          <w:rPrChange w:id="2478"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92E5E9B" w14:textId="77777777" w:rsidTr="00452ADC">
        <w:tc>
          <w:tcPr>
            <w:tcW w:w="704" w:type="dxa"/>
          </w:tcPr>
          <w:p w14:paraId="7E7C51B4" w14:textId="77777777" w:rsidR="00CE547F" w:rsidRPr="00A82009" w:rsidRDefault="00CE547F" w:rsidP="00452ADC">
            <w:pPr>
              <w:jc w:val="center"/>
              <w:rPr>
                <w:noProof/>
                <w:color w:val="000000"/>
                <w:rPrChange w:id="2479" w:author="Peto" w:date="2018-06-14T07:18:00Z">
                  <w:rPr>
                    <w:color w:val="000000"/>
                  </w:rPr>
                </w:rPrChange>
              </w:rPr>
            </w:pPr>
          </w:p>
        </w:tc>
        <w:tc>
          <w:tcPr>
            <w:tcW w:w="7088" w:type="dxa"/>
            <w:vAlign w:val="center"/>
          </w:tcPr>
          <w:p w14:paraId="02574F5F" w14:textId="77777777" w:rsidR="00CE547F" w:rsidRPr="00A82009" w:rsidRDefault="00CE547F" w:rsidP="00452ADC">
            <w:pPr>
              <w:rPr>
                <w:noProof/>
                <w:rPrChange w:id="2480" w:author="Peto" w:date="2018-06-14T07:18:00Z">
                  <w:rPr/>
                </w:rPrChange>
              </w:rPr>
            </w:pPr>
            <m:oMathPara>
              <m:oMath>
                <m:r>
                  <w:rPr>
                    <w:rFonts w:ascii="Cambria Math" w:hAnsi="Cambria Math"/>
                    <w:noProof/>
                    <w:color w:val="000000"/>
                    <w:rPrChange w:id="2481" w:author="Peto" w:date="2018-06-14T07:18:00Z">
                      <w:rPr>
                        <w:rFonts w:ascii="Cambria Math" w:hAnsi="Cambria Math"/>
                        <w:color w:val="000000"/>
                      </w:rPr>
                    </w:rPrChange>
                  </w:rPr>
                  <m:t>∆P=L</m:t>
                </m:r>
                <m:f>
                  <m:fPr>
                    <m:ctrlPr>
                      <w:rPr>
                        <w:rFonts w:ascii="Cambria Math" w:hAnsi="Cambria Math"/>
                        <w:i/>
                        <w:noProof/>
                        <w:color w:val="000000"/>
                      </w:rPr>
                    </m:ctrlPr>
                  </m:fPr>
                  <m:num>
                    <m:r>
                      <w:rPr>
                        <w:rFonts w:ascii="Cambria Math" w:hAnsi="Cambria Math"/>
                        <w:noProof/>
                        <w:color w:val="000000"/>
                        <w:rPrChange w:id="2482" w:author="Peto" w:date="2018-06-14T07:18:00Z">
                          <w:rPr>
                            <w:rFonts w:ascii="Cambria Math" w:hAnsi="Cambria Math"/>
                            <w:color w:val="000000"/>
                          </w:rPr>
                        </w:rPrChange>
                      </w:rPr>
                      <m:t>dQ(t)</m:t>
                    </m:r>
                  </m:num>
                  <m:den>
                    <m:r>
                      <w:rPr>
                        <w:rFonts w:ascii="Cambria Math" w:hAnsi="Cambria Math"/>
                        <w:noProof/>
                        <w:color w:val="000000"/>
                        <w:rPrChange w:id="2483" w:author="Peto" w:date="2018-06-14T07:18:00Z">
                          <w:rPr>
                            <w:rFonts w:ascii="Cambria Math" w:hAnsi="Cambria Math"/>
                            <w:color w:val="000000"/>
                          </w:rPr>
                        </w:rPrChange>
                      </w:rPr>
                      <m:t>dt</m:t>
                    </m:r>
                  </m:den>
                </m:f>
                <m:r>
                  <w:rPr>
                    <w:rFonts w:ascii="Cambria Math" w:hAnsi="Cambria Math"/>
                    <w:noProof/>
                    <w:color w:val="000000"/>
                    <w:rPrChange w:id="2484" w:author="Peto" w:date="2018-06-14T07:18:00Z">
                      <w:rPr>
                        <w:rFonts w:ascii="Cambria Math" w:hAnsi="Cambria Math"/>
                        <w:color w:val="000000"/>
                      </w:rPr>
                    </w:rPrChange>
                  </w:rPr>
                  <m:t xml:space="preserve"> kde L=</m:t>
                </m:r>
                <m:f>
                  <m:fPr>
                    <m:ctrlPr>
                      <w:rPr>
                        <w:rFonts w:ascii="Cambria Math" w:hAnsi="Cambria Math"/>
                        <w:i/>
                        <w:noProof/>
                        <w:color w:val="000000"/>
                      </w:rPr>
                    </m:ctrlPr>
                  </m:fPr>
                  <m:num>
                    <m:r>
                      <w:rPr>
                        <w:rFonts w:ascii="Cambria Math" w:hAnsi="Cambria Math"/>
                        <w:noProof/>
                        <w:color w:val="000000"/>
                        <w:rPrChange w:id="2485" w:author="Peto" w:date="2018-06-14T07:18:00Z">
                          <w:rPr>
                            <w:rFonts w:ascii="Cambria Math" w:hAnsi="Cambria Math"/>
                            <w:color w:val="000000"/>
                          </w:rPr>
                        </w:rPrChange>
                      </w:rPr>
                      <m:t>⍴l</m:t>
                    </m:r>
                  </m:num>
                  <m:den>
                    <m:r>
                      <w:rPr>
                        <w:rFonts w:ascii="Cambria Math" w:hAnsi="Cambria Math"/>
                        <w:noProof/>
                        <w:color w:val="000000"/>
                        <w:rPrChange w:id="2486" w:author="Peto" w:date="2018-06-14T07:18:00Z">
                          <w:rPr>
                            <w:rFonts w:ascii="Cambria Math" w:hAnsi="Cambria Math"/>
                            <w:color w:val="000000"/>
                          </w:rPr>
                        </w:rPrChange>
                      </w:rPr>
                      <m:t>π</m:t>
                    </m:r>
                    <m:sSup>
                      <m:sSupPr>
                        <m:ctrlPr>
                          <w:rPr>
                            <w:rFonts w:ascii="Cambria Math" w:hAnsi="Cambria Math"/>
                            <w:i/>
                            <w:noProof/>
                            <w:color w:val="000000"/>
                          </w:rPr>
                        </m:ctrlPr>
                      </m:sSupPr>
                      <m:e>
                        <m:r>
                          <w:rPr>
                            <w:rFonts w:ascii="Cambria Math" w:hAnsi="Cambria Math"/>
                            <w:noProof/>
                            <w:color w:val="000000"/>
                            <w:rPrChange w:id="2487" w:author="Peto" w:date="2018-06-14T07:18:00Z">
                              <w:rPr>
                                <w:rFonts w:ascii="Cambria Math" w:hAnsi="Cambria Math"/>
                                <w:color w:val="000000"/>
                              </w:rPr>
                            </w:rPrChange>
                          </w:rPr>
                          <m:t>r</m:t>
                        </m:r>
                      </m:e>
                      <m:sup>
                        <m:r>
                          <w:rPr>
                            <w:rFonts w:ascii="Cambria Math" w:hAnsi="Cambria Math"/>
                            <w:noProof/>
                            <w:color w:val="000000"/>
                            <w:rPrChange w:id="2488" w:author="Peto" w:date="2018-06-14T07:18:00Z">
                              <w:rPr>
                                <w:rFonts w:ascii="Cambria Math" w:hAnsi="Cambria Math"/>
                                <w:color w:val="000000"/>
                              </w:rPr>
                            </w:rPrChange>
                          </w:rPr>
                          <m:t>2</m:t>
                        </m:r>
                      </m:sup>
                    </m:sSup>
                  </m:den>
                </m:f>
              </m:oMath>
            </m:oMathPara>
          </w:p>
          <w:p w14:paraId="6A8C8F0E" w14:textId="77777777" w:rsidR="00CE547F" w:rsidRPr="00A82009" w:rsidRDefault="00CE547F" w:rsidP="00452ADC">
            <w:pPr>
              <w:jc w:val="center"/>
              <w:rPr>
                <w:noProof/>
                <w:color w:val="000000"/>
                <w:rPrChange w:id="2489" w:author="Peto" w:date="2018-06-14T07:18:00Z">
                  <w:rPr>
                    <w:color w:val="000000"/>
                  </w:rPr>
                </w:rPrChange>
              </w:rPr>
            </w:pPr>
          </w:p>
        </w:tc>
        <w:tc>
          <w:tcPr>
            <w:tcW w:w="702" w:type="dxa"/>
            <w:vAlign w:val="center"/>
          </w:tcPr>
          <w:p w14:paraId="2D58F7FD" w14:textId="77777777" w:rsidR="00CE547F" w:rsidRPr="00A82009" w:rsidRDefault="00CE547F" w:rsidP="00452ADC">
            <w:pPr>
              <w:jc w:val="center"/>
              <w:rPr>
                <w:noProof/>
                <w:color w:val="000000"/>
                <w:rPrChange w:id="2490" w:author="Peto" w:date="2018-06-14T07:18:00Z">
                  <w:rPr>
                    <w:color w:val="000000"/>
                  </w:rPr>
                </w:rPrChange>
              </w:rPr>
            </w:pPr>
            <w:r w:rsidRPr="00A82009">
              <w:rPr>
                <w:noProof/>
                <w:color w:val="000000"/>
                <w:rPrChange w:id="2491" w:author="Peto" w:date="2018-06-14T07:18:00Z">
                  <w:rPr>
                    <w:color w:val="000000"/>
                  </w:rPr>
                </w:rPrChange>
              </w:rPr>
              <w:t>(</w:t>
            </w:r>
            <w:bookmarkStart w:id="2492" w:name="intertancia"/>
            <w:r w:rsidRPr="00A82009">
              <w:rPr>
                <w:noProof/>
                <w:color w:val="000000"/>
                <w:rPrChange w:id="2493" w:author="Peto" w:date="2018-06-14T07:18:00Z">
                  <w:rPr>
                    <w:color w:val="000000"/>
                  </w:rPr>
                </w:rPrChange>
              </w:rPr>
              <w:fldChar w:fldCharType="begin"/>
            </w:r>
            <w:r w:rsidRPr="00A82009">
              <w:rPr>
                <w:noProof/>
                <w:color w:val="000000"/>
                <w:rPrChange w:id="2494" w:author="Peto" w:date="2018-06-14T07:18:00Z">
                  <w:rPr>
                    <w:color w:val="000000"/>
                  </w:rPr>
                </w:rPrChange>
              </w:rPr>
              <w:instrText xml:space="preserve"> SEQ eq \* MERGEFORMAT </w:instrText>
            </w:r>
            <w:r w:rsidRPr="00A82009">
              <w:rPr>
                <w:noProof/>
                <w:color w:val="000000"/>
                <w:rPrChange w:id="2495" w:author="Peto" w:date="2018-06-14T07:18:00Z">
                  <w:rPr>
                    <w:color w:val="000000"/>
                  </w:rPr>
                </w:rPrChange>
              </w:rPr>
              <w:fldChar w:fldCharType="separate"/>
            </w:r>
            <w:r w:rsidR="00F95B9C" w:rsidRPr="00A82009">
              <w:rPr>
                <w:noProof/>
                <w:color w:val="000000"/>
              </w:rPr>
              <w:t>5</w:t>
            </w:r>
            <w:r w:rsidRPr="00A82009">
              <w:rPr>
                <w:noProof/>
                <w:color w:val="000000"/>
                <w:rPrChange w:id="2496" w:author="Peto" w:date="2018-06-14T07:18:00Z">
                  <w:rPr>
                    <w:color w:val="000000"/>
                  </w:rPr>
                </w:rPrChange>
              </w:rPr>
              <w:fldChar w:fldCharType="end"/>
            </w:r>
            <w:bookmarkEnd w:id="2492"/>
            <w:r w:rsidRPr="00A82009">
              <w:rPr>
                <w:noProof/>
                <w:color w:val="000000"/>
                <w:rPrChange w:id="2497" w:author="Peto" w:date="2018-06-14T07:18:00Z">
                  <w:rPr>
                    <w:color w:val="000000"/>
                  </w:rPr>
                </w:rPrChange>
              </w:rPr>
              <w:t>)</w:t>
            </w:r>
          </w:p>
        </w:tc>
      </w:tr>
    </w:tbl>
    <w:p w14:paraId="12F034E8" w14:textId="2693B779" w:rsidR="00CE547F" w:rsidRPr="00A82009" w:rsidRDefault="00CE547F" w:rsidP="00CE547F">
      <w:pPr>
        <w:rPr>
          <w:noProof/>
          <w:color w:val="000000"/>
          <w:rPrChange w:id="2498" w:author="Peto" w:date="2018-06-14T07:18:00Z">
            <w:rPr>
              <w:color w:val="000000"/>
            </w:rPr>
          </w:rPrChange>
        </w:rPr>
      </w:pPr>
      <w:r w:rsidRPr="00A82009">
        <w:rPr>
          <w:noProof/>
          <w:color w:val="000000"/>
          <w:rPrChange w:id="2499" w:author="Peto" w:date="2018-06-14T07:18:00Z">
            <w:rPr>
              <w:color w:val="000000"/>
            </w:rPr>
          </w:rPrChange>
        </w:rPr>
        <w:t xml:space="preserve">Kde </w:t>
      </w:r>
      <m:oMath>
        <m:r>
          <w:rPr>
            <w:rFonts w:ascii="Cambria Math" w:hAnsi="Cambria Math"/>
            <w:noProof/>
            <w:color w:val="000000"/>
            <w:rPrChange w:id="2500" w:author="Peto" w:date="2018-06-14T07:18:00Z">
              <w:rPr>
                <w:rFonts w:ascii="Cambria Math" w:hAnsi="Cambria Math"/>
                <w:color w:val="000000"/>
              </w:rPr>
            </w:rPrChange>
          </w:rPr>
          <m:t>Q(t)</m:t>
        </m:r>
      </m:oMath>
      <w:r w:rsidRPr="00A82009">
        <w:rPr>
          <w:noProof/>
          <w:color w:val="000000"/>
          <w:rPrChange w:id="2501" w:author="Peto" w:date="2018-06-14T07:18:00Z">
            <w:rPr>
              <w:color w:val="000000"/>
            </w:rPr>
          </w:rPrChange>
        </w:rPr>
        <w:t xml:space="preserve"> je tok krvi, </w:t>
      </w:r>
      <m:oMath>
        <m:r>
          <w:rPr>
            <w:rFonts w:ascii="Cambria Math" w:hAnsi="Cambria Math"/>
            <w:noProof/>
            <w:color w:val="000000"/>
            <w:rPrChange w:id="2502" w:author="Peto" w:date="2018-06-14T07:18:00Z">
              <w:rPr>
                <w:rFonts w:ascii="Cambria Math" w:hAnsi="Cambria Math"/>
                <w:color w:val="000000"/>
              </w:rPr>
            </w:rPrChange>
          </w:rPr>
          <m:t>∆P</m:t>
        </m:r>
      </m:oMath>
      <w:r w:rsidRPr="00A82009">
        <w:rPr>
          <w:noProof/>
          <w:color w:val="000000"/>
          <w:rPrChange w:id="2503" w:author="Peto" w:date="2018-06-14T07:18:00Z">
            <w:rPr>
              <w:color w:val="000000"/>
            </w:rPr>
          </w:rPrChange>
        </w:rPr>
        <w:t xml:space="preserve"> je pokles tlaku, r je polomer tepny, </w:t>
      </w:r>
      <w:r w:rsidRPr="00A82009">
        <w:rPr>
          <w:i/>
          <w:noProof/>
          <w:color w:val="000000"/>
          <w:rPrChange w:id="2504" w:author="Peto" w:date="2018-06-14T07:18:00Z">
            <w:rPr>
              <w:i/>
              <w:color w:val="000000"/>
            </w:rPr>
          </w:rPrChange>
        </w:rPr>
        <w:t>l</w:t>
      </w:r>
      <w:r w:rsidRPr="00A82009">
        <w:rPr>
          <w:noProof/>
          <w:color w:val="000000"/>
          <w:rPrChange w:id="2505" w:author="Peto" w:date="2018-06-14T07:18:00Z">
            <w:rPr>
              <w:color w:val="000000"/>
            </w:rPr>
          </w:rPrChange>
        </w:rPr>
        <w:t xml:space="preserve"> je dĺžka tepny a </w:t>
      </w:r>
      <m:oMath>
        <m:r>
          <w:rPr>
            <w:rFonts w:ascii="Cambria Math" w:hAnsi="Cambria Math"/>
            <w:noProof/>
            <w:color w:val="000000"/>
            <w:rPrChange w:id="2506" w:author="Peto" w:date="2018-06-14T07:18:00Z">
              <w:rPr>
                <w:rFonts w:ascii="Cambria Math" w:hAnsi="Cambria Math"/>
                <w:color w:val="000000"/>
              </w:rPr>
            </w:rPrChange>
          </w:rPr>
          <m:t>⍴</m:t>
        </m:r>
      </m:oMath>
      <w:r w:rsidRPr="00A82009">
        <w:rPr>
          <w:noProof/>
          <w:color w:val="000000"/>
          <w:rPrChange w:id="2507" w:author="Peto" w:date="2018-06-14T07:18:00Z">
            <w:rPr>
              <w:color w:val="000000"/>
            </w:rPr>
          </w:rPrChange>
        </w:rPr>
        <w:t xml:space="preserve"> je hustota krvi. Intertancia hrá vo veľkých tepnách najdôležitejšiu úlohu, naopak rezistivita je vo veľkých tepnách málo výrazná</w:t>
      </w:r>
      <w:r w:rsidRPr="00A82009">
        <w:rPr>
          <w:noProof/>
          <w:color w:val="000000"/>
          <w:rPrChange w:id="2508" w:author="Peto" w:date="2018-06-14T07:18:00Z">
            <w:rPr>
              <w:color w:val="000000"/>
            </w:rPr>
          </w:rPrChange>
        </w:rPr>
        <w:fldChar w:fldCharType="begin"/>
      </w:r>
      <w:r w:rsidR="00AD692D" w:rsidRPr="00A82009">
        <w:rPr>
          <w:noProof/>
          <w:color w:val="000000"/>
          <w:rPrChange w:id="2509" w:author="Peto" w:date="2018-06-14T07:18:00Z">
            <w:rPr>
              <w:color w:val="000000"/>
            </w:rPr>
          </w:rPrChange>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color w:val="000000"/>
          <w:rPrChange w:id="2510" w:author="Peto" w:date="2018-06-14T07:18:00Z">
            <w:rPr>
              <w:color w:val="000000"/>
            </w:rPr>
          </w:rPrChange>
        </w:rPr>
        <w:fldChar w:fldCharType="separate"/>
      </w:r>
      <w:r w:rsidR="00AD692D" w:rsidRPr="00A82009">
        <w:rPr>
          <w:noProof/>
          <w:color w:val="000000"/>
          <w:vertAlign w:val="superscript"/>
        </w:rPr>
        <w:t>10</w:t>
      </w:r>
      <w:r w:rsidRPr="00A82009">
        <w:rPr>
          <w:noProof/>
          <w:color w:val="000000"/>
          <w:rPrChange w:id="2511" w:author="Peto" w:date="2018-06-14T07:18:00Z">
            <w:rPr>
              <w:color w:val="000000"/>
            </w:rPr>
          </w:rPrChange>
        </w:rPr>
        <w:fldChar w:fldCharType="end"/>
      </w:r>
      <w:r w:rsidRPr="00A82009">
        <w:rPr>
          <w:noProof/>
          <w:color w:val="000000"/>
          <w:rPrChange w:id="2512" w:author="Peto" w:date="2018-06-14T07:18:00Z">
            <w:rPr>
              <w:color w:val="000000"/>
            </w:rPr>
          </w:rPrChange>
        </w:rPr>
        <w:t>.</w:t>
      </w:r>
    </w:p>
    <w:p w14:paraId="242A5E88" w14:textId="77777777" w:rsidR="00CE547F" w:rsidRPr="00A82009" w:rsidRDefault="00CE547F" w:rsidP="00CE547F">
      <w:pPr>
        <w:rPr>
          <w:noProof/>
          <w:color w:val="000000"/>
          <w:rPrChange w:id="2513" w:author="Peto" w:date="2018-06-14T07:18:00Z">
            <w:rPr>
              <w:color w:val="000000"/>
            </w:rPr>
          </w:rPrChange>
        </w:rPr>
      </w:pPr>
    </w:p>
    <w:p w14:paraId="08794E5E" w14:textId="2386ADF6" w:rsidR="00CE547F" w:rsidRPr="00A82009" w:rsidRDefault="00CE547F" w:rsidP="00CE547F">
      <w:pPr>
        <w:pStyle w:val="Nadpis2"/>
        <w:rPr>
          <w:noProof/>
          <w:rPrChange w:id="2514" w:author="Peto" w:date="2018-06-14T07:18:00Z">
            <w:rPr/>
          </w:rPrChange>
        </w:rPr>
      </w:pPr>
      <w:bookmarkStart w:id="2515" w:name="_Toc516413206"/>
      <w:r w:rsidRPr="00A82009">
        <w:rPr>
          <w:noProof/>
          <w:rPrChange w:id="2516" w:author="Peto" w:date="2018-06-14T07:18:00Z">
            <w:rPr/>
          </w:rPrChange>
        </w:rPr>
        <w:t xml:space="preserve">Dvojprvkový </w:t>
      </w:r>
      <w:ins w:id="2517" w:author="Peto" w:date="2018-06-10T19:32:00Z">
        <w:r w:rsidR="00096C27" w:rsidRPr="00A82009">
          <w:rPr>
            <w:noProof/>
            <w:rPrChange w:id="2518" w:author="Peto" w:date="2018-06-14T07:18:00Z">
              <w:rPr/>
            </w:rPrChange>
          </w:rPr>
          <w:t>w</w:t>
        </w:r>
      </w:ins>
      <w:del w:id="2519" w:author="Peto" w:date="2018-06-10T19:32:00Z">
        <w:r w:rsidRPr="00A82009" w:rsidDel="00096C27">
          <w:rPr>
            <w:noProof/>
            <w:rPrChange w:id="2520" w:author="Peto" w:date="2018-06-14T07:18:00Z">
              <w:rPr/>
            </w:rPrChange>
          </w:rPr>
          <w:delText>W</w:delText>
        </w:r>
      </w:del>
      <w:r w:rsidRPr="00A82009">
        <w:rPr>
          <w:noProof/>
          <w:rPrChange w:id="2521" w:author="Peto" w:date="2018-06-14T07:18:00Z">
            <w:rPr/>
          </w:rPrChange>
        </w:rPr>
        <w:t>ind</w:t>
      </w:r>
      <w:del w:id="2522" w:author="Pavel Jurak" w:date="2018-05-31T16:06:00Z">
        <w:r w:rsidRPr="00A82009" w:rsidDel="00286CBF">
          <w:rPr>
            <w:noProof/>
            <w:rPrChange w:id="2523" w:author="Peto" w:date="2018-06-14T07:18:00Z">
              <w:rPr/>
            </w:rPrChange>
          </w:rPr>
          <w:delText>e</w:delText>
        </w:r>
      </w:del>
      <w:r w:rsidRPr="00A82009">
        <w:rPr>
          <w:noProof/>
          <w:rPrChange w:id="2524" w:author="Peto" w:date="2018-06-14T07:18:00Z">
            <w:rPr/>
          </w:rPrChange>
        </w:rPr>
        <w:t>k</w:t>
      </w:r>
      <w:ins w:id="2525" w:author="Pavel Jurak" w:date="2018-05-31T16:06:00Z">
        <w:r w:rsidR="00286CBF" w:rsidRPr="00A82009">
          <w:rPr>
            <w:noProof/>
            <w:rPrChange w:id="2526" w:author="Peto" w:date="2018-06-14T07:18:00Z">
              <w:rPr/>
            </w:rPrChange>
          </w:rPr>
          <w:t>e</w:t>
        </w:r>
      </w:ins>
      <w:r w:rsidRPr="00A82009">
        <w:rPr>
          <w:noProof/>
          <w:rPrChange w:id="2527" w:author="Peto" w:date="2018-06-14T07:18:00Z">
            <w:rPr/>
          </w:rPrChange>
        </w:rPr>
        <w:t>sselov hemodynamický model</w:t>
      </w:r>
      <w:bookmarkEnd w:id="2515"/>
    </w:p>
    <w:p w14:paraId="30C02026" w14:textId="77777777" w:rsidR="00CE547F" w:rsidRPr="00A82009" w:rsidRDefault="00CE547F" w:rsidP="00CE547F">
      <w:pPr>
        <w:rPr>
          <w:noProof/>
          <w:rPrChange w:id="2528" w:author="Peto" w:date="2018-06-14T07:18:00Z">
            <w:rPr/>
          </w:rPrChange>
        </w:rPr>
      </w:pPr>
    </w:p>
    <w:p w14:paraId="559E2DE4" w14:textId="289A457C" w:rsidR="00CE547F" w:rsidRPr="00A82009" w:rsidRDefault="00CE547F" w:rsidP="00CE547F">
      <w:pPr>
        <w:rPr>
          <w:noProof/>
          <w:rPrChange w:id="2529" w:author="Peto" w:date="2018-06-14T07:18:00Z">
            <w:rPr/>
          </w:rPrChange>
        </w:rPr>
      </w:pPr>
      <w:r w:rsidRPr="00A82009">
        <w:rPr>
          <w:noProof/>
          <w:rPrChange w:id="2530" w:author="Peto" w:date="2018-06-14T07:18:00Z">
            <w:rPr/>
          </w:rPrChange>
        </w:rPr>
        <w:t xml:space="preserve">Jedným z prvých modelov popisujúcich hemodynamiku bol dvojprvkový Windkesselov model. Srdce je v tomto modeli pumpa, ktorá zvyšuje tlak v aorte, tým rozťahuje aortu a súčasne tlačí krv do periférií </w:t>
      </w:r>
      <w:r w:rsidRPr="00A82009">
        <w:rPr>
          <w:noProof/>
          <w:rPrChange w:id="2531" w:author="Peto" w:date="2018-06-14T07:18:00Z">
            <w:rPr/>
          </w:rPrChange>
        </w:rPr>
        <w:fldChar w:fldCharType="begin"/>
      </w:r>
      <w:r w:rsidR="00AD692D" w:rsidRPr="00A82009">
        <w:rPr>
          <w:noProof/>
          <w:rPrChange w:id="2532" w:author="Peto" w:date="2018-06-14T07:18:00Z">
            <w:rPr/>
          </w:rPrChange>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A82009">
        <w:rPr>
          <w:noProof/>
          <w:rPrChange w:id="2533" w:author="Peto" w:date="2018-06-14T07:18:00Z">
            <w:rPr/>
          </w:rPrChange>
        </w:rPr>
        <w:fldChar w:fldCharType="separate"/>
      </w:r>
      <w:r w:rsidR="00AD692D" w:rsidRPr="00A82009">
        <w:rPr>
          <w:noProof/>
          <w:vertAlign w:val="superscript"/>
        </w:rPr>
        <w:t>9</w:t>
      </w:r>
      <w:r w:rsidRPr="00A82009">
        <w:rPr>
          <w:noProof/>
          <w:rPrChange w:id="2534" w:author="Peto" w:date="2018-06-14T07:18:00Z">
            <w:rPr/>
          </w:rPrChange>
        </w:rPr>
        <w:fldChar w:fldCharType="end"/>
      </w:r>
      <w:r w:rsidRPr="00A82009">
        <w:rPr>
          <w:noProof/>
          <w:rPrChange w:id="2535" w:author="Peto" w:date="2018-06-14T07:18:00Z">
            <w:rPr/>
          </w:rPrChange>
        </w:rPr>
        <w:t>. V literatúre často uvádzaná mechanická analógia tohto modelu pozostáva z pumpy (</w:t>
      </w:r>
      <w:r w:rsidRPr="00A82009">
        <w:rPr>
          <w:noProof/>
          <w:rPrChange w:id="2536" w:author="Peto" w:date="2018-06-14T07:18:00Z">
            <w:rPr/>
          </w:rPrChange>
        </w:rPr>
        <w:fldChar w:fldCharType="begin"/>
      </w:r>
      <w:r w:rsidRPr="00A82009">
        <w:rPr>
          <w:noProof/>
          <w:rPrChange w:id="2537" w:author="Peto" w:date="2018-06-14T07:18:00Z">
            <w:rPr/>
          </w:rPrChange>
        </w:rPr>
        <w:instrText xml:space="preserve"> REF _Ref509995353 \h </w:instrText>
      </w:r>
      <w:r w:rsidRPr="00A82009">
        <w:rPr>
          <w:noProof/>
          <w:rPrChange w:id="2538" w:author="Peto" w:date="2018-06-14T07:18:00Z">
            <w:rPr>
              <w:noProof/>
            </w:rPr>
          </w:rPrChange>
        </w:rPr>
      </w:r>
      <w:r w:rsidRPr="00A82009">
        <w:rPr>
          <w:noProof/>
          <w:rPrChange w:id="2539" w:author="Peto" w:date="2018-06-14T07:18:00Z">
            <w:rPr/>
          </w:rPrChange>
        </w:rPr>
        <w:fldChar w:fldCharType="separate"/>
      </w:r>
      <w:ins w:id="2540" w:author="Peto" w:date="2018-06-10T16:58:00Z">
        <w:r w:rsidR="00F95B9C" w:rsidRPr="00A82009">
          <w:rPr>
            <w:noProof/>
            <w:rPrChange w:id="2541" w:author="Peto" w:date="2018-06-14T07:18:00Z">
              <w:rPr/>
            </w:rPrChange>
          </w:rPr>
          <w:t>Obrázok 1.1</w:t>
        </w:r>
      </w:ins>
      <w:del w:id="2542" w:author="Peto" w:date="2018-06-10T16:58:00Z">
        <w:r w:rsidR="00B85020" w:rsidRPr="00A82009" w:rsidDel="00F95B9C">
          <w:rPr>
            <w:noProof/>
            <w:rPrChange w:id="2543" w:author="Peto" w:date="2018-06-14T07:18:00Z">
              <w:rPr/>
            </w:rPrChange>
          </w:rPr>
          <w:delText>Obrázok 1.1</w:delText>
        </w:r>
      </w:del>
      <w:r w:rsidRPr="00A82009">
        <w:rPr>
          <w:noProof/>
          <w:rPrChange w:id="2544" w:author="Peto" w:date="2018-06-14T07:18:00Z">
            <w:rPr/>
          </w:rPrChange>
        </w:rPr>
        <w:fldChar w:fldCharType="end"/>
      </w:r>
      <w:r w:rsidRPr="00A82009">
        <w:rPr>
          <w:noProof/>
          <w:rPrChange w:id="2545" w:author="Peto" w:date="2018-06-14T07:18:00Z">
            <w:rPr/>
          </w:rPrChange>
        </w:rPr>
        <w:t>zobrazená vľavo) P, tlakovej nádoby C ktorá modeluje rozťažnosť artérií a hadicu R ktorá modeluje periférny odpor.</w:t>
      </w:r>
    </w:p>
    <w:p w14:paraId="305366BC" w14:textId="77777777" w:rsidR="00CE547F" w:rsidRPr="00A82009" w:rsidRDefault="00CE547F" w:rsidP="00CE547F">
      <w:pPr>
        <w:rPr>
          <w:noProof/>
          <w:rPrChange w:id="2546" w:author="Peto" w:date="2018-06-14T07:18:00Z">
            <w:rPr/>
          </w:rPrChange>
        </w:rPr>
      </w:pPr>
    </w:p>
    <w:p w14:paraId="0A990B26" w14:textId="77777777" w:rsidR="00CE547F" w:rsidRPr="00A82009" w:rsidRDefault="00CE547F" w:rsidP="00CE547F">
      <w:pPr>
        <w:rPr>
          <w:noProof/>
          <w:rPrChange w:id="2547" w:author="Peto" w:date="2018-06-14T07:18:00Z">
            <w:rPr/>
          </w:rPrChange>
        </w:rPr>
      </w:pPr>
      <w:r w:rsidRPr="00D72AE1">
        <w:rPr>
          <w:noProof/>
          <w:lang w:val="cs-CZ"/>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A82009" w:rsidRDefault="00CE547F" w:rsidP="00CE547F">
      <w:pPr>
        <w:pStyle w:val="Popis"/>
        <w:rPr>
          <w:noProof/>
          <w:vanish/>
          <w:sz w:val="20"/>
          <w:lang w:val="sk-SK"/>
          <w:specVanish/>
          <w:rPrChange w:id="2548" w:author="Peto" w:date="2018-06-14T07:18:00Z">
            <w:rPr>
              <w:vanish/>
              <w:sz w:val="20"/>
              <w:lang w:val="sk-SK"/>
              <w:specVanish/>
            </w:rPr>
          </w:rPrChange>
        </w:rPr>
      </w:pPr>
      <w:bookmarkStart w:id="2549" w:name="_Ref509995353"/>
      <w:bookmarkStart w:id="2550" w:name="_Toc516413256"/>
      <w:bookmarkStart w:id="2551" w:name="_Ref509995117"/>
      <w:r w:rsidRPr="00A82009">
        <w:rPr>
          <w:noProof/>
          <w:lang w:val="sk-SK"/>
          <w:rPrChange w:id="2552" w:author="Peto" w:date="2018-06-14T07:18:00Z">
            <w:rPr>
              <w:lang w:val="sk-SK"/>
            </w:rPr>
          </w:rPrChange>
        </w:rPr>
        <w:t xml:space="preserve">Obrázok </w:t>
      </w:r>
      <w:r w:rsidR="00A53D98" w:rsidRPr="00A82009">
        <w:rPr>
          <w:noProof/>
          <w:lang w:val="sk-SK"/>
          <w:rPrChange w:id="2553" w:author="Peto" w:date="2018-06-14T07:18:00Z">
            <w:rPr>
              <w:lang w:val="sk-SK"/>
            </w:rPr>
          </w:rPrChange>
        </w:rPr>
        <w:fldChar w:fldCharType="begin"/>
      </w:r>
      <w:r w:rsidR="00A53D98" w:rsidRPr="00A82009">
        <w:rPr>
          <w:noProof/>
          <w:lang w:val="sk-SK"/>
          <w:rPrChange w:id="2554" w:author="Peto" w:date="2018-06-14T07:18:00Z">
            <w:rPr>
              <w:lang w:val="sk-SK"/>
            </w:rPr>
          </w:rPrChange>
        </w:rPr>
        <w:instrText xml:space="preserve"> STYLEREF 1 \s </w:instrText>
      </w:r>
      <w:r w:rsidR="00A53D98" w:rsidRPr="00A82009">
        <w:rPr>
          <w:noProof/>
          <w:lang w:val="sk-SK"/>
          <w:rPrChange w:id="2555" w:author="Peto" w:date="2018-06-14T07:18:00Z">
            <w:rPr>
              <w:lang w:val="sk-SK"/>
            </w:rPr>
          </w:rPrChange>
        </w:rPr>
        <w:fldChar w:fldCharType="separate"/>
      </w:r>
      <w:r w:rsidR="00F95B9C" w:rsidRPr="00A82009">
        <w:rPr>
          <w:noProof/>
          <w:lang w:val="sk-SK"/>
        </w:rPr>
        <w:t>1</w:t>
      </w:r>
      <w:r w:rsidR="00A53D98" w:rsidRPr="00A82009">
        <w:rPr>
          <w:noProof/>
          <w:lang w:val="sk-SK"/>
          <w:rPrChange w:id="2556" w:author="Peto" w:date="2018-06-14T07:18:00Z">
            <w:rPr>
              <w:lang w:val="sk-SK"/>
            </w:rPr>
          </w:rPrChange>
        </w:rPr>
        <w:fldChar w:fldCharType="end"/>
      </w:r>
      <w:r w:rsidR="00A53D98" w:rsidRPr="00A82009">
        <w:rPr>
          <w:noProof/>
          <w:lang w:val="sk-SK"/>
          <w:rPrChange w:id="2557" w:author="Peto" w:date="2018-06-14T07:18:00Z">
            <w:rPr>
              <w:lang w:val="sk-SK"/>
            </w:rPr>
          </w:rPrChange>
        </w:rPr>
        <w:t>.</w:t>
      </w:r>
      <w:r w:rsidR="00A53D98" w:rsidRPr="00A82009">
        <w:rPr>
          <w:noProof/>
          <w:lang w:val="sk-SK"/>
          <w:rPrChange w:id="2558" w:author="Peto" w:date="2018-06-14T07:18:00Z">
            <w:rPr>
              <w:lang w:val="sk-SK"/>
            </w:rPr>
          </w:rPrChange>
        </w:rPr>
        <w:fldChar w:fldCharType="begin"/>
      </w:r>
      <w:r w:rsidR="00A53D98" w:rsidRPr="00A82009">
        <w:rPr>
          <w:noProof/>
          <w:lang w:val="sk-SK"/>
          <w:rPrChange w:id="2559" w:author="Peto" w:date="2018-06-14T07:18:00Z">
            <w:rPr>
              <w:lang w:val="sk-SK"/>
            </w:rPr>
          </w:rPrChange>
        </w:rPr>
        <w:instrText xml:space="preserve"> SEQ Obrázok \* ARABIC \s 1 </w:instrText>
      </w:r>
      <w:r w:rsidR="00A53D98" w:rsidRPr="00A82009">
        <w:rPr>
          <w:noProof/>
          <w:lang w:val="sk-SK"/>
          <w:rPrChange w:id="2560" w:author="Peto" w:date="2018-06-14T07:18:00Z">
            <w:rPr>
              <w:lang w:val="sk-SK"/>
            </w:rPr>
          </w:rPrChange>
        </w:rPr>
        <w:fldChar w:fldCharType="separate"/>
      </w:r>
      <w:r w:rsidR="00F95B9C" w:rsidRPr="00A82009">
        <w:rPr>
          <w:noProof/>
          <w:lang w:val="sk-SK"/>
        </w:rPr>
        <w:t>1</w:t>
      </w:r>
      <w:r w:rsidR="00A53D98" w:rsidRPr="00A82009">
        <w:rPr>
          <w:noProof/>
          <w:lang w:val="sk-SK"/>
          <w:rPrChange w:id="2561" w:author="Peto" w:date="2018-06-14T07:18:00Z">
            <w:rPr>
              <w:lang w:val="sk-SK"/>
            </w:rPr>
          </w:rPrChange>
        </w:rPr>
        <w:fldChar w:fldCharType="end"/>
      </w:r>
      <w:bookmarkEnd w:id="2549"/>
      <w:r w:rsidRPr="00A82009">
        <w:rPr>
          <w:noProof/>
          <w:lang w:val="sk-SK"/>
          <w:rPrChange w:id="2562" w:author="Peto" w:date="2018-06-14T07:18:00Z">
            <w:rPr>
              <w:lang w:val="sk-SK"/>
            </w:rPr>
          </w:rPrChange>
        </w:rPr>
        <w:t>:Mechanická analógia2-prvkového Windkesselovho modelu</w:t>
      </w:r>
      <w:bookmarkEnd w:id="2550"/>
    </w:p>
    <w:bookmarkEnd w:id="2551"/>
    <w:p w14:paraId="2FFE907A" w14:textId="669AD92B" w:rsidR="00CE547F" w:rsidRPr="00A82009" w:rsidRDefault="00CE547F" w:rsidP="00CE547F">
      <w:pPr>
        <w:pStyle w:val="Popis"/>
        <w:rPr>
          <w:noProof/>
          <w:lang w:val="sk-SK"/>
          <w:rPrChange w:id="2563" w:author="Peto" w:date="2018-06-14T07:18:00Z">
            <w:rPr>
              <w:lang w:val="sk-SK"/>
            </w:rPr>
          </w:rPrChange>
        </w:rPr>
      </w:pPr>
      <w:r w:rsidRPr="00A82009">
        <w:rPr>
          <w:noProof/>
          <w:lang w:val="sk-SK"/>
          <w:rPrChange w:id="2564" w:author="Peto" w:date="2018-06-14T07:18:00Z">
            <w:rPr>
              <w:lang w:val="sk-SK"/>
            </w:rPr>
          </w:rPrChange>
        </w:rPr>
        <w:fldChar w:fldCharType="begin"/>
      </w:r>
      <w:r w:rsidR="00AD692D" w:rsidRPr="00A82009">
        <w:rPr>
          <w:noProof/>
          <w:lang w:val="sk-SK"/>
          <w:rPrChange w:id="2565" w:author="Peto" w:date="2018-06-14T07:18:00Z">
            <w:rPr>
              <w:lang w:val="sk-SK"/>
            </w:rPr>
          </w:rPrChange>
        </w:rPr>
        <w:instrText xml:space="preserve"> ADDIN EN.CITE &lt;EndNote&gt;&lt;Cite&gt;&lt;Author&gt;Greenwald&lt;/Author&gt;&lt;Year&gt;2002&lt;/Year&gt;&lt;IDText&gt;Pulse pressure and arterial elasticity&lt;/IDText&gt;&lt;DisplayText&gt;&lt;style face="superscript"&gt;14&lt;/style&gt;&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A82009">
        <w:rPr>
          <w:noProof/>
          <w:lang w:val="sk-SK"/>
          <w:rPrChange w:id="2566" w:author="Peto" w:date="2018-06-14T07:18:00Z">
            <w:rPr>
              <w:lang w:val="sk-SK"/>
            </w:rPr>
          </w:rPrChange>
        </w:rPr>
        <w:fldChar w:fldCharType="separate"/>
      </w:r>
      <w:r w:rsidR="00AD692D" w:rsidRPr="00A82009">
        <w:rPr>
          <w:noProof/>
          <w:vertAlign w:val="superscript"/>
          <w:lang w:val="sk-SK"/>
        </w:rPr>
        <w:t>14</w:t>
      </w:r>
      <w:r w:rsidRPr="00A82009">
        <w:rPr>
          <w:noProof/>
          <w:lang w:val="sk-SK"/>
          <w:rPrChange w:id="2567" w:author="Peto" w:date="2018-06-14T07:18:00Z">
            <w:rPr>
              <w:lang w:val="sk-SK"/>
            </w:rPr>
          </w:rPrChange>
        </w:rPr>
        <w:fldChar w:fldCharType="end"/>
      </w:r>
      <w:r w:rsidRPr="00A82009">
        <w:rPr>
          <w:noProof/>
          <w:lang w:val="sk-SK"/>
          <w:rPrChange w:id="2568" w:author="Peto" w:date="2018-06-14T07:18:00Z">
            <w:rPr>
              <w:lang w:val="sk-SK"/>
            </w:rPr>
          </w:rPrChange>
        </w:rPr>
        <w:t>.</w:t>
      </w:r>
    </w:p>
    <w:p w14:paraId="53F95FF3" w14:textId="77777777" w:rsidR="00CE547F" w:rsidRPr="00A82009" w:rsidRDefault="00CE547F" w:rsidP="00CE547F">
      <w:pPr>
        <w:rPr>
          <w:noProof/>
          <w:sz w:val="20"/>
          <w:rPrChange w:id="2569" w:author="Peto" w:date="2018-06-14T07:18:00Z">
            <w:rPr>
              <w:sz w:val="20"/>
            </w:rPr>
          </w:rPrChange>
        </w:rPr>
      </w:pPr>
    </w:p>
    <w:p w14:paraId="20E2DFFF" w14:textId="77777777" w:rsidR="00CE547F" w:rsidRPr="00A82009" w:rsidRDefault="00CE547F" w:rsidP="00CE547F">
      <w:pPr>
        <w:rPr>
          <w:noProof/>
          <w:rPrChange w:id="2570" w:author="Peto" w:date="2018-06-14T07:18:00Z">
            <w:rPr/>
          </w:rPrChange>
        </w:rPr>
      </w:pPr>
      <w:r w:rsidRPr="00A82009">
        <w:rPr>
          <w:noProof/>
          <w:rPrChange w:id="2571" w:author="Peto" w:date="2018-06-14T07:18:00Z">
            <w:rPr/>
          </w:rPrChange>
        </w:rPr>
        <w:t>Elektrická analógia tohto modelu pozostáva zo zdroju prúdu, ktorý nahrádza srdce Q(t) (</w:t>
      </w:r>
      <w:r w:rsidRPr="00A82009">
        <w:rPr>
          <w:noProof/>
          <w:rPrChange w:id="2572" w:author="Peto" w:date="2018-06-14T07:18:00Z">
            <w:rPr/>
          </w:rPrChange>
        </w:rPr>
        <w:fldChar w:fldCharType="begin"/>
      </w:r>
      <w:r w:rsidRPr="00A82009">
        <w:rPr>
          <w:noProof/>
          <w:rPrChange w:id="2573" w:author="Peto" w:date="2018-06-14T07:18:00Z">
            <w:rPr/>
          </w:rPrChange>
        </w:rPr>
        <w:instrText xml:space="preserve"> REF _Ref509470823 \h </w:instrText>
      </w:r>
      <w:r w:rsidRPr="00A82009">
        <w:rPr>
          <w:noProof/>
          <w:rPrChange w:id="2574" w:author="Peto" w:date="2018-06-14T07:18:00Z">
            <w:rPr>
              <w:noProof/>
            </w:rPr>
          </w:rPrChange>
        </w:rPr>
      </w:r>
      <w:r w:rsidRPr="00A82009">
        <w:rPr>
          <w:noProof/>
          <w:rPrChange w:id="2575" w:author="Peto" w:date="2018-06-14T07:18:00Z">
            <w:rPr/>
          </w:rPrChange>
        </w:rPr>
        <w:fldChar w:fldCharType="separate"/>
      </w:r>
      <w:ins w:id="2576" w:author="Peto" w:date="2018-06-10T16:58:00Z">
        <w:r w:rsidR="00F95B9C" w:rsidRPr="00A82009">
          <w:rPr>
            <w:noProof/>
            <w:rPrChange w:id="2577" w:author="Peto" w:date="2018-06-14T07:18:00Z">
              <w:rPr/>
            </w:rPrChange>
          </w:rPr>
          <w:t>Obrázok 1.2</w:t>
        </w:r>
      </w:ins>
      <w:del w:id="2578" w:author="Peto" w:date="2018-06-10T16:58:00Z">
        <w:r w:rsidR="00B85020" w:rsidRPr="00A82009" w:rsidDel="00F95B9C">
          <w:rPr>
            <w:noProof/>
            <w:rPrChange w:id="2579" w:author="Peto" w:date="2018-06-14T07:18:00Z">
              <w:rPr/>
            </w:rPrChange>
          </w:rPr>
          <w:delText>Obrázok 1.2</w:delText>
        </w:r>
      </w:del>
      <w:r w:rsidRPr="00A82009">
        <w:rPr>
          <w:noProof/>
          <w:rPrChange w:id="2580" w:author="Peto" w:date="2018-06-14T07:18:00Z">
            <w:rPr/>
          </w:rPrChange>
        </w:rPr>
        <w:fldChar w:fldCharType="end"/>
      </w:r>
      <w:r w:rsidRPr="00A82009">
        <w:rPr>
          <w:noProof/>
          <w:rPrChange w:id="2581" w:author="Peto" w:date="2018-06-14T07:18:00Z">
            <w:rPr/>
          </w:rPrChange>
        </w:rPr>
        <w:t xml:space="preserve">), jedného elektrického odporu nahrádzajúceho periférny odpor </w:t>
      </w:r>
      <m:oMath>
        <m:sSub>
          <m:sSubPr>
            <m:ctrlPr>
              <w:rPr>
                <w:rFonts w:ascii="Cambria Math" w:hAnsi="Cambria Math"/>
                <w:i/>
                <w:noProof/>
              </w:rPr>
            </m:ctrlPr>
          </m:sSubPr>
          <m:e>
            <m:r>
              <w:rPr>
                <w:rFonts w:ascii="Cambria Math" w:hAnsi="Cambria Math"/>
                <w:noProof/>
                <w:rPrChange w:id="2582" w:author="Peto" w:date="2018-06-14T07:18:00Z">
                  <w:rPr>
                    <w:rFonts w:ascii="Cambria Math" w:hAnsi="Cambria Math"/>
                  </w:rPr>
                </w:rPrChange>
              </w:rPr>
              <m:t>R</m:t>
            </m:r>
          </m:e>
          <m:sub>
            <m:r>
              <w:rPr>
                <w:rFonts w:ascii="Cambria Math" w:hAnsi="Cambria Math"/>
                <w:noProof/>
                <w:rPrChange w:id="2583" w:author="Peto" w:date="2018-06-14T07:18:00Z">
                  <w:rPr>
                    <w:rFonts w:ascii="Cambria Math" w:hAnsi="Cambria Math"/>
                  </w:rPr>
                </w:rPrChange>
              </w:rPr>
              <m:t>a</m:t>
            </m:r>
          </m:sub>
        </m:sSub>
      </m:oMath>
      <w:r w:rsidRPr="00A82009">
        <w:rPr>
          <w:noProof/>
          <w:rPrChange w:id="2584" w:author="Peto" w:date="2018-06-14T07:18:00Z">
            <w:rPr/>
          </w:rPrChange>
        </w:rPr>
        <w:t xml:space="preserve"> a jedného kondenzátora </w:t>
      </w:r>
      <m:oMath>
        <m:sSub>
          <m:sSubPr>
            <m:ctrlPr>
              <w:rPr>
                <w:rFonts w:ascii="Cambria Math" w:hAnsi="Cambria Math"/>
                <w:i/>
                <w:noProof/>
              </w:rPr>
            </m:ctrlPr>
          </m:sSubPr>
          <m:e>
            <m:r>
              <w:rPr>
                <w:rFonts w:ascii="Cambria Math" w:hAnsi="Cambria Math"/>
                <w:noProof/>
                <w:rPrChange w:id="2585" w:author="Peto" w:date="2018-06-14T07:18:00Z">
                  <w:rPr>
                    <w:rFonts w:ascii="Cambria Math" w:hAnsi="Cambria Math"/>
                  </w:rPr>
                </w:rPrChange>
              </w:rPr>
              <m:t>C</m:t>
            </m:r>
          </m:e>
          <m:sub>
            <m:r>
              <w:rPr>
                <w:rFonts w:ascii="Cambria Math" w:hAnsi="Cambria Math"/>
                <w:noProof/>
                <w:rPrChange w:id="2586" w:author="Peto" w:date="2018-06-14T07:18:00Z">
                  <w:rPr>
                    <w:rFonts w:ascii="Cambria Math" w:hAnsi="Cambria Math"/>
                  </w:rPr>
                </w:rPrChange>
              </w:rPr>
              <m:t>a</m:t>
            </m:r>
          </m:sub>
        </m:sSub>
      </m:oMath>
      <w:r w:rsidRPr="00A82009">
        <w:rPr>
          <w:noProof/>
          <w:rPrChange w:id="2587" w:author="Peto" w:date="2018-06-14T07:18:00Z">
            <w:rPr/>
          </w:rPrChange>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noProof/>
              </w:rPr>
            </m:ctrlPr>
          </m:sSubPr>
          <m:e>
            <m:r>
              <w:rPr>
                <w:rFonts w:ascii="Cambria Math" w:hAnsi="Cambria Math"/>
                <w:noProof/>
                <w:rPrChange w:id="2588" w:author="Peto" w:date="2018-06-14T07:18:00Z">
                  <w:rPr>
                    <w:rFonts w:ascii="Cambria Math" w:hAnsi="Cambria Math"/>
                  </w:rPr>
                </w:rPrChange>
              </w:rPr>
              <m:t>R</m:t>
            </m:r>
          </m:e>
          <m:sub>
            <m:r>
              <w:rPr>
                <w:rFonts w:ascii="Cambria Math" w:hAnsi="Cambria Math"/>
                <w:noProof/>
                <w:rPrChange w:id="2589" w:author="Peto" w:date="2018-06-14T07:18:00Z">
                  <w:rPr>
                    <w:rFonts w:ascii="Cambria Math" w:hAnsi="Cambria Math"/>
                  </w:rPr>
                </w:rPrChange>
              </w:rPr>
              <m:t>a</m:t>
            </m:r>
          </m:sub>
        </m:sSub>
      </m:oMath>
      <w:r w:rsidRPr="00A82009">
        <w:rPr>
          <w:noProof/>
          <w:rPrChange w:id="2590" w:author="Peto" w:date="2018-06-14T07:18:00Z">
            <w:rPr/>
          </w:rPrChange>
        </w:rPr>
        <w:t xml:space="preserve">na zem a zároveň nabíja kondenzátor </w:t>
      </w:r>
      <m:oMath>
        <m:sSub>
          <m:sSubPr>
            <m:ctrlPr>
              <w:rPr>
                <w:rFonts w:ascii="Cambria Math" w:hAnsi="Cambria Math"/>
                <w:i/>
                <w:noProof/>
              </w:rPr>
            </m:ctrlPr>
          </m:sSubPr>
          <m:e>
            <m:r>
              <w:rPr>
                <w:rFonts w:ascii="Cambria Math" w:hAnsi="Cambria Math"/>
                <w:noProof/>
                <w:rPrChange w:id="2591" w:author="Peto" w:date="2018-06-14T07:18:00Z">
                  <w:rPr>
                    <w:rFonts w:ascii="Cambria Math" w:hAnsi="Cambria Math"/>
                  </w:rPr>
                </w:rPrChange>
              </w:rPr>
              <m:t>C</m:t>
            </m:r>
          </m:e>
          <m:sub>
            <m:r>
              <w:rPr>
                <w:rFonts w:ascii="Cambria Math" w:hAnsi="Cambria Math"/>
                <w:noProof/>
                <w:rPrChange w:id="2592" w:author="Peto" w:date="2018-06-14T07:18:00Z">
                  <w:rPr>
                    <w:rFonts w:ascii="Cambria Math" w:hAnsi="Cambria Math"/>
                  </w:rPr>
                </w:rPrChange>
              </w:rPr>
              <m:t>a</m:t>
            </m:r>
          </m:sub>
        </m:sSub>
      </m:oMath>
      <w:r w:rsidRPr="00A82009">
        <w:rPr>
          <w:noProof/>
          <w:rPrChange w:id="2593" w:author="Peto" w:date="2018-06-14T07:18:00Z">
            <w:rPr/>
          </w:rPrChange>
        </w:rPr>
        <w:t xml:space="preserve">. Kondenzátor sa vybíja na zem cez rezistor </w:t>
      </w:r>
      <m:oMath>
        <m:sSub>
          <m:sSubPr>
            <m:ctrlPr>
              <w:rPr>
                <w:rFonts w:ascii="Cambria Math" w:hAnsi="Cambria Math"/>
                <w:i/>
                <w:noProof/>
              </w:rPr>
            </m:ctrlPr>
          </m:sSubPr>
          <m:e>
            <m:r>
              <w:rPr>
                <w:rFonts w:ascii="Cambria Math" w:hAnsi="Cambria Math"/>
                <w:noProof/>
                <w:rPrChange w:id="2594" w:author="Peto" w:date="2018-06-14T07:18:00Z">
                  <w:rPr>
                    <w:rFonts w:ascii="Cambria Math" w:hAnsi="Cambria Math"/>
                  </w:rPr>
                </w:rPrChange>
              </w:rPr>
              <m:t>R</m:t>
            </m:r>
          </m:e>
          <m:sub>
            <m:r>
              <w:rPr>
                <w:rFonts w:ascii="Cambria Math" w:hAnsi="Cambria Math"/>
                <w:noProof/>
                <w:rPrChange w:id="2595" w:author="Peto" w:date="2018-06-14T07:18:00Z">
                  <w:rPr>
                    <w:rFonts w:ascii="Cambria Math" w:hAnsi="Cambria Math"/>
                  </w:rPr>
                </w:rPrChange>
              </w:rPr>
              <m:t>a</m:t>
            </m:r>
          </m:sub>
        </m:sSub>
        <m:r>
          <w:rPr>
            <w:rFonts w:ascii="Cambria Math" w:hAnsi="Cambria Math"/>
            <w:noProof/>
            <w:rPrChange w:id="2596" w:author="Peto" w:date="2018-06-14T07:18:00Z">
              <w:rPr>
                <w:rFonts w:ascii="Cambria Math" w:hAnsi="Cambria Math"/>
              </w:rPr>
            </w:rPrChange>
          </w:rPr>
          <m:t>.</m:t>
        </m:r>
      </m:oMath>
    </w:p>
    <w:p w14:paraId="3AB7F0A2" w14:textId="77777777" w:rsidR="00CE547F" w:rsidRPr="00A82009" w:rsidRDefault="00CE547F" w:rsidP="00CE547F">
      <w:pPr>
        <w:rPr>
          <w:noProof/>
          <w:rPrChange w:id="2597" w:author="Peto" w:date="2018-06-14T07:18:00Z">
            <w:rPr/>
          </w:rPrChange>
        </w:rPr>
      </w:pPr>
      <w:r w:rsidRPr="00D72AE1">
        <w:rPr>
          <w:noProof/>
          <w:lang w:val="cs-CZ"/>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A82009" w:rsidRDefault="00CE547F" w:rsidP="00CE547F">
      <w:pPr>
        <w:pStyle w:val="Popis"/>
        <w:rPr>
          <w:noProof/>
          <w:vanish/>
          <w:lang w:val="sk-SK"/>
          <w:specVanish/>
          <w:rPrChange w:id="2598" w:author="Peto" w:date="2018-06-14T07:18:00Z">
            <w:rPr>
              <w:vanish/>
              <w:lang w:val="sk-SK"/>
              <w:specVanish/>
            </w:rPr>
          </w:rPrChange>
        </w:rPr>
      </w:pPr>
      <w:bookmarkStart w:id="2599" w:name="_Ref509470823"/>
      <w:bookmarkStart w:id="2600" w:name="_Toc516413257"/>
      <w:r w:rsidRPr="00A82009">
        <w:rPr>
          <w:noProof/>
          <w:lang w:val="sk-SK"/>
          <w:rPrChange w:id="2601" w:author="Peto" w:date="2018-06-14T07:18:00Z">
            <w:rPr>
              <w:lang w:val="sk-SK"/>
            </w:rPr>
          </w:rPrChange>
        </w:rPr>
        <w:t xml:space="preserve">Obrázok </w:t>
      </w:r>
      <w:r w:rsidR="00A53D98" w:rsidRPr="00A82009">
        <w:rPr>
          <w:noProof/>
          <w:lang w:val="sk-SK"/>
          <w:rPrChange w:id="2602" w:author="Peto" w:date="2018-06-14T07:18:00Z">
            <w:rPr>
              <w:lang w:val="sk-SK"/>
            </w:rPr>
          </w:rPrChange>
        </w:rPr>
        <w:fldChar w:fldCharType="begin"/>
      </w:r>
      <w:r w:rsidR="00A53D98" w:rsidRPr="00A82009">
        <w:rPr>
          <w:noProof/>
          <w:lang w:val="sk-SK"/>
          <w:rPrChange w:id="2603" w:author="Peto" w:date="2018-06-14T07:18:00Z">
            <w:rPr>
              <w:lang w:val="sk-SK"/>
            </w:rPr>
          </w:rPrChange>
        </w:rPr>
        <w:instrText xml:space="preserve"> STYLEREF 1 \s </w:instrText>
      </w:r>
      <w:r w:rsidR="00A53D98" w:rsidRPr="00A82009">
        <w:rPr>
          <w:noProof/>
          <w:lang w:val="sk-SK"/>
          <w:rPrChange w:id="2604" w:author="Peto" w:date="2018-06-14T07:18:00Z">
            <w:rPr>
              <w:lang w:val="sk-SK"/>
            </w:rPr>
          </w:rPrChange>
        </w:rPr>
        <w:fldChar w:fldCharType="separate"/>
      </w:r>
      <w:r w:rsidR="00F95B9C" w:rsidRPr="00A82009">
        <w:rPr>
          <w:noProof/>
          <w:lang w:val="sk-SK"/>
        </w:rPr>
        <w:t>1</w:t>
      </w:r>
      <w:r w:rsidR="00A53D98" w:rsidRPr="00A82009">
        <w:rPr>
          <w:noProof/>
          <w:lang w:val="sk-SK"/>
          <w:rPrChange w:id="2605" w:author="Peto" w:date="2018-06-14T07:18:00Z">
            <w:rPr>
              <w:lang w:val="sk-SK"/>
            </w:rPr>
          </w:rPrChange>
        </w:rPr>
        <w:fldChar w:fldCharType="end"/>
      </w:r>
      <w:r w:rsidR="00A53D98" w:rsidRPr="00A82009">
        <w:rPr>
          <w:noProof/>
          <w:lang w:val="sk-SK"/>
          <w:rPrChange w:id="2606" w:author="Peto" w:date="2018-06-14T07:18:00Z">
            <w:rPr>
              <w:lang w:val="sk-SK"/>
            </w:rPr>
          </w:rPrChange>
        </w:rPr>
        <w:t>.</w:t>
      </w:r>
      <w:r w:rsidR="00A53D98" w:rsidRPr="00A82009">
        <w:rPr>
          <w:noProof/>
          <w:lang w:val="sk-SK"/>
          <w:rPrChange w:id="2607" w:author="Peto" w:date="2018-06-14T07:18:00Z">
            <w:rPr>
              <w:lang w:val="sk-SK"/>
            </w:rPr>
          </w:rPrChange>
        </w:rPr>
        <w:fldChar w:fldCharType="begin"/>
      </w:r>
      <w:r w:rsidR="00A53D98" w:rsidRPr="00A82009">
        <w:rPr>
          <w:noProof/>
          <w:lang w:val="sk-SK"/>
          <w:rPrChange w:id="2608" w:author="Peto" w:date="2018-06-14T07:18:00Z">
            <w:rPr>
              <w:lang w:val="sk-SK"/>
            </w:rPr>
          </w:rPrChange>
        </w:rPr>
        <w:instrText xml:space="preserve"> SEQ Obrázok \* ARABIC \s 1 </w:instrText>
      </w:r>
      <w:r w:rsidR="00A53D98" w:rsidRPr="00A82009">
        <w:rPr>
          <w:noProof/>
          <w:lang w:val="sk-SK"/>
          <w:rPrChange w:id="2609" w:author="Peto" w:date="2018-06-14T07:18:00Z">
            <w:rPr>
              <w:lang w:val="sk-SK"/>
            </w:rPr>
          </w:rPrChange>
        </w:rPr>
        <w:fldChar w:fldCharType="separate"/>
      </w:r>
      <w:r w:rsidR="00F95B9C" w:rsidRPr="00A82009">
        <w:rPr>
          <w:noProof/>
          <w:lang w:val="sk-SK"/>
        </w:rPr>
        <w:t>2</w:t>
      </w:r>
      <w:r w:rsidR="00A53D98" w:rsidRPr="00A82009">
        <w:rPr>
          <w:noProof/>
          <w:lang w:val="sk-SK"/>
          <w:rPrChange w:id="2610" w:author="Peto" w:date="2018-06-14T07:18:00Z">
            <w:rPr>
              <w:lang w:val="sk-SK"/>
            </w:rPr>
          </w:rPrChange>
        </w:rPr>
        <w:fldChar w:fldCharType="end"/>
      </w:r>
      <w:bookmarkEnd w:id="2599"/>
      <w:r w:rsidRPr="00A82009">
        <w:rPr>
          <w:noProof/>
          <w:lang w:val="sk-SK"/>
          <w:rPrChange w:id="2611" w:author="Peto" w:date="2018-06-14T07:18:00Z">
            <w:rPr>
              <w:lang w:val="sk-SK"/>
            </w:rPr>
          </w:rPrChange>
        </w:rPr>
        <w:t>:Náhradná el. schéma 2-dielneho Windkesselovho modelu</w:t>
      </w:r>
      <w:bookmarkEnd w:id="2600"/>
    </w:p>
    <w:p w14:paraId="72DC9280" w14:textId="34AF5607" w:rsidR="00CE547F" w:rsidRPr="00A82009" w:rsidRDefault="00CE547F" w:rsidP="00CE547F">
      <w:pPr>
        <w:pStyle w:val="Popis"/>
        <w:rPr>
          <w:noProof/>
          <w:lang w:val="sk-SK"/>
          <w:rPrChange w:id="2612" w:author="Peto" w:date="2018-06-14T07:18:00Z">
            <w:rPr>
              <w:lang w:val="sk-SK"/>
            </w:rPr>
          </w:rPrChange>
        </w:rPr>
      </w:pPr>
      <w:r w:rsidRPr="00A82009">
        <w:rPr>
          <w:noProof/>
          <w:lang w:val="sk-SK"/>
          <w:rPrChange w:id="2613" w:author="Peto" w:date="2018-06-14T07:18:00Z">
            <w:rPr>
              <w:lang w:val="sk-SK"/>
            </w:rPr>
          </w:rPrChange>
        </w:rPr>
        <w:fldChar w:fldCharType="begin"/>
      </w:r>
      <w:r w:rsidR="00AD692D" w:rsidRPr="00A82009">
        <w:rPr>
          <w:noProof/>
          <w:lang w:val="sk-SK"/>
          <w:rPrChange w:id="2614" w:author="Peto" w:date="2018-06-14T07:18:00Z">
            <w:rPr>
              <w:lang w:val="sk-SK"/>
            </w:rPr>
          </w:rPrChange>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lang w:val="sk-SK"/>
          <w:rPrChange w:id="2615" w:author="Peto" w:date="2018-06-14T07:18:00Z">
            <w:rPr>
              <w:lang w:val="sk-SK"/>
            </w:rPr>
          </w:rPrChange>
        </w:rPr>
        <w:fldChar w:fldCharType="separate"/>
      </w:r>
      <w:r w:rsidR="00AD692D" w:rsidRPr="00A82009">
        <w:rPr>
          <w:noProof/>
          <w:vertAlign w:val="superscript"/>
          <w:lang w:val="sk-SK"/>
        </w:rPr>
        <w:t>10</w:t>
      </w:r>
      <w:r w:rsidRPr="00A82009">
        <w:rPr>
          <w:noProof/>
          <w:lang w:val="sk-SK"/>
          <w:rPrChange w:id="2616" w:author="Peto" w:date="2018-06-14T07:18:00Z">
            <w:rPr>
              <w:lang w:val="sk-SK"/>
            </w:rPr>
          </w:rPrChange>
        </w:rPr>
        <w:fldChar w:fldCharType="end"/>
      </w:r>
      <w:r w:rsidRPr="00A82009">
        <w:rPr>
          <w:noProof/>
          <w:lang w:val="sk-SK"/>
          <w:rPrChange w:id="2617" w:author="Peto" w:date="2018-06-14T07:18:00Z">
            <w:rPr>
              <w:lang w:val="sk-SK"/>
            </w:rPr>
          </w:rPrChange>
        </w:rPr>
        <w:t xml:space="preserve">. </w:t>
      </w:r>
    </w:p>
    <w:p w14:paraId="12ED3EB3" w14:textId="77777777" w:rsidR="00CE547F" w:rsidRPr="00A82009" w:rsidRDefault="00CE547F" w:rsidP="00CE547F">
      <w:pPr>
        <w:rPr>
          <w:noProof/>
          <w:rPrChange w:id="2618" w:author="Peto" w:date="2018-06-14T07:18:00Z">
            <w:rPr/>
          </w:rPrChange>
        </w:rPr>
      </w:pPr>
    </w:p>
    <w:p w14:paraId="328B18CB" w14:textId="77777777" w:rsidR="00CE547F" w:rsidRPr="00A82009" w:rsidRDefault="00CE547F" w:rsidP="00CE547F">
      <w:pPr>
        <w:rPr>
          <w:noProof/>
          <w:rPrChange w:id="2619" w:author="Peto" w:date="2018-06-14T07:18:00Z">
            <w:rPr/>
          </w:rPrChange>
        </w:rPr>
      </w:pPr>
      <w:r w:rsidRPr="00A82009">
        <w:rPr>
          <w:noProof/>
          <w:rPrChange w:id="2620" w:author="Peto" w:date="2018-06-14T07:18:00Z">
            <w:rPr/>
          </w:rPrChange>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noProof/>
              </w:rPr>
            </m:ctrlPr>
          </m:sSubPr>
          <m:e>
            <m:r>
              <w:rPr>
                <w:rFonts w:ascii="Cambria Math" w:hAnsi="Cambria Math"/>
                <w:noProof/>
                <w:rPrChange w:id="2621" w:author="Peto" w:date="2018-06-14T07:18:00Z">
                  <w:rPr>
                    <w:rFonts w:ascii="Cambria Math" w:hAnsi="Cambria Math"/>
                  </w:rPr>
                </w:rPrChange>
              </w:rPr>
              <m:t>C</m:t>
            </m:r>
          </m:e>
          <m:sub>
            <m:r>
              <w:rPr>
                <w:rFonts w:ascii="Cambria Math" w:hAnsi="Cambria Math"/>
                <w:noProof/>
                <w:rPrChange w:id="2622" w:author="Peto" w:date="2018-06-14T07:18:00Z">
                  <w:rPr>
                    <w:rFonts w:ascii="Cambria Math" w:hAnsi="Cambria Math"/>
                  </w:rPr>
                </w:rPrChange>
              </w:rPr>
              <m:t>a</m:t>
            </m:r>
          </m:sub>
        </m:sSub>
      </m:oMath>
      <w:r w:rsidRPr="00A82009">
        <w:rPr>
          <w:noProof/>
          <w:rPrChange w:id="2623" w:author="Peto" w:date="2018-06-14T07:18:00Z">
            <w:rPr/>
          </w:rPrChange>
        </w:rPr>
        <w:t xml:space="preserve"> a odporu </w:t>
      </w:r>
      <m:oMath>
        <m:sSub>
          <m:sSubPr>
            <m:ctrlPr>
              <w:rPr>
                <w:rFonts w:ascii="Cambria Math" w:hAnsi="Cambria Math"/>
                <w:i/>
                <w:noProof/>
              </w:rPr>
            </m:ctrlPr>
          </m:sSubPr>
          <m:e>
            <m:r>
              <w:rPr>
                <w:rFonts w:ascii="Cambria Math" w:hAnsi="Cambria Math"/>
                <w:noProof/>
                <w:rPrChange w:id="2624" w:author="Peto" w:date="2018-06-14T07:18:00Z">
                  <w:rPr>
                    <w:rFonts w:ascii="Cambria Math" w:hAnsi="Cambria Math"/>
                  </w:rPr>
                </w:rPrChange>
              </w:rPr>
              <m:t>R</m:t>
            </m:r>
          </m:e>
          <m:sub>
            <m:r>
              <w:rPr>
                <w:rFonts w:ascii="Cambria Math" w:hAnsi="Cambria Math"/>
                <w:noProof/>
                <w:rPrChange w:id="2625" w:author="Peto" w:date="2018-06-14T07:18:00Z">
                  <w:rPr>
                    <w:rFonts w:ascii="Cambria Math" w:hAnsi="Cambria Math"/>
                  </w:rPr>
                </w:rPrChange>
              </w:rPr>
              <m:t>a</m:t>
            </m:r>
          </m:sub>
        </m:sSub>
      </m:oMath>
      <w:r w:rsidRPr="00A82009">
        <w:rPr>
          <w:noProof/>
          <w:rPrChange w:id="2626" w:author="Peto" w:date="2018-06-14T07:18:00Z">
            <w:rPr/>
          </w:rPrChange>
        </w:rPr>
        <w:t xml:space="preserve">. Tok krvi  </w:t>
      </w:r>
      <m:oMath>
        <m:sSub>
          <m:sSubPr>
            <m:ctrlPr>
              <w:rPr>
                <w:rFonts w:ascii="Cambria Math" w:hAnsi="Cambria Math"/>
                <w:i/>
                <w:noProof/>
              </w:rPr>
            </m:ctrlPr>
          </m:sSubPr>
          <m:e>
            <m:r>
              <w:rPr>
                <w:rFonts w:ascii="Cambria Math" w:hAnsi="Cambria Math"/>
                <w:noProof/>
                <w:rPrChange w:id="2627" w:author="Peto" w:date="2018-06-14T07:18:00Z">
                  <w:rPr>
                    <w:rFonts w:ascii="Cambria Math" w:hAnsi="Cambria Math"/>
                  </w:rPr>
                </w:rPrChange>
              </w:rPr>
              <m:t>Q</m:t>
            </m:r>
          </m:e>
          <m:sub>
            <m:r>
              <w:rPr>
                <w:rFonts w:ascii="Cambria Math" w:hAnsi="Cambria Math"/>
                <w:noProof/>
                <w:rPrChange w:id="2628" w:author="Peto" w:date="2018-06-14T07:18:00Z">
                  <w:rPr>
                    <w:rFonts w:ascii="Cambria Math" w:hAnsi="Cambria Math"/>
                  </w:rPr>
                </w:rPrChange>
              </w:rPr>
              <m:t>out</m:t>
            </m:r>
          </m:sub>
        </m:sSub>
        <m:r>
          <w:rPr>
            <w:rFonts w:ascii="Cambria Math" w:hAnsi="Cambria Math"/>
            <w:noProof/>
            <w:rPrChange w:id="2629" w:author="Peto" w:date="2018-06-14T07:18:00Z">
              <w:rPr>
                <w:rFonts w:ascii="Cambria Math" w:hAnsi="Cambria Math"/>
              </w:rPr>
            </w:rPrChange>
          </w:rPr>
          <m:t>(t)</m:t>
        </m:r>
      </m:oMath>
      <w:r w:rsidRPr="00A82009">
        <w:rPr>
          <w:noProof/>
          <w:rPrChange w:id="2630" w:author="Peto" w:date="2018-06-14T07:18:00Z">
            <w:rPr/>
          </w:rPrChange>
        </w:rPr>
        <w:t xml:space="preserve"> reprezentuje tok cez periférie a je priamo úmerný poklesu tlaku</w:t>
      </w:r>
      <m:oMath>
        <m:r>
          <w:rPr>
            <w:rFonts w:ascii="Cambria Math" w:hAnsi="Cambria Math"/>
            <w:noProof/>
            <w:rPrChange w:id="2631" w:author="Peto" w:date="2018-06-14T07:18:00Z">
              <w:rPr>
                <w:rFonts w:ascii="Cambria Math" w:hAnsi="Cambria Math"/>
              </w:rPr>
            </w:rPrChange>
          </w:rPr>
          <m:t xml:space="preserve"> P(t) </m:t>
        </m:r>
      </m:oMath>
      <w:r w:rsidRPr="00A82009">
        <w:rPr>
          <w:noProof/>
          <w:rPrChange w:id="2632" w:author="Peto" w:date="2018-06-14T07:18:00Z">
            <w:rPr/>
          </w:rPrChange>
        </w:rPr>
        <w:t xml:space="preserve">na odpore </w:t>
      </w:r>
      <m:oMath>
        <m:sSub>
          <m:sSubPr>
            <m:ctrlPr>
              <w:rPr>
                <w:rFonts w:ascii="Cambria Math" w:hAnsi="Cambria Math"/>
                <w:i/>
                <w:noProof/>
              </w:rPr>
            </m:ctrlPr>
          </m:sSubPr>
          <m:e>
            <m:r>
              <w:rPr>
                <w:rFonts w:ascii="Cambria Math" w:hAnsi="Cambria Math"/>
                <w:noProof/>
                <w:rPrChange w:id="2633" w:author="Peto" w:date="2018-06-14T07:18:00Z">
                  <w:rPr>
                    <w:rFonts w:ascii="Cambria Math" w:hAnsi="Cambria Math"/>
                  </w:rPr>
                </w:rPrChange>
              </w:rPr>
              <m:t>R</m:t>
            </m:r>
          </m:e>
          <m:sub>
            <m:r>
              <w:rPr>
                <w:rFonts w:ascii="Cambria Math" w:hAnsi="Cambria Math"/>
                <w:noProof/>
                <w:rPrChange w:id="2634" w:author="Peto" w:date="2018-06-14T07:18:00Z">
                  <w:rPr>
                    <w:rFonts w:ascii="Cambria Math" w:hAnsi="Cambria Math"/>
                  </w:rPr>
                </w:rPrChange>
              </w:rPr>
              <m:t>a</m:t>
            </m:r>
          </m:sub>
        </m:sSub>
      </m:oMath>
      <w:r w:rsidRPr="00A82009">
        <w:rPr>
          <w:noProof/>
          <w:rPrChange w:id="2635" w:author="Peto" w:date="2018-06-14T07:18:00Z">
            <w:rPr/>
          </w:rPrChange>
        </w:rPr>
        <w:t xml:space="preserve">a nepriamo úmerný periférnemu odporu </w:t>
      </w:r>
      <m:oMath>
        <m:sSub>
          <m:sSubPr>
            <m:ctrlPr>
              <w:rPr>
                <w:rFonts w:ascii="Cambria Math" w:hAnsi="Cambria Math"/>
                <w:i/>
                <w:noProof/>
              </w:rPr>
            </m:ctrlPr>
          </m:sSubPr>
          <m:e>
            <m:r>
              <w:rPr>
                <w:rFonts w:ascii="Cambria Math" w:hAnsi="Cambria Math"/>
                <w:noProof/>
                <w:rPrChange w:id="2636" w:author="Peto" w:date="2018-06-14T07:18:00Z">
                  <w:rPr>
                    <w:rFonts w:ascii="Cambria Math" w:hAnsi="Cambria Math"/>
                  </w:rPr>
                </w:rPrChange>
              </w:rPr>
              <m:t>R</m:t>
            </m:r>
          </m:e>
          <m:sub>
            <m:r>
              <w:rPr>
                <w:rFonts w:ascii="Cambria Math" w:hAnsi="Cambria Math"/>
                <w:noProof/>
                <w:rPrChange w:id="2637" w:author="Peto" w:date="2018-06-14T07:18:00Z">
                  <w:rPr>
                    <w:rFonts w:ascii="Cambria Math" w:hAnsi="Cambria Math"/>
                  </w:rPr>
                </w:rPrChange>
              </w:rPr>
              <m:t>a</m:t>
            </m:r>
          </m:sub>
        </m:sSub>
      </m:oMath>
      <w:r w:rsidRPr="00A82009">
        <w:rPr>
          <w:noProof/>
          <w:rPrChange w:id="2638" w:author="Peto" w:date="2018-06-14T07:18:00Z">
            <w:rPr/>
          </w:rPrChange>
        </w:rPr>
        <w:t xml:space="preserve"> (</w:t>
      </w:r>
      <w:r w:rsidRPr="00A82009">
        <w:rPr>
          <w:noProof/>
          <w:rPrChange w:id="2639" w:author="Peto" w:date="2018-06-14T07:18:00Z">
            <w:rPr/>
          </w:rPrChange>
        </w:rPr>
        <w:fldChar w:fldCharType="begin"/>
      </w:r>
      <w:r w:rsidRPr="00A82009">
        <w:rPr>
          <w:noProof/>
          <w:rPrChange w:id="2640" w:author="Peto" w:date="2018-06-14T07:18:00Z">
            <w:rPr/>
          </w:rPrChange>
        </w:rPr>
        <w:instrText xml:space="preserve"> REF windkessel_1 \h </w:instrText>
      </w:r>
      <w:r w:rsidRPr="00A82009">
        <w:rPr>
          <w:noProof/>
          <w:rPrChange w:id="2641" w:author="Peto" w:date="2018-06-14T07:18:00Z">
            <w:rPr>
              <w:noProof/>
            </w:rPr>
          </w:rPrChange>
        </w:rPr>
      </w:r>
      <w:r w:rsidRPr="00A82009">
        <w:rPr>
          <w:noProof/>
          <w:rPrChange w:id="2642" w:author="Peto" w:date="2018-06-14T07:18:00Z">
            <w:rPr/>
          </w:rPrChange>
        </w:rPr>
        <w:fldChar w:fldCharType="separate"/>
      </w:r>
      <w:r w:rsidR="00F95B9C" w:rsidRPr="00A82009">
        <w:rPr>
          <w:noProof/>
          <w:color w:val="000000"/>
        </w:rPr>
        <w:t>6</w:t>
      </w:r>
      <w:r w:rsidRPr="00A82009">
        <w:rPr>
          <w:noProof/>
          <w:rPrChange w:id="2643" w:author="Peto" w:date="2018-06-14T07:18:00Z">
            <w:rPr/>
          </w:rPrChange>
        </w:rPr>
        <w:fldChar w:fldCharType="end"/>
      </w:r>
      <w:r w:rsidRPr="00A82009">
        <w:rPr>
          <w:noProof/>
          <w:rPrChange w:id="2644"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7762129" w14:textId="77777777" w:rsidTr="00452ADC">
        <w:tc>
          <w:tcPr>
            <w:tcW w:w="704" w:type="dxa"/>
          </w:tcPr>
          <w:p w14:paraId="1D42ED54" w14:textId="77777777" w:rsidR="00CE547F" w:rsidRPr="00A82009" w:rsidRDefault="00CE547F" w:rsidP="00452ADC">
            <w:pPr>
              <w:jc w:val="center"/>
              <w:rPr>
                <w:noProof/>
                <w:color w:val="000000"/>
                <w:rPrChange w:id="2645" w:author="Peto" w:date="2018-06-14T07:18:00Z">
                  <w:rPr>
                    <w:color w:val="000000"/>
                  </w:rPr>
                </w:rPrChange>
              </w:rPr>
            </w:pPr>
          </w:p>
        </w:tc>
        <w:tc>
          <w:tcPr>
            <w:tcW w:w="7088" w:type="dxa"/>
            <w:vAlign w:val="center"/>
          </w:tcPr>
          <w:p w14:paraId="2B97713B" w14:textId="77777777" w:rsidR="00CE547F" w:rsidRPr="00A82009" w:rsidRDefault="00837AE3" w:rsidP="00452ADC">
            <w:pPr>
              <w:rPr>
                <w:noProof/>
                <w:rPrChange w:id="2646" w:author="Peto" w:date="2018-06-14T07:18:00Z">
                  <w:rPr/>
                </w:rPrChange>
              </w:rPr>
            </w:pPr>
            <m:oMathPara>
              <m:oMath>
                <m:sSub>
                  <m:sSubPr>
                    <m:ctrlPr>
                      <w:rPr>
                        <w:rFonts w:ascii="Cambria Math" w:hAnsi="Cambria Math"/>
                        <w:i/>
                        <w:noProof/>
                      </w:rPr>
                    </m:ctrlPr>
                  </m:sSubPr>
                  <m:e>
                    <m:r>
                      <w:rPr>
                        <w:rFonts w:ascii="Cambria Math" w:hAnsi="Cambria Math"/>
                        <w:noProof/>
                        <w:rPrChange w:id="2647" w:author="Peto" w:date="2018-06-14T07:18:00Z">
                          <w:rPr>
                            <w:rFonts w:ascii="Cambria Math" w:hAnsi="Cambria Math"/>
                          </w:rPr>
                        </w:rPrChange>
                      </w:rPr>
                      <m:t>Q</m:t>
                    </m:r>
                  </m:e>
                  <m:sub>
                    <m:r>
                      <w:rPr>
                        <w:rFonts w:ascii="Cambria Math" w:hAnsi="Cambria Math"/>
                        <w:noProof/>
                        <w:rPrChange w:id="2648" w:author="Peto" w:date="2018-06-14T07:18:00Z">
                          <w:rPr>
                            <w:rFonts w:ascii="Cambria Math" w:hAnsi="Cambria Math"/>
                          </w:rPr>
                        </w:rPrChange>
                      </w:rPr>
                      <m:t>out</m:t>
                    </m:r>
                  </m:sub>
                </m:sSub>
                <m:r>
                  <w:rPr>
                    <w:rFonts w:ascii="Cambria Math" w:hAnsi="Cambria Math"/>
                    <w:noProof/>
                    <w:rPrChange w:id="2649" w:author="Peto" w:date="2018-06-14T07:18:00Z">
                      <w:rPr>
                        <w:rFonts w:ascii="Cambria Math" w:hAnsi="Cambria Math"/>
                      </w:rPr>
                    </w:rPrChange>
                  </w:rPr>
                  <m:t>(t)</m:t>
                </m:r>
                <m:r>
                  <w:rPr>
                    <w:rFonts w:ascii="Cambria Math" w:hAnsi="Cambria Math"/>
                    <w:noProof/>
                    <w:color w:val="000000"/>
                    <w:rPrChange w:id="2650" w:author="Peto" w:date="2018-06-14T07:18:00Z">
                      <w:rPr>
                        <w:rFonts w:ascii="Cambria Math" w:hAnsi="Cambria Math"/>
                        <w:color w:val="000000"/>
                      </w:rPr>
                    </w:rPrChange>
                  </w:rPr>
                  <m:t>=</m:t>
                </m:r>
                <m:f>
                  <m:fPr>
                    <m:ctrlPr>
                      <w:rPr>
                        <w:rFonts w:ascii="Cambria Math" w:hAnsi="Cambria Math"/>
                        <w:i/>
                        <w:noProof/>
                        <w:color w:val="000000"/>
                      </w:rPr>
                    </m:ctrlPr>
                  </m:fPr>
                  <m:num>
                    <m:r>
                      <w:rPr>
                        <w:rFonts w:ascii="Cambria Math" w:hAnsi="Cambria Math"/>
                        <w:noProof/>
                        <w:color w:val="000000"/>
                        <w:rPrChange w:id="2651" w:author="Peto" w:date="2018-06-14T07:18:00Z">
                          <w:rPr>
                            <w:rFonts w:ascii="Cambria Math" w:hAnsi="Cambria Math"/>
                            <w:color w:val="000000"/>
                          </w:rPr>
                        </w:rPrChange>
                      </w:rPr>
                      <m:t>P</m:t>
                    </m:r>
                    <m:d>
                      <m:dPr>
                        <m:ctrlPr>
                          <w:rPr>
                            <w:rFonts w:ascii="Cambria Math" w:hAnsi="Cambria Math"/>
                            <w:i/>
                            <w:noProof/>
                            <w:color w:val="000000"/>
                          </w:rPr>
                        </m:ctrlPr>
                      </m:dPr>
                      <m:e>
                        <m:r>
                          <w:rPr>
                            <w:rFonts w:ascii="Cambria Math" w:hAnsi="Cambria Math"/>
                            <w:noProof/>
                            <w:color w:val="000000"/>
                            <w:rPrChange w:id="2652" w:author="Peto" w:date="2018-06-14T07:18:00Z">
                              <w:rPr>
                                <w:rFonts w:ascii="Cambria Math" w:hAnsi="Cambria Math"/>
                                <w:color w:val="000000"/>
                              </w:rPr>
                            </w:rPrChange>
                          </w:rPr>
                          <m:t>t</m:t>
                        </m:r>
                      </m:e>
                    </m:d>
                  </m:num>
                  <m:den>
                    <m:sSub>
                      <m:sSubPr>
                        <m:ctrlPr>
                          <w:rPr>
                            <w:rFonts w:ascii="Cambria Math" w:hAnsi="Cambria Math"/>
                            <w:i/>
                            <w:noProof/>
                          </w:rPr>
                        </m:ctrlPr>
                      </m:sSubPr>
                      <m:e>
                        <m:r>
                          <w:rPr>
                            <w:rFonts w:ascii="Cambria Math" w:hAnsi="Cambria Math"/>
                            <w:noProof/>
                            <w:rPrChange w:id="2653" w:author="Peto" w:date="2018-06-14T07:18:00Z">
                              <w:rPr>
                                <w:rFonts w:ascii="Cambria Math" w:hAnsi="Cambria Math"/>
                              </w:rPr>
                            </w:rPrChange>
                          </w:rPr>
                          <m:t>R</m:t>
                        </m:r>
                      </m:e>
                      <m:sub>
                        <m:r>
                          <w:rPr>
                            <w:rFonts w:ascii="Cambria Math" w:hAnsi="Cambria Math"/>
                            <w:noProof/>
                            <w:rPrChange w:id="2654" w:author="Peto" w:date="2018-06-14T07:18:00Z">
                              <w:rPr>
                                <w:rFonts w:ascii="Cambria Math" w:hAnsi="Cambria Math"/>
                              </w:rPr>
                            </w:rPrChange>
                          </w:rPr>
                          <m:t>a</m:t>
                        </m:r>
                      </m:sub>
                    </m:sSub>
                  </m:den>
                </m:f>
              </m:oMath>
            </m:oMathPara>
          </w:p>
          <w:p w14:paraId="6BDFA35F" w14:textId="77777777" w:rsidR="00CE547F" w:rsidRPr="00A82009" w:rsidRDefault="00CE547F" w:rsidP="00452ADC">
            <w:pPr>
              <w:jc w:val="center"/>
              <w:rPr>
                <w:noProof/>
                <w:color w:val="000000"/>
                <w:rPrChange w:id="2655" w:author="Peto" w:date="2018-06-14T07:18:00Z">
                  <w:rPr>
                    <w:color w:val="000000"/>
                  </w:rPr>
                </w:rPrChange>
              </w:rPr>
            </w:pPr>
          </w:p>
        </w:tc>
        <w:tc>
          <w:tcPr>
            <w:tcW w:w="702" w:type="dxa"/>
            <w:vAlign w:val="center"/>
          </w:tcPr>
          <w:p w14:paraId="7D8B6387" w14:textId="77777777" w:rsidR="00CE547F" w:rsidRPr="00A82009" w:rsidRDefault="00CE547F" w:rsidP="00452ADC">
            <w:pPr>
              <w:jc w:val="center"/>
              <w:rPr>
                <w:noProof/>
                <w:color w:val="000000"/>
                <w:rPrChange w:id="2656" w:author="Peto" w:date="2018-06-14T07:18:00Z">
                  <w:rPr>
                    <w:color w:val="000000"/>
                  </w:rPr>
                </w:rPrChange>
              </w:rPr>
            </w:pPr>
            <w:r w:rsidRPr="00A82009">
              <w:rPr>
                <w:noProof/>
                <w:color w:val="000000"/>
                <w:rPrChange w:id="2657" w:author="Peto" w:date="2018-06-14T07:18:00Z">
                  <w:rPr>
                    <w:color w:val="000000"/>
                  </w:rPr>
                </w:rPrChange>
              </w:rPr>
              <w:t>(</w:t>
            </w:r>
            <w:bookmarkStart w:id="2658" w:name="windkessel_1"/>
            <w:r w:rsidRPr="00A82009">
              <w:rPr>
                <w:noProof/>
                <w:color w:val="000000"/>
                <w:rPrChange w:id="2659" w:author="Peto" w:date="2018-06-14T07:18:00Z">
                  <w:rPr>
                    <w:color w:val="000000"/>
                  </w:rPr>
                </w:rPrChange>
              </w:rPr>
              <w:fldChar w:fldCharType="begin"/>
            </w:r>
            <w:r w:rsidRPr="00A82009">
              <w:rPr>
                <w:noProof/>
                <w:color w:val="000000"/>
                <w:rPrChange w:id="2660" w:author="Peto" w:date="2018-06-14T07:18:00Z">
                  <w:rPr>
                    <w:color w:val="000000"/>
                  </w:rPr>
                </w:rPrChange>
              </w:rPr>
              <w:instrText xml:space="preserve"> SEQ eq \* MERGEFORMAT </w:instrText>
            </w:r>
            <w:r w:rsidRPr="00A82009">
              <w:rPr>
                <w:noProof/>
                <w:color w:val="000000"/>
                <w:rPrChange w:id="2661" w:author="Peto" w:date="2018-06-14T07:18:00Z">
                  <w:rPr>
                    <w:color w:val="000000"/>
                  </w:rPr>
                </w:rPrChange>
              </w:rPr>
              <w:fldChar w:fldCharType="separate"/>
            </w:r>
            <w:r w:rsidR="00F95B9C" w:rsidRPr="00A82009">
              <w:rPr>
                <w:noProof/>
                <w:color w:val="000000"/>
              </w:rPr>
              <w:t>6</w:t>
            </w:r>
            <w:r w:rsidRPr="00A82009">
              <w:rPr>
                <w:noProof/>
                <w:color w:val="000000"/>
                <w:rPrChange w:id="2662" w:author="Peto" w:date="2018-06-14T07:18:00Z">
                  <w:rPr>
                    <w:color w:val="000000"/>
                  </w:rPr>
                </w:rPrChange>
              </w:rPr>
              <w:fldChar w:fldCharType="end"/>
            </w:r>
            <w:bookmarkEnd w:id="2658"/>
            <w:r w:rsidRPr="00A82009">
              <w:rPr>
                <w:noProof/>
                <w:color w:val="000000"/>
                <w:rPrChange w:id="2663" w:author="Peto" w:date="2018-06-14T07:18:00Z">
                  <w:rPr>
                    <w:color w:val="000000"/>
                  </w:rPr>
                </w:rPrChange>
              </w:rPr>
              <w:t>)</w:t>
            </w:r>
          </w:p>
        </w:tc>
      </w:tr>
    </w:tbl>
    <w:p w14:paraId="39E30A1F" w14:textId="77777777" w:rsidR="00CE547F" w:rsidRPr="00A82009" w:rsidRDefault="00CE547F" w:rsidP="00CE547F">
      <w:pPr>
        <w:rPr>
          <w:noProof/>
          <w:rPrChange w:id="2664" w:author="Peto" w:date="2018-06-14T07:18:00Z">
            <w:rPr/>
          </w:rPrChange>
        </w:rPr>
      </w:pPr>
    </w:p>
    <w:p w14:paraId="56081423" w14:textId="77777777" w:rsidR="00CE547F" w:rsidRPr="00A82009" w:rsidRDefault="00CE547F" w:rsidP="00CE547F">
      <w:pPr>
        <w:rPr>
          <w:noProof/>
          <w:color w:val="000000"/>
          <w:rPrChange w:id="2665" w:author="Peto" w:date="2018-06-14T07:18:00Z">
            <w:rPr>
              <w:color w:val="000000"/>
            </w:rPr>
          </w:rPrChange>
        </w:rPr>
      </w:pPr>
      <w:r w:rsidRPr="00A82009">
        <w:rPr>
          <w:noProof/>
          <w:rPrChange w:id="2666" w:author="Peto" w:date="2018-06-14T07:18:00Z">
            <w:rPr/>
          </w:rPrChange>
        </w:rPr>
        <w:t xml:space="preserve">Ak uvažujeme lineárnu vzťah tlaku a objemu v rovnici </w:t>
      </w:r>
      <w:r w:rsidRPr="00A82009">
        <w:rPr>
          <w:noProof/>
          <w:rPrChange w:id="2667" w:author="Peto" w:date="2018-06-14T07:18:00Z">
            <w:rPr/>
          </w:rPrChange>
        </w:rPr>
        <w:fldChar w:fldCharType="begin"/>
      </w:r>
      <w:r w:rsidRPr="00A82009">
        <w:rPr>
          <w:noProof/>
          <w:rPrChange w:id="2668" w:author="Peto" w:date="2018-06-14T07:18:00Z">
            <w:rPr/>
          </w:rPrChange>
        </w:rPr>
        <w:instrText xml:space="preserve"> REF roztaznost \h </w:instrText>
      </w:r>
      <w:r w:rsidRPr="00A82009">
        <w:rPr>
          <w:noProof/>
          <w:rPrChange w:id="2669" w:author="Peto" w:date="2018-06-14T07:18:00Z">
            <w:rPr>
              <w:noProof/>
            </w:rPr>
          </w:rPrChange>
        </w:rPr>
      </w:r>
      <w:r w:rsidRPr="00A82009">
        <w:rPr>
          <w:noProof/>
          <w:rPrChange w:id="2670" w:author="Peto" w:date="2018-06-14T07:18:00Z">
            <w:rPr/>
          </w:rPrChange>
        </w:rPr>
        <w:fldChar w:fldCharType="separate"/>
      </w:r>
      <w:r w:rsidR="00F95B9C" w:rsidRPr="00A82009">
        <w:rPr>
          <w:noProof/>
          <w:color w:val="000000"/>
        </w:rPr>
        <w:t>2</w:t>
      </w:r>
      <w:r w:rsidRPr="00A82009">
        <w:rPr>
          <w:noProof/>
          <w:rPrChange w:id="2671" w:author="Peto" w:date="2018-06-14T07:18:00Z">
            <w:rPr/>
          </w:rPrChange>
        </w:rPr>
        <w:fldChar w:fldCharType="end"/>
      </w:r>
      <w:r w:rsidRPr="00A82009">
        <w:rPr>
          <w:noProof/>
          <w:rPrChange w:id="2672" w:author="Peto" w:date="2018-06-14T07:18:00Z">
            <w:rPr/>
          </w:rPrChange>
        </w:rPr>
        <w:fldChar w:fldCharType="begin"/>
      </w:r>
      <w:r w:rsidRPr="00A82009">
        <w:rPr>
          <w:noProof/>
          <w:rPrChange w:id="2673" w:author="Peto" w:date="2018-06-14T07:18:00Z">
            <w:rPr/>
          </w:rPrChange>
        </w:rPr>
        <w:instrText xml:space="preserve"> REF roztaznost \h </w:instrText>
      </w:r>
      <w:r w:rsidRPr="00A82009">
        <w:rPr>
          <w:noProof/>
          <w:rPrChange w:id="2674" w:author="Peto" w:date="2018-06-14T07:18:00Z">
            <w:rPr>
              <w:noProof/>
            </w:rPr>
          </w:rPrChange>
        </w:rPr>
      </w:r>
      <w:r w:rsidRPr="00A82009">
        <w:rPr>
          <w:noProof/>
          <w:rPrChange w:id="2675" w:author="Peto" w:date="2018-06-14T07:18:00Z">
            <w:rPr/>
          </w:rPrChange>
        </w:rPr>
        <w:fldChar w:fldCharType="separate"/>
      </w:r>
      <w:r w:rsidR="00F95B9C" w:rsidRPr="00A82009">
        <w:rPr>
          <w:noProof/>
          <w:color w:val="000000"/>
        </w:rPr>
        <w:t>2</w:t>
      </w:r>
      <w:r w:rsidRPr="00A82009">
        <w:rPr>
          <w:noProof/>
          <w:rPrChange w:id="2676" w:author="Peto" w:date="2018-06-14T07:18:00Z">
            <w:rPr/>
          </w:rPrChange>
        </w:rPr>
        <w:fldChar w:fldCharType="end"/>
      </w:r>
      <w:r w:rsidRPr="00A82009">
        <w:rPr>
          <w:noProof/>
          <w:rPrChange w:id="2677" w:author="Peto" w:date="2018-06-14T07:18:00Z">
            <w:rPr/>
          </w:rPrChange>
        </w:rPr>
        <w:t>(</w:t>
      </w:r>
      <w:r w:rsidRPr="00A82009">
        <w:rPr>
          <w:noProof/>
          <w:rPrChange w:id="2678" w:author="Peto" w:date="2018-06-14T07:18:00Z">
            <w:rPr/>
          </w:rPrChange>
        </w:rPr>
        <w:fldChar w:fldCharType="begin"/>
      </w:r>
      <w:r w:rsidRPr="00A82009">
        <w:rPr>
          <w:noProof/>
          <w:rPrChange w:id="2679" w:author="Peto" w:date="2018-06-14T07:18:00Z">
            <w:rPr/>
          </w:rPrChange>
        </w:rPr>
        <w:instrText xml:space="preserve"> REF roztaznost \h </w:instrText>
      </w:r>
      <w:r w:rsidRPr="00A82009">
        <w:rPr>
          <w:noProof/>
          <w:rPrChange w:id="2680" w:author="Peto" w:date="2018-06-14T07:18:00Z">
            <w:rPr>
              <w:noProof/>
            </w:rPr>
          </w:rPrChange>
        </w:rPr>
      </w:r>
      <w:r w:rsidRPr="00A82009">
        <w:rPr>
          <w:noProof/>
          <w:rPrChange w:id="2681" w:author="Peto" w:date="2018-06-14T07:18:00Z">
            <w:rPr/>
          </w:rPrChange>
        </w:rPr>
        <w:fldChar w:fldCharType="separate"/>
      </w:r>
      <w:r w:rsidR="00F95B9C" w:rsidRPr="00A82009">
        <w:rPr>
          <w:noProof/>
          <w:color w:val="000000"/>
        </w:rPr>
        <w:t>2</w:t>
      </w:r>
      <w:r w:rsidRPr="00A82009">
        <w:rPr>
          <w:noProof/>
          <w:rPrChange w:id="2682" w:author="Peto" w:date="2018-06-14T07:18:00Z">
            <w:rPr/>
          </w:rPrChange>
        </w:rPr>
        <w:fldChar w:fldCharType="end"/>
      </w:r>
      <w:r w:rsidRPr="00A82009">
        <w:rPr>
          <w:noProof/>
          <w:rPrChange w:id="2683" w:author="Peto" w:date="2018-06-14T07:18:00Z">
            <w:rPr/>
          </w:rPrChange>
        </w:rPr>
        <w:t>), môžeme rovnicu (</w:t>
      </w:r>
      <w:r w:rsidRPr="00A82009">
        <w:rPr>
          <w:noProof/>
          <w:rPrChange w:id="2684" w:author="Peto" w:date="2018-06-14T07:18:00Z">
            <w:rPr/>
          </w:rPrChange>
        </w:rPr>
        <w:fldChar w:fldCharType="begin"/>
      </w:r>
      <w:r w:rsidRPr="00A82009">
        <w:rPr>
          <w:noProof/>
          <w:rPrChange w:id="2685" w:author="Peto" w:date="2018-06-14T07:18:00Z">
            <w:rPr/>
          </w:rPrChange>
        </w:rPr>
        <w:instrText xml:space="preserve"> REF roztaznost \h </w:instrText>
      </w:r>
      <w:r w:rsidRPr="00A82009">
        <w:rPr>
          <w:noProof/>
          <w:rPrChange w:id="2686" w:author="Peto" w:date="2018-06-14T07:18:00Z">
            <w:rPr>
              <w:noProof/>
            </w:rPr>
          </w:rPrChange>
        </w:rPr>
      </w:r>
      <w:r w:rsidRPr="00A82009">
        <w:rPr>
          <w:noProof/>
          <w:rPrChange w:id="2687" w:author="Peto" w:date="2018-06-14T07:18:00Z">
            <w:rPr/>
          </w:rPrChange>
        </w:rPr>
        <w:fldChar w:fldCharType="separate"/>
      </w:r>
      <w:r w:rsidR="00F95B9C" w:rsidRPr="00A82009">
        <w:rPr>
          <w:noProof/>
          <w:color w:val="000000"/>
        </w:rPr>
        <w:t>2</w:t>
      </w:r>
      <w:r w:rsidRPr="00A82009">
        <w:rPr>
          <w:noProof/>
          <w:rPrChange w:id="2688" w:author="Peto" w:date="2018-06-14T07:18:00Z">
            <w:rPr/>
          </w:rPrChange>
        </w:rPr>
        <w:fldChar w:fldCharType="end"/>
      </w:r>
      <w:r w:rsidRPr="00A82009">
        <w:rPr>
          <w:noProof/>
          <w:rPrChange w:id="2689" w:author="Peto" w:date="2018-06-14T07:18:00Z">
            <w:rPr/>
          </w:rPrChange>
        </w:rPr>
        <w:t xml:space="preserve">) prepísať na tok krvi do rozšírenej časti artérií </w:t>
      </w:r>
      <m:oMath>
        <m:sSub>
          <m:sSubPr>
            <m:ctrlPr>
              <w:rPr>
                <w:rFonts w:ascii="Cambria Math" w:hAnsi="Cambria Math"/>
                <w:i/>
                <w:noProof/>
              </w:rPr>
            </m:ctrlPr>
          </m:sSubPr>
          <m:e>
            <m:r>
              <w:rPr>
                <w:rFonts w:ascii="Cambria Math" w:hAnsi="Cambria Math"/>
                <w:noProof/>
                <w:rPrChange w:id="2690" w:author="Peto" w:date="2018-06-14T07:18:00Z">
                  <w:rPr>
                    <w:rFonts w:ascii="Cambria Math" w:hAnsi="Cambria Math"/>
                  </w:rPr>
                </w:rPrChange>
              </w:rPr>
              <m:t>Q</m:t>
            </m:r>
          </m:e>
          <m:sub>
            <m:r>
              <w:rPr>
                <w:rFonts w:ascii="Cambria Math" w:hAnsi="Cambria Math"/>
                <w:noProof/>
                <w:rPrChange w:id="2691" w:author="Peto" w:date="2018-06-14T07:18:00Z">
                  <w:rPr>
                    <w:rFonts w:ascii="Cambria Math" w:hAnsi="Cambria Math"/>
                  </w:rPr>
                </w:rPrChange>
              </w:rPr>
              <m:t>stored</m:t>
            </m:r>
          </m:sub>
        </m:sSub>
        <m:d>
          <m:dPr>
            <m:ctrlPr>
              <w:rPr>
                <w:rFonts w:ascii="Cambria Math" w:hAnsi="Cambria Math"/>
                <w:i/>
                <w:noProof/>
              </w:rPr>
            </m:ctrlPr>
          </m:dPr>
          <m:e>
            <m:r>
              <w:rPr>
                <w:rFonts w:ascii="Cambria Math" w:hAnsi="Cambria Math"/>
                <w:noProof/>
                <w:rPrChange w:id="2692" w:author="Peto" w:date="2018-06-14T07:18:00Z">
                  <w:rPr>
                    <w:rFonts w:ascii="Cambria Math" w:hAnsi="Cambria Math"/>
                  </w:rPr>
                </w:rPrChange>
              </w:rPr>
              <m:t>t</m:t>
            </m:r>
          </m:e>
        </m:d>
      </m:oMath>
      <w:r w:rsidRPr="00A82009">
        <w:rPr>
          <w:noProof/>
          <w:rPrChange w:id="2693" w:author="Peto" w:date="2018-06-14T07:18:00Z">
            <w:rPr/>
          </w:rPrChange>
        </w:rPr>
        <w:t xml:space="preserve"> ako vťah zmeny tlaku </w:t>
      </w:r>
      <m:oMath>
        <m:r>
          <w:rPr>
            <w:rFonts w:ascii="Cambria Math" w:hAnsi="Cambria Math"/>
            <w:noProof/>
            <w:color w:val="000000"/>
            <w:rPrChange w:id="2694" w:author="Peto" w:date="2018-06-14T07:18:00Z">
              <w:rPr>
                <w:rFonts w:ascii="Cambria Math" w:hAnsi="Cambria Math"/>
                <w:color w:val="000000"/>
              </w:rPr>
            </w:rPrChange>
          </w:rPr>
          <m:t>dP</m:t>
        </m:r>
        <m:d>
          <m:dPr>
            <m:ctrlPr>
              <w:rPr>
                <w:rFonts w:ascii="Cambria Math" w:hAnsi="Cambria Math"/>
                <w:i/>
                <w:noProof/>
                <w:color w:val="000000"/>
              </w:rPr>
            </m:ctrlPr>
          </m:dPr>
          <m:e>
            <m:r>
              <w:rPr>
                <w:rFonts w:ascii="Cambria Math" w:hAnsi="Cambria Math"/>
                <w:noProof/>
                <w:color w:val="000000"/>
                <w:rPrChange w:id="2695" w:author="Peto" w:date="2018-06-14T07:18:00Z">
                  <w:rPr>
                    <w:rFonts w:ascii="Cambria Math" w:hAnsi="Cambria Math"/>
                    <w:color w:val="000000"/>
                  </w:rPr>
                </w:rPrChange>
              </w:rPr>
              <m:t>t</m:t>
            </m:r>
          </m:e>
        </m:d>
      </m:oMath>
      <w:r w:rsidRPr="00A82009">
        <w:rPr>
          <w:noProof/>
          <w:color w:val="000000"/>
          <w:rPrChange w:id="2696" w:author="Peto" w:date="2018-06-14T07:18:00Z">
            <w:rPr>
              <w:color w:val="000000"/>
            </w:rPr>
          </w:rPrChange>
        </w:rPr>
        <w:t xml:space="preserve"> a elasticity </w:t>
      </w:r>
      <m:oMath>
        <m:sSub>
          <m:sSubPr>
            <m:ctrlPr>
              <w:rPr>
                <w:rFonts w:ascii="Cambria Math" w:hAnsi="Cambria Math"/>
                <w:i/>
                <w:noProof/>
                <w:color w:val="000000"/>
              </w:rPr>
            </m:ctrlPr>
          </m:sSubPr>
          <m:e>
            <m:r>
              <w:rPr>
                <w:rFonts w:ascii="Cambria Math" w:hAnsi="Cambria Math"/>
                <w:noProof/>
                <w:color w:val="000000"/>
                <w:rPrChange w:id="2697" w:author="Peto" w:date="2018-06-14T07:18:00Z">
                  <w:rPr>
                    <w:rFonts w:ascii="Cambria Math" w:hAnsi="Cambria Math"/>
                    <w:color w:val="000000"/>
                  </w:rPr>
                </w:rPrChange>
              </w:rPr>
              <m:t xml:space="preserve"> C</m:t>
            </m:r>
          </m:e>
          <m:sub>
            <m:r>
              <w:rPr>
                <w:rFonts w:ascii="Cambria Math" w:hAnsi="Cambria Math"/>
                <w:noProof/>
                <w:color w:val="000000"/>
                <w:rPrChange w:id="2698" w:author="Peto" w:date="2018-06-14T07:18:00Z">
                  <w:rPr>
                    <w:rFonts w:ascii="Cambria Math" w:hAnsi="Cambria Math"/>
                    <w:color w:val="000000"/>
                  </w:rPr>
                </w:rPrChange>
              </w:rPr>
              <m:t>a</m:t>
            </m:r>
          </m:sub>
        </m:sSub>
      </m:oMath>
      <w:r w:rsidRPr="00A82009">
        <w:rPr>
          <w:noProof/>
          <w:color w:val="000000"/>
          <w:rPrChange w:id="2699" w:author="Peto" w:date="2018-06-14T07:18:00Z">
            <w:rPr>
              <w:color w:val="000000"/>
            </w:rPr>
          </w:rPrChange>
        </w:rPr>
        <w:t>(</w:t>
      </w:r>
      <w:r w:rsidRPr="00A82009">
        <w:rPr>
          <w:noProof/>
          <w:color w:val="000000"/>
          <w:rPrChange w:id="2700" w:author="Peto" w:date="2018-06-14T07:18:00Z">
            <w:rPr>
              <w:color w:val="000000"/>
            </w:rPr>
          </w:rPrChange>
        </w:rPr>
        <w:fldChar w:fldCharType="begin"/>
      </w:r>
      <w:r w:rsidRPr="00A82009">
        <w:rPr>
          <w:noProof/>
          <w:color w:val="000000"/>
          <w:rPrChange w:id="2701" w:author="Peto" w:date="2018-06-14T07:18:00Z">
            <w:rPr>
              <w:color w:val="000000"/>
            </w:rPr>
          </w:rPrChange>
        </w:rPr>
        <w:instrText xml:space="preserve"> REF windkessel_2 \h </w:instrText>
      </w:r>
      <w:r w:rsidRPr="00A82009">
        <w:rPr>
          <w:noProof/>
          <w:color w:val="000000"/>
          <w:rPrChange w:id="2702" w:author="Peto" w:date="2018-06-14T07:18:00Z">
            <w:rPr>
              <w:noProof/>
              <w:color w:val="000000"/>
            </w:rPr>
          </w:rPrChange>
        </w:rPr>
      </w:r>
      <w:r w:rsidRPr="00A82009">
        <w:rPr>
          <w:noProof/>
          <w:color w:val="000000"/>
          <w:rPrChange w:id="2703" w:author="Peto" w:date="2018-06-14T07:18:00Z">
            <w:rPr>
              <w:color w:val="000000"/>
            </w:rPr>
          </w:rPrChange>
        </w:rPr>
        <w:fldChar w:fldCharType="separate"/>
      </w:r>
      <w:r w:rsidR="00F95B9C" w:rsidRPr="00A82009">
        <w:rPr>
          <w:noProof/>
          <w:color w:val="000000"/>
        </w:rPr>
        <w:t>7</w:t>
      </w:r>
      <w:r w:rsidRPr="00A82009">
        <w:rPr>
          <w:noProof/>
          <w:color w:val="000000"/>
          <w:rPrChange w:id="2704" w:author="Peto" w:date="2018-06-14T07:18:00Z">
            <w:rPr>
              <w:color w:val="000000"/>
            </w:rPr>
          </w:rPrChange>
        </w:rPr>
        <w:fldChar w:fldCharType="end"/>
      </w:r>
      <w:r w:rsidRPr="00A82009">
        <w:rPr>
          <w:noProof/>
          <w:color w:val="000000"/>
          <w:rPrChange w:id="2705" w:author="Peto" w:date="2018-06-14T07:18:00Z">
            <w:rPr>
              <w:color w:val="000000"/>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7C27B43" w14:textId="77777777" w:rsidTr="00452ADC">
        <w:tc>
          <w:tcPr>
            <w:tcW w:w="704" w:type="dxa"/>
          </w:tcPr>
          <w:p w14:paraId="0EF96A7E" w14:textId="77777777" w:rsidR="00CE547F" w:rsidRPr="00A82009" w:rsidRDefault="00CE547F" w:rsidP="00452ADC">
            <w:pPr>
              <w:jc w:val="center"/>
              <w:rPr>
                <w:noProof/>
                <w:color w:val="000000"/>
                <w:rPrChange w:id="2706" w:author="Peto" w:date="2018-06-14T07:18:00Z">
                  <w:rPr>
                    <w:color w:val="000000"/>
                  </w:rPr>
                </w:rPrChange>
              </w:rPr>
            </w:pPr>
          </w:p>
        </w:tc>
        <w:tc>
          <w:tcPr>
            <w:tcW w:w="7088" w:type="dxa"/>
            <w:vAlign w:val="center"/>
          </w:tcPr>
          <w:p w14:paraId="11772D35" w14:textId="77777777" w:rsidR="00CE547F" w:rsidRPr="00A82009" w:rsidRDefault="00837AE3" w:rsidP="00452ADC">
            <w:pPr>
              <w:rPr>
                <w:noProof/>
                <w:color w:val="000000"/>
                <w:rPrChange w:id="2707"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2708" w:author="Peto" w:date="2018-06-14T07:18:00Z">
                          <w:rPr>
                            <w:rFonts w:ascii="Cambria Math" w:hAnsi="Cambria Math"/>
                          </w:rPr>
                        </w:rPrChange>
                      </w:rPr>
                      <m:t>Q</m:t>
                    </m:r>
                  </m:e>
                  <m:sub>
                    <m:r>
                      <w:rPr>
                        <w:rFonts w:ascii="Cambria Math" w:hAnsi="Cambria Math"/>
                        <w:noProof/>
                        <w:rPrChange w:id="2709" w:author="Peto" w:date="2018-06-14T07:18:00Z">
                          <w:rPr>
                            <w:rFonts w:ascii="Cambria Math" w:hAnsi="Cambria Math"/>
                          </w:rPr>
                        </w:rPrChange>
                      </w:rPr>
                      <m:t>stored</m:t>
                    </m:r>
                  </m:sub>
                </m:sSub>
                <m:d>
                  <m:dPr>
                    <m:ctrlPr>
                      <w:rPr>
                        <w:rFonts w:ascii="Cambria Math" w:hAnsi="Cambria Math"/>
                        <w:i/>
                        <w:noProof/>
                      </w:rPr>
                    </m:ctrlPr>
                  </m:dPr>
                  <m:e>
                    <m:r>
                      <w:rPr>
                        <w:rFonts w:ascii="Cambria Math" w:hAnsi="Cambria Math"/>
                        <w:noProof/>
                        <w:rPrChange w:id="2710" w:author="Peto" w:date="2018-06-14T07:18:00Z">
                          <w:rPr>
                            <w:rFonts w:ascii="Cambria Math" w:hAnsi="Cambria Math"/>
                          </w:rPr>
                        </w:rPrChange>
                      </w:rPr>
                      <m:t>t</m:t>
                    </m:r>
                  </m:e>
                </m:d>
                <m:r>
                  <w:rPr>
                    <w:rFonts w:ascii="Cambria Math" w:hAnsi="Cambria Math"/>
                    <w:noProof/>
                    <w:color w:val="000000"/>
                    <w:rPrChange w:id="2711" w:author="Peto" w:date="2018-06-14T07:18:00Z">
                      <w:rPr>
                        <w:rFonts w:ascii="Cambria Math" w:hAnsi="Cambria Math"/>
                        <w:color w:val="000000"/>
                      </w:rPr>
                    </w:rPrChange>
                  </w:rPr>
                  <m:t>=</m:t>
                </m:r>
                <m:sSub>
                  <m:sSubPr>
                    <m:ctrlPr>
                      <w:rPr>
                        <w:rFonts w:ascii="Cambria Math" w:hAnsi="Cambria Math"/>
                        <w:i/>
                        <w:noProof/>
                        <w:color w:val="000000"/>
                      </w:rPr>
                    </m:ctrlPr>
                  </m:sSubPr>
                  <m:e>
                    <m:r>
                      <w:rPr>
                        <w:rFonts w:ascii="Cambria Math" w:hAnsi="Cambria Math"/>
                        <w:noProof/>
                        <w:color w:val="000000"/>
                        <w:rPrChange w:id="2712" w:author="Peto" w:date="2018-06-14T07:18:00Z">
                          <w:rPr>
                            <w:rFonts w:ascii="Cambria Math" w:hAnsi="Cambria Math"/>
                            <w:color w:val="000000"/>
                          </w:rPr>
                        </w:rPrChange>
                      </w:rPr>
                      <m:t xml:space="preserve"> C</m:t>
                    </m:r>
                  </m:e>
                  <m:sub>
                    <m:r>
                      <w:rPr>
                        <w:rFonts w:ascii="Cambria Math" w:hAnsi="Cambria Math"/>
                        <w:noProof/>
                        <w:color w:val="000000"/>
                        <w:rPrChange w:id="2713" w:author="Peto" w:date="2018-06-14T07:18:00Z">
                          <w:rPr>
                            <w:rFonts w:ascii="Cambria Math" w:hAnsi="Cambria Math"/>
                            <w:color w:val="000000"/>
                          </w:rPr>
                        </w:rPrChange>
                      </w:rPr>
                      <m:t>a</m:t>
                    </m:r>
                  </m:sub>
                </m:sSub>
                <m:f>
                  <m:fPr>
                    <m:ctrlPr>
                      <w:rPr>
                        <w:rFonts w:ascii="Cambria Math" w:hAnsi="Cambria Math"/>
                        <w:i/>
                        <w:noProof/>
                        <w:color w:val="000000"/>
                      </w:rPr>
                    </m:ctrlPr>
                  </m:fPr>
                  <m:num>
                    <m:r>
                      <w:rPr>
                        <w:rFonts w:ascii="Cambria Math" w:hAnsi="Cambria Math"/>
                        <w:noProof/>
                        <w:color w:val="000000"/>
                        <w:rPrChange w:id="2714" w:author="Peto" w:date="2018-06-14T07:18:00Z">
                          <w:rPr>
                            <w:rFonts w:ascii="Cambria Math" w:hAnsi="Cambria Math"/>
                            <w:color w:val="000000"/>
                          </w:rPr>
                        </w:rPrChange>
                      </w:rPr>
                      <m:t>dP</m:t>
                    </m:r>
                    <m:d>
                      <m:dPr>
                        <m:ctrlPr>
                          <w:rPr>
                            <w:rFonts w:ascii="Cambria Math" w:hAnsi="Cambria Math"/>
                            <w:i/>
                            <w:noProof/>
                            <w:color w:val="000000"/>
                          </w:rPr>
                        </m:ctrlPr>
                      </m:dPr>
                      <m:e>
                        <m:r>
                          <w:rPr>
                            <w:rFonts w:ascii="Cambria Math" w:hAnsi="Cambria Math"/>
                            <w:noProof/>
                            <w:color w:val="000000"/>
                            <w:rPrChange w:id="2715" w:author="Peto" w:date="2018-06-14T07:18:00Z">
                              <w:rPr>
                                <w:rFonts w:ascii="Cambria Math" w:hAnsi="Cambria Math"/>
                                <w:color w:val="000000"/>
                              </w:rPr>
                            </w:rPrChange>
                          </w:rPr>
                          <m:t>t</m:t>
                        </m:r>
                      </m:e>
                    </m:d>
                  </m:num>
                  <m:den>
                    <m:r>
                      <w:rPr>
                        <w:rFonts w:ascii="Cambria Math" w:hAnsi="Cambria Math"/>
                        <w:noProof/>
                        <w:color w:val="000000"/>
                        <w:rPrChange w:id="2716" w:author="Peto" w:date="2018-06-14T07:18:00Z">
                          <w:rPr>
                            <w:rFonts w:ascii="Cambria Math" w:hAnsi="Cambria Math"/>
                            <w:color w:val="000000"/>
                          </w:rPr>
                        </w:rPrChange>
                      </w:rPr>
                      <m:t>dt</m:t>
                    </m:r>
                  </m:den>
                </m:f>
              </m:oMath>
            </m:oMathPara>
          </w:p>
          <w:p w14:paraId="240DFE08" w14:textId="77777777" w:rsidR="00CE547F" w:rsidRPr="00A82009" w:rsidRDefault="00CE547F" w:rsidP="00452ADC">
            <w:pPr>
              <w:jc w:val="center"/>
              <w:rPr>
                <w:noProof/>
                <w:color w:val="000000"/>
                <w:rPrChange w:id="2717" w:author="Peto" w:date="2018-06-14T07:18:00Z">
                  <w:rPr>
                    <w:color w:val="000000"/>
                  </w:rPr>
                </w:rPrChange>
              </w:rPr>
            </w:pPr>
          </w:p>
        </w:tc>
        <w:tc>
          <w:tcPr>
            <w:tcW w:w="702" w:type="dxa"/>
            <w:vAlign w:val="center"/>
          </w:tcPr>
          <w:p w14:paraId="47D74017" w14:textId="77777777" w:rsidR="00CE547F" w:rsidRPr="00A82009" w:rsidRDefault="00CE547F" w:rsidP="00452ADC">
            <w:pPr>
              <w:jc w:val="center"/>
              <w:rPr>
                <w:noProof/>
                <w:color w:val="000000"/>
                <w:rPrChange w:id="2718" w:author="Peto" w:date="2018-06-14T07:18:00Z">
                  <w:rPr>
                    <w:color w:val="000000"/>
                  </w:rPr>
                </w:rPrChange>
              </w:rPr>
            </w:pPr>
            <w:r w:rsidRPr="00A82009">
              <w:rPr>
                <w:noProof/>
                <w:color w:val="000000"/>
                <w:rPrChange w:id="2719" w:author="Peto" w:date="2018-06-14T07:18:00Z">
                  <w:rPr>
                    <w:color w:val="000000"/>
                  </w:rPr>
                </w:rPrChange>
              </w:rPr>
              <w:t>(</w:t>
            </w:r>
            <w:bookmarkStart w:id="2720" w:name="windkessel_2"/>
            <w:r w:rsidRPr="00A82009">
              <w:rPr>
                <w:noProof/>
                <w:color w:val="000000"/>
                <w:rPrChange w:id="2721" w:author="Peto" w:date="2018-06-14T07:18:00Z">
                  <w:rPr>
                    <w:color w:val="000000"/>
                  </w:rPr>
                </w:rPrChange>
              </w:rPr>
              <w:fldChar w:fldCharType="begin"/>
            </w:r>
            <w:r w:rsidRPr="00A82009">
              <w:rPr>
                <w:noProof/>
                <w:color w:val="000000"/>
                <w:rPrChange w:id="2722" w:author="Peto" w:date="2018-06-14T07:18:00Z">
                  <w:rPr>
                    <w:color w:val="000000"/>
                  </w:rPr>
                </w:rPrChange>
              </w:rPr>
              <w:instrText xml:space="preserve"> SEQ eq \* MERGEFORMAT </w:instrText>
            </w:r>
            <w:r w:rsidRPr="00A82009">
              <w:rPr>
                <w:noProof/>
                <w:color w:val="000000"/>
                <w:rPrChange w:id="2723" w:author="Peto" w:date="2018-06-14T07:18:00Z">
                  <w:rPr>
                    <w:color w:val="000000"/>
                  </w:rPr>
                </w:rPrChange>
              </w:rPr>
              <w:fldChar w:fldCharType="separate"/>
            </w:r>
            <w:r w:rsidR="00F95B9C" w:rsidRPr="00A82009">
              <w:rPr>
                <w:noProof/>
                <w:color w:val="000000"/>
              </w:rPr>
              <w:t>7</w:t>
            </w:r>
            <w:r w:rsidRPr="00A82009">
              <w:rPr>
                <w:noProof/>
                <w:color w:val="000000"/>
                <w:rPrChange w:id="2724" w:author="Peto" w:date="2018-06-14T07:18:00Z">
                  <w:rPr>
                    <w:color w:val="000000"/>
                  </w:rPr>
                </w:rPrChange>
              </w:rPr>
              <w:fldChar w:fldCharType="end"/>
            </w:r>
            <w:bookmarkEnd w:id="2720"/>
            <w:r w:rsidRPr="00A82009">
              <w:rPr>
                <w:noProof/>
                <w:color w:val="000000"/>
                <w:rPrChange w:id="2725" w:author="Peto" w:date="2018-06-14T07:18:00Z">
                  <w:rPr>
                    <w:color w:val="000000"/>
                  </w:rPr>
                </w:rPrChange>
              </w:rPr>
              <w:t>)</w:t>
            </w:r>
          </w:p>
        </w:tc>
      </w:tr>
    </w:tbl>
    <w:p w14:paraId="6AFF8910" w14:textId="77777777" w:rsidR="00CE547F" w:rsidRPr="00A82009" w:rsidRDefault="00CE547F" w:rsidP="00CE547F">
      <w:pPr>
        <w:rPr>
          <w:noProof/>
          <w:color w:val="000000"/>
          <w:rPrChange w:id="2726" w:author="Peto" w:date="2018-06-14T07:18:00Z">
            <w:rPr>
              <w:color w:val="000000"/>
            </w:rPr>
          </w:rPrChange>
        </w:rPr>
      </w:pPr>
    </w:p>
    <w:p w14:paraId="683A0ED7" w14:textId="77777777" w:rsidR="00CE547F" w:rsidRPr="00A82009" w:rsidRDefault="00CE547F" w:rsidP="00CE547F">
      <w:pPr>
        <w:rPr>
          <w:noProof/>
          <w:rPrChange w:id="2727" w:author="Peto" w:date="2018-06-14T07:18:00Z">
            <w:rPr/>
          </w:rPrChange>
        </w:rPr>
      </w:pPr>
      <w:r w:rsidRPr="00A82009">
        <w:rPr>
          <w:noProof/>
          <w:color w:val="000000"/>
          <w:rPrChange w:id="2728" w:author="Peto" w:date="2018-06-14T07:18:00Z">
            <w:rPr>
              <w:color w:val="000000"/>
            </w:rPr>
          </w:rPrChange>
        </w:rPr>
        <w:lastRenderedPageBreak/>
        <w:t xml:space="preserve">Celkový tok krvi v dvojdielnom Windkesselovom modely </w:t>
      </w:r>
      <m:oMath>
        <m:r>
          <w:rPr>
            <w:rFonts w:ascii="Cambria Math" w:hAnsi="Cambria Math"/>
            <w:noProof/>
            <w:rPrChange w:id="2729" w:author="Peto" w:date="2018-06-14T07:18:00Z">
              <w:rPr>
                <w:rFonts w:ascii="Cambria Math" w:hAnsi="Cambria Math"/>
              </w:rPr>
            </w:rPrChange>
          </w:rPr>
          <m:t>Q</m:t>
        </m:r>
        <m:d>
          <m:dPr>
            <m:ctrlPr>
              <w:rPr>
                <w:rFonts w:ascii="Cambria Math" w:hAnsi="Cambria Math"/>
                <w:i/>
                <w:noProof/>
              </w:rPr>
            </m:ctrlPr>
          </m:dPr>
          <m:e>
            <m:r>
              <w:rPr>
                <w:rFonts w:ascii="Cambria Math" w:hAnsi="Cambria Math"/>
                <w:noProof/>
                <w:rPrChange w:id="2730" w:author="Peto" w:date="2018-06-14T07:18:00Z">
                  <w:rPr>
                    <w:rFonts w:ascii="Cambria Math" w:hAnsi="Cambria Math"/>
                  </w:rPr>
                </w:rPrChange>
              </w:rPr>
              <m:t>t</m:t>
            </m:r>
          </m:e>
        </m:d>
      </m:oMath>
      <w:r w:rsidRPr="00A82009">
        <w:rPr>
          <w:noProof/>
          <w:color w:val="000000"/>
          <w:rPrChange w:id="2731" w:author="Peto" w:date="2018-06-14T07:18:00Z">
            <w:rPr>
              <w:color w:val="000000"/>
            </w:rPr>
          </w:rPrChange>
        </w:rPr>
        <w:t xml:space="preserve"> je daný súčtom toku do rozšírenej časti artérií </w:t>
      </w:r>
      <m:oMath>
        <m:sSub>
          <m:sSubPr>
            <m:ctrlPr>
              <w:rPr>
                <w:rFonts w:ascii="Cambria Math" w:hAnsi="Cambria Math"/>
                <w:i/>
                <w:noProof/>
              </w:rPr>
            </m:ctrlPr>
          </m:sSubPr>
          <m:e>
            <m:r>
              <w:rPr>
                <w:rFonts w:ascii="Cambria Math" w:hAnsi="Cambria Math"/>
                <w:noProof/>
                <w:rPrChange w:id="2732" w:author="Peto" w:date="2018-06-14T07:18:00Z">
                  <w:rPr>
                    <w:rFonts w:ascii="Cambria Math" w:hAnsi="Cambria Math"/>
                  </w:rPr>
                </w:rPrChange>
              </w:rPr>
              <m:t>Q</m:t>
            </m:r>
          </m:e>
          <m:sub>
            <m:r>
              <w:rPr>
                <w:rFonts w:ascii="Cambria Math" w:hAnsi="Cambria Math"/>
                <w:noProof/>
                <w:rPrChange w:id="2733" w:author="Peto" w:date="2018-06-14T07:18:00Z">
                  <w:rPr>
                    <w:rFonts w:ascii="Cambria Math" w:hAnsi="Cambria Math"/>
                  </w:rPr>
                </w:rPrChange>
              </w:rPr>
              <m:t>stored</m:t>
            </m:r>
          </m:sub>
        </m:sSub>
        <m:d>
          <m:dPr>
            <m:ctrlPr>
              <w:rPr>
                <w:rFonts w:ascii="Cambria Math" w:hAnsi="Cambria Math"/>
                <w:i/>
                <w:noProof/>
              </w:rPr>
            </m:ctrlPr>
          </m:dPr>
          <m:e>
            <m:r>
              <w:rPr>
                <w:rFonts w:ascii="Cambria Math" w:hAnsi="Cambria Math"/>
                <w:noProof/>
                <w:rPrChange w:id="2734" w:author="Peto" w:date="2018-06-14T07:18:00Z">
                  <w:rPr>
                    <w:rFonts w:ascii="Cambria Math" w:hAnsi="Cambria Math"/>
                  </w:rPr>
                </w:rPrChange>
              </w:rPr>
              <m:t>t</m:t>
            </m:r>
          </m:e>
        </m:d>
      </m:oMath>
      <w:r w:rsidRPr="00A82009">
        <w:rPr>
          <w:noProof/>
          <w:rPrChange w:id="2735" w:author="Peto" w:date="2018-06-14T07:18:00Z">
            <w:rPr/>
          </w:rPrChange>
        </w:rPr>
        <w:t xml:space="preserve"> a tokom krvi do periférií </w:t>
      </w:r>
      <m:oMath>
        <m:sSub>
          <m:sSubPr>
            <m:ctrlPr>
              <w:rPr>
                <w:rFonts w:ascii="Cambria Math" w:hAnsi="Cambria Math"/>
                <w:i/>
                <w:noProof/>
              </w:rPr>
            </m:ctrlPr>
          </m:sSubPr>
          <m:e>
            <m:r>
              <w:rPr>
                <w:rFonts w:ascii="Cambria Math" w:hAnsi="Cambria Math"/>
                <w:noProof/>
                <w:rPrChange w:id="2736" w:author="Peto" w:date="2018-06-14T07:18:00Z">
                  <w:rPr>
                    <w:rFonts w:ascii="Cambria Math" w:hAnsi="Cambria Math"/>
                  </w:rPr>
                </w:rPrChange>
              </w:rPr>
              <m:t>Q</m:t>
            </m:r>
          </m:e>
          <m:sub>
            <m:r>
              <w:rPr>
                <w:rFonts w:ascii="Cambria Math" w:hAnsi="Cambria Math"/>
                <w:noProof/>
                <w:rPrChange w:id="2737" w:author="Peto" w:date="2018-06-14T07:18:00Z">
                  <w:rPr>
                    <w:rFonts w:ascii="Cambria Math" w:hAnsi="Cambria Math"/>
                  </w:rPr>
                </w:rPrChange>
              </w:rPr>
              <m:t>out</m:t>
            </m:r>
          </m:sub>
        </m:sSub>
        <m:d>
          <m:dPr>
            <m:ctrlPr>
              <w:rPr>
                <w:rFonts w:ascii="Cambria Math" w:hAnsi="Cambria Math"/>
                <w:i/>
                <w:noProof/>
              </w:rPr>
            </m:ctrlPr>
          </m:dPr>
          <m:e>
            <m:r>
              <w:rPr>
                <w:rFonts w:ascii="Cambria Math" w:hAnsi="Cambria Math"/>
                <w:noProof/>
                <w:rPrChange w:id="2738" w:author="Peto" w:date="2018-06-14T07:18:00Z">
                  <w:rPr>
                    <w:rFonts w:ascii="Cambria Math" w:hAnsi="Cambria Math"/>
                  </w:rPr>
                </w:rPrChange>
              </w:rPr>
              <m:t>t</m:t>
            </m:r>
          </m:e>
        </m:d>
      </m:oMath>
      <w:r w:rsidRPr="00A82009">
        <w:rPr>
          <w:noProof/>
          <w:rPrChange w:id="2739" w:author="Peto" w:date="2018-06-14T07:18:00Z">
            <w:rPr/>
          </w:rPrChange>
        </w:rPr>
        <w:t xml:space="preserve"> (</w:t>
      </w:r>
      <w:r w:rsidRPr="00A82009">
        <w:rPr>
          <w:noProof/>
          <w:rPrChange w:id="2740" w:author="Peto" w:date="2018-06-14T07:18:00Z">
            <w:rPr/>
          </w:rPrChange>
        </w:rPr>
        <w:fldChar w:fldCharType="begin"/>
      </w:r>
      <w:r w:rsidRPr="00A82009">
        <w:rPr>
          <w:noProof/>
          <w:rPrChange w:id="2741" w:author="Peto" w:date="2018-06-14T07:18:00Z">
            <w:rPr/>
          </w:rPrChange>
        </w:rPr>
        <w:instrText xml:space="preserve"> REF windkessel_3 \h </w:instrText>
      </w:r>
      <w:r w:rsidRPr="00A82009">
        <w:rPr>
          <w:noProof/>
          <w:rPrChange w:id="2742" w:author="Peto" w:date="2018-06-14T07:18:00Z">
            <w:rPr>
              <w:noProof/>
            </w:rPr>
          </w:rPrChange>
        </w:rPr>
      </w:r>
      <w:r w:rsidRPr="00A82009">
        <w:rPr>
          <w:noProof/>
          <w:rPrChange w:id="2743" w:author="Peto" w:date="2018-06-14T07:18:00Z">
            <w:rPr/>
          </w:rPrChange>
        </w:rPr>
        <w:fldChar w:fldCharType="separate"/>
      </w:r>
      <w:r w:rsidR="00F95B9C" w:rsidRPr="00A82009">
        <w:rPr>
          <w:noProof/>
          <w:color w:val="000000"/>
        </w:rPr>
        <w:t>8</w:t>
      </w:r>
      <w:r w:rsidRPr="00A82009">
        <w:rPr>
          <w:noProof/>
          <w:rPrChange w:id="2744" w:author="Peto" w:date="2018-06-14T07:18:00Z">
            <w:rPr/>
          </w:rPrChange>
        </w:rPr>
        <w:fldChar w:fldCharType="end"/>
      </w:r>
      <w:r w:rsidRPr="00A82009">
        <w:rPr>
          <w:noProof/>
          <w:rPrChange w:id="2745" w:author="Peto" w:date="2018-06-14T07:18:00Z">
            <w:rPr/>
          </w:rPrChange>
        </w:rPr>
        <w:t>)</w:t>
      </w:r>
    </w:p>
    <w:p w14:paraId="16583AD4" w14:textId="77777777" w:rsidR="00CE547F" w:rsidRPr="00A82009" w:rsidRDefault="00CE547F" w:rsidP="00CE547F">
      <w:pPr>
        <w:rPr>
          <w:noProof/>
          <w:rPrChange w:id="274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7748478" w14:textId="77777777" w:rsidTr="00452ADC">
        <w:tc>
          <w:tcPr>
            <w:tcW w:w="704" w:type="dxa"/>
          </w:tcPr>
          <w:p w14:paraId="51D59FFF" w14:textId="77777777" w:rsidR="00CE547F" w:rsidRPr="00A82009" w:rsidRDefault="00CE547F" w:rsidP="00452ADC">
            <w:pPr>
              <w:jc w:val="center"/>
              <w:rPr>
                <w:noProof/>
                <w:color w:val="000000"/>
                <w:rPrChange w:id="2747" w:author="Peto" w:date="2018-06-14T07:18:00Z">
                  <w:rPr>
                    <w:color w:val="000000"/>
                  </w:rPr>
                </w:rPrChange>
              </w:rPr>
            </w:pPr>
          </w:p>
        </w:tc>
        <w:tc>
          <w:tcPr>
            <w:tcW w:w="7088" w:type="dxa"/>
            <w:vAlign w:val="center"/>
          </w:tcPr>
          <w:p w14:paraId="0B67D055" w14:textId="77777777" w:rsidR="00CE547F" w:rsidRPr="00A82009" w:rsidRDefault="00CE547F" w:rsidP="00452ADC">
            <w:pPr>
              <w:rPr>
                <w:noProof/>
                <w:color w:val="000000"/>
                <w:rPrChange w:id="2748" w:author="Peto" w:date="2018-06-14T07:18:00Z">
                  <w:rPr>
                    <w:color w:val="000000"/>
                  </w:rPr>
                </w:rPrChange>
              </w:rPr>
            </w:pPr>
            <m:oMathPara>
              <m:oMath>
                <m:r>
                  <w:rPr>
                    <w:rFonts w:ascii="Cambria Math" w:hAnsi="Cambria Math"/>
                    <w:noProof/>
                    <w:rPrChange w:id="2749" w:author="Peto" w:date="2018-06-14T07:18:00Z">
                      <w:rPr>
                        <w:rFonts w:ascii="Cambria Math" w:hAnsi="Cambria Math"/>
                      </w:rPr>
                    </w:rPrChange>
                  </w:rPr>
                  <m:t>Q</m:t>
                </m:r>
                <m:d>
                  <m:dPr>
                    <m:ctrlPr>
                      <w:rPr>
                        <w:rFonts w:ascii="Cambria Math" w:hAnsi="Cambria Math"/>
                        <w:i/>
                        <w:noProof/>
                      </w:rPr>
                    </m:ctrlPr>
                  </m:dPr>
                  <m:e>
                    <m:r>
                      <w:rPr>
                        <w:rFonts w:ascii="Cambria Math" w:hAnsi="Cambria Math"/>
                        <w:noProof/>
                        <w:rPrChange w:id="2750" w:author="Peto" w:date="2018-06-14T07:18:00Z">
                          <w:rPr>
                            <w:rFonts w:ascii="Cambria Math" w:hAnsi="Cambria Math"/>
                          </w:rPr>
                        </w:rPrChange>
                      </w:rPr>
                      <m:t>t</m:t>
                    </m:r>
                  </m:e>
                </m:d>
                <m:r>
                  <w:rPr>
                    <w:rFonts w:ascii="Cambria Math" w:hAnsi="Cambria Math"/>
                    <w:noProof/>
                    <w:color w:val="000000"/>
                    <w:rPrChange w:id="2751" w:author="Peto" w:date="2018-06-14T07:18:00Z">
                      <w:rPr>
                        <w:rFonts w:ascii="Cambria Math" w:hAnsi="Cambria Math"/>
                        <w:color w:val="000000"/>
                      </w:rPr>
                    </w:rPrChange>
                  </w:rPr>
                  <m:t xml:space="preserve">= </m:t>
                </m:r>
                <m:sSub>
                  <m:sSubPr>
                    <m:ctrlPr>
                      <w:rPr>
                        <w:rFonts w:ascii="Cambria Math" w:hAnsi="Cambria Math"/>
                        <w:i/>
                        <w:noProof/>
                      </w:rPr>
                    </m:ctrlPr>
                  </m:sSubPr>
                  <m:e>
                    <m:r>
                      <w:rPr>
                        <w:rFonts w:ascii="Cambria Math" w:hAnsi="Cambria Math"/>
                        <w:noProof/>
                        <w:rPrChange w:id="2752" w:author="Peto" w:date="2018-06-14T07:18:00Z">
                          <w:rPr>
                            <w:rFonts w:ascii="Cambria Math" w:hAnsi="Cambria Math"/>
                          </w:rPr>
                        </w:rPrChange>
                      </w:rPr>
                      <m:t>Q</m:t>
                    </m:r>
                  </m:e>
                  <m:sub>
                    <m:r>
                      <w:rPr>
                        <w:rFonts w:ascii="Cambria Math" w:hAnsi="Cambria Math"/>
                        <w:noProof/>
                        <w:rPrChange w:id="2753" w:author="Peto" w:date="2018-06-14T07:18:00Z">
                          <w:rPr>
                            <w:rFonts w:ascii="Cambria Math" w:hAnsi="Cambria Math"/>
                          </w:rPr>
                        </w:rPrChange>
                      </w:rPr>
                      <m:t>out</m:t>
                    </m:r>
                  </m:sub>
                </m:sSub>
                <m:r>
                  <w:rPr>
                    <w:rFonts w:ascii="Cambria Math" w:hAnsi="Cambria Math"/>
                    <w:noProof/>
                    <w:color w:val="000000"/>
                    <w:rPrChange w:id="2754" w:author="Peto" w:date="2018-06-14T07:18:00Z">
                      <w:rPr>
                        <w:rFonts w:ascii="Cambria Math" w:hAnsi="Cambria Math"/>
                        <w:color w:val="000000"/>
                      </w:rPr>
                    </w:rPrChange>
                  </w:rPr>
                  <m:t xml:space="preserve">+ </m:t>
                </m:r>
                <m:sSub>
                  <m:sSubPr>
                    <m:ctrlPr>
                      <w:rPr>
                        <w:rFonts w:ascii="Cambria Math" w:hAnsi="Cambria Math"/>
                        <w:i/>
                        <w:noProof/>
                      </w:rPr>
                    </m:ctrlPr>
                  </m:sSubPr>
                  <m:e>
                    <m:r>
                      <w:rPr>
                        <w:rFonts w:ascii="Cambria Math" w:hAnsi="Cambria Math"/>
                        <w:noProof/>
                        <w:rPrChange w:id="2755" w:author="Peto" w:date="2018-06-14T07:18:00Z">
                          <w:rPr>
                            <w:rFonts w:ascii="Cambria Math" w:hAnsi="Cambria Math"/>
                          </w:rPr>
                        </w:rPrChange>
                      </w:rPr>
                      <m:t>Q</m:t>
                    </m:r>
                  </m:e>
                  <m:sub>
                    <m:r>
                      <w:rPr>
                        <w:rFonts w:ascii="Cambria Math" w:hAnsi="Cambria Math"/>
                        <w:noProof/>
                        <w:rPrChange w:id="2756" w:author="Peto" w:date="2018-06-14T07:18:00Z">
                          <w:rPr>
                            <w:rFonts w:ascii="Cambria Math" w:hAnsi="Cambria Math"/>
                          </w:rPr>
                        </w:rPrChange>
                      </w:rPr>
                      <m:t>stored</m:t>
                    </m:r>
                  </m:sub>
                </m:sSub>
                <m:r>
                  <w:rPr>
                    <w:rFonts w:ascii="Cambria Math" w:hAnsi="Cambria Math"/>
                    <w:noProof/>
                    <w:color w:val="000000"/>
                    <w:rPrChange w:id="2757" w:author="Peto" w:date="2018-06-14T07:18:00Z">
                      <w:rPr>
                        <w:rFonts w:ascii="Cambria Math" w:hAnsi="Cambria Math"/>
                        <w:color w:val="000000"/>
                      </w:rPr>
                    </w:rPrChange>
                  </w:rPr>
                  <m:t>=</m:t>
                </m:r>
                <m:sSub>
                  <m:sSubPr>
                    <m:ctrlPr>
                      <w:rPr>
                        <w:rFonts w:ascii="Cambria Math" w:hAnsi="Cambria Math"/>
                        <w:i/>
                        <w:noProof/>
                        <w:color w:val="000000"/>
                      </w:rPr>
                    </m:ctrlPr>
                  </m:sSubPr>
                  <m:e>
                    <m:r>
                      <w:rPr>
                        <w:rFonts w:ascii="Cambria Math" w:hAnsi="Cambria Math"/>
                        <w:noProof/>
                        <w:color w:val="000000"/>
                        <w:rPrChange w:id="2758" w:author="Peto" w:date="2018-06-14T07:18:00Z">
                          <w:rPr>
                            <w:rFonts w:ascii="Cambria Math" w:hAnsi="Cambria Math"/>
                            <w:color w:val="000000"/>
                          </w:rPr>
                        </w:rPrChange>
                      </w:rPr>
                      <m:t xml:space="preserve"> C</m:t>
                    </m:r>
                  </m:e>
                  <m:sub>
                    <m:r>
                      <w:rPr>
                        <w:rFonts w:ascii="Cambria Math" w:hAnsi="Cambria Math"/>
                        <w:noProof/>
                        <w:color w:val="000000"/>
                        <w:rPrChange w:id="2759" w:author="Peto" w:date="2018-06-14T07:18:00Z">
                          <w:rPr>
                            <w:rFonts w:ascii="Cambria Math" w:hAnsi="Cambria Math"/>
                            <w:color w:val="000000"/>
                          </w:rPr>
                        </w:rPrChange>
                      </w:rPr>
                      <m:t>a</m:t>
                    </m:r>
                  </m:sub>
                </m:sSub>
                <m:f>
                  <m:fPr>
                    <m:ctrlPr>
                      <w:rPr>
                        <w:rFonts w:ascii="Cambria Math" w:hAnsi="Cambria Math"/>
                        <w:i/>
                        <w:noProof/>
                        <w:color w:val="000000"/>
                      </w:rPr>
                    </m:ctrlPr>
                  </m:fPr>
                  <m:num>
                    <m:r>
                      <w:rPr>
                        <w:rFonts w:ascii="Cambria Math" w:hAnsi="Cambria Math"/>
                        <w:noProof/>
                        <w:color w:val="000000"/>
                        <w:rPrChange w:id="2760" w:author="Peto" w:date="2018-06-14T07:18:00Z">
                          <w:rPr>
                            <w:rFonts w:ascii="Cambria Math" w:hAnsi="Cambria Math"/>
                            <w:color w:val="000000"/>
                          </w:rPr>
                        </w:rPrChange>
                      </w:rPr>
                      <m:t>dP</m:t>
                    </m:r>
                    <m:d>
                      <m:dPr>
                        <m:ctrlPr>
                          <w:rPr>
                            <w:rFonts w:ascii="Cambria Math" w:hAnsi="Cambria Math"/>
                            <w:i/>
                            <w:noProof/>
                            <w:color w:val="000000"/>
                          </w:rPr>
                        </m:ctrlPr>
                      </m:dPr>
                      <m:e>
                        <m:r>
                          <w:rPr>
                            <w:rFonts w:ascii="Cambria Math" w:hAnsi="Cambria Math"/>
                            <w:noProof/>
                            <w:color w:val="000000"/>
                            <w:rPrChange w:id="2761" w:author="Peto" w:date="2018-06-14T07:18:00Z">
                              <w:rPr>
                                <w:rFonts w:ascii="Cambria Math" w:hAnsi="Cambria Math"/>
                                <w:color w:val="000000"/>
                              </w:rPr>
                            </w:rPrChange>
                          </w:rPr>
                          <m:t>t</m:t>
                        </m:r>
                      </m:e>
                    </m:d>
                  </m:num>
                  <m:den>
                    <m:r>
                      <w:rPr>
                        <w:rFonts w:ascii="Cambria Math" w:hAnsi="Cambria Math"/>
                        <w:noProof/>
                        <w:color w:val="000000"/>
                        <w:rPrChange w:id="2762" w:author="Peto" w:date="2018-06-14T07:18:00Z">
                          <w:rPr>
                            <w:rFonts w:ascii="Cambria Math" w:hAnsi="Cambria Math"/>
                            <w:color w:val="000000"/>
                          </w:rPr>
                        </w:rPrChange>
                      </w:rPr>
                      <m:t>dt</m:t>
                    </m:r>
                  </m:den>
                </m:f>
                <m:r>
                  <w:rPr>
                    <w:rFonts w:ascii="Cambria Math" w:hAnsi="Cambria Math"/>
                    <w:noProof/>
                    <w:color w:val="000000"/>
                    <w:rPrChange w:id="2763" w:author="Peto" w:date="2018-06-14T07:18:00Z">
                      <w:rPr>
                        <w:rFonts w:ascii="Cambria Math" w:hAnsi="Cambria Math"/>
                        <w:color w:val="000000"/>
                      </w:rPr>
                    </w:rPrChange>
                  </w:rPr>
                  <m:t xml:space="preserve"> + </m:t>
                </m:r>
                <m:f>
                  <m:fPr>
                    <m:ctrlPr>
                      <w:rPr>
                        <w:rFonts w:ascii="Cambria Math" w:hAnsi="Cambria Math"/>
                        <w:i/>
                        <w:noProof/>
                        <w:color w:val="000000"/>
                      </w:rPr>
                    </m:ctrlPr>
                  </m:fPr>
                  <m:num>
                    <m:r>
                      <w:rPr>
                        <w:rFonts w:ascii="Cambria Math" w:hAnsi="Cambria Math"/>
                        <w:noProof/>
                        <w:color w:val="000000"/>
                        <w:rPrChange w:id="2764" w:author="Peto" w:date="2018-06-14T07:18:00Z">
                          <w:rPr>
                            <w:rFonts w:ascii="Cambria Math" w:hAnsi="Cambria Math"/>
                            <w:color w:val="000000"/>
                          </w:rPr>
                        </w:rPrChange>
                      </w:rPr>
                      <m:t>P</m:t>
                    </m:r>
                    <m:d>
                      <m:dPr>
                        <m:ctrlPr>
                          <w:rPr>
                            <w:rFonts w:ascii="Cambria Math" w:hAnsi="Cambria Math"/>
                            <w:i/>
                            <w:noProof/>
                            <w:color w:val="000000"/>
                          </w:rPr>
                        </m:ctrlPr>
                      </m:dPr>
                      <m:e>
                        <m:r>
                          <w:rPr>
                            <w:rFonts w:ascii="Cambria Math" w:hAnsi="Cambria Math"/>
                            <w:noProof/>
                            <w:color w:val="000000"/>
                            <w:rPrChange w:id="2765" w:author="Peto" w:date="2018-06-14T07:18:00Z">
                              <w:rPr>
                                <w:rFonts w:ascii="Cambria Math" w:hAnsi="Cambria Math"/>
                                <w:color w:val="000000"/>
                              </w:rPr>
                            </w:rPrChange>
                          </w:rPr>
                          <m:t>t</m:t>
                        </m:r>
                      </m:e>
                    </m:d>
                  </m:num>
                  <m:den>
                    <m:sSub>
                      <m:sSubPr>
                        <m:ctrlPr>
                          <w:rPr>
                            <w:rFonts w:ascii="Cambria Math" w:hAnsi="Cambria Math"/>
                            <w:i/>
                            <w:noProof/>
                          </w:rPr>
                        </m:ctrlPr>
                      </m:sSubPr>
                      <m:e>
                        <m:r>
                          <w:rPr>
                            <w:rFonts w:ascii="Cambria Math" w:hAnsi="Cambria Math"/>
                            <w:noProof/>
                            <w:rPrChange w:id="2766" w:author="Peto" w:date="2018-06-14T07:18:00Z">
                              <w:rPr>
                                <w:rFonts w:ascii="Cambria Math" w:hAnsi="Cambria Math"/>
                              </w:rPr>
                            </w:rPrChange>
                          </w:rPr>
                          <m:t>R</m:t>
                        </m:r>
                      </m:e>
                      <m:sub>
                        <m:r>
                          <w:rPr>
                            <w:rFonts w:ascii="Cambria Math" w:hAnsi="Cambria Math"/>
                            <w:noProof/>
                            <w:rPrChange w:id="2767" w:author="Peto" w:date="2018-06-14T07:18:00Z">
                              <w:rPr>
                                <w:rFonts w:ascii="Cambria Math" w:hAnsi="Cambria Math"/>
                              </w:rPr>
                            </w:rPrChange>
                          </w:rPr>
                          <m:t>a</m:t>
                        </m:r>
                      </m:sub>
                    </m:sSub>
                  </m:den>
                </m:f>
              </m:oMath>
            </m:oMathPara>
          </w:p>
          <w:p w14:paraId="28B0066D" w14:textId="77777777" w:rsidR="00CE547F" w:rsidRPr="00A82009" w:rsidRDefault="00CE547F" w:rsidP="00452ADC">
            <w:pPr>
              <w:jc w:val="center"/>
              <w:rPr>
                <w:noProof/>
                <w:color w:val="000000"/>
                <w:rPrChange w:id="2768" w:author="Peto" w:date="2018-06-14T07:18:00Z">
                  <w:rPr>
                    <w:color w:val="000000"/>
                  </w:rPr>
                </w:rPrChange>
              </w:rPr>
            </w:pPr>
          </w:p>
        </w:tc>
        <w:tc>
          <w:tcPr>
            <w:tcW w:w="702" w:type="dxa"/>
            <w:vAlign w:val="center"/>
          </w:tcPr>
          <w:p w14:paraId="03F34A42" w14:textId="77777777" w:rsidR="00CE547F" w:rsidRPr="00A82009" w:rsidRDefault="00CE547F" w:rsidP="00452ADC">
            <w:pPr>
              <w:jc w:val="center"/>
              <w:rPr>
                <w:noProof/>
                <w:color w:val="000000"/>
                <w:rPrChange w:id="2769" w:author="Peto" w:date="2018-06-14T07:18:00Z">
                  <w:rPr>
                    <w:color w:val="000000"/>
                  </w:rPr>
                </w:rPrChange>
              </w:rPr>
            </w:pPr>
            <w:r w:rsidRPr="00A82009">
              <w:rPr>
                <w:noProof/>
                <w:color w:val="000000"/>
                <w:rPrChange w:id="2770" w:author="Peto" w:date="2018-06-14T07:18:00Z">
                  <w:rPr>
                    <w:color w:val="000000"/>
                  </w:rPr>
                </w:rPrChange>
              </w:rPr>
              <w:t>(</w:t>
            </w:r>
            <w:bookmarkStart w:id="2771" w:name="windkessel_3"/>
            <w:r w:rsidRPr="00A82009">
              <w:rPr>
                <w:noProof/>
                <w:color w:val="000000"/>
                <w:rPrChange w:id="2772" w:author="Peto" w:date="2018-06-14T07:18:00Z">
                  <w:rPr>
                    <w:color w:val="000000"/>
                  </w:rPr>
                </w:rPrChange>
              </w:rPr>
              <w:fldChar w:fldCharType="begin"/>
            </w:r>
            <w:r w:rsidRPr="00A82009">
              <w:rPr>
                <w:noProof/>
                <w:color w:val="000000"/>
                <w:rPrChange w:id="2773" w:author="Peto" w:date="2018-06-14T07:18:00Z">
                  <w:rPr>
                    <w:color w:val="000000"/>
                  </w:rPr>
                </w:rPrChange>
              </w:rPr>
              <w:instrText xml:space="preserve"> SEQ eq \* MERGEFORMAT </w:instrText>
            </w:r>
            <w:r w:rsidRPr="00A82009">
              <w:rPr>
                <w:noProof/>
                <w:color w:val="000000"/>
                <w:rPrChange w:id="2774" w:author="Peto" w:date="2018-06-14T07:18:00Z">
                  <w:rPr>
                    <w:color w:val="000000"/>
                  </w:rPr>
                </w:rPrChange>
              </w:rPr>
              <w:fldChar w:fldCharType="separate"/>
            </w:r>
            <w:r w:rsidR="00F95B9C" w:rsidRPr="00A82009">
              <w:rPr>
                <w:noProof/>
                <w:color w:val="000000"/>
              </w:rPr>
              <w:t>8</w:t>
            </w:r>
            <w:r w:rsidRPr="00A82009">
              <w:rPr>
                <w:noProof/>
                <w:color w:val="000000"/>
                <w:rPrChange w:id="2775" w:author="Peto" w:date="2018-06-14T07:18:00Z">
                  <w:rPr>
                    <w:color w:val="000000"/>
                  </w:rPr>
                </w:rPrChange>
              </w:rPr>
              <w:fldChar w:fldCharType="end"/>
            </w:r>
            <w:bookmarkEnd w:id="2771"/>
            <w:r w:rsidRPr="00A82009">
              <w:rPr>
                <w:noProof/>
                <w:color w:val="000000"/>
                <w:rPrChange w:id="2776" w:author="Peto" w:date="2018-06-14T07:18:00Z">
                  <w:rPr>
                    <w:color w:val="000000"/>
                  </w:rPr>
                </w:rPrChange>
              </w:rPr>
              <w:t>)</w:t>
            </w:r>
          </w:p>
        </w:tc>
      </w:tr>
    </w:tbl>
    <w:p w14:paraId="3C0AB5CD" w14:textId="77777777" w:rsidR="00CE547F" w:rsidRPr="00A82009" w:rsidRDefault="00CE547F" w:rsidP="00CE547F">
      <w:pPr>
        <w:rPr>
          <w:noProof/>
          <w:rPrChange w:id="2777" w:author="Peto" w:date="2018-06-14T07:18:00Z">
            <w:rPr/>
          </w:rPrChange>
        </w:rPr>
      </w:pPr>
    </w:p>
    <w:p w14:paraId="01ED5AE2" w14:textId="79299E14" w:rsidR="00CE547F" w:rsidRPr="00A82009" w:rsidRDefault="00CE547F" w:rsidP="00CE547F">
      <w:pPr>
        <w:rPr>
          <w:noProof/>
          <w:rPrChange w:id="2778" w:author="Peto" w:date="2018-06-14T07:18:00Z">
            <w:rPr/>
          </w:rPrChange>
        </w:rPr>
      </w:pPr>
      <w:r w:rsidRPr="00A82009">
        <w:rPr>
          <w:noProof/>
          <w:rPrChange w:id="2779" w:author="Peto" w:date="2018-06-14T07:18:00Z">
            <w:rPr/>
          </w:rPrChange>
        </w:rPr>
        <w:t xml:space="preserve">Napriek svojej obľúbenosti sa tento model odchyľuje od skutočnosti. Predpokladá sa totiž súčasný nárast tlaku v celom arteriálnom strome </w:t>
      </w:r>
      <w:r w:rsidRPr="00A82009">
        <w:rPr>
          <w:noProof/>
          <w:rPrChange w:id="2780" w:author="Peto" w:date="2018-06-14T07:18:00Z">
            <w:rPr/>
          </w:rPrChange>
        </w:rPr>
        <w:fldChar w:fldCharType="begin"/>
      </w:r>
      <w:r w:rsidR="00AD692D" w:rsidRPr="00A82009">
        <w:rPr>
          <w:noProof/>
          <w:rPrChange w:id="2781" w:author="Peto" w:date="2018-06-14T07:18:00Z">
            <w:rPr/>
          </w:rPrChange>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lt;style face="superscript"&gt;15&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A82009">
        <w:rPr>
          <w:noProof/>
          <w:rPrChange w:id="2782" w:author="Peto" w:date="2018-06-14T07:18:00Z">
            <w:rPr/>
          </w:rPrChange>
        </w:rPr>
        <w:fldChar w:fldCharType="separate"/>
      </w:r>
      <w:r w:rsidR="00AD692D" w:rsidRPr="00A82009">
        <w:rPr>
          <w:noProof/>
          <w:vertAlign w:val="superscript"/>
        </w:rPr>
        <w:t>15</w:t>
      </w:r>
      <w:r w:rsidRPr="00A82009">
        <w:rPr>
          <w:noProof/>
          <w:rPrChange w:id="2783" w:author="Peto" w:date="2018-06-14T07:18:00Z">
            <w:rPr/>
          </w:rPrChange>
        </w:rPr>
        <w:fldChar w:fldCharType="end"/>
      </w:r>
      <w:r w:rsidRPr="00A82009">
        <w:rPr>
          <w:noProof/>
          <w:rPrChange w:id="2784" w:author="Peto" w:date="2018-06-14T07:18:00Z">
            <w:rPr/>
          </w:rPrChange>
        </w:rPr>
        <w:t xml:space="preserve">. Vlastnosti periférnych ciev však ovplyvňujú tvar arteriálnej tlakovej krivky. Model zanedbáva vplyv odrazov tlakovej vlny na tvar arteriálnej tlakovej krivky a predpokladá nekonečne rýchle šírenie tlakovej vlny </w:t>
      </w:r>
      <w:r w:rsidRPr="00A82009">
        <w:rPr>
          <w:noProof/>
          <w:rPrChange w:id="2785" w:author="Peto" w:date="2018-06-14T07:18:00Z">
            <w:rPr/>
          </w:rPrChange>
        </w:rPr>
        <w:fldChar w:fldCharType="begin"/>
      </w:r>
      <w:r w:rsidR="00AD692D" w:rsidRPr="00A82009">
        <w:rPr>
          <w:noProof/>
          <w:rPrChange w:id="2786" w:author="Peto" w:date="2018-06-14T07:18:00Z">
            <w:rPr/>
          </w:rPrChange>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rPrChange w:id="2787" w:author="Peto" w:date="2018-06-14T07:18:00Z">
            <w:rPr/>
          </w:rPrChange>
        </w:rPr>
        <w:fldChar w:fldCharType="separate"/>
      </w:r>
      <w:r w:rsidR="00AD692D" w:rsidRPr="00A82009">
        <w:rPr>
          <w:noProof/>
          <w:vertAlign w:val="superscript"/>
        </w:rPr>
        <w:t>10</w:t>
      </w:r>
      <w:r w:rsidRPr="00A82009">
        <w:rPr>
          <w:noProof/>
          <w:rPrChange w:id="2788" w:author="Peto" w:date="2018-06-14T07:18:00Z">
            <w:rPr/>
          </w:rPrChange>
        </w:rPr>
        <w:fldChar w:fldCharType="end"/>
      </w:r>
      <w:r w:rsidRPr="00A82009">
        <w:rPr>
          <w:noProof/>
          <w:rPrChange w:id="2789" w:author="Peto" w:date="2018-06-14T07:18:00Z">
            <w:rPr/>
          </w:rPrChange>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A82009">
        <w:rPr>
          <w:noProof/>
          <w:rPrChange w:id="2790" w:author="Peto" w:date="2018-06-14T07:18:00Z">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rPrChange w:id="2791" w:author="Peto" w:date="2018-06-14T07:18:00Z">
            <w:rPr/>
          </w:rPrChange>
        </w:rPr>
        <w:instrText xml:space="preserve"> ADDIN EN.CITE </w:instrText>
      </w:r>
      <w:r w:rsidR="00AD692D" w:rsidRPr="00A82009">
        <w:rPr>
          <w:noProof/>
          <w:rPrChange w:id="2792" w:author="Peto" w:date="2018-06-14T07:18:00Z">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rPrChange w:id="2793" w:author="Peto" w:date="2018-06-14T07:18:00Z">
            <w:rPr/>
          </w:rPrChange>
        </w:rPr>
        <w:instrText xml:space="preserve"> ADDIN EN.CITE.DATA </w:instrText>
      </w:r>
      <w:r w:rsidR="00AD692D" w:rsidRPr="00A82009">
        <w:rPr>
          <w:noProof/>
          <w:rPrChange w:id="2794" w:author="Peto" w:date="2018-06-14T07:18:00Z">
            <w:rPr>
              <w:noProof/>
            </w:rPr>
          </w:rPrChange>
        </w:rPr>
      </w:r>
      <w:r w:rsidR="00AD692D" w:rsidRPr="00A82009">
        <w:rPr>
          <w:noProof/>
          <w:rPrChange w:id="2795" w:author="Peto" w:date="2018-06-14T07:18:00Z">
            <w:rPr/>
          </w:rPrChange>
        </w:rPr>
        <w:fldChar w:fldCharType="end"/>
      </w:r>
      <w:r w:rsidRPr="00A82009">
        <w:rPr>
          <w:noProof/>
          <w:rPrChange w:id="2796" w:author="Peto" w:date="2018-06-14T07:18:00Z">
            <w:rPr>
              <w:noProof/>
            </w:rPr>
          </w:rPrChange>
        </w:rPr>
      </w:r>
      <w:r w:rsidRPr="00A82009">
        <w:rPr>
          <w:noProof/>
          <w:rPrChange w:id="2797" w:author="Peto" w:date="2018-06-14T07:18:00Z">
            <w:rPr/>
          </w:rPrChange>
        </w:rPr>
        <w:fldChar w:fldCharType="separate"/>
      </w:r>
      <w:r w:rsidR="00AD692D" w:rsidRPr="00A82009">
        <w:rPr>
          <w:noProof/>
          <w:vertAlign w:val="superscript"/>
        </w:rPr>
        <w:t>16</w:t>
      </w:r>
      <w:r w:rsidRPr="00A82009">
        <w:rPr>
          <w:noProof/>
          <w:rPrChange w:id="2798" w:author="Peto" w:date="2018-06-14T07:18:00Z">
            <w:rPr/>
          </w:rPrChange>
        </w:rPr>
        <w:fldChar w:fldCharType="end"/>
      </w:r>
      <w:r w:rsidRPr="00A82009">
        <w:rPr>
          <w:noProof/>
          <w:rPrChange w:id="2799" w:author="Peto" w:date="2018-06-14T07:18:00Z">
            <w:rPr/>
          </w:rPrChange>
        </w:rPr>
        <w:t xml:space="preserve">. Tvar arteriálneho krvného tlaku na rôznych miestach tela spolu s výškou systolického arteriálneho krvného tlaku ukazuje </w:t>
      </w:r>
      <w:r w:rsidRPr="00A82009">
        <w:rPr>
          <w:noProof/>
          <w:rPrChange w:id="2800" w:author="Peto" w:date="2018-06-14T07:18:00Z">
            <w:rPr/>
          </w:rPrChange>
        </w:rPr>
        <w:fldChar w:fldCharType="begin"/>
      </w:r>
      <w:r w:rsidRPr="00A82009">
        <w:rPr>
          <w:noProof/>
          <w:rPrChange w:id="2801" w:author="Peto" w:date="2018-06-14T07:18:00Z">
            <w:rPr/>
          </w:rPrChange>
        </w:rPr>
        <w:instrText xml:space="preserve"> REF _Ref510016402 \h </w:instrText>
      </w:r>
      <w:r w:rsidRPr="00A82009">
        <w:rPr>
          <w:noProof/>
          <w:rPrChange w:id="2802" w:author="Peto" w:date="2018-06-14T07:18:00Z">
            <w:rPr>
              <w:noProof/>
            </w:rPr>
          </w:rPrChange>
        </w:rPr>
      </w:r>
      <w:r w:rsidRPr="00A82009">
        <w:rPr>
          <w:noProof/>
          <w:rPrChange w:id="2803" w:author="Peto" w:date="2018-06-14T07:18:00Z">
            <w:rPr/>
          </w:rPrChange>
        </w:rPr>
        <w:fldChar w:fldCharType="separate"/>
      </w:r>
      <w:ins w:id="2804" w:author="Peto" w:date="2018-06-10T16:58:00Z">
        <w:r w:rsidR="00F95B9C" w:rsidRPr="00A82009">
          <w:rPr>
            <w:noProof/>
            <w:rPrChange w:id="2805" w:author="Peto" w:date="2018-06-14T07:18:00Z">
              <w:rPr/>
            </w:rPrChange>
          </w:rPr>
          <w:t>Obrázok 1.3</w:t>
        </w:r>
      </w:ins>
      <w:del w:id="2806" w:author="Peto" w:date="2018-06-10T16:58:00Z">
        <w:r w:rsidR="00B85020" w:rsidRPr="00A82009" w:rsidDel="00F95B9C">
          <w:rPr>
            <w:noProof/>
            <w:rPrChange w:id="2807" w:author="Peto" w:date="2018-06-14T07:18:00Z">
              <w:rPr/>
            </w:rPrChange>
          </w:rPr>
          <w:delText>Obrázok 1.3</w:delText>
        </w:r>
      </w:del>
      <w:r w:rsidRPr="00A82009">
        <w:rPr>
          <w:noProof/>
          <w:rPrChange w:id="2808" w:author="Peto" w:date="2018-06-14T07:18:00Z">
            <w:rPr/>
          </w:rPrChange>
        </w:rPr>
        <w:fldChar w:fldCharType="end"/>
      </w:r>
      <w:r w:rsidRPr="00A82009">
        <w:rPr>
          <w:noProof/>
          <w:rPrChange w:id="2809" w:author="Peto" w:date="2018-06-14T07:18:00Z">
            <w:rPr/>
          </w:rPrChange>
        </w:rPr>
        <w:t>.</w:t>
      </w:r>
    </w:p>
    <w:p w14:paraId="09C448AD" w14:textId="77777777" w:rsidR="00CE547F" w:rsidRPr="00A82009" w:rsidRDefault="00CE547F" w:rsidP="00CE547F">
      <w:pPr>
        <w:keepNext/>
        <w:rPr>
          <w:noProof/>
          <w:rPrChange w:id="2810" w:author="Peto" w:date="2018-06-14T07:18:00Z">
            <w:rPr/>
          </w:rPrChange>
        </w:rPr>
      </w:pPr>
      <w:r w:rsidRPr="00A82009">
        <w:rPr>
          <w:noProof/>
          <w:lang w:val="cs-CZ"/>
          <w:rPrChange w:id="2811" w:author="Peto" w:date="2018-06-14T07:18:00Z">
            <w:rPr>
              <w:noProof/>
              <w:lang w:val="cs-CZ"/>
            </w:rPr>
          </w:rPrChange>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A82009" w:rsidRDefault="00CE547F" w:rsidP="00CE547F">
      <w:pPr>
        <w:pStyle w:val="Popis"/>
        <w:rPr>
          <w:noProof/>
          <w:vanish/>
          <w:lang w:val="sk-SK"/>
          <w:specVanish/>
          <w:rPrChange w:id="2812" w:author="Peto" w:date="2018-06-14T07:18:00Z">
            <w:rPr>
              <w:vanish/>
              <w:lang w:val="sk-SK"/>
              <w:specVanish/>
            </w:rPr>
          </w:rPrChange>
        </w:rPr>
      </w:pPr>
      <w:bookmarkStart w:id="2813" w:name="_Ref510016402"/>
      <w:bookmarkStart w:id="2814" w:name="_Toc516413258"/>
      <w:bookmarkStart w:id="2815" w:name="_Ref510016396"/>
      <w:r w:rsidRPr="00A82009">
        <w:rPr>
          <w:noProof/>
          <w:lang w:val="sk-SK"/>
          <w:rPrChange w:id="2816" w:author="Peto" w:date="2018-06-14T07:18:00Z">
            <w:rPr>
              <w:lang w:val="sk-SK"/>
            </w:rPr>
          </w:rPrChange>
        </w:rPr>
        <w:t xml:space="preserve">Obrázok </w:t>
      </w:r>
      <w:r w:rsidR="00A53D98" w:rsidRPr="00A82009">
        <w:rPr>
          <w:noProof/>
          <w:lang w:val="sk-SK"/>
          <w:rPrChange w:id="2817" w:author="Peto" w:date="2018-06-14T07:18:00Z">
            <w:rPr>
              <w:lang w:val="sk-SK"/>
            </w:rPr>
          </w:rPrChange>
        </w:rPr>
        <w:fldChar w:fldCharType="begin"/>
      </w:r>
      <w:r w:rsidR="00A53D98" w:rsidRPr="00A82009">
        <w:rPr>
          <w:noProof/>
          <w:lang w:val="sk-SK"/>
          <w:rPrChange w:id="2818" w:author="Peto" w:date="2018-06-14T07:18:00Z">
            <w:rPr>
              <w:lang w:val="sk-SK"/>
            </w:rPr>
          </w:rPrChange>
        </w:rPr>
        <w:instrText xml:space="preserve"> STYLEREF 1 \s </w:instrText>
      </w:r>
      <w:r w:rsidR="00A53D98" w:rsidRPr="00A82009">
        <w:rPr>
          <w:noProof/>
          <w:lang w:val="sk-SK"/>
          <w:rPrChange w:id="2819" w:author="Peto" w:date="2018-06-14T07:18:00Z">
            <w:rPr>
              <w:lang w:val="sk-SK"/>
            </w:rPr>
          </w:rPrChange>
        </w:rPr>
        <w:fldChar w:fldCharType="separate"/>
      </w:r>
      <w:r w:rsidR="00F95B9C" w:rsidRPr="00A82009">
        <w:rPr>
          <w:noProof/>
          <w:lang w:val="sk-SK"/>
        </w:rPr>
        <w:t>1</w:t>
      </w:r>
      <w:r w:rsidR="00A53D98" w:rsidRPr="00A82009">
        <w:rPr>
          <w:noProof/>
          <w:lang w:val="sk-SK"/>
          <w:rPrChange w:id="2820" w:author="Peto" w:date="2018-06-14T07:18:00Z">
            <w:rPr>
              <w:lang w:val="sk-SK"/>
            </w:rPr>
          </w:rPrChange>
        </w:rPr>
        <w:fldChar w:fldCharType="end"/>
      </w:r>
      <w:r w:rsidR="00A53D98" w:rsidRPr="00A82009">
        <w:rPr>
          <w:noProof/>
          <w:lang w:val="sk-SK"/>
          <w:rPrChange w:id="2821" w:author="Peto" w:date="2018-06-14T07:18:00Z">
            <w:rPr>
              <w:lang w:val="sk-SK"/>
            </w:rPr>
          </w:rPrChange>
        </w:rPr>
        <w:t>.</w:t>
      </w:r>
      <w:r w:rsidR="00A53D98" w:rsidRPr="00A82009">
        <w:rPr>
          <w:noProof/>
          <w:lang w:val="sk-SK"/>
          <w:rPrChange w:id="2822" w:author="Peto" w:date="2018-06-14T07:18:00Z">
            <w:rPr>
              <w:lang w:val="sk-SK"/>
            </w:rPr>
          </w:rPrChange>
        </w:rPr>
        <w:fldChar w:fldCharType="begin"/>
      </w:r>
      <w:r w:rsidR="00A53D98" w:rsidRPr="00A82009">
        <w:rPr>
          <w:noProof/>
          <w:lang w:val="sk-SK"/>
          <w:rPrChange w:id="2823" w:author="Peto" w:date="2018-06-14T07:18:00Z">
            <w:rPr>
              <w:lang w:val="sk-SK"/>
            </w:rPr>
          </w:rPrChange>
        </w:rPr>
        <w:instrText xml:space="preserve"> SEQ Obrázok \* ARABIC \s 1 </w:instrText>
      </w:r>
      <w:r w:rsidR="00A53D98" w:rsidRPr="00A82009">
        <w:rPr>
          <w:noProof/>
          <w:lang w:val="sk-SK"/>
          <w:rPrChange w:id="2824" w:author="Peto" w:date="2018-06-14T07:18:00Z">
            <w:rPr>
              <w:lang w:val="sk-SK"/>
            </w:rPr>
          </w:rPrChange>
        </w:rPr>
        <w:fldChar w:fldCharType="separate"/>
      </w:r>
      <w:r w:rsidR="00F95B9C" w:rsidRPr="00A82009">
        <w:rPr>
          <w:noProof/>
          <w:lang w:val="sk-SK"/>
        </w:rPr>
        <w:t>3</w:t>
      </w:r>
      <w:r w:rsidR="00A53D98" w:rsidRPr="00A82009">
        <w:rPr>
          <w:noProof/>
          <w:lang w:val="sk-SK"/>
          <w:rPrChange w:id="2825" w:author="Peto" w:date="2018-06-14T07:18:00Z">
            <w:rPr>
              <w:lang w:val="sk-SK"/>
            </w:rPr>
          </w:rPrChange>
        </w:rPr>
        <w:fldChar w:fldCharType="end"/>
      </w:r>
      <w:bookmarkStart w:id="2826" w:name="_Ref509476787"/>
      <w:bookmarkEnd w:id="2813"/>
      <w:r w:rsidRPr="00A82009">
        <w:rPr>
          <w:noProof/>
          <w:lang w:val="sk-SK"/>
          <w:rPrChange w:id="2827" w:author="Peto" w:date="2018-06-14T07:18:00Z">
            <w:rPr>
              <w:lang w:val="sk-SK"/>
            </w:rPr>
          </w:rPrChange>
        </w:rPr>
        <w:t>: Tvar krivky arteriálneho krvného tlaku v rôznych artériách</w:t>
      </w:r>
      <w:bookmarkEnd w:id="2814"/>
    </w:p>
    <w:p w14:paraId="00F217A4" w14:textId="360E7BC8" w:rsidR="00CE547F" w:rsidRPr="00A82009" w:rsidRDefault="00CE547F" w:rsidP="00CE547F">
      <w:pPr>
        <w:pStyle w:val="Popis"/>
        <w:rPr>
          <w:ins w:id="2828" w:author="Peto" w:date="2018-06-10T16:32:00Z"/>
          <w:noProof/>
          <w:lang w:val="sk-SK"/>
          <w:rPrChange w:id="2829" w:author="Peto" w:date="2018-06-14T07:18:00Z">
            <w:rPr>
              <w:ins w:id="2830" w:author="Peto" w:date="2018-06-10T16:32:00Z"/>
              <w:lang w:val="sk-SK"/>
            </w:rPr>
          </w:rPrChange>
        </w:rPr>
      </w:pPr>
      <w:r w:rsidRPr="00A82009">
        <w:rPr>
          <w:noProof/>
          <w:lang w:val="sk-SK"/>
          <w:rPrChange w:id="2831" w:author="Peto" w:date="2018-06-14T07:18:00Z">
            <w:rPr>
              <w:lang w:val="sk-SK"/>
            </w:rPr>
          </w:rPrChange>
        </w:rPr>
        <w:t>.</w:t>
      </w:r>
      <w:commentRangeStart w:id="2832"/>
      <w:r w:rsidRPr="00A82009">
        <w:rPr>
          <w:noProof/>
          <w:lang w:val="sk-SK"/>
          <w:rPrChange w:id="2833" w:author="Peto" w:date="2018-06-14T07:18:00Z">
            <w:rPr>
              <w:lang w:val="sk-SK"/>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lang w:val="sk-SK"/>
          <w:rPrChange w:id="2834" w:author="Peto" w:date="2018-06-14T07:18:00Z">
            <w:rPr>
              <w:lang w:val="sk-SK"/>
            </w:rPr>
          </w:rPrChange>
        </w:rPr>
        <w:instrText xml:space="preserve"> ADDIN EN.CITE </w:instrText>
      </w:r>
      <w:r w:rsidR="00AD692D" w:rsidRPr="00A82009">
        <w:rPr>
          <w:noProof/>
          <w:lang w:val="sk-SK"/>
          <w:rPrChange w:id="2835" w:author="Peto" w:date="2018-06-14T07:18:00Z">
            <w:rPr>
              <w:lang w:val="sk-SK"/>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lang w:val="sk-SK"/>
          <w:rPrChange w:id="2836" w:author="Peto" w:date="2018-06-14T07:18:00Z">
            <w:rPr>
              <w:lang w:val="sk-SK"/>
            </w:rPr>
          </w:rPrChange>
        </w:rPr>
        <w:instrText xml:space="preserve"> ADDIN EN.CITE.DATA </w:instrText>
      </w:r>
      <w:r w:rsidR="00AD692D" w:rsidRPr="00A82009">
        <w:rPr>
          <w:noProof/>
          <w:lang w:val="sk-SK"/>
          <w:rPrChange w:id="2837" w:author="Peto" w:date="2018-06-14T07:18:00Z">
            <w:rPr>
              <w:noProof/>
              <w:lang w:val="sk-SK"/>
            </w:rPr>
          </w:rPrChange>
        </w:rPr>
      </w:r>
      <w:r w:rsidR="00AD692D" w:rsidRPr="00A82009">
        <w:rPr>
          <w:noProof/>
          <w:lang w:val="sk-SK"/>
          <w:rPrChange w:id="2838" w:author="Peto" w:date="2018-06-14T07:18:00Z">
            <w:rPr>
              <w:lang w:val="sk-SK"/>
            </w:rPr>
          </w:rPrChange>
        </w:rPr>
        <w:fldChar w:fldCharType="end"/>
      </w:r>
      <w:r w:rsidRPr="00A82009">
        <w:rPr>
          <w:noProof/>
          <w:lang w:val="sk-SK"/>
          <w:rPrChange w:id="2839" w:author="Peto" w:date="2018-06-14T07:18:00Z">
            <w:rPr>
              <w:noProof/>
              <w:lang w:val="sk-SK"/>
            </w:rPr>
          </w:rPrChange>
        </w:rPr>
      </w:r>
      <w:r w:rsidRPr="00A82009">
        <w:rPr>
          <w:noProof/>
          <w:lang w:val="sk-SK"/>
          <w:rPrChange w:id="2840" w:author="Peto" w:date="2018-06-14T07:18:00Z">
            <w:rPr>
              <w:lang w:val="sk-SK"/>
            </w:rPr>
          </w:rPrChange>
        </w:rPr>
        <w:fldChar w:fldCharType="separate"/>
      </w:r>
      <w:r w:rsidR="00AD692D" w:rsidRPr="00A82009">
        <w:rPr>
          <w:noProof/>
          <w:vertAlign w:val="superscript"/>
          <w:lang w:val="sk-SK"/>
        </w:rPr>
        <w:t>16</w:t>
      </w:r>
      <w:r w:rsidRPr="00A82009">
        <w:rPr>
          <w:noProof/>
          <w:lang w:val="sk-SK"/>
          <w:rPrChange w:id="2841" w:author="Peto" w:date="2018-06-14T07:18:00Z">
            <w:rPr>
              <w:lang w:val="sk-SK"/>
            </w:rPr>
          </w:rPrChange>
        </w:rPr>
        <w:fldChar w:fldCharType="end"/>
      </w:r>
      <w:bookmarkEnd w:id="2815"/>
      <w:bookmarkEnd w:id="2826"/>
      <w:commentRangeEnd w:id="2832"/>
      <w:r w:rsidR="008110A1" w:rsidRPr="00A82009">
        <w:rPr>
          <w:rStyle w:val="Odkaznakomentr"/>
          <w:rFonts w:eastAsia="Times New Roman" w:cs="Times New Roman"/>
          <w:noProof/>
          <w:spacing w:val="0"/>
          <w:lang w:val="sk-SK" w:eastAsia="cs-CZ" w:bidi="ar-SA"/>
          <w:rPrChange w:id="2842" w:author="Peto" w:date="2018-06-14T07:18:00Z">
            <w:rPr>
              <w:rStyle w:val="Odkaznakomentr"/>
              <w:rFonts w:eastAsia="Times New Roman" w:cs="Times New Roman"/>
              <w:spacing w:val="0"/>
              <w:lang w:val="cs-CZ" w:eastAsia="cs-CZ" w:bidi="ar-SA"/>
            </w:rPr>
          </w:rPrChange>
        </w:rPr>
        <w:commentReference w:id="2832"/>
      </w:r>
      <w:r w:rsidRPr="00A82009">
        <w:rPr>
          <w:noProof/>
          <w:lang w:val="sk-SK"/>
          <w:rPrChange w:id="2843" w:author="Peto" w:date="2018-06-14T07:18:00Z">
            <w:rPr>
              <w:lang w:val="sk-SK"/>
            </w:rPr>
          </w:rPrChange>
        </w:rPr>
        <w:t>.</w:t>
      </w:r>
    </w:p>
    <w:p w14:paraId="0C8B66DC" w14:textId="77777777" w:rsidR="00E24644" w:rsidRPr="00A82009" w:rsidRDefault="00E24644">
      <w:pPr>
        <w:rPr>
          <w:noProof/>
          <w:rPrChange w:id="2844" w:author="Peto" w:date="2018-06-14T07:18:00Z">
            <w:rPr>
              <w:lang w:val="sk-SK"/>
            </w:rPr>
          </w:rPrChange>
        </w:rPr>
        <w:pPrChange w:id="2845" w:author="Peto" w:date="2018-06-10T16:32:00Z">
          <w:pPr>
            <w:pStyle w:val="Popis"/>
          </w:pPr>
        </w:pPrChange>
      </w:pPr>
    </w:p>
    <w:p w14:paraId="62819790" w14:textId="233B0B01" w:rsidR="00CE547F" w:rsidRPr="00A82009" w:rsidRDefault="00837AE3" w:rsidP="00CE547F">
      <w:pPr>
        <w:rPr>
          <w:noProof/>
          <w:rPrChange w:id="2846" w:author="Peto" w:date="2018-06-14T07:18:00Z">
            <w:rPr/>
          </w:rPrChange>
        </w:rPr>
      </w:pPr>
      <w:ins w:id="2847" w:author="Peto" w:date="2018-06-10T16:40:00Z">
        <w:r>
          <w:rPr>
            <w:noProof/>
            <w:rPrChange w:id="2848" w:author="Peto" w:date="2018-06-14T07:18:00Z">
              <w:rPr>
                <w:noProof/>
              </w:rPr>
            </w:rPrChange>
          </w:rPr>
          <w:lastRenderedPageBreak/>
          <w:pict w14:anchorId="18336B6C">
            <v:shape id="_x0000_i1026" type="#_x0000_t75" style="width:424.95pt;height:126.8pt">
              <v:imagedata r:id="rId23" o:title="dz_brachial_radial5"/>
            </v:shape>
          </w:pict>
        </w:r>
      </w:ins>
      <w:r w:rsidR="00CE547F" w:rsidRPr="00A82009">
        <w:rPr>
          <w:noProof/>
          <w:rPrChange w:id="2849" w:author="Peto" w:date="2018-06-14T07:18:00Z">
            <w:rPr/>
          </w:rPrChange>
        </w:rPr>
        <w:t>Aj napriek svojim nedostatkom je dvojdielny Windkesselov model je základom pre často používané modely na popis zmien bioimpedancie a výpočtu srdcového výdaja odvodeného od Bernstainovho modelu</w:t>
      </w:r>
      <w:r w:rsidR="00CE547F" w:rsidRPr="00A82009">
        <w:rPr>
          <w:noProof/>
          <w:rPrChange w:id="2850" w:author="Peto" w:date="2018-06-14T07:18:00Z">
            <w:rPr/>
          </w:rPrChange>
        </w:rPr>
        <w:fldChar w:fldCharType="begin"/>
      </w:r>
      <w:r w:rsidR="00AD692D" w:rsidRPr="00A82009">
        <w:rPr>
          <w:noProof/>
          <w:rPrChange w:id="2851"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CE547F" w:rsidRPr="00A82009">
        <w:rPr>
          <w:noProof/>
          <w:rPrChange w:id="2852" w:author="Peto" w:date="2018-06-14T07:18:00Z">
            <w:rPr/>
          </w:rPrChange>
        </w:rPr>
        <w:fldChar w:fldCharType="separate"/>
      </w:r>
      <w:r w:rsidR="00AD692D" w:rsidRPr="00A82009">
        <w:rPr>
          <w:noProof/>
          <w:vertAlign w:val="superscript"/>
        </w:rPr>
        <w:t>3</w:t>
      </w:r>
      <w:r w:rsidR="00CE547F" w:rsidRPr="00A82009">
        <w:rPr>
          <w:noProof/>
          <w:rPrChange w:id="2853" w:author="Peto" w:date="2018-06-14T07:18:00Z">
            <w:rPr/>
          </w:rPrChange>
        </w:rPr>
        <w:fldChar w:fldCharType="end"/>
      </w:r>
      <w:r w:rsidR="00CE547F" w:rsidRPr="00A82009">
        <w:rPr>
          <w:noProof/>
          <w:rPrChange w:id="2854" w:author="Peto" w:date="2018-06-14T07:18:00Z">
            <w:rPr/>
          </w:rPrChange>
        </w:rPr>
        <w:t xml:space="preserve">. </w:t>
      </w:r>
    </w:p>
    <w:p w14:paraId="20A056DE" w14:textId="77777777" w:rsidR="00CE547F" w:rsidRPr="00A82009" w:rsidRDefault="00CE547F" w:rsidP="00CE547F">
      <w:pPr>
        <w:rPr>
          <w:noProof/>
          <w:rPrChange w:id="2855" w:author="Peto" w:date="2018-06-14T07:18:00Z">
            <w:rPr/>
          </w:rPrChange>
        </w:rPr>
      </w:pPr>
    </w:p>
    <w:p w14:paraId="423142A3" w14:textId="38093318" w:rsidR="00CE547F" w:rsidRPr="00A82009" w:rsidRDefault="00CE547F" w:rsidP="00CE547F">
      <w:pPr>
        <w:pStyle w:val="Nadpis2"/>
        <w:rPr>
          <w:noProof/>
          <w:rPrChange w:id="2856" w:author="Peto" w:date="2018-06-14T07:18:00Z">
            <w:rPr/>
          </w:rPrChange>
        </w:rPr>
      </w:pPr>
      <w:bookmarkStart w:id="2857" w:name="_Toc516413207"/>
      <w:r w:rsidRPr="00A82009">
        <w:rPr>
          <w:noProof/>
          <w:rPrChange w:id="2858" w:author="Peto" w:date="2018-06-14T07:18:00Z">
            <w:rPr/>
          </w:rPrChange>
        </w:rPr>
        <w:t>Trojprvkový Wind</w:t>
      </w:r>
      <w:del w:id="2859" w:author="Pavel Jurak" w:date="2018-06-01T14:26:00Z">
        <w:r w:rsidRPr="00A82009" w:rsidDel="00667838">
          <w:rPr>
            <w:noProof/>
            <w:rPrChange w:id="2860" w:author="Peto" w:date="2018-06-14T07:18:00Z">
              <w:rPr/>
            </w:rPrChange>
          </w:rPr>
          <w:delText>e</w:delText>
        </w:r>
      </w:del>
      <w:r w:rsidRPr="00A82009">
        <w:rPr>
          <w:noProof/>
          <w:rPrChange w:id="2861" w:author="Peto" w:date="2018-06-14T07:18:00Z">
            <w:rPr/>
          </w:rPrChange>
        </w:rPr>
        <w:t>k</w:t>
      </w:r>
      <w:ins w:id="2862" w:author="Pavel Jurak" w:date="2018-06-01T14:26:00Z">
        <w:r w:rsidR="00667838" w:rsidRPr="00A82009">
          <w:rPr>
            <w:noProof/>
            <w:rPrChange w:id="2863" w:author="Peto" w:date="2018-06-14T07:18:00Z">
              <w:rPr/>
            </w:rPrChange>
          </w:rPr>
          <w:t>e</w:t>
        </w:r>
      </w:ins>
      <w:r w:rsidRPr="00A82009">
        <w:rPr>
          <w:noProof/>
          <w:rPrChange w:id="2864" w:author="Peto" w:date="2018-06-14T07:18:00Z">
            <w:rPr/>
          </w:rPrChange>
        </w:rPr>
        <w:t>sselov hemodynamický model</w:t>
      </w:r>
      <w:bookmarkEnd w:id="2857"/>
    </w:p>
    <w:p w14:paraId="76D645B2" w14:textId="77777777" w:rsidR="00CE547F" w:rsidRPr="00A82009" w:rsidRDefault="00CE547F" w:rsidP="00CE547F">
      <w:pPr>
        <w:rPr>
          <w:noProof/>
          <w:rPrChange w:id="2865" w:author="Peto" w:date="2018-06-14T07:18:00Z">
            <w:rPr/>
          </w:rPrChange>
        </w:rPr>
      </w:pPr>
    </w:p>
    <w:p w14:paraId="153CBFBE" w14:textId="3FDA8723" w:rsidR="00CE547F" w:rsidRPr="00A82009" w:rsidRDefault="00CE547F" w:rsidP="00CE547F">
      <w:pPr>
        <w:rPr>
          <w:noProof/>
          <w:rPrChange w:id="2866" w:author="Peto" w:date="2018-06-14T07:18:00Z">
            <w:rPr/>
          </w:rPrChange>
        </w:rPr>
      </w:pPr>
      <w:r w:rsidRPr="00A82009">
        <w:rPr>
          <w:noProof/>
          <w:rPrChange w:id="2867" w:author="Peto" w:date="2018-06-14T07:18:00Z">
            <w:rPr/>
          </w:rPrChange>
        </w:rPr>
        <w:t>Pre nedostatky dvojdielneho Windkesselovho modelu bol zavedený trojdielny Windkesselov model</w:t>
      </w:r>
      <w:ins w:id="2868" w:author="Peto" w:date="2018-06-10T15:35:00Z">
        <w:r w:rsidR="00E40519" w:rsidRPr="00A82009">
          <w:rPr>
            <w:noProof/>
            <w:rPrChange w:id="2869" w:author="Peto" w:date="2018-06-14T07:18:00Z">
              <w:rPr/>
            </w:rPrChange>
          </w:rPr>
          <w:t xml:space="preserve"> </w:t>
        </w:r>
      </w:ins>
      <w:r w:rsidRPr="00A82009">
        <w:rPr>
          <w:noProof/>
          <w:u w:val="single"/>
          <w:rPrChange w:id="2870" w:author="Peto" w:date="2018-06-14T07:18:00Z">
            <w:rPr>
              <w:u w:val="single"/>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rPrChange w:id="2871" w:author="Peto" w:date="2018-06-14T07:18:00Z">
            <w:rPr>
              <w:u w:val="single"/>
            </w:rPr>
          </w:rPrChange>
        </w:rPr>
        <w:instrText xml:space="preserve"> ADDIN EN.CITE </w:instrText>
      </w:r>
      <w:r w:rsidR="00AD692D" w:rsidRPr="00A82009">
        <w:rPr>
          <w:noProof/>
          <w:u w:val="single"/>
          <w:rPrChange w:id="2872" w:author="Peto" w:date="2018-06-14T07:18:00Z">
            <w:rPr>
              <w:u w:val="single"/>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rPrChange w:id="2873" w:author="Peto" w:date="2018-06-14T07:18:00Z">
            <w:rPr>
              <w:u w:val="single"/>
            </w:rPr>
          </w:rPrChange>
        </w:rPr>
        <w:instrText xml:space="preserve"> ADDIN EN.CITE.DATA </w:instrText>
      </w:r>
      <w:r w:rsidR="00AD692D" w:rsidRPr="00A82009">
        <w:rPr>
          <w:noProof/>
          <w:u w:val="single"/>
          <w:rPrChange w:id="2874" w:author="Peto" w:date="2018-06-14T07:18:00Z">
            <w:rPr>
              <w:noProof/>
              <w:u w:val="single"/>
            </w:rPr>
          </w:rPrChange>
        </w:rPr>
      </w:r>
      <w:r w:rsidR="00AD692D" w:rsidRPr="00A82009">
        <w:rPr>
          <w:noProof/>
          <w:u w:val="single"/>
          <w:rPrChange w:id="2875" w:author="Peto" w:date="2018-06-14T07:18:00Z">
            <w:rPr>
              <w:u w:val="single"/>
            </w:rPr>
          </w:rPrChange>
        </w:rPr>
        <w:fldChar w:fldCharType="end"/>
      </w:r>
      <w:r w:rsidRPr="00A82009">
        <w:rPr>
          <w:noProof/>
          <w:u w:val="single"/>
          <w:rPrChange w:id="2876" w:author="Peto" w:date="2018-06-14T07:18:00Z">
            <w:rPr>
              <w:noProof/>
              <w:u w:val="single"/>
            </w:rPr>
          </w:rPrChange>
        </w:rPr>
      </w:r>
      <w:r w:rsidRPr="00A82009">
        <w:rPr>
          <w:noProof/>
          <w:u w:val="single"/>
          <w:rPrChange w:id="2877" w:author="Peto" w:date="2018-06-14T07:18:00Z">
            <w:rPr>
              <w:u w:val="single"/>
            </w:rPr>
          </w:rPrChange>
        </w:rPr>
        <w:fldChar w:fldCharType="separate"/>
      </w:r>
      <w:r w:rsidR="00AD692D" w:rsidRPr="00A82009">
        <w:rPr>
          <w:noProof/>
          <w:u w:val="single"/>
          <w:vertAlign w:val="superscript"/>
        </w:rPr>
        <w:t>17</w:t>
      </w:r>
      <w:r w:rsidRPr="00A82009">
        <w:rPr>
          <w:noProof/>
          <w:u w:val="single"/>
          <w:rPrChange w:id="2878" w:author="Peto" w:date="2018-06-14T07:18:00Z">
            <w:rPr>
              <w:u w:val="single"/>
            </w:rPr>
          </w:rPrChange>
        </w:rPr>
        <w:fldChar w:fldCharType="end"/>
      </w:r>
      <w:r w:rsidRPr="00A82009">
        <w:rPr>
          <w:noProof/>
          <w:rPrChange w:id="2879" w:author="Peto" w:date="2018-06-14T07:18:00Z">
            <w:rPr/>
          </w:rPrChange>
        </w:rPr>
        <w:t xml:space="preserve">. Arteriálny strom je charakterizovaný vstupnou impedanciou </w:t>
      </w:r>
      <m:oMath>
        <m:sSub>
          <m:sSubPr>
            <m:ctrlPr>
              <w:rPr>
                <w:rFonts w:ascii="Cambria Math" w:hAnsi="Cambria Math"/>
                <w:i/>
                <w:noProof/>
              </w:rPr>
            </m:ctrlPr>
          </m:sSubPr>
          <m:e>
            <m:r>
              <w:rPr>
                <w:rFonts w:ascii="Cambria Math" w:hAnsi="Cambria Math"/>
                <w:noProof/>
                <w:rPrChange w:id="2880" w:author="Peto" w:date="2018-06-14T07:18:00Z">
                  <w:rPr>
                    <w:rFonts w:ascii="Cambria Math" w:hAnsi="Cambria Math"/>
                  </w:rPr>
                </w:rPrChange>
              </w:rPr>
              <m:t>Z</m:t>
            </m:r>
          </m:e>
          <m:sub>
            <m:r>
              <w:rPr>
                <w:rFonts w:ascii="Cambria Math" w:hAnsi="Cambria Math"/>
                <w:noProof/>
                <w:rPrChange w:id="2881" w:author="Peto" w:date="2018-06-14T07:18:00Z">
                  <w:rPr>
                    <w:rFonts w:ascii="Cambria Math" w:hAnsi="Cambria Math"/>
                  </w:rPr>
                </w:rPrChange>
              </w:rPr>
              <m:t>in</m:t>
            </m:r>
          </m:sub>
        </m:sSub>
      </m:oMath>
      <w:r w:rsidRPr="00A82009">
        <w:rPr>
          <w:noProof/>
          <w:rPrChange w:id="2882" w:author="Peto" w:date="2018-06-14T07:18:00Z">
            <w:rPr/>
          </w:rPrChange>
        </w:rPr>
        <w:t xml:space="preserve"> ( todo). Dvojdielny Windkesselov model nesprávne odhaduje vstupnú impedanciu</w:t>
      </w:r>
      <m:oMath>
        <m:sSub>
          <m:sSubPr>
            <m:ctrlPr>
              <w:rPr>
                <w:rFonts w:ascii="Cambria Math" w:hAnsi="Cambria Math"/>
                <w:i/>
                <w:noProof/>
              </w:rPr>
            </m:ctrlPr>
          </m:sSubPr>
          <m:e>
            <m:r>
              <w:rPr>
                <w:rFonts w:ascii="Cambria Math" w:hAnsi="Cambria Math"/>
                <w:noProof/>
                <w:rPrChange w:id="2883" w:author="Peto" w:date="2018-06-14T07:18:00Z">
                  <w:rPr>
                    <w:rFonts w:ascii="Cambria Math" w:hAnsi="Cambria Math"/>
                  </w:rPr>
                </w:rPrChange>
              </w:rPr>
              <m:t>Z</m:t>
            </m:r>
          </m:e>
          <m:sub>
            <m:r>
              <w:rPr>
                <w:rFonts w:ascii="Cambria Math" w:hAnsi="Cambria Math"/>
                <w:noProof/>
                <w:rPrChange w:id="2884" w:author="Peto" w:date="2018-06-14T07:18:00Z">
                  <w:rPr>
                    <w:rFonts w:ascii="Cambria Math" w:hAnsi="Cambria Math"/>
                  </w:rPr>
                </w:rPrChange>
              </w:rPr>
              <m:t>in</m:t>
            </m:r>
          </m:sub>
        </m:sSub>
        <m:r>
          <w:rPr>
            <w:rFonts w:ascii="Cambria Math" w:hAnsi="Cambria Math"/>
            <w:noProof/>
            <w:rPrChange w:id="2885" w:author="Peto" w:date="2018-06-14T07:18:00Z">
              <w:rPr>
                <w:rFonts w:ascii="Cambria Math" w:hAnsi="Cambria Math"/>
              </w:rPr>
            </w:rPrChange>
          </w:rPr>
          <m:t>.</m:t>
        </m:r>
      </m:oMath>
      <w:r w:rsidRPr="00A82009">
        <w:rPr>
          <w:noProof/>
          <w:rPrChange w:id="2886" w:author="Peto" w:date="2018-06-14T07:18:00Z">
            <w:rPr/>
          </w:rPrChange>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noProof/>
              </w:rPr>
            </m:ctrlPr>
          </m:sSubPr>
          <m:e>
            <m:r>
              <w:rPr>
                <w:rFonts w:ascii="Cambria Math" w:hAnsi="Cambria Math"/>
                <w:noProof/>
                <w:rPrChange w:id="2887" w:author="Peto" w:date="2018-06-14T07:18:00Z">
                  <w:rPr>
                    <w:rFonts w:ascii="Cambria Math" w:hAnsi="Cambria Math"/>
                  </w:rPr>
                </w:rPrChange>
              </w:rPr>
              <m:t xml:space="preserve"> Z</m:t>
            </m:r>
          </m:e>
          <m:sub>
            <m:r>
              <w:rPr>
                <w:rFonts w:ascii="Cambria Math" w:hAnsi="Cambria Math"/>
                <w:noProof/>
                <w:rPrChange w:id="2888" w:author="Peto" w:date="2018-06-14T07:18:00Z">
                  <w:rPr>
                    <w:rFonts w:ascii="Cambria Math" w:hAnsi="Cambria Math"/>
                  </w:rPr>
                </w:rPrChange>
              </w:rPr>
              <m:t>c</m:t>
            </m:r>
          </m:sub>
        </m:sSub>
      </m:oMath>
      <w:r w:rsidRPr="00A82009">
        <w:rPr>
          <w:noProof/>
          <w:rPrChange w:id="2889" w:author="Peto" w:date="2018-06-14T07:18:00Z">
            <w:rPr/>
          </w:rPrChange>
        </w:rPr>
        <w:t>.</w:t>
      </w:r>
      <m:oMath>
        <m:sSub>
          <m:sSubPr>
            <m:ctrlPr>
              <w:rPr>
                <w:rFonts w:ascii="Cambria Math" w:hAnsi="Cambria Math"/>
                <w:i/>
                <w:noProof/>
              </w:rPr>
            </m:ctrlPr>
          </m:sSubPr>
          <m:e>
            <m:r>
              <w:rPr>
                <w:rFonts w:ascii="Cambria Math" w:hAnsi="Cambria Math"/>
                <w:noProof/>
                <w:rPrChange w:id="2890" w:author="Peto" w:date="2018-06-14T07:18:00Z">
                  <w:rPr>
                    <w:rFonts w:ascii="Cambria Math" w:hAnsi="Cambria Math"/>
                  </w:rPr>
                </w:rPrChange>
              </w:rPr>
              <m:t xml:space="preserve"> Z</m:t>
            </m:r>
          </m:e>
          <m:sub>
            <m:r>
              <w:rPr>
                <w:rFonts w:ascii="Cambria Math" w:hAnsi="Cambria Math"/>
                <w:noProof/>
                <w:rPrChange w:id="2891" w:author="Peto" w:date="2018-06-14T07:18:00Z">
                  <w:rPr>
                    <w:rFonts w:ascii="Cambria Math" w:hAnsi="Cambria Math"/>
                  </w:rPr>
                </w:rPrChange>
              </w:rPr>
              <m:t>in</m:t>
            </m:r>
          </m:sub>
        </m:sSub>
      </m:oMath>
      <w:r w:rsidRPr="00A82009">
        <w:rPr>
          <w:noProof/>
          <w:rPrChange w:id="2892" w:author="Peto" w:date="2018-06-14T07:18:00Z">
            <w:rPr/>
          </w:rPrChange>
        </w:rPr>
        <w:t xml:space="preserve">sa skladá z charakteristickej impedancie </w:t>
      </w:r>
      <m:oMath>
        <m:sSub>
          <m:sSubPr>
            <m:ctrlPr>
              <w:rPr>
                <w:rFonts w:ascii="Cambria Math" w:hAnsi="Cambria Math"/>
                <w:i/>
                <w:noProof/>
              </w:rPr>
            </m:ctrlPr>
          </m:sSubPr>
          <m:e>
            <m:r>
              <w:rPr>
                <w:rFonts w:ascii="Cambria Math" w:hAnsi="Cambria Math"/>
                <w:noProof/>
                <w:rPrChange w:id="2893" w:author="Peto" w:date="2018-06-14T07:18:00Z">
                  <w:rPr>
                    <w:rFonts w:ascii="Cambria Math" w:hAnsi="Cambria Math"/>
                  </w:rPr>
                </w:rPrChange>
              </w:rPr>
              <m:t>Z</m:t>
            </m:r>
          </m:e>
          <m:sub>
            <m:r>
              <w:rPr>
                <w:rFonts w:ascii="Cambria Math" w:hAnsi="Cambria Math"/>
                <w:noProof/>
                <w:rPrChange w:id="2894" w:author="Peto" w:date="2018-06-14T07:18:00Z">
                  <w:rPr>
                    <w:rFonts w:ascii="Cambria Math" w:hAnsi="Cambria Math"/>
                  </w:rPr>
                </w:rPrChange>
              </w:rPr>
              <m:t>c</m:t>
            </m:r>
          </m:sub>
        </m:sSub>
      </m:oMath>
      <w:r w:rsidRPr="00A82009">
        <w:rPr>
          <w:noProof/>
          <w:rPrChange w:id="2895" w:author="Peto" w:date="2018-06-14T07:18:00Z">
            <w:rPr/>
          </w:rPrChange>
        </w:rPr>
        <w:t xml:space="preserve">a paralelným zapojením periférneho odporu </w:t>
      </w:r>
      <m:oMath>
        <m:sSub>
          <m:sSubPr>
            <m:ctrlPr>
              <w:rPr>
                <w:rFonts w:ascii="Cambria Math" w:hAnsi="Cambria Math"/>
                <w:i/>
                <w:noProof/>
              </w:rPr>
            </m:ctrlPr>
          </m:sSubPr>
          <m:e>
            <m:r>
              <w:rPr>
                <w:rFonts w:ascii="Cambria Math" w:hAnsi="Cambria Math"/>
                <w:noProof/>
                <w:rPrChange w:id="2896" w:author="Peto" w:date="2018-06-14T07:18:00Z">
                  <w:rPr>
                    <w:rFonts w:ascii="Cambria Math" w:hAnsi="Cambria Math"/>
                  </w:rPr>
                </w:rPrChange>
              </w:rPr>
              <m:t>R</m:t>
            </m:r>
          </m:e>
          <m:sub>
            <m:r>
              <w:rPr>
                <w:rFonts w:ascii="Cambria Math" w:hAnsi="Cambria Math"/>
                <w:noProof/>
                <w:rPrChange w:id="2897" w:author="Peto" w:date="2018-06-14T07:18:00Z">
                  <w:rPr>
                    <w:rFonts w:ascii="Cambria Math" w:hAnsi="Cambria Math"/>
                  </w:rPr>
                </w:rPrChange>
              </w:rPr>
              <m:t>a</m:t>
            </m:r>
          </m:sub>
        </m:sSub>
      </m:oMath>
      <w:r w:rsidRPr="00A82009">
        <w:rPr>
          <w:noProof/>
          <w:rPrChange w:id="2898" w:author="Peto" w:date="2018-06-14T07:18:00Z">
            <w:rPr/>
          </w:rPrChange>
        </w:rPr>
        <w:t xml:space="preserve"> a arteriálne rozťažnosti </w:t>
      </w:r>
      <m:oMath>
        <m:sSub>
          <m:sSubPr>
            <m:ctrlPr>
              <w:rPr>
                <w:rFonts w:ascii="Cambria Math" w:hAnsi="Cambria Math"/>
                <w:i/>
                <w:noProof/>
              </w:rPr>
            </m:ctrlPr>
          </m:sSubPr>
          <m:e>
            <m:r>
              <w:rPr>
                <w:rFonts w:ascii="Cambria Math" w:hAnsi="Cambria Math"/>
                <w:noProof/>
                <w:rPrChange w:id="2899" w:author="Peto" w:date="2018-06-14T07:18:00Z">
                  <w:rPr>
                    <w:rFonts w:ascii="Cambria Math" w:hAnsi="Cambria Math"/>
                  </w:rPr>
                </w:rPrChange>
              </w:rPr>
              <m:t>C</m:t>
            </m:r>
          </m:e>
          <m:sub>
            <m:r>
              <w:rPr>
                <w:rFonts w:ascii="Cambria Math" w:hAnsi="Cambria Math"/>
                <w:noProof/>
                <w:rPrChange w:id="2900" w:author="Peto" w:date="2018-06-14T07:18:00Z">
                  <w:rPr>
                    <w:rFonts w:ascii="Cambria Math" w:hAnsi="Cambria Math"/>
                  </w:rPr>
                </w:rPrChange>
              </w:rPr>
              <m:t>a</m:t>
            </m:r>
          </m:sub>
        </m:sSub>
      </m:oMath>
      <w:r w:rsidRPr="00A82009">
        <w:rPr>
          <w:noProof/>
          <w:rPrChange w:id="2901" w:author="Peto" w:date="2018-06-14T07:18:00Z">
            <w:rPr/>
          </w:rPrChange>
        </w:rPr>
        <w:fldChar w:fldCharType="begin"/>
      </w:r>
      <w:r w:rsidR="00AD692D" w:rsidRPr="00A82009">
        <w:rPr>
          <w:noProof/>
          <w:rPrChange w:id="2902" w:author="Peto" w:date="2018-06-14T07:18:00Z">
            <w:rPr/>
          </w:rPrChange>
        </w:rPr>
        <w:instrText xml:space="preserve"> ADDIN EN.CITE &lt;EndNote&gt;&lt;Cite&gt;&lt;Author&gt;Stergiopulos&lt;/Author&gt;&lt;Year&gt;1994&lt;/Year&gt;&lt;RecNum&gt;0&lt;/RecNum&gt;&lt;IDText&gt;SIMPLE AND ACCURATE WAY FOR ESTIMATING TOTAL AND SEGMENTAL ARTERIAL COMPLIANCE - THE PULSE PRESSURE METHOD&lt;/IDText&gt;&lt;DisplayText&gt;&lt;style face="superscript"&gt;18&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A82009">
        <w:rPr>
          <w:noProof/>
          <w:rPrChange w:id="2903" w:author="Peto" w:date="2018-06-14T07:18:00Z">
            <w:rPr/>
          </w:rPrChange>
        </w:rPr>
        <w:fldChar w:fldCharType="separate"/>
      </w:r>
      <w:r w:rsidR="00AD692D" w:rsidRPr="00A82009">
        <w:rPr>
          <w:noProof/>
          <w:vertAlign w:val="superscript"/>
        </w:rPr>
        <w:t>18</w:t>
      </w:r>
      <w:r w:rsidRPr="00A82009">
        <w:rPr>
          <w:noProof/>
          <w:rPrChange w:id="2904" w:author="Peto" w:date="2018-06-14T07:18:00Z">
            <w:rPr/>
          </w:rPrChange>
        </w:rPr>
        <w:fldChar w:fldCharType="end"/>
      </w:r>
      <w:r w:rsidRPr="00A82009">
        <w:rPr>
          <w:noProof/>
          <w:rPrChange w:id="2905" w:author="Peto" w:date="2018-06-14T07:18:00Z">
            <w:rPr/>
          </w:rPrChange>
        </w:rPr>
        <w:t xml:space="preserve"> (</w:t>
      </w:r>
      <w:r w:rsidRPr="00A82009">
        <w:rPr>
          <w:noProof/>
          <w:rPrChange w:id="2906" w:author="Peto" w:date="2018-06-14T07:18:00Z">
            <w:rPr/>
          </w:rPrChange>
        </w:rPr>
        <w:fldChar w:fldCharType="begin"/>
      </w:r>
      <w:r w:rsidRPr="00A82009">
        <w:rPr>
          <w:noProof/>
          <w:rPrChange w:id="2907" w:author="Peto" w:date="2018-06-14T07:18:00Z">
            <w:rPr/>
          </w:rPrChange>
        </w:rPr>
        <w:instrText xml:space="preserve"> REF windkessel_4 \h </w:instrText>
      </w:r>
      <w:r w:rsidRPr="00A82009">
        <w:rPr>
          <w:noProof/>
          <w:rPrChange w:id="2908" w:author="Peto" w:date="2018-06-14T07:18:00Z">
            <w:rPr>
              <w:noProof/>
            </w:rPr>
          </w:rPrChange>
        </w:rPr>
      </w:r>
      <w:r w:rsidRPr="00A82009">
        <w:rPr>
          <w:noProof/>
          <w:rPrChange w:id="2909" w:author="Peto" w:date="2018-06-14T07:18:00Z">
            <w:rPr/>
          </w:rPrChange>
        </w:rPr>
        <w:fldChar w:fldCharType="separate"/>
      </w:r>
      <w:r w:rsidR="00F95B9C" w:rsidRPr="00A82009">
        <w:rPr>
          <w:noProof/>
          <w:color w:val="000000"/>
        </w:rPr>
        <w:t>9</w:t>
      </w:r>
      <w:r w:rsidRPr="00A82009">
        <w:rPr>
          <w:noProof/>
          <w:rPrChange w:id="2910" w:author="Peto" w:date="2018-06-14T07:18:00Z">
            <w:rPr/>
          </w:rPrChange>
        </w:rPr>
        <w:fldChar w:fldCharType="end"/>
      </w:r>
      <w:r w:rsidRPr="00A82009">
        <w:rPr>
          <w:noProof/>
          <w:rPrChange w:id="2911"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1EE74C31" w14:textId="77777777" w:rsidTr="00452ADC">
        <w:tc>
          <w:tcPr>
            <w:tcW w:w="704" w:type="dxa"/>
          </w:tcPr>
          <w:p w14:paraId="56949C16" w14:textId="77777777" w:rsidR="00CE547F" w:rsidRPr="00A82009" w:rsidRDefault="00CE547F" w:rsidP="00452ADC">
            <w:pPr>
              <w:jc w:val="center"/>
              <w:rPr>
                <w:noProof/>
                <w:color w:val="000000"/>
                <w:rPrChange w:id="2912" w:author="Peto" w:date="2018-06-14T07:18:00Z">
                  <w:rPr>
                    <w:color w:val="000000"/>
                  </w:rPr>
                </w:rPrChange>
              </w:rPr>
            </w:pPr>
          </w:p>
        </w:tc>
        <w:tc>
          <w:tcPr>
            <w:tcW w:w="7088" w:type="dxa"/>
            <w:vAlign w:val="center"/>
          </w:tcPr>
          <w:p w14:paraId="1E34DD73" w14:textId="77777777" w:rsidR="00CE547F" w:rsidRPr="00A82009" w:rsidRDefault="00837AE3" w:rsidP="00452ADC">
            <w:pPr>
              <w:jc w:val="center"/>
              <w:rPr>
                <w:rFonts w:ascii="Cambria Math" w:hAnsi="Cambria Math"/>
                <w:noProof/>
                <w:color w:val="000000"/>
                <w:rPrChange w:id="2913" w:author="Peto" w:date="2018-06-14T07:18:00Z">
                  <w:rPr>
                    <w:rFonts w:ascii="Cambria Math" w:hAnsi="Cambria Math"/>
                    <w:color w:val="000000"/>
                  </w:rPr>
                </w:rPrChange>
              </w:rPr>
            </w:pPr>
            <m:oMathPara>
              <m:oMath>
                <m:sSub>
                  <m:sSubPr>
                    <m:ctrlPr>
                      <w:rPr>
                        <w:rFonts w:ascii="Cambria Math" w:hAnsi="Cambria Math"/>
                        <w:i/>
                        <w:noProof/>
                        <w:color w:val="000000"/>
                      </w:rPr>
                    </m:ctrlPr>
                  </m:sSubPr>
                  <m:e>
                    <m:r>
                      <w:rPr>
                        <w:rFonts w:ascii="Cambria Math" w:hAnsi="Cambria Math"/>
                        <w:noProof/>
                        <w:color w:val="000000"/>
                        <w:rPrChange w:id="2914" w:author="Peto" w:date="2018-06-14T07:18:00Z">
                          <w:rPr>
                            <w:rFonts w:ascii="Cambria Math" w:hAnsi="Cambria Math"/>
                            <w:color w:val="000000"/>
                          </w:rPr>
                        </w:rPrChange>
                      </w:rPr>
                      <m:t xml:space="preserve"> Z</m:t>
                    </m:r>
                  </m:e>
                  <m:sub>
                    <m:r>
                      <w:rPr>
                        <w:rFonts w:ascii="Cambria Math" w:hAnsi="Cambria Math"/>
                        <w:noProof/>
                        <w:color w:val="000000"/>
                        <w:rPrChange w:id="2915" w:author="Peto" w:date="2018-06-14T07:18:00Z">
                          <w:rPr>
                            <w:rFonts w:ascii="Cambria Math" w:hAnsi="Cambria Math"/>
                            <w:color w:val="000000"/>
                          </w:rPr>
                        </w:rPrChange>
                      </w:rPr>
                      <m:t>in</m:t>
                    </m:r>
                  </m:sub>
                </m:sSub>
                <m:r>
                  <w:rPr>
                    <w:rFonts w:ascii="Cambria Math" w:hAnsi="Cambria Math"/>
                    <w:noProof/>
                    <w:color w:val="000000"/>
                    <w:rPrChange w:id="2916" w:author="Peto" w:date="2018-06-14T07:18:00Z">
                      <w:rPr>
                        <w:rFonts w:ascii="Cambria Math" w:hAnsi="Cambria Math"/>
                        <w:color w:val="000000"/>
                      </w:rPr>
                    </w:rPrChange>
                  </w:rPr>
                  <m:t xml:space="preserve">= </m:t>
                </m:r>
                <m:sSub>
                  <m:sSubPr>
                    <m:ctrlPr>
                      <w:rPr>
                        <w:rFonts w:ascii="Cambria Math" w:hAnsi="Cambria Math"/>
                        <w:i/>
                        <w:noProof/>
                        <w:color w:val="000000"/>
                      </w:rPr>
                    </m:ctrlPr>
                  </m:sSubPr>
                  <m:e>
                    <m:r>
                      <w:rPr>
                        <w:rFonts w:ascii="Cambria Math" w:hAnsi="Cambria Math"/>
                        <w:noProof/>
                        <w:color w:val="000000"/>
                        <w:rPrChange w:id="2917" w:author="Peto" w:date="2018-06-14T07:18:00Z">
                          <w:rPr>
                            <w:rFonts w:ascii="Cambria Math" w:hAnsi="Cambria Math"/>
                            <w:color w:val="000000"/>
                          </w:rPr>
                        </w:rPrChange>
                      </w:rPr>
                      <m:t xml:space="preserve"> Z</m:t>
                    </m:r>
                  </m:e>
                  <m:sub>
                    <m:r>
                      <w:rPr>
                        <w:rFonts w:ascii="Cambria Math" w:hAnsi="Cambria Math"/>
                        <w:noProof/>
                        <w:color w:val="000000"/>
                        <w:rPrChange w:id="2918" w:author="Peto" w:date="2018-06-14T07:18:00Z">
                          <w:rPr>
                            <w:rFonts w:ascii="Cambria Math" w:hAnsi="Cambria Math"/>
                            <w:color w:val="000000"/>
                          </w:rPr>
                        </w:rPrChange>
                      </w:rPr>
                      <m:t>c</m:t>
                    </m:r>
                  </m:sub>
                </m:sSub>
                <m:r>
                  <w:rPr>
                    <w:rFonts w:ascii="Cambria Math" w:hAnsi="Cambria Math"/>
                    <w:noProof/>
                    <w:color w:val="000000"/>
                    <w:rPrChange w:id="2919" w:author="Peto" w:date="2018-06-14T07:18:00Z">
                      <w:rPr>
                        <w:rFonts w:ascii="Cambria Math" w:hAnsi="Cambria Math"/>
                        <w:color w:val="000000"/>
                      </w:rPr>
                    </w:rPrChange>
                  </w:rPr>
                  <m:t xml:space="preserve">+ </m:t>
                </m:r>
                <m:f>
                  <m:fPr>
                    <m:ctrlPr>
                      <w:rPr>
                        <w:rFonts w:ascii="Cambria Math" w:hAnsi="Cambria Math"/>
                        <w:i/>
                        <w:noProof/>
                        <w:color w:val="000000"/>
                      </w:rPr>
                    </m:ctrlPr>
                  </m:fPr>
                  <m:num>
                    <m:sSub>
                      <m:sSubPr>
                        <m:ctrlPr>
                          <w:rPr>
                            <w:rFonts w:ascii="Cambria Math" w:hAnsi="Cambria Math"/>
                            <w:i/>
                            <w:noProof/>
                            <w:color w:val="000000"/>
                          </w:rPr>
                        </m:ctrlPr>
                      </m:sSubPr>
                      <m:e>
                        <m:r>
                          <w:rPr>
                            <w:rFonts w:ascii="Cambria Math" w:hAnsi="Cambria Math"/>
                            <w:noProof/>
                            <w:color w:val="000000"/>
                            <w:rPrChange w:id="2920" w:author="Peto" w:date="2018-06-14T07:18:00Z">
                              <w:rPr>
                                <w:rFonts w:ascii="Cambria Math" w:hAnsi="Cambria Math"/>
                                <w:color w:val="000000"/>
                              </w:rPr>
                            </w:rPrChange>
                          </w:rPr>
                          <m:t xml:space="preserve"> R</m:t>
                        </m:r>
                      </m:e>
                      <m:sub>
                        <m:r>
                          <w:rPr>
                            <w:rFonts w:ascii="Cambria Math" w:hAnsi="Cambria Math"/>
                            <w:noProof/>
                            <w:color w:val="000000"/>
                            <w:rPrChange w:id="2921" w:author="Peto" w:date="2018-06-14T07:18:00Z">
                              <w:rPr>
                                <w:rFonts w:ascii="Cambria Math" w:hAnsi="Cambria Math"/>
                                <w:color w:val="000000"/>
                              </w:rPr>
                            </w:rPrChange>
                          </w:rPr>
                          <m:t>a</m:t>
                        </m:r>
                      </m:sub>
                    </m:sSub>
                  </m:num>
                  <m:den>
                    <m:r>
                      <w:rPr>
                        <w:rFonts w:ascii="Cambria Math" w:hAnsi="Cambria Math"/>
                        <w:noProof/>
                        <w:color w:val="000000"/>
                        <w:rPrChange w:id="2922" w:author="Peto" w:date="2018-06-14T07:18:00Z">
                          <w:rPr>
                            <w:rFonts w:ascii="Cambria Math" w:hAnsi="Cambria Math"/>
                            <w:color w:val="000000"/>
                          </w:rPr>
                        </w:rPrChange>
                      </w:rPr>
                      <m:t>1+jw</m:t>
                    </m:r>
                    <m:sSub>
                      <m:sSubPr>
                        <m:ctrlPr>
                          <w:rPr>
                            <w:rFonts w:ascii="Cambria Math" w:hAnsi="Cambria Math"/>
                            <w:i/>
                            <w:noProof/>
                            <w:color w:val="000000"/>
                          </w:rPr>
                        </m:ctrlPr>
                      </m:sSubPr>
                      <m:e>
                        <m:r>
                          <w:rPr>
                            <w:rFonts w:ascii="Cambria Math" w:hAnsi="Cambria Math"/>
                            <w:noProof/>
                            <w:color w:val="000000"/>
                            <w:rPrChange w:id="2923" w:author="Peto" w:date="2018-06-14T07:18:00Z">
                              <w:rPr>
                                <w:rFonts w:ascii="Cambria Math" w:hAnsi="Cambria Math"/>
                                <w:color w:val="000000"/>
                              </w:rPr>
                            </w:rPrChange>
                          </w:rPr>
                          <m:t xml:space="preserve"> R</m:t>
                        </m:r>
                      </m:e>
                      <m:sub>
                        <m:r>
                          <w:rPr>
                            <w:rFonts w:ascii="Cambria Math" w:hAnsi="Cambria Math"/>
                            <w:noProof/>
                            <w:color w:val="000000"/>
                            <w:rPrChange w:id="2924" w:author="Peto" w:date="2018-06-14T07:18:00Z">
                              <w:rPr>
                                <w:rFonts w:ascii="Cambria Math" w:hAnsi="Cambria Math"/>
                                <w:color w:val="000000"/>
                              </w:rPr>
                            </w:rPrChange>
                          </w:rPr>
                          <m:t>a</m:t>
                        </m:r>
                      </m:sub>
                    </m:sSub>
                    <m:sSub>
                      <m:sSubPr>
                        <m:ctrlPr>
                          <w:rPr>
                            <w:rFonts w:ascii="Cambria Math" w:hAnsi="Cambria Math"/>
                            <w:i/>
                            <w:noProof/>
                            <w:color w:val="000000"/>
                          </w:rPr>
                        </m:ctrlPr>
                      </m:sSubPr>
                      <m:e>
                        <m:r>
                          <w:rPr>
                            <w:rFonts w:ascii="Cambria Math" w:hAnsi="Cambria Math"/>
                            <w:noProof/>
                            <w:color w:val="000000"/>
                            <w:rPrChange w:id="2925" w:author="Peto" w:date="2018-06-14T07:18:00Z">
                              <w:rPr>
                                <w:rFonts w:ascii="Cambria Math" w:hAnsi="Cambria Math"/>
                                <w:color w:val="000000"/>
                              </w:rPr>
                            </w:rPrChange>
                          </w:rPr>
                          <m:t>C</m:t>
                        </m:r>
                      </m:e>
                      <m:sub>
                        <m:r>
                          <w:rPr>
                            <w:rFonts w:ascii="Cambria Math" w:hAnsi="Cambria Math"/>
                            <w:noProof/>
                            <w:color w:val="000000"/>
                            <w:rPrChange w:id="2926" w:author="Peto" w:date="2018-06-14T07:18:00Z">
                              <w:rPr>
                                <w:rFonts w:ascii="Cambria Math" w:hAnsi="Cambria Math"/>
                                <w:color w:val="000000"/>
                              </w:rPr>
                            </w:rPrChange>
                          </w:rPr>
                          <m:t>a</m:t>
                        </m:r>
                      </m:sub>
                    </m:sSub>
                  </m:den>
                </m:f>
              </m:oMath>
            </m:oMathPara>
          </w:p>
          <w:p w14:paraId="6D203601" w14:textId="77777777" w:rsidR="00CE547F" w:rsidRPr="00A82009" w:rsidRDefault="00CE547F" w:rsidP="00452ADC">
            <w:pPr>
              <w:jc w:val="center"/>
              <w:rPr>
                <w:noProof/>
                <w:color w:val="000000"/>
                <w:rPrChange w:id="2927" w:author="Peto" w:date="2018-06-14T07:18:00Z">
                  <w:rPr>
                    <w:color w:val="000000"/>
                  </w:rPr>
                </w:rPrChange>
              </w:rPr>
            </w:pPr>
          </w:p>
        </w:tc>
        <w:tc>
          <w:tcPr>
            <w:tcW w:w="702" w:type="dxa"/>
            <w:vAlign w:val="center"/>
          </w:tcPr>
          <w:p w14:paraId="07C4AB2B" w14:textId="77777777" w:rsidR="00CE547F" w:rsidRPr="00A82009" w:rsidRDefault="00CE547F" w:rsidP="00452ADC">
            <w:pPr>
              <w:jc w:val="center"/>
              <w:rPr>
                <w:noProof/>
                <w:color w:val="000000"/>
                <w:rPrChange w:id="2928" w:author="Peto" w:date="2018-06-14T07:18:00Z">
                  <w:rPr>
                    <w:color w:val="000000"/>
                  </w:rPr>
                </w:rPrChange>
              </w:rPr>
            </w:pPr>
            <w:r w:rsidRPr="00A82009">
              <w:rPr>
                <w:noProof/>
                <w:color w:val="000000"/>
                <w:rPrChange w:id="2929" w:author="Peto" w:date="2018-06-14T07:18:00Z">
                  <w:rPr>
                    <w:color w:val="000000"/>
                  </w:rPr>
                </w:rPrChange>
              </w:rPr>
              <w:t>(</w:t>
            </w:r>
            <w:bookmarkStart w:id="2930" w:name="windkessel_4"/>
            <w:r w:rsidRPr="00A82009">
              <w:rPr>
                <w:noProof/>
                <w:color w:val="000000"/>
                <w:rPrChange w:id="2931" w:author="Peto" w:date="2018-06-14T07:18:00Z">
                  <w:rPr>
                    <w:color w:val="000000"/>
                  </w:rPr>
                </w:rPrChange>
              </w:rPr>
              <w:fldChar w:fldCharType="begin"/>
            </w:r>
            <w:r w:rsidRPr="00A82009">
              <w:rPr>
                <w:noProof/>
                <w:color w:val="000000"/>
                <w:rPrChange w:id="2932" w:author="Peto" w:date="2018-06-14T07:18:00Z">
                  <w:rPr>
                    <w:color w:val="000000"/>
                  </w:rPr>
                </w:rPrChange>
              </w:rPr>
              <w:instrText xml:space="preserve"> SEQ eq \* MERGEFORMAT </w:instrText>
            </w:r>
            <w:r w:rsidRPr="00A82009">
              <w:rPr>
                <w:noProof/>
                <w:color w:val="000000"/>
                <w:rPrChange w:id="2933" w:author="Peto" w:date="2018-06-14T07:18:00Z">
                  <w:rPr>
                    <w:color w:val="000000"/>
                  </w:rPr>
                </w:rPrChange>
              </w:rPr>
              <w:fldChar w:fldCharType="separate"/>
            </w:r>
            <w:r w:rsidR="00F95B9C" w:rsidRPr="00A82009">
              <w:rPr>
                <w:noProof/>
                <w:color w:val="000000"/>
              </w:rPr>
              <w:t>9</w:t>
            </w:r>
            <w:r w:rsidRPr="00A82009">
              <w:rPr>
                <w:noProof/>
                <w:color w:val="000000"/>
                <w:rPrChange w:id="2934" w:author="Peto" w:date="2018-06-14T07:18:00Z">
                  <w:rPr>
                    <w:color w:val="000000"/>
                  </w:rPr>
                </w:rPrChange>
              </w:rPr>
              <w:fldChar w:fldCharType="end"/>
            </w:r>
            <w:bookmarkEnd w:id="2930"/>
            <w:r w:rsidRPr="00A82009">
              <w:rPr>
                <w:noProof/>
                <w:color w:val="000000"/>
                <w:rPrChange w:id="2935" w:author="Peto" w:date="2018-06-14T07:18:00Z">
                  <w:rPr>
                    <w:color w:val="000000"/>
                  </w:rPr>
                </w:rPrChange>
              </w:rPr>
              <w:t>)</w:t>
            </w:r>
          </w:p>
        </w:tc>
      </w:tr>
    </w:tbl>
    <w:p w14:paraId="2A62B6CA" w14:textId="77777777" w:rsidR="00CE547F" w:rsidRPr="00A82009" w:rsidRDefault="00CE547F" w:rsidP="00CE547F">
      <w:pPr>
        <w:rPr>
          <w:noProof/>
          <w:u w:val="single"/>
          <w:rPrChange w:id="2936" w:author="Peto" w:date="2018-06-14T07:18:00Z">
            <w:rPr>
              <w:u w:val="single"/>
            </w:rPr>
          </w:rPrChange>
        </w:rPr>
      </w:pPr>
      <w:r w:rsidRPr="00A82009">
        <w:rPr>
          <w:noProof/>
          <w:rPrChange w:id="2937" w:author="Peto" w:date="2018-06-14T07:18:00Z">
            <w:rPr/>
          </w:rPrChange>
        </w:rPr>
        <w:t xml:space="preserve">Vstupná impedancia </w:t>
      </w:r>
      <m:oMath>
        <m:sSub>
          <m:sSubPr>
            <m:ctrlPr>
              <w:rPr>
                <w:rFonts w:ascii="Cambria Math" w:hAnsi="Cambria Math"/>
                <w:i/>
                <w:noProof/>
              </w:rPr>
            </m:ctrlPr>
          </m:sSubPr>
          <m:e>
            <m:r>
              <w:rPr>
                <w:rFonts w:ascii="Cambria Math" w:hAnsi="Cambria Math"/>
                <w:noProof/>
                <w:rPrChange w:id="2938" w:author="Peto" w:date="2018-06-14T07:18:00Z">
                  <w:rPr>
                    <w:rFonts w:ascii="Cambria Math" w:hAnsi="Cambria Math"/>
                  </w:rPr>
                </w:rPrChange>
              </w:rPr>
              <m:t>Z</m:t>
            </m:r>
          </m:e>
          <m:sub>
            <m:r>
              <w:rPr>
                <w:rFonts w:ascii="Cambria Math" w:hAnsi="Cambria Math"/>
                <w:noProof/>
                <w:rPrChange w:id="2939" w:author="Peto" w:date="2018-06-14T07:18:00Z">
                  <w:rPr>
                    <w:rFonts w:ascii="Cambria Math" w:hAnsi="Cambria Math"/>
                  </w:rPr>
                </w:rPrChange>
              </w:rPr>
              <m:t>c</m:t>
            </m:r>
          </m:sub>
        </m:sSub>
      </m:oMath>
      <w:r w:rsidRPr="00A82009">
        <w:rPr>
          <w:noProof/>
          <w:rPrChange w:id="2940" w:author="Peto" w:date="2018-06-14T07:18:00Z">
            <w:rPr/>
          </w:rPrChange>
        </w:rPr>
        <w:t xml:space="preserve">.je v náhradnej elektrickej schéme srdcovocievnej sústavy zaradená sekvenčne medzi zdroj prúdu Q(t) a periférny odpor </w:t>
      </w:r>
      <m:oMath>
        <m:sSub>
          <m:sSubPr>
            <m:ctrlPr>
              <w:rPr>
                <w:rFonts w:ascii="Cambria Math" w:hAnsi="Cambria Math"/>
                <w:i/>
                <w:noProof/>
              </w:rPr>
            </m:ctrlPr>
          </m:sSubPr>
          <m:e>
            <m:r>
              <w:rPr>
                <w:rFonts w:ascii="Cambria Math" w:hAnsi="Cambria Math"/>
                <w:noProof/>
                <w:rPrChange w:id="2941" w:author="Peto" w:date="2018-06-14T07:18:00Z">
                  <w:rPr>
                    <w:rFonts w:ascii="Cambria Math" w:hAnsi="Cambria Math"/>
                  </w:rPr>
                </w:rPrChange>
              </w:rPr>
              <m:t>R</m:t>
            </m:r>
          </m:e>
          <m:sub>
            <m:r>
              <w:rPr>
                <w:rFonts w:ascii="Cambria Math" w:hAnsi="Cambria Math"/>
                <w:noProof/>
                <w:rPrChange w:id="2942" w:author="Peto" w:date="2018-06-14T07:18:00Z">
                  <w:rPr>
                    <w:rFonts w:ascii="Cambria Math" w:hAnsi="Cambria Math"/>
                  </w:rPr>
                </w:rPrChange>
              </w:rPr>
              <m:t>a</m:t>
            </m:r>
          </m:sub>
        </m:sSub>
      </m:oMath>
      <w:r w:rsidRPr="00A82009">
        <w:rPr>
          <w:noProof/>
          <w:rPrChange w:id="2943" w:author="Peto" w:date="2018-06-14T07:18:00Z">
            <w:rPr/>
          </w:rPrChange>
        </w:rPr>
        <w:t xml:space="preserve"> s kondenzátorom </w:t>
      </w:r>
      <m:oMath>
        <m:sSub>
          <m:sSubPr>
            <m:ctrlPr>
              <w:rPr>
                <w:rFonts w:ascii="Cambria Math" w:hAnsi="Cambria Math"/>
                <w:i/>
                <w:noProof/>
              </w:rPr>
            </m:ctrlPr>
          </m:sSubPr>
          <m:e>
            <m:r>
              <w:rPr>
                <w:rFonts w:ascii="Cambria Math" w:hAnsi="Cambria Math"/>
                <w:noProof/>
                <w:rPrChange w:id="2944" w:author="Peto" w:date="2018-06-14T07:18:00Z">
                  <w:rPr>
                    <w:rFonts w:ascii="Cambria Math" w:hAnsi="Cambria Math"/>
                  </w:rPr>
                </w:rPrChange>
              </w:rPr>
              <m:t>C</m:t>
            </m:r>
          </m:e>
          <m:sub>
            <m:r>
              <w:rPr>
                <w:rFonts w:ascii="Cambria Math" w:hAnsi="Cambria Math"/>
                <w:noProof/>
                <w:rPrChange w:id="2945" w:author="Peto" w:date="2018-06-14T07:18:00Z">
                  <w:rPr>
                    <w:rFonts w:ascii="Cambria Math" w:hAnsi="Cambria Math"/>
                  </w:rPr>
                </w:rPrChange>
              </w:rPr>
              <m:t>a</m:t>
            </m:r>
          </m:sub>
        </m:sSub>
      </m:oMath>
      <w:r w:rsidRPr="00A82009">
        <w:rPr>
          <w:noProof/>
          <w:rPrChange w:id="2946" w:author="Peto" w:date="2018-06-14T07:18:00Z">
            <w:rPr/>
          </w:rPrChange>
        </w:rPr>
        <w:t xml:space="preserve"> (</w:t>
      </w:r>
      <w:r w:rsidRPr="00A82009">
        <w:rPr>
          <w:noProof/>
          <w:rPrChange w:id="2947" w:author="Peto" w:date="2018-06-14T07:18:00Z">
            <w:rPr/>
          </w:rPrChange>
        </w:rPr>
        <w:fldChar w:fldCharType="begin"/>
      </w:r>
      <w:r w:rsidRPr="00A82009">
        <w:rPr>
          <w:noProof/>
          <w:rPrChange w:id="2948" w:author="Peto" w:date="2018-06-14T07:18:00Z">
            <w:rPr/>
          </w:rPrChange>
        </w:rPr>
        <w:instrText xml:space="preserve"> REF _Ref508524788 \h  \* MERGEFORMAT </w:instrText>
      </w:r>
      <w:r w:rsidRPr="00A82009">
        <w:rPr>
          <w:noProof/>
          <w:rPrChange w:id="2949" w:author="Peto" w:date="2018-06-14T07:18:00Z">
            <w:rPr>
              <w:noProof/>
            </w:rPr>
          </w:rPrChange>
        </w:rPr>
      </w:r>
      <w:r w:rsidRPr="00A82009">
        <w:rPr>
          <w:noProof/>
          <w:rPrChange w:id="2950" w:author="Peto" w:date="2018-06-14T07:18:00Z">
            <w:rPr/>
          </w:rPrChange>
        </w:rPr>
        <w:fldChar w:fldCharType="separate"/>
      </w:r>
      <w:ins w:id="2951" w:author="Peto" w:date="2018-06-10T16:58:00Z">
        <w:r w:rsidR="00F95B9C" w:rsidRPr="00A82009">
          <w:rPr>
            <w:noProof/>
            <w:rPrChange w:id="2952" w:author="Peto" w:date="2018-06-14T07:18:00Z">
              <w:rPr/>
            </w:rPrChange>
          </w:rPr>
          <w:t>Obrázok 1.4</w:t>
        </w:r>
      </w:ins>
      <w:del w:id="2953" w:author="Peto" w:date="2018-06-10T16:58:00Z">
        <w:r w:rsidR="00B85020" w:rsidRPr="00A82009" w:rsidDel="00F95B9C">
          <w:rPr>
            <w:noProof/>
            <w:rPrChange w:id="2954" w:author="Peto" w:date="2018-06-14T07:18:00Z">
              <w:rPr/>
            </w:rPrChange>
          </w:rPr>
          <w:delText>Obrázok 1.4</w:delText>
        </w:r>
      </w:del>
      <w:r w:rsidRPr="00A82009">
        <w:rPr>
          <w:noProof/>
          <w:rPrChange w:id="2955" w:author="Peto" w:date="2018-06-14T07:18:00Z">
            <w:rPr/>
          </w:rPrChange>
        </w:rPr>
        <w:fldChar w:fldCharType="end"/>
      </w:r>
      <w:r w:rsidRPr="00A82009">
        <w:rPr>
          <w:noProof/>
          <w:rPrChange w:id="2956" w:author="Peto" w:date="2018-06-14T07:18:00Z">
            <w:rPr/>
          </w:rPrChange>
        </w:rPr>
        <w:t xml:space="preserve"> v strede).</w:t>
      </w:r>
    </w:p>
    <w:p w14:paraId="280B25B2" w14:textId="77777777" w:rsidR="00CE547F" w:rsidRPr="00A82009" w:rsidRDefault="00CE547F" w:rsidP="00CE547F">
      <w:pPr>
        <w:rPr>
          <w:noProof/>
          <w:rPrChange w:id="2957" w:author="Peto" w:date="2018-06-14T07:18:00Z">
            <w:rPr/>
          </w:rPrChange>
        </w:rPr>
      </w:pPr>
    </w:p>
    <w:p w14:paraId="4EB1EDFD" w14:textId="77777777" w:rsidR="00CE547F" w:rsidRPr="00A82009" w:rsidRDefault="00CE547F" w:rsidP="00CE547F">
      <w:pPr>
        <w:rPr>
          <w:noProof/>
          <w:u w:val="single"/>
          <w:rPrChange w:id="2958" w:author="Peto" w:date="2018-06-14T07:18:00Z">
            <w:rPr>
              <w:u w:val="single"/>
            </w:rPr>
          </w:rPrChange>
        </w:rPr>
      </w:pPr>
      <w:r w:rsidRPr="00D72AE1">
        <w:rPr>
          <w:noProof/>
          <w:u w:val="single"/>
          <w:lang w:val="cs-CZ"/>
        </w:rPr>
        <w:lastRenderedPageBreak/>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A82009" w:rsidRDefault="00CE547F" w:rsidP="00CE547F">
      <w:pPr>
        <w:pStyle w:val="Popis"/>
        <w:rPr>
          <w:noProof/>
          <w:vanish/>
          <w:u w:val="single"/>
          <w:lang w:val="sk-SK"/>
          <w:specVanish/>
          <w:rPrChange w:id="2959" w:author="Peto" w:date="2018-06-14T07:18:00Z">
            <w:rPr>
              <w:vanish/>
              <w:u w:val="single"/>
              <w:lang w:val="sk-SK"/>
              <w:specVanish/>
            </w:rPr>
          </w:rPrChange>
        </w:rPr>
      </w:pPr>
      <w:bookmarkStart w:id="2960" w:name="_Ref508524788"/>
      <w:bookmarkStart w:id="2961" w:name="_Toc516413259"/>
      <w:bookmarkStart w:id="2962" w:name="_Ref508529687"/>
      <w:r w:rsidRPr="00A82009">
        <w:rPr>
          <w:noProof/>
          <w:lang w:val="sk-SK"/>
          <w:rPrChange w:id="2963" w:author="Peto" w:date="2018-06-14T07:18:00Z">
            <w:rPr>
              <w:lang w:val="sk-SK"/>
            </w:rPr>
          </w:rPrChange>
        </w:rPr>
        <w:t xml:space="preserve">Obrázok </w:t>
      </w:r>
      <w:r w:rsidR="00A53D98" w:rsidRPr="00A82009">
        <w:rPr>
          <w:noProof/>
          <w:lang w:val="sk-SK"/>
          <w:rPrChange w:id="2964" w:author="Peto" w:date="2018-06-14T07:18:00Z">
            <w:rPr>
              <w:lang w:val="sk-SK"/>
            </w:rPr>
          </w:rPrChange>
        </w:rPr>
        <w:fldChar w:fldCharType="begin"/>
      </w:r>
      <w:r w:rsidR="00A53D98" w:rsidRPr="00A82009">
        <w:rPr>
          <w:noProof/>
          <w:lang w:val="sk-SK"/>
          <w:rPrChange w:id="2965" w:author="Peto" w:date="2018-06-14T07:18:00Z">
            <w:rPr>
              <w:lang w:val="sk-SK"/>
            </w:rPr>
          </w:rPrChange>
        </w:rPr>
        <w:instrText xml:space="preserve"> STYLEREF 1 \s </w:instrText>
      </w:r>
      <w:r w:rsidR="00A53D98" w:rsidRPr="00A82009">
        <w:rPr>
          <w:noProof/>
          <w:lang w:val="sk-SK"/>
          <w:rPrChange w:id="2966" w:author="Peto" w:date="2018-06-14T07:18:00Z">
            <w:rPr>
              <w:lang w:val="sk-SK"/>
            </w:rPr>
          </w:rPrChange>
        </w:rPr>
        <w:fldChar w:fldCharType="separate"/>
      </w:r>
      <w:r w:rsidR="00F95B9C" w:rsidRPr="00A82009">
        <w:rPr>
          <w:noProof/>
          <w:lang w:val="sk-SK"/>
        </w:rPr>
        <w:t>1</w:t>
      </w:r>
      <w:r w:rsidR="00A53D98" w:rsidRPr="00A82009">
        <w:rPr>
          <w:noProof/>
          <w:lang w:val="sk-SK"/>
          <w:rPrChange w:id="2967" w:author="Peto" w:date="2018-06-14T07:18:00Z">
            <w:rPr>
              <w:lang w:val="sk-SK"/>
            </w:rPr>
          </w:rPrChange>
        </w:rPr>
        <w:fldChar w:fldCharType="end"/>
      </w:r>
      <w:r w:rsidR="00A53D98" w:rsidRPr="00A82009">
        <w:rPr>
          <w:noProof/>
          <w:lang w:val="sk-SK"/>
          <w:rPrChange w:id="2968" w:author="Peto" w:date="2018-06-14T07:18:00Z">
            <w:rPr>
              <w:lang w:val="sk-SK"/>
            </w:rPr>
          </w:rPrChange>
        </w:rPr>
        <w:t>.</w:t>
      </w:r>
      <w:r w:rsidR="00A53D98" w:rsidRPr="00A82009">
        <w:rPr>
          <w:noProof/>
          <w:lang w:val="sk-SK"/>
          <w:rPrChange w:id="2969" w:author="Peto" w:date="2018-06-14T07:18:00Z">
            <w:rPr>
              <w:lang w:val="sk-SK"/>
            </w:rPr>
          </w:rPrChange>
        </w:rPr>
        <w:fldChar w:fldCharType="begin"/>
      </w:r>
      <w:r w:rsidR="00A53D98" w:rsidRPr="00A82009">
        <w:rPr>
          <w:noProof/>
          <w:lang w:val="sk-SK"/>
          <w:rPrChange w:id="2970" w:author="Peto" w:date="2018-06-14T07:18:00Z">
            <w:rPr>
              <w:lang w:val="sk-SK"/>
            </w:rPr>
          </w:rPrChange>
        </w:rPr>
        <w:instrText xml:space="preserve"> SEQ Obrázok \* ARABIC \s 1 </w:instrText>
      </w:r>
      <w:r w:rsidR="00A53D98" w:rsidRPr="00A82009">
        <w:rPr>
          <w:noProof/>
          <w:lang w:val="sk-SK"/>
          <w:rPrChange w:id="2971" w:author="Peto" w:date="2018-06-14T07:18:00Z">
            <w:rPr>
              <w:lang w:val="sk-SK"/>
            </w:rPr>
          </w:rPrChange>
        </w:rPr>
        <w:fldChar w:fldCharType="separate"/>
      </w:r>
      <w:r w:rsidR="00F95B9C" w:rsidRPr="00A82009">
        <w:rPr>
          <w:noProof/>
          <w:lang w:val="sk-SK"/>
        </w:rPr>
        <w:t>4</w:t>
      </w:r>
      <w:r w:rsidR="00A53D98" w:rsidRPr="00A82009">
        <w:rPr>
          <w:noProof/>
          <w:lang w:val="sk-SK"/>
          <w:rPrChange w:id="2972" w:author="Peto" w:date="2018-06-14T07:18:00Z">
            <w:rPr>
              <w:lang w:val="sk-SK"/>
            </w:rPr>
          </w:rPrChange>
        </w:rPr>
        <w:fldChar w:fldCharType="end"/>
      </w:r>
      <w:bookmarkEnd w:id="2960"/>
      <w:r w:rsidRPr="00A82009">
        <w:rPr>
          <w:noProof/>
          <w:lang w:val="sk-SK"/>
          <w:rPrChange w:id="2973" w:author="Peto" w:date="2018-06-14T07:18:00Z">
            <w:rPr>
              <w:lang w:val="sk-SK"/>
            </w:rPr>
          </w:rPrChange>
        </w:rPr>
        <w:t>: Mechanická a elektrická analógia 2,3 a 4 dielneho Windkesselovho modelu</w:t>
      </w:r>
      <w:bookmarkEnd w:id="2961"/>
    </w:p>
    <w:p w14:paraId="7C9A960B" w14:textId="377C73B6" w:rsidR="00CE547F" w:rsidRPr="00A82009" w:rsidRDefault="00CE547F" w:rsidP="00CE547F">
      <w:pPr>
        <w:pStyle w:val="Popis"/>
        <w:rPr>
          <w:noProof/>
          <w:lang w:val="sk-SK"/>
          <w:rPrChange w:id="2974" w:author="Peto" w:date="2018-06-14T07:18:00Z">
            <w:rPr>
              <w:lang w:val="sk-SK"/>
            </w:rPr>
          </w:rPrChange>
        </w:rPr>
      </w:pPr>
      <w:r w:rsidRPr="00A82009">
        <w:rPr>
          <w:noProof/>
          <w:u w:val="single"/>
          <w:lang w:val="sk-SK"/>
          <w:rPrChange w:id="2975" w:author="Peto" w:date="2018-06-14T07:18:00Z">
            <w:rPr>
              <w:u w:val="single"/>
              <w:lang w:val="sk-SK"/>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lang w:val="sk-SK"/>
          <w:rPrChange w:id="2976" w:author="Peto" w:date="2018-06-14T07:18:00Z">
            <w:rPr>
              <w:u w:val="single"/>
              <w:lang w:val="sk-SK"/>
            </w:rPr>
          </w:rPrChange>
        </w:rPr>
        <w:instrText xml:space="preserve"> ADDIN EN.CITE </w:instrText>
      </w:r>
      <w:r w:rsidR="00AD692D" w:rsidRPr="00A82009">
        <w:rPr>
          <w:noProof/>
          <w:u w:val="single"/>
          <w:lang w:val="sk-SK"/>
          <w:rPrChange w:id="2977" w:author="Peto" w:date="2018-06-14T07:18:00Z">
            <w:rPr>
              <w:u w:val="single"/>
              <w:lang w:val="sk-SK"/>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lang w:val="sk-SK"/>
          <w:rPrChange w:id="2978" w:author="Peto" w:date="2018-06-14T07:18:00Z">
            <w:rPr>
              <w:u w:val="single"/>
              <w:lang w:val="sk-SK"/>
            </w:rPr>
          </w:rPrChange>
        </w:rPr>
        <w:instrText xml:space="preserve"> ADDIN EN.CITE.DATA </w:instrText>
      </w:r>
      <w:r w:rsidR="00AD692D" w:rsidRPr="00A82009">
        <w:rPr>
          <w:noProof/>
          <w:u w:val="single"/>
          <w:lang w:val="sk-SK"/>
          <w:rPrChange w:id="2979" w:author="Peto" w:date="2018-06-14T07:18:00Z">
            <w:rPr>
              <w:noProof/>
              <w:u w:val="single"/>
              <w:lang w:val="sk-SK"/>
            </w:rPr>
          </w:rPrChange>
        </w:rPr>
      </w:r>
      <w:r w:rsidR="00AD692D" w:rsidRPr="00A82009">
        <w:rPr>
          <w:noProof/>
          <w:u w:val="single"/>
          <w:lang w:val="sk-SK"/>
          <w:rPrChange w:id="2980" w:author="Peto" w:date="2018-06-14T07:18:00Z">
            <w:rPr>
              <w:u w:val="single"/>
              <w:lang w:val="sk-SK"/>
            </w:rPr>
          </w:rPrChange>
        </w:rPr>
        <w:fldChar w:fldCharType="end"/>
      </w:r>
      <w:r w:rsidRPr="00A82009">
        <w:rPr>
          <w:noProof/>
          <w:u w:val="single"/>
          <w:lang w:val="sk-SK"/>
          <w:rPrChange w:id="2981" w:author="Peto" w:date="2018-06-14T07:18:00Z">
            <w:rPr>
              <w:noProof/>
              <w:u w:val="single"/>
              <w:lang w:val="sk-SK"/>
            </w:rPr>
          </w:rPrChange>
        </w:rPr>
      </w:r>
      <w:r w:rsidRPr="00A82009">
        <w:rPr>
          <w:noProof/>
          <w:u w:val="single"/>
          <w:lang w:val="sk-SK"/>
          <w:rPrChange w:id="2982" w:author="Peto" w:date="2018-06-14T07:18:00Z">
            <w:rPr>
              <w:u w:val="single"/>
              <w:lang w:val="sk-SK"/>
            </w:rPr>
          </w:rPrChange>
        </w:rPr>
        <w:fldChar w:fldCharType="separate"/>
      </w:r>
      <w:r w:rsidR="00AD692D" w:rsidRPr="00A82009">
        <w:rPr>
          <w:noProof/>
          <w:u w:val="single"/>
          <w:vertAlign w:val="superscript"/>
          <w:lang w:val="sk-SK"/>
        </w:rPr>
        <w:t>17</w:t>
      </w:r>
      <w:r w:rsidRPr="00A82009">
        <w:rPr>
          <w:noProof/>
          <w:u w:val="single"/>
          <w:lang w:val="sk-SK"/>
          <w:rPrChange w:id="2983" w:author="Peto" w:date="2018-06-14T07:18:00Z">
            <w:rPr>
              <w:u w:val="single"/>
              <w:lang w:val="sk-SK"/>
            </w:rPr>
          </w:rPrChange>
        </w:rPr>
        <w:fldChar w:fldCharType="end"/>
      </w:r>
      <w:bookmarkEnd w:id="2962"/>
      <w:r w:rsidRPr="00A82009">
        <w:rPr>
          <w:noProof/>
          <w:u w:val="single"/>
          <w:lang w:val="sk-SK"/>
          <w:rPrChange w:id="2984" w:author="Peto" w:date="2018-06-14T07:18:00Z">
            <w:rPr>
              <w:u w:val="single"/>
              <w:lang w:val="sk-SK"/>
            </w:rPr>
          </w:rPrChange>
        </w:rPr>
        <w:t>.</w:t>
      </w:r>
    </w:p>
    <w:p w14:paraId="517B0F5E" w14:textId="564E90ED" w:rsidR="00CE547F" w:rsidRPr="00A82009" w:rsidRDefault="00CE547F" w:rsidP="00CE547F">
      <w:pPr>
        <w:rPr>
          <w:noProof/>
          <w:rPrChange w:id="2985" w:author="Peto" w:date="2018-06-14T07:18:00Z">
            <w:rPr/>
          </w:rPrChange>
        </w:rPr>
      </w:pPr>
      <w:r w:rsidRPr="00A82009">
        <w:rPr>
          <w:noProof/>
          <w:rPrChange w:id="2986" w:author="Peto" w:date="2018-06-14T07:18:00Z">
            <w:rPr/>
          </w:rPrChange>
        </w:rPr>
        <w:t xml:space="preserve">Vstupná impedancia kardiovaskulárneho stromu </w:t>
      </w:r>
      <m:oMath>
        <m:sSub>
          <m:sSubPr>
            <m:ctrlPr>
              <w:rPr>
                <w:rFonts w:ascii="Cambria Math" w:hAnsi="Cambria Math"/>
                <w:i/>
                <w:noProof/>
              </w:rPr>
            </m:ctrlPr>
          </m:sSubPr>
          <m:e>
            <m:r>
              <w:rPr>
                <w:rFonts w:ascii="Cambria Math" w:hAnsi="Cambria Math"/>
                <w:noProof/>
                <w:rPrChange w:id="2987" w:author="Peto" w:date="2018-06-14T07:18:00Z">
                  <w:rPr>
                    <w:rFonts w:ascii="Cambria Math" w:hAnsi="Cambria Math"/>
                  </w:rPr>
                </w:rPrChange>
              </w:rPr>
              <m:t>Z</m:t>
            </m:r>
          </m:e>
          <m:sub>
            <m:r>
              <w:rPr>
                <w:rFonts w:ascii="Cambria Math" w:hAnsi="Cambria Math"/>
                <w:noProof/>
                <w:rPrChange w:id="2988" w:author="Peto" w:date="2018-06-14T07:18:00Z">
                  <w:rPr>
                    <w:rFonts w:ascii="Cambria Math" w:hAnsi="Cambria Math"/>
                  </w:rPr>
                </w:rPrChange>
              </w:rPr>
              <m:t>in</m:t>
            </m:r>
          </m:sub>
        </m:sSub>
      </m:oMath>
      <w:r w:rsidRPr="00A82009">
        <w:rPr>
          <w:noProof/>
          <w:rPrChange w:id="2989" w:author="Peto" w:date="2018-06-14T07:18:00Z">
            <w:rPr/>
          </w:rPrChange>
        </w:rPr>
        <w:t xml:space="preserve">má známe vlastnosti. Hodnota </w:t>
      </w:r>
      <m:oMath>
        <m:sSub>
          <m:sSubPr>
            <m:ctrlPr>
              <w:rPr>
                <w:rFonts w:ascii="Cambria Math" w:hAnsi="Cambria Math"/>
                <w:i/>
                <w:noProof/>
              </w:rPr>
            </m:ctrlPr>
          </m:sSubPr>
          <m:e>
            <m:r>
              <w:rPr>
                <w:rFonts w:ascii="Cambria Math" w:hAnsi="Cambria Math"/>
                <w:noProof/>
                <w:rPrChange w:id="2990" w:author="Peto" w:date="2018-06-14T07:18:00Z">
                  <w:rPr>
                    <w:rFonts w:ascii="Cambria Math" w:hAnsi="Cambria Math"/>
                  </w:rPr>
                </w:rPrChange>
              </w:rPr>
              <m:t>Z</m:t>
            </m:r>
          </m:e>
          <m:sub>
            <m:r>
              <w:rPr>
                <w:rFonts w:ascii="Cambria Math" w:hAnsi="Cambria Math"/>
                <w:noProof/>
                <w:rPrChange w:id="2991" w:author="Peto" w:date="2018-06-14T07:18:00Z">
                  <w:rPr>
                    <w:rFonts w:ascii="Cambria Math" w:hAnsi="Cambria Math"/>
                  </w:rPr>
                </w:rPrChange>
              </w:rPr>
              <m:t>in</m:t>
            </m:r>
          </m:sub>
        </m:sSub>
      </m:oMath>
      <w:r w:rsidRPr="00A82009">
        <w:rPr>
          <w:noProof/>
          <w:rPrChange w:id="2992" w:author="Peto" w:date="2018-06-14T07:18:00Z">
            <w:rPr/>
          </w:rPrChange>
        </w:rPr>
        <w:t xml:space="preserve"> dosahuje vysoké hodnoty pre jednosmernú zložku a prudko klesá pre frekvencie nad 3 Hz </w:t>
      </w:r>
      <w:r w:rsidRPr="00A82009">
        <w:rPr>
          <w:noProof/>
          <w:rPrChange w:id="2993" w:author="Peto" w:date="2018-06-14T07:18:00Z">
            <w:rPr/>
          </w:rPrChange>
        </w:rPr>
        <w:fldChar w:fldCharType="begin"/>
      </w:r>
      <w:r w:rsidR="00AD692D" w:rsidRPr="00A82009">
        <w:rPr>
          <w:noProof/>
          <w:rPrChange w:id="2994" w:author="Peto" w:date="2018-06-14T07:18:00Z">
            <w:rPr/>
          </w:rPrChange>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A82009">
        <w:rPr>
          <w:noProof/>
          <w:rPrChange w:id="2995" w:author="Peto" w:date="2018-06-14T07:18:00Z">
            <w:rPr/>
          </w:rPrChange>
        </w:rPr>
        <w:fldChar w:fldCharType="separate"/>
      </w:r>
      <w:r w:rsidR="00AD692D" w:rsidRPr="00A82009">
        <w:rPr>
          <w:noProof/>
          <w:vertAlign w:val="superscript"/>
        </w:rPr>
        <w:t>19</w:t>
      </w:r>
      <w:r w:rsidRPr="00A82009">
        <w:rPr>
          <w:noProof/>
          <w:rPrChange w:id="2996" w:author="Peto" w:date="2018-06-14T07:18:00Z">
            <w:rPr/>
          </w:rPrChange>
        </w:rPr>
        <w:fldChar w:fldCharType="end"/>
      </w:r>
      <w:r w:rsidRPr="00A82009">
        <w:rPr>
          <w:noProof/>
          <w:rPrChange w:id="2997" w:author="Peto" w:date="2018-06-14T07:18:00Z">
            <w:rPr/>
          </w:rPrChange>
        </w:rPr>
        <w:t xml:space="preserve">. Pre vyššie frekvencie ostáva </w:t>
      </w:r>
      <m:oMath>
        <m:sSub>
          <m:sSubPr>
            <m:ctrlPr>
              <w:rPr>
                <w:rFonts w:ascii="Cambria Math" w:hAnsi="Cambria Math"/>
                <w:i/>
                <w:noProof/>
              </w:rPr>
            </m:ctrlPr>
          </m:sSubPr>
          <m:e>
            <m:r>
              <w:rPr>
                <w:rFonts w:ascii="Cambria Math" w:hAnsi="Cambria Math"/>
                <w:noProof/>
                <w:rPrChange w:id="2998" w:author="Peto" w:date="2018-06-14T07:18:00Z">
                  <w:rPr>
                    <w:rFonts w:ascii="Cambria Math" w:hAnsi="Cambria Math"/>
                  </w:rPr>
                </w:rPrChange>
              </w:rPr>
              <m:t>Z</m:t>
            </m:r>
          </m:e>
          <m:sub>
            <m:r>
              <w:rPr>
                <w:rFonts w:ascii="Cambria Math" w:hAnsi="Cambria Math"/>
                <w:noProof/>
                <w:rPrChange w:id="2999" w:author="Peto" w:date="2018-06-14T07:18:00Z">
                  <w:rPr>
                    <w:rFonts w:ascii="Cambria Math" w:hAnsi="Cambria Math"/>
                  </w:rPr>
                </w:rPrChange>
              </w:rPr>
              <m:t>in</m:t>
            </m:r>
          </m:sub>
        </m:sSub>
      </m:oMath>
      <w:r w:rsidRPr="00A82009">
        <w:rPr>
          <w:noProof/>
          <w:rPrChange w:id="3000" w:author="Peto" w:date="2018-06-14T07:18:00Z">
            <w:rPr/>
          </w:rPrChange>
        </w:rPr>
        <w:t xml:space="preserve"> konštantná. Fáza </w:t>
      </w:r>
      <m:oMath>
        <m:sSub>
          <m:sSubPr>
            <m:ctrlPr>
              <w:rPr>
                <w:rFonts w:ascii="Cambria Math" w:hAnsi="Cambria Math"/>
                <w:i/>
                <w:noProof/>
              </w:rPr>
            </m:ctrlPr>
          </m:sSubPr>
          <m:e>
            <m:r>
              <w:rPr>
                <w:rFonts w:ascii="Cambria Math" w:hAnsi="Cambria Math"/>
                <w:noProof/>
                <w:rPrChange w:id="3001" w:author="Peto" w:date="2018-06-14T07:18:00Z">
                  <w:rPr>
                    <w:rFonts w:ascii="Cambria Math" w:hAnsi="Cambria Math"/>
                  </w:rPr>
                </w:rPrChange>
              </w:rPr>
              <m:t>Z</m:t>
            </m:r>
          </m:e>
          <m:sub>
            <m:r>
              <w:rPr>
                <w:rFonts w:ascii="Cambria Math" w:hAnsi="Cambria Math"/>
                <w:noProof/>
                <w:rPrChange w:id="3002" w:author="Peto" w:date="2018-06-14T07:18:00Z">
                  <w:rPr>
                    <w:rFonts w:ascii="Cambria Math" w:hAnsi="Cambria Math"/>
                  </w:rPr>
                </w:rPrChange>
              </w:rPr>
              <m:t>in</m:t>
            </m:r>
          </m:sub>
        </m:sSub>
      </m:oMath>
      <w:r w:rsidRPr="00A82009">
        <w:rPr>
          <w:noProof/>
          <w:rPrChange w:id="3003" w:author="Peto" w:date="2018-06-14T07:18:00Z">
            <w:rPr/>
          </w:rPrChange>
        </w:rPr>
        <w:t xml:space="preserve"> je pre jednosmernú zložku nulová, záporná pre nízke frekvencie a nulová pre vysoké frekvencie </w:t>
      </w:r>
      <w:r w:rsidRPr="00A82009">
        <w:rPr>
          <w:noProof/>
          <w:rPrChange w:id="3004" w:author="Peto" w:date="2018-06-14T07:18:00Z">
            <w:rPr/>
          </w:rPrChange>
        </w:rPr>
        <w:fldChar w:fldCharType="begin"/>
      </w:r>
      <w:r w:rsidR="00AD692D" w:rsidRPr="00A82009">
        <w:rPr>
          <w:noProof/>
          <w:rPrChange w:id="3005" w:author="Peto" w:date="2018-06-14T07:18:00Z">
            <w:rPr/>
          </w:rPrChange>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A82009">
        <w:rPr>
          <w:noProof/>
          <w:rPrChange w:id="3006" w:author="Peto" w:date="2018-06-14T07:18:00Z">
            <w:rPr/>
          </w:rPrChange>
        </w:rPr>
        <w:fldChar w:fldCharType="separate"/>
      </w:r>
      <w:r w:rsidR="00AD692D" w:rsidRPr="00A82009">
        <w:rPr>
          <w:noProof/>
          <w:vertAlign w:val="superscript"/>
        </w:rPr>
        <w:t>19</w:t>
      </w:r>
      <w:r w:rsidRPr="00A82009">
        <w:rPr>
          <w:noProof/>
          <w:rPrChange w:id="3007" w:author="Peto" w:date="2018-06-14T07:18:00Z">
            <w:rPr/>
          </w:rPrChange>
        </w:rPr>
        <w:fldChar w:fldCharType="end"/>
      </w:r>
      <w:r w:rsidRPr="00A82009">
        <w:rPr>
          <w:noProof/>
          <w:rPrChange w:id="3008" w:author="Peto" w:date="2018-06-14T07:18:00Z">
            <w:rPr/>
          </w:rPrChange>
        </w:rPr>
        <w:t xml:space="preserve">. Z hemodynamického hľadiska </w:t>
      </w:r>
      <m:oMath>
        <m:sSub>
          <m:sSubPr>
            <m:ctrlPr>
              <w:rPr>
                <w:rFonts w:ascii="Cambria Math" w:hAnsi="Cambria Math"/>
                <w:i/>
                <w:noProof/>
              </w:rPr>
            </m:ctrlPr>
          </m:sSubPr>
          <m:e>
            <m:r>
              <w:rPr>
                <w:rFonts w:ascii="Cambria Math" w:hAnsi="Cambria Math"/>
                <w:noProof/>
                <w:rPrChange w:id="3009" w:author="Peto" w:date="2018-06-14T07:18:00Z">
                  <w:rPr>
                    <w:rFonts w:ascii="Cambria Math" w:hAnsi="Cambria Math"/>
                  </w:rPr>
                </w:rPrChange>
              </w:rPr>
              <m:t>Z</m:t>
            </m:r>
          </m:e>
          <m:sub>
            <m:r>
              <w:rPr>
                <w:rFonts w:ascii="Cambria Math" w:hAnsi="Cambria Math"/>
                <w:noProof/>
                <w:rPrChange w:id="3010" w:author="Peto" w:date="2018-06-14T07:18:00Z">
                  <w:rPr>
                    <w:rFonts w:ascii="Cambria Math" w:hAnsi="Cambria Math"/>
                  </w:rPr>
                </w:rPrChange>
              </w:rPr>
              <m:t>c</m:t>
            </m:r>
          </m:sub>
        </m:sSub>
      </m:oMath>
      <w:r w:rsidRPr="00A82009">
        <w:rPr>
          <w:noProof/>
          <w:rPrChange w:id="3011" w:author="Peto" w:date="2018-06-14T07:18:00Z">
            <w:rPr/>
          </w:rPrChange>
        </w:rPr>
        <w:t xml:space="preserve"> modeluje zotrvačnosť krvi a rozťažnosť proximálnej aorty pri vysokých frekvenciách. Pre veľké artérie može byť </w:t>
      </w:r>
      <m:oMath>
        <m:sSub>
          <m:sSubPr>
            <m:ctrlPr>
              <w:rPr>
                <w:rFonts w:ascii="Cambria Math" w:hAnsi="Cambria Math"/>
                <w:i/>
                <w:noProof/>
              </w:rPr>
            </m:ctrlPr>
          </m:sSubPr>
          <m:e>
            <m:r>
              <w:rPr>
                <w:rFonts w:ascii="Cambria Math" w:hAnsi="Cambria Math"/>
                <w:noProof/>
                <w:rPrChange w:id="3012" w:author="Peto" w:date="2018-06-14T07:18:00Z">
                  <w:rPr>
                    <w:rFonts w:ascii="Cambria Math" w:hAnsi="Cambria Math"/>
                  </w:rPr>
                </w:rPrChange>
              </w:rPr>
              <m:t>Z</m:t>
            </m:r>
          </m:e>
          <m:sub>
            <m:r>
              <w:rPr>
                <w:rFonts w:ascii="Cambria Math" w:hAnsi="Cambria Math"/>
                <w:noProof/>
                <w:rPrChange w:id="3013" w:author="Peto" w:date="2018-06-14T07:18:00Z">
                  <w:rPr>
                    <w:rFonts w:ascii="Cambria Math" w:hAnsi="Cambria Math"/>
                  </w:rPr>
                </w:rPrChange>
              </w:rPr>
              <m:t>c</m:t>
            </m:r>
          </m:sub>
        </m:sSub>
      </m:oMath>
      <w:r w:rsidRPr="00A82009">
        <w:rPr>
          <w:noProof/>
          <w:rPrChange w:id="3014" w:author="Peto" w:date="2018-06-14T07:18:00Z">
            <w:rPr/>
          </w:rPrChange>
        </w:rPr>
        <w:t xml:space="preserve"> vyjadrená vzťahom (</w:t>
      </w:r>
      <w:r w:rsidRPr="00A82009">
        <w:rPr>
          <w:noProof/>
          <w:rPrChange w:id="3015" w:author="Peto" w:date="2018-06-14T07:18:00Z">
            <w:rPr/>
          </w:rPrChange>
        </w:rPr>
        <w:fldChar w:fldCharType="begin"/>
      </w:r>
      <w:r w:rsidRPr="00A82009">
        <w:rPr>
          <w:noProof/>
          <w:rPrChange w:id="3016" w:author="Peto" w:date="2018-06-14T07:18:00Z">
            <w:rPr/>
          </w:rPrChange>
        </w:rPr>
        <w:instrText xml:space="preserve"> REF windkessel_5 \h </w:instrText>
      </w:r>
      <w:r w:rsidRPr="00A82009">
        <w:rPr>
          <w:noProof/>
          <w:rPrChange w:id="3017" w:author="Peto" w:date="2018-06-14T07:18:00Z">
            <w:rPr>
              <w:noProof/>
            </w:rPr>
          </w:rPrChange>
        </w:rPr>
      </w:r>
      <w:r w:rsidRPr="00A82009">
        <w:rPr>
          <w:noProof/>
          <w:rPrChange w:id="3018" w:author="Peto" w:date="2018-06-14T07:18:00Z">
            <w:rPr/>
          </w:rPrChange>
        </w:rPr>
        <w:fldChar w:fldCharType="separate"/>
      </w:r>
      <w:r w:rsidR="00F95B9C" w:rsidRPr="00A82009">
        <w:rPr>
          <w:noProof/>
          <w:color w:val="000000"/>
        </w:rPr>
        <w:t>10</w:t>
      </w:r>
      <w:r w:rsidRPr="00A82009">
        <w:rPr>
          <w:noProof/>
          <w:rPrChange w:id="3019" w:author="Peto" w:date="2018-06-14T07:18:00Z">
            <w:rPr/>
          </w:rPrChange>
        </w:rPr>
        <w:fldChar w:fldCharType="end"/>
      </w:r>
      <w:r w:rsidRPr="00A82009">
        <w:rPr>
          <w:noProof/>
          <w:rPrChange w:id="3020"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3032FB78" w14:textId="77777777" w:rsidTr="00452ADC">
        <w:tc>
          <w:tcPr>
            <w:tcW w:w="704" w:type="dxa"/>
          </w:tcPr>
          <w:p w14:paraId="79096E39" w14:textId="77777777" w:rsidR="00CE547F" w:rsidRPr="00A82009" w:rsidRDefault="00CE547F" w:rsidP="00452ADC">
            <w:pPr>
              <w:jc w:val="center"/>
              <w:rPr>
                <w:noProof/>
                <w:color w:val="000000"/>
                <w:rPrChange w:id="3021" w:author="Peto" w:date="2018-06-14T07:18:00Z">
                  <w:rPr>
                    <w:color w:val="000000"/>
                  </w:rPr>
                </w:rPrChange>
              </w:rPr>
            </w:pPr>
          </w:p>
        </w:tc>
        <w:tc>
          <w:tcPr>
            <w:tcW w:w="7088" w:type="dxa"/>
            <w:vAlign w:val="center"/>
          </w:tcPr>
          <w:p w14:paraId="79D6822E" w14:textId="77777777" w:rsidR="00CE547F" w:rsidRPr="00A82009" w:rsidRDefault="00837AE3" w:rsidP="00452ADC">
            <w:pPr>
              <w:jc w:val="center"/>
              <w:rPr>
                <w:rFonts w:ascii="Cambria Math" w:hAnsi="Cambria Math"/>
                <w:noProof/>
                <w:color w:val="000000"/>
                <w:rPrChange w:id="3022" w:author="Peto" w:date="2018-06-14T07:18:00Z">
                  <w:rPr>
                    <w:rFonts w:ascii="Cambria Math" w:hAnsi="Cambria Math"/>
                    <w:color w:val="000000"/>
                  </w:rPr>
                </w:rPrChange>
              </w:rPr>
            </w:pPr>
            <m:oMathPara>
              <m:oMath>
                <m:sSub>
                  <m:sSubPr>
                    <m:ctrlPr>
                      <w:rPr>
                        <w:rFonts w:ascii="Cambria Math" w:hAnsi="Cambria Math"/>
                        <w:i/>
                        <w:noProof/>
                        <w:color w:val="000000"/>
                      </w:rPr>
                    </m:ctrlPr>
                  </m:sSubPr>
                  <m:e>
                    <m:r>
                      <w:rPr>
                        <w:rFonts w:ascii="Cambria Math" w:hAnsi="Cambria Math"/>
                        <w:noProof/>
                        <w:color w:val="000000"/>
                        <w:rPrChange w:id="3023" w:author="Peto" w:date="2018-06-14T07:18:00Z">
                          <w:rPr>
                            <w:rFonts w:ascii="Cambria Math" w:hAnsi="Cambria Math"/>
                            <w:color w:val="000000"/>
                          </w:rPr>
                        </w:rPrChange>
                      </w:rPr>
                      <m:t xml:space="preserve"> Z</m:t>
                    </m:r>
                  </m:e>
                  <m:sub>
                    <m:r>
                      <w:rPr>
                        <w:rFonts w:ascii="Cambria Math" w:hAnsi="Cambria Math"/>
                        <w:noProof/>
                        <w:color w:val="000000"/>
                        <w:rPrChange w:id="3024" w:author="Peto" w:date="2018-06-14T07:18:00Z">
                          <w:rPr>
                            <w:rFonts w:ascii="Cambria Math" w:hAnsi="Cambria Math"/>
                            <w:color w:val="000000"/>
                          </w:rPr>
                        </w:rPrChange>
                      </w:rPr>
                      <m:t>c</m:t>
                    </m:r>
                  </m:sub>
                </m:sSub>
                <m:r>
                  <w:rPr>
                    <w:rFonts w:ascii="Cambria Math" w:hAnsi="Cambria Math"/>
                    <w:noProof/>
                    <w:color w:val="000000"/>
                    <w:rPrChange w:id="3025" w:author="Peto" w:date="2018-06-14T07:18:00Z">
                      <w:rPr>
                        <w:rFonts w:ascii="Cambria Math" w:hAnsi="Cambria Math"/>
                        <w:color w:val="000000"/>
                      </w:rPr>
                    </w:rPrChange>
                  </w:rPr>
                  <m:t xml:space="preserve">= </m:t>
                </m:r>
                <m:rad>
                  <m:radPr>
                    <m:degHide m:val="1"/>
                    <m:ctrlPr>
                      <w:rPr>
                        <w:rFonts w:ascii="Cambria Math" w:hAnsi="Cambria Math"/>
                        <w:i/>
                        <w:noProof/>
                        <w:color w:val="000000"/>
                      </w:rPr>
                    </m:ctrlPr>
                  </m:radPr>
                  <m:deg/>
                  <m:e>
                    <m:f>
                      <m:fPr>
                        <m:ctrlPr>
                          <w:rPr>
                            <w:rFonts w:ascii="Cambria Math" w:hAnsi="Cambria Math"/>
                            <w:i/>
                            <w:noProof/>
                            <w:color w:val="000000"/>
                          </w:rPr>
                        </m:ctrlPr>
                      </m:fPr>
                      <m:num>
                        <m:r>
                          <w:rPr>
                            <w:rFonts w:ascii="Cambria Math" w:hAnsi="Cambria Math"/>
                            <w:noProof/>
                            <w:color w:val="000000"/>
                            <w:rPrChange w:id="3026" w:author="Peto" w:date="2018-06-14T07:18:00Z">
                              <w:rPr>
                                <w:rFonts w:ascii="Cambria Math" w:hAnsi="Cambria Math"/>
                                <w:color w:val="000000"/>
                              </w:rPr>
                            </w:rPrChange>
                          </w:rPr>
                          <m:t>L</m:t>
                        </m:r>
                      </m:num>
                      <m:den>
                        <m:sSub>
                          <m:sSubPr>
                            <m:ctrlPr>
                              <w:rPr>
                                <w:rFonts w:ascii="Cambria Math" w:hAnsi="Cambria Math"/>
                                <w:i/>
                                <w:noProof/>
                                <w:color w:val="000000"/>
                              </w:rPr>
                            </m:ctrlPr>
                          </m:sSubPr>
                          <m:e>
                            <m:r>
                              <w:rPr>
                                <w:rFonts w:ascii="Cambria Math" w:hAnsi="Cambria Math"/>
                                <w:noProof/>
                                <w:color w:val="000000"/>
                                <w:rPrChange w:id="3027" w:author="Peto" w:date="2018-06-14T07:18:00Z">
                                  <w:rPr>
                                    <w:rFonts w:ascii="Cambria Math" w:hAnsi="Cambria Math"/>
                                    <w:color w:val="000000"/>
                                  </w:rPr>
                                </w:rPrChange>
                              </w:rPr>
                              <m:t>C</m:t>
                            </m:r>
                          </m:e>
                          <m:sub>
                            <m:r>
                              <w:rPr>
                                <w:rFonts w:ascii="Cambria Math" w:hAnsi="Cambria Math"/>
                                <w:noProof/>
                                <w:color w:val="000000"/>
                                <w:rPrChange w:id="3028" w:author="Peto" w:date="2018-06-14T07:18:00Z">
                                  <w:rPr>
                                    <w:rFonts w:ascii="Cambria Math" w:hAnsi="Cambria Math"/>
                                    <w:color w:val="000000"/>
                                  </w:rPr>
                                </w:rPrChange>
                              </w:rPr>
                              <m:t>ap</m:t>
                            </m:r>
                          </m:sub>
                        </m:sSub>
                      </m:den>
                    </m:f>
                  </m:e>
                </m:rad>
              </m:oMath>
            </m:oMathPara>
          </w:p>
          <w:p w14:paraId="354D1A1E" w14:textId="77777777" w:rsidR="00CE547F" w:rsidRPr="00A82009" w:rsidRDefault="00CE547F" w:rsidP="00452ADC">
            <w:pPr>
              <w:jc w:val="center"/>
              <w:rPr>
                <w:noProof/>
                <w:color w:val="000000"/>
                <w:rPrChange w:id="3029" w:author="Peto" w:date="2018-06-14T07:18:00Z">
                  <w:rPr>
                    <w:color w:val="000000"/>
                  </w:rPr>
                </w:rPrChange>
              </w:rPr>
            </w:pPr>
          </w:p>
        </w:tc>
        <w:tc>
          <w:tcPr>
            <w:tcW w:w="702" w:type="dxa"/>
            <w:vAlign w:val="center"/>
          </w:tcPr>
          <w:p w14:paraId="69EFD107" w14:textId="77777777" w:rsidR="00CE547F" w:rsidRPr="00A82009" w:rsidRDefault="00CE547F" w:rsidP="00452ADC">
            <w:pPr>
              <w:jc w:val="center"/>
              <w:rPr>
                <w:noProof/>
                <w:color w:val="000000"/>
                <w:rPrChange w:id="3030" w:author="Peto" w:date="2018-06-14T07:18:00Z">
                  <w:rPr>
                    <w:color w:val="000000"/>
                  </w:rPr>
                </w:rPrChange>
              </w:rPr>
            </w:pPr>
            <w:r w:rsidRPr="00A82009">
              <w:rPr>
                <w:noProof/>
                <w:color w:val="000000"/>
                <w:rPrChange w:id="3031" w:author="Peto" w:date="2018-06-14T07:18:00Z">
                  <w:rPr>
                    <w:color w:val="000000"/>
                  </w:rPr>
                </w:rPrChange>
              </w:rPr>
              <w:t>(</w:t>
            </w:r>
            <w:bookmarkStart w:id="3032" w:name="windkessel_5"/>
            <w:r w:rsidRPr="00A82009">
              <w:rPr>
                <w:noProof/>
                <w:color w:val="000000"/>
                <w:rPrChange w:id="3033" w:author="Peto" w:date="2018-06-14T07:18:00Z">
                  <w:rPr>
                    <w:color w:val="000000"/>
                  </w:rPr>
                </w:rPrChange>
              </w:rPr>
              <w:fldChar w:fldCharType="begin"/>
            </w:r>
            <w:r w:rsidRPr="00A82009">
              <w:rPr>
                <w:noProof/>
                <w:color w:val="000000"/>
                <w:rPrChange w:id="3034" w:author="Peto" w:date="2018-06-14T07:18:00Z">
                  <w:rPr>
                    <w:color w:val="000000"/>
                  </w:rPr>
                </w:rPrChange>
              </w:rPr>
              <w:instrText xml:space="preserve"> SEQ eq \* MERGEFORMAT </w:instrText>
            </w:r>
            <w:r w:rsidRPr="00A82009">
              <w:rPr>
                <w:noProof/>
                <w:color w:val="000000"/>
                <w:rPrChange w:id="3035" w:author="Peto" w:date="2018-06-14T07:18:00Z">
                  <w:rPr>
                    <w:color w:val="000000"/>
                  </w:rPr>
                </w:rPrChange>
              </w:rPr>
              <w:fldChar w:fldCharType="separate"/>
            </w:r>
            <w:r w:rsidR="00F95B9C" w:rsidRPr="00A82009">
              <w:rPr>
                <w:noProof/>
                <w:color w:val="000000"/>
              </w:rPr>
              <w:t>10</w:t>
            </w:r>
            <w:r w:rsidRPr="00A82009">
              <w:rPr>
                <w:noProof/>
                <w:color w:val="000000"/>
                <w:rPrChange w:id="3036" w:author="Peto" w:date="2018-06-14T07:18:00Z">
                  <w:rPr>
                    <w:color w:val="000000"/>
                  </w:rPr>
                </w:rPrChange>
              </w:rPr>
              <w:fldChar w:fldCharType="end"/>
            </w:r>
            <w:bookmarkEnd w:id="3032"/>
            <w:r w:rsidRPr="00A82009">
              <w:rPr>
                <w:noProof/>
                <w:color w:val="000000"/>
                <w:rPrChange w:id="3037" w:author="Peto" w:date="2018-06-14T07:18:00Z">
                  <w:rPr>
                    <w:color w:val="000000"/>
                  </w:rPr>
                </w:rPrChange>
              </w:rPr>
              <w:t>)</w:t>
            </w:r>
          </w:p>
        </w:tc>
      </w:tr>
    </w:tbl>
    <w:p w14:paraId="2EE60316" w14:textId="068AF0B5" w:rsidR="00CE547F" w:rsidRPr="00A82009" w:rsidRDefault="00CE547F" w:rsidP="00CE547F">
      <w:pPr>
        <w:rPr>
          <w:noProof/>
          <w:color w:val="000000"/>
          <w:rPrChange w:id="3038" w:author="Peto" w:date="2018-06-14T07:18:00Z">
            <w:rPr>
              <w:color w:val="000000"/>
            </w:rPr>
          </w:rPrChange>
        </w:rPr>
      </w:pPr>
      <w:r w:rsidRPr="00A82009">
        <w:rPr>
          <w:noProof/>
          <w:lang w:eastAsia="en-US" w:bidi="en-US"/>
          <w:rPrChange w:id="3039" w:author="Peto" w:date="2018-06-14T07:18:00Z">
            <w:rPr>
              <w:lang w:eastAsia="en-US" w:bidi="en-US"/>
            </w:rPr>
          </w:rPrChange>
        </w:rPr>
        <w:t xml:space="preserve">Kde L je intertancia krvi a </w:t>
      </w:r>
      <m:oMath>
        <m:sSub>
          <m:sSubPr>
            <m:ctrlPr>
              <w:rPr>
                <w:rFonts w:ascii="Cambria Math" w:hAnsi="Cambria Math"/>
                <w:i/>
                <w:noProof/>
                <w:color w:val="000000"/>
              </w:rPr>
            </m:ctrlPr>
          </m:sSubPr>
          <m:e>
            <m:r>
              <w:rPr>
                <w:rFonts w:ascii="Cambria Math" w:hAnsi="Cambria Math"/>
                <w:noProof/>
                <w:color w:val="000000"/>
                <w:rPrChange w:id="3040" w:author="Peto" w:date="2018-06-14T07:18:00Z">
                  <w:rPr>
                    <w:rFonts w:ascii="Cambria Math" w:hAnsi="Cambria Math"/>
                    <w:color w:val="000000"/>
                  </w:rPr>
                </w:rPrChange>
              </w:rPr>
              <m:t>C</m:t>
            </m:r>
          </m:e>
          <m:sub>
            <m:r>
              <w:rPr>
                <w:rFonts w:ascii="Cambria Math" w:hAnsi="Cambria Math"/>
                <w:noProof/>
                <w:color w:val="000000"/>
                <w:rPrChange w:id="3041" w:author="Peto" w:date="2018-06-14T07:18:00Z">
                  <w:rPr>
                    <w:rFonts w:ascii="Cambria Math" w:hAnsi="Cambria Math"/>
                    <w:color w:val="000000"/>
                  </w:rPr>
                </w:rPrChange>
              </w:rPr>
              <m:t>ap</m:t>
            </m:r>
          </m:sub>
        </m:sSub>
      </m:oMath>
      <w:r w:rsidRPr="00A82009">
        <w:rPr>
          <w:noProof/>
          <w:color w:val="000000"/>
          <w:rPrChange w:id="3042" w:author="Peto" w:date="2018-06-14T07:18:00Z">
            <w:rPr>
              <w:color w:val="000000"/>
            </w:rPr>
          </w:rPrChange>
        </w:rPr>
        <w:t xml:space="preserve"> je rozťažnosť proximálnej aorty </w:t>
      </w:r>
      <w:r w:rsidRPr="00A82009">
        <w:rPr>
          <w:noProof/>
          <w:color w:val="000000"/>
          <w:rPrChange w:id="3043" w:author="Peto" w:date="2018-06-14T07:18:00Z">
            <w:rPr>
              <w:color w:val="000000"/>
            </w:rPr>
          </w:rPrChange>
        </w:rPr>
        <w:fldChar w:fldCharType="begin"/>
      </w:r>
      <w:r w:rsidR="00AD692D" w:rsidRPr="00A82009">
        <w:rPr>
          <w:noProof/>
          <w:color w:val="000000"/>
          <w:rPrChange w:id="3044" w:author="Peto" w:date="2018-06-14T07:18:00Z">
            <w:rPr>
              <w:color w:val="000000"/>
            </w:rPr>
          </w:rPrChange>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color w:val="000000"/>
          <w:rPrChange w:id="3045" w:author="Peto" w:date="2018-06-14T07:18:00Z">
            <w:rPr>
              <w:color w:val="000000"/>
            </w:rPr>
          </w:rPrChange>
        </w:rPr>
        <w:fldChar w:fldCharType="separate"/>
      </w:r>
      <w:r w:rsidR="00AD692D" w:rsidRPr="00A82009">
        <w:rPr>
          <w:noProof/>
          <w:color w:val="000000"/>
          <w:vertAlign w:val="superscript"/>
        </w:rPr>
        <w:t>10</w:t>
      </w:r>
      <w:r w:rsidRPr="00A82009">
        <w:rPr>
          <w:noProof/>
          <w:color w:val="000000"/>
          <w:rPrChange w:id="3046" w:author="Peto" w:date="2018-06-14T07:18:00Z">
            <w:rPr>
              <w:color w:val="000000"/>
            </w:rPr>
          </w:rPrChange>
        </w:rPr>
        <w:fldChar w:fldCharType="end"/>
      </w:r>
      <w:r w:rsidRPr="00A82009">
        <w:rPr>
          <w:noProof/>
          <w:color w:val="000000"/>
          <w:rPrChange w:id="3047" w:author="Peto" w:date="2018-06-14T07:18:00Z">
            <w:rPr>
              <w:color w:val="000000"/>
            </w:rPr>
          </w:rPrChange>
        </w:rPr>
        <w:t>.</w:t>
      </w:r>
    </w:p>
    <w:p w14:paraId="49112A53" w14:textId="77777777" w:rsidR="00CE547F" w:rsidRPr="00A82009" w:rsidRDefault="00CE547F" w:rsidP="00CE547F">
      <w:pPr>
        <w:rPr>
          <w:noProof/>
          <w:color w:val="000000"/>
          <w:rPrChange w:id="3048" w:author="Peto" w:date="2018-06-14T07:18:00Z">
            <w:rPr>
              <w:color w:val="000000"/>
            </w:rPr>
          </w:rPrChange>
        </w:rPr>
      </w:pPr>
    </w:p>
    <w:p w14:paraId="329188FF" w14:textId="77777777" w:rsidR="00CE547F" w:rsidRPr="00A82009" w:rsidRDefault="00CE547F" w:rsidP="00CE547F">
      <w:pPr>
        <w:pStyle w:val="Nadpis2"/>
        <w:rPr>
          <w:noProof/>
          <w:rPrChange w:id="3049" w:author="Peto" w:date="2018-06-14T07:18:00Z">
            <w:rPr/>
          </w:rPrChange>
        </w:rPr>
      </w:pPr>
      <w:bookmarkStart w:id="3050" w:name="_Toc516413208"/>
      <w:r w:rsidRPr="00A82009">
        <w:rPr>
          <w:noProof/>
          <w:rPrChange w:id="3051" w:author="Peto" w:date="2018-06-14T07:18:00Z">
            <w:rPr/>
          </w:rPrChange>
        </w:rPr>
        <w:t>Štvordielny Windeksselov hemodynamický model</w:t>
      </w:r>
      <w:bookmarkEnd w:id="3050"/>
    </w:p>
    <w:p w14:paraId="1441661F" w14:textId="77777777" w:rsidR="00CE547F" w:rsidRPr="00A82009" w:rsidRDefault="00CE547F" w:rsidP="00CE547F">
      <w:pPr>
        <w:rPr>
          <w:noProof/>
          <w:rPrChange w:id="3052" w:author="Peto" w:date="2018-06-14T07:18:00Z">
            <w:rPr/>
          </w:rPrChange>
        </w:rPr>
      </w:pPr>
    </w:p>
    <w:p w14:paraId="2BF771AE" w14:textId="73A4D820" w:rsidR="00CE547F" w:rsidRPr="00A82009" w:rsidRDefault="00CE547F" w:rsidP="00CE547F">
      <w:pPr>
        <w:rPr>
          <w:noProof/>
          <w:color w:val="000000"/>
          <w:rPrChange w:id="3053" w:author="Peto" w:date="2018-06-14T07:18:00Z">
            <w:rPr>
              <w:color w:val="000000"/>
            </w:rPr>
          </w:rPrChange>
        </w:rPr>
      </w:pPr>
      <w:r w:rsidRPr="00A82009">
        <w:rPr>
          <w:noProof/>
          <w:rPrChange w:id="3054" w:author="Peto" w:date="2018-06-14T07:18:00Z">
            <w:rPr/>
          </w:rPrChange>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noProof/>
                <w:color w:val="000000"/>
              </w:rPr>
            </m:ctrlPr>
          </m:sSubPr>
          <m:e>
            <m:r>
              <w:rPr>
                <w:rFonts w:ascii="Cambria Math" w:hAnsi="Cambria Math"/>
                <w:noProof/>
                <w:color w:val="000000"/>
                <w:rPrChange w:id="3055" w:author="Peto" w:date="2018-06-14T07:18:00Z">
                  <w:rPr>
                    <w:rFonts w:ascii="Cambria Math" w:hAnsi="Cambria Math"/>
                    <w:color w:val="000000"/>
                  </w:rPr>
                </w:rPrChange>
              </w:rPr>
              <m:t xml:space="preserve"> Z</m:t>
            </m:r>
          </m:e>
          <m:sub>
            <m:r>
              <w:rPr>
                <w:rFonts w:ascii="Cambria Math" w:hAnsi="Cambria Math"/>
                <w:noProof/>
                <w:color w:val="000000"/>
                <w:rPrChange w:id="3056" w:author="Peto" w:date="2018-06-14T07:18:00Z">
                  <w:rPr>
                    <w:rFonts w:ascii="Cambria Math" w:hAnsi="Cambria Math"/>
                    <w:color w:val="000000"/>
                  </w:rPr>
                </w:rPrChange>
              </w:rPr>
              <m:t>c</m:t>
            </m:r>
          </m:sub>
        </m:sSub>
      </m:oMath>
      <w:r w:rsidRPr="00A82009">
        <w:rPr>
          <w:noProof/>
          <w:color w:val="000000"/>
          <w:rPrChange w:id="3057" w:author="Peto" w:date="2018-06-14T07:18:00Z">
            <w:rPr>
              <w:color w:val="000000"/>
            </w:rPr>
          </w:rPrChange>
        </w:rPr>
        <w:t xml:space="preserve">. </w:t>
      </w:r>
      <w:r w:rsidRPr="00A82009">
        <w:rPr>
          <w:noProof/>
          <w:color w:val="000000"/>
          <w:rPrChange w:id="3058" w:author="Peto" w:date="2018-06-14T07:18:00Z">
            <w:rPr>
              <w:color w:val="000000"/>
            </w:rPr>
          </w:rPrChange>
        </w:rPr>
        <w:lastRenderedPageBreak/>
        <w:t xml:space="preserve">Mechanickú a elektrickú analógiu tohto modelu uvádza </w:t>
      </w:r>
      <w:r w:rsidRPr="00A82009">
        <w:rPr>
          <w:noProof/>
          <w:color w:val="000000"/>
          <w:rPrChange w:id="3059" w:author="Peto" w:date="2018-06-14T07:18:00Z">
            <w:rPr>
              <w:color w:val="000000"/>
            </w:rPr>
          </w:rPrChange>
        </w:rPr>
        <w:fldChar w:fldCharType="begin"/>
      </w:r>
      <w:r w:rsidRPr="00A82009">
        <w:rPr>
          <w:noProof/>
          <w:color w:val="000000"/>
          <w:rPrChange w:id="3060" w:author="Peto" w:date="2018-06-14T07:18:00Z">
            <w:rPr>
              <w:color w:val="000000"/>
            </w:rPr>
          </w:rPrChange>
        </w:rPr>
        <w:instrText xml:space="preserve"> REF _Ref508524788 \h </w:instrText>
      </w:r>
      <w:r w:rsidRPr="00A82009">
        <w:rPr>
          <w:noProof/>
          <w:color w:val="000000"/>
          <w:rPrChange w:id="3061" w:author="Peto" w:date="2018-06-14T07:18:00Z">
            <w:rPr>
              <w:noProof/>
              <w:color w:val="000000"/>
            </w:rPr>
          </w:rPrChange>
        </w:rPr>
      </w:r>
      <w:r w:rsidRPr="00A82009">
        <w:rPr>
          <w:noProof/>
          <w:color w:val="000000"/>
          <w:rPrChange w:id="3062" w:author="Peto" w:date="2018-06-14T07:18:00Z">
            <w:rPr>
              <w:color w:val="000000"/>
            </w:rPr>
          </w:rPrChange>
        </w:rPr>
        <w:fldChar w:fldCharType="separate"/>
      </w:r>
      <w:ins w:id="3063" w:author="Peto" w:date="2018-06-10T16:58:00Z">
        <w:r w:rsidR="00F95B9C" w:rsidRPr="00A82009">
          <w:rPr>
            <w:noProof/>
            <w:rPrChange w:id="3064" w:author="Peto" w:date="2018-06-14T07:18:00Z">
              <w:rPr/>
            </w:rPrChange>
          </w:rPr>
          <w:t>Obrázok 1.4</w:t>
        </w:r>
      </w:ins>
      <w:del w:id="3065" w:author="Peto" w:date="2018-06-10T16:58:00Z">
        <w:r w:rsidR="00B85020" w:rsidRPr="00A82009" w:rsidDel="00F95B9C">
          <w:rPr>
            <w:noProof/>
            <w:rPrChange w:id="3066" w:author="Peto" w:date="2018-06-14T07:18:00Z">
              <w:rPr/>
            </w:rPrChange>
          </w:rPr>
          <w:delText>Obrázok 1.4</w:delText>
        </w:r>
      </w:del>
      <w:r w:rsidRPr="00A82009">
        <w:rPr>
          <w:noProof/>
          <w:color w:val="000000"/>
          <w:rPrChange w:id="3067" w:author="Peto" w:date="2018-06-14T07:18:00Z">
            <w:rPr>
              <w:color w:val="000000"/>
            </w:rPr>
          </w:rPrChange>
        </w:rPr>
        <w:fldChar w:fldCharType="end"/>
      </w:r>
      <w:r w:rsidRPr="00A82009">
        <w:rPr>
          <w:noProof/>
          <w:color w:val="000000"/>
          <w:rPrChange w:id="3068" w:author="Peto" w:date="2018-06-14T07:18:00Z">
            <w:rPr>
              <w:color w:val="000000"/>
            </w:rPr>
          </w:rPrChange>
        </w:rPr>
        <w:t xml:space="preserve"> v spodnej časti. Tento model sa snaží potlačiť chybu v nízkych frekvenciách ktorú prinieslo zapojenie charakteristickej impedancie</w:t>
      </w:r>
      <m:oMath>
        <m:sSub>
          <m:sSubPr>
            <m:ctrlPr>
              <w:rPr>
                <w:rFonts w:ascii="Cambria Math" w:hAnsi="Cambria Math"/>
                <w:i/>
                <w:noProof/>
                <w:color w:val="000000"/>
              </w:rPr>
            </m:ctrlPr>
          </m:sSubPr>
          <m:e>
            <m:r>
              <w:rPr>
                <w:rFonts w:ascii="Cambria Math" w:hAnsi="Cambria Math"/>
                <w:noProof/>
                <w:color w:val="000000"/>
                <w:rPrChange w:id="3069" w:author="Peto" w:date="2018-06-14T07:18:00Z">
                  <w:rPr>
                    <w:rFonts w:ascii="Cambria Math" w:hAnsi="Cambria Math"/>
                    <w:color w:val="000000"/>
                  </w:rPr>
                </w:rPrChange>
              </w:rPr>
              <m:t xml:space="preserve"> Z</m:t>
            </m:r>
          </m:e>
          <m:sub>
            <m:r>
              <w:rPr>
                <w:rFonts w:ascii="Cambria Math" w:hAnsi="Cambria Math"/>
                <w:noProof/>
                <w:color w:val="000000"/>
                <w:rPrChange w:id="3070" w:author="Peto" w:date="2018-06-14T07:18:00Z">
                  <w:rPr>
                    <w:rFonts w:ascii="Cambria Math" w:hAnsi="Cambria Math"/>
                    <w:color w:val="000000"/>
                  </w:rPr>
                </w:rPrChange>
              </w:rPr>
              <m:t>c</m:t>
            </m:r>
          </m:sub>
        </m:sSub>
      </m:oMath>
      <w:r w:rsidRPr="00A82009">
        <w:rPr>
          <w:noProof/>
          <w:color w:val="000000"/>
          <w:rPrChange w:id="3071" w:author="Peto" w:date="2018-06-14T07:18:00Z">
            <w:rPr>
              <w:color w:val="000000"/>
            </w:rPr>
          </w:rPrChange>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sidRPr="00A82009">
        <w:rPr>
          <w:noProof/>
          <w:color w:val="000000"/>
          <w:rPrChange w:id="3072" w:author="Peto" w:date="2018-06-14T07:18:00Z">
            <w:rPr>
              <w:color w:val="000000"/>
            </w:rPr>
          </w:rPrChange>
        </w:rPr>
        <w:instrText xml:space="preserve"> ADDIN EN.CITE </w:instrText>
      </w:r>
      <w:r w:rsidR="00AD692D" w:rsidRPr="00A82009">
        <w:rPr>
          <w:noProof/>
          <w:color w:val="000000"/>
          <w:rPrChange w:id="3073" w:author="Peto" w:date="2018-06-14T07:18:00Z">
            <w:rPr>
              <w:color w:val="000000"/>
            </w:rPr>
          </w:rPrChange>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sidRPr="00A82009">
        <w:rPr>
          <w:noProof/>
          <w:color w:val="000000"/>
          <w:rPrChange w:id="3074" w:author="Peto" w:date="2018-06-14T07:18:00Z">
            <w:rPr>
              <w:color w:val="000000"/>
            </w:rPr>
          </w:rPrChange>
        </w:rPr>
        <w:instrText xml:space="preserve"> ADDIN EN.CITE.DATA </w:instrText>
      </w:r>
      <w:r w:rsidR="00AD692D" w:rsidRPr="00A82009">
        <w:rPr>
          <w:noProof/>
          <w:color w:val="000000"/>
          <w:rPrChange w:id="3075" w:author="Peto" w:date="2018-06-14T07:18:00Z">
            <w:rPr>
              <w:noProof/>
              <w:color w:val="000000"/>
            </w:rPr>
          </w:rPrChange>
        </w:rPr>
      </w:r>
      <w:r w:rsidR="00AD692D" w:rsidRPr="00A82009">
        <w:rPr>
          <w:noProof/>
          <w:color w:val="000000"/>
          <w:rPrChange w:id="3076" w:author="Peto" w:date="2018-06-14T07:18:00Z">
            <w:rPr>
              <w:color w:val="000000"/>
            </w:rPr>
          </w:rPrChange>
        </w:rPr>
        <w:fldChar w:fldCharType="end"/>
      </w:r>
      <w:r w:rsidRPr="00A82009">
        <w:rPr>
          <w:noProof/>
          <w:color w:val="000000"/>
          <w:rPrChange w:id="3077" w:author="Peto" w:date="2018-06-14T07:18:00Z">
            <w:rPr>
              <w:noProof/>
              <w:color w:val="000000"/>
            </w:rPr>
          </w:rPrChange>
        </w:rPr>
      </w:r>
      <w:r w:rsidRPr="00A82009">
        <w:rPr>
          <w:noProof/>
          <w:color w:val="000000"/>
          <w:rPrChange w:id="3078" w:author="Peto" w:date="2018-06-14T07:18:00Z">
            <w:rPr>
              <w:color w:val="000000"/>
            </w:rPr>
          </w:rPrChange>
        </w:rPr>
        <w:fldChar w:fldCharType="separate"/>
      </w:r>
      <w:r w:rsidR="00AD692D" w:rsidRPr="00A82009">
        <w:rPr>
          <w:noProof/>
          <w:color w:val="000000"/>
          <w:vertAlign w:val="superscript"/>
        </w:rPr>
        <w:t>20</w:t>
      </w:r>
      <w:r w:rsidRPr="00A82009">
        <w:rPr>
          <w:noProof/>
          <w:color w:val="000000"/>
          <w:rPrChange w:id="3079" w:author="Peto" w:date="2018-06-14T07:18:00Z">
            <w:rPr>
              <w:color w:val="000000"/>
            </w:rPr>
          </w:rPrChange>
        </w:rPr>
        <w:fldChar w:fldCharType="end"/>
      </w:r>
      <w:r w:rsidRPr="00A82009">
        <w:rPr>
          <w:noProof/>
          <w:color w:val="000000"/>
          <w:rPrChange w:id="3080" w:author="Peto" w:date="2018-06-14T07:18:00Z">
            <w:rPr>
              <w:color w:val="000000"/>
            </w:rPr>
          </w:rPrChange>
        </w:rPr>
        <w:t>.</w:t>
      </w:r>
    </w:p>
    <w:p w14:paraId="4ED0DF73" w14:textId="77777777" w:rsidR="00CE547F" w:rsidRPr="00A82009" w:rsidRDefault="00CE547F" w:rsidP="00CE547F">
      <w:pPr>
        <w:rPr>
          <w:noProof/>
          <w:rPrChange w:id="3081" w:author="Peto" w:date="2018-06-14T07:18:00Z">
            <w:rPr/>
          </w:rPrChange>
        </w:rPr>
      </w:pPr>
    </w:p>
    <w:p w14:paraId="3E19244E" w14:textId="77777777" w:rsidR="00CE547F" w:rsidRPr="00A82009" w:rsidRDefault="00CE547F" w:rsidP="00CE547F">
      <w:pPr>
        <w:pStyle w:val="Nadpis2"/>
        <w:rPr>
          <w:noProof/>
          <w:rPrChange w:id="3082" w:author="Peto" w:date="2018-06-14T07:18:00Z">
            <w:rPr/>
          </w:rPrChange>
        </w:rPr>
      </w:pPr>
      <w:bookmarkStart w:id="3083" w:name="_Toc516413209"/>
      <w:r w:rsidRPr="00A82009">
        <w:rPr>
          <w:noProof/>
          <w:rPrChange w:id="3084" w:author="Peto" w:date="2018-06-14T07:18:00Z">
            <w:rPr/>
          </w:rPrChange>
        </w:rPr>
        <w:t>Spôsoby merania srdcového výdaja – SV</w:t>
      </w:r>
      <w:bookmarkEnd w:id="3083"/>
    </w:p>
    <w:p w14:paraId="6592A2E5" w14:textId="77777777" w:rsidR="00CE547F" w:rsidRPr="00A82009" w:rsidRDefault="00CE547F" w:rsidP="00CE547F">
      <w:pPr>
        <w:rPr>
          <w:noProof/>
          <w:rPrChange w:id="3085" w:author="Peto" w:date="2018-06-14T07:18:00Z">
            <w:rPr/>
          </w:rPrChange>
        </w:rPr>
      </w:pPr>
    </w:p>
    <w:p w14:paraId="45800DDF" w14:textId="77777777" w:rsidR="00CE547F" w:rsidRPr="00A82009" w:rsidRDefault="00CE547F" w:rsidP="00CE547F">
      <w:pPr>
        <w:rPr>
          <w:noProof/>
          <w:rPrChange w:id="3086" w:author="Peto" w:date="2018-06-14T07:18:00Z">
            <w:rPr/>
          </w:rPrChange>
        </w:rPr>
      </w:pPr>
      <w:r w:rsidRPr="00A82009">
        <w:rPr>
          <w:noProof/>
          <w:rPrChange w:id="3087" w:author="Peto" w:date="2018-06-14T07:18:00Z">
            <w:rPr/>
          </w:rPrChange>
        </w:rPr>
        <w:t xml:space="preserve">Na meranie SV sa používajú viaceré invazívne aj neinvazívne metódy. </w:t>
      </w:r>
    </w:p>
    <w:p w14:paraId="5CA10651" w14:textId="77777777" w:rsidR="00CE547F" w:rsidRPr="00A82009" w:rsidRDefault="00CE547F" w:rsidP="00CE547F">
      <w:pPr>
        <w:rPr>
          <w:noProof/>
          <w:rPrChange w:id="3088" w:author="Peto" w:date="2018-06-14T07:18:00Z">
            <w:rPr/>
          </w:rPrChange>
        </w:rPr>
      </w:pPr>
    </w:p>
    <w:p w14:paraId="287C3741" w14:textId="77777777" w:rsidR="00CE547F" w:rsidRPr="00A82009" w:rsidRDefault="00CE547F" w:rsidP="00CE547F">
      <w:pPr>
        <w:pStyle w:val="Nadpis3"/>
        <w:rPr>
          <w:noProof/>
          <w:rPrChange w:id="3089" w:author="Peto" w:date="2018-06-14T07:18:00Z">
            <w:rPr/>
          </w:rPrChange>
        </w:rPr>
      </w:pPr>
      <w:bookmarkStart w:id="3090" w:name="_Toc516413210"/>
      <w:r w:rsidRPr="00A82009">
        <w:rPr>
          <w:noProof/>
          <w:rPrChange w:id="3091" w:author="Peto" w:date="2018-06-14T07:18:00Z">
            <w:rPr/>
          </w:rPrChange>
        </w:rPr>
        <w:t>Invazívne</w:t>
      </w:r>
      <w:bookmarkEnd w:id="3090"/>
    </w:p>
    <w:p w14:paraId="40608CAF" w14:textId="77777777" w:rsidR="00CE547F" w:rsidRPr="00A82009" w:rsidRDefault="00CE547F" w:rsidP="00CE547F">
      <w:pPr>
        <w:rPr>
          <w:noProof/>
          <w:rPrChange w:id="3092" w:author="Peto" w:date="2018-06-14T07:18:00Z">
            <w:rPr/>
          </w:rPrChange>
        </w:rPr>
      </w:pPr>
    </w:p>
    <w:p w14:paraId="5301E7C5" w14:textId="3B389647" w:rsidR="00CE547F" w:rsidRPr="00A82009" w:rsidRDefault="00CE547F" w:rsidP="00CE547F">
      <w:pPr>
        <w:rPr>
          <w:noProof/>
          <w:rPrChange w:id="3093" w:author="Peto" w:date="2018-06-14T07:18:00Z">
            <w:rPr/>
          </w:rPrChange>
        </w:rPr>
      </w:pPr>
      <w:r w:rsidRPr="00A82009">
        <w:rPr>
          <w:noProof/>
          <w:rPrChange w:id="3094" w:author="Peto" w:date="2018-06-14T07:18:00Z">
            <w:rPr/>
          </w:rPrChange>
        </w:rPr>
        <w:t xml:space="preserve">Medzi invazívne patrí dilučná metóda </w:t>
      </w:r>
      <w:r w:rsidRPr="00A82009">
        <w:rPr>
          <w:noProof/>
          <w:rPrChange w:id="3095" w:author="Peto" w:date="2018-06-14T07:18:00Z">
            <w:rPr/>
          </w:rPrChange>
        </w:rPr>
        <w:fldChar w:fldCharType="begin"/>
      </w:r>
      <w:r w:rsidR="00AD692D" w:rsidRPr="00A82009">
        <w:rPr>
          <w:noProof/>
          <w:rPrChange w:id="3096" w:author="Peto" w:date="2018-06-14T07:18:00Z">
            <w:rPr/>
          </w:rPrChange>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82009">
        <w:rPr>
          <w:noProof/>
          <w:rPrChange w:id="3097" w:author="Peto" w:date="2018-06-14T07:18:00Z">
            <w:rPr/>
          </w:rPrChange>
        </w:rPr>
        <w:fldChar w:fldCharType="separate"/>
      </w:r>
      <w:r w:rsidR="00AD692D" w:rsidRPr="00A82009">
        <w:rPr>
          <w:noProof/>
          <w:vertAlign w:val="superscript"/>
        </w:rPr>
        <w:t>2</w:t>
      </w:r>
      <w:r w:rsidRPr="00A82009">
        <w:rPr>
          <w:noProof/>
          <w:rPrChange w:id="3098" w:author="Peto" w:date="2018-06-14T07:18:00Z">
            <w:rPr/>
          </w:rPrChange>
        </w:rPr>
        <w:fldChar w:fldCharType="end"/>
      </w:r>
      <w:r w:rsidRPr="00A82009">
        <w:rPr>
          <w:noProof/>
          <w:rPrChange w:id="3099" w:author="Peto" w:date="2018-06-14T07:18:00Z">
            <w:rPr/>
          </w:rPrChange>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A82009">
        <w:rPr>
          <w:noProof/>
          <w:rPrChange w:id="3100" w:author="Peto" w:date="2018-06-14T07:18:00Z">
            <w:rPr/>
          </w:rPrChange>
        </w:rPr>
        <w:fldChar w:fldCharType="begin"/>
      </w:r>
      <w:r w:rsidR="00AD692D" w:rsidRPr="00A82009">
        <w:rPr>
          <w:noProof/>
          <w:rPrChange w:id="3101" w:author="Peto" w:date="2018-06-14T07:18:00Z">
            <w:rPr/>
          </w:rPrChange>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82009">
        <w:rPr>
          <w:noProof/>
          <w:rPrChange w:id="3102" w:author="Peto" w:date="2018-06-14T07:18:00Z">
            <w:rPr/>
          </w:rPrChange>
        </w:rPr>
        <w:fldChar w:fldCharType="separate"/>
      </w:r>
      <w:r w:rsidR="00AD692D" w:rsidRPr="00A82009">
        <w:rPr>
          <w:noProof/>
          <w:vertAlign w:val="superscript"/>
        </w:rPr>
        <w:t>2</w:t>
      </w:r>
      <w:r w:rsidRPr="00A82009">
        <w:rPr>
          <w:noProof/>
          <w:rPrChange w:id="3103" w:author="Peto" w:date="2018-06-14T07:18:00Z">
            <w:rPr/>
          </w:rPrChange>
        </w:rPr>
        <w:fldChar w:fldCharType="end"/>
      </w:r>
      <w:r w:rsidRPr="00A82009">
        <w:rPr>
          <w:noProof/>
          <w:rPrChange w:id="3104" w:author="Peto" w:date="2018-06-14T07:18:00Z">
            <w:rPr/>
          </w:rPrChange>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A82009" w:rsidRDefault="00CE547F" w:rsidP="00CE547F">
      <w:pPr>
        <w:rPr>
          <w:noProof/>
          <w:rPrChange w:id="3105" w:author="Peto" w:date="2018-06-14T07:18:00Z">
            <w:rPr/>
          </w:rPrChange>
        </w:rPr>
      </w:pPr>
    </w:p>
    <w:p w14:paraId="32229841" w14:textId="77777777" w:rsidR="00CE547F" w:rsidRPr="00A82009" w:rsidRDefault="00CE547F" w:rsidP="00CE547F">
      <w:pPr>
        <w:pStyle w:val="Nadpis3"/>
        <w:rPr>
          <w:noProof/>
          <w:rPrChange w:id="3106" w:author="Peto" w:date="2018-06-14T07:18:00Z">
            <w:rPr/>
          </w:rPrChange>
        </w:rPr>
      </w:pPr>
      <w:bookmarkStart w:id="3107" w:name="_Toc516413211"/>
      <w:r w:rsidRPr="00A82009">
        <w:rPr>
          <w:noProof/>
          <w:rPrChange w:id="3108" w:author="Peto" w:date="2018-06-14T07:18:00Z">
            <w:rPr/>
          </w:rPrChange>
        </w:rPr>
        <w:t>Neinvazívne</w:t>
      </w:r>
      <w:bookmarkEnd w:id="3107"/>
    </w:p>
    <w:p w14:paraId="7437C3FC" w14:textId="77777777" w:rsidR="00CE547F" w:rsidRPr="00A82009" w:rsidRDefault="00CE547F" w:rsidP="00CE547F">
      <w:pPr>
        <w:rPr>
          <w:noProof/>
          <w:rPrChange w:id="3109" w:author="Peto" w:date="2018-06-14T07:18:00Z">
            <w:rPr/>
          </w:rPrChange>
        </w:rPr>
      </w:pPr>
    </w:p>
    <w:p w14:paraId="1A669A9A" w14:textId="77777777" w:rsidR="00CE547F" w:rsidRPr="00A82009" w:rsidRDefault="00CE547F" w:rsidP="00CE547F">
      <w:pPr>
        <w:rPr>
          <w:noProof/>
          <w:rPrChange w:id="3110" w:author="Peto" w:date="2018-06-14T07:18:00Z">
            <w:rPr/>
          </w:rPrChange>
        </w:rPr>
      </w:pPr>
      <w:r w:rsidRPr="00A82009">
        <w:rPr>
          <w:noProof/>
          <w:rPrChange w:id="3111" w:author="Peto" w:date="2018-06-14T07:18:00Z">
            <w:rPr/>
          </w:rPrChange>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noProof/>
              </w:rPr>
            </m:ctrlPr>
          </m:sSubPr>
          <m:e>
            <m:r>
              <w:rPr>
                <w:rFonts w:ascii="Cambria Math" w:hAnsi="Cambria Math"/>
                <w:noProof/>
                <w:rPrChange w:id="3112" w:author="Peto" w:date="2018-06-14T07:18:00Z">
                  <w:rPr>
                    <w:rFonts w:ascii="Cambria Math" w:hAnsi="Cambria Math"/>
                  </w:rPr>
                </w:rPrChange>
              </w:rPr>
              <m:t>v</m:t>
            </m:r>
          </m:e>
          <m:sub>
            <m:r>
              <w:rPr>
                <w:rFonts w:ascii="Cambria Math" w:hAnsi="Cambria Math"/>
                <w:noProof/>
                <w:rPrChange w:id="3113" w:author="Peto" w:date="2018-06-14T07:18:00Z">
                  <w:rPr>
                    <w:rFonts w:ascii="Cambria Math" w:hAnsi="Cambria Math"/>
                  </w:rPr>
                </w:rPrChange>
              </w:rPr>
              <m:t>mean</m:t>
            </m:r>
          </m:sub>
        </m:sSub>
      </m:oMath>
      <w:r w:rsidRPr="00A82009">
        <w:rPr>
          <w:noProof/>
          <w:rPrChange w:id="3114" w:author="Peto" w:date="2018-06-14T07:18:00Z">
            <w:rPr/>
          </w:rPrChange>
        </w:rPr>
        <w:t xml:space="preserve"> počas systoly &lt;</w:t>
      </w:r>
      <m:oMath>
        <m:sSub>
          <m:sSubPr>
            <m:ctrlPr>
              <w:rPr>
                <w:rFonts w:ascii="Cambria Math" w:hAnsi="Cambria Math"/>
                <w:i/>
                <w:noProof/>
              </w:rPr>
            </m:ctrlPr>
          </m:sSubPr>
          <m:e>
            <m:r>
              <w:rPr>
                <w:rFonts w:ascii="Cambria Math" w:hAnsi="Cambria Math"/>
                <w:noProof/>
                <w:rPrChange w:id="3115" w:author="Peto" w:date="2018-06-14T07:18:00Z">
                  <w:rPr>
                    <w:rFonts w:ascii="Cambria Math" w:hAnsi="Cambria Math"/>
                  </w:rPr>
                </w:rPrChange>
              </w:rPr>
              <m:t>t</m:t>
            </m:r>
          </m:e>
          <m:sub>
            <m:r>
              <w:rPr>
                <w:rFonts w:ascii="Cambria Math" w:hAnsi="Cambria Math"/>
                <w:noProof/>
                <w:rPrChange w:id="3116" w:author="Peto" w:date="2018-06-14T07:18:00Z">
                  <w:rPr>
                    <w:rFonts w:ascii="Cambria Math" w:hAnsi="Cambria Math"/>
                  </w:rPr>
                </w:rPrChange>
              </w:rPr>
              <m:t>0</m:t>
            </m:r>
          </m:sub>
        </m:sSub>
        <m:r>
          <w:rPr>
            <w:rFonts w:ascii="Cambria Math" w:hAnsi="Cambria Math"/>
            <w:noProof/>
            <w:rPrChange w:id="3117" w:author="Peto" w:date="2018-06-14T07:18:00Z">
              <w:rPr>
                <w:rFonts w:ascii="Cambria Math" w:hAnsi="Cambria Math"/>
              </w:rPr>
            </w:rPrChange>
          </w:rPr>
          <m:t>;</m:t>
        </m:r>
        <m:sSub>
          <m:sSubPr>
            <m:ctrlPr>
              <w:rPr>
                <w:rFonts w:ascii="Cambria Math" w:hAnsi="Cambria Math"/>
                <w:i/>
                <w:noProof/>
              </w:rPr>
            </m:ctrlPr>
          </m:sSubPr>
          <m:e>
            <m:r>
              <w:rPr>
                <w:rFonts w:ascii="Cambria Math" w:hAnsi="Cambria Math"/>
                <w:noProof/>
                <w:rPrChange w:id="3118" w:author="Peto" w:date="2018-06-14T07:18:00Z">
                  <w:rPr>
                    <w:rFonts w:ascii="Cambria Math" w:hAnsi="Cambria Math"/>
                  </w:rPr>
                </w:rPrChange>
              </w:rPr>
              <m:t>t</m:t>
            </m:r>
          </m:e>
          <m:sub>
            <m:r>
              <w:rPr>
                <w:rFonts w:ascii="Cambria Math" w:hAnsi="Cambria Math"/>
                <w:noProof/>
                <w:rPrChange w:id="3119" w:author="Peto" w:date="2018-06-14T07:18:00Z">
                  <w:rPr>
                    <w:rFonts w:ascii="Cambria Math" w:hAnsi="Cambria Math"/>
                  </w:rPr>
                </w:rPrChange>
              </w:rPr>
              <m:t>1</m:t>
            </m:r>
          </m:sub>
        </m:sSub>
        <m:r>
          <w:rPr>
            <w:rFonts w:ascii="Cambria Math" w:hAnsi="Cambria Math"/>
            <w:noProof/>
            <w:rPrChange w:id="3120" w:author="Peto" w:date="2018-06-14T07:18:00Z">
              <w:rPr>
                <w:rFonts w:ascii="Cambria Math" w:hAnsi="Cambria Math"/>
              </w:rPr>
            </w:rPrChange>
          </w:rPr>
          <m:t>&gt;</m:t>
        </m:r>
      </m:oMath>
      <w:r w:rsidRPr="00A82009">
        <w:rPr>
          <w:noProof/>
          <w:rPrChange w:id="3121" w:author="Peto" w:date="2018-06-14T07:18:00Z">
            <w:rPr/>
          </w:rPrChange>
        </w:rPr>
        <w:t xml:space="preserve"> , prierezu aorty </w:t>
      </w:r>
      <m:oMath>
        <m:r>
          <w:rPr>
            <w:rFonts w:ascii="Cambria Math" w:hAnsi="Cambria Math"/>
            <w:noProof/>
            <w:rPrChange w:id="3122" w:author="Peto" w:date="2018-06-14T07:18:00Z">
              <w:rPr>
                <w:rFonts w:ascii="Cambria Math" w:hAnsi="Cambria Math"/>
              </w:rPr>
            </w:rPrChange>
          </w:rPr>
          <m:t>π</m:t>
        </m:r>
        <m:sSup>
          <m:sSupPr>
            <m:ctrlPr>
              <w:rPr>
                <w:rFonts w:ascii="Cambria Math" w:hAnsi="Cambria Math"/>
                <w:noProof/>
              </w:rPr>
            </m:ctrlPr>
          </m:sSupPr>
          <m:e>
            <m:r>
              <w:rPr>
                <w:rFonts w:ascii="Cambria Math" w:hAnsi="Cambria Math"/>
                <w:noProof/>
                <w:rPrChange w:id="3123" w:author="Peto" w:date="2018-06-14T07:18:00Z">
                  <w:rPr>
                    <w:rFonts w:ascii="Cambria Math" w:hAnsi="Cambria Math"/>
                  </w:rPr>
                </w:rPrChange>
              </w:rPr>
              <m:t>r</m:t>
            </m:r>
          </m:e>
          <m:sup>
            <m:r>
              <w:rPr>
                <w:rFonts w:ascii="Cambria Math" w:hAnsi="Cambria Math"/>
                <w:noProof/>
                <w:rPrChange w:id="3124" w:author="Peto" w:date="2018-06-14T07:18:00Z">
                  <w:rPr>
                    <w:rFonts w:ascii="Cambria Math" w:hAnsi="Cambria Math"/>
                  </w:rPr>
                </w:rPrChange>
              </w:rPr>
              <m:t>2</m:t>
            </m:r>
          </m:sup>
        </m:sSup>
      </m:oMath>
      <w:r w:rsidRPr="00A82009">
        <w:rPr>
          <w:noProof/>
          <w:rPrChange w:id="3125" w:author="Peto" w:date="2018-06-14T07:18:00Z">
            <w:rPr/>
          </w:rPrChange>
        </w:rPr>
        <w:t xml:space="preserve"> a doby trvania systoly </w:t>
      </w:r>
      <m:oMath>
        <m:sSub>
          <m:sSubPr>
            <m:ctrlPr>
              <w:rPr>
                <w:rFonts w:ascii="Cambria Math" w:hAnsi="Cambria Math"/>
                <w:i/>
                <w:noProof/>
              </w:rPr>
            </m:ctrlPr>
          </m:sSubPr>
          <m:e>
            <m:r>
              <w:rPr>
                <w:rFonts w:ascii="Cambria Math" w:hAnsi="Cambria Math"/>
                <w:noProof/>
                <w:rPrChange w:id="3126" w:author="Peto" w:date="2018-06-14T07:18:00Z">
                  <w:rPr>
                    <w:rFonts w:ascii="Cambria Math" w:hAnsi="Cambria Math"/>
                  </w:rPr>
                </w:rPrChange>
              </w:rPr>
              <m:t>t</m:t>
            </m:r>
          </m:e>
          <m:sub>
            <m:r>
              <w:rPr>
                <w:rFonts w:ascii="Cambria Math" w:hAnsi="Cambria Math"/>
                <w:noProof/>
                <w:rPrChange w:id="3127" w:author="Peto" w:date="2018-06-14T07:18:00Z">
                  <w:rPr>
                    <w:rFonts w:ascii="Cambria Math" w:hAnsi="Cambria Math"/>
                  </w:rPr>
                </w:rPrChange>
              </w:rPr>
              <m:t>LVET</m:t>
            </m:r>
          </m:sub>
        </m:sSub>
      </m:oMath>
      <w:r w:rsidRPr="00A82009">
        <w:rPr>
          <w:noProof/>
          <w:rPrChange w:id="3128" w:author="Peto" w:date="2018-06-14T07:18:00Z">
            <w:rPr/>
          </w:rPrChange>
        </w:rPr>
        <w:t>. (</w:t>
      </w:r>
      <w:r w:rsidRPr="00A82009">
        <w:rPr>
          <w:noProof/>
          <w:rPrChange w:id="3129" w:author="Peto" w:date="2018-06-14T07:18:00Z">
            <w:rPr/>
          </w:rPrChange>
        </w:rPr>
        <w:fldChar w:fldCharType="begin"/>
      </w:r>
      <w:r w:rsidRPr="00A82009">
        <w:rPr>
          <w:noProof/>
          <w:rPrChange w:id="3130" w:author="Peto" w:date="2018-06-14T07:18:00Z">
            <w:rPr/>
          </w:rPrChange>
        </w:rPr>
        <w:instrText xml:space="preserve"> REF echo_flow \h </w:instrText>
      </w:r>
      <w:r w:rsidRPr="00A82009">
        <w:rPr>
          <w:noProof/>
          <w:rPrChange w:id="3131" w:author="Peto" w:date="2018-06-14T07:18:00Z">
            <w:rPr>
              <w:noProof/>
            </w:rPr>
          </w:rPrChange>
        </w:rPr>
      </w:r>
      <w:r w:rsidRPr="00A82009">
        <w:rPr>
          <w:noProof/>
          <w:rPrChange w:id="3132" w:author="Peto" w:date="2018-06-14T07:18:00Z">
            <w:rPr/>
          </w:rPrChange>
        </w:rPr>
        <w:fldChar w:fldCharType="separate"/>
      </w:r>
      <w:r w:rsidR="00F95B9C" w:rsidRPr="00A82009">
        <w:rPr>
          <w:noProof/>
          <w:color w:val="000000"/>
        </w:rPr>
        <w:t>11</w:t>
      </w:r>
      <w:r w:rsidRPr="00A82009">
        <w:rPr>
          <w:noProof/>
          <w:rPrChange w:id="3133" w:author="Peto" w:date="2018-06-14T07:18:00Z">
            <w:rPr/>
          </w:rPrChange>
        </w:rPr>
        <w:fldChar w:fldCharType="end"/>
      </w:r>
      <w:r w:rsidRPr="00A82009">
        <w:rPr>
          <w:noProof/>
          <w:rPrChange w:id="3134" w:author="Peto" w:date="2018-06-14T07:18:00Z">
            <w:rPr/>
          </w:rPrChange>
        </w:rPr>
        <w:t xml:space="preserve">) </w:t>
      </w:r>
    </w:p>
    <w:p w14:paraId="6D45C9C1" w14:textId="77777777" w:rsidR="00CE547F" w:rsidRPr="00A82009" w:rsidRDefault="00CE547F" w:rsidP="00CE547F">
      <w:pPr>
        <w:rPr>
          <w:noProof/>
          <w:rPrChange w:id="3135"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C528A77" w14:textId="77777777" w:rsidTr="00452ADC">
        <w:tc>
          <w:tcPr>
            <w:tcW w:w="704" w:type="dxa"/>
          </w:tcPr>
          <w:p w14:paraId="2959D9B7" w14:textId="77777777" w:rsidR="00CE547F" w:rsidRPr="00A82009" w:rsidRDefault="00CE547F" w:rsidP="00452ADC">
            <w:pPr>
              <w:jc w:val="center"/>
              <w:rPr>
                <w:noProof/>
                <w:color w:val="000000"/>
                <w:rPrChange w:id="3136" w:author="Peto" w:date="2018-06-14T07:18:00Z">
                  <w:rPr>
                    <w:color w:val="000000"/>
                  </w:rPr>
                </w:rPrChange>
              </w:rPr>
            </w:pPr>
          </w:p>
        </w:tc>
        <w:tc>
          <w:tcPr>
            <w:tcW w:w="7088" w:type="dxa"/>
            <w:vAlign w:val="center"/>
          </w:tcPr>
          <w:p w14:paraId="77020AD5" w14:textId="77777777" w:rsidR="00CE547F" w:rsidRPr="00A82009" w:rsidRDefault="00CE547F" w:rsidP="00452ADC">
            <w:pPr>
              <w:jc w:val="center"/>
              <w:rPr>
                <w:noProof/>
                <w:color w:val="000000"/>
                <w:rPrChange w:id="3137" w:author="Peto" w:date="2018-06-14T07:18:00Z">
                  <w:rPr>
                    <w:color w:val="000000"/>
                  </w:rPr>
                </w:rPrChange>
              </w:rPr>
            </w:pPr>
            <m:oMathPara>
              <m:oMath>
                <m:r>
                  <w:rPr>
                    <w:rFonts w:ascii="Cambria Math" w:hAnsi="Cambria Math"/>
                    <w:noProof/>
                    <w:rPrChange w:id="3138" w:author="Peto" w:date="2018-06-14T07:18:00Z">
                      <w:rPr>
                        <w:rFonts w:ascii="Cambria Math" w:hAnsi="Cambria Math"/>
                      </w:rPr>
                    </w:rPrChange>
                  </w:rPr>
                  <m:t>SV=π</m:t>
                </m:r>
                <m:sSup>
                  <m:sSupPr>
                    <m:ctrlPr>
                      <w:rPr>
                        <w:rFonts w:ascii="Cambria Math" w:hAnsi="Cambria Math"/>
                        <w:noProof/>
                      </w:rPr>
                    </m:ctrlPr>
                  </m:sSupPr>
                  <m:e>
                    <m:r>
                      <w:rPr>
                        <w:rFonts w:ascii="Cambria Math" w:hAnsi="Cambria Math"/>
                        <w:noProof/>
                        <w:rPrChange w:id="3139" w:author="Peto" w:date="2018-06-14T07:18:00Z">
                          <w:rPr>
                            <w:rFonts w:ascii="Cambria Math" w:hAnsi="Cambria Math"/>
                          </w:rPr>
                        </w:rPrChange>
                      </w:rPr>
                      <m:t>r</m:t>
                    </m:r>
                  </m:e>
                  <m:sup>
                    <m:r>
                      <w:rPr>
                        <w:rFonts w:ascii="Cambria Math" w:hAnsi="Cambria Math"/>
                        <w:noProof/>
                        <w:rPrChange w:id="3140" w:author="Peto" w:date="2018-06-14T07:18:00Z">
                          <w:rPr>
                            <w:rFonts w:ascii="Cambria Math" w:hAnsi="Cambria Math"/>
                          </w:rPr>
                        </w:rPrChange>
                      </w:rPr>
                      <m:t>2</m:t>
                    </m:r>
                  </m:sup>
                </m:sSup>
                <m:nary>
                  <m:naryPr>
                    <m:limLoc m:val="subSup"/>
                    <m:ctrlPr>
                      <w:rPr>
                        <w:rFonts w:ascii="Cambria Math" w:hAnsi="Cambria Math"/>
                        <w:i/>
                        <w:noProof/>
                      </w:rPr>
                    </m:ctrlPr>
                  </m:naryPr>
                  <m:sub>
                    <m:sSub>
                      <m:sSubPr>
                        <m:ctrlPr>
                          <w:rPr>
                            <w:rFonts w:ascii="Cambria Math" w:hAnsi="Cambria Math"/>
                            <w:i/>
                            <w:noProof/>
                          </w:rPr>
                        </m:ctrlPr>
                      </m:sSubPr>
                      <m:e>
                        <m:r>
                          <w:rPr>
                            <w:rFonts w:ascii="Cambria Math" w:hAnsi="Cambria Math"/>
                            <w:noProof/>
                            <w:rPrChange w:id="3141" w:author="Peto" w:date="2018-06-14T07:18:00Z">
                              <w:rPr>
                                <w:rFonts w:ascii="Cambria Math" w:hAnsi="Cambria Math"/>
                              </w:rPr>
                            </w:rPrChange>
                          </w:rPr>
                          <m:t>t</m:t>
                        </m:r>
                      </m:e>
                      <m:sub>
                        <m:r>
                          <w:rPr>
                            <w:rFonts w:ascii="Cambria Math" w:hAnsi="Cambria Math"/>
                            <w:noProof/>
                            <w:rPrChange w:id="3142" w:author="Peto" w:date="2018-06-14T07:18:00Z">
                              <w:rPr>
                                <w:rFonts w:ascii="Cambria Math" w:hAnsi="Cambria Math"/>
                              </w:rPr>
                            </w:rPrChange>
                          </w:rPr>
                          <m:t>0</m:t>
                        </m:r>
                      </m:sub>
                    </m:sSub>
                  </m:sub>
                  <m:sup>
                    <m:sSub>
                      <m:sSubPr>
                        <m:ctrlPr>
                          <w:rPr>
                            <w:rFonts w:ascii="Cambria Math" w:hAnsi="Cambria Math"/>
                            <w:i/>
                            <w:noProof/>
                          </w:rPr>
                        </m:ctrlPr>
                      </m:sSubPr>
                      <m:e>
                        <m:r>
                          <w:rPr>
                            <w:rFonts w:ascii="Cambria Math" w:hAnsi="Cambria Math"/>
                            <w:noProof/>
                            <w:rPrChange w:id="3143" w:author="Peto" w:date="2018-06-14T07:18:00Z">
                              <w:rPr>
                                <w:rFonts w:ascii="Cambria Math" w:hAnsi="Cambria Math"/>
                              </w:rPr>
                            </w:rPrChange>
                          </w:rPr>
                          <m:t>t</m:t>
                        </m:r>
                      </m:e>
                      <m:sub>
                        <m:r>
                          <w:rPr>
                            <w:rFonts w:ascii="Cambria Math" w:hAnsi="Cambria Math"/>
                            <w:noProof/>
                            <w:rPrChange w:id="3144" w:author="Peto" w:date="2018-06-14T07:18:00Z">
                              <w:rPr>
                                <w:rFonts w:ascii="Cambria Math" w:hAnsi="Cambria Math"/>
                              </w:rPr>
                            </w:rPrChange>
                          </w:rPr>
                          <m:t>1</m:t>
                        </m:r>
                      </m:sub>
                    </m:sSub>
                  </m:sup>
                  <m:e>
                    <m:r>
                      <w:rPr>
                        <w:rFonts w:ascii="Cambria Math" w:hAnsi="Cambria Math"/>
                        <w:noProof/>
                        <w:rPrChange w:id="3145" w:author="Peto" w:date="2018-06-14T07:18:00Z">
                          <w:rPr>
                            <w:rFonts w:ascii="Cambria Math" w:hAnsi="Cambria Math"/>
                          </w:rPr>
                        </w:rPrChange>
                      </w:rPr>
                      <m:t>v</m:t>
                    </m:r>
                    <m:d>
                      <m:dPr>
                        <m:ctrlPr>
                          <w:rPr>
                            <w:rFonts w:ascii="Cambria Math" w:hAnsi="Cambria Math"/>
                            <w:i/>
                            <w:noProof/>
                          </w:rPr>
                        </m:ctrlPr>
                      </m:dPr>
                      <m:e>
                        <m:r>
                          <w:rPr>
                            <w:rFonts w:ascii="Cambria Math" w:hAnsi="Cambria Math"/>
                            <w:noProof/>
                            <w:rPrChange w:id="3146" w:author="Peto" w:date="2018-06-14T07:18:00Z">
                              <w:rPr>
                                <w:rFonts w:ascii="Cambria Math" w:hAnsi="Cambria Math"/>
                              </w:rPr>
                            </w:rPrChange>
                          </w:rPr>
                          <m:t>t</m:t>
                        </m:r>
                      </m:e>
                    </m:d>
                    <m:r>
                      <w:rPr>
                        <w:rFonts w:ascii="Cambria Math" w:hAnsi="Cambria Math"/>
                        <w:noProof/>
                        <w:rPrChange w:id="3147" w:author="Peto" w:date="2018-06-14T07:18:00Z">
                          <w:rPr>
                            <w:rFonts w:ascii="Cambria Math" w:hAnsi="Cambria Math"/>
                          </w:rPr>
                        </w:rPrChange>
                      </w:rPr>
                      <m:t>dt</m:t>
                    </m:r>
                  </m:e>
                </m:nary>
                <m:r>
                  <w:rPr>
                    <w:rFonts w:ascii="Cambria Math" w:hAnsi="Cambria Math"/>
                    <w:noProof/>
                    <w:rPrChange w:id="3148" w:author="Peto" w:date="2018-06-14T07:18:00Z">
                      <w:rPr>
                        <w:rFonts w:ascii="Cambria Math" w:hAnsi="Cambria Math"/>
                      </w:rPr>
                    </w:rPrChange>
                  </w:rPr>
                  <m:t>= π</m:t>
                </m:r>
                <m:sSup>
                  <m:sSupPr>
                    <m:ctrlPr>
                      <w:rPr>
                        <w:rFonts w:ascii="Cambria Math" w:hAnsi="Cambria Math"/>
                        <w:noProof/>
                      </w:rPr>
                    </m:ctrlPr>
                  </m:sSupPr>
                  <m:e>
                    <m:r>
                      <w:rPr>
                        <w:rFonts w:ascii="Cambria Math" w:hAnsi="Cambria Math"/>
                        <w:noProof/>
                        <w:rPrChange w:id="3149" w:author="Peto" w:date="2018-06-14T07:18:00Z">
                          <w:rPr>
                            <w:rFonts w:ascii="Cambria Math" w:hAnsi="Cambria Math"/>
                          </w:rPr>
                        </w:rPrChange>
                      </w:rPr>
                      <m:t>r</m:t>
                    </m:r>
                  </m:e>
                  <m:sup>
                    <m:r>
                      <w:rPr>
                        <w:rFonts w:ascii="Cambria Math" w:hAnsi="Cambria Math"/>
                        <w:noProof/>
                        <w:rPrChange w:id="3150" w:author="Peto" w:date="2018-06-14T07:18:00Z">
                          <w:rPr>
                            <w:rFonts w:ascii="Cambria Math" w:hAnsi="Cambria Math"/>
                          </w:rPr>
                        </w:rPrChange>
                      </w:rPr>
                      <m:t>2</m:t>
                    </m:r>
                  </m:sup>
                </m:sSup>
                <m:r>
                  <w:rPr>
                    <w:rFonts w:ascii="Cambria Math" w:hAnsi="Cambria Math" w:hint="eastAsia"/>
                    <w:noProof/>
                    <w:rPrChange w:id="3151" w:author="Peto" w:date="2018-06-14T07:18:00Z">
                      <w:rPr>
                        <w:rFonts w:ascii="Cambria Math" w:hAnsi="Cambria Math" w:hint="eastAsia"/>
                      </w:rPr>
                    </w:rPrChange>
                  </w:rPr>
                  <m:t>×</m:t>
                </m:r>
                <m:sSub>
                  <m:sSubPr>
                    <m:ctrlPr>
                      <w:rPr>
                        <w:rFonts w:ascii="Cambria Math" w:hAnsi="Cambria Math"/>
                        <w:i/>
                        <w:noProof/>
                      </w:rPr>
                    </m:ctrlPr>
                  </m:sSubPr>
                  <m:e>
                    <m:r>
                      <w:rPr>
                        <w:rFonts w:ascii="Cambria Math" w:hAnsi="Cambria Math"/>
                        <w:noProof/>
                        <w:rPrChange w:id="3152" w:author="Peto" w:date="2018-06-14T07:18:00Z">
                          <w:rPr>
                            <w:rFonts w:ascii="Cambria Math" w:hAnsi="Cambria Math"/>
                          </w:rPr>
                        </w:rPrChange>
                      </w:rPr>
                      <m:t>v</m:t>
                    </m:r>
                  </m:e>
                  <m:sub>
                    <m:r>
                      <w:rPr>
                        <w:rFonts w:ascii="Cambria Math" w:hAnsi="Cambria Math"/>
                        <w:noProof/>
                        <w:rPrChange w:id="3153" w:author="Peto" w:date="2018-06-14T07:18:00Z">
                          <w:rPr>
                            <w:rFonts w:ascii="Cambria Math" w:hAnsi="Cambria Math"/>
                          </w:rPr>
                        </w:rPrChange>
                      </w:rPr>
                      <m:t>mean</m:t>
                    </m:r>
                  </m:sub>
                </m:sSub>
                <m:r>
                  <w:rPr>
                    <w:rFonts w:ascii="Cambria Math" w:hAnsi="Cambria Math"/>
                    <w:noProof/>
                    <w:rPrChange w:id="3154" w:author="Peto" w:date="2018-06-14T07:18:00Z">
                      <w:rPr>
                        <w:rFonts w:ascii="Cambria Math" w:hAnsi="Cambria Math"/>
                      </w:rPr>
                    </w:rPrChange>
                  </w:rPr>
                  <m:t xml:space="preserve"> </m:t>
                </m:r>
                <m:r>
                  <w:rPr>
                    <w:rFonts w:ascii="Cambria Math" w:hAnsi="Cambria Math" w:hint="eastAsia"/>
                    <w:noProof/>
                    <w:rPrChange w:id="3155" w:author="Peto" w:date="2018-06-14T07:18:00Z">
                      <w:rPr>
                        <w:rFonts w:ascii="Cambria Math" w:hAnsi="Cambria Math" w:hint="eastAsia"/>
                      </w:rPr>
                    </w:rPrChange>
                  </w:rPr>
                  <m:t>×</m:t>
                </m:r>
                <m:sSub>
                  <m:sSubPr>
                    <m:ctrlPr>
                      <w:rPr>
                        <w:rFonts w:ascii="Cambria Math" w:hAnsi="Cambria Math"/>
                        <w:i/>
                        <w:noProof/>
                      </w:rPr>
                    </m:ctrlPr>
                  </m:sSubPr>
                  <m:e>
                    <m:r>
                      <w:rPr>
                        <w:rFonts w:ascii="Cambria Math" w:hAnsi="Cambria Math"/>
                        <w:noProof/>
                        <w:rPrChange w:id="3156" w:author="Peto" w:date="2018-06-14T07:18:00Z">
                          <w:rPr>
                            <w:rFonts w:ascii="Cambria Math" w:hAnsi="Cambria Math"/>
                          </w:rPr>
                        </w:rPrChange>
                      </w:rPr>
                      <m:t>t</m:t>
                    </m:r>
                  </m:e>
                  <m:sub>
                    <m:r>
                      <w:rPr>
                        <w:rFonts w:ascii="Cambria Math" w:hAnsi="Cambria Math"/>
                        <w:noProof/>
                        <w:rPrChange w:id="3157" w:author="Peto" w:date="2018-06-14T07:18:00Z">
                          <w:rPr>
                            <w:rFonts w:ascii="Cambria Math" w:hAnsi="Cambria Math"/>
                          </w:rPr>
                        </w:rPrChange>
                      </w:rPr>
                      <m:t>LVET</m:t>
                    </m:r>
                  </m:sub>
                </m:sSub>
                <m:r>
                  <w:rPr>
                    <w:rFonts w:ascii="Cambria Math" w:hAnsi="Cambria Math"/>
                    <w:noProof/>
                    <w:rPrChange w:id="3158" w:author="Peto" w:date="2018-06-14T07:18:00Z">
                      <w:rPr>
                        <w:rFonts w:ascii="Cambria Math" w:hAnsi="Cambria Math"/>
                      </w:rPr>
                    </w:rPrChange>
                  </w:rPr>
                  <m:t xml:space="preserve"> (ml)</m:t>
                </m:r>
              </m:oMath>
            </m:oMathPara>
          </w:p>
        </w:tc>
        <w:tc>
          <w:tcPr>
            <w:tcW w:w="702" w:type="dxa"/>
            <w:vAlign w:val="center"/>
          </w:tcPr>
          <w:p w14:paraId="246686EA" w14:textId="77777777" w:rsidR="00CE547F" w:rsidRPr="00A82009" w:rsidRDefault="00CE547F" w:rsidP="00452ADC">
            <w:pPr>
              <w:jc w:val="center"/>
              <w:rPr>
                <w:noProof/>
                <w:color w:val="000000"/>
                <w:rPrChange w:id="3159" w:author="Peto" w:date="2018-06-14T07:18:00Z">
                  <w:rPr>
                    <w:color w:val="000000"/>
                  </w:rPr>
                </w:rPrChange>
              </w:rPr>
            </w:pPr>
            <w:r w:rsidRPr="00A82009">
              <w:rPr>
                <w:noProof/>
                <w:color w:val="000000"/>
                <w:rPrChange w:id="3160" w:author="Peto" w:date="2018-06-14T07:18:00Z">
                  <w:rPr>
                    <w:color w:val="000000"/>
                  </w:rPr>
                </w:rPrChange>
              </w:rPr>
              <w:t>(</w:t>
            </w:r>
            <w:bookmarkStart w:id="3161" w:name="echo_flow"/>
            <w:r w:rsidRPr="00A82009">
              <w:rPr>
                <w:noProof/>
                <w:color w:val="000000"/>
                <w:rPrChange w:id="3162" w:author="Peto" w:date="2018-06-14T07:18:00Z">
                  <w:rPr>
                    <w:color w:val="000000"/>
                  </w:rPr>
                </w:rPrChange>
              </w:rPr>
              <w:fldChar w:fldCharType="begin"/>
            </w:r>
            <w:r w:rsidRPr="00A82009">
              <w:rPr>
                <w:noProof/>
                <w:color w:val="000000"/>
                <w:rPrChange w:id="3163" w:author="Peto" w:date="2018-06-14T07:18:00Z">
                  <w:rPr>
                    <w:color w:val="000000"/>
                  </w:rPr>
                </w:rPrChange>
              </w:rPr>
              <w:instrText xml:space="preserve"> SEQ eq \* MERGEFORMAT </w:instrText>
            </w:r>
            <w:r w:rsidRPr="00A82009">
              <w:rPr>
                <w:noProof/>
                <w:color w:val="000000"/>
                <w:rPrChange w:id="3164" w:author="Peto" w:date="2018-06-14T07:18:00Z">
                  <w:rPr>
                    <w:color w:val="000000"/>
                  </w:rPr>
                </w:rPrChange>
              </w:rPr>
              <w:fldChar w:fldCharType="separate"/>
            </w:r>
            <w:r w:rsidR="00F95B9C" w:rsidRPr="00A82009">
              <w:rPr>
                <w:noProof/>
                <w:color w:val="000000"/>
              </w:rPr>
              <w:t>11</w:t>
            </w:r>
            <w:r w:rsidRPr="00A82009">
              <w:rPr>
                <w:noProof/>
                <w:color w:val="000000"/>
                <w:rPrChange w:id="3165" w:author="Peto" w:date="2018-06-14T07:18:00Z">
                  <w:rPr>
                    <w:color w:val="000000"/>
                  </w:rPr>
                </w:rPrChange>
              </w:rPr>
              <w:fldChar w:fldCharType="end"/>
            </w:r>
            <w:bookmarkEnd w:id="3161"/>
            <w:r w:rsidRPr="00A82009">
              <w:rPr>
                <w:noProof/>
                <w:color w:val="000000"/>
                <w:rPrChange w:id="3166" w:author="Peto" w:date="2018-06-14T07:18:00Z">
                  <w:rPr>
                    <w:color w:val="000000"/>
                  </w:rPr>
                </w:rPrChange>
              </w:rPr>
              <w:t>)</w:t>
            </w:r>
          </w:p>
        </w:tc>
      </w:tr>
    </w:tbl>
    <w:p w14:paraId="5596A755" w14:textId="77777777" w:rsidR="00CE547F" w:rsidRPr="00A82009" w:rsidRDefault="00CE547F" w:rsidP="00CE547F">
      <w:pPr>
        <w:jc w:val="center"/>
        <w:rPr>
          <w:noProof/>
          <w:rPrChange w:id="3167" w:author="Peto" w:date="2018-06-14T07:18:00Z">
            <w:rPr/>
          </w:rPrChange>
        </w:rPr>
      </w:pPr>
    </w:p>
    <w:p w14:paraId="0F9E5940" w14:textId="5D6C1321" w:rsidR="00CE547F" w:rsidRPr="00A82009" w:rsidRDefault="00CE547F" w:rsidP="00CE547F">
      <w:pPr>
        <w:rPr>
          <w:noProof/>
          <w:rPrChange w:id="3168" w:author="Peto" w:date="2018-06-14T07:18:00Z">
            <w:rPr/>
          </w:rPrChange>
        </w:rPr>
      </w:pPr>
      <w:r w:rsidRPr="00A82009">
        <w:rPr>
          <w:noProof/>
          <w:rPrChange w:id="3169" w:author="Peto" w:date="2018-06-14T07:18:00Z">
            <w:rPr/>
          </w:rPrChange>
        </w:rPr>
        <w:lastRenderedPageBreak/>
        <w:t xml:space="preserve">Táto metóda vyžaduje veľmi skúsený personál. Ďalšia presná ale drahá metóda merania SV je meranie magnetickou </w:t>
      </w:r>
      <w:r w:rsidRPr="00A82009">
        <w:rPr>
          <w:noProof/>
          <w:szCs w:val="24"/>
          <w:rPrChange w:id="3170" w:author="Peto" w:date="2018-06-14T07:18:00Z">
            <w:rPr>
              <w:szCs w:val="24"/>
            </w:rPr>
          </w:rPrChange>
        </w:rPr>
        <w:t xml:space="preserve">rezonanciou (Phase contrast magnetic resonance imaging (PC-MRI)) </w:t>
      </w:r>
      <w:r w:rsidRPr="00A82009">
        <w:rPr>
          <w:noProof/>
          <w:szCs w:val="24"/>
          <w:rPrChange w:id="3171" w:author="Peto" w:date="2018-06-14T07:18:00Z">
            <w:rPr>
              <w:szCs w:val="24"/>
            </w:rPr>
          </w:rPrChange>
        </w:rPr>
        <w:fldChar w:fldCharType="begin"/>
      </w:r>
      <w:r w:rsidR="00AD692D" w:rsidRPr="00A82009">
        <w:rPr>
          <w:noProof/>
          <w:szCs w:val="24"/>
          <w:rPrChange w:id="3172" w:author="Peto" w:date="2018-06-14T07:18:00Z">
            <w:rPr>
              <w:szCs w:val="24"/>
            </w:rPr>
          </w:rPrChange>
        </w:rPr>
        <w:instrText xml:space="preserve"> ADDIN EN.CITE &lt;EndNote&gt;&lt;Cite&gt;&lt;Author&gt;Rooney&lt;/Author&gt;&lt;Year&gt;2003&lt;/Year&gt;&lt;RecNum&gt;0&lt;/RecNum&gt;&lt;IDText&gt;MRI: From picture to proton&lt;/IDText&gt;&lt;DisplayText&gt;&lt;style face="superscript"&gt;21&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A82009">
        <w:rPr>
          <w:noProof/>
          <w:szCs w:val="24"/>
          <w:rPrChange w:id="3173" w:author="Peto" w:date="2018-06-14T07:18:00Z">
            <w:rPr>
              <w:szCs w:val="24"/>
            </w:rPr>
          </w:rPrChange>
        </w:rPr>
        <w:fldChar w:fldCharType="separate"/>
      </w:r>
      <w:r w:rsidR="00AD692D" w:rsidRPr="00A82009">
        <w:rPr>
          <w:noProof/>
          <w:szCs w:val="24"/>
          <w:vertAlign w:val="superscript"/>
        </w:rPr>
        <w:t>21</w:t>
      </w:r>
      <w:r w:rsidRPr="00A82009">
        <w:rPr>
          <w:noProof/>
          <w:szCs w:val="24"/>
          <w:rPrChange w:id="3174" w:author="Peto" w:date="2018-06-14T07:18:00Z">
            <w:rPr>
              <w:szCs w:val="24"/>
            </w:rPr>
          </w:rPrChange>
        </w:rPr>
        <w:fldChar w:fldCharType="end"/>
      </w:r>
      <w:r w:rsidRPr="00A82009">
        <w:rPr>
          <w:noProof/>
          <w:szCs w:val="24"/>
          <w:rPrChange w:id="3175" w:author="Peto" w:date="2018-06-14T07:18:00Z">
            <w:rPr>
              <w:szCs w:val="24"/>
            </w:rPr>
          </w:rPrChange>
        </w:rPr>
        <w:t>, a pozitrón emisná tomografia</w:t>
      </w:r>
      <w:r w:rsidRPr="00A82009">
        <w:rPr>
          <w:noProof/>
          <w:rPrChange w:id="3176" w:author="Peto" w:date="2018-06-14T07:18:00Z">
            <w:rPr/>
          </w:rPrChange>
        </w:rPr>
        <w:t xml:space="preserve"> (PET) </w:t>
      </w:r>
      <w:r w:rsidRPr="00A82009">
        <w:rPr>
          <w:noProof/>
          <w:rPrChange w:id="3177" w:author="Peto" w:date="2018-06-14T07:18:00Z">
            <w:rPr/>
          </w:rPrChange>
        </w:rPr>
        <w:fldChar w:fldCharType="begin"/>
      </w:r>
      <w:r w:rsidR="00AD692D" w:rsidRPr="00A82009">
        <w:rPr>
          <w:noProof/>
          <w:rPrChange w:id="3178" w:author="Peto" w:date="2018-06-14T07:18:00Z">
            <w:rPr/>
          </w:rPrChange>
        </w:rPr>
        <w:instrText xml:space="preserve"> ADDIN EN.CITE &lt;EndNote&gt;&lt;Cite&gt;&lt;Author&gt;Leenders&lt;/Author&gt;&lt;Year&gt;1994&lt;/Year&gt;&lt;RecNum&gt;0&lt;/RecNum&gt;&lt;IDText&gt;PET - BLOOD-FLOW AND OXYGEN-CONSUMPTION IN BRAIN-TUMORS&lt;/IDText&gt;&lt;DisplayText&gt;&lt;style face="superscript"&gt;22&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A82009">
        <w:rPr>
          <w:noProof/>
          <w:rPrChange w:id="3179" w:author="Peto" w:date="2018-06-14T07:18:00Z">
            <w:rPr/>
          </w:rPrChange>
        </w:rPr>
        <w:fldChar w:fldCharType="separate"/>
      </w:r>
      <w:r w:rsidR="00AD692D" w:rsidRPr="00A82009">
        <w:rPr>
          <w:noProof/>
          <w:vertAlign w:val="superscript"/>
        </w:rPr>
        <w:t>22</w:t>
      </w:r>
      <w:r w:rsidRPr="00A82009">
        <w:rPr>
          <w:noProof/>
          <w:rPrChange w:id="3180" w:author="Peto" w:date="2018-06-14T07:18:00Z">
            <w:rPr/>
          </w:rPrChange>
        </w:rPr>
        <w:fldChar w:fldCharType="end"/>
      </w:r>
      <w:r w:rsidRPr="00A82009">
        <w:rPr>
          <w:noProof/>
          <w:rPrChange w:id="3181" w:author="Peto" w:date="2018-06-14T07:18:00Z">
            <w:rPr/>
          </w:rPrChange>
        </w:rPr>
        <w:t xml:space="preserve">. Nepriamy odhad SV z parametrov obehovej sústavy je možné získať analýzou pulznej vlny </w:t>
      </w:r>
      <w:r w:rsidRPr="00A82009">
        <w:rPr>
          <w:noProof/>
          <w:rPrChange w:id="3182" w:author="Peto" w:date="2018-06-14T07:18:00Z">
            <w:rPr/>
          </w:rPrChange>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sidRPr="00A82009">
        <w:rPr>
          <w:noProof/>
          <w:rPrChange w:id="3183" w:author="Peto" w:date="2018-06-14T07:18:00Z">
            <w:rPr/>
          </w:rPrChange>
        </w:rPr>
        <w:instrText xml:space="preserve"> ADDIN EN.CITE </w:instrText>
      </w:r>
      <w:r w:rsidR="00AD692D" w:rsidRPr="00A82009">
        <w:rPr>
          <w:noProof/>
          <w:rPrChange w:id="3184" w:author="Peto" w:date="2018-06-14T07:18:00Z">
            <w:rPr/>
          </w:rPrChange>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sidRPr="00A82009">
        <w:rPr>
          <w:noProof/>
          <w:rPrChange w:id="3185" w:author="Peto" w:date="2018-06-14T07:18:00Z">
            <w:rPr/>
          </w:rPrChange>
        </w:rPr>
        <w:instrText xml:space="preserve"> ADDIN EN.CITE.DATA </w:instrText>
      </w:r>
      <w:r w:rsidR="00AD692D" w:rsidRPr="00A82009">
        <w:rPr>
          <w:noProof/>
          <w:rPrChange w:id="3186" w:author="Peto" w:date="2018-06-14T07:18:00Z">
            <w:rPr>
              <w:noProof/>
            </w:rPr>
          </w:rPrChange>
        </w:rPr>
      </w:r>
      <w:r w:rsidR="00AD692D" w:rsidRPr="00A82009">
        <w:rPr>
          <w:noProof/>
          <w:rPrChange w:id="3187" w:author="Peto" w:date="2018-06-14T07:18:00Z">
            <w:rPr/>
          </w:rPrChange>
        </w:rPr>
        <w:fldChar w:fldCharType="end"/>
      </w:r>
      <w:r w:rsidRPr="00A82009">
        <w:rPr>
          <w:noProof/>
          <w:rPrChange w:id="3188" w:author="Peto" w:date="2018-06-14T07:18:00Z">
            <w:rPr>
              <w:noProof/>
            </w:rPr>
          </w:rPrChange>
        </w:rPr>
      </w:r>
      <w:r w:rsidRPr="00A82009">
        <w:rPr>
          <w:noProof/>
          <w:rPrChange w:id="3189" w:author="Peto" w:date="2018-06-14T07:18:00Z">
            <w:rPr/>
          </w:rPrChange>
        </w:rPr>
        <w:fldChar w:fldCharType="separate"/>
      </w:r>
      <w:r w:rsidR="00AD692D" w:rsidRPr="00A82009">
        <w:rPr>
          <w:noProof/>
          <w:vertAlign w:val="superscript"/>
        </w:rPr>
        <w:t>11</w:t>
      </w:r>
      <w:r w:rsidRPr="00A82009">
        <w:rPr>
          <w:noProof/>
          <w:rPrChange w:id="3190" w:author="Peto" w:date="2018-06-14T07:18:00Z">
            <w:rPr/>
          </w:rPrChange>
        </w:rPr>
        <w:fldChar w:fldCharType="end"/>
      </w:r>
      <w:r w:rsidRPr="00A82009">
        <w:rPr>
          <w:noProof/>
          <w:rPrChange w:id="3191" w:author="Peto" w:date="2018-06-14T07:18:00Z">
            <w:rPr/>
          </w:rPrChange>
        </w:rPr>
        <w:t xml:space="preserve">. Tok krvi v ľudskom tele vzniká ako následok rozdielu tlaku krvi </w:t>
      </w:r>
      <m:oMath>
        <m:r>
          <w:rPr>
            <w:rFonts w:ascii="Cambria Math" w:hAnsi="Cambria Math"/>
            <w:noProof/>
            <w:rPrChange w:id="3192" w:author="Peto" w:date="2018-06-14T07:18:00Z">
              <w:rPr>
                <w:rFonts w:ascii="Cambria Math" w:hAnsi="Cambria Math"/>
              </w:rPr>
            </w:rPrChange>
          </w:rPr>
          <m:t>dP/dt</m:t>
        </m:r>
      </m:oMath>
      <w:r w:rsidRPr="00A82009">
        <w:rPr>
          <w:noProof/>
          <w:rPrChange w:id="3193" w:author="Peto" w:date="2018-06-14T07:18:00Z">
            <w:rPr/>
          </w:rPrChange>
        </w:rPr>
        <w:t>, ktorý vytvára srdce svojou pumpovanou činnosťou. Vzťah medzi rozdielom tlaku a tokom vyjadruje Darcyho zákon (</w:t>
      </w:r>
      <w:r w:rsidRPr="00A82009">
        <w:rPr>
          <w:noProof/>
          <w:rPrChange w:id="3194" w:author="Peto" w:date="2018-06-14T07:18:00Z">
            <w:rPr/>
          </w:rPrChange>
        </w:rPr>
        <w:fldChar w:fldCharType="begin"/>
      </w:r>
      <w:r w:rsidRPr="00A82009">
        <w:rPr>
          <w:noProof/>
          <w:rPrChange w:id="3195" w:author="Peto" w:date="2018-06-14T07:18:00Z">
            <w:rPr/>
          </w:rPrChange>
        </w:rPr>
        <w:instrText xml:space="preserve"> REF darciho_zakon \h </w:instrText>
      </w:r>
      <w:r w:rsidRPr="00A82009">
        <w:rPr>
          <w:noProof/>
          <w:rPrChange w:id="3196" w:author="Peto" w:date="2018-06-14T07:18:00Z">
            <w:rPr>
              <w:noProof/>
            </w:rPr>
          </w:rPrChange>
        </w:rPr>
      </w:r>
      <w:r w:rsidRPr="00A82009">
        <w:rPr>
          <w:noProof/>
          <w:rPrChange w:id="3197" w:author="Peto" w:date="2018-06-14T07:18:00Z">
            <w:rPr/>
          </w:rPrChange>
        </w:rPr>
        <w:fldChar w:fldCharType="separate"/>
      </w:r>
      <w:r w:rsidR="00F95B9C" w:rsidRPr="00A82009">
        <w:rPr>
          <w:noProof/>
          <w:color w:val="000000"/>
        </w:rPr>
        <w:t>12</w:t>
      </w:r>
      <w:r w:rsidRPr="00A82009">
        <w:rPr>
          <w:noProof/>
          <w:rPrChange w:id="3198" w:author="Peto" w:date="2018-06-14T07:18:00Z">
            <w:rPr/>
          </w:rPrChange>
        </w:rPr>
        <w:fldChar w:fldCharType="end"/>
      </w:r>
      <w:r w:rsidRPr="00A82009">
        <w:rPr>
          <w:noProof/>
          <w:rPrChange w:id="3199" w:author="Peto" w:date="2018-06-14T07:18:00Z">
            <w:rPr/>
          </w:rPrChange>
        </w:rPr>
        <w:t>)</w:t>
      </w:r>
      <w:r w:rsidRPr="00A82009">
        <w:rPr>
          <w:noProof/>
          <w:rPrChange w:id="3200" w:author="Peto" w:date="2018-06-14T07:18:00Z">
            <w:rPr/>
          </w:rPrChange>
        </w:rPr>
        <w:fldChar w:fldCharType="begin"/>
      </w:r>
      <w:r w:rsidR="00AD692D" w:rsidRPr="00A82009">
        <w:rPr>
          <w:noProof/>
          <w:rPrChange w:id="3201" w:author="Peto" w:date="2018-06-14T07:18:00Z">
            <w:rPr/>
          </w:rPrChange>
        </w:rPr>
        <w:instrText xml:space="preserve"> ADDIN EN.CITE &lt;EndNote&gt;&lt;Cite&gt;&lt;Author&gt;Mayet&lt;/Author&gt;&lt;Year&gt;2003&lt;/Year&gt;&lt;RecNum&gt;0&lt;/RecNum&gt;&lt;IDText&gt;Cardiac and vascular pathophysiology in hypertension&lt;/IDText&gt;&lt;DisplayText&gt;&lt;style face="superscript"&gt;2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A82009">
        <w:rPr>
          <w:noProof/>
          <w:rPrChange w:id="3202" w:author="Peto" w:date="2018-06-14T07:18:00Z">
            <w:rPr/>
          </w:rPrChange>
        </w:rPr>
        <w:fldChar w:fldCharType="separate"/>
      </w:r>
      <w:r w:rsidR="00AD692D" w:rsidRPr="00A82009">
        <w:rPr>
          <w:noProof/>
          <w:vertAlign w:val="superscript"/>
        </w:rPr>
        <w:t>23</w:t>
      </w:r>
      <w:r w:rsidRPr="00A82009">
        <w:rPr>
          <w:noProof/>
          <w:rPrChange w:id="3203" w:author="Peto" w:date="2018-06-14T07:18:00Z">
            <w:rPr/>
          </w:rPrChange>
        </w:rPr>
        <w:fldChar w:fldCharType="end"/>
      </w:r>
    </w:p>
    <w:p w14:paraId="48D298E8" w14:textId="77777777" w:rsidR="00CE547F" w:rsidRPr="00A82009" w:rsidRDefault="00CE547F" w:rsidP="00CE547F">
      <w:pPr>
        <w:rPr>
          <w:noProof/>
          <w:rPrChange w:id="3204"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3B8A3B8" w14:textId="77777777" w:rsidTr="00452ADC">
        <w:tc>
          <w:tcPr>
            <w:tcW w:w="704" w:type="dxa"/>
          </w:tcPr>
          <w:p w14:paraId="5240E003" w14:textId="77777777" w:rsidR="00CE547F" w:rsidRPr="00A82009" w:rsidRDefault="00CE547F" w:rsidP="00452ADC">
            <w:pPr>
              <w:jc w:val="center"/>
              <w:rPr>
                <w:noProof/>
                <w:color w:val="000000"/>
                <w:rPrChange w:id="3205" w:author="Peto" w:date="2018-06-14T07:18:00Z">
                  <w:rPr>
                    <w:color w:val="000000"/>
                  </w:rPr>
                </w:rPrChange>
              </w:rPr>
            </w:pPr>
          </w:p>
        </w:tc>
        <w:tc>
          <w:tcPr>
            <w:tcW w:w="7088" w:type="dxa"/>
            <w:vAlign w:val="center"/>
          </w:tcPr>
          <w:p w14:paraId="1DDEA3DD" w14:textId="77777777" w:rsidR="00CE547F" w:rsidRPr="00A82009" w:rsidRDefault="00CE547F" w:rsidP="00452ADC">
            <w:pPr>
              <w:jc w:val="center"/>
              <w:rPr>
                <w:rFonts w:eastAsiaTheme="minorEastAsia"/>
                <w:noProof/>
                <w:rPrChange w:id="3206" w:author="Peto" w:date="2018-06-14T07:18:00Z">
                  <w:rPr>
                    <w:rFonts w:eastAsiaTheme="minorEastAsia"/>
                  </w:rPr>
                </w:rPrChange>
              </w:rPr>
            </w:pPr>
            <m:oMath>
              <m:r>
                <w:rPr>
                  <w:rFonts w:ascii="Cambria Math" w:hAnsi="Cambria Math"/>
                  <w:noProof/>
                  <w:rPrChange w:id="3207" w:author="Peto" w:date="2018-06-14T07:18:00Z">
                    <w:rPr>
                      <w:rFonts w:ascii="Cambria Math" w:hAnsi="Cambria Math"/>
                    </w:rPr>
                  </w:rPrChange>
                </w:rPr>
                <m:t xml:space="preserve">dP/dt=Q </m:t>
              </m:r>
              <m:r>
                <w:rPr>
                  <w:rFonts w:ascii="Cambria Math" w:hAnsi="Cambria Math" w:hint="eastAsia"/>
                  <w:noProof/>
                  <w:rPrChange w:id="3208" w:author="Peto" w:date="2018-06-14T07:18:00Z">
                    <w:rPr>
                      <w:rFonts w:ascii="Cambria Math" w:hAnsi="Cambria Math" w:hint="eastAsia"/>
                    </w:rPr>
                  </w:rPrChange>
                </w:rPr>
                <m:t>×</m:t>
              </m:r>
              <m:r>
                <w:rPr>
                  <w:rFonts w:ascii="Cambria Math" w:hAnsi="Cambria Math"/>
                  <w:noProof/>
                  <w:rPrChange w:id="3209" w:author="Peto" w:date="2018-06-14T07:18:00Z">
                    <w:rPr>
                      <w:rFonts w:ascii="Cambria Math" w:hAnsi="Cambria Math"/>
                    </w:rPr>
                  </w:rPrChange>
                </w:rPr>
                <m:t xml:space="preserve"> R</m:t>
              </m:r>
            </m:oMath>
            <w:r w:rsidRPr="00A82009">
              <w:rPr>
                <w:rFonts w:eastAsiaTheme="minorEastAsia"/>
                <w:noProof/>
                <w:rPrChange w:id="3210" w:author="Peto" w:date="2018-06-14T07:18:00Z">
                  <w:rPr>
                    <w:rFonts w:eastAsiaTheme="minorEastAsia"/>
                  </w:rPr>
                </w:rPrChange>
              </w:rPr>
              <w:t>.</w:t>
            </w:r>
          </w:p>
          <w:p w14:paraId="014127C9" w14:textId="77777777" w:rsidR="00CE547F" w:rsidRPr="00A82009" w:rsidRDefault="00CE547F" w:rsidP="00452ADC">
            <w:pPr>
              <w:jc w:val="center"/>
              <w:rPr>
                <w:noProof/>
                <w:color w:val="000000"/>
                <w:rPrChange w:id="3211" w:author="Peto" w:date="2018-06-14T07:18:00Z">
                  <w:rPr>
                    <w:color w:val="000000"/>
                  </w:rPr>
                </w:rPrChange>
              </w:rPr>
            </w:pPr>
          </w:p>
        </w:tc>
        <w:tc>
          <w:tcPr>
            <w:tcW w:w="702" w:type="dxa"/>
            <w:vAlign w:val="center"/>
          </w:tcPr>
          <w:p w14:paraId="3B9FFCF9" w14:textId="77777777" w:rsidR="00CE547F" w:rsidRPr="00A82009" w:rsidRDefault="00CE547F" w:rsidP="00452ADC">
            <w:pPr>
              <w:jc w:val="center"/>
              <w:rPr>
                <w:noProof/>
                <w:color w:val="000000"/>
                <w:rPrChange w:id="3212" w:author="Peto" w:date="2018-06-14T07:18:00Z">
                  <w:rPr>
                    <w:color w:val="000000"/>
                  </w:rPr>
                </w:rPrChange>
              </w:rPr>
            </w:pPr>
            <w:r w:rsidRPr="00A82009">
              <w:rPr>
                <w:noProof/>
                <w:color w:val="000000"/>
                <w:rPrChange w:id="3213" w:author="Peto" w:date="2018-06-14T07:18:00Z">
                  <w:rPr>
                    <w:color w:val="000000"/>
                  </w:rPr>
                </w:rPrChange>
              </w:rPr>
              <w:t>(</w:t>
            </w:r>
            <w:bookmarkStart w:id="3214" w:name="darciho_zakon"/>
            <w:r w:rsidRPr="00A82009">
              <w:rPr>
                <w:noProof/>
                <w:color w:val="000000"/>
                <w:rPrChange w:id="3215" w:author="Peto" w:date="2018-06-14T07:18:00Z">
                  <w:rPr>
                    <w:color w:val="000000"/>
                  </w:rPr>
                </w:rPrChange>
              </w:rPr>
              <w:fldChar w:fldCharType="begin"/>
            </w:r>
            <w:r w:rsidRPr="00A82009">
              <w:rPr>
                <w:noProof/>
                <w:color w:val="000000"/>
                <w:rPrChange w:id="3216" w:author="Peto" w:date="2018-06-14T07:18:00Z">
                  <w:rPr>
                    <w:color w:val="000000"/>
                  </w:rPr>
                </w:rPrChange>
              </w:rPr>
              <w:instrText xml:space="preserve"> SEQ eq \* MERGEFORMAT </w:instrText>
            </w:r>
            <w:r w:rsidRPr="00A82009">
              <w:rPr>
                <w:noProof/>
                <w:color w:val="000000"/>
                <w:rPrChange w:id="3217" w:author="Peto" w:date="2018-06-14T07:18:00Z">
                  <w:rPr>
                    <w:color w:val="000000"/>
                  </w:rPr>
                </w:rPrChange>
              </w:rPr>
              <w:fldChar w:fldCharType="separate"/>
            </w:r>
            <w:r w:rsidR="00F95B9C" w:rsidRPr="00A82009">
              <w:rPr>
                <w:noProof/>
                <w:color w:val="000000"/>
              </w:rPr>
              <w:t>12</w:t>
            </w:r>
            <w:r w:rsidRPr="00A82009">
              <w:rPr>
                <w:noProof/>
                <w:color w:val="000000"/>
                <w:rPrChange w:id="3218" w:author="Peto" w:date="2018-06-14T07:18:00Z">
                  <w:rPr>
                    <w:color w:val="000000"/>
                  </w:rPr>
                </w:rPrChange>
              </w:rPr>
              <w:fldChar w:fldCharType="end"/>
            </w:r>
            <w:bookmarkEnd w:id="3214"/>
            <w:r w:rsidRPr="00A82009">
              <w:rPr>
                <w:noProof/>
                <w:color w:val="000000"/>
                <w:rPrChange w:id="3219" w:author="Peto" w:date="2018-06-14T07:18:00Z">
                  <w:rPr>
                    <w:color w:val="000000"/>
                  </w:rPr>
                </w:rPrChange>
              </w:rPr>
              <w:t>)</w:t>
            </w:r>
          </w:p>
        </w:tc>
      </w:tr>
    </w:tbl>
    <w:p w14:paraId="5D6D7ED1" w14:textId="77777777" w:rsidR="00CE547F" w:rsidRPr="00A82009" w:rsidRDefault="00CE547F" w:rsidP="00CE547F">
      <w:pPr>
        <w:rPr>
          <w:noProof/>
          <w:rPrChange w:id="3220" w:author="Peto" w:date="2018-06-14T07:18:00Z">
            <w:rPr/>
          </w:rPrChange>
        </w:rPr>
      </w:pPr>
    </w:p>
    <w:p w14:paraId="4CA701E0" w14:textId="48DA23E1" w:rsidR="00CE547F" w:rsidRPr="00A82009" w:rsidRDefault="00CE547F" w:rsidP="00CE547F">
      <w:pPr>
        <w:rPr>
          <w:rFonts w:eastAsiaTheme="minorEastAsia"/>
          <w:noProof/>
          <w:rPrChange w:id="3221" w:author="Peto" w:date="2018-06-14T07:18:00Z">
            <w:rPr>
              <w:rFonts w:eastAsiaTheme="minorEastAsia"/>
            </w:rPr>
          </w:rPrChange>
        </w:rPr>
      </w:pPr>
      <w:r w:rsidRPr="00A82009">
        <w:rPr>
          <w:noProof/>
          <w:rPrChange w:id="3222" w:author="Peto" w:date="2018-06-14T07:18:00Z">
            <w:rPr/>
          </w:rPrChange>
        </w:rPr>
        <w:t xml:space="preserve">Kde </w:t>
      </w:r>
      <m:oMath>
        <m:r>
          <w:rPr>
            <w:rFonts w:ascii="Cambria Math" w:hAnsi="Cambria Math"/>
            <w:noProof/>
            <w:rPrChange w:id="3223" w:author="Peto" w:date="2018-06-14T07:18:00Z">
              <w:rPr>
                <w:rFonts w:ascii="Cambria Math" w:hAnsi="Cambria Math"/>
              </w:rPr>
            </w:rPrChange>
          </w:rPr>
          <m:t>dP/dt</m:t>
        </m:r>
      </m:oMath>
      <w:r w:rsidRPr="00A82009">
        <w:rPr>
          <w:rFonts w:eastAsiaTheme="minorEastAsia"/>
          <w:noProof/>
          <w:rPrChange w:id="3224" w:author="Peto" w:date="2018-06-14T07:18:00Z">
            <w:rPr>
              <w:rFonts w:eastAsiaTheme="minorEastAsia"/>
            </w:rPr>
          </w:rPrChange>
        </w:rPr>
        <w:t xml:space="preserve"> je zmena tlaku, </w:t>
      </w:r>
      <m:oMath>
        <m:r>
          <w:rPr>
            <w:rFonts w:ascii="Cambria Math" w:hAnsi="Cambria Math"/>
            <w:noProof/>
            <w:rPrChange w:id="3225" w:author="Peto" w:date="2018-06-14T07:18:00Z">
              <w:rPr>
                <w:rFonts w:ascii="Cambria Math" w:hAnsi="Cambria Math"/>
              </w:rPr>
            </w:rPrChange>
          </w:rPr>
          <m:t>Q</m:t>
        </m:r>
      </m:oMath>
      <w:r w:rsidRPr="00A82009">
        <w:rPr>
          <w:rFonts w:eastAsiaTheme="minorEastAsia"/>
          <w:noProof/>
          <w:rPrChange w:id="3226" w:author="Peto" w:date="2018-06-14T07:18:00Z">
            <w:rPr>
              <w:rFonts w:eastAsiaTheme="minorEastAsia"/>
            </w:rPr>
          </w:rPrChange>
        </w:rPr>
        <w:t xml:space="preserve"> je srdcový výdaj a </w:t>
      </w:r>
      <m:oMath>
        <m:r>
          <w:rPr>
            <w:rFonts w:ascii="Cambria Math" w:hAnsi="Cambria Math"/>
            <w:noProof/>
            <w:rPrChange w:id="3227" w:author="Peto" w:date="2018-06-14T07:18:00Z">
              <w:rPr>
                <w:rFonts w:ascii="Cambria Math" w:hAnsi="Cambria Math"/>
              </w:rPr>
            </w:rPrChange>
          </w:rPr>
          <m:t>R</m:t>
        </m:r>
      </m:oMath>
      <w:r w:rsidRPr="00A82009">
        <w:rPr>
          <w:rFonts w:eastAsiaTheme="minorEastAsia"/>
          <w:noProof/>
          <w:rPrChange w:id="3228" w:author="Peto" w:date="2018-06-14T07:18:00Z">
            <w:rPr>
              <w:rFonts w:eastAsiaTheme="minorEastAsia"/>
            </w:rPr>
          </w:rPrChange>
        </w:rPr>
        <w:t xml:space="preserve"> je úplný odpor periférií. Tento zákon je analógiou Ohmovho zákona pre elektrický prúd. Rozdiel tlaku je rozdiel medzi aortálnym systolickým tlakom a aortálnym diastolickým tlakom, označovaným ako pulzný tlak (</w:t>
      </w:r>
      <w:r w:rsidRPr="00A82009">
        <w:rPr>
          <w:rFonts w:eastAsiaTheme="minorEastAsia"/>
          <w:i/>
          <w:noProof/>
          <w:rPrChange w:id="3229" w:author="Peto" w:date="2018-06-14T07:18:00Z">
            <w:rPr>
              <w:rFonts w:eastAsiaTheme="minorEastAsia"/>
              <w:i/>
            </w:rPr>
          </w:rPrChange>
        </w:rPr>
        <w:t>pulse pressure</w:t>
      </w:r>
      <w:r w:rsidRPr="00A82009">
        <w:rPr>
          <w:rFonts w:eastAsiaTheme="minorEastAsia"/>
          <w:noProof/>
          <w:rPrChange w:id="3230" w:author="Peto" w:date="2018-06-14T07:18:00Z">
            <w:rPr>
              <w:rFonts w:eastAsiaTheme="minorEastAsia"/>
            </w:rPr>
          </w:rPrChange>
        </w:rPr>
        <w:t xml:space="preserve"> - PP). Jedným z parametrov obehovej sústavy, ktorý sa používa na odhad SV je PP </w:t>
      </w:r>
      <w:r w:rsidRPr="00A82009">
        <w:rPr>
          <w:rFonts w:eastAsiaTheme="minorEastAsia"/>
          <w:noProof/>
          <w:rPrChange w:id="3231" w:author="Peto" w:date="2018-06-14T07:18:00Z">
            <w:rPr>
              <w:rFonts w:eastAsiaTheme="minorEastAsia"/>
            </w:rPr>
          </w:rPrChange>
        </w:rPr>
        <w:fldChar w:fldCharType="begin"/>
      </w:r>
      <w:r w:rsidR="00AD692D" w:rsidRPr="00A82009">
        <w:rPr>
          <w:rFonts w:eastAsiaTheme="minorEastAsia"/>
          <w:noProof/>
          <w:rPrChange w:id="3232" w:author="Peto" w:date="2018-06-14T07:18:00Z">
            <w:rPr>
              <w:rFonts w:eastAsiaTheme="minorEastAsia"/>
            </w:rPr>
          </w:rPrChange>
        </w:rPr>
        <w:instrText xml:space="preserve"> ADDIN EN.CITE &lt;EndNote&gt;&lt;Cite&gt;&lt;Author&gt;Parlikar&lt;/Author&gt;&lt;Year&gt;2007&lt;/Year&gt;&lt;RecNum&gt;0&lt;/RecNum&gt;&lt;IDText&gt;Model-Based Estimation of Cardiac Output and Total Peripheral Resistance&lt;/IDText&gt;&lt;DisplayText&gt;&lt;style face="superscript"&gt;2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A82009">
        <w:rPr>
          <w:rFonts w:eastAsiaTheme="minorEastAsia"/>
          <w:noProof/>
          <w:rPrChange w:id="3233" w:author="Peto" w:date="2018-06-14T07:18:00Z">
            <w:rPr>
              <w:rFonts w:eastAsiaTheme="minorEastAsia"/>
            </w:rPr>
          </w:rPrChange>
        </w:rPr>
        <w:fldChar w:fldCharType="separate"/>
      </w:r>
      <w:r w:rsidR="00AD692D" w:rsidRPr="00A82009">
        <w:rPr>
          <w:rFonts w:eastAsiaTheme="minorEastAsia"/>
          <w:noProof/>
          <w:vertAlign w:val="superscript"/>
        </w:rPr>
        <w:t>24</w:t>
      </w:r>
      <w:r w:rsidRPr="00A82009">
        <w:rPr>
          <w:rFonts w:eastAsiaTheme="minorEastAsia"/>
          <w:noProof/>
          <w:rPrChange w:id="3234" w:author="Peto" w:date="2018-06-14T07:18:00Z">
            <w:rPr>
              <w:rFonts w:eastAsiaTheme="minorEastAsia"/>
            </w:rPr>
          </w:rPrChange>
        </w:rPr>
        <w:fldChar w:fldCharType="end"/>
      </w:r>
      <w:r w:rsidRPr="00A82009">
        <w:rPr>
          <w:rFonts w:eastAsiaTheme="minorEastAsia"/>
          <w:noProof/>
          <w:rPrChange w:id="3235" w:author="Peto" w:date="2018-06-14T07:18:00Z">
            <w:rPr>
              <w:rFonts w:eastAsiaTheme="minorEastAsia"/>
            </w:rPr>
          </w:rPrChange>
        </w:rPr>
        <w:t xml:space="preserve">. Bolo ukázané sa že PP je úmerný SV </w:t>
      </w:r>
      <w:r w:rsidRPr="00A82009">
        <w:rPr>
          <w:rFonts w:eastAsiaTheme="minorEastAsia"/>
          <w:noProof/>
          <w:rPrChange w:id="3236" w:author="Peto" w:date="2018-06-14T07:18:00Z">
            <w:rPr>
              <w:rFonts w:eastAsiaTheme="minorEastAsia"/>
            </w:rPr>
          </w:rPrChange>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sidRPr="00A82009">
        <w:rPr>
          <w:rFonts w:eastAsiaTheme="minorEastAsia"/>
          <w:noProof/>
          <w:rPrChange w:id="3237" w:author="Peto" w:date="2018-06-14T07:18:00Z">
            <w:rPr>
              <w:rFonts w:eastAsiaTheme="minorEastAsia"/>
            </w:rPr>
          </w:rPrChange>
        </w:rPr>
        <w:instrText xml:space="preserve"> ADDIN EN.CITE </w:instrText>
      </w:r>
      <w:r w:rsidR="00AD692D" w:rsidRPr="00A82009">
        <w:rPr>
          <w:rFonts w:eastAsiaTheme="minorEastAsia"/>
          <w:noProof/>
          <w:rPrChange w:id="3238" w:author="Peto" w:date="2018-06-14T07:18:00Z">
            <w:rPr>
              <w:rFonts w:eastAsiaTheme="minorEastAsia"/>
            </w:rPr>
          </w:rPrChange>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sidRPr="00A82009">
        <w:rPr>
          <w:rFonts w:eastAsiaTheme="minorEastAsia"/>
          <w:noProof/>
          <w:rPrChange w:id="3239" w:author="Peto" w:date="2018-06-14T07:18:00Z">
            <w:rPr>
              <w:rFonts w:eastAsiaTheme="minorEastAsia"/>
            </w:rPr>
          </w:rPrChange>
        </w:rPr>
        <w:instrText xml:space="preserve"> ADDIN EN.CITE.DATA </w:instrText>
      </w:r>
      <w:r w:rsidR="00AD692D" w:rsidRPr="00A82009">
        <w:rPr>
          <w:rFonts w:eastAsiaTheme="minorEastAsia"/>
          <w:noProof/>
          <w:rPrChange w:id="3240" w:author="Peto" w:date="2018-06-14T07:18:00Z">
            <w:rPr>
              <w:rFonts w:eastAsiaTheme="minorEastAsia"/>
              <w:noProof/>
            </w:rPr>
          </w:rPrChange>
        </w:rPr>
      </w:r>
      <w:r w:rsidR="00AD692D" w:rsidRPr="00A82009">
        <w:rPr>
          <w:rFonts w:eastAsiaTheme="minorEastAsia"/>
          <w:noProof/>
          <w:rPrChange w:id="3241" w:author="Peto" w:date="2018-06-14T07:18:00Z">
            <w:rPr>
              <w:rFonts w:eastAsiaTheme="minorEastAsia"/>
            </w:rPr>
          </w:rPrChange>
        </w:rPr>
        <w:fldChar w:fldCharType="end"/>
      </w:r>
      <w:r w:rsidRPr="00A82009">
        <w:rPr>
          <w:rFonts w:eastAsiaTheme="minorEastAsia"/>
          <w:noProof/>
          <w:rPrChange w:id="3242" w:author="Peto" w:date="2018-06-14T07:18:00Z">
            <w:rPr>
              <w:rFonts w:eastAsiaTheme="minorEastAsia"/>
              <w:noProof/>
            </w:rPr>
          </w:rPrChange>
        </w:rPr>
      </w:r>
      <w:r w:rsidRPr="00A82009">
        <w:rPr>
          <w:rFonts w:eastAsiaTheme="minorEastAsia"/>
          <w:noProof/>
          <w:rPrChange w:id="3243" w:author="Peto" w:date="2018-06-14T07:18:00Z">
            <w:rPr>
              <w:rFonts w:eastAsiaTheme="minorEastAsia"/>
            </w:rPr>
          </w:rPrChange>
        </w:rPr>
        <w:fldChar w:fldCharType="separate"/>
      </w:r>
      <w:r w:rsidR="00AD692D" w:rsidRPr="00A82009">
        <w:rPr>
          <w:rFonts w:eastAsiaTheme="minorEastAsia"/>
          <w:noProof/>
          <w:vertAlign w:val="superscript"/>
        </w:rPr>
        <w:t>25</w:t>
      </w:r>
      <w:r w:rsidRPr="00A82009">
        <w:rPr>
          <w:rFonts w:eastAsiaTheme="minorEastAsia"/>
          <w:noProof/>
          <w:rPrChange w:id="3244" w:author="Peto" w:date="2018-06-14T07:18:00Z">
            <w:rPr>
              <w:rFonts w:eastAsiaTheme="minorEastAsia"/>
            </w:rPr>
          </w:rPrChange>
        </w:rPr>
        <w:fldChar w:fldCharType="end"/>
      </w:r>
      <w:r w:rsidRPr="00A82009">
        <w:rPr>
          <w:rFonts w:eastAsiaTheme="minorEastAsia"/>
          <w:noProof/>
          <w:rPrChange w:id="3245" w:author="Peto" w:date="2018-06-14T07:18:00Z">
            <w:rPr>
              <w:rFonts w:eastAsiaTheme="minorEastAsia"/>
            </w:rPr>
          </w:rPrChange>
        </w:rPr>
        <w:t>. Jednoduchá metóda na odhad SV z PP je definovaná rovnicou (</w:t>
      </w:r>
      <w:r w:rsidRPr="00A82009">
        <w:rPr>
          <w:rFonts w:eastAsiaTheme="minorEastAsia"/>
          <w:noProof/>
          <w:rPrChange w:id="3246" w:author="Peto" w:date="2018-06-14T07:18:00Z">
            <w:rPr>
              <w:rFonts w:eastAsiaTheme="minorEastAsia"/>
            </w:rPr>
          </w:rPrChange>
        </w:rPr>
        <w:fldChar w:fldCharType="begin"/>
      </w:r>
      <w:r w:rsidRPr="00A82009">
        <w:rPr>
          <w:rFonts w:eastAsiaTheme="minorEastAsia"/>
          <w:noProof/>
          <w:rPrChange w:id="3247" w:author="Peto" w:date="2018-06-14T07:18:00Z">
            <w:rPr>
              <w:rFonts w:eastAsiaTheme="minorEastAsia"/>
            </w:rPr>
          </w:rPrChange>
        </w:rPr>
        <w:instrText xml:space="preserve"> REF coESTzPP \h </w:instrText>
      </w:r>
      <w:r w:rsidRPr="00A82009">
        <w:rPr>
          <w:rFonts w:eastAsiaTheme="minorEastAsia"/>
          <w:noProof/>
          <w:rPrChange w:id="3248" w:author="Peto" w:date="2018-06-14T07:18:00Z">
            <w:rPr>
              <w:rFonts w:eastAsiaTheme="minorEastAsia"/>
              <w:noProof/>
            </w:rPr>
          </w:rPrChange>
        </w:rPr>
      </w:r>
      <w:r w:rsidRPr="00A82009">
        <w:rPr>
          <w:rFonts w:eastAsiaTheme="minorEastAsia"/>
          <w:noProof/>
          <w:rPrChange w:id="3249" w:author="Peto" w:date="2018-06-14T07:18:00Z">
            <w:rPr>
              <w:rFonts w:eastAsiaTheme="minorEastAsia"/>
            </w:rPr>
          </w:rPrChange>
        </w:rPr>
        <w:fldChar w:fldCharType="separate"/>
      </w:r>
      <w:r w:rsidR="00F95B9C" w:rsidRPr="00A82009">
        <w:rPr>
          <w:noProof/>
          <w:color w:val="000000"/>
        </w:rPr>
        <w:t>13</w:t>
      </w:r>
      <w:r w:rsidRPr="00A82009">
        <w:rPr>
          <w:rFonts w:eastAsiaTheme="minorEastAsia"/>
          <w:noProof/>
          <w:rPrChange w:id="3250" w:author="Peto" w:date="2018-06-14T07:18:00Z">
            <w:rPr>
              <w:rFonts w:eastAsiaTheme="minorEastAsia"/>
            </w:rPr>
          </w:rPrChange>
        </w:rPr>
        <w:fldChar w:fldCharType="end"/>
      </w:r>
      <w:r w:rsidRPr="00A82009">
        <w:rPr>
          <w:rFonts w:eastAsiaTheme="minorEastAsia"/>
          <w:noProof/>
          <w:rPrChange w:id="3251" w:author="Peto" w:date="2018-06-14T07:18:00Z">
            <w:rPr>
              <w:rFonts w:eastAsiaTheme="minorEastAsia"/>
            </w:rPr>
          </w:rPrChange>
        </w:rPr>
        <w:t>)</w:t>
      </w:r>
      <w:r w:rsidRPr="00A82009">
        <w:rPr>
          <w:rFonts w:eastAsiaTheme="minorEastAsia"/>
          <w:noProof/>
          <w:rPrChange w:id="3252"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3253" w:author="Peto" w:date="2018-06-14T07:18:00Z">
            <w:rPr>
              <w:rFonts w:eastAsiaTheme="minorEastAsia"/>
            </w:rPr>
          </w:rPrChange>
        </w:rPr>
        <w:instrText xml:space="preserve"> ADDIN EN.CITE </w:instrText>
      </w:r>
      <w:r w:rsidR="00AD692D" w:rsidRPr="00A82009">
        <w:rPr>
          <w:rFonts w:eastAsiaTheme="minorEastAsia"/>
          <w:noProof/>
          <w:rPrChange w:id="3254"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3255" w:author="Peto" w:date="2018-06-14T07:18:00Z">
            <w:rPr>
              <w:rFonts w:eastAsiaTheme="minorEastAsia"/>
            </w:rPr>
          </w:rPrChange>
        </w:rPr>
        <w:instrText xml:space="preserve"> ADDIN EN.CITE.DATA </w:instrText>
      </w:r>
      <w:r w:rsidR="00AD692D" w:rsidRPr="00A82009">
        <w:rPr>
          <w:rFonts w:eastAsiaTheme="minorEastAsia"/>
          <w:noProof/>
          <w:rPrChange w:id="3256" w:author="Peto" w:date="2018-06-14T07:18:00Z">
            <w:rPr>
              <w:rFonts w:eastAsiaTheme="minorEastAsia"/>
              <w:noProof/>
            </w:rPr>
          </w:rPrChange>
        </w:rPr>
      </w:r>
      <w:r w:rsidR="00AD692D" w:rsidRPr="00A82009">
        <w:rPr>
          <w:rFonts w:eastAsiaTheme="minorEastAsia"/>
          <w:noProof/>
          <w:rPrChange w:id="3257" w:author="Peto" w:date="2018-06-14T07:18:00Z">
            <w:rPr>
              <w:rFonts w:eastAsiaTheme="minorEastAsia"/>
            </w:rPr>
          </w:rPrChange>
        </w:rPr>
        <w:fldChar w:fldCharType="end"/>
      </w:r>
      <w:r w:rsidRPr="00A82009">
        <w:rPr>
          <w:rFonts w:eastAsiaTheme="minorEastAsia"/>
          <w:noProof/>
          <w:rPrChange w:id="3258" w:author="Peto" w:date="2018-06-14T07:18:00Z">
            <w:rPr>
              <w:rFonts w:eastAsiaTheme="minorEastAsia"/>
              <w:noProof/>
            </w:rPr>
          </w:rPrChange>
        </w:rPr>
      </w:r>
      <w:r w:rsidRPr="00A82009">
        <w:rPr>
          <w:rFonts w:eastAsiaTheme="minorEastAsia"/>
          <w:noProof/>
          <w:rPrChange w:id="3259" w:author="Peto" w:date="2018-06-14T07:18:00Z">
            <w:rPr>
              <w:rFonts w:eastAsiaTheme="minorEastAsia"/>
            </w:rPr>
          </w:rPrChange>
        </w:rPr>
        <w:fldChar w:fldCharType="separate"/>
      </w:r>
      <w:r w:rsidR="00AD692D" w:rsidRPr="00A82009">
        <w:rPr>
          <w:rFonts w:eastAsiaTheme="minorEastAsia"/>
          <w:noProof/>
          <w:vertAlign w:val="superscript"/>
        </w:rPr>
        <w:t>26</w:t>
      </w:r>
      <w:r w:rsidRPr="00A82009">
        <w:rPr>
          <w:rFonts w:eastAsiaTheme="minorEastAsia"/>
          <w:noProof/>
          <w:rPrChange w:id="3260" w:author="Peto" w:date="2018-06-14T07:18:00Z">
            <w:rPr>
              <w:rFonts w:eastAsiaTheme="minorEastAsia"/>
            </w:rPr>
          </w:rPrChange>
        </w:rPr>
        <w:fldChar w:fldCharType="end"/>
      </w:r>
      <w:r w:rsidRPr="00A82009">
        <w:rPr>
          <w:rFonts w:eastAsiaTheme="minorEastAsia"/>
          <w:noProof/>
          <w:rPrChange w:id="3261" w:author="Peto" w:date="2018-06-14T07:18:00Z">
            <w:rPr>
              <w:rFonts w:eastAsiaTheme="minorEastAsia"/>
            </w:rPr>
          </w:rPrChange>
        </w:rPr>
        <w:t>:</w:t>
      </w:r>
    </w:p>
    <w:p w14:paraId="3DFFC212" w14:textId="77777777" w:rsidR="00CE547F" w:rsidRPr="00A82009" w:rsidRDefault="00CE547F" w:rsidP="00CE547F">
      <w:pPr>
        <w:rPr>
          <w:rFonts w:eastAsiaTheme="minorEastAsia"/>
          <w:noProof/>
          <w:rPrChange w:id="3262" w:author="Peto" w:date="2018-06-14T07:18:00Z">
            <w:rPr>
              <w:rFonts w:eastAsiaTheme="minorEastAsia"/>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5D70568" w14:textId="77777777" w:rsidTr="00452ADC">
        <w:tc>
          <w:tcPr>
            <w:tcW w:w="704" w:type="dxa"/>
          </w:tcPr>
          <w:p w14:paraId="17C50243" w14:textId="77777777" w:rsidR="00CE547F" w:rsidRPr="00A82009" w:rsidRDefault="00CE547F" w:rsidP="00452ADC">
            <w:pPr>
              <w:jc w:val="center"/>
              <w:rPr>
                <w:noProof/>
                <w:color w:val="000000"/>
                <w:rPrChange w:id="3263" w:author="Peto" w:date="2018-06-14T07:18:00Z">
                  <w:rPr>
                    <w:color w:val="000000"/>
                  </w:rPr>
                </w:rPrChange>
              </w:rPr>
            </w:pPr>
          </w:p>
        </w:tc>
        <w:tc>
          <w:tcPr>
            <w:tcW w:w="7088" w:type="dxa"/>
            <w:vAlign w:val="center"/>
          </w:tcPr>
          <w:p w14:paraId="7BF47005" w14:textId="77777777" w:rsidR="00CE547F" w:rsidRPr="00A82009" w:rsidRDefault="00837AE3" w:rsidP="00452ADC">
            <w:pPr>
              <w:jc w:val="center"/>
              <w:rPr>
                <w:rFonts w:eastAsiaTheme="minorEastAsia"/>
                <w:noProof/>
                <w:rPrChange w:id="3264" w:author="Peto" w:date="2018-06-14T07:18:00Z">
                  <w:rPr>
                    <w:rFonts w:eastAsiaTheme="minorEastAsia"/>
                  </w:rPr>
                </w:rPrChange>
              </w:rPr>
            </w:pPr>
            <m:oMathPara>
              <m:oMath>
                <m:sSub>
                  <m:sSubPr>
                    <m:ctrlPr>
                      <w:rPr>
                        <w:rFonts w:ascii="Cambria Math" w:hAnsi="Cambria Math"/>
                        <w:i/>
                        <w:noProof/>
                      </w:rPr>
                    </m:ctrlPr>
                  </m:sSubPr>
                  <m:e>
                    <m:r>
                      <w:rPr>
                        <w:rFonts w:ascii="Cambria Math" w:hAnsi="Cambria Math"/>
                        <w:noProof/>
                        <w:rPrChange w:id="3265" w:author="Peto" w:date="2018-06-14T07:18:00Z">
                          <w:rPr>
                            <w:rFonts w:ascii="Cambria Math" w:hAnsi="Cambria Math"/>
                          </w:rPr>
                        </w:rPrChange>
                      </w:rPr>
                      <m:t>CO</m:t>
                    </m:r>
                  </m:e>
                  <m:sub>
                    <m:r>
                      <w:rPr>
                        <w:rFonts w:ascii="Cambria Math" w:hAnsi="Cambria Math"/>
                        <w:noProof/>
                        <w:rPrChange w:id="3266" w:author="Peto" w:date="2018-06-14T07:18:00Z">
                          <w:rPr>
                            <w:rFonts w:ascii="Cambria Math" w:hAnsi="Cambria Math"/>
                          </w:rPr>
                        </w:rPrChange>
                      </w:rPr>
                      <m:t>EST</m:t>
                    </m:r>
                  </m:sub>
                </m:sSub>
                <m:r>
                  <w:rPr>
                    <w:rFonts w:ascii="Cambria Math" w:hAnsi="Cambria Math"/>
                    <w:noProof/>
                    <w:rPrChange w:id="3267" w:author="Peto" w:date="2018-06-14T07:18:00Z">
                      <w:rPr>
                        <w:rFonts w:ascii="Cambria Math" w:hAnsi="Cambria Math"/>
                      </w:rPr>
                    </w:rPrChange>
                  </w:rPr>
                  <m:t>=</m:t>
                </m:r>
                <m:d>
                  <m:dPr>
                    <m:ctrlPr>
                      <w:rPr>
                        <w:rFonts w:ascii="Cambria Math" w:hAnsi="Cambria Math"/>
                        <w:i/>
                        <w:noProof/>
                      </w:rPr>
                    </m:ctrlPr>
                  </m:dPr>
                  <m:e>
                    <m:r>
                      <w:rPr>
                        <w:rFonts w:ascii="Cambria Math" w:hAnsi="Cambria Math"/>
                        <w:noProof/>
                        <w:rPrChange w:id="3268" w:author="Peto" w:date="2018-06-14T07:18:00Z">
                          <w:rPr>
                            <w:rFonts w:ascii="Cambria Math" w:hAnsi="Cambria Math"/>
                          </w:rPr>
                        </w:rPrChange>
                      </w:rPr>
                      <m:t>PP*HR</m:t>
                    </m:r>
                  </m:e>
                </m:d>
                <m:r>
                  <w:rPr>
                    <w:rFonts w:ascii="Cambria Math" w:hAnsi="Cambria Math"/>
                    <w:noProof/>
                    <w:rPrChange w:id="3269" w:author="Peto" w:date="2018-06-14T07:18:00Z">
                      <w:rPr>
                        <w:rFonts w:ascii="Cambria Math" w:hAnsi="Cambria Math"/>
                      </w:rPr>
                    </w:rPrChange>
                  </w:rPr>
                  <m:t>*2ml</m:t>
                </m:r>
              </m:oMath>
            </m:oMathPara>
          </w:p>
          <w:p w14:paraId="6B7A6C0C" w14:textId="77777777" w:rsidR="00CE547F" w:rsidRPr="00A82009" w:rsidRDefault="00CE547F" w:rsidP="00452ADC">
            <w:pPr>
              <w:jc w:val="center"/>
              <w:rPr>
                <w:noProof/>
                <w:color w:val="000000"/>
                <w:rPrChange w:id="3270" w:author="Peto" w:date="2018-06-14T07:18:00Z">
                  <w:rPr>
                    <w:color w:val="000000"/>
                  </w:rPr>
                </w:rPrChange>
              </w:rPr>
            </w:pPr>
          </w:p>
        </w:tc>
        <w:tc>
          <w:tcPr>
            <w:tcW w:w="702" w:type="dxa"/>
            <w:vAlign w:val="center"/>
          </w:tcPr>
          <w:p w14:paraId="528FE87E" w14:textId="77777777" w:rsidR="00CE547F" w:rsidRPr="00A82009" w:rsidRDefault="00CE547F" w:rsidP="00452ADC">
            <w:pPr>
              <w:jc w:val="center"/>
              <w:rPr>
                <w:noProof/>
                <w:color w:val="000000"/>
                <w:rPrChange w:id="3271" w:author="Peto" w:date="2018-06-14T07:18:00Z">
                  <w:rPr>
                    <w:color w:val="000000"/>
                  </w:rPr>
                </w:rPrChange>
              </w:rPr>
            </w:pPr>
            <w:r w:rsidRPr="00A82009">
              <w:rPr>
                <w:noProof/>
                <w:color w:val="000000"/>
                <w:rPrChange w:id="3272" w:author="Peto" w:date="2018-06-14T07:18:00Z">
                  <w:rPr>
                    <w:color w:val="000000"/>
                  </w:rPr>
                </w:rPrChange>
              </w:rPr>
              <w:t>(</w:t>
            </w:r>
            <w:bookmarkStart w:id="3273" w:name="coESTzPP"/>
            <w:r w:rsidRPr="00A82009">
              <w:rPr>
                <w:noProof/>
                <w:color w:val="000000"/>
                <w:rPrChange w:id="3274" w:author="Peto" w:date="2018-06-14T07:18:00Z">
                  <w:rPr>
                    <w:color w:val="000000"/>
                  </w:rPr>
                </w:rPrChange>
              </w:rPr>
              <w:fldChar w:fldCharType="begin"/>
            </w:r>
            <w:r w:rsidRPr="00A82009">
              <w:rPr>
                <w:noProof/>
                <w:color w:val="000000"/>
                <w:rPrChange w:id="3275" w:author="Peto" w:date="2018-06-14T07:18:00Z">
                  <w:rPr>
                    <w:color w:val="000000"/>
                  </w:rPr>
                </w:rPrChange>
              </w:rPr>
              <w:instrText xml:space="preserve"> SEQ eq \* MERGEFORMAT </w:instrText>
            </w:r>
            <w:r w:rsidRPr="00A82009">
              <w:rPr>
                <w:noProof/>
                <w:color w:val="000000"/>
                <w:rPrChange w:id="3276" w:author="Peto" w:date="2018-06-14T07:18:00Z">
                  <w:rPr>
                    <w:color w:val="000000"/>
                  </w:rPr>
                </w:rPrChange>
              </w:rPr>
              <w:fldChar w:fldCharType="separate"/>
            </w:r>
            <w:r w:rsidR="00F95B9C" w:rsidRPr="00A82009">
              <w:rPr>
                <w:noProof/>
                <w:color w:val="000000"/>
              </w:rPr>
              <w:t>13</w:t>
            </w:r>
            <w:r w:rsidRPr="00A82009">
              <w:rPr>
                <w:noProof/>
                <w:color w:val="000000"/>
                <w:rPrChange w:id="3277" w:author="Peto" w:date="2018-06-14T07:18:00Z">
                  <w:rPr>
                    <w:color w:val="000000"/>
                  </w:rPr>
                </w:rPrChange>
              </w:rPr>
              <w:fldChar w:fldCharType="end"/>
            </w:r>
            <w:bookmarkEnd w:id="3273"/>
            <w:r w:rsidRPr="00A82009">
              <w:rPr>
                <w:noProof/>
                <w:color w:val="000000"/>
                <w:rPrChange w:id="3278" w:author="Peto" w:date="2018-06-14T07:18:00Z">
                  <w:rPr>
                    <w:color w:val="000000"/>
                  </w:rPr>
                </w:rPrChange>
              </w:rPr>
              <w:t>)</w:t>
            </w:r>
          </w:p>
        </w:tc>
      </w:tr>
    </w:tbl>
    <w:p w14:paraId="54F76C9A" w14:textId="28229521" w:rsidR="00CE547F" w:rsidRPr="00A82009" w:rsidRDefault="00CE547F" w:rsidP="00CE547F">
      <w:pPr>
        <w:rPr>
          <w:rFonts w:eastAsiaTheme="minorEastAsia"/>
          <w:noProof/>
          <w:rPrChange w:id="3279" w:author="Peto" w:date="2018-06-14T07:18:00Z">
            <w:rPr>
              <w:rFonts w:eastAsiaTheme="minorEastAsia"/>
            </w:rPr>
          </w:rPrChange>
        </w:rPr>
      </w:pPr>
      <w:r w:rsidRPr="00A82009">
        <w:rPr>
          <w:rFonts w:eastAsiaTheme="minorEastAsia"/>
          <w:noProof/>
          <w:rPrChange w:id="3280" w:author="Peto" w:date="2018-06-14T07:18:00Z">
            <w:rPr>
              <w:rFonts w:eastAsiaTheme="minorEastAsia"/>
            </w:rPr>
          </w:rPrChange>
        </w:rPr>
        <w:t xml:space="preserve">Komerčný prístroj Finometer odhaduje CO z PP metódou Modelfow, ktorá je založená na Trojdielnom Windkessel modely </w:t>
      </w:r>
      <w:r w:rsidRPr="00A82009">
        <w:rPr>
          <w:rFonts w:eastAsiaTheme="minorEastAsia"/>
          <w:noProof/>
          <w:rPrChange w:id="3281" w:author="Peto" w:date="2018-06-14T07:18:00Z">
            <w:rPr>
              <w:rFonts w:eastAsiaTheme="minorEastAsia"/>
            </w:rPr>
          </w:rPrChange>
        </w:rPr>
        <w:fldChar w:fldCharType="begin"/>
      </w:r>
      <w:r w:rsidR="00AD692D" w:rsidRPr="00A82009">
        <w:rPr>
          <w:rFonts w:eastAsiaTheme="minorEastAsia"/>
          <w:noProof/>
          <w:rPrChange w:id="3282" w:author="Peto" w:date="2018-06-14T07:18:00Z">
            <w:rPr>
              <w:rFonts w:eastAsiaTheme="minorEastAsia"/>
            </w:rPr>
          </w:rPrChange>
        </w:rPr>
        <w:instrText xml:space="preserve"> ADDIN EN.CITE &lt;EndNote&gt;&lt;Cite&gt;&lt;Author&gt;Sollers&lt;/Author&gt;&lt;Year&gt;2006&lt;/Year&gt;&lt;IDText&gt;Comparison of arterial compliance indices derived via Beat-toBeat blood pressure waveforms: Aging and ethnicity&lt;/IDText&gt;&lt;DisplayText&gt;&lt;style face="superscript"&gt;27&lt;/style&gt;&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A82009">
        <w:rPr>
          <w:rFonts w:eastAsiaTheme="minorEastAsia"/>
          <w:noProof/>
          <w:rPrChange w:id="3283" w:author="Peto" w:date="2018-06-14T07:18:00Z">
            <w:rPr>
              <w:rFonts w:eastAsiaTheme="minorEastAsia"/>
            </w:rPr>
          </w:rPrChange>
        </w:rPr>
        <w:fldChar w:fldCharType="separate"/>
      </w:r>
      <w:r w:rsidR="00AD692D" w:rsidRPr="00A82009">
        <w:rPr>
          <w:rFonts w:eastAsiaTheme="minorEastAsia"/>
          <w:noProof/>
          <w:vertAlign w:val="superscript"/>
        </w:rPr>
        <w:t>27</w:t>
      </w:r>
      <w:r w:rsidRPr="00A82009">
        <w:rPr>
          <w:rFonts w:eastAsiaTheme="minorEastAsia"/>
          <w:noProof/>
          <w:rPrChange w:id="3284" w:author="Peto" w:date="2018-06-14T07:18:00Z">
            <w:rPr>
              <w:rFonts w:eastAsiaTheme="minorEastAsia"/>
            </w:rPr>
          </w:rPrChange>
        </w:rPr>
        <w:fldChar w:fldCharType="end"/>
      </w:r>
      <w:r w:rsidRPr="00A82009">
        <w:rPr>
          <w:rFonts w:eastAsiaTheme="minorEastAsia"/>
          <w:noProof/>
          <w:rPrChange w:id="3285" w:author="Peto" w:date="2018-06-14T07:18:00Z">
            <w:rPr>
              <w:rFonts w:eastAsiaTheme="minorEastAsia"/>
            </w:rPr>
          </w:rPrChange>
        </w:rPr>
        <w:t xml:space="preserve"> a vykazuje podobnú presnosť ako termodilučné metódy </w:t>
      </w:r>
      <w:r w:rsidRPr="00A82009">
        <w:rPr>
          <w:rFonts w:eastAsiaTheme="minorEastAsia"/>
          <w:noProof/>
          <w:rPrChange w:id="3286"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3287" w:author="Peto" w:date="2018-06-14T07:18:00Z">
            <w:rPr>
              <w:rFonts w:eastAsiaTheme="minorEastAsia"/>
            </w:rPr>
          </w:rPrChange>
        </w:rPr>
        <w:instrText xml:space="preserve"> ADDIN EN.CITE </w:instrText>
      </w:r>
      <w:r w:rsidR="00AD692D" w:rsidRPr="00A82009">
        <w:rPr>
          <w:rFonts w:eastAsiaTheme="minorEastAsia"/>
          <w:noProof/>
          <w:rPrChange w:id="3288"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3289" w:author="Peto" w:date="2018-06-14T07:18:00Z">
            <w:rPr>
              <w:rFonts w:eastAsiaTheme="minorEastAsia"/>
            </w:rPr>
          </w:rPrChange>
        </w:rPr>
        <w:instrText xml:space="preserve"> ADDIN EN.CITE.DATA </w:instrText>
      </w:r>
      <w:r w:rsidR="00AD692D" w:rsidRPr="00A82009">
        <w:rPr>
          <w:rFonts w:eastAsiaTheme="minorEastAsia"/>
          <w:noProof/>
          <w:rPrChange w:id="3290" w:author="Peto" w:date="2018-06-14T07:18:00Z">
            <w:rPr>
              <w:rFonts w:eastAsiaTheme="minorEastAsia"/>
              <w:noProof/>
            </w:rPr>
          </w:rPrChange>
        </w:rPr>
      </w:r>
      <w:r w:rsidR="00AD692D" w:rsidRPr="00A82009">
        <w:rPr>
          <w:rFonts w:eastAsiaTheme="minorEastAsia"/>
          <w:noProof/>
          <w:rPrChange w:id="3291" w:author="Peto" w:date="2018-06-14T07:18:00Z">
            <w:rPr>
              <w:rFonts w:eastAsiaTheme="minorEastAsia"/>
            </w:rPr>
          </w:rPrChange>
        </w:rPr>
        <w:fldChar w:fldCharType="end"/>
      </w:r>
      <w:r w:rsidRPr="00A82009">
        <w:rPr>
          <w:rFonts w:eastAsiaTheme="minorEastAsia"/>
          <w:noProof/>
          <w:rPrChange w:id="3292" w:author="Peto" w:date="2018-06-14T07:18:00Z">
            <w:rPr>
              <w:rFonts w:eastAsiaTheme="minorEastAsia"/>
              <w:noProof/>
            </w:rPr>
          </w:rPrChange>
        </w:rPr>
      </w:r>
      <w:r w:rsidRPr="00A82009">
        <w:rPr>
          <w:rFonts w:eastAsiaTheme="minorEastAsia"/>
          <w:noProof/>
          <w:rPrChange w:id="3293" w:author="Peto" w:date="2018-06-14T07:18:00Z">
            <w:rPr>
              <w:rFonts w:eastAsiaTheme="minorEastAsia"/>
            </w:rPr>
          </w:rPrChange>
        </w:rPr>
        <w:fldChar w:fldCharType="separate"/>
      </w:r>
      <w:r w:rsidR="00AD692D" w:rsidRPr="00A82009">
        <w:rPr>
          <w:rFonts w:eastAsiaTheme="minorEastAsia"/>
          <w:noProof/>
          <w:vertAlign w:val="superscript"/>
        </w:rPr>
        <w:t>26</w:t>
      </w:r>
      <w:r w:rsidRPr="00A82009">
        <w:rPr>
          <w:rFonts w:eastAsiaTheme="minorEastAsia"/>
          <w:noProof/>
          <w:rPrChange w:id="3294" w:author="Peto" w:date="2018-06-14T07:18:00Z">
            <w:rPr>
              <w:rFonts w:eastAsiaTheme="minorEastAsia"/>
            </w:rPr>
          </w:rPrChange>
        </w:rPr>
        <w:fldChar w:fldCharType="end"/>
      </w:r>
      <w:r w:rsidRPr="00A82009">
        <w:rPr>
          <w:rFonts w:eastAsiaTheme="minorEastAsia"/>
          <w:noProof/>
          <w:rPrChange w:id="3295" w:author="Peto" w:date="2018-06-14T07:18:00Z">
            <w:rPr>
              <w:rFonts w:eastAsiaTheme="minorEastAsia"/>
            </w:rPr>
          </w:rPrChange>
        </w:rPr>
        <w:t xml:space="preserve">. Avšak aj keď PP a SV korelujú ich vzťah sa vykazuje známky nelinearity </w:t>
      </w:r>
      <w:r w:rsidRPr="00A82009">
        <w:rPr>
          <w:rFonts w:eastAsiaTheme="minorEastAsia"/>
          <w:noProof/>
          <w:rPrChange w:id="3296" w:author="Peto" w:date="2018-06-14T07:18:00Z">
            <w:rPr>
              <w:rFonts w:eastAsiaTheme="minorEastAsia"/>
            </w:rPr>
          </w:rPrChange>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sidRPr="00A82009">
        <w:rPr>
          <w:rFonts w:eastAsiaTheme="minorEastAsia"/>
          <w:noProof/>
          <w:rPrChange w:id="3297" w:author="Peto" w:date="2018-06-14T07:18:00Z">
            <w:rPr>
              <w:rFonts w:eastAsiaTheme="minorEastAsia"/>
            </w:rPr>
          </w:rPrChange>
        </w:rPr>
        <w:instrText xml:space="preserve"> ADDIN EN.CITE </w:instrText>
      </w:r>
      <w:r w:rsidR="00AD692D" w:rsidRPr="00A82009">
        <w:rPr>
          <w:rFonts w:eastAsiaTheme="minorEastAsia"/>
          <w:noProof/>
          <w:rPrChange w:id="3298" w:author="Peto" w:date="2018-06-14T07:18:00Z">
            <w:rPr>
              <w:rFonts w:eastAsiaTheme="minorEastAsia"/>
            </w:rPr>
          </w:rPrChange>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sidRPr="00A82009">
        <w:rPr>
          <w:rFonts w:eastAsiaTheme="minorEastAsia"/>
          <w:noProof/>
          <w:rPrChange w:id="3299" w:author="Peto" w:date="2018-06-14T07:18:00Z">
            <w:rPr>
              <w:rFonts w:eastAsiaTheme="minorEastAsia"/>
            </w:rPr>
          </w:rPrChange>
        </w:rPr>
        <w:instrText xml:space="preserve"> ADDIN EN.CITE.DATA </w:instrText>
      </w:r>
      <w:r w:rsidR="00AD692D" w:rsidRPr="00A82009">
        <w:rPr>
          <w:rFonts w:eastAsiaTheme="minorEastAsia"/>
          <w:noProof/>
          <w:rPrChange w:id="3300" w:author="Peto" w:date="2018-06-14T07:18:00Z">
            <w:rPr>
              <w:rFonts w:eastAsiaTheme="minorEastAsia"/>
              <w:noProof/>
            </w:rPr>
          </w:rPrChange>
        </w:rPr>
      </w:r>
      <w:r w:rsidR="00AD692D" w:rsidRPr="00A82009">
        <w:rPr>
          <w:rFonts w:eastAsiaTheme="minorEastAsia"/>
          <w:noProof/>
          <w:rPrChange w:id="3301" w:author="Peto" w:date="2018-06-14T07:18:00Z">
            <w:rPr>
              <w:rFonts w:eastAsiaTheme="minorEastAsia"/>
            </w:rPr>
          </w:rPrChange>
        </w:rPr>
        <w:fldChar w:fldCharType="end"/>
      </w:r>
      <w:r w:rsidRPr="00A82009">
        <w:rPr>
          <w:rFonts w:eastAsiaTheme="minorEastAsia"/>
          <w:noProof/>
          <w:rPrChange w:id="3302" w:author="Peto" w:date="2018-06-14T07:18:00Z">
            <w:rPr>
              <w:rFonts w:eastAsiaTheme="minorEastAsia"/>
              <w:noProof/>
            </w:rPr>
          </w:rPrChange>
        </w:rPr>
      </w:r>
      <w:r w:rsidRPr="00A82009">
        <w:rPr>
          <w:rFonts w:eastAsiaTheme="minorEastAsia"/>
          <w:noProof/>
          <w:rPrChange w:id="3303" w:author="Peto" w:date="2018-06-14T07:18:00Z">
            <w:rPr>
              <w:rFonts w:eastAsiaTheme="minorEastAsia"/>
            </w:rPr>
          </w:rPrChange>
        </w:rPr>
        <w:fldChar w:fldCharType="separate"/>
      </w:r>
      <w:r w:rsidR="00AD692D" w:rsidRPr="00A82009">
        <w:rPr>
          <w:rFonts w:eastAsiaTheme="minorEastAsia"/>
          <w:noProof/>
          <w:vertAlign w:val="superscript"/>
        </w:rPr>
        <w:t>28</w:t>
      </w:r>
      <w:r w:rsidRPr="00A82009">
        <w:rPr>
          <w:rFonts w:eastAsiaTheme="minorEastAsia"/>
          <w:noProof/>
          <w:rPrChange w:id="3304" w:author="Peto" w:date="2018-06-14T07:18:00Z">
            <w:rPr>
              <w:rFonts w:eastAsiaTheme="minorEastAsia"/>
            </w:rPr>
          </w:rPrChange>
        </w:rPr>
        <w:fldChar w:fldCharType="end"/>
      </w:r>
      <w:r w:rsidRPr="00A82009">
        <w:rPr>
          <w:rFonts w:eastAsiaTheme="minorEastAsia"/>
          <w:noProof/>
          <w:rPrChange w:id="3305" w:author="Peto" w:date="2018-06-14T07:18:00Z">
            <w:rPr>
              <w:rFonts w:eastAsiaTheme="minorEastAsia"/>
            </w:rPr>
          </w:rPrChange>
        </w:rPr>
        <w:t xml:space="preserve">. Medzi ďalšie komerčné produkty, ktoré merajú SV z PP patrí Nexfin. SV počíta pre každý tep </w:t>
      </w:r>
      <w:r w:rsidRPr="00A82009">
        <w:rPr>
          <w:rFonts w:eastAsiaTheme="minorEastAsia"/>
          <w:noProof/>
          <w:rPrChange w:id="3306" w:author="Peto" w:date="2018-06-14T07:18:00Z">
            <w:rPr>
              <w:rFonts w:eastAsiaTheme="minorEastAsia"/>
            </w:rPr>
          </w:rPrChange>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sidRPr="00A82009">
        <w:rPr>
          <w:rFonts w:eastAsiaTheme="minorEastAsia"/>
          <w:noProof/>
          <w:rPrChange w:id="3307" w:author="Peto" w:date="2018-06-14T07:18:00Z">
            <w:rPr>
              <w:rFonts w:eastAsiaTheme="minorEastAsia"/>
            </w:rPr>
          </w:rPrChange>
        </w:rPr>
        <w:instrText xml:space="preserve"> ADDIN EN.CITE </w:instrText>
      </w:r>
      <w:r w:rsidR="00AD692D" w:rsidRPr="00A82009">
        <w:rPr>
          <w:rFonts w:eastAsiaTheme="minorEastAsia"/>
          <w:noProof/>
          <w:rPrChange w:id="3308" w:author="Peto" w:date="2018-06-14T07:18:00Z">
            <w:rPr>
              <w:rFonts w:eastAsiaTheme="minorEastAsia"/>
            </w:rPr>
          </w:rPrChange>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sidRPr="00A82009">
        <w:rPr>
          <w:rFonts w:eastAsiaTheme="minorEastAsia"/>
          <w:noProof/>
          <w:rPrChange w:id="3309" w:author="Peto" w:date="2018-06-14T07:18:00Z">
            <w:rPr>
              <w:rFonts w:eastAsiaTheme="minorEastAsia"/>
            </w:rPr>
          </w:rPrChange>
        </w:rPr>
        <w:instrText xml:space="preserve"> ADDIN EN.CITE.DATA </w:instrText>
      </w:r>
      <w:r w:rsidR="00AD692D" w:rsidRPr="00A82009">
        <w:rPr>
          <w:rFonts w:eastAsiaTheme="minorEastAsia"/>
          <w:noProof/>
          <w:rPrChange w:id="3310" w:author="Peto" w:date="2018-06-14T07:18:00Z">
            <w:rPr>
              <w:rFonts w:eastAsiaTheme="minorEastAsia"/>
              <w:noProof/>
            </w:rPr>
          </w:rPrChange>
        </w:rPr>
      </w:r>
      <w:r w:rsidR="00AD692D" w:rsidRPr="00A82009">
        <w:rPr>
          <w:rFonts w:eastAsiaTheme="minorEastAsia"/>
          <w:noProof/>
          <w:rPrChange w:id="3311" w:author="Peto" w:date="2018-06-14T07:18:00Z">
            <w:rPr>
              <w:rFonts w:eastAsiaTheme="minorEastAsia"/>
            </w:rPr>
          </w:rPrChange>
        </w:rPr>
        <w:fldChar w:fldCharType="end"/>
      </w:r>
      <w:r w:rsidRPr="00A82009">
        <w:rPr>
          <w:rFonts w:eastAsiaTheme="minorEastAsia"/>
          <w:noProof/>
          <w:rPrChange w:id="3312" w:author="Peto" w:date="2018-06-14T07:18:00Z">
            <w:rPr>
              <w:rFonts w:eastAsiaTheme="minorEastAsia"/>
              <w:noProof/>
            </w:rPr>
          </w:rPrChange>
        </w:rPr>
      </w:r>
      <w:r w:rsidRPr="00A82009">
        <w:rPr>
          <w:rFonts w:eastAsiaTheme="minorEastAsia"/>
          <w:noProof/>
          <w:rPrChange w:id="3313" w:author="Peto" w:date="2018-06-14T07:18:00Z">
            <w:rPr>
              <w:rFonts w:eastAsiaTheme="minorEastAsia"/>
            </w:rPr>
          </w:rPrChange>
        </w:rPr>
        <w:fldChar w:fldCharType="separate"/>
      </w:r>
      <w:r w:rsidR="00AD692D" w:rsidRPr="00A82009">
        <w:rPr>
          <w:rFonts w:eastAsiaTheme="minorEastAsia"/>
          <w:noProof/>
          <w:vertAlign w:val="superscript"/>
        </w:rPr>
        <w:t>29</w:t>
      </w:r>
      <w:r w:rsidRPr="00A82009">
        <w:rPr>
          <w:rFonts w:eastAsiaTheme="minorEastAsia"/>
          <w:noProof/>
          <w:rPrChange w:id="3314" w:author="Peto" w:date="2018-06-14T07:18:00Z">
            <w:rPr>
              <w:rFonts w:eastAsiaTheme="minorEastAsia"/>
            </w:rPr>
          </w:rPrChange>
        </w:rPr>
        <w:fldChar w:fldCharType="end"/>
      </w:r>
      <w:r w:rsidRPr="00A82009">
        <w:rPr>
          <w:rFonts w:eastAsiaTheme="minorEastAsia"/>
          <w:noProof/>
          <w:rPrChange w:id="3315" w:author="Peto" w:date="2018-06-14T07:18:00Z">
            <w:rPr>
              <w:rFonts w:eastAsiaTheme="minorEastAsia"/>
            </w:rPr>
          </w:rPrChange>
        </w:rPr>
        <w:t xml:space="preserve">. </w:t>
      </w:r>
    </w:p>
    <w:p w14:paraId="330E39AC" w14:textId="77777777" w:rsidR="00CE547F" w:rsidRPr="00A82009" w:rsidRDefault="00CE547F" w:rsidP="00CE547F">
      <w:pPr>
        <w:rPr>
          <w:rFonts w:eastAsiaTheme="minorEastAsia"/>
          <w:noProof/>
          <w:rPrChange w:id="3316" w:author="Peto" w:date="2018-06-14T07:18:00Z">
            <w:rPr>
              <w:rFonts w:eastAsiaTheme="minorEastAsia"/>
            </w:rPr>
          </w:rPrChange>
        </w:rPr>
      </w:pPr>
    </w:p>
    <w:p w14:paraId="43C73A46" w14:textId="77777777" w:rsidR="00CE547F" w:rsidRPr="00A82009" w:rsidRDefault="00CE547F" w:rsidP="00CE547F">
      <w:pPr>
        <w:rPr>
          <w:rFonts w:eastAsiaTheme="minorEastAsia"/>
          <w:noProof/>
          <w:rPrChange w:id="3317" w:author="Peto" w:date="2018-06-14T07:18:00Z">
            <w:rPr>
              <w:rFonts w:eastAsiaTheme="minorEastAsia"/>
            </w:rPr>
          </w:rPrChange>
        </w:rPr>
      </w:pPr>
      <w:r w:rsidRPr="00A82009">
        <w:rPr>
          <w:rFonts w:eastAsiaTheme="minorEastAsia"/>
          <w:noProof/>
          <w:rPrChange w:id="3318" w:author="Peto" w:date="2018-06-14T07:18:00Z">
            <w:rPr>
              <w:rFonts w:eastAsiaTheme="minorEastAsia"/>
            </w:rPr>
          </w:rPrChange>
        </w:rPr>
        <w:t>Skupina metód na odhad SV pomocou zmien v impedancii hrudníka sa nazýva impedančná kardiografia.</w:t>
      </w:r>
    </w:p>
    <w:p w14:paraId="4D137183" w14:textId="77777777" w:rsidR="00CE547F" w:rsidRPr="00A82009" w:rsidRDefault="00CE547F" w:rsidP="00CE547F">
      <w:pPr>
        <w:rPr>
          <w:noProof/>
          <w:rPrChange w:id="3319" w:author="Peto" w:date="2018-06-14T07:18:00Z">
            <w:rPr/>
          </w:rPrChange>
        </w:rPr>
      </w:pPr>
    </w:p>
    <w:p w14:paraId="7DF67F82" w14:textId="77777777" w:rsidR="00CE547F" w:rsidRPr="00A82009" w:rsidRDefault="00CE547F" w:rsidP="00CE547F">
      <w:pPr>
        <w:pStyle w:val="Nadpis2"/>
        <w:rPr>
          <w:noProof/>
          <w:rPrChange w:id="3320" w:author="Peto" w:date="2018-06-14T07:18:00Z">
            <w:rPr/>
          </w:rPrChange>
        </w:rPr>
      </w:pPr>
      <w:bookmarkStart w:id="3321" w:name="_Toc516413212"/>
      <w:r w:rsidRPr="00A82009">
        <w:rPr>
          <w:noProof/>
          <w:rPrChange w:id="3322" w:author="Peto" w:date="2018-06-14T07:18:00Z">
            <w:rPr/>
          </w:rPrChange>
        </w:rPr>
        <w:t>Impedančná kardiografia</w:t>
      </w:r>
      <w:bookmarkEnd w:id="3321"/>
    </w:p>
    <w:p w14:paraId="7486A505" w14:textId="77777777" w:rsidR="00CE547F" w:rsidRPr="00A82009" w:rsidRDefault="00CE547F" w:rsidP="00CE547F">
      <w:pPr>
        <w:rPr>
          <w:noProof/>
          <w:rPrChange w:id="3323" w:author="Peto" w:date="2018-06-14T07:18:00Z">
            <w:rPr/>
          </w:rPrChange>
        </w:rPr>
      </w:pPr>
    </w:p>
    <w:p w14:paraId="6C75A853" w14:textId="7A3299C5" w:rsidR="00CE547F" w:rsidRPr="00A82009" w:rsidRDefault="00CE547F" w:rsidP="00CE547F">
      <w:pPr>
        <w:rPr>
          <w:noProof/>
          <w:rPrChange w:id="3324" w:author="Peto" w:date="2018-06-14T07:18:00Z">
            <w:rPr/>
          </w:rPrChange>
        </w:rPr>
      </w:pPr>
      <w:r w:rsidRPr="00A82009">
        <w:rPr>
          <w:noProof/>
          <w:rPrChange w:id="3325" w:author="Peto" w:date="2018-06-14T07:18:00Z">
            <w:rPr/>
          </w:rPrChange>
        </w:rPr>
        <w:t xml:space="preserve">Impedančná kardiografia (IC) slúži na vyšetrovanie obehového systému vrátane srdca. Využíva pri tom elektrický odpor tela a jeho zmeny v priebehu srdcového cyklu. Špeciálne </w:t>
      </w:r>
      <w:r w:rsidRPr="00A82009">
        <w:rPr>
          <w:noProof/>
          <w:rPrChange w:id="3326" w:author="Peto" w:date="2018-06-14T07:18:00Z">
            <w:rPr/>
          </w:rPrChange>
        </w:rPr>
        <w:lastRenderedPageBreak/>
        <w:t>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A82009">
        <w:rPr>
          <w:noProof/>
          <w:rPrChange w:id="3327" w:author="Peto" w:date="2018-06-14T07:18:00Z">
            <w:rPr/>
          </w:rPrChange>
        </w:rPr>
        <w:fldChar w:fldCharType="begin"/>
      </w:r>
      <w:r w:rsidR="00AD692D" w:rsidRPr="00A82009">
        <w:rPr>
          <w:noProof/>
          <w:rPrChange w:id="3328" w:author="Peto" w:date="2018-06-14T07:18:00Z">
            <w:rPr/>
          </w:rPrChange>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82009">
        <w:rPr>
          <w:noProof/>
          <w:rPrChange w:id="3329" w:author="Peto" w:date="2018-06-14T07:18:00Z">
            <w:rPr/>
          </w:rPrChange>
        </w:rPr>
        <w:fldChar w:fldCharType="separate"/>
      </w:r>
      <w:r w:rsidR="00AD692D" w:rsidRPr="00A82009">
        <w:rPr>
          <w:noProof/>
          <w:vertAlign w:val="superscript"/>
        </w:rPr>
        <w:t>4</w:t>
      </w:r>
      <w:r w:rsidRPr="00A82009">
        <w:rPr>
          <w:noProof/>
          <w:rPrChange w:id="3330" w:author="Peto" w:date="2018-06-14T07:18:00Z">
            <w:rPr/>
          </w:rPrChange>
        </w:rPr>
        <w:fldChar w:fldCharType="end"/>
      </w:r>
      <w:r w:rsidRPr="00A82009">
        <w:rPr>
          <w:noProof/>
          <w:rPrChange w:id="3331" w:author="Peto" w:date="2018-06-14T07:18:00Z">
            <w:rPr/>
          </w:rPrChange>
        </w:rPr>
        <w:t xml:space="preserve"> a Kubíčkov model</w:t>
      </w:r>
      <w:r w:rsidRPr="00A82009">
        <w:rPr>
          <w:noProof/>
          <w:rPrChange w:id="3332" w:author="Peto" w:date="2018-06-14T07:18:00Z">
            <w:rPr/>
          </w:rPrChange>
        </w:rPr>
        <w:fldChar w:fldCharType="begin"/>
      </w:r>
      <w:r w:rsidR="00AD692D" w:rsidRPr="00A82009">
        <w:rPr>
          <w:noProof/>
          <w:rPrChange w:id="3333" w:author="Peto" w:date="2018-06-14T07:18:00Z">
            <w:rPr/>
          </w:rPrChange>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82009">
        <w:rPr>
          <w:noProof/>
          <w:rPrChange w:id="3334" w:author="Peto" w:date="2018-06-14T07:18:00Z">
            <w:rPr/>
          </w:rPrChange>
        </w:rPr>
        <w:fldChar w:fldCharType="separate"/>
      </w:r>
      <w:r w:rsidR="00AD692D" w:rsidRPr="00A82009">
        <w:rPr>
          <w:noProof/>
          <w:vertAlign w:val="superscript"/>
        </w:rPr>
        <w:t>30</w:t>
      </w:r>
      <w:r w:rsidRPr="00A82009">
        <w:rPr>
          <w:noProof/>
          <w:rPrChange w:id="3335" w:author="Peto" w:date="2018-06-14T07:18:00Z">
            <w:rPr/>
          </w:rPrChange>
        </w:rPr>
        <w:fldChar w:fldCharType="end"/>
      </w:r>
      <w:r w:rsidRPr="00A82009">
        <w:rPr>
          <w:noProof/>
          <w:rPrChange w:id="3336" w:author="Peto" w:date="2018-06-14T07:18:00Z">
            <w:rPr/>
          </w:rPrChange>
        </w:rPr>
        <w:t>, neskôr Šrámkov</w:t>
      </w:r>
      <w:r w:rsidRPr="00A82009">
        <w:rPr>
          <w:noProof/>
          <w:rPrChange w:id="3337" w:author="Peto" w:date="2018-06-14T07:18:00Z">
            <w:rPr/>
          </w:rPrChange>
        </w:rPr>
        <w:fldChar w:fldCharType="begin"/>
      </w:r>
      <w:r w:rsidR="00AD692D" w:rsidRPr="00A82009">
        <w:rPr>
          <w:noProof/>
          <w:rPrChange w:id="3338" w:author="Peto" w:date="2018-06-14T07:18:00Z">
            <w:rPr/>
          </w:rPrChange>
        </w:rPr>
        <w:instrText xml:space="preserve"> ADDIN EN.CITE &lt;EndNote&gt;&lt;Cite&gt;&lt;Author&gt;Bernstein&lt;/Author&gt;&lt;Year&gt;1986&lt;/Year&gt;&lt;IDText&gt;A NEW STROKE VOLUME EQUATION FOR THORACIC ELECTRICAL BIOIMPEDANCE - THEORY AND RATIONALE&lt;/IDText&gt;&lt;DisplayText&gt;&lt;style face="superscript"&gt;31&lt;/style&gt;&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A82009">
        <w:rPr>
          <w:noProof/>
          <w:rPrChange w:id="3339" w:author="Peto" w:date="2018-06-14T07:18:00Z">
            <w:rPr/>
          </w:rPrChange>
        </w:rPr>
        <w:fldChar w:fldCharType="separate"/>
      </w:r>
      <w:r w:rsidR="00AD692D" w:rsidRPr="00A82009">
        <w:rPr>
          <w:noProof/>
          <w:vertAlign w:val="superscript"/>
        </w:rPr>
        <w:t>31</w:t>
      </w:r>
      <w:r w:rsidRPr="00A82009">
        <w:rPr>
          <w:noProof/>
          <w:rPrChange w:id="3340" w:author="Peto" w:date="2018-06-14T07:18:00Z">
            <w:rPr/>
          </w:rPrChange>
        </w:rPr>
        <w:fldChar w:fldCharType="end"/>
      </w:r>
      <w:r w:rsidRPr="00A82009">
        <w:rPr>
          <w:noProof/>
          <w:rPrChange w:id="3341" w:author="Peto" w:date="2018-06-14T07:18:00Z">
            <w:rPr/>
          </w:rPrChange>
        </w:rPr>
        <w:t xml:space="preserve"> a v súčasnosti hlavne Bernsteinov model </w:t>
      </w:r>
      <w:r w:rsidRPr="00A82009">
        <w:rPr>
          <w:noProof/>
          <w:rPrChange w:id="3342" w:author="Peto" w:date="2018-06-14T07:18:00Z">
            <w:rPr/>
          </w:rPrChange>
        </w:rPr>
        <w:fldChar w:fldCharType="begin"/>
      </w:r>
      <w:r w:rsidR="00AD692D" w:rsidRPr="00A82009">
        <w:rPr>
          <w:noProof/>
          <w:rPrChange w:id="3343"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3344" w:author="Peto" w:date="2018-06-14T07:18:00Z">
            <w:rPr/>
          </w:rPrChange>
        </w:rPr>
        <w:fldChar w:fldCharType="separate"/>
      </w:r>
      <w:r w:rsidR="00AD692D" w:rsidRPr="00A82009">
        <w:rPr>
          <w:noProof/>
          <w:vertAlign w:val="superscript"/>
        </w:rPr>
        <w:t>3</w:t>
      </w:r>
      <w:r w:rsidRPr="00A82009">
        <w:rPr>
          <w:noProof/>
          <w:rPrChange w:id="3345" w:author="Peto" w:date="2018-06-14T07:18:00Z">
            <w:rPr/>
          </w:rPrChange>
        </w:rPr>
        <w:fldChar w:fldCharType="end"/>
      </w:r>
      <w:r w:rsidRPr="00A82009">
        <w:rPr>
          <w:noProof/>
          <w:rPrChange w:id="3346" w:author="Peto" w:date="2018-06-14T07:18:00Z">
            <w:rPr/>
          </w:rPrChange>
        </w:rPr>
        <w:t xml:space="preserve">. Tieto modely sa ďalej vyvíjajú a objavuje sa nielen použitie elektrickej resistivity ako je to vo vyššie spomenutých modeloch, ale aj použitie elektrickej reaktancie na výpočet SV a CO </w:t>
      </w:r>
      <w:r w:rsidRPr="00A82009">
        <w:rPr>
          <w:noProof/>
          <w:rPrChange w:id="3347" w:author="Peto" w:date="2018-06-14T07:18:00Z">
            <w:rPr/>
          </w:rPrChange>
        </w:rPr>
        <w:fldChar w:fldCharType="begin"/>
      </w:r>
      <w:r w:rsidR="00AD692D" w:rsidRPr="00A82009">
        <w:rPr>
          <w:noProof/>
          <w:rPrChange w:id="3348" w:author="Peto" w:date="2018-06-14T07:18:00Z">
            <w:rPr/>
          </w:rPrChange>
        </w:rPr>
        <w:instrText xml:space="preserve"> ADDIN EN.CITE &lt;EndNote&gt;&lt;Cite&gt;&lt;Author&gt;Keren&lt;/Author&gt;&lt;Year&gt;2007&lt;/Year&gt;&lt;IDText&gt;Evaluation of a noninvasive continuous cardiac output monitoring system based on thoracic bioreactance&lt;/IDText&gt;&lt;DisplayText&gt;&lt;style face="superscript"&gt;32&lt;/style&gt;&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A82009">
        <w:rPr>
          <w:noProof/>
          <w:rPrChange w:id="3349" w:author="Peto" w:date="2018-06-14T07:18:00Z">
            <w:rPr/>
          </w:rPrChange>
        </w:rPr>
        <w:fldChar w:fldCharType="separate"/>
      </w:r>
      <w:r w:rsidR="00AD692D" w:rsidRPr="00A82009">
        <w:rPr>
          <w:noProof/>
          <w:vertAlign w:val="superscript"/>
        </w:rPr>
        <w:t>32</w:t>
      </w:r>
      <w:r w:rsidRPr="00A82009">
        <w:rPr>
          <w:noProof/>
          <w:rPrChange w:id="3350" w:author="Peto" w:date="2018-06-14T07:18:00Z">
            <w:rPr/>
          </w:rPrChange>
        </w:rPr>
        <w:fldChar w:fldCharType="end"/>
      </w:r>
      <w:r w:rsidRPr="00A82009">
        <w:rPr>
          <w:noProof/>
          <w:rPrChange w:id="3351" w:author="Peto" w:date="2018-06-14T07:18:00Z">
            <w:rPr/>
          </w:rPrChange>
        </w:rPr>
        <w:t>.</w:t>
      </w:r>
    </w:p>
    <w:p w14:paraId="78C76D90" w14:textId="77777777" w:rsidR="00CE547F" w:rsidRPr="00A82009" w:rsidRDefault="00CE547F" w:rsidP="00CE547F">
      <w:pPr>
        <w:rPr>
          <w:noProof/>
          <w:rPrChange w:id="3352" w:author="Peto" w:date="2018-06-14T07:18:00Z">
            <w:rPr/>
          </w:rPrChange>
        </w:rPr>
      </w:pPr>
    </w:p>
    <w:p w14:paraId="15C31F6E" w14:textId="322FE0AF" w:rsidR="00CE547F" w:rsidRPr="00A82009" w:rsidRDefault="00CE547F" w:rsidP="00CE547F">
      <w:pPr>
        <w:rPr>
          <w:noProof/>
          <w:rPrChange w:id="3353" w:author="Peto" w:date="2018-06-14T07:18:00Z">
            <w:rPr/>
          </w:rPrChange>
        </w:rPr>
      </w:pPr>
      <w:r w:rsidRPr="00A82009">
        <w:rPr>
          <w:noProof/>
          <w:rPrChange w:id="3354" w:author="Peto" w:date="2018-06-14T07:18:00Z">
            <w:rPr/>
          </w:rPrChange>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A82009" w:rsidRDefault="00CE547F" w:rsidP="00CE547F">
      <w:pPr>
        <w:rPr>
          <w:noProof/>
          <w:rPrChange w:id="3355" w:author="Peto" w:date="2018-06-14T07:18:00Z">
            <w:rPr/>
          </w:rPrChange>
        </w:rPr>
      </w:pPr>
    </w:p>
    <w:p w14:paraId="1276D9F2" w14:textId="77777777" w:rsidR="00CE547F" w:rsidRPr="00A82009" w:rsidRDefault="00CE547F" w:rsidP="00CE547F">
      <w:pPr>
        <w:rPr>
          <w:noProof/>
          <w:rPrChange w:id="3356" w:author="Peto" w:date="2018-06-14T07:18:00Z">
            <w:rPr/>
          </w:rPrChange>
        </w:rPr>
      </w:pPr>
      <w:r w:rsidRPr="00A82009">
        <w:rPr>
          <w:noProof/>
          <w:rPrChange w:id="3357" w:author="Peto" w:date="2018-06-14T07:18:00Z">
            <w:rPr/>
          </w:rPrChange>
        </w:rPr>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A82009" w:rsidRDefault="00CE547F" w:rsidP="00CE547F">
      <w:pPr>
        <w:rPr>
          <w:noProof/>
          <w:rPrChange w:id="3358" w:author="Peto" w:date="2018-06-14T07:18:00Z">
            <w:rPr/>
          </w:rPrChange>
        </w:rPr>
      </w:pPr>
      <w:bookmarkStart w:id="3359" w:name="_Toc386404202"/>
    </w:p>
    <w:p w14:paraId="63B07A09" w14:textId="77777777" w:rsidR="00CE547F" w:rsidRPr="00A82009" w:rsidRDefault="00CE547F" w:rsidP="00CE547F">
      <w:pPr>
        <w:rPr>
          <w:noProof/>
          <w:color w:val="000000"/>
          <w:rPrChange w:id="3360" w:author="Peto" w:date="2018-06-14T07:18:00Z">
            <w:rPr>
              <w:color w:val="000000"/>
            </w:rPr>
          </w:rPrChange>
        </w:rPr>
      </w:pPr>
      <w:r w:rsidRPr="00A82009">
        <w:rPr>
          <w:noProof/>
          <w:color w:val="000000"/>
          <w:rPrChange w:id="3361" w:author="Peto" w:date="2018-06-14T07:18:00Z">
            <w:rPr>
              <w:color w:val="000000"/>
            </w:rPr>
          </w:rPrChange>
        </w:rPr>
        <w:t xml:space="preserve">Pri výpočte SV z bioimpedancie je zavedený nasledujúci model: tepový objem V (mL) považujeme za valec dĺžky </w:t>
      </w:r>
      <m:oMath>
        <m:r>
          <w:rPr>
            <w:rFonts w:ascii="Cambria Math" w:hAnsi="Cambria Math"/>
            <w:noProof/>
            <w:color w:val="000000"/>
            <w:rPrChange w:id="3362" w:author="Peto" w:date="2018-06-14T07:18:00Z">
              <w:rPr>
                <w:rFonts w:ascii="Cambria Math" w:hAnsi="Cambria Math"/>
                <w:color w:val="000000"/>
              </w:rPr>
            </w:rPrChange>
          </w:rPr>
          <m:t>l</m:t>
        </m:r>
      </m:oMath>
      <w:r w:rsidRPr="00A82009">
        <w:rPr>
          <w:noProof/>
          <w:color w:val="000000"/>
          <w:rPrChange w:id="3363" w:author="Peto" w:date="2018-06-14T07:18:00Z">
            <w:rPr>
              <w:color w:val="000000"/>
            </w:rPr>
          </w:rPrChange>
        </w:rPr>
        <w:t xml:space="preserve"> (cm) a podstavy </w:t>
      </w:r>
      <m:oMath>
        <m:r>
          <w:rPr>
            <w:rFonts w:ascii="Cambria Math" w:hAnsi="Cambria Math"/>
            <w:noProof/>
            <w:color w:val="000000"/>
            <w:rPrChange w:id="3364" w:author="Peto" w:date="2018-06-14T07:18:00Z">
              <w:rPr>
                <w:rFonts w:ascii="Cambria Math" w:hAnsi="Cambria Math"/>
                <w:color w:val="000000"/>
              </w:rPr>
            </w:rPrChange>
          </w:rPr>
          <m:t>π</m:t>
        </m:r>
        <m:sSup>
          <m:sSupPr>
            <m:ctrlPr>
              <w:rPr>
                <w:rFonts w:ascii="Cambria Math" w:hAnsi="Cambria Math"/>
                <w:i/>
                <w:noProof/>
                <w:color w:val="000000"/>
              </w:rPr>
            </m:ctrlPr>
          </m:sSupPr>
          <m:e>
            <m:r>
              <w:rPr>
                <w:rFonts w:ascii="Cambria Math" w:hAnsi="Cambria Math"/>
                <w:noProof/>
                <w:color w:val="000000"/>
                <w:rPrChange w:id="3365" w:author="Peto" w:date="2018-06-14T07:18:00Z">
                  <w:rPr>
                    <w:rFonts w:ascii="Cambria Math" w:hAnsi="Cambria Math"/>
                    <w:color w:val="000000"/>
                  </w:rPr>
                </w:rPrChange>
              </w:rPr>
              <m:t>r</m:t>
            </m:r>
          </m:e>
          <m:sup>
            <m:r>
              <w:rPr>
                <w:rFonts w:ascii="Cambria Math" w:hAnsi="Cambria Math"/>
                <w:noProof/>
                <w:color w:val="000000"/>
                <w:rPrChange w:id="3366" w:author="Peto" w:date="2018-06-14T07:18:00Z">
                  <w:rPr>
                    <w:rFonts w:ascii="Cambria Math" w:hAnsi="Cambria Math"/>
                    <w:color w:val="000000"/>
                  </w:rPr>
                </w:rPrChange>
              </w:rPr>
              <m:t>2</m:t>
            </m:r>
          </m:sup>
        </m:sSup>
        <m:r>
          <w:rPr>
            <w:rFonts w:ascii="Cambria Math" w:hAnsi="Cambria Math"/>
            <w:noProof/>
            <w:color w:val="000000"/>
            <w:rPrChange w:id="3367" w:author="Peto" w:date="2018-06-14T07:18:00Z">
              <w:rPr>
                <w:rFonts w:ascii="Cambria Math" w:hAnsi="Cambria Math"/>
                <w:color w:val="000000"/>
              </w:rPr>
            </w:rPrChange>
          </w:rPr>
          <m:t>(</m:t>
        </m:r>
        <m:sSup>
          <m:sSupPr>
            <m:ctrlPr>
              <w:rPr>
                <w:rFonts w:ascii="Cambria Math" w:hAnsi="Cambria Math"/>
                <w:i/>
                <w:noProof/>
                <w:color w:val="000000"/>
              </w:rPr>
            </m:ctrlPr>
          </m:sSupPr>
          <m:e>
            <m:r>
              <w:rPr>
                <w:rFonts w:ascii="Cambria Math" w:hAnsi="Cambria Math"/>
                <w:noProof/>
                <w:color w:val="000000"/>
                <w:rPrChange w:id="3368" w:author="Peto" w:date="2018-06-14T07:18:00Z">
                  <w:rPr>
                    <w:rFonts w:ascii="Cambria Math" w:hAnsi="Cambria Math"/>
                    <w:color w:val="000000"/>
                  </w:rPr>
                </w:rPrChange>
              </w:rPr>
              <m:t>cm</m:t>
            </m:r>
          </m:e>
          <m:sup>
            <m:r>
              <w:rPr>
                <w:rFonts w:ascii="Cambria Math" w:hAnsi="Cambria Math"/>
                <w:noProof/>
                <w:color w:val="000000"/>
                <w:rPrChange w:id="3369" w:author="Peto" w:date="2018-06-14T07:18:00Z">
                  <w:rPr>
                    <w:rFonts w:ascii="Cambria Math" w:hAnsi="Cambria Math"/>
                    <w:color w:val="000000"/>
                  </w:rPr>
                </w:rPrChange>
              </w:rPr>
              <m:t>2</m:t>
            </m:r>
          </m:sup>
        </m:sSup>
        <m:r>
          <w:rPr>
            <w:rFonts w:ascii="Cambria Math" w:hAnsi="Cambria Math"/>
            <w:noProof/>
            <w:color w:val="000000"/>
            <w:rPrChange w:id="3370" w:author="Peto" w:date="2018-06-14T07:18:00Z">
              <w:rPr>
                <w:rFonts w:ascii="Cambria Math" w:hAnsi="Cambria Math"/>
                <w:color w:val="000000"/>
              </w:rPr>
            </w:rPrChange>
          </w:rPr>
          <m:t>)</m:t>
        </m:r>
      </m:oMath>
      <w:r w:rsidRPr="00A82009">
        <w:rPr>
          <w:noProof/>
          <w:color w:val="000000"/>
          <w:rPrChange w:id="3371" w:author="Peto" w:date="2018-06-14T07:18:00Z">
            <w:rPr>
              <w:color w:val="000000"/>
            </w:rPr>
          </w:rPrChange>
        </w:rPr>
        <w:t xml:space="preserve">, kde </w:t>
      </w:r>
      <m:oMath>
        <m:r>
          <w:rPr>
            <w:rFonts w:ascii="Cambria Math" w:hAnsi="Cambria Math"/>
            <w:noProof/>
            <w:color w:val="000000"/>
            <w:rPrChange w:id="3372" w:author="Peto" w:date="2018-06-14T07:18:00Z">
              <w:rPr>
                <w:rFonts w:ascii="Cambria Math" w:hAnsi="Cambria Math"/>
                <w:color w:val="000000"/>
              </w:rPr>
            </w:rPrChange>
          </w:rPr>
          <m:t>r</m:t>
        </m:r>
      </m:oMath>
      <w:r w:rsidRPr="00A82009">
        <w:rPr>
          <w:noProof/>
          <w:color w:val="000000"/>
          <w:rPrChange w:id="3373" w:author="Peto" w:date="2018-06-14T07:18:00Z">
            <w:rPr>
              <w:color w:val="000000"/>
            </w:rPr>
          </w:rPrChange>
        </w:rPr>
        <w:t xml:space="preserve"> je polomer aorty (</w:t>
      </w:r>
      <w:r w:rsidRPr="00A82009">
        <w:rPr>
          <w:noProof/>
          <w:color w:val="000000"/>
          <w:rPrChange w:id="3374" w:author="Peto" w:date="2018-06-14T07:18:00Z">
            <w:rPr>
              <w:color w:val="000000"/>
            </w:rPr>
          </w:rPrChange>
        </w:rPr>
        <w:fldChar w:fldCharType="begin"/>
      </w:r>
      <w:r w:rsidRPr="00A82009">
        <w:rPr>
          <w:noProof/>
          <w:color w:val="000000"/>
          <w:rPrChange w:id="3375" w:author="Peto" w:date="2018-06-14T07:18:00Z">
            <w:rPr>
              <w:color w:val="000000"/>
            </w:rPr>
          </w:rPrChange>
        </w:rPr>
        <w:instrText xml:space="preserve"> REF valec \h </w:instrText>
      </w:r>
      <w:r w:rsidRPr="00A82009">
        <w:rPr>
          <w:noProof/>
          <w:color w:val="000000"/>
          <w:rPrChange w:id="3376" w:author="Peto" w:date="2018-06-14T07:18:00Z">
            <w:rPr>
              <w:noProof/>
              <w:color w:val="000000"/>
            </w:rPr>
          </w:rPrChange>
        </w:rPr>
      </w:r>
      <w:r w:rsidRPr="00A82009">
        <w:rPr>
          <w:noProof/>
          <w:color w:val="000000"/>
          <w:rPrChange w:id="3377" w:author="Peto" w:date="2018-06-14T07:18:00Z">
            <w:rPr>
              <w:color w:val="000000"/>
            </w:rPr>
          </w:rPrChange>
        </w:rPr>
        <w:fldChar w:fldCharType="separate"/>
      </w:r>
      <w:r w:rsidR="00F95B9C" w:rsidRPr="00A82009">
        <w:rPr>
          <w:noProof/>
          <w:color w:val="000000"/>
        </w:rPr>
        <w:t>14</w:t>
      </w:r>
      <w:r w:rsidRPr="00A82009">
        <w:rPr>
          <w:noProof/>
          <w:color w:val="000000"/>
          <w:rPrChange w:id="3378" w:author="Peto" w:date="2018-06-14T07:18:00Z">
            <w:rPr>
              <w:color w:val="000000"/>
            </w:rPr>
          </w:rPrChange>
        </w:rPr>
        <w:fldChar w:fldCharType="end"/>
      </w:r>
      <w:r w:rsidRPr="00A82009">
        <w:rPr>
          <w:noProof/>
          <w:color w:val="000000"/>
          <w:rPrChange w:id="3379" w:author="Peto" w:date="2018-06-14T07:18:00Z">
            <w:rPr>
              <w:color w:val="000000"/>
            </w:rPr>
          </w:rPrChange>
        </w:rPr>
        <w:t xml:space="preserve">). </w:t>
      </w:r>
      <w:r w:rsidRPr="00A82009">
        <w:rPr>
          <w:noProof/>
          <w:color w:val="000000"/>
          <w:rPrChange w:id="3380" w:author="Peto" w:date="2018-06-14T07:18:00Z">
            <w:rPr>
              <w:color w:val="000000"/>
            </w:rPr>
          </w:rPrChange>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1951D598" w14:textId="77777777" w:rsidTr="00452ADC">
        <w:tc>
          <w:tcPr>
            <w:tcW w:w="704" w:type="dxa"/>
          </w:tcPr>
          <w:p w14:paraId="0446911A" w14:textId="77777777" w:rsidR="00CE547F" w:rsidRPr="00A82009" w:rsidRDefault="00CE547F" w:rsidP="00452ADC">
            <w:pPr>
              <w:jc w:val="center"/>
              <w:rPr>
                <w:noProof/>
                <w:color w:val="000000"/>
                <w:rPrChange w:id="3381" w:author="Peto" w:date="2018-06-14T07:18:00Z">
                  <w:rPr>
                    <w:color w:val="000000"/>
                  </w:rPr>
                </w:rPrChange>
              </w:rPr>
            </w:pPr>
          </w:p>
        </w:tc>
        <w:tc>
          <w:tcPr>
            <w:tcW w:w="7088" w:type="dxa"/>
            <w:vAlign w:val="center"/>
          </w:tcPr>
          <w:p w14:paraId="22394027" w14:textId="77777777" w:rsidR="00CE547F" w:rsidRPr="00A82009" w:rsidRDefault="00CE547F" w:rsidP="00452ADC">
            <w:pPr>
              <w:jc w:val="center"/>
              <w:rPr>
                <w:noProof/>
                <w:color w:val="000000"/>
                <w:rPrChange w:id="3382" w:author="Peto" w:date="2018-06-14T07:18:00Z">
                  <w:rPr>
                    <w:color w:val="000000"/>
                  </w:rPr>
                </w:rPrChange>
              </w:rPr>
            </w:pPr>
            <m:oMathPara>
              <m:oMath>
                <m:r>
                  <w:rPr>
                    <w:rFonts w:ascii="Cambria Math" w:hAnsi="Cambria Math"/>
                    <w:noProof/>
                    <w:color w:val="000000"/>
                    <w:rPrChange w:id="3383" w:author="Peto" w:date="2018-06-14T07:18:00Z">
                      <w:rPr>
                        <w:rFonts w:ascii="Cambria Math" w:hAnsi="Cambria Math"/>
                        <w:color w:val="000000"/>
                      </w:rPr>
                    </w:rPrChange>
                  </w:rPr>
                  <m:t>V= π</m:t>
                </m:r>
                <m:sSup>
                  <m:sSupPr>
                    <m:ctrlPr>
                      <w:rPr>
                        <w:rFonts w:ascii="Cambria Math" w:hAnsi="Cambria Math"/>
                        <w:i/>
                        <w:noProof/>
                        <w:color w:val="000000"/>
                      </w:rPr>
                    </m:ctrlPr>
                  </m:sSupPr>
                  <m:e>
                    <m:r>
                      <w:rPr>
                        <w:rFonts w:ascii="Cambria Math" w:hAnsi="Cambria Math"/>
                        <w:noProof/>
                        <w:color w:val="000000"/>
                        <w:rPrChange w:id="3384" w:author="Peto" w:date="2018-06-14T07:18:00Z">
                          <w:rPr>
                            <w:rFonts w:ascii="Cambria Math" w:hAnsi="Cambria Math"/>
                            <w:color w:val="000000"/>
                          </w:rPr>
                        </w:rPrChange>
                      </w:rPr>
                      <m:t>r</m:t>
                    </m:r>
                  </m:e>
                  <m:sup>
                    <m:r>
                      <w:rPr>
                        <w:rFonts w:ascii="Cambria Math" w:hAnsi="Cambria Math"/>
                        <w:noProof/>
                        <w:color w:val="000000"/>
                        <w:rPrChange w:id="3385" w:author="Peto" w:date="2018-06-14T07:18:00Z">
                          <w:rPr>
                            <w:rFonts w:ascii="Cambria Math" w:hAnsi="Cambria Math"/>
                            <w:color w:val="000000"/>
                          </w:rPr>
                        </w:rPrChange>
                      </w:rPr>
                      <m:t>2</m:t>
                    </m:r>
                  </m:sup>
                </m:sSup>
                <m:r>
                  <w:rPr>
                    <w:rFonts w:ascii="Cambria Math" w:hAnsi="Cambria Math"/>
                    <w:noProof/>
                    <w:color w:val="000000"/>
                    <w:rPrChange w:id="3386" w:author="Peto" w:date="2018-06-14T07:18:00Z">
                      <w:rPr>
                        <w:rFonts w:ascii="Cambria Math" w:hAnsi="Cambria Math"/>
                        <w:color w:val="000000"/>
                      </w:rPr>
                    </w:rPrChange>
                  </w:rPr>
                  <m:t>l (ml)</m:t>
                </m:r>
              </m:oMath>
            </m:oMathPara>
          </w:p>
        </w:tc>
        <w:tc>
          <w:tcPr>
            <w:tcW w:w="702" w:type="dxa"/>
            <w:vAlign w:val="center"/>
          </w:tcPr>
          <w:p w14:paraId="095EEA5E" w14:textId="77777777" w:rsidR="00CE547F" w:rsidRPr="00A82009" w:rsidRDefault="00CE547F" w:rsidP="00452ADC">
            <w:pPr>
              <w:jc w:val="center"/>
              <w:rPr>
                <w:noProof/>
                <w:color w:val="000000"/>
                <w:rPrChange w:id="3387" w:author="Peto" w:date="2018-06-14T07:18:00Z">
                  <w:rPr>
                    <w:color w:val="000000"/>
                  </w:rPr>
                </w:rPrChange>
              </w:rPr>
            </w:pPr>
            <w:r w:rsidRPr="00A82009">
              <w:rPr>
                <w:noProof/>
                <w:color w:val="000000"/>
                <w:rPrChange w:id="3388" w:author="Peto" w:date="2018-06-14T07:18:00Z">
                  <w:rPr>
                    <w:color w:val="000000"/>
                  </w:rPr>
                </w:rPrChange>
              </w:rPr>
              <w:t>(</w:t>
            </w:r>
            <w:bookmarkStart w:id="3389" w:name="valec"/>
            <w:r w:rsidRPr="00A82009">
              <w:rPr>
                <w:noProof/>
                <w:color w:val="000000"/>
                <w:rPrChange w:id="3390" w:author="Peto" w:date="2018-06-14T07:18:00Z">
                  <w:rPr>
                    <w:color w:val="000000"/>
                  </w:rPr>
                </w:rPrChange>
              </w:rPr>
              <w:fldChar w:fldCharType="begin"/>
            </w:r>
            <w:r w:rsidRPr="00A82009">
              <w:rPr>
                <w:noProof/>
                <w:color w:val="000000"/>
                <w:rPrChange w:id="3391" w:author="Peto" w:date="2018-06-14T07:18:00Z">
                  <w:rPr>
                    <w:color w:val="000000"/>
                  </w:rPr>
                </w:rPrChange>
              </w:rPr>
              <w:instrText xml:space="preserve"> SEQ eq \* MERGEFORMAT </w:instrText>
            </w:r>
            <w:r w:rsidRPr="00A82009">
              <w:rPr>
                <w:noProof/>
                <w:color w:val="000000"/>
                <w:rPrChange w:id="3392" w:author="Peto" w:date="2018-06-14T07:18:00Z">
                  <w:rPr>
                    <w:color w:val="000000"/>
                  </w:rPr>
                </w:rPrChange>
              </w:rPr>
              <w:fldChar w:fldCharType="separate"/>
            </w:r>
            <w:r w:rsidR="00F95B9C" w:rsidRPr="00A82009">
              <w:rPr>
                <w:noProof/>
                <w:color w:val="000000"/>
              </w:rPr>
              <w:t>14</w:t>
            </w:r>
            <w:r w:rsidRPr="00A82009">
              <w:rPr>
                <w:noProof/>
                <w:color w:val="000000"/>
                <w:rPrChange w:id="3393" w:author="Peto" w:date="2018-06-14T07:18:00Z">
                  <w:rPr>
                    <w:color w:val="000000"/>
                  </w:rPr>
                </w:rPrChange>
              </w:rPr>
              <w:fldChar w:fldCharType="end"/>
            </w:r>
            <w:bookmarkEnd w:id="3389"/>
            <w:r w:rsidRPr="00A82009">
              <w:rPr>
                <w:noProof/>
                <w:color w:val="000000"/>
                <w:rPrChange w:id="3394" w:author="Peto" w:date="2018-06-14T07:18:00Z">
                  <w:rPr>
                    <w:color w:val="000000"/>
                  </w:rPr>
                </w:rPrChange>
              </w:rPr>
              <w:t>)</w:t>
            </w:r>
          </w:p>
        </w:tc>
      </w:tr>
    </w:tbl>
    <w:p w14:paraId="737BD998" w14:textId="77777777" w:rsidR="00CE547F" w:rsidRPr="00A82009" w:rsidRDefault="00CE547F" w:rsidP="00CE547F">
      <w:pPr>
        <w:rPr>
          <w:noProof/>
          <w:color w:val="000000"/>
          <w:rPrChange w:id="3395" w:author="Peto" w:date="2018-06-14T07:18:00Z">
            <w:rPr>
              <w:color w:val="000000"/>
            </w:rPr>
          </w:rPrChange>
        </w:rPr>
      </w:pPr>
    </w:p>
    <w:p w14:paraId="715790F4" w14:textId="29F4B7AF" w:rsidR="00CE547F" w:rsidRPr="00A82009" w:rsidRDefault="00CE547F" w:rsidP="00CE547F">
      <w:pPr>
        <w:rPr>
          <w:noProof/>
          <w:color w:val="000000"/>
          <w:rPrChange w:id="3396" w:author="Peto" w:date="2018-06-14T07:18:00Z">
            <w:rPr>
              <w:color w:val="000000"/>
            </w:rPr>
          </w:rPrChange>
        </w:rPr>
      </w:pPr>
      <w:r w:rsidRPr="00A82009">
        <w:rPr>
          <w:noProof/>
          <w:color w:val="000000"/>
          <w:rPrChange w:id="3397" w:author="Peto" w:date="2018-06-14T07:18:00Z">
            <w:rPr>
              <w:color w:val="000000"/>
            </w:rPr>
          </w:rPrChange>
        </w:rPr>
        <w:t xml:space="preserve">V dôsledku poddajnosti aorty a zvýšeného tlaku po sťahu srdca sa aorta o polomere </w:t>
      </w:r>
      <m:oMath>
        <m:r>
          <w:rPr>
            <w:rFonts w:ascii="Cambria Math" w:hAnsi="Cambria Math"/>
            <w:noProof/>
            <w:color w:val="000000"/>
            <w:rPrChange w:id="3398" w:author="Peto" w:date="2018-06-14T07:18:00Z">
              <w:rPr>
                <w:rFonts w:ascii="Cambria Math" w:hAnsi="Cambria Math"/>
                <w:color w:val="000000"/>
              </w:rPr>
            </w:rPrChange>
          </w:rPr>
          <m:t xml:space="preserve">r </m:t>
        </m:r>
      </m:oMath>
      <w:r w:rsidRPr="00A82009">
        <w:rPr>
          <w:noProof/>
          <w:color w:val="000000"/>
          <w:rPrChange w:id="3399" w:author="Peto" w:date="2018-06-14T07:18:00Z">
            <w:rPr>
              <w:color w:val="000000"/>
            </w:rPr>
          </w:rPrChange>
        </w:rPr>
        <w:t>pri systole roztiahne (</w:t>
      </w:r>
      <m:oMath>
        <m:r>
          <w:rPr>
            <w:rFonts w:ascii="Cambria Math" w:hAnsi="Cambria Math"/>
            <w:noProof/>
            <w:color w:val="000000"/>
            <w:rPrChange w:id="3400" w:author="Peto" w:date="2018-06-14T07:18:00Z">
              <w:rPr>
                <w:rFonts w:ascii="Cambria Math" w:hAnsi="Cambria Math"/>
                <w:color w:val="000000"/>
              </w:rPr>
            </w:rPrChange>
          </w:rPr>
          <m:t>dr</m:t>
        </m:r>
      </m:oMath>
      <w:r w:rsidRPr="00A82009">
        <w:rPr>
          <w:noProof/>
          <w:color w:val="000000"/>
          <w:rPrChange w:id="3401" w:author="Peto" w:date="2018-06-14T07:18:00Z">
            <w:rPr>
              <w:color w:val="000000"/>
            </w:rPr>
          </w:rPrChange>
        </w:rPr>
        <w:t xml:space="preserve">) a tým uchová časť krvi vypudenej zo srdca, nazvime to objemový </w:t>
      </w:r>
      <w:r w:rsidRPr="00A82009">
        <w:rPr>
          <w:noProof/>
          <w:color w:val="000000"/>
          <w:rPrChange w:id="3402" w:author="Peto" w:date="2018-06-14T07:18:00Z">
            <w:rPr>
              <w:color w:val="000000"/>
            </w:rPr>
          </w:rPrChange>
        </w:rPr>
        <w:lastRenderedPageBreak/>
        <w:t>efekt systoly, zvyšná časť krvi prúdi ďalej do periférií (</w:t>
      </w:r>
      <m:oMath>
        <m:r>
          <w:rPr>
            <w:rFonts w:ascii="Cambria Math" w:hAnsi="Cambria Math"/>
            <w:noProof/>
            <w:color w:val="000000"/>
            <w:rPrChange w:id="3403" w:author="Peto" w:date="2018-06-14T07:18:00Z">
              <w:rPr>
                <w:rFonts w:ascii="Cambria Math" w:hAnsi="Cambria Math"/>
                <w:color w:val="000000"/>
              </w:rPr>
            </w:rPrChange>
          </w:rPr>
          <m:t>dl</m:t>
        </m:r>
      </m:oMath>
      <w:r w:rsidRPr="00A82009">
        <w:rPr>
          <w:noProof/>
          <w:color w:val="000000"/>
          <w:rPrChange w:id="3404" w:author="Peto" w:date="2018-06-14T07:18:00Z">
            <w:rPr>
              <w:color w:val="000000"/>
            </w:rPr>
          </w:rPrChange>
        </w:rPr>
        <w:t>), nazvime to rýchlostný efekt systoly. Zmenu objemu v čase a teda tok krvi aortou popisuje rovnica (</w:t>
      </w:r>
      <w:r w:rsidRPr="00A82009">
        <w:rPr>
          <w:noProof/>
          <w:color w:val="000000"/>
          <w:rPrChange w:id="3405" w:author="Peto" w:date="2018-06-14T07:18:00Z">
            <w:rPr>
              <w:color w:val="000000"/>
            </w:rPr>
          </w:rPrChange>
        </w:rPr>
        <w:fldChar w:fldCharType="begin"/>
      </w:r>
      <w:r w:rsidRPr="00A82009">
        <w:rPr>
          <w:noProof/>
          <w:color w:val="000000"/>
          <w:rPrChange w:id="3406" w:author="Peto" w:date="2018-06-14T07:18:00Z">
            <w:rPr>
              <w:color w:val="000000"/>
            </w:rPr>
          </w:rPrChange>
        </w:rPr>
        <w:instrText xml:space="preserve"> REF tok_bernstain \h </w:instrText>
      </w:r>
      <w:r w:rsidRPr="00A82009">
        <w:rPr>
          <w:noProof/>
          <w:color w:val="000000"/>
          <w:rPrChange w:id="3407" w:author="Peto" w:date="2018-06-14T07:18:00Z">
            <w:rPr>
              <w:noProof/>
              <w:color w:val="000000"/>
            </w:rPr>
          </w:rPrChange>
        </w:rPr>
      </w:r>
      <w:r w:rsidRPr="00A82009">
        <w:rPr>
          <w:noProof/>
          <w:color w:val="000000"/>
          <w:rPrChange w:id="3408" w:author="Peto" w:date="2018-06-14T07:18:00Z">
            <w:rPr>
              <w:color w:val="000000"/>
            </w:rPr>
          </w:rPrChange>
        </w:rPr>
        <w:fldChar w:fldCharType="separate"/>
      </w:r>
      <w:r w:rsidR="00F95B9C" w:rsidRPr="00A82009">
        <w:rPr>
          <w:noProof/>
          <w:color w:val="000000"/>
        </w:rPr>
        <w:t>15</w:t>
      </w:r>
      <w:r w:rsidRPr="00A82009">
        <w:rPr>
          <w:noProof/>
          <w:color w:val="000000"/>
          <w:rPrChange w:id="3409" w:author="Peto" w:date="2018-06-14T07:18:00Z">
            <w:rPr>
              <w:color w:val="000000"/>
            </w:rPr>
          </w:rPrChange>
        </w:rPr>
        <w:fldChar w:fldCharType="end"/>
      </w:r>
      <w:r w:rsidRPr="00A82009">
        <w:rPr>
          <w:noProof/>
          <w:color w:val="000000"/>
          <w:rPrChange w:id="3410" w:author="Peto" w:date="2018-06-14T07:18:00Z">
            <w:rPr>
              <w:color w:val="000000"/>
            </w:rPr>
          </w:rPrChange>
        </w:rPr>
        <w:t>)</w:t>
      </w:r>
      <w:r w:rsidRPr="00A82009">
        <w:rPr>
          <w:noProof/>
          <w:color w:val="000000"/>
          <w:rPrChange w:id="3411" w:author="Peto" w:date="2018-06-14T07:18:00Z">
            <w:rPr>
              <w:color w:val="000000"/>
            </w:rPr>
          </w:rPrChange>
        </w:rPr>
        <w:fldChar w:fldCharType="begin"/>
      </w:r>
      <w:r w:rsidR="00AD692D" w:rsidRPr="00A82009">
        <w:rPr>
          <w:noProof/>
          <w:color w:val="000000"/>
          <w:rPrChange w:id="3412" w:author="Peto" w:date="2018-06-14T07:18:00Z">
            <w:rPr>
              <w:color w:val="000000"/>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rPrChange w:id="3413" w:author="Peto" w:date="2018-06-14T07:18:00Z">
            <w:rPr>
              <w:color w:val="000000"/>
            </w:rPr>
          </w:rPrChange>
        </w:rPr>
        <w:fldChar w:fldCharType="separate"/>
      </w:r>
      <w:r w:rsidR="00AD692D" w:rsidRPr="00A82009">
        <w:rPr>
          <w:noProof/>
          <w:color w:val="000000"/>
          <w:vertAlign w:val="superscript"/>
        </w:rPr>
        <w:t>3</w:t>
      </w:r>
      <w:r w:rsidRPr="00A82009">
        <w:rPr>
          <w:noProof/>
          <w:color w:val="000000"/>
          <w:rPrChange w:id="3414" w:author="Peto" w:date="2018-06-14T07:18:00Z">
            <w:rPr>
              <w:color w:val="000000"/>
            </w:rPr>
          </w:rPrChange>
        </w:rPr>
        <w:fldChar w:fldCharType="end"/>
      </w:r>
      <w:r w:rsidRPr="00A82009">
        <w:rPr>
          <w:noProof/>
          <w:color w:val="000000"/>
          <w:rPrChange w:id="3415" w:author="Peto" w:date="2018-06-14T07:18:00Z">
            <w:rPr>
              <w:color w:val="000000"/>
            </w:rPr>
          </w:rPrChange>
        </w:rPr>
        <w:t>:</w:t>
      </w:r>
    </w:p>
    <w:p w14:paraId="4760E0D8" w14:textId="77777777" w:rsidR="00CE547F" w:rsidRPr="00A82009" w:rsidRDefault="00CE547F" w:rsidP="00CE547F">
      <w:pPr>
        <w:rPr>
          <w:noProof/>
          <w:color w:val="000000"/>
          <w:rPrChange w:id="3416"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B2F173F" w14:textId="77777777" w:rsidTr="00452ADC">
        <w:tc>
          <w:tcPr>
            <w:tcW w:w="704" w:type="dxa"/>
          </w:tcPr>
          <w:p w14:paraId="6A9E9037" w14:textId="77777777" w:rsidR="00CE547F" w:rsidRPr="00A82009" w:rsidRDefault="00CE547F" w:rsidP="00452ADC">
            <w:pPr>
              <w:jc w:val="center"/>
              <w:rPr>
                <w:noProof/>
                <w:color w:val="000000"/>
                <w:rPrChange w:id="3417" w:author="Peto" w:date="2018-06-14T07:18:00Z">
                  <w:rPr>
                    <w:color w:val="000000"/>
                  </w:rPr>
                </w:rPrChange>
              </w:rPr>
            </w:pPr>
          </w:p>
        </w:tc>
        <w:tc>
          <w:tcPr>
            <w:tcW w:w="7088" w:type="dxa"/>
            <w:vAlign w:val="center"/>
          </w:tcPr>
          <w:p w14:paraId="600F6E56" w14:textId="77777777" w:rsidR="00CE547F" w:rsidRPr="00A82009" w:rsidRDefault="00837AE3" w:rsidP="00452ADC">
            <w:pPr>
              <w:jc w:val="center"/>
              <w:rPr>
                <w:noProof/>
                <w:color w:val="000000"/>
                <w:rPrChange w:id="3418" w:author="Peto" w:date="2018-06-14T07:18:00Z">
                  <w:rPr>
                    <w:color w:val="000000"/>
                  </w:rPr>
                </w:rPrChange>
              </w:rPr>
            </w:pPr>
            <m:oMathPara>
              <m:oMath>
                <m:f>
                  <m:fPr>
                    <m:ctrlPr>
                      <w:rPr>
                        <w:rFonts w:ascii="Cambria Math" w:hAnsi="Cambria Math"/>
                        <w:i/>
                        <w:noProof/>
                        <w:color w:val="000000"/>
                      </w:rPr>
                    </m:ctrlPr>
                  </m:fPr>
                  <m:num>
                    <m:r>
                      <w:rPr>
                        <w:rFonts w:ascii="Cambria Math" w:hAnsi="Cambria Math"/>
                        <w:noProof/>
                        <w:color w:val="000000"/>
                        <w:rPrChange w:id="3419" w:author="Peto" w:date="2018-06-14T07:18:00Z">
                          <w:rPr>
                            <w:rFonts w:ascii="Cambria Math" w:hAnsi="Cambria Math"/>
                            <w:color w:val="000000"/>
                          </w:rPr>
                        </w:rPrChange>
                      </w:rPr>
                      <m:t>dV(t)</m:t>
                    </m:r>
                  </m:num>
                  <m:den>
                    <m:r>
                      <w:rPr>
                        <w:rFonts w:ascii="Cambria Math" w:hAnsi="Cambria Math"/>
                        <w:noProof/>
                        <w:color w:val="000000"/>
                        <w:rPrChange w:id="3420" w:author="Peto" w:date="2018-06-14T07:18:00Z">
                          <w:rPr>
                            <w:rFonts w:ascii="Cambria Math" w:hAnsi="Cambria Math"/>
                            <w:color w:val="000000"/>
                          </w:rPr>
                        </w:rPrChange>
                      </w:rPr>
                      <m:t>dt</m:t>
                    </m:r>
                  </m:den>
                </m:f>
                <m:r>
                  <w:rPr>
                    <w:rFonts w:ascii="Cambria Math" w:hAnsi="Cambria Math"/>
                    <w:noProof/>
                    <w:color w:val="000000"/>
                    <w:rPrChange w:id="3421" w:author="Peto" w:date="2018-06-14T07:18:00Z">
                      <w:rPr>
                        <w:rFonts w:ascii="Cambria Math" w:hAnsi="Cambria Math"/>
                        <w:color w:val="000000"/>
                      </w:rPr>
                    </w:rPrChange>
                  </w:rPr>
                  <m:t>=Q=2πr</m:t>
                </m:r>
                <m:f>
                  <m:fPr>
                    <m:ctrlPr>
                      <w:rPr>
                        <w:rFonts w:ascii="Cambria Math" w:hAnsi="Cambria Math"/>
                        <w:i/>
                        <w:noProof/>
                        <w:color w:val="000000"/>
                      </w:rPr>
                    </m:ctrlPr>
                  </m:fPr>
                  <m:num>
                    <m:r>
                      <w:rPr>
                        <w:rFonts w:ascii="Cambria Math" w:hAnsi="Cambria Math"/>
                        <w:noProof/>
                        <w:color w:val="000000"/>
                        <w:rPrChange w:id="3422" w:author="Peto" w:date="2018-06-14T07:18:00Z">
                          <w:rPr>
                            <w:rFonts w:ascii="Cambria Math" w:hAnsi="Cambria Math"/>
                            <w:color w:val="000000"/>
                          </w:rPr>
                        </w:rPrChange>
                      </w:rPr>
                      <m:t>dr(t)</m:t>
                    </m:r>
                  </m:num>
                  <m:den>
                    <m:r>
                      <w:rPr>
                        <w:rFonts w:ascii="Cambria Math" w:hAnsi="Cambria Math"/>
                        <w:noProof/>
                        <w:color w:val="000000"/>
                        <w:rPrChange w:id="3423" w:author="Peto" w:date="2018-06-14T07:18:00Z">
                          <w:rPr>
                            <w:rFonts w:ascii="Cambria Math" w:hAnsi="Cambria Math"/>
                            <w:color w:val="000000"/>
                          </w:rPr>
                        </w:rPrChange>
                      </w:rPr>
                      <m:t>dt</m:t>
                    </m:r>
                  </m:den>
                </m:f>
                <m:r>
                  <w:rPr>
                    <w:rFonts w:ascii="Cambria Math" w:hAnsi="Cambria Math"/>
                    <w:noProof/>
                    <w:color w:val="000000"/>
                    <w:rPrChange w:id="3424" w:author="Peto" w:date="2018-06-14T07:18:00Z">
                      <w:rPr>
                        <w:rFonts w:ascii="Cambria Math" w:hAnsi="Cambria Math"/>
                        <w:color w:val="000000"/>
                      </w:rPr>
                    </w:rPrChange>
                  </w:rPr>
                  <m:t>l+ π</m:t>
                </m:r>
                <m:sSup>
                  <m:sSupPr>
                    <m:ctrlPr>
                      <w:rPr>
                        <w:rFonts w:ascii="Cambria Math" w:hAnsi="Cambria Math"/>
                        <w:i/>
                        <w:noProof/>
                        <w:color w:val="000000"/>
                      </w:rPr>
                    </m:ctrlPr>
                  </m:sSupPr>
                  <m:e>
                    <m:r>
                      <w:rPr>
                        <w:rFonts w:ascii="Cambria Math" w:hAnsi="Cambria Math"/>
                        <w:noProof/>
                        <w:color w:val="000000"/>
                        <w:rPrChange w:id="3425" w:author="Peto" w:date="2018-06-14T07:18:00Z">
                          <w:rPr>
                            <w:rFonts w:ascii="Cambria Math" w:hAnsi="Cambria Math"/>
                            <w:color w:val="000000"/>
                          </w:rPr>
                        </w:rPrChange>
                      </w:rPr>
                      <m:t>r</m:t>
                    </m:r>
                  </m:e>
                  <m:sup>
                    <m:r>
                      <w:rPr>
                        <w:rFonts w:ascii="Cambria Math" w:hAnsi="Cambria Math"/>
                        <w:noProof/>
                        <w:color w:val="000000"/>
                        <w:rPrChange w:id="3426" w:author="Peto" w:date="2018-06-14T07:18:00Z">
                          <w:rPr>
                            <w:rFonts w:ascii="Cambria Math" w:hAnsi="Cambria Math"/>
                            <w:color w:val="000000"/>
                          </w:rPr>
                        </w:rPrChange>
                      </w:rPr>
                      <m:t>2</m:t>
                    </m:r>
                  </m:sup>
                </m:sSup>
                <m:f>
                  <m:fPr>
                    <m:ctrlPr>
                      <w:rPr>
                        <w:rFonts w:ascii="Cambria Math" w:hAnsi="Cambria Math"/>
                        <w:i/>
                        <w:noProof/>
                        <w:color w:val="000000"/>
                      </w:rPr>
                    </m:ctrlPr>
                  </m:fPr>
                  <m:num>
                    <m:r>
                      <w:rPr>
                        <w:rFonts w:ascii="Cambria Math" w:hAnsi="Cambria Math"/>
                        <w:noProof/>
                        <w:color w:val="000000"/>
                        <w:rPrChange w:id="3427" w:author="Peto" w:date="2018-06-14T07:18:00Z">
                          <w:rPr>
                            <w:rFonts w:ascii="Cambria Math" w:hAnsi="Cambria Math"/>
                            <w:color w:val="000000"/>
                          </w:rPr>
                        </w:rPrChange>
                      </w:rPr>
                      <m:t>dl(t)</m:t>
                    </m:r>
                  </m:num>
                  <m:den>
                    <m:r>
                      <w:rPr>
                        <w:rFonts w:ascii="Cambria Math" w:hAnsi="Cambria Math"/>
                        <w:noProof/>
                        <w:color w:val="000000"/>
                        <w:rPrChange w:id="3428" w:author="Peto" w:date="2018-06-14T07:18:00Z">
                          <w:rPr>
                            <w:rFonts w:ascii="Cambria Math" w:hAnsi="Cambria Math"/>
                            <w:color w:val="000000"/>
                          </w:rPr>
                        </w:rPrChange>
                      </w:rPr>
                      <m:t>dt</m:t>
                    </m:r>
                  </m:den>
                </m:f>
                <m:d>
                  <m:dPr>
                    <m:ctrlPr>
                      <w:rPr>
                        <w:rFonts w:ascii="Cambria Math" w:hAnsi="Cambria Math"/>
                        <w:i/>
                        <w:noProof/>
                        <w:color w:val="000000"/>
                      </w:rPr>
                    </m:ctrlPr>
                  </m:dPr>
                  <m:e>
                    <m:r>
                      <w:rPr>
                        <w:rFonts w:ascii="Cambria Math" w:hAnsi="Cambria Math"/>
                        <w:noProof/>
                        <w:color w:val="000000"/>
                        <w:rPrChange w:id="3429" w:author="Peto" w:date="2018-06-14T07:18:00Z">
                          <w:rPr>
                            <w:rFonts w:ascii="Cambria Math" w:hAnsi="Cambria Math"/>
                            <w:color w:val="000000"/>
                          </w:rPr>
                        </w:rPrChange>
                      </w:rPr>
                      <m:t>mL.</m:t>
                    </m:r>
                    <m:sSup>
                      <m:sSupPr>
                        <m:ctrlPr>
                          <w:rPr>
                            <w:rFonts w:ascii="Cambria Math" w:hAnsi="Cambria Math"/>
                            <w:i/>
                            <w:noProof/>
                            <w:color w:val="000000"/>
                          </w:rPr>
                        </m:ctrlPr>
                      </m:sSupPr>
                      <m:e>
                        <m:r>
                          <w:rPr>
                            <w:rFonts w:ascii="Cambria Math" w:hAnsi="Cambria Math"/>
                            <w:noProof/>
                            <w:color w:val="000000"/>
                            <w:rPrChange w:id="3430" w:author="Peto" w:date="2018-06-14T07:18:00Z">
                              <w:rPr>
                                <w:rFonts w:ascii="Cambria Math" w:hAnsi="Cambria Math"/>
                                <w:color w:val="000000"/>
                              </w:rPr>
                            </w:rPrChange>
                          </w:rPr>
                          <m:t>s</m:t>
                        </m:r>
                      </m:e>
                      <m:sup>
                        <m:r>
                          <w:rPr>
                            <w:rFonts w:ascii="Cambria Math" w:hAnsi="Cambria Math"/>
                            <w:noProof/>
                            <w:color w:val="000000"/>
                            <w:rPrChange w:id="3431" w:author="Peto" w:date="2018-06-14T07:18:00Z">
                              <w:rPr>
                                <w:rFonts w:ascii="Cambria Math" w:hAnsi="Cambria Math"/>
                                <w:color w:val="000000"/>
                              </w:rPr>
                            </w:rPrChange>
                          </w:rPr>
                          <m:t>-1</m:t>
                        </m:r>
                      </m:sup>
                    </m:sSup>
                  </m:e>
                </m:d>
              </m:oMath>
            </m:oMathPara>
          </w:p>
        </w:tc>
        <w:tc>
          <w:tcPr>
            <w:tcW w:w="702" w:type="dxa"/>
            <w:vAlign w:val="center"/>
          </w:tcPr>
          <w:p w14:paraId="4B08C9B6" w14:textId="77777777" w:rsidR="00CE547F" w:rsidRPr="00A82009" w:rsidRDefault="00CE547F" w:rsidP="00452ADC">
            <w:pPr>
              <w:jc w:val="center"/>
              <w:rPr>
                <w:noProof/>
                <w:color w:val="000000"/>
                <w:rPrChange w:id="3432" w:author="Peto" w:date="2018-06-14T07:18:00Z">
                  <w:rPr>
                    <w:color w:val="000000"/>
                  </w:rPr>
                </w:rPrChange>
              </w:rPr>
            </w:pPr>
            <w:r w:rsidRPr="00A82009">
              <w:rPr>
                <w:noProof/>
                <w:color w:val="000000"/>
                <w:rPrChange w:id="3433" w:author="Peto" w:date="2018-06-14T07:18:00Z">
                  <w:rPr>
                    <w:color w:val="000000"/>
                  </w:rPr>
                </w:rPrChange>
              </w:rPr>
              <w:t>(</w:t>
            </w:r>
            <w:bookmarkStart w:id="3434" w:name="tok_bernstain"/>
            <w:r w:rsidRPr="00A82009">
              <w:rPr>
                <w:noProof/>
                <w:color w:val="000000"/>
                <w:rPrChange w:id="3435" w:author="Peto" w:date="2018-06-14T07:18:00Z">
                  <w:rPr>
                    <w:color w:val="000000"/>
                  </w:rPr>
                </w:rPrChange>
              </w:rPr>
              <w:fldChar w:fldCharType="begin"/>
            </w:r>
            <w:r w:rsidRPr="00A82009">
              <w:rPr>
                <w:noProof/>
                <w:color w:val="000000"/>
                <w:rPrChange w:id="3436" w:author="Peto" w:date="2018-06-14T07:18:00Z">
                  <w:rPr>
                    <w:color w:val="000000"/>
                  </w:rPr>
                </w:rPrChange>
              </w:rPr>
              <w:instrText xml:space="preserve"> SEQ eq \* MERGEFORMAT </w:instrText>
            </w:r>
            <w:r w:rsidRPr="00A82009">
              <w:rPr>
                <w:noProof/>
                <w:color w:val="000000"/>
                <w:rPrChange w:id="3437" w:author="Peto" w:date="2018-06-14T07:18:00Z">
                  <w:rPr>
                    <w:color w:val="000000"/>
                  </w:rPr>
                </w:rPrChange>
              </w:rPr>
              <w:fldChar w:fldCharType="separate"/>
            </w:r>
            <w:r w:rsidR="00F95B9C" w:rsidRPr="00A82009">
              <w:rPr>
                <w:noProof/>
                <w:color w:val="000000"/>
              </w:rPr>
              <w:t>15</w:t>
            </w:r>
            <w:r w:rsidRPr="00A82009">
              <w:rPr>
                <w:noProof/>
                <w:color w:val="000000"/>
                <w:rPrChange w:id="3438" w:author="Peto" w:date="2018-06-14T07:18:00Z">
                  <w:rPr>
                    <w:color w:val="000000"/>
                  </w:rPr>
                </w:rPrChange>
              </w:rPr>
              <w:fldChar w:fldCharType="end"/>
            </w:r>
            <w:bookmarkEnd w:id="3434"/>
            <w:r w:rsidRPr="00A82009">
              <w:rPr>
                <w:noProof/>
                <w:color w:val="000000"/>
                <w:rPrChange w:id="3439" w:author="Peto" w:date="2018-06-14T07:18:00Z">
                  <w:rPr>
                    <w:color w:val="000000"/>
                  </w:rPr>
                </w:rPrChange>
              </w:rPr>
              <w:t>)</w:t>
            </w:r>
          </w:p>
        </w:tc>
      </w:tr>
    </w:tbl>
    <w:p w14:paraId="489B9458" w14:textId="77777777" w:rsidR="00CE547F" w:rsidRPr="00A82009" w:rsidRDefault="00CE547F" w:rsidP="00CE547F">
      <w:pPr>
        <w:jc w:val="center"/>
        <w:rPr>
          <w:noProof/>
          <w:color w:val="000000"/>
          <w:rPrChange w:id="3440" w:author="Peto" w:date="2018-06-14T07:18:00Z">
            <w:rPr>
              <w:color w:val="000000"/>
            </w:rPr>
          </w:rPrChange>
        </w:rPr>
      </w:pPr>
    </w:p>
    <w:p w14:paraId="1396C040" w14:textId="45361F95" w:rsidR="00CE547F" w:rsidRPr="00A82009" w:rsidRDefault="00CE547F" w:rsidP="00CE547F">
      <w:pPr>
        <w:rPr>
          <w:noProof/>
          <w:color w:val="000000"/>
          <w:rPrChange w:id="3441" w:author="Peto" w:date="2018-06-14T07:18:00Z">
            <w:rPr>
              <w:color w:val="000000"/>
            </w:rPr>
          </w:rPrChange>
        </w:rPr>
      </w:pPr>
      <w:r w:rsidRPr="00A82009">
        <w:rPr>
          <w:noProof/>
          <w:color w:val="000000"/>
          <w:rPrChange w:id="3442" w:author="Peto" w:date="2018-06-14T07:18:00Z">
            <w:rPr>
              <w:color w:val="000000"/>
            </w:rPr>
          </w:rPrChange>
        </w:rPr>
        <w:t>Rovnica (</w:t>
      </w:r>
      <w:r w:rsidRPr="00A82009">
        <w:rPr>
          <w:noProof/>
          <w:color w:val="000000"/>
          <w:rPrChange w:id="3443" w:author="Peto" w:date="2018-06-14T07:18:00Z">
            <w:rPr>
              <w:color w:val="000000"/>
            </w:rPr>
          </w:rPrChange>
        </w:rPr>
        <w:fldChar w:fldCharType="begin"/>
      </w:r>
      <w:r w:rsidRPr="00A82009">
        <w:rPr>
          <w:noProof/>
          <w:color w:val="000000"/>
          <w:rPrChange w:id="3444" w:author="Peto" w:date="2018-06-14T07:18:00Z">
            <w:rPr>
              <w:color w:val="000000"/>
            </w:rPr>
          </w:rPrChange>
        </w:rPr>
        <w:instrText xml:space="preserve"> REF tok_bernstain \h </w:instrText>
      </w:r>
      <w:r w:rsidRPr="00A82009">
        <w:rPr>
          <w:noProof/>
          <w:color w:val="000000"/>
          <w:rPrChange w:id="3445" w:author="Peto" w:date="2018-06-14T07:18:00Z">
            <w:rPr>
              <w:noProof/>
              <w:color w:val="000000"/>
            </w:rPr>
          </w:rPrChange>
        </w:rPr>
      </w:r>
      <w:r w:rsidRPr="00A82009">
        <w:rPr>
          <w:noProof/>
          <w:color w:val="000000"/>
          <w:rPrChange w:id="3446" w:author="Peto" w:date="2018-06-14T07:18:00Z">
            <w:rPr>
              <w:color w:val="000000"/>
            </w:rPr>
          </w:rPrChange>
        </w:rPr>
        <w:fldChar w:fldCharType="separate"/>
      </w:r>
      <w:r w:rsidR="00F95B9C" w:rsidRPr="00A82009">
        <w:rPr>
          <w:noProof/>
          <w:color w:val="000000"/>
        </w:rPr>
        <w:t>15</w:t>
      </w:r>
      <w:r w:rsidRPr="00A82009">
        <w:rPr>
          <w:noProof/>
          <w:color w:val="000000"/>
          <w:rPrChange w:id="3447" w:author="Peto" w:date="2018-06-14T07:18:00Z">
            <w:rPr>
              <w:color w:val="000000"/>
            </w:rPr>
          </w:rPrChange>
        </w:rPr>
        <w:fldChar w:fldCharType="end"/>
      </w:r>
      <w:r w:rsidRPr="00A82009">
        <w:rPr>
          <w:noProof/>
          <w:color w:val="000000"/>
          <w:rPrChange w:id="3448" w:author="Peto" w:date="2018-06-14T07:18:00Z">
            <w:rPr>
              <w:color w:val="000000"/>
            </w:rPr>
          </w:rPrChange>
        </w:rPr>
        <w:t>) je analógiou rovnice (</w:t>
      </w:r>
      <w:r w:rsidRPr="00A82009">
        <w:rPr>
          <w:noProof/>
          <w:color w:val="000000"/>
          <w:rPrChange w:id="3449" w:author="Peto" w:date="2018-06-14T07:18:00Z">
            <w:rPr>
              <w:color w:val="000000"/>
            </w:rPr>
          </w:rPrChange>
        </w:rPr>
        <w:fldChar w:fldCharType="begin"/>
      </w:r>
      <w:r w:rsidRPr="00A82009">
        <w:rPr>
          <w:noProof/>
          <w:color w:val="000000"/>
          <w:rPrChange w:id="3450" w:author="Peto" w:date="2018-06-14T07:18:00Z">
            <w:rPr>
              <w:color w:val="000000"/>
            </w:rPr>
          </w:rPrChange>
        </w:rPr>
        <w:instrText xml:space="preserve"> REF windkessel_3 \h </w:instrText>
      </w:r>
      <w:r w:rsidRPr="00A82009">
        <w:rPr>
          <w:noProof/>
          <w:color w:val="000000"/>
          <w:rPrChange w:id="3451" w:author="Peto" w:date="2018-06-14T07:18:00Z">
            <w:rPr>
              <w:noProof/>
              <w:color w:val="000000"/>
            </w:rPr>
          </w:rPrChange>
        </w:rPr>
      </w:r>
      <w:r w:rsidRPr="00A82009">
        <w:rPr>
          <w:noProof/>
          <w:color w:val="000000"/>
          <w:rPrChange w:id="3452" w:author="Peto" w:date="2018-06-14T07:18:00Z">
            <w:rPr>
              <w:color w:val="000000"/>
            </w:rPr>
          </w:rPrChange>
        </w:rPr>
        <w:fldChar w:fldCharType="separate"/>
      </w:r>
      <w:r w:rsidR="00F95B9C" w:rsidRPr="00A82009">
        <w:rPr>
          <w:noProof/>
          <w:color w:val="000000"/>
        </w:rPr>
        <w:t>8</w:t>
      </w:r>
      <w:r w:rsidRPr="00A82009">
        <w:rPr>
          <w:noProof/>
          <w:color w:val="000000"/>
          <w:rPrChange w:id="3453" w:author="Peto" w:date="2018-06-14T07:18:00Z">
            <w:rPr>
              <w:color w:val="000000"/>
            </w:rPr>
          </w:rPrChange>
        </w:rPr>
        <w:fldChar w:fldCharType="end"/>
      </w:r>
      <w:r w:rsidRPr="00A82009">
        <w:rPr>
          <w:noProof/>
          <w:color w:val="000000"/>
          <w:rPrChange w:id="3454" w:author="Peto" w:date="2018-06-14T07:18:00Z">
            <w:rPr>
              <w:color w:val="000000"/>
            </w:rPr>
          </w:rPrChange>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A82009">
        <w:rPr>
          <w:noProof/>
          <w:color w:val="000000"/>
          <w:rPrChange w:id="3455" w:author="Peto" w:date="2018-06-14T07:18:00Z">
            <w:rPr>
              <w:color w:val="000000"/>
            </w:rPr>
          </w:rPrChange>
        </w:rPr>
        <w:fldChar w:fldCharType="begin"/>
      </w:r>
      <w:r w:rsidR="00AD692D" w:rsidRPr="00A82009">
        <w:rPr>
          <w:noProof/>
          <w:color w:val="000000"/>
          <w:rPrChange w:id="3456" w:author="Peto" w:date="2018-06-14T07:18:00Z">
            <w:rPr>
              <w:color w:val="000000"/>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rPrChange w:id="3457" w:author="Peto" w:date="2018-06-14T07:18:00Z">
            <w:rPr>
              <w:color w:val="000000"/>
            </w:rPr>
          </w:rPrChange>
        </w:rPr>
        <w:fldChar w:fldCharType="separate"/>
      </w:r>
      <w:r w:rsidR="00AD692D" w:rsidRPr="00A82009">
        <w:rPr>
          <w:noProof/>
          <w:color w:val="000000"/>
          <w:vertAlign w:val="superscript"/>
        </w:rPr>
        <w:t>3</w:t>
      </w:r>
      <w:r w:rsidRPr="00A82009">
        <w:rPr>
          <w:noProof/>
          <w:color w:val="000000"/>
          <w:rPrChange w:id="3458" w:author="Peto" w:date="2018-06-14T07:18:00Z">
            <w:rPr>
              <w:color w:val="000000"/>
            </w:rPr>
          </w:rPrChange>
        </w:rPr>
        <w:fldChar w:fldCharType="end"/>
      </w:r>
      <w:r w:rsidRPr="00A82009">
        <w:rPr>
          <w:noProof/>
          <w:color w:val="000000"/>
          <w:rPrChange w:id="3459" w:author="Peto" w:date="2018-06-14T07:18:00Z">
            <w:rPr>
              <w:color w:val="000000"/>
            </w:rPr>
          </w:rPrChange>
        </w:rPr>
        <w:t>. Druhý derivant bol vyjadrený ekvivalentnou rovnicou (</w:t>
      </w:r>
      <w:r w:rsidRPr="00A82009">
        <w:rPr>
          <w:noProof/>
          <w:color w:val="000000"/>
          <w:rPrChange w:id="3460" w:author="Peto" w:date="2018-06-14T07:18:00Z">
            <w:rPr>
              <w:color w:val="000000"/>
            </w:rPr>
          </w:rPrChange>
        </w:rPr>
        <w:fldChar w:fldCharType="begin"/>
      </w:r>
      <w:r w:rsidRPr="00A82009">
        <w:rPr>
          <w:noProof/>
          <w:color w:val="000000"/>
          <w:rPrChange w:id="3461" w:author="Peto" w:date="2018-06-14T07:18:00Z">
            <w:rPr>
              <w:color w:val="000000"/>
            </w:rPr>
          </w:rPrChange>
        </w:rPr>
        <w:instrText xml:space="preserve"> REF echo_flow \h </w:instrText>
      </w:r>
      <w:r w:rsidRPr="00A82009">
        <w:rPr>
          <w:noProof/>
          <w:color w:val="000000"/>
          <w:rPrChange w:id="3462" w:author="Peto" w:date="2018-06-14T07:18:00Z">
            <w:rPr>
              <w:noProof/>
              <w:color w:val="000000"/>
            </w:rPr>
          </w:rPrChange>
        </w:rPr>
      </w:r>
      <w:r w:rsidRPr="00A82009">
        <w:rPr>
          <w:noProof/>
          <w:color w:val="000000"/>
          <w:rPrChange w:id="3463" w:author="Peto" w:date="2018-06-14T07:18:00Z">
            <w:rPr>
              <w:color w:val="000000"/>
            </w:rPr>
          </w:rPrChange>
        </w:rPr>
        <w:fldChar w:fldCharType="separate"/>
      </w:r>
      <w:r w:rsidR="00F95B9C" w:rsidRPr="00A82009">
        <w:rPr>
          <w:noProof/>
          <w:color w:val="000000"/>
        </w:rPr>
        <w:t>11</w:t>
      </w:r>
      <w:r w:rsidRPr="00A82009">
        <w:rPr>
          <w:noProof/>
          <w:color w:val="000000"/>
          <w:rPrChange w:id="3464" w:author="Peto" w:date="2018-06-14T07:18:00Z">
            <w:rPr>
              <w:color w:val="000000"/>
            </w:rPr>
          </w:rPrChange>
        </w:rPr>
        <w:fldChar w:fldCharType="end"/>
      </w:r>
      <w:r w:rsidRPr="00A82009">
        <w:rPr>
          <w:noProof/>
          <w:color w:val="000000"/>
          <w:rPrChange w:id="3465" w:author="Peto" w:date="2018-06-14T07:18:00Z">
            <w:rPr>
              <w:color w:val="000000"/>
            </w:rPr>
          </w:rPrChange>
        </w:rPr>
        <w:t>) a takisto ekvivalentnou rovnicou (</w:t>
      </w:r>
      <w:r w:rsidRPr="00A82009">
        <w:rPr>
          <w:noProof/>
          <w:color w:val="000000"/>
          <w:rPrChange w:id="3466" w:author="Peto" w:date="2018-06-14T07:18:00Z">
            <w:rPr>
              <w:color w:val="000000"/>
            </w:rPr>
          </w:rPrChange>
        </w:rPr>
        <w:fldChar w:fldCharType="begin"/>
      </w:r>
      <w:r w:rsidRPr="00A82009">
        <w:rPr>
          <w:noProof/>
          <w:color w:val="000000"/>
          <w:rPrChange w:id="3467" w:author="Peto" w:date="2018-06-14T07:18:00Z">
            <w:rPr>
              <w:color w:val="000000"/>
            </w:rPr>
          </w:rPrChange>
        </w:rPr>
        <w:instrText xml:space="preserve"> REF windkessel_2 \h </w:instrText>
      </w:r>
      <w:r w:rsidRPr="00A82009">
        <w:rPr>
          <w:noProof/>
          <w:color w:val="000000"/>
          <w:rPrChange w:id="3468" w:author="Peto" w:date="2018-06-14T07:18:00Z">
            <w:rPr>
              <w:noProof/>
              <w:color w:val="000000"/>
            </w:rPr>
          </w:rPrChange>
        </w:rPr>
      </w:r>
      <w:r w:rsidRPr="00A82009">
        <w:rPr>
          <w:noProof/>
          <w:color w:val="000000"/>
          <w:rPrChange w:id="3469" w:author="Peto" w:date="2018-06-14T07:18:00Z">
            <w:rPr>
              <w:color w:val="000000"/>
            </w:rPr>
          </w:rPrChange>
        </w:rPr>
        <w:fldChar w:fldCharType="separate"/>
      </w:r>
      <w:r w:rsidR="00F95B9C" w:rsidRPr="00A82009">
        <w:rPr>
          <w:noProof/>
          <w:color w:val="000000"/>
        </w:rPr>
        <w:t>7</w:t>
      </w:r>
      <w:r w:rsidRPr="00A82009">
        <w:rPr>
          <w:noProof/>
          <w:color w:val="000000"/>
          <w:rPrChange w:id="3470" w:author="Peto" w:date="2018-06-14T07:18:00Z">
            <w:rPr>
              <w:color w:val="000000"/>
            </w:rPr>
          </w:rPrChange>
        </w:rPr>
        <w:fldChar w:fldCharType="end"/>
      </w:r>
      <w:r w:rsidRPr="00A82009">
        <w:rPr>
          <w:noProof/>
          <w:color w:val="000000"/>
          <w:rPrChange w:id="3471" w:author="Peto" w:date="2018-06-14T07:18:00Z">
            <w:rPr>
              <w:color w:val="000000"/>
            </w:rPr>
          </w:rPrChange>
        </w:rPr>
        <w:t xml:space="preserve">). </w:t>
      </w:r>
    </w:p>
    <w:p w14:paraId="195A0748" w14:textId="77777777" w:rsidR="00CE547F" w:rsidRPr="00A82009" w:rsidRDefault="00CE547F" w:rsidP="00CE547F">
      <w:pPr>
        <w:rPr>
          <w:noProof/>
          <w:color w:val="000000"/>
          <w:rPrChange w:id="3472" w:author="Peto" w:date="2018-06-14T07:18:00Z">
            <w:rPr>
              <w:color w:val="000000"/>
            </w:rPr>
          </w:rPrChange>
        </w:rPr>
      </w:pPr>
    </w:p>
    <w:p w14:paraId="2DD61931" w14:textId="77777777" w:rsidR="00CE547F" w:rsidRPr="00A82009" w:rsidRDefault="00CE547F" w:rsidP="00CE547F">
      <w:pPr>
        <w:rPr>
          <w:noProof/>
          <w:color w:val="000000"/>
          <w:rPrChange w:id="3473" w:author="Peto" w:date="2018-06-14T07:18:00Z">
            <w:rPr>
              <w:color w:val="000000"/>
            </w:rPr>
          </w:rPrChange>
        </w:rPr>
      </w:pPr>
      <w:r w:rsidRPr="00A82009">
        <w:rPr>
          <w:noProof/>
          <w:color w:val="000000"/>
          <w:rPrChange w:id="3474" w:author="Peto" w:date="2018-06-14T07:18:00Z">
            <w:rPr>
              <w:color w:val="000000"/>
            </w:rPr>
          </w:rPrChange>
        </w:rPr>
        <w:t xml:space="preserve">Impedancia hrudníka sa skladá z paralelne zapojených impedancií okolitého tkaniva </w:t>
      </w:r>
      <m:oMath>
        <m:sSub>
          <m:sSubPr>
            <m:ctrlPr>
              <w:rPr>
                <w:rFonts w:ascii="Cambria Math" w:hAnsi="Cambria Math"/>
                <w:i/>
                <w:noProof/>
                <w:color w:val="000000"/>
                <w:szCs w:val="24"/>
              </w:rPr>
            </m:ctrlPr>
          </m:sSubPr>
          <m:e>
            <m:r>
              <w:rPr>
                <w:rFonts w:ascii="Cambria Math" w:hAnsi="Cambria Math"/>
                <w:noProof/>
                <w:color w:val="000000"/>
                <w:szCs w:val="24"/>
                <w:rPrChange w:id="3475" w:author="Peto" w:date="2018-06-14T07:18:00Z">
                  <w:rPr>
                    <w:rFonts w:ascii="Cambria Math" w:hAnsi="Cambria Math"/>
                    <w:color w:val="000000"/>
                    <w:szCs w:val="24"/>
                  </w:rPr>
                </w:rPrChange>
              </w:rPr>
              <m:t>Z</m:t>
            </m:r>
          </m:e>
          <m:sub>
            <m:r>
              <w:rPr>
                <w:rFonts w:ascii="Cambria Math" w:hAnsi="Cambria Math"/>
                <w:noProof/>
                <w:color w:val="000000"/>
                <w:szCs w:val="24"/>
                <w:rPrChange w:id="3476" w:author="Peto" w:date="2018-06-14T07:18:00Z">
                  <w:rPr>
                    <w:rFonts w:ascii="Cambria Math" w:hAnsi="Cambria Math"/>
                    <w:color w:val="000000"/>
                    <w:szCs w:val="24"/>
                  </w:rPr>
                </w:rPrChange>
              </w:rPr>
              <m:t>t</m:t>
            </m:r>
          </m:sub>
        </m:sSub>
      </m:oMath>
      <w:r w:rsidRPr="00A82009">
        <w:rPr>
          <w:noProof/>
          <w:color w:val="000000"/>
          <w:rPrChange w:id="3477" w:author="Peto" w:date="2018-06-14T07:18:00Z">
            <w:rPr>
              <w:color w:val="000000"/>
            </w:rPr>
          </w:rPrChange>
        </w:rPr>
        <w:t xml:space="preserve">, impedancii krvi </w:t>
      </w:r>
      <m:oMath>
        <m:sSub>
          <m:sSubPr>
            <m:ctrlPr>
              <w:rPr>
                <w:rFonts w:ascii="Cambria Math" w:hAnsi="Cambria Math"/>
                <w:i/>
                <w:noProof/>
                <w:color w:val="000000"/>
                <w:szCs w:val="24"/>
              </w:rPr>
            </m:ctrlPr>
          </m:sSubPr>
          <m:e>
            <m:r>
              <w:rPr>
                <w:rFonts w:ascii="Cambria Math" w:hAnsi="Cambria Math"/>
                <w:noProof/>
                <w:color w:val="000000"/>
                <w:szCs w:val="24"/>
                <w:rPrChange w:id="3478" w:author="Peto" w:date="2018-06-14T07:18:00Z">
                  <w:rPr>
                    <w:rFonts w:ascii="Cambria Math" w:hAnsi="Cambria Math"/>
                    <w:color w:val="000000"/>
                    <w:szCs w:val="24"/>
                  </w:rPr>
                </w:rPrChange>
              </w:rPr>
              <m:t>Z</m:t>
            </m:r>
          </m:e>
          <m:sub>
            <m:r>
              <w:rPr>
                <w:rFonts w:ascii="Cambria Math" w:hAnsi="Cambria Math"/>
                <w:noProof/>
                <w:color w:val="000000"/>
                <w:szCs w:val="24"/>
                <w:rPrChange w:id="3479" w:author="Peto" w:date="2018-06-14T07:18:00Z">
                  <w:rPr>
                    <w:rFonts w:ascii="Cambria Math" w:hAnsi="Cambria Math"/>
                    <w:color w:val="000000"/>
                    <w:szCs w:val="24"/>
                  </w:rPr>
                </w:rPrChange>
              </w:rPr>
              <m:t>b</m:t>
            </m:r>
          </m:sub>
        </m:sSub>
      </m:oMath>
      <w:r w:rsidRPr="00A82009">
        <w:rPr>
          <w:noProof/>
          <w:color w:val="000000"/>
          <w:rPrChange w:id="3480" w:author="Peto" w:date="2018-06-14T07:18:00Z">
            <w:rPr>
              <w:color w:val="000000"/>
            </w:rPr>
          </w:rPrChange>
        </w:rPr>
        <w:t xml:space="preserve">, a impedancie extra-vaskulárnej pľúcnej vody (extra-vascular lung water) </w:t>
      </w:r>
      <m:oMath>
        <m:sSub>
          <m:sSubPr>
            <m:ctrlPr>
              <w:rPr>
                <w:rFonts w:ascii="Cambria Math" w:hAnsi="Cambria Math"/>
                <w:i/>
                <w:noProof/>
                <w:color w:val="000000"/>
              </w:rPr>
            </m:ctrlPr>
          </m:sSubPr>
          <m:e>
            <m:r>
              <w:rPr>
                <w:rFonts w:ascii="Cambria Math" w:hAnsi="Cambria Math"/>
                <w:noProof/>
                <w:color w:val="000000"/>
                <w:rPrChange w:id="3481" w:author="Peto" w:date="2018-06-14T07:18:00Z">
                  <w:rPr>
                    <w:rFonts w:ascii="Cambria Math" w:hAnsi="Cambria Math"/>
                    <w:color w:val="000000"/>
                  </w:rPr>
                </w:rPrChange>
              </w:rPr>
              <m:t>Z</m:t>
            </m:r>
          </m:e>
          <m:sub>
            <m:r>
              <w:rPr>
                <w:rFonts w:ascii="Cambria Math" w:hAnsi="Cambria Math"/>
                <w:noProof/>
                <w:color w:val="000000"/>
                <w:rPrChange w:id="3482" w:author="Peto" w:date="2018-06-14T07:18:00Z">
                  <w:rPr>
                    <w:rFonts w:ascii="Cambria Math" w:hAnsi="Cambria Math"/>
                    <w:color w:val="000000"/>
                  </w:rPr>
                </w:rPrChange>
              </w:rPr>
              <m:t>w</m:t>
            </m:r>
          </m:sub>
        </m:sSub>
      </m:oMath>
      <w:r w:rsidRPr="00A82009">
        <w:rPr>
          <w:noProof/>
          <w:color w:val="000000"/>
          <w:rPrChange w:id="3483" w:author="Peto" w:date="2018-06-14T07:18:00Z">
            <w:rPr>
              <w:color w:val="000000"/>
            </w:rPr>
          </w:rPrChange>
        </w:rPr>
        <w:t xml:space="preserve">. Impedancia hrudníka sa delí na základnú impedanciu </w:t>
      </w:r>
      <m:oMath>
        <m:sSub>
          <m:sSubPr>
            <m:ctrlPr>
              <w:rPr>
                <w:rFonts w:ascii="Cambria Math" w:hAnsi="Cambria Math"/>
                <w:i/>
                <w:noProof/>
                <w:color w:val="000000"/>
                <w:szCs w:val="24"/>
              </w:rPr>
            </m:ctrlPr>
          </m:sSubPr>
          <m:e>
            <m:r>
              <w:rPr>
                <w:rFonts w:ascii="Cambria Math" w:hAnsi="Cambria Math"/>
                <w:noProof/>
                <w:color w:val="000000"/>
                <w:szCs w:val="24"/>
                <w:rPrChange w:id="3484" w:author="Peto" w:date="2018-06-14T07:18:00Z">
                  <w:rPr>
                    <w:rFonts w:ascii="Cambria Math" w:hAnsi="Cambria Math"/>
                    <w:color w:val="000000"/>
                    <w:szCs w:val="24"/>
                  </w:rPr>
                </w:rPrChange>
              </w:rPr>
              <m:t>Z</m:t>
            </m:r>
          </m:e>
          <m:sub>
            <m:r>
              <w:rPr>
                <w:rFonts w:ascii="Cambria Math" w:hAnsi="Cambria Math"/>
                <w:noProof/>
                <w:color w:val="000000"/>
                <w:szCs w:val="24"/>
                <w:rPrChange w:id="3485" w:author="Peto" w:date="2018-06-14T07:18:00Z">
                  <w:rPr>
                    <w:rFonts w:ascii="Cambria Math" w:hAnsi="Cambria Math"/>
                    <w:color w:val="000000"/>
                    <w:szCs w:val="24"/>
                  </w:rPr>
                </w:rPrChange>
              </w:rPr>
              <m:t>0</m:t>
            </m:r>
          </m:sub>
        </m:sSub>
      </m:oMath>
      <w:r w:rsidRPr="00A82009">
        <w:rPr>
          <w:noProof/>
          <w:color w:val="000000"/>
          <w:szCs w:val="24"/>
          <w:rPrChange w:id="3486" w:author="Peto" w:date="2018-06-14T07:18:00Z">
            <w:rPr>
              <w:color w:val="000000"/>
              <w:szCs w:val="24"/>
            </w:rPr>
          </w:rPrChange>
        </w:rPr>
        <w:t xml:space="preserve"> a na meniacu sa impedanciu </w:t>
      </w:r>
      <m:oMath>
        <m:r>
          <w:rPr>
            <w:rFonts w:ascii="Cambria Math" w:hAnsi="Cambria Math"/>
            <w:noProof/>
            <w:color w:val="000000" w:themeColor="text1"/>
            <w:rPrChange w:id="3487"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488" w:author="Peto" w:date="2018-06-14T07:18:00Z">
                  <w:rPr>
                    <w:rFonts w:ascii="Cambria Math" w:hAnsi="Cambria Math"/>
                    <w:color w:val="000000" w:themeColor="text1"/>
                  </w:rPr>
                </w:rPrChange>
              </w:rPr>
              <m:t>Z</m:t>
            </m:r>
          </m:e>
          <m:sub>
            <m:r>
              <w:rPr>
                <w:rFonts w:ascii="Cambria Math" w:hAnsi="Cambria Math"/>
                <w:noProof/>
                <w:color w:val="000000" w:themeColor="text1"/>
                <w:rPrChange w:id="3489" w:author="Peto" w:date="2018-06-14T07:18:00Z">
                  <w:rPr>
                    <w:rFonts w:ascii="Cambria Math" w:hAnsi="Cambria Math"/>
                    <w:color w:val="000000" w:themeColor="text1"/>
                  </w:rPr>
                </w:rPrChange>
              </w:rPr>
              <m:t>b</m:t>
            </m:r>
          </m:sub>
        </m:sSub>
        <m:r>
          <w:rPr>
            <w:rFonts w:ascii="Cambria Math" w:hAnsi="Cambria Math"/>
            <w:noProof/>
            <w:color w:val="000000" w:themeColor="text1"/>
            <w:rPrChange w:id="3490" w:author="Peto" w:date="2018-06-14T07:18:00Z">
              <w:rPr>
                <w:rFonts w:ascii="Cambria Math" w:hAnsi="Cambria Math"/>
                <w:color w:val="000000" w:themeColor="text1"/>
              </w:rPr>
            </w:rPrChange>
          </w:rPr>
          <m:t>(t)</m:t>
        </m:r>
      </m:oMath>
      <w:r w:rsidRPr="00A82009">
        <w:rPr>
          <w:noProof/>
          <w:color w:val="000000" w:themeColor="text1"/>
          <w:rPrChange w:id="3491" w:author="Peto" w:date="2018-06-14T07:18:00Z">
            <w:rPr>
              <w:color w:val="000000" w:themeColor="text1"/>
            </w:rPr>
          </w:rPrChange>
        </w:rPr>
        <w:t xml:space="preserve">. Impedancie </w:t>
      </w:r>
      <m:oMath>
        <m:sSub>
          <m:sSubPr>
            <m:ctrlPr>
              <w:rPr>
                <w:rFonts w:ascii="Cambria Math" w:hAnsi="Cambria Math"/>
                <w:i/>
                <w:noProof/>
                <w:color w:val="000000"/>
                <w:szCs w:val="24"/>
              </w:rPr>
            </m:ctrlPr>
          </m:sSubPr>
          <m:e>
            <m:r>
              <w:rPr>
                <w:rFonts w:ascii="Cambria Math" w:hAnsi="Cambria Math"/>
                <w:noProof/>
                <w:color w:val="000000"/>
                <w:szCs w:val="24"/>
                <w:rPrChange w:id="3492" w:author="Peto" w:date="2018-06-14T07:18:00Z">
                  <w:rPr>
                    <w:rFonts w:ascii="Cambria Math" w:hAnsi="Cambria Math"/>
                    <w:color w:val="000000"/>
                    <w:szCs w:val="24"/>
                  </w:rPr>
                </w:rPrChange>
              </w:rPr>
              <m:t>Z</m:t>
            </m:r>
          </m:e>
          <m:sub>
            <m:r>
              <w:rPr>
                <w:rFonts w:ascii="Cambria Math" w:hAnsi="Cambria Math"/>
                <w:noProof/>
                <w:color w:val="000000"/>
                <w:szCs w:val="24"/>
                <w:rPrChange w:id="3493" w:author="Peto" w:date="2018-06-14T07:18:00Z">
                  <w:rPr>
                    <w:rFonts w:ascii="Cambria Math" w:hAnsi="Cambria Math"/>
                    <w:color w:val="000000"/>
                    <w:szCs w:val="24"/>
                  </w:rPr>
                </w:rPrChange>
              </w:rPr>
              <m:t>0</m:t>
            </m:r>
          </m:sub>
        </m:sSub>
      </m:oMath>
      <w:r w:rsidRPr="00A82009">
        <w:rPr>
          <w:noProof/>
          <w:color w:val="000000"/>
          <w:szCs w:val="24"/>
          <w:rPrChange w:id="3494" w:author="Peto" w:date="2018-06-14T07:18:00Z">
            <w:rPr>
              <w:color w:val="000000"/>
              <w:szCs w:val="24"/>
            </w:rPr>
          </w:rPrChange>
        </w:rPr>
        <w:t xml:space="preserve"> a  </w:t>
      </w:r>
      <m:oMath>
        <m:r>
          <w:rPr>
            <w:rFonts w:ascii="Cambria Math" w:hAnsi="Cambria Math"/>
            <w:noProof/>
            <w:color w:val="000000" w:themeColor="text1"/>
            <w:rPrChange w:id="3495"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496" w:author="Peto" w:date="2018-06-14T07:18:00Z">
                  <w:rPr>
                    <w:rFonts w:ascii="Cambria Math" w:hAnsi="Cambria Math"/>
                    <w:color w:val="000000" w:themeColor="text1"/>
                  </w:rPr>
                </w:rPrChange>
              </w:rPr>
              <m:t>Z</m:t>
            </m:r>
          </m:e>
          <m:sub>
            <m:r>
              <w:rPr>
                <w:rFonts w:ascii="Cambria Math" w:hAnsi="Cambria Math"/>
                <w:noProof/>
                <w:color w:val="000000" w:themeColor="text1"/>
                <w:rPrChange w:id="3497" w:author="Peto" w:date="2018-06-14T07:18:00Z">
                  <w:rPr>
                    <w:rFonts w:ascii="Cambria Math" w:hAnsi="Cambria Math"/>
                    <w:color w:val="000000" w:themeColor="text1"/>
                  </w:rPr>
                </w:rPrChange>
              </w:rPr>
              <m:t>b</m:t>
            </m:r>
          </m:sub>
        </m:sSub>
        <m:r>
          <w:rPr>
            <w:rFonts w:ascii="Cambria Math" w:hAnsi="Cambria Math"/>
            <w:noProof/>
            <w:color w:val="000000" w:themeColor="text1"/>
            <w:rPrChange w:id="3498" w:author="Peto" w:date="2018-06-14T07:18:00Z">
              <w:rPr>
                <w:rFonts w:ascii="Cambria Math" w:hAnsi="Cambria Math"/>
                <w:color w:val="000000" w:themeColor="text1"/>
              </w:rPr>
            </w:rPrChange>
          </w:rPr>
          <m:t>(t)</m:t>
        </m:r>
      </m:oMath>
      <w:r w:rsidRPr="00A82009">
        <w:rPr>
          <w:noProof/>
          <w:color w:val="000000" w:themeColor="text1"/>
          <w:rPrChange w:id="3499" w:author="Peto" w:date="2018-06-14T07:18:00Z">
            <w:rPr>
              <w:color w:val="000000" w:themeColor="text1"/>
            </w:rPr>
          </w:rPrChange>
        </w:rPr>
        <w:t xml:space="preserve"> sú zapojené paralelne ako znázorňuje </w:t>
      </w:r>
      <w:r w:rsidRPr="00A82009">
        <w:rPr>
          <w:noProof/>
          <w:color w:val="000000" w:themeColor="text1"/>
          <w:rPrChange w:id="3500" w:author="Peto" w:date="2018-06-14T07:18:00Z">
            <w:rPr>
              <w:color w:val="000000" w:themeColor="text1"/>
            </w:rPr>
          </w:rPrChange>
        </w:rPr>
        <w:fldChar w:fldCharType="begin"/>
      </w:r>
      <w:r w:rsidRPr="00A82009">
        <w:rPr>
          <w:noProof/>
          <w:color w:val="000000" w:themeColor="text1"/>
          <w:rPrChange w:id="3501" w:author="Peto" w:date="2018-06-14T07:18:00Z">
            <w:rPr>
              <w:color w:val="000000" w:themeColor="text1"/>
            </w:rPr>
          </w:rPrChange>
        </w:rPr>
        <w:instrText xml:space="preserve"> REF _Ref509499377 \h </w:instrText>
      </w:r>
      <w:r w:rsidRPr="00A82009">
        <w:rPr>
          <w:noProof/>
          <w:color w:val="000000" w:themeColor="text1"/>
          <w:rPrChange w:id="3502" w:author="Peto" w:date="2018-06-14T07:18:00Z">
            <w:rPr>
              <w:noProof/>
              <w:color w:val="000000" w:themeColor="text1"/>
            </w:rPr>
          </w:rPrChange>
        </w:rPr>
      </w:r>
      <w:r w:rsidRPr="00A82009">
        <w:rPr>
          <w:noProof/>
          <w:color w:val="000000" w:themeColor="text1"/>
          <w:rPrChange w:id="3503" w:author="Peto" w:date="2018-06-14T07:18:00Z">
            <w:rPr>
              <w:color w:val="000000" w:themeColor="text1"/>
            </w:rPr>
          </w:rPrChange>
        </w:rPr>
        <w:fldChar w:fldCharType="separate"/>
      </w:r>
      <w:ins w:id="3504" w:author="Peto" w:date="2018-06-10T16:58:00Z">
        <w:r w:rsidR="00F95B9C" w:rsidRPr="00A82009">
          <w:rPr>
            <w:noProof/>
            <w:rPrChange w:id="3505" w:author="Peto" w:date="2018-06-14T07:18:00Z">
              <w:rPr/>
            </w:rPrChange>
          </w:rPr>
          <w:t>Obrázok 1.5</w:t>
        </w:r>
      </w:ins>
      <w:del w:id="3506" w:author="Peto" w:date="2018-06-10T16:58:00Z">
        <w:r w:rsidR="00B85020" w:rsidRPr="00A82009" w:rsidDel="00F95B9C">
          <w:rPr>
            <w:noProof/>
            <w:rPrChange w:id="3507" w:author="Peto" w:date="2018-06-14T07:18:00Z">
              <w:rPr/>
            </w:rPrChange>
          </w:rPr>
          <w:delText>Obrázok 1.5</w:delText>
        </w:r>
      </w:del>
      <w:r w:rsidRPr="00A82009">
        <w:rPr>
          <w:noProof/>
          <w:color w:val="000000" w:themeColor="text1"/>
          <w:rPrChange w:id="3508" w:author="Peto" w:date="2018-06-14T07:18:00Z">
            <w:rPr>
              <w:color w:val="000000" w:themeColor="text1"/>
            </w:rPr>
          </w:rPrChange>
        </w:rPr>
        <w:fldChar w:fldCharType="end"/>
      </w:r>
      <w:r w:rsidRPr="00A82009">
        <w:rPr>
          <w:noProof/>
          <w:color w:val="000000" w:themeColor="text1"/>
          <w:rPrChange w:id="3509" w:author="Peto" w:date="2018-06-14T07:18:00Z">
            <w:rPr>
              <w:color w:val="000000" w:themeColor="text1"/>
            </w:rPr>
          </w:rPrChange>
        </w:rPr>
        <w:t xml:space="preserve">. Na obrázku je zachytená aj štvorelektródová metóda merania bioimpedancie. </w:t>
      </w:r>
      <m:oMath>
        <m:r>
          <w:rPr>
            <w:rFonts w:ascii="Cambria Math" w:hAnsi="Cambria Math"/>
            <w:noProof/>
            <w:color w:val="000000"/>
            <w:szCs w:val="24"/>
            <w:rPrChange w:id="3510" w:author="Peto" w:date="2018-06-14T07:18:00Z">
              <w:rPr>
                <w:rFonts w:ascii="Cambria Math" w:hAnsi="Cambria Math"/>
                <w:color w:val="000000"/>
                <w:szCs w:val="24"/>
              </w:rPr>
            </w:rPrChange>
          </w:rPr>
          <m:t>I</m:t>
        </m:r>
        <m:d>
          <m:dPr>
            <m:ctrlPr>
              <w:rPr>
                <w:rFonts w:ascii="Cambria Math" w:hAnsi="Cambria Math"/>
                <w:i/>
                <w:noProof/>
                <w:color w:val="000000"/>
                <w:szCs w:val="24"/>
              </w:rPr>
            </m:ctrlPr>
          </m:dPr>
          <m:e>
            <m:r>
              <w:rPr>
                <w:rFonts w:ascii="Cambria Math" w:hAnsi="Cambria Math"/>
                <w:noProof/>
                <w:color w:val="000000"/>
                <w:szCs w:val="24"/>
                <w:rPrChange w:id="3511" w:author="Peto" w:date="2018-06-14T07:18:00Z">
                  <w:rPr>
                    <w:rFonts w:ascii="Cambria Math" w:hAnsi="Cambria Math"/>
                    <w:color w:val="000000"/>
                    <w:szCs w:val="24"/>
                  </w:rPr>
                </w:rPrChange>
              </w:rPr>
              <m:t>t</m:t>
            </m:r>
          </m:e>
        </m:d>
      </m:oMath>
      <w:r w:rsidRPr="00A82009">
        <w:rPr>
          <w:noProof/>
          <w:color w:val="000000"/>
          <w:szCs w:val="24"/>
          <w:rPrChange w:id="3512" w:author="Peto" w:date="2018-06-14T07:18:00Z">
            <w:rPr>
              <w:color w:val="000000"/>
              <w:szCs w:val="24"/>
            </w:rPr>
          </w:rPrChange>
        </w:rPr>
        <w:t xml:space="preserve"> reprezentuje striedavý zdroj prúdu a </w:t>
      </w:r>
      <m:oMath>
        <m:r>
          <w:rPr>
            <w:rFonts w:ascii="Cambria Math" w:hAnsi="Cambria Math"/>
            <w:noProof/>
            <w:color w:val="000000"/>
            <w:szCs w:val="24"/>
            <w:rPrChange w:id="3513" w:author="Peto" w:date="2018-06-14T07:18:00Z">
              <w:rPr>
                <w:rFonts w:ascii="Cambria Math" w:hAnsi="Cambria Math"/>
                <w:color w:val="000000"/>
                <w:szCs w:val="24"/>
              </w:rPr>
            </w:rPrChange>
          </w:rPr>
          <m:t>U</m:t>
        </m:r>
        <m:d>
          <m:dPr>
            <m:ctrlPr>
              <w:rPr>
                <w:rFonts w:ascii="Cambria Math" w:hAnsi="Cambria Math"/>
                <w:i/>
                <w:noProof/>
                <w:color w:val="000000"/>
                <w:szCs w:val="24"/>
              </w:rPr>
            </m:ctrlPr>
          </m:dPr>
          <m:e>
            <m:r>
              <w:rPr>
                <w:rFonts w:ascii="Cambria Math" w:hAnsi="Cambria Math"/>
                <w:noProof/>
                <w:color w:val="000000"/>
                <w:szCs w:val="24"/>
                <w:rPrChange w:id="3514" w:author="Peto" w:date="2018-06-14T07:18:00Z">
                  <w:rPr>
                    <w:rFonts w:ascii="Cambria Math" w:hAnsi="Cambria Math"/>
                    <w:color w:val="000000"/>
                    <w:szCs w:val="24"/>
                  </w:rPr>
                </w:rPrChange>
              </w:rPr>
              <m:t>t</m:t>
            </m:r>
          </m:e>
        </m:d>
      </m:oMath>
      <w:r w:rsidRPr="00A82009">
        <w:rPr>
          <w:noProof/>
          <w:color w:val="000000"/>
          <w:szCs w:val="24"/>
          <w:rPrChange w:id="3515" w:author="Peto" w:date="2018-06-14T07:18:00Z">
            <w:rPr>
              <w:color w:val="000000"/>
              <w:szCs w:val="24"/>
            </w:rPr>
          </w:rPrChange>
        </w:rPr>
        <w:t xml:space="preserve"> elektródy zaznamenávajúce hodnotu elektrického napätia.</w:t>
      </w:r>
    </w:p>
    <w:p w14:paraId="099143F2" w14:textId="77777777" w:rsidR="00CE547F" w:rsidRPr="00A82009" w:rsidRDefault="00CE547F" w:rsidP="00CE547F">
      <w:pPr>
        <w:rPr>
          <w:noProof/>
          <w:color w:val="000000"/>
          <w:rPrChange w:id="3516" w:author="Peto" w:date="2018-06-14T07:18:00Z">
            <w:rPr>
              <w:color w:val="000000"/>
            </w:rPr>
          </w:rPrChange>
        </w:rPr>
      </w:pPr>
      <w:r w:rsidRPr="00D72AE1">
        <w:rPr>
          <w:noProof/>
          <w:color w:val="000000"/>
          <w:lang w:val="cs-CZ"/>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820F54" w:rsidRPr="007B44BE" w:rsidRDefault="00820F54" w:rsidP="00CE547F">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3CD7B645" w14:textId="77777777" w:rsidR="00820F54" w:rsidRPr="007B44BE" w:rsidRDefault="00820F54"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820F54" w:rsidRPr="007B44BE" w:rsidRDefault="00820F54" w:rsidP="00CE547F">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3CD7B645" w14:textId="77777777" w:rsidR="00820F54" w:rsidRPr="007B44BE" w:rsidRDefault="00820F54" w:rsidP="00CE547F">
                      <w:pPr>
                        <w:rPr>
                          <w:rFonts w:eastAsiaTheme="minorEastAsia" w:cstheme="minorBidi"/>
                          <w:color w:val="000000"/>
                          <w:szCs w:val="24"/>
                        </w:rPr>
                      </w:pPr>
                    </w:p>
                  </w:txbxContent>
                </v:textbox>
                <w10:wrap type="square" anchorx="margin"/>
              </v:shape>
            </w:pict>
          </mc:Fallback>
        </mc:AlternateContent>
      </w:r>
      <w:r w:rsidRPr="00A82009">
        <w:rPr>
          <w:noProof/>
          <w:color w:val="000000"/>
          <w:lang w:val="cs-CZ"/>
          <w:rPrChange w:id="3517" w:author="Peto" w:date="2018-06-14T07:18:00Z">
            <w:rPr>
              <w:noProof/>
              <w:color w:val="000000"/>
              <w:lang w:val="cs-CZ"/>
            </w:rPr>
          </w:rPrChange>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A82009" w:rsidRDefault="00CE547F" w:rsidP="00CE547F">
      <w:pPr>
        <w:rPr>
          <w:noProof/>
          <w:color w:val="000000"/>
          <w:rPrChange w:id="3518" w:author="Peto" w:date="2018-06-14T07:18:00Z">
            <w:rPr>
              <w:color w:val="000000"/>
            </w:rPr>
          </w:rPrChange>
        </w:rPr>
      </w:pPr>
      <w:r w:rsidRPr="00D72AE1">
        <w:rPr>
          <w:noProof/>
          <w:color w:val="000000"/>
          <w:lang w:val="cs-CZ"/>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A82009">
        <w:rPr>
          <w:noProof/>
          <w:color w:val="000000"/>
          <w:lang w:val="cs-CZ"/>
          <w:rPrChange w:id="3519" w:author="Peto" w:date="2018-06-14T07:18:00Z">
            <w:rPr>
              <w:noProof/>
              <w:color w:val="000000"/>
              <w:lang w:val="cs-CZ"/>
            </w:rPr>
          </w:rPrChange>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A82009">
        <w:rPr>
          <w:noProof/>
          <w:color w:val="000000"/>
          <w:lang w:val="cs-CZ"/>
          <w:rPrChange w:id="3520" w:author="Peto" w:date="2018-06-14T07:18:00Z">
            <w:rPr>
              <w:noProof/>
              <w:color w:val="000000"/>
              <w:lang w:val="cs-CZ"/>
            </w:rPr>
          </w:rPrChange>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A82009">
        <w:rPr>
          <w:noProof/>
          <w:color w:val="000000"/>
          <w:lang w:val="cs-CZ"/>
          <w:rPrChange w:id="3521" w:author="Peto" w:date="2018-06-14T07:18:00Z">
            <w:rPr>
              <w:noProof/>
              <w:color w:val="000000"/>
              <w:lang w:val="cs-CZ"/>
            </w:rPr>
          </w:rPrChange>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A82009">
        <w:rPr>
          <w:noProof/>
          <w:color w:val="000000"/>
          <w:lang w:val="cs-CZ"/>
          <w:rPrChange w:id="3522" w:author="Peto" w:date="2018-06-14T07:18:00Z">
            <w:rPr>
              <w:noProof/>
              <w:color w:val="000000"/>
              <w:lang w:val="cs-CZ"/>
            </w:rPr>
          </w:rPrChange>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A82009" w:rsidRDefault="00CE547F" w:rsidP="00CE547F">
      <w:pPr>
        <w:rPr>
          <w:noProof/>
          <w:color w:val="000000"/>
          <w:rPrChange w:id="3523" w:author="Peto" w:date="2018-06-14T07:18:00Z">
            <w:rPr>
              <w:color w:val="000000"/>
            </w:rPr>
          </w:rPrChange>
        </w:rPr>
      </w:pPr>
    </w:p>
    <w:p w14:paraId="77A47580" w14:textId="77777777" w:rsidR="00CE547F" w:rsidRPr="00A82009" w:rsidRDefault="00CE547F" w:rsidP="00CE547F">
      <w:pPr>
        <w:rPr>
          <w:noProof/>
          <w:color w:val="000000"/>
          <w:rPrChange w:id="3524" w:author="Peto" w:date="2018-06-14T07:18:00Z">
            <w:rPr>
              <w:color w:val="000000"/>
            </w:rPr>
          </w:rPrChange>
        </w:rPr>
      </w:pPr>
      <w:r w:rsidRPr="00D72AE1">
        <w:rPr>
          <w:noProof/>
          <w:color w:val="000000"/>
          <w:lang w:val="cs-CZ"/>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820F54" w:rsidRPr="007B44BE" w:rsidRDefault="00820F54" w:rsidP="00CE547F">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4C37B53C" w14:textId="77777777" w:rsidR="00820F54" w:rsidRPr="007B44BE" w:rsidRDefault="00820F54"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820F54" w:rsidRPr="007B44BE" w:rsidRDefault="00820F54" w:rsidP="00CE547F">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4C37B53C" w14:textId="77777777" w:rsidR="00820F54" w:rsidRPr="007B44BE" w:rsidRDefault="00820F54" w:rsidP="00CE547F">
                      <w:pPr>
                        <w:rPr>
                          <w:rFonts w:eastAsiaTheme="minorEastAsia" w:cstheme="minorBidi"/>
                          <w:color w:val="000000"/>
                          <w:szCs w:val="24"/>
                        </w:rPr>
                      </w:pPr>
                    </w:p>
                  </w:txbxContent>
                </v:textbox>
                <w10:wrap type="square" anchorx="margin"/>
              </v:shape>
            </w:pict>
          </mc:Fallback>
        </mc:AlternateContent>
      </w:r>
      <w:r w:rsidRPr="00A82009">
        <w:rPr>
          <w:noProof/>
          <w:color w:val="000000"/>
          <w:lang w:val="cs-CZ"/>
          <w:rPrChange w:id="3525" w:author="Peto" w:date="2018-06-14T07:18:00Z">
            <w:rPr>
              <w:noProof/>
              <w:color w:val="000000"/>
              <w:lang w:val="cs-CZ"/>
            </w:rPr>
          </w:rPrChange>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A82009" w:rsidRDefault="00CE547F" w:rsidP="00CE547F">
      <w:pPr>
        <w:rPr>
          <w:noProof/>
          <w:color w:val="000000"/>
          <w:rPrChange w:id="3526" w:author="Peto" w:date="2018-06-14T07:18:00Z">
            <w:rPr>
              <w:color w:val="000000"/>
            </w:rPr>
          </w:rPrChange>
        </w:rPr>
      </w:pPr>
      <w:r w:rsidRPr="00D72AE1">
        <w:rPr>
          <w:noProof/>
          <w:color w:val="000000"/>
          <w:lang w:val="cs-CZ"/>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A82009">
        <w:rPr>
          <w:noProof/>
          <w:color w:val="000000"/>
          <w:lang w:val="cs-CZ"/>
          <w:rPrChange w:id="3527" w:author="Peto" w:date="2018-06-14T07:18:00Z">
            <w:rPr>
              <w:noProof/>
              <w:color w:val="000000"/>
              <w:lang w:val="cs-CZ"/>
            </w:rPr>
          </w:rPrChange>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A82009">
        <w:rPr>
          <w:noProof/>
          <w:color w:val="000000"/>
          <w:lang w:val="cs-CZ"/>
          <w:rPrChange w:id="3528" w:author="Peto" w:date="2018-06-14T07:18:00Z">
            <w:rPr>
              <w:noProof/>
              <w:color w:val="000000"/>
              <w:lang w:val="cs-CZ"/>
            </w:rPr>
          </w:rPrChange>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A82009">
        <w:rPr>
          <w:noProof/>
          <w:color w:val="000000"/>
          <w:lang w:val="cs-CZ"/>
          <w:rPrChange w:id="3529" w:author="Peto" w:date="2018-06-14T07:18:00Z">
            <w:rPr>
              <w:noProof/>
              <w:color w:val="000000"/>
              <w:lang w:val="cs-CZ"/>
            </w:rPr>
          </w:rPrChange>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A82009" w:rsidRDefault="00CE547F" w:rsidP="00CE547F">
      <w:pPr>
        <w:rPr>
          <w:noProof/>
          <w:color w:val="000000"/>
          <w:rPrChange w:id="3530" w:author="Peto" w:date="2018-06-14T07:18:00Z">
            <w:rPr>
              <w:color w:val="000000"/>
            </w:rPr>
          </w:rPrChange>
        </w:rPr>
      </w:pPr>
      <w:r w:rsidRPr="00D72AE1">
        <w:rPr>
          <w:noProof/>
          <w:color w:val="000000"/>
          <w:lang w:val="cs-CZ"/>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820F54" w:rsidRPr="007B44BE" w:rsidRDefault="00820F54" w:rsidP="00CE547F">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820F54" w:rsidRPr="007B44BE" w:rsidRDefault="00820F54" w:rsidP="00CE547F">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A82009">
        <w:rPr>
          <w:noProof/>
          <w:color w:val="000000"/>
          <w:lang w:val="cs-CZ"/>
          <w:rPrChange w:id="3531" w:author="Peto" w:date="2018-06-14T07:18:00Z">
            <w:rPr>
              <w:noProof/>
              <w:color w:val="000000"/>
              <w:lang w:val="cs-CZ"/>
            </w:rPr>
          </w:rPrChange>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A82009" w:rsidRDefault="00CE547F" w:rsidP="00CE547F">
      <w:pPr>
        <w:rPr>
          <w:noProof/>
          <w:color w:val="000000"/>
          <w:rPrChange w:id="3532" w:author="Peto" w:date="2018-06-14T07:18:00Z">
            <w:rPr>
              <w:color w:val="000000"/>
            </w:rPr>
          </w:rPrChange>
        </w:rPr>
      </w:pPr>
      <w:r w:rsidRPr="00D72AE1">
        <w:rPr>
          <w:noProof/>
          <w:color w:val="000000"/>
          <w:lang w:val="cs-CZ"/>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820F54" w:rsidRPr="007B44BE" w:rsidRDefault="00820F54" w:rsidP="00CE547F">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820F54" w:rsidRPr="007B44BE" w:rsidRDefault="00820F54" w:rsidP="00CE547F">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4418408D" w14:textId="77777777" w:rsidR="00CE547F" w:rsidRPr="00A82009" w:rsidRDefault="00CE547F" w:rsidP="00CE547F">
      <w:pPr>
        <w:rPr>
          <w:noProof/>
          <w:color w:val="000000"/>
          <w:rPrChange w:id="3533" w:author="Peto" w:date="2018-06-14T07:18:00Z">
            <w:rPr>
              <w:color w:val="000000"/>
            </w:rPr>
          </w:rPrChange>
        </w:rPr>
      </w:pPr>
      <w:r w:rsidRPr="00D72AE1">
        <w:rPr>
          <w:noProof/>
          <w:color w:val="000000"/>
          <w:lang w:val="cs-CZ"/>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A82009">
        <w:rPr>
          <w:noProof/>
          <w:color w:val="000000"/>
          <w:lang w:val="cs-CZ"/>
          <w:rPrChange w:id="3534" w:author="Peto" w:date="2018-06-14T07:18:00Z">
            <w:rPr>
              <w:noProof/>
              <w:color w:val="000000"/>
              <w:lang w:val="cs-CZ"/>
            </w:rPr>
          </w:rPrChange>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A82009">
        <w:rPr>
          <w:noProof/>
          <w:color w:val="000000"/>
          <w:lang w:val="cs-CZ"/>
          <w:rPrChange w:id="3535" w:author="Peto" w:date="2018-06-14T07:18:00Z">
            <w:rPr>
              <w:noProof/>
              <w:color w:val="000000"/>
              <w:lang w:val="cs-CZ"/>
            </w:rPr>
          </w:rPrChange>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A82009">
        <w:rPr>
          <w:noProof/>
          <w:color w:val="000000"/>
          <w:lang w:val="cs-CZ"/>
          <w:rPrChange w:id="3536" w:author="Peto" w:date="2018-06-14T07:18:00Z">
            <w:rPr>
              <w:noProof/>
              <w:color w:val="000000"/>
              <w:lang w:val="cs-CZ"/>
            </w:rPr>
          </w:rPrChange>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A82009" w:rsidRDefault="00CE547F" w:rsidP="00CE547F">
      <w:pPr>
        <w:rPr>
          <w:noProof/>
          <w:color w:val="000000"/>
          <w:rPrChange w:id="3537" w:author="Peto" w:date="2018-06-14T07:18:00Z">
            <w:rPr>
              <w:color w:val="000000"/>
            </w:rPr>
          </w:rPrChange>
        </w:rPr>
      </w:pPr>
      <w:r w:rsidRPr="00D72AE1">
        <w:rPr>
          <w:noProof/>
          <w:color w:val="000000"/>
          <w:lang w:val="cs-CZ"/>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A82009">
        <w:rPr>
          <w:noProof/>
          <w:color w:val="000000"/>
          <w:lang w:val="cs-CZ"/>
          <w:rPrChange w:id="3538" w:author="Peto" w:date="2018-06-14T07:18:00Z">
            <w:rPr>
              <w:noProof/>
              <w:color w:val="000000"/>
              <w:lang w:val="cs-CZ"/>
            </w:rPr>
          </w:rPrChange>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A82009" w:rsidRDefault="00CE547F" w:rsidP="00CE547F">
      <w:pPr>
        <w:rPr>
          <w:noProof/>
          <w:color w:val="000000"/>
          <w:rPrChange w:id="3539" w:author="Peto" w:date="2018-06-14T07:18:00Z">
            <w:rPr>
              <w:color w:val="000000"/>
            </w:rPr>
          </w:rPrChange>
        </w:rPr>
      </w:pPr>
      <w:r w:rsidRPr="00D72AE1">
        <w:rPr>
          <w:noProof/>
          <w:color w:val="000000"/>
          <w:lang w:val="cs-CZ"/>
        </w:rPr>
        <w:lastRenderedPageBreak/>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A82009">
        <w:rPr>
          <w:noProof/>
          <w:color w:val="000000"/>
          <w:lang w:val="cs-CZ"/>
          <w:rPrChange w:id="3540" w:author="Peto" w:date="2018-06-14T07:18:00Z">
            <w:rPr>
              <w:noProof/>
              <w:color w:val="000000"/>
              <w:lang w:val="cs-CZ"/>
            </w:rPr>
          </w:rPrChange>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A82009">
        <w:rPr>
          <w:noProof/>
          <w:color w:val="000000"/>
          <w:lang w:val="cs-CZ"/>
          <w:rPrChange w:id="3541" w:author="Peto" w:date="2018-06-14T07:18:00Z">
            <w:rPr>
              <w:noProof/>
              <w:color w:val="000000"/>
              <w:lang w:val="cs-CZ"/>
            </w:rPr>
          </w:rPrChange>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A82009">
        <w:rPr>
          <w:noProof/>
          <w:color w:val="000000"/>
          <w:lang w:val="cs-CZ"/>
          <w:rPrChange w:id="3542" w:author="Peto" w:date="2018-06-14T07:18:00Z">
            <w:rPr>
              <w:noProof/>
              <w:color w:val="000000"/>
              <w:lang w:val="cs-CZ"/>
            </w:rPr>
          </w:rPrChange>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A82009">
        <w:rPr>
          <w:noProof/>
          <w:color w:val="000000"/>
          <w:lang w:val="cs-CZ"/>
          <w:rPrChange w:id="3543" w:author="Peto" w:date="2018-06-14T07:18:00Z">
            <w:rPr>
              <w:noProof/>
              <w:color w:val="000000"/>
              <w:lang w:val="cs-CZ"/>
            </w:rPr>
          </w:rPrChange>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A82009">
        <w:rPr>
          <w:noProof/>
          <w:color w:val="000000"/>
          <w:lang w:val="cs-CZ"/>
          <w:rPrChange w:id="3544" w:author="Peto" w:date="2018-06-14T07:18:00Z">
            <w:rPr>
              <w:noProof/>
              <w:color w:val="000000"/>
              <w:lang w:val="cs-CZ"/>
            </w:rPr>
          </w:rPrChange>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A82009">
        <w:rPr>
          <w:noProof/>
          <w:color w:val="000000"/>
          <w:lang w:val="cs-CZ"/>
          <w:rPrChange w:id="3545" w:author="Peto" w:date="2018-06-14T07:18:00Z">
            <w:rPr>
              <w:noProof/>
              <w:color w:val="000000"/>
              <w:lang w:val="cs-CZ"/>
            </w:rPr>
          </w:rPrChange>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A82009">
        <w:rPr>
          <w:noProof/>
          <w:color w:val="000000"/>
          <w:lang w:val="cs-CZ"/>
          <w:rPrChange w:id="3546" w:author="Peto" w:date="2018-06-14T07:18:00Z">
            <w:rPr>
              <w:noProof/>
              <w:color w:val="000000"/>
              <w:lang w:val="cs-CZ"/>
            </w:rPr>
          </w:rPrChange>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A82009">
        <w:rPr>
          <w:noProof/>
          <w:color w:val="000000"/>
          <w:lang w:val="cs-CZ"/>
          <w:rPrChange w:id="3547" w:author="Peto" w:date="2018-06-14T07:18:00Z">
            <w:rPr>
              <w:noProof/>
              <w:color w:val="000000"/>
              <w:lang w:val="cs-CZ"/>
            </w:rPr>
          </w:rPrChange>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A82009" w:rsidRDefault="00CE547F" w:rsidP="00CE547F">
      <w:pPr>
        <w:rPr>
          <w:noProof/>
          <w:color w:val="000000"/>
          <w:rPrChange w:id="3548" w:author="Peto" w:date="2018-06-14T07:18:00Z">
            <w:rPr>
              <w:color w:val="000000"/>
            </w:rPr>
          </w:rPrChange>
        </w:rPr>
      </w:pPr>
    </w:p>
    <w:p w14:paraId="4A29E038" w14:textId="77777777" w:rsidR="00CE547F" w:rsidRPr="00A82009" w:rsidRDefault="00CE547F" w:rsidP="00CE547F">
      <w:pPr>
        <w:rPr>
          <w:noProof/>
          <w:color w:val="000000"/>
          <w:rPrChange w:id="3549" w:author="Peto" w:date="2018-06-14T07:18:00Z">
            <w:rPr>
              <w:color w:val="000000"/>
            </w:rPr>
          </w:rPrChange>
        </w:rPr>
      </w:pPr>
    </w:p>
    <w:p w14:paraId="438BB21D" w14:textId="77777777" w:rsidR="00CE547F" w:rsidRPr="00A82009" w:rsidRDefault="00CE547F" w:rsidP="00CE547F">
      <w:pPr>
        <w:rPr>
          <w:noProof/>
          <w:color w:val="000000"/>
          <w:rPrChange w:id="3550" w:author="Peto" w:date="2018-06-14T07:18:00Z">
            <w:rPr>
              <w:color w:val="000000"/>
            </w:rPr>
          </w:rPrChange>
        </w:rPr>
      </w:pPr>
    </w:p>
    <w:p w14:paraId="613CE058" w14:textId="77777777" w:rsidR="00CE547F" w:rsidRPr="00A82009" w:rsidRDefault="00CE547F" w:rsidP="00CE547F">
      <w:pPr>
        <w:rPr>
          <w:noProof/>
          <w:color w:val="000000"/>
          <w:rPrChange w:id="3551" w:author="Peto" w:date="2018-06-14T07:18:00Z">
            <w:rPr>
              <w:color w:val="000000"/>
            </w:rPr>
          </w:rPrChange>
        </w:rPr>
      </w:pPr>
    </w:p>
    <w:p w14:paraId="777779B1" w14:textId="77777777" w:rsidR="00CE547F" w:rsidRPr="00A82009" w:rsidRDefault="00CE547F" w:rsidP="00CE547F">
      <w:pPr>
        <w:rPr>
          <w:noProof/>
          <w:color w:val="000000"/>
          <w:rPrChange w:id="3552" w:author="Peto" w:date="2018-06-14T07:18:00Z">
            <w:rPr>
              <w:color w:val="000000"/>
            </w:rPr>
          </w:rPrChange>
        </w:rPr>
      </w:pPr>
    </w:p>
    <w:p w14:paraId="3D846074" w14:textId="77777777" w:rsidR="00CE547F" w:rsidRPr="00A82009" w:rsidRDefault="00CE547F" w:rsidP="00CE547F">
      <w:pPr>
        <w:pStyle w:val="Popis"/>
        <w:rPr>
          <w:noProof/>
          <w:lang w:val="sk-SK"/>
          <w:rPrChange w:id="3553" w:author="Peto" w:date="2018-06-14T07:18:00Z">
            <w:rPr>
              <w:lang w:val="sk-SK"/>
            </w:rPr>
          </w:rPrChange>
        </w:rPr>
      </w:pPr>
    </w:p>
    <w:p w14:paraId="1A752460" w14:textId="73BFEC1D" w:rsidR="00CE547F" w:rsidRPr="00A82009" w:rsidRDefault="00CE547F" w:rsidP="00CE547F">
      <w:pPr>
        <w:pStyle w:val="Popis"/>
        <w:rPr>
          <w:noProof/>
          <w:vanish/>
          <w:color w:val="000000"/>
          <w:lang w:val="sk-SK"/>
          <w:specVanish/>
          <w:rPrChange w:id="3554" w:author="Peto" w:date="2018-06-14T07:18:00Z">
            <w:rPr>
              <w:vanish/>
              <w:color w:val="000000"/>
              <w:lang w:val="sk-SK"/>
              <w:specVanish/>
            </w:rPr>
          </w:rPrChange>
        </w:rPr>
      </w:pPr>
      <w:bookmarkStart w:id="3555" w:name="_Ref509499377"/>
      <w:bookmarkStart w:id="3556" w:name="_Toc516413260"/>
      <w:r w:rsidRPr="00A82009">
        <w:rPr>
          <w:noProof/>
          <w:lang w:val="sk-SK"/>
          <w:rPrChange w:id="3557" w:author="Peto" w:date="2018-06-14T07:18:00Z">
            <w:rPr>
              <w:lang w:val="sk-SK"/>
            </w:rPr>
          </w:rPrChange>
        </w:rPr>
        <w:t xml:space="preserve">Obrázok </w:t>
      </w:r>
      <w:r w:rsidR="00A53D98" w:rsidRPr="00A82009">
        <w:rPr>
          <w:noProof/>
          <w:lang w:val="sk-SK"/>
          <w:rPrChange w:id="3558" w:author="Peto" w:date="2018-06-14T07:18:00Z">
            <w:rPr>
              <w:lang w:val="sk-SK"/>
            </w:rPr>
          </w:rPrChange>
        </w:rPr>
        <w:fldChar w:fldCharType="begin"/>
      </w:r>
      <w:r w:rsidR="00A53D98" w:rsidRPr="00A82009">
        <w:rPr>
          <w:noProof/>
          <w:lang w:val="sk-SK"/>
          <w:rPrChange w:id="3559" w:author="Peto" w:date="2018-06-14T07:18:00Z">
            <w:rPr>
              <w:lang w:val="sk-SK"/>
            </w:rPr>
          </w:rPrChange>
        </w:rPr>
        <w:instrText xml:space="preserve"> STYLEREF 1 \s </w:instrText>
      </w:r>
      <w:r w:rsidR="00A53D98" w:rsidRPr="00A82009">
        <w:rPr>
          <w:noProof/>
          <w:lang w:val="sk-SK"/>
          <w:rPrChange w:id="3560" w:author="Peto" w:date="2018-06-14T07:18:00Z">
            <w:rPr>
              <w:lang w:val="sk-SK"/>
            </w:rPr>
          </w:rPrChange>
        </w:rPr>
        <w:fldChar w:fldCharType="separate"/>
      </w:r>
      <w:r w:rsidR="00F95B9C" w:rsidRPr="00A82009">
        <w:rPr>
          <w:noProof/>
          <w:lang w:val="sk-SK"/>
        </w:rPr>
        <w:t>1</w:t>
      </w:r>
      <w:r w:rsidR="00A53D98" w:rsidRPr="00A82009">
        <w:rPr>
          <w:noProof/>
          <w:lang w:val="sk-SK"/>
          <w:rPrChange w:id="3561" w:author="Peto" w:date="2018-06-14T07:18:00Z">
            <w:rPr>
              <w:lang w:val="sk-SK"/>
            </w:rPr>
          </w:rPrChange>
        </w:rPr>
        <w:fldChar w:fldCharType="end"/>
      </w:r>
      <w:r w:rsidR="00A53D98" w:rsidRPr="00A82009">
        <w:rPr>
          <w:noProof/>
          <w:lang w:val="sk-SK"/>
          <w:rPrChange w:id="3562" w:author="Peto" w:date="2018-06-14T07:18:00Z">
            <w:rPr>
              <w:lang w:val="sk-SK"/>
            </w:rPr>
          </w:rPrChange>
        </w:rPr>
        <w:t>.</w:t>
      </w:r>
      <w:r w:rsidR="00A53D98" w:rsidRPr="00A82009">
        <w:rPr>
          <w:noProof/>
          <w:lang w:val="sk-SK"/>
          <w:rPrChange w:id="3563" w:author="Peto" w:date="2018-06-14T07:18:00Z">
            <w:rPr>
              <w:lang w:val="sk-SK"/>
            </w:rPr>
          </w:rPrChange>
        </w:rPr>
        <w:fldChar w:fldCharType="begin"/>
      </w:r>
      <w:r w:rsidR="00A53D98" w:rsidRPr="00A82009">
        <w:rPr>
          <w:noProof/>
          <w:lang w:val="sk-SK"/>
          <w:rPrChange w:id="3564" w:author="Peto" w:date="2018-06-14T07:18:00Z">
            <w:rPr>
              <w:lang w:val="sk-SK"/>
            </w:rPr>
          </w:rPrChange>
        </w:rPr>
        <w:instrText xml:space="preserve"> SEQ Obrázok \* ARABIC \s 1 </w:instrText>
      </w:r>
      <w:r w:rsidR="00A53D98" w:rsidRPr="00A82009">
        <w:rPr>
          <w:noProof/>
          <w:lang w:val="sk-SK"/>
          <w:rPrChange w:id="3565" w:author="Peto" w:date="2018-06-14T07:18:00Z">
            <w:rPr>
              <w:lang w:val="sk-SK"/>
            </w:rPr>
          </w:rPrChange>
        </w:rPr>
        <w:fldChar w:fldCharType="separate"/>
      </w:r>
      <w:r w:rsidR="00F95B9C" w:rsidRPr="00A82009">
        <w:rPr>
          <w:noProof/>
          <w:lang w:val="sk-SK"/>
        </w:rPr>
        <w:t>5</w:t>
      </w:r>
      <w:r w:rsidR="00A53D98" w:rsidRPr="00A82009">
        <w:rPr>
          <w:noProof/>
          <w:lang w:val="sk-SK"/>
          <w:rPrChange w:id="3566" w:author="Peto" w:date="2018-06-14T07:18:00Z">
            <w:rPr>
              <w:lang w:val="sk-SK"/>
            </w:rPr>
          </w:rPrChange>
        </w:rPr>
        <w:fldChar w:fldCharType="end"/>
      </w:r>
      <w:bookmarkEnd w:id="3555"/>
      <w:r w:rsidRPr="00A82009">
        <w:rPr>
          <w:noProof/>
          <w:lang w:val="sk-SK"/>
          <w:rPrChange w:id="3567" w:author="Peto" w:date="2018-06-14T07:18:00Z">
            <w:rPr>
              <w:lang w:val="sk-SK"/>
            </w:rPr>
          </w:rPrChange>
        </w:rPr>
        <w:t>: Elektrická schéma paralelne zapojených odporov hrudníka.</w:t>
      </w:r>
      <w:bookmarkEnd w:id="3556"/>
      <w:r w:rsidRPr="00A82009">
        <w:rPr>
          <w:noProof/>
          <w:lang w:val="sk-SK"/>
          <w:rPrChange w:id="3568" w:author="Peto" w:date="2018-06-14T07:18:00Z">
            <w:rPr>
              <w:lang w:val="sk-SK"/>
            </w:rPr>
          </w:rPrChange>
        </w:rPr>
        <w:t xml:space="preserve"> </w:t>
      </w:r>
    </w:p>
    <w:p w14:paraId="1B012F60" w14:textId="77777777" w:rsidR="00CE547F" w:rsidRPr="00A82009" w:rsidRDefault="00CE547F" w:rsidP="00CE547F">
      <w:pPr>
        <w:pStyle w:val="Popis"/>
        <w:rPr>
          <w:noProof/>
          <w:lang w:val="sk-SK"/>
          <w:rPrChange w:id="3569" w:author="Peto" w:date="2018-06-14T07:18:00Z">
            <w:rPr>
              <w:lang w:val="sk-SK"/>
            </w:rPr>
          </w:rPrChange>
        </w:rPr>
      </w:pPr>
      <w:r w:rsidRPr="00A82009">
        <w:rPr>
          <w:noProof/>
          <w:lang w:val="sk-SK"/>
          <w:rPrChange w:id="3570" w:author="Peto" w:date="2018-06-14T07:18:00Z">
            <w:rPr>
              <w:lang w:val="sk-SK"/>
            </w:rPr>
          </w:rPrChange>
        </w:rPr>
        <w:t xml:space="preserve">Schéma zobrazuje takisto spôsob merania impedancie hrudníka pomocou 4-elektródovej metódy, kde na vonkajších dvoch elektródach je pripojený zdroj prúdu a na vnútorné dve elektródy zaznamenávajú zmeny </w:t>
      </w:r>
      <w:commentRangeStart w:id="3571"/>
      <w:r w:rsidRPr="00A82009">
        <w:rPr>
          <w:noProof/>
          <w:lang w:val="sk-SK"/>
          <w:rPrChange w:id="3572" w:author="Peto" w:date="2018-06-14T07:18:00Z">
            <w:rPr>
              <w:lang w:val="sk-SK"/>
            </w:rPr>
          </w:rPrChange>
        </w:rPr>
        <w:t>napätia</w:t>
      </w:r>
      <w:commentRangeEnd w:id="3571"/>
      <w:r w:rsidRPr="00A82009">
        <w:rPr>
          <w:rStyle w:val="Odkaznakomentr"/>
          <w:rFonts w:eastAsia="Times New Roman" w:cs="Times New Roman"/>
          <w:noProof/>
          <w:spacing w:val="0"/>
          <w:lang w:val="sk-SK" w:eastAsia="cs-CZ" w:bidi="ar-SA"/>
          <w:rPrChange w:id="3573" w:author="Peto" w:date="2018-06-14T07:18:00Z">
            <w:rPr>
              <w:rStyle w:val="Odkaznakomentr"/>
              <w:rFonts w:eastAsia="Times New Roman" w:cs="Times New Roman"/>
              <w:spacing w:val="0"/>
              <w:lang w:val="sk-SK" w:eastAsia="cs-CZ" w:bidi="ar-SA"/>
            </w:rPr>
          </w:rPrChange>
        </w:rPr>
        <w:commentReference w:id="3571"/>
      </w:r>
      <w:r w:rsidRPr="00A82009">
        <w:rPr>
          <w:noProof/>
          <w:lang w:val="sk-SK"/>
          <w:rPrChange w:id="3574" w:author="Peto" w:date="2018-06-14T07:18:00Z">
            <w:rPr>
              <w:lang w:val="sk-SK"/>
            </w:rPr>
          </w:rPrChange>
        </w:rPr>
        <w:t xml:space="preserve">. </w:t>
      </w:r>
    </w:p>
    <w:p w14:paraId="178327B5" w14:textId="77777777" w:rsidR="00CE547F" w:rsidRPr="00A82009" w:rsidRDefault="00CE547F" w:rsidP="00CE547F">
      <w:pPr>
        <w:rPr>
          <w:noProof/>
          <w:color w:val="000000"/>
          <w:rPrChange w:id="3575" w:author="Peto" w:date="2018-06-14T07:18:00Z">
            <w:rPr>
              <w:color w:val="000000"/>
            </w:rPr>
          </w:rPrChange>
        </w:rPr>
      </w:pPr>
    </w:p>
    <w:p w14:paraId="1D96F637" w14:textId="6793AAFC" w:rsidR="00CE547F" w:rsidRPr="00A82009" w:rsidRDefault="00CE547F" w:rsidP="00CE547F">
      <w:pPr>
        <w:rPr>
          <w:noProof/>
          <w:color w:val="000000"/>
          <w:rPrChange w:id="3576" w:author="Peto" w:date="2018-06-14T07:18:00Z">
            <w:rPr>
              <w:color w:val="000000"/>
            </w:rPr>
          </w:rPrChange>
        </w:rPr>
      </w:pPr>
      <w:r w:rsidRPr="00A82009">
        <w:rPr>
          <w:noProof/>
          <w:color w:val="000000"/>
          <w:rPrChange w:id="3577" w:author="Peto" w:date="2018-06-14T07:18:00Z">
            <w:rPr>
              <w:color w:val="000000"/>
            </w:rPr>
          </w:rPrChange>
        </w:rPr>
        <w:t xml:space="preserve">V impedančnej kardiografii sa využíva premenlivosti impedancie </w:t>
      </w:r>
      <m:oMath>
        <m:r>
          <w:rPr>
            <w:rFonts w:ascii="Cambria Math" w:hAnsi="Cambria Math"/>
            <w:noProof/>
            <w:color w:val="000000" w:themeColor="text1"/>
            <w:rPrChange w:id="3578"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579" w:author="Peto" w:date="2018-06-14T07:18:00Z">
                  <w:rPr>
                    <w:rFonts w:ascii="Cambria Math" w:hAnsi="Cambria Math"/>
                    <w:color w:val="000000" w:themeColor="text1"/>
                  </w:rPr>
                </w:rPrChange>
              </w:rPr>
              <m:t>Z</m:t>
            </m:r>
          </m:e>
          <m:sub>
            <m:r>
              <w:rPr>
                <w:rFonts w:ascii="Cambria Math" w:hAnsi="Cambria Math"/>
                <w:noProof/>
                <w:color w:val="000000" w:themeColor="text1"/>
                <w:rPrChange w:id="3580" w:author="Peto" w:date="2018-06-14T07:18:00Z">
                  <w:rPr>
                    <w:rFonts w:ascii="Cambria Math" w:hAnsi="Cambria Math"/>
                    <w:color w:val="000000" w:themeColor="text1"/>
                  </w:rPr>
                </w:rPrChange>
              </w:rPr>
              <m:t>b</m:t>
            </m:r>
          </m:sub>
        </m:sSub>
        <m:r>
          <w:rPr>
            <w:rFonts w:ascii="Cambria Math" w:hAnsi="Cambria Math"/>
            <w:noProof/>
            <w:color w:val="000000" w:themeColor="text1"/>
            <w:rPrChange w:id="3581" w:author="Peto" w:date="2018-06-14T07:18:00Z">
              <w:rPr>
                <w:rFonts w:ascii="Cambria Math" w:hAnsi="Cambria Math"/>
                <w:color w:val="000000" w:themeColor="text1"/>
              </w:rPr>
            </w:rPrChange>
          </w:rPr>
          <m:t>(t)</m:t>
        </m:r>
      </m:oMath>
      <w:r w:rsidRPr="00A82009">
        <w:rPr>
          <w:noProof/>
          <w:color w:val="000000"/>
          <w:rPrChange w:id="3582" w:author="Peto" w:date="2018-06-14T07:18:00Z">
            <w:rPr>
              <w:color w:val="000000"/>
            </w:rPr>
          </w:rPrChange>
        </w:rPr>
        <w:t>v priebehu srdcového cyklu. Jednotlivé zložky impedancie hrudníka sú uvedené v rovnici (</w:t>
      </w:r>
      <w:r w:rsidRPr="00A82009">
        <w:rPr>
          <w:noProof/>
          <w:color w:val="000000"/>
          <w:rPrChange w:id="3583" w:author="Peto" w:date="2018-06-14T07:18:00Z">
            <w:rPr>
              <w:color w:val="000000"/>
            </w:rPr>
          </w:rPrChange>
        </w:rPr>
        <w:fldChar w:fldCharType="begin"/>
      </w:r>
      <w:r w:rsidRPr="00A82009">
        <w:rPr>
          <w:noProof/>
          <w:color w:val="000000"/>
          <w:rPrChange w:id="3584" w:author="Peto" w:date="2018-06-14T07:18:00Z">
            <w:rPr>
              <w:color w:val="000000"/>
            </w:rPr>
          </w:rPrChange>
        </w:rPr>
        <w:instrText xml:space="preserve"> REF icg_odpor_hrude \h </w:instrText>
      </w:r>
      <w:r w:rsidRPr="00A82009">
        <w:rPr>
          <w:noProof/>
          <w:color w:val="000000"/>
          <w:rPrChange w:id="3585" w:author="Peto" w:date="2018-06-14T07:18:00Z">
            <w:rPr>
              <w:noProof/>
              <w:color w:val="000000"/>
            </w:rPr>
          </w:rPrChange>
        </w:rPr>
      </w:r>
      <w:r w:rsidRPr="00A82009">
        <w:rPr>
          <w:noProof/>
          <w:color w:val="000000"/>
          <w:rPrChange w:id="3586" w:author="Peto" w:date="2018-06-14T07:18:00Z">
            <w:rPr>
              <w:color w:val="000000"/>
            </w:rPr>
          </w:rPrChange>
        </w:rPr>
        <w:fldChar w:fldCharType="separate"/>
      </w:r>
      <w:r w:rsidR="00F95B9C" w:rsidRPr="00A82009">
        <w:rPr>
          <w:noProof/>
          <w:color w:val="000000"/>
        </w:rPr>
        <w:t>16</w:t>
      </w:r>
      <w:r w:rsidRPr="00A82009">
        <w:rPr>
          <w:noProof/>
          <w:color w:val="000000"/>
          <w:rPrChange w:id="3587" w:author="Peto" w:date="2018-06-14T07:18:00Z">
            <w:rPr>
              <w:color w:val="000000"/>
            </w:rPr>
          </w:rPrChange>
        </w:rPr>
        <w:fldChar w:fldCharType="end"/>
      </w:r>
      <w:r w:rsidRPr="00A82009">
        <w:rPr>
          <w:noProof/>
          <w:color w:val="000000"/>
          <w:rPrChange w:id="3588" w:author="Peto" w:date="2018-06-14T07:18:00Z">
            <w:rPr>
              <w:color w:val="000000"/>
            </w:rPr>
          </w:rPrChange>
        </w:rPr>
        <w:t xml:space="preserve">) </w:t>
      </w:r>
      <w:r w:rsidRPr="00A82009">
        <w:rPr>
          <w:noProof/>
          <w:color w:val="000000"/>
          <w:rPrChange w:id="3589" w:author="Peto" w:date="2018-06-14T07:18:00Z">
            <w:rPr>
              <w:color w:val="000000"/>
            </w:rPr>
          </w:rPrChange>
        </w:rPr>
        <w:fldChar w:fldCharType="begin"/>
      </w:r>
      <w:r w:rsidR="00AD692D" w:rsidRPr="00A82009">
        <w:rPr>
          <w:noProof/>
          <w:color w:val="000000"/>
          <w:rPrChange w:id="3590" w:author="Peto" w:date="2018-06-14T07:18:00Z">
            <w:rPr>
              <w:color w:val="000000"/>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rPrChange w:id="3591" w:author="Peto" w:date="2018-06-14T07:18:00Z">
            <w:rPr>
              <w:color w:val="000000"/>
            </w:rPr>
          </w:rPrChange>
        </w:rPr>
        <w:fldChar w:fldCharType="separate"/>
      </w:r>
      <w:r w:rsidR="00AD692D" w:rsidRPr="00A82009">
        <w:rPr>
          <w:noProof/>
          <w:color w:val="000000"/>
          <w:vertAlign w:val="superscript"/>
        </w:rPr>
        <w:t>3</w:t>
      </w:r>
      <w:r w:rsidRPr="00A82009">
        <w:rPr>
          <w:noProof/>
          <w:color w:val="000000"/>
          <w:rPrChange w:id="3592" w:author="Peto" w:date="2018-06-14T07:18:00Z">
            <w:rPr>
              <w:color w:val="000000"/>
            </w:rPr>
          </w:rPrChange>
        </w:rPr>
        <w:fldChar w:fldCharType="end"/>
      </w:r>
      <w:r w:rsidRPr="00A82009">
        <w:rPr>
          <w:noProof/>
          <w:color w:val="000000"/>
          <w:rPrChange w:id="3593" w:author="Peto" w:date="2018-06-14T07:18:00Z">
            <w:rPr>
              <w:color w:val="000000"/>
            </w:rPr>
          </w:rPrChange>
        </w:rPr>
        <w:t>:</w:t>
      </w:r>
    </w:p>
    <w:p w14:paraId="43705CF2" w14:textId="77777777" w:rsidR="00CE547F" w:rsidRPr="00A82009" w:rsidRDefault="00CE547F" w:rsidP="00CE547F">
      <w:pPr>
        <w:rPr>
          <w:noProof/>
          <w:color w:val="000000"/>
          <w:rPrChange w:id="3594"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A82009" w14:paraId="2934AEA3" w14:textId="77777777" w:rsidTr="00452ADC">
        <w:tc>
          <w:tcPr>
            <w:tcW w:w="279" w:type="dxa"/>
          </w:tcPr>
          <w:p w14:paraId="48AA75E6" w14:textId="77777777" w:rsidR="00CE547F" w:rsidRPr="00A82009" w:rsidRDefault="00CE547F" w:rsidP="00452ADC">
            <w:pPr>
              <w:jc w:val="center"/>
              <w:rPr>
                <w:noProof/>
                <w:color w:val="000000"/>
                <w:rPrChange w:id="3595" w:author="Peto" w:date="2018-06-14T07:18:00Z">
                  <w:rPr>
                    <w:color w:val="000000"/>
                  </w:rPr>
                </w:rPrChange>
              </w:rPr>
            </w:pPr>
          </w:p>
        </w:tc>
        <w:tc>
          <w:tcPr>
            <w:tcW w:w="7513" w:type="dxa"/>
            <w:vAlign w:val="center"/>
          </w:tcPr>
          <w:p w14:paraId="4E79C50E" w14:textId="77777777" w:rsidR="00CE547F" w:rsidRPr="00A82009" w:rsidRDefault="00CE547F" w:rsidP="00452ADC">
            <w:pPr>
              <w:jc w:val="center"/>
              <w:rPr>
                <w:noProof/>
                <w:color w:val="000000"/>
                <w:rPrChange w:id="3596" w:author="Peto" w:date="2018-06-14T07:18:00Z">
                  <w:rPr>
                    <w:color w:val="000000"/>
                  </w:rPr>
                </w:rPrChange>
              </w:rPr>
            </w:pPr>
            <m:oMathPara>
              <m:oMath>
                <m:r>
                  <w:rPr>
                    <w:rFonts w:ascii="Cambria Math" w:hAnsi="Cambria Math"/>
                    <w:noProof/>
                    <w:color w:val="000000"/>
                    <w:rPrChange w:id="3597" w:author="Peto" w:date="2018-06-14T07:18:00Z">
                      <w:rPr>
                        <w:rFonts w:ascii="Cambria Math" w:hAnsi="Cambria Math"/>
                        <w:color w:val="000000"/>
                      </w:rPr>
                    </w:rPrChange>
                  </w:rPr>
                  <m:t>I</m:t>
                </m:r>
                <m:d>
                  <m:dPr>
                    <m:ctrlPr>
                      <w:rPr>
                        <w:rFonts w:ascii="Cambria Math" w:hAnsi="Cambria Math"/>
                        <w:i/>
                        <w:noProof/>
                        <w:color w:val="000000"/>
                      </w:rPr>
                    </m:ctrlPr>
                  </m:dPr>
                  <m:e>
                    <m:r>
                      <w:rPr>
                        <w:rFonts w:ascii="Cambria Math" w:hAnsi="Cambria Math"/>
                        <w:noProof/>
                        <w:color w:val="000000"/>
                        <w:rPrChange w:id="3598" w:author="Peto" w:date="2018-06-14T07:18:00Z">
                          <w:rPr>
                            <w:rFonts w:ascii="Cambria Math" w:hAnsi="Cambria Math"/>
                            <w:color w:val="000000"/>
                          </w:rPr>
                        </w:rPrChange>
                      </w:rPr>
                      <m:t>t</m:t>
                    </m:r>
                  </m:e>
                </m:d>
                <m:d>
                  <m:dPr>
                    <m:begChr m:val="["/>
                    <m:endChr m:val="]"/>
                    <m:ctrlPr>
                      <w:rPr>
                        <w:rFonts w:ascii="Cambria Math" w:hAnsi="Cambria Math"/>
                        <w:i/>
                        <w:noProof/>
                        <w:color w:val="000000"/>
                      </w:rPr>
                    </m:ctrlPr>
                  </m:dPr>
                  <m:e>
                    <m:d>
                      <m:dPr>
                        <m:endChr m:val=""/>
                        <m:ctrlPr>
                          <w:rPr>
                            <w:rFonts w:ascii="Cambria Math" w:hAnsi="Cambria Math"/>
                            <w:i/>
                            <w:noProof/>
                            <w:color w:val="000000"/>
                          </w:rPr>
                        </m:ctrlPr>
                      </m:dPr>
                      <m:e>
                        <m:d>
                          <m:dPr>
                            <m:begChr m:val="‖"/>
                            <m:endChr m:val=""/>
                            <m:ctrlPr>
                              <w:rPr>
                                <w:rFonts w:ascii="Cambria Math" w:hAnsi="Cambria Math"/>
                                <w:i/>
                                <w:noProof/>
                                <w:color w:val="000000"/>
                              </w:rPr>
                            </m:ctrlPr>
                          </m:dPr>
                          <m:e>
                            <m:sSub>
                              <m:sSubPr>
                                <m:ctrlPr>
                                  <w:rPr>
                                    <w:rFonts w:ascii="Cambria Math" w:hAnsi="Cambria Math"/>
                                    <w:i/>
                                    <w:noProof/>
                                    <w:color w:val="000000"/>
                                  </w:rPr>
                                </m:ctrlPr>
                              </m:sSubPr>
                              <m:e>
                                <m:r>
                                  <w:rPr>
                                    <w:rFonts w:ascii="Cambria Math" w:hAnsi="Cambria Math"/>
                                    <w:noProof/>
                                    <w:color w:val="000000"/>
                                    <w:rPrChange w:id="3599" w:author="Peto" w:date="2018-06-14T07:18:00Z">
                                      <w:rPr>
                                        <w:rFonts w:ascii="Cambria Math" w:hAnsi="Cambria Math"/>
                                        <w:color w:val="000000"/>
                                      </w:rPr>
                                    </w:rPrChange>
                                  </w:rPr>
                                  <m:t>Z</m:t>
                                </m:r>
                              </m:e>
                              <m:sub>
                                <m:r>
                                  <w:rPr>
                                    <w:rFonts w:ascii="Cambria Math" w:hAnsi="Cambria Math"/>
                                    <w:noProof/>
                                    <w:color w:val="000000"/>
                                    <w:rPrChange w:id="3600" w:author="Peto" w:date="2018-06-14T07:18:00Z">
                                      <w:rPr>
                                        <w:rFonts w:ascii="Cambria Math" w:hAnsi="Cambria Math"/>
                                        <w:color w:val="000000"/>
                                      </w:rPr>
                                    </w:rPrChange>
                                  </w:rPr>
                                  <m:t>t</m:t>
                                </m:r>
                              </m:sub>
                            </m:sSub>
                          </m:e>
                        </m:d>
                      </m:e>
                    </m:d>
                    <m:d>
                      <m:dPr>
                        <m:begChr m:val=""/>
                        <m:ctrlPr>
                          <w:rPr>
                            <w:rFonts w:ascii="Cambria Math" w:hAnsi="Cambria Math"/>
                            <w:i/>
                            <w:noProof/>
                            <w:color w:val="000000"/>
                          </w:rPr>
                        </m:ctrlPr>
                      </m:dPr>
                      <m:e>
                        <m:d>
                          <m:dPr>
                            <m:begChr m:val="‖"/>
                            <m:endChr m:val=""/>
                            <m:ctrlPr>
                              <w:rPr>
                                <w:rFonts w:ascii="Cambria Math" w:hAnsi="Cambria Math"/>
                                <w:i/>
                                <w:noProof/>
                                <w:color w:val="000000"/>
                              </w:rPr>
                            </m:ctrlPr>
                          </m:dPr>
                          <m:e>
                            <m:sSub>
                              <m:sSubPr>
                                <m:ctrlPr>
                                  <w:rPr>
                                    <w:rFonts w:ascii="Cambria Math" w:hAnsi="Cambria Math"/>
                                    <w:i/>
                                    <w:noProof/>
                                    <w:color w:val="000000"/>
                                  </w:rPr>
                                </m:ctrlPr>
                              </m:sSubPr>
                              <m:e>
                                <m:r>
                                  <w:rPr>
                                    <w:rFonts w:ascii="Cambria Math" w:hAnsi="Cambria Math"/>
                                    <w:noProof/>
                                    <w:color w:val="000000"/>
                                    <w:rPrChange w:id="3601" w:author="Peto" w:date="2018-06-14T07:18:00Z">
                                      <w:rPr>
                                        <w:rFonts w:ascii="Cambria Math" w:hAnsi="Cambria Math"/>
                                        <w:color w:val="000000"/>
                                      </w:rPr>
                                    </w:rPrChange>
                                  </w:rPr>
                                  <m:t>Z</m:t>
                                </m:r>
                              </m:e>
                              <m:sub>
                                <m:r>
                                  <w:rPr>
                                    <w:rFonts w:ascii="Cambria Math" w:hAnsi="Cambria Math"/>
                                    <w:noProof/>
                                    <w:color w:val="000000"/>
                                    <w:rPrChange w:id="3602" w:author="Peto" w:date="2018-06-14T07:18:00Z">
                                      <w:rPr>
                                        <w:rFonts w:ascii="Cambria Math" w:hAnsi="Cambria Math"/>
                                        <w:color w:val="000000"/>
                                      </w:rPr>
                                    </w:rPrChange>
                                  </w:rPr>
                                  <m:t>b</m:t>
                                </m:r>
                              </m:sub>
                            </m:sSub>
                            <m:d>
                              <m:dPr>
                                <m:begChr m:val="‖"/>
                                <m:endChr m:val=""/>
                                <m:ctrlPr>
                                  <w:rPr>
                                    <w:rFonts w:ascii="Cambria Math" w:hAnsi="Cambria Math"/>
                                    <w:i/>
                                    <w:noProof/>
                                    <w:color w:val="000000"/>
                                  </w:rPr>
                                </m:ctrlPr>
                              </m:dPr>
                              <m:e>
                                <m:sSub>
                                  <m:sSubPr>
                                    <m:ctrlPr>
                                      <w:rPr>
                                        <w:rFonts w:ascii="Cambria Math" w:hAnsi="Cambria Math"/>
                                        <w:i/>
                                        <w:noProof/>
                                        <w:color w:val="000000"/>
                                      </w:rPr>
                                    </m:ctrlPr>
                                  </m:sSubPr>
                                  <m:e>
                                    <m:r>
                                      <w:rPr>
                                        <w:rFonts w:ascii="Cambria Math" w:hAnsi="Cambria Math"/>
                                        <w:noProof/>
                                        <w:color w:val="000000"/>
                                        <w:rPrChange w:id="3603" w:author="Peto" w:date="2018-06-14T07:18:00Z">
                                          <w:rPr>
                                            <w:rFonts w:ascii="Cambria Math" w:hAnsi="Cambria Math"/>
                                            <w:color w:val="000000"/>
                                          </w:rPr>
                                        </w:rPrChange>
                                      </w:rPr>
                                      <m:t>Z</m:t>
                                    </m:r>
                                  </m:e>
                                  <m:sub>
                                    <m:r>
                                      <w:rPr>
                                        <w:rFonts w:ascii="Cambria Math" w:hAnsi="Cambria Math"/>
                                        <w:noProof/>
                                        <w:color w:val="000000"/>
                                        <w:rPrChange w:id="3604" w:author="Peto" w:date="2018-06-14T07:18:00Z">
                                          <w:rPr>
                                            <w:rFonts w:ascii="Cambria Math" w:hAnsi="Cambria Math"/>
                                            <w:color w:val="000000"/>
                                          </w:rPr>
                                        </w:rPrChange>
                                      </w:rPr>
                                      <m:t>w</m:t>
                                    </m:r>
                                  </m:sub>
                                </m:sSub>
                              </m:e>
                            </m:d>
                          </m:e>
                        </m:d>
                      </m:e>
                    </m:d>
                    <m:d>
                      <m:dPr>
                        <m:begChr m:val="‖"/>
                        <m:endChr m:val=""/>
                        <m:ctrlPr>
                          <w:rPr>
                            <w:rFonts w:ascii="Cambria Math" w:hAnsi="Cambria Math"/>
                            <w:i/>
                            <w:noProof/>
                            <w:color w:val="000000"/>
                          </w:rPr>
                        </m:ctrlPr>
                      </m:dPr>
                      <m:e>
                        <m:r>
                          <w:rPr>
                            <w:rFonts w:ascii="Cambria Math" w:hAnsi="Cambria Math"/>
                            <w:noProof/>
                            <w:color w:val="000000"/>
                            <w:rPrChange w:id="3605" w:author="Peto" w:date="2018-06-14T07:18:00Z">
                              <w:rPr>
                                <w:rFonts w:ascii="Cambria Math" w:hAnsi="Cambria Math"/>
                                <w:color w:val="000000"/>
                              </w:rPr>
                            </w:rPrChange>
                          </w:rPr>
                          <m:t xml:space="preserve"> (</m:t>
                        </m:r>
                        <m:r>
                          <w:rPr>
                            <w:rFonts w:ascii="Cambria Math" w:hAnsi="Cambria Math"/>
                            <w:noProof/>
                            <w:color w:val="000000" w:themeColor="text1"/>
                            <w:rPrChange w:id="3606"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607" w:author="Peto" w:date="2018-06-14T07:18:00Z">
                                  <w:rPr>
                                    <w:rFonts w:ascii="Cambria Math" w:hAnsi="Cambria Math"/>
                                    <w:color w:val="000000"/>
                                  </w:rPr>
                                </w:rPrChange>
                              </w:rPr>
                              <m:t>Z</m:t>
                            </m:r>
                          </m:e>
                          <m:sub>
                            <m:r>
                              <w:rPr>
                                <w:rFonts w:ascii="Cambria Math" w:hAnsi="Cambria Math"/>
                                <w:noProof/>
                                <w:color w:val="000000"/>
                                <w:rPrChange w:id="3608" w:author="Peto" w:date="2018-06-14T07:18:00Z">
                                  <w:rPr>
                                    <w:rFonts w:ascii="Cambria Math" w:hAnsi="Cambria Math"/>
                                    <w:color w:val="000000"/>
                                  </w:rPr>
                                </w:rPrChange>
                              </w:rPr>
                              <m:t>b</m:t>
                            </m:r>
                          </m:sub>
                        </m:sSub>
                        <m:r>
                          <w:rPr>
                            <w:rFonts w:ascii="Cambria Math" w:hAnsi="Cambria Math"/>
                            <w:noProof/>
                            <w:color w:val="000000"/>
                            <w:rPrChange w:id="3609" w:author="Peto" w:date="2018-06-14T07:18:00Z">
                              <w:rPr>
                                <w:rFonts w:ascii="Cambria Math" w:hAnsi="Cambria Math"/>
                                <w:color w:val="000000"/>
                              </w:rPr>
                            </w:rPrChange>
                          </w:rPr>
                          <m:t>(t</m:t>
                        </m:r>
                        <m:sSub>
                          <m:sSubPr>
                            <m:ctrlPr>
                              <w:rPr>
                                <w:rFonts w:ascii="Cambria Math" w:hAnsi="Cambria Math"/>
                                <w:i/>
                                <w:noProof/>
                                <w:color w:val="000000"/>
                              </w:rPr>
                            </m:ctrlPr>
                          </m:sSubPr>
                          <m:e>
                            <m:r>
                              <w:rPr>
                                <w:rFonts w:ascii="Cambria Math" w:hAnsi="Cambria Math"/>
                                <w:noProof/>
                                <w:color w:val="000000"/>
                                <w:rPrChange w:id="3610" w:author="Peto" w:date="2018-06-14T07:18:00Z">
                                  <w:rPr>
                                    <w:rFonts w:ascii="Cambria Math" w:hAnsi="Cambria Math"/>
                                    <w:color w:val="000000"/>
                                  </w:rPr>
                                </w:rPrChange>
                              </w:rPr>
                              <m:t>)</m:t>
                            </m:r>
                          </m:e>
                          <m:sub>
                            <m:r>
                              <w:rPr>
                                <w:rFonts w:ascii="Cambria Math" w:hAnsi="Cambria Math"/>
                                <w:noProof/>
                                <w:color w:val="000000"/>
                                <w:rPrChange w:id="3611" w:author="Peto" w:date="2018-06-14T07:18:00Z">
                                  <w:rPr>
                                    <w:rFonts w:ascii="Cambria Math" w:hAnsi="Cambria Math"/>
                                    <w:color w:val="000000"/>
                                  </w:rPr>
                                </w:rPrChange>
                              </w:rPr>
                              <m:t xml:space="preserve">objem+ </m:t>
                            </m:r>
                          </m:sub>
                        </m:sSub>
                        <m:r>
                          <w:rPr>
                            <w:rFonts w:ascii="Cambria Math" w:hAnsi="Cambria Math"/>
                            <w:noProof/>
                            <w:color w:val="000000" w:themeColor="text1"/>
                            <w:rPrChange w:id="3612"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613" w:author="Peto" w:date="2018-06-14T07:18:00Z">
                                  <w:rPr>
                                    <w:rFonts w:ascii="Cambria Math" w:hAnsi="Cambria Math"/>
                                    <w:color w:val="000000" w:themeColor="text1"/>
                                  </w:rPr>
                                </w:rPrChange>
                              </w:rPr>
                              <m:t>Z</m:t>
                            </m:r>
                          </m:e>
                          <m:sub>
                            <m:r>
                              <w:rPr>
                                <w:rFonts w:ascii="Cambria Math" w:hAnsi="Cambria Math"/>
                                <w:noProof/>
                                <w:color w:val="000000" w:themeColor="text1"/>
                                <w:rPrChange w:id="3614" w:author="Peto" w:date="2018-06-14T07:18:00Z">
                                  <w:rPr>
                                    <w:rFonts w:ascii="Cambria Math" w:hAnsi="Cambria Math"/>
                                    <w:color w:val="000000" w:themeColor="text1"/>
                                  </w:rPr>
                                </w:rPrChange>
                              </w:rPr>
                              <m:t>b</m:t>
                            </m:r>
                          </m:sub>
                        </m:sSub>
                        <m:r>
                          <w:rPr>
                            <w:rFonts w:ascii="Cambria Math" w:hAnsi="Cambria Math"/>
                            <w:noProof/>
                            <w:color w:val="000000"/>
                            <w:rPrChange w:id="3615" w:author="Peto" w:date="2018-06-14T07:18:00Z">
                              <w:rPr>
                                <w:rFonts w:ascii="Cambria Math" w:hAnsi="Cambria Math"/>
                                <w:color w:val="000000"/>
                              </w:rPr>
                            </w:rPrChange>
                          </w:rPr>
                          <m:t>(t</m:t>
                        </m:r>
                        <m:sSub>
                          <m:sSubPr>
                            <m:ctrlPr>
                              <w:rPr>
                                <w:rFonts w:ascii="Cambria Math" w:hAnsi="Cambria Math"/>
                                <w:i/>
                                <w:noProof/>
                                <w:color w:val="000000"/>
                              </w:rPr>
                            </m:ctrlPr>
                          </m:sSubPr>
                          <m:e>
                            <m:r>
                              <w:rPr>
                                <w:rFonts w:ascii="Cambria Math" w:hAnsi="Cambria Math"/>
                                <w:noProof/>
                                <w:color w:val="000000"/>
                                <w:rPrChange w:id="3616" w:author="Peto" w:date="2018-06-14T07:18:00Z">
                                  <w:rPr>
                                    <w:rFonts w:ascii="Cambria Math" w:hAnsi="Cambria Math"/>
                                    <w:color w:val="000000"/>
                                  </w:rPr>
                                </w:rPrChange>
                              </w:rPr>
                              <m:t>)</m:t>
                            </m:r>
                          </m:e>
                          <m:sub>
                            <m:r>
                              <w:rPr>
                                <w:rFonts w:ascii="Cambria Math" w:hAnsi="Cambria Math"/>
                                <w:noProof/>
                                <w:color w:val="000000"/>
                                <w:rPrChange w:id="3617" w:author="Peto" w:date="2018-06-14T07:18:00Z">
                                  <w:rPr>
                                    <w:rFonts w:ascii="Cambria Math" w:hAnsi="Cambria Math"/>
                                    <w:color w:val="000000"/>
                                  </w:rPr>
                                </w:rPrChange>
                              </w:rPr>
                              <m:t>r</m:t>
                            </m:r>
                            <m:r>
                              <w:rPr>
                                <w:rFonts w:ascii="Cambria Math" w:hAnsi="Cambria Math" w:hint="eastAsia"/>
                                <w:noProof/>
                                <w:color w:val="000000"/>
                                <w:rPrChange w:id="3618" w:author="Peto" w:date="2018-06-14T07:18:00Z">
                                  <w:rPr>
                                    <w:rFonts w:ascii="Cambria Math" w:hAnsi="Cambria Math" w:hint="eastAsia"/>
                                    <w:color w:val="000000"/>
                                  </w:rPr>
                                </w:rPrChange>
                              </w:rPr>
                              <m:t>ý</m:t>
                            </m:r>
                            <m:r>
                              <w:rPr>
                                <w:rFonts w:ascii="Cambria Math" w:hAnsi="Cambria Math"/>
                                <w:noProof/>
                                <w:color w:val="000000"/>
                                <w:rPrChange w:id="3619" w:author="Peto" w:date="2018-06-14T07:18:00Z">
                                  <w:rPr>
                                    <w:rFonts w:ascii="Cambria Math" w:hAnsi="Cambria Math"/>
                                    <w:color w:val="000000"/>
                                  </w:rPr>
                                </w:rPrChange>
                              </w:rPr>
                              <m:t>chlos</m:t>
                            </m:r>
                            <m:r>
                              <w:rPr>
                                <w:rFonts w:ascii="Cambria Math" w:hAnsi="Cambria Math" w:hint="eastAsia"/>
                                <w:noProof/>
                                <w:color w:val="000000"/>
                                <w:rPrChange w:id="3620" w:author="Peto" w:date="2018-06-14T07:18:00Z">
                                  <w:rPr>
                                    <w:rFonts w:ascii="Cambria Math" w:hAnsi="Cambria Math" w:hint="eastAsia"/>
                                    <w:color w:val="000000"/>
                                  </w:rPr>
                                </w:rPrChange>
                              </w:rPr>
                              <m:t>ť</m:t>
                            </m:r>
                          </m:sub>
                        </m:sSub>
                        <m:r>
                          <w:rPr>
                            <w:rFonts w:ascii="Cambria Math" w:hAnsi="Cambria Math"/>
                            <w:noProof/>
                            <w:color w:val="000000"/>
                            <w:rPrChange w:id="3621" w:author="Peto" w:date="2018-06-14T07:18:00Z">
                              <w:rPr>
                                <w:rFonts w:ascii="Cambria Math" w:hAnsi="Cambria Math"/>
                                <w:color w:val="000000"/>
                              </w:rPr>
                            </w:rPrChange>
                          </w:rPr>
                          <m:t>)</m:t>
                        </m:r>
                      </m:e>
                    </m:d>
                  </m:e>
                </m:d>
                <m:r>
                  <w:rPr>
                    <w:rFonts w:ascii="Cambria Math" w:hAnsi="Cambria Math"/>
                    <w:noProof/>
                    <w:color w:val="000000"/>
                    <w:rPrChange w:id="3622" w:author="Peto" w:date="2018-06-14T07:18:00Z">
                      <w:rPr>
                        <w:rFonts w:ascii="Cambria Math" w:hAnsi="Cambria Math"/>
                        <w:color w:val="000000"/>
                      </w:rPr>
                    </w:rPrChange>
                  </w:rPr>
                  <m:t xml:space="preserve">= </m:t>
                </m:r>
                <m:sSub>
                  <m:sSubPr>
                    <m:ctrlPr>
                      <w:rPr>
                        <w:rFonts w:ascii="Cambria Math" w:hAnsi="Cambria Math"/>
                        <w:i/>
                        <w:noProof/>
                        <w:color w:val="000000"/>
                      </w:rPr>
                    </m:ctrlPr>
                  </m:sSubPr>
                  <m:e>
                    <m:r>
                      <w:rPr>
                        <w:rFonts w:ascii="Cambria Math" w:hAnsi="Cambria Math"/>
                        <w:noProof/>
                        <w:color w:val="000000"/>
                        <w:rPrChange w:id="3623" w:author="Peto" w:date="2018-06-14T07:18:00Z">
                          <w:rPr>
                            <w:rFonts w:ascii="Cambria Math" w:hAnsi="Cambria Math"/>
                            <w:color w:val="000000"/>
                          </w:rPr>
                        </w:rPrChange>
                      </w:rPr>
                      <m:t>U</m:t>
                    </m:r>
                  </m:e>
                  <m:sub>
                    <m:r>
                      <w:rPr>
                        <w:rFonts w:ascii="Cambria Math" w:hAnsi="Cambria Math"/>
                        <w:noProof/>
                        <w:color w:val="000000"/>
                        <w:rPrChange w:id="3624" w:author="Peto" w:date="2018-06-14T07:18:00Z">
                          <w:rPr>
                            <w:rFonts w:ascii="Cambria Math" w:hAnsi="Cambria Math"/>
                            <w:color w:val="000000"/>
                          </w:rPr>
                        </w:rPrChange>
                      </w:rPr>
                      <m:t>0</m:t>
                    </m:r>
                  </m:sub>
                </m:sSub>
                <m:d>
                  <m:dPr>
                    <m:begChr m:val="‖"/>
                    <m:endChr m:val=""/>
                    <m:ctrlPr>
                      <w:rPr>
                        <w:rFonts w:ascii="Cambria Math" w:hAnsi="Cambria Math"/>
                        <w:i/>
                        <w:noProof/>
                        <w:color w:val="000000"/>
                      </w:rPr>
                    </m:ctrlPr>
                  </m:dPr>
                  <m:e>
                    <m:r>
                      <w:rPr>
                        <w:rFonts w:ascii="Cambria Math" w:hAnsi="Cambria Math"/>
                        <w:noProof/>
                        <w:color w:val="000000"/>
                        <w:rPrChange w:id="3625" w:author="Peto" w:date="2018-06-14T07:18:00Z">
                          <w:rPr>
                            <w:rFonts w:ascii="Cambria Math" w:hAnsi="Cambria Math"/>
                            <w:color w:val="000000"/>
                          </w:rPr>
                        </w:rPrChange>
                      </w:rPr>
                      <m:t>d</m:t>
                    </m:r>
                    <m:sSub>
                      <m:sSubPr>
                        <m:ctrlPr>
                          <w:rPr>
                            <w:rFonts w:ascii="Cambria Math" w:hAnsi="Cambria Math"/>
                            <w:i/>
                            <w:noProof/>
                            <w:color w:val="000000"/>
                          </w:rPr>
                        </m:ctrlPr>
                      </m:sSubPr>
                      <m:e>
                        <m:r>
                          <w:rPr>
                            <w:rFonts w:ascii="Cambria Math" w:hAnsi="Cambria Math"/>
                            <w:noProof/>
                            <w:color w:val="000000"/>
                            <w:rPrChange w:id="3626" w:author="Peto" w:date="2018-06-14T07:18:00Z">
                              <w:rPr>
                                <w:rFonts w:ascii="Cambria Math" w:hAnsi="Cambria Math"/>
                                <w:color w:val="000000"/>
                              </w:rPr>
                            </w:rPrChange>
                          </w:rPr>
                          <m:t>U</m:t>
                        </m:r>
                      </m:e>
                      <m:sub>
                        <m:r>
                          <w:rPr>
                            <w:rFonts w:ascii="Cambria Math" w:hAnsi="Cambria Math"/>
                            <w:noProof/>
                            <w:color w:val="000000"/>
                            <w:rPrChange w:id="3627"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628" w:author="Peto" w:date="2018-06-14T07:18:00Z">
                              <w:rPr>
                                <w:rFonts w:ascii="Cambria Math" w:hAnsi="Cambria Math"/>
                                <w:color w:val="000000"/>
                              </w:rPr>
                            </w:rPrChange>
                          </w:rPr>
                          <m:t>t</m:t>
                        </m:r>
                      </m:e>
                    </m:d>
                  </m:e>
                </m:d>
              </m:oMath>
            </m:oMathPara>
          </w:p>
        </w:tc>
        <w:tc>
          <w:tcPr>
            <w:tcW w:w="702" w:type="dxa"/>
            <w:vAlign w:val="center"/>
          </w:tcPr>
          <w:p w14:paraId="30899562" w14:textId="77777777" w:rsidR="00CE547F" w:rsidRPr="00A82009" w:rsidRDefault="00CE547F" w:rsidP="00452ADC">
            <w:pPr>
              <w:jc w:val="center"/>
              <w:rPr>
                <w:noProof/>
                <w:color w:val="000000"/>
                <w:rPrChange w:id="3629" w:author="Peto" w:date="2018-06-14T07:18:00Z">
                  <w:rPr>
                    <w:color w:val="000000"/>
                  </w:rPr>
                </w:rPrChange>
              </w:rPr>
            </w:pPr>
            <w:r w:rsidRPr="00A82009">
              <w:rPr>
                <w:noProof/>
                <w:color w:val="000000"/>
                <w:rPrChange w:id="3630" w:author="Peto" w:date="2018-06-14T07:18:00Z">
                  <w:rPr>
                    <w:color w:val="000000"/>
                  </w:rPr>
                </w:rPrChange>
              </w:rPr>
              <w:t>(</w:t>
            </w:r>
            <w:bookmarkStart w:id="3631" w:name="icg_odpor_hrude"/>
            <w:r w:rsidRPr="00A82009">
              <w:rPr>
                <w:noProof/>
                <w:color w:val="000000"/>
                <w:rPrChange w:id="3632" w:author="Peto" w:date="2018-06-14T07:18:00Z">
                  <w:rPr>
                    <w:color w:val="000000"/>
                  </w:rPr>
                </w:rPrChange>
              </w:rPr>
              <w:fldChar w:fldCharType="begin"/>
            </w:r>
            <w:r w:rsidRPr="00A82009">
              <w:rPr>
                <w:noProof/>
                <w:color w:val="000000"/>
                <w:rPrChange w:id="3633" w:author="Peto" w:date="2018-06-14T07:18:00Z">
                  <w:rPr>
                    <w:color w:val="000000"/>
                  </w:rPr>
                </w:rPrChange>
              </w:rPr>
              <w:instrText xml:space="preserve"> SEQ eq \* MERGEFORMAT </w:instrText>
            </w:r>
            <w:r w:rsidRPr="00A82009">
              <w:rPr>
                <w:noProof/>
                <w:color w:val="000000"/>
                <w:rPrChange w:id="3634" w:author="Peto" w:date="2018-06-14T07:18:00Z">
                  <w:rPr>
                    <w:color w:val="000000"/>
                  </w:rPr>
                </w:rPrChange>
              </w:rPr>
              <w:fldChar w:fldCharType="separate"/>
            </w:r>
            <w:r w:rsidR="00F95B9C" w:rsidRPr="00A82009">
              <w:rPr>
                <w:noProof/>
                <w:color w:val="000000"/>
              </w:rPr>
              <w:t>16</w:t>
            </w:r>
            <w:r w:rsidRPr="00A82009">
              <w:rPr>
                <w:noProof/>
                <w:color w:val="000000"/>
                <w:rPrChange w:id="3635" w:author="Peto" w:date="2018-06-14T07:18:00Z">
                  <w:rPr>
                    <w:color w:val="000000"/>
                  </w:rPr>
                </w:rPrChange>
              </w:rPr>
              <w:fldChar w:fldCharType="end"/>
            </w:r>
            <w:bookmarkEnd w:id="3631"/>
            <w:r w:rsidRPr="00A82009">
              <w:rPr>
                <w:noProof/>
                <w:color w:val="000000"/>
                <w:rPrChange w:id="3636" w:author="Peto" w:date="2018-06-14T07:18:00Z">
                  <w:rPr>
                    <w:color w:val="000000"/>
                  </w:rPr>
                </w:rPrChange>
              </w:rPr>
              <w:t>)</w:t>
            </w:r>
          </w:p>
        </w:tc>
      </w:tr>
    </w:tbl>
    <w:p w14:paraId="651C7B7A" w14:textId="77777777" w:rsidR="00CE547F" w:rsidRPr="00A82009" w:rsidRDefault="00CE547F" w:rsidP="00CE547F">
      <w:pPr>
        <w:jc w:val="center"/>
        <w:rPr>
          <w:noProof/>
          <w:color w:val="000000"/>
          <w:rPrChange w:id="3637" w:author="Peto" w:date="2018-06-14T07:18:00Z">
            <w:rPr>
              <w:color w:val="000000"/>
            </w:rPr>
          </w:rPrChange>
        </w:rPr>
      </w:pPr>
    </w:p>
    <w:p w14:paraId="10B9F67A" w14:textId="488252BA" w:rsidR="00CE547F" w:rsidRPr="00A82009" w:rsidRDefault="00CE547F" w:rsidP="00CE547F">
      <w:pPr>
        <w:rPr>
          <w:noProof/>
          <w:color w:val="000000"/>
          <w:rPrChange w:id="3638" w:author="Peto" w:date="2018-06-14T07:18:00Z">
            <w:rPr>
              <w:color w:val="000000"/>
            </w:rPr>
          </w:rPrChange>
        </w:rPr>
      </w:pPr>
      <w:r w:rsidRPr="00A82009">
        <w:rPr>
          <w:noProof/>
          <w:color w:val="000000"/>
          <w:rPrChange w:id="3639" w:author="Peto" w:date="2018-06-14T07:18:00Z">
            <w:rPr>
              <w:color w:val="000000"/>
            </w:rPr>
          </w:rPrChange>
        </w:rPr>
        <w:t xml:space="preserve">Zmena impedancie </w:t>
      </w:r>
      <m:oMath>
        <m:r>
          <w:rPr>
            <w:rFonts w:ascii="Cambria Math" w:hAnsi="Cambria Math"/>
            <w:noProof/>
            <w:color w:val="000000" w:themeColor="text1"/>
            <w:rPrChange w:id="3640"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641" w:author="Peto" w:date="2018-06-14T07:18:00Z">
                  <w:rPr>
                    <w:rFonts w:ascii="Cambria Math" w:hAnsi="Cambria Math"/>
                    <w:color w:val="000000" w:themeColor="text1"/>
                  </w:rPr>
                </w:rPrChange>
              </w:rPr>
              <m:t>Z</m:t>
            </m:r>
          </m:e>
          <m:sub>
            <m:r>
              <w:rPr>
                <w:rFonts w:ascii="Cambria Math" w:hAnsi="Cambria Math"/>
                <w:noProof/>
                <w:color w:val="000000" w:themeColor="text1"/>
                <w:rPrChange w:id="3642" w:author="Peto" w:date="2018-06-14T07:18:00Z">
                  <w:rPr>
                    <w:rFonts w:ascii="Cambria Math" w:hAnsi="Cambria Math"/>
                    <w:color w:val="000000" w:themeColor="text1"/>
                  </w:rPr>
                </w:rPrChange>
              </w:rPr>
              <m:t>b</m:t>
            </m:r>
          </m:sub>
        </m:sSub>
        <m:r>
          <w:rPr>
            <w:rFonts w:ascii="Cambria Math" w:hAnsi="Cambria Math"/>
            <w:noProof/>
            <w:color w:val="000000"/>
            <w:rPrChange w:id="3643" w:author="Peto" w:date="2018-06-14T07:18:00Z">
              <w:rPr>
                <w:rFonts w:ascii="Cambria Math" w:hAnsi="Cambria Math"/>
                <w:color w:val="000000"/>
              </w:rPr>
            </w:rPrChange>
          </w:rPr>
          <m:t>(t)</m:t>
        </m:r>
      </m:oMath>
      <w:r w:rsidRPr="00A82009">
        <w:rPr>
          <w:noProof/>
          <w:color w:val="000000"/>
          <w:rPrChange w:id="3644" w:author="Peto" w:date="2018-06-14T07:18:00Z">
            <w:rPr>
              <w:color w:val="000000"/>
            </w:rPr>
          </w:rPrChange>
        </w:rPr>
        <w:t xml:space="preserve"> počas srdcového cyklu sa skladá z dvoch častí. Prvá časť je zmena impedancie v dôsledku zmeny objemu krvi v hrudníku počas systoly </w:t>
      </w:r>
      <m:oMath>
        <m:r>
          <w:rPr>
            <w:rFonts w:ascii="Cambria Math" w:hAnsi="Cambria Math"/>
            <w:noProof/>
            <w:color w:val="000000" w:themeColor="text1"/>
            <w:rPrChange w:id="3645"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646" w:author="Peto" w:date="2018-06-14T07:18:00Z">
                  <w:rPr>
                    <w:rFonts w:ascii="Cambria Math" w:hAnsi="Cambria Math"/>
                    <w:color w:val="000000"/>
                  </w:rPr>
                </w:rPrChange>
              </w:rPr>
              <m:t>Z</m:t>
            </m:r>
          </m:e>
          <m:sub>
            <m:r>
              <w:rPr>
                <w:rFonts w:ascii="Cambria Math" w:hAnsi="Cambria Math"/>
                <w:noProof/>
                <w:color w:val="000000"/>
                <w:rPrChange w:id="3647" w:author="Peto" w:date="2018-06-14T07:18:00Z">
                  <w:rPr>
                    <w:rFonts w:ascii="Cambria Math" w:hAnsi="Cambria Math"/>
                    <w:color w:val="000000"/>
                  </w:rPr>
                </w:rPrChange>
              </w:rPr>
              <m:t>b</m:t>
            </m:r>
          </m:sub>
        </m:sSub>
        <m:r>
          <w:rPr>
            <w:rFonts w:ascii="Cambria Math" w:hAnsi="Cambria Math"/>
            <w:noProof/>
            <w:color w:val="000000"/>
            <w:rPrChange w:id="3648" w:author="Peto" w:date="2018-06-14T07:18:00Z">
              <w:rPr>
                <w:rFonts w:ascii="Cambria Math" w:hAnsi="Cambria Math"/>
                <w:color w:val="000000"/>
              </w:rPr>
            </w:rPrChange>
          </w:rPr>
          <m:t>(t</m:t>
        </m:r>
        <m:sSub>
          <m:sSubPr>
            <m:ctrlPr>
              <w:rPr>
                <w:rFonts w:ascii="Cambria Math" w:hAnsi="Cambria Math"/>
                <w:i/>
                <w:noProof/>
                <w:color w:val="000000"/>
              </w:rPr>
            </m:ctrlPr>
          </m:sSubPr>
          <m:e>
            <m:r>
              <w:rPr>
                <w:rFonts w:ascii="Cambria Math" w:hAnsi="Cambria Math"/>
                <w:noProof/>
                <w:color w:val="000000"/>
                <w:rPrChange w:id="3649" w:author="Peto" w:date="2018-06-14T07:18:00Z">
                  <w:rPr>
                    <w:rFonts w:ascii="Cambria Math" w:hAnsi="Cambria Math"/>
                    <w:color w:val="000000"/>
                  </w:rPr>
                </w:rPrChange>
              </w:rPr>
              <m:t>)</m:t>
            </m:r>
          </m:e>
          <m:sub>
            <m:r>
              <w:rPr>
                <w:rFonts w:ascii="Cambria Math" w:hAnsi="Cambria Math"/>
                <w:noProof/>
                <w:color w:val="000000"/>
                <w:rPrChange w:id="3650" w:author="Peto" w:date="2018-06-14T07:18:00Z">
                  <w:rPr>
                    <w:rFonts w:ascii="Cambria Math" w:hAnsi="Cambria Math"/>
                    <w:color w:val="000000"/>
                  </w:rPr>
                </w:rPrChange>
              </w:rPr>
              <m:t>objem</m:t>
            </m:r>
          </m:sub>
        </m:sSub>
      </m:oMath>
      <w:r w:rsidRPr="00A82009">
        <w:rPr>
          <w:noProof/>
          <w:color w:val="000000"/>
          <w:rPrChange w:id="3651" w:author="Peto" w:date="2018-06-14T07:18:00Z">
            <w:rPr>
              <w:color w:val="000000"/>
            </w:rPr>
          </w:rPrChange>
        </w:rPr>
        <w:t>. Počas systoly sa zväčší objem krvi v aorte, čím dôjde k </w:t>
      </w:r>
      <w:r w:rsidRPr="00A82009">
        <w:rPr>
          <w:noProof/>
          <w:color w:val="000000"/>
          <w:highlight w:val="yellow"/>
          <w:rPrChange w:id="3652" w:author="Peto" w:date="2018-06-14T07:18:00Z">
            <w:rPr>
              <w:color w:val="000000"/>
              <w:highlight w:val="yellow"/>
            </w:rPr>
          </w:rPrChange>
        </w:rPr>
        <w:t>zväčšeniu priemeru elektrického vodiča v hrudníku</w:t>
      </w:r>
      <w:r w:rsidRPr="00A82009">
        <w:rPr>
          <w:noProof/>
          <w:color w:val="000000"/>
          <w:rPrChange w:id="3653" w:author="Peto" w:date="2018-06-14T07:18:00Z">
            <w:rPr>
              <w:color w:val="000000"/>
            </w:rPr>
          </w:rPrChange>
        </w:rPr>
        <w:t xml:space="preserve">, a to spôsobí zníženie impedancie. Druhou časťou je zmena impedancie v dôsledku toku krvi aortou </w:t>
      </w:r>
      <m:oMath>
        <m:r>
          <w:rPr>
            <w:rFonts w:ascii="Cambria Math" w:hAnsi="Cambria Math"/>
            <w:noProof/>
            <w:color w:val="000000" w:themeColor="text1"/>
            <w:rPrChange w:id="3654"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655" w:author="Peto" w:date="2018-06-14T07:18:00Z">
                  <w:rPr>
                    <w:rFonts w:ascii="Cambria Math" w:hAnsi="Cambria Math"/>
                    <w:color w:val="000000" w:themeColor="text1"/>
                  </w:rPr>
                </w:rPrChange>
              </w:rPr>
              <m:t>Z</m:t>
            </m:r>
          </m:e>
          <m:sub>
            <m:r>
              <w:rPr>
                <w:rFonts w:ascii="Cambria Math" w:hAnsi="Cambria Math"/>
                <w:noProof/>
                <w:color w:val="000000" w:themeColor="text1"/>
                <w:rPrChange w:id="3656" w:author="Peto" w:date="2018-06-14T07:18:00Z">
                  <w:rPr>
                    <w:rFonts w:ascii="Cambria Math" w:hAnsi="Cambria Math"/>
                    <w:color w:val="000000" w:themeColor="text1"/>
                  </w:rPr>
                </w:rPrChange>
              </w:rPr>
              <m:t>b</m:t>
            </m:r>
          </m:sub>
        </m:sSub>
        <m:r>
          <w:rPr>
            <w:rFonts w:ascii="Cambria Math" w:hAnsi="Cambria Math"/>
            <w:noProof/>
            <w:color w:val="000000"/>
            <w:rPrChange w:id="3657" w:author="Peto" w:date="2018-06-14T07:18:00Z">
              <w:rPr>
                <w:rFonts w:ascii="Cambria Math" w:hAnsi="Cambria Math"/>
                <w:color w:val="000000"/>
              </w:rPr>
            </w:rPrChange>
          </w:rPr>
          <m:t>(t</m:t>
        </m:r>
        <m:sSub>
          <m:sSubPr>
            <m:ctrlPr>
              <w:rPr>
                <w:rFonts w:ascii="Cambria Math" w:hAnsi="Cambria Math"/>
                <w:i/>
                <w:noProof/>
                <w:color w:val="000000"/>
              </w:rPr>
            </m:ctrlPr>
          </m:sSubPr>
          <m:e>
            <m:r>
              <w:rPr>
                <w:rFonts w:ascii="Cambria Math" w:hAnsi="Cambria Math"/>
                <w:noProof/>
                <w:color w:val="000000"/>
                <w:rPrChange w:id="3658" w:author="Peto" w:date="2018-06-14T07:18:00Z">
                  <w:rPr>
                    <w:rFonts w:ascii="Cambria Math" w:hAnsi="Cambria Math"/>
                    <w:color w:val="000000"/>
                  </w:rPr>
                </w:rPrChange>
              </w:rPr>
              <m:t>)</m:t>
            </m:r>
          </m:e>
          <m:sub>
            <m:r>
              <w:rPr>
                <w:rFonts w:ascii="Cambria Math" w:hAnsi="Cambria Math"/>
                <w:noProof/>
                <w:color w:val="000000"/>
                <w:rPrChange w:id="3659" w:author="Peto" w:date="2018-06-14T07:18:00Z">
                  <w:rPr>
                    <w:rFonts w:ascii="Cambria Math" w:hAnsi="Cambria Math"/>
                    <w:color w:val="000000"/>
                  </w:rPr>
                </w:rPrChange>
              </w:rPr>
              <m:t>r</m:t>
            </m:r>
            <m:r>
              <w:rPr>
                <w:rFonts w:ascii="Cambria Math" w:hAnsi="Cambria Math" w:hint="eastAsia"/>
                <w:noProof/>
                <w:color w:val="000000"/>
                <w:rPrChange w:id="3660" w:author="Peto" w:date="2018-06-14T07:18:00Z">
                  <w:rPr>
                    <w:rFonts w:ascii="Cambria Math" w:hAnsi="Cambria Math" w:hint="eastAsia"/>
                    <w:color w:val="000000"/>
                  </w:rPr>
                </w:rPrChange>
              </w:rPr>
              <m:t>ý</m:t>
            </m:r>
            <m:r>
              <w:rPr>
                <w:rFonts w:ascii="Cambria Math" w:hAnsi="Cambria Math"/>
                <w:noProof/>
                <w:color w:val="000000"/>
                <w:rPrChange w:id="3661" w:author="Peto" w:date="2018-06-14T07:18:00Z">
                  <w:rPr>
                    <w:rFonts w:ascii="Cambria Math" w:hAnsi="Cambria Math"/>
                    <w:color w:val="000000"/>
                  </w:rPr>
                </w:rPrChange>
              </w:rPr>
              <m:t>chlos</m:t>
            </m:r>
            <m:r>
              <w:rPr>
                <w:rFonts w:ascii="Cambria Math" w:hAnsi="Cambria Math" w:hint="eastAsia"/>
                <w:noProof/>
                <w:color w:val="000000"/>
                <w:rPrChange w:id="3662" w:author="Peto" w:date="2018-06-14T07:18:00Z">
                  <w:rPr>
                    <w:rFonts w:ascii="Cambria Math" w:hAnsi="Cambria Math" w:hint="eastAsia"/>
                    <w:color w:val="000000"/>
                  </w:rPr>
                </w:rPrChange>
              </w:rPr>
              <m:t>ť</m:t>
            </m:r>
          </m:sub>
        </m:sSub>
      </m:oMath>
      <w:r w:rsidRPr="00A82009">
        <w:rPr>
          <w:noProof/>
          <w:color w:val="000000"/>
          <w:rPrChange w:id="3663" w:author="Peto" w:date="2018-06-14T07:18:00Z">
            <w:rPr>
              <w:color w:val="000000"/>
            </w:rPr>
          </w:rPrChange>
        </w:rPr>
        <w:t>. Pri pohybe krvi aortou sa červené krvinky natočia svojou dlhšou osou v smere toku krvi (</w:t>
      </w:r>
      <w:r w:rsidRPr="00A82009">
        <w:rPr>
          <w:noProof/>
          <w:color w:val="000000"/>
          <w:rPrChange w:id="3664" w:author="Peto" w:date="2018-06-14T07:18:00Z">
            <w:rPr>
              <w:color w:val="000000"/>
            </w:rPr>
          </w:rPrChange>
        </w:rPr>
        <w:fldChar w:fldCharType="begin"/>
      </w:r>
      <w:r w:rsidRPr="00A82009">
        <w:rPr>
          <w:noProof/>
          <w:color w:val="000000"/>
          <w:rPrChange w:id="3665" w:author="Peto" w:date="2018-06-14T07:18:00Z">
            <w:rPr>
              <w:color w:val="000000"/>
            </w:rPr>
          </w:rPrChange>
        </w:rPr>
        <w:instrText xml:space="preserve"> REF _Ref513446698 \h </w:instrText>
      </w:r>
      <w:r w:rsidRPr="00A82009">
        <w:rPr>
          <w:noProof/>
          <w:color w:val="000000"/>
          <w:rPrChange w:id="3666" w:author="Peto" w:date="2018-06-14T07:18:00Z">
            <w:rPr>
              <w:noProof/>
              <w:color w:val="000000"/>
            </w:rPr>
          </w:rPrChange>
        </w:rPr>
      </w:r>
      <w:r w:rsidRPr="00A82009">
        <w:rPr>
          <w:noProof/>
          <w:color w:val="000000"/>
          <w:rPrChange w:id="3667" w:author="Peto" w:date="2018-06-14T07:18:00Z">
            <w:rPr>
              <w:color w:val="000000"/>
            </w:rPr>
          </w:rPrChange>
        </w:rPr>
        <w:fldChar w:fldCharType="separate"/>
      </w:r>
      <w:ins w:id="3668" w:author="Peto" w:date="2018-06-10T16:58:00Z">
        <w:r w:rsidR="00F95B9C" w:rsidRPr="00A82009">
          <w:rPr>
            <w:noProof/>
            <w:rPrChange w:id="3669" w:author="Peto" w:date="2018-06-14T07:18:00Z">
              <w:rPr/>
            </w:rPrChange>
          </w:rPr>
          <w:t>Obrázok 1.6</w:t>
        </w:r>
      </w:ins>
      <w:del w:id="3670" w:author="Peto" w:date="2018-06-10T16:58:00Z">
        <w:r w:rsidR="00B85020" w:rsidRPr="00A82009" w:rsidDel="00F95B9C">
          <w:rPr>
            <w:noProof/>
            <w:rPrChange w:id="3671" w:author="Peto" w:date="2018-06-14T07:18:00Z">
              <w:rPr/>
            </w:rPrChange>
          </w:rPr>
          <w:delText>Obrázok 1.6</w:delText>
        </w:r>
      </w:del>
      <w:r w:rsidRPr="00A82009">
        <w:rPr>
          <w:noProof/>
          <w:color w:val="000000"/>
          <w:rPrChange w:id="3672" w:author="Peto" w:date="2018-06-14T07:18:00Z">
            <w:rPr>
              <w:color w:val="000000"/>
            </w:rPr>
          </w:rPrChange>
        </w:rPr>
        <w:fldChar w:fldCharType="end"/>
      </w:r>
      <w:r w:rsidRPr="00A82009">
        <w:rPr>
          <w:noProof/>
          <w:color w:val="000000"/>
          <w:rPrChange w:id="3673" w:author="Peto" w:date="2018-06-14T07:18:00Z">
            <w:rPr>
              <w:color w:val="000000"/>
            </w:rPr>
          </w:rPrChange>
        </w:rPr>
        <w:t xml:space="preserve">), čím sa vytvoria vodivé cesty pre vysoko vodivú plazmu a tým sa zníži impedancia </w:t>
      </w:r>
      <w:commentRangeStart w:id="3674"/>
      <w:r w:rsidRPr="00A82009">
        <w:rPr>
          <w:noProof/>
          <w:color w:val="000000"/>
          <w:rPrChange w:id="3675" w:author="Peto" w:date="2018-06-14T07:18:00Z">
            <w:rPr>
              <w:color w:val="000000"/>
            </w:rPr>
          </w:rPrChange>
        </w:rPr>
        <w:t>krvi</w:t>
      </w:r>
      <w:commentRangeEnd w:id="3674"/>
      <w:r w:rsidRPr="00A82009">
        <w:rPr>
          <w:rStyle w:val="Odkaznakomentr"/>
          <w:noProof/>
          <w:rPrChange w:id="3676" w:author="Peto" w:date="2018-06-14T07:18:00Z">
            <w:rPr>
              <w:rStyle w:val="Odkaznakomentr"/>
            </w:rPr>
          </w:rPrChange>
        </w:rPr>
        <w:commentReference w:id="3674"/>
      </w:r>
      <w:r w:rsidRPr="00A82009">
        <w:rPr>
          <w:noProof/>
          <w:color w:val="000000"/>
          <w:rPrChange w:id="3677" w:author="Peto" w:date="2018-06-14T07:18:00Z">
            <w:rPr>
              <w:color w:val="000000"/>
            </w:rPr>
          </w:rPrChange>
        </w:rPr>
        <w:t xml:space="preserve">. Maximum zmeny rezistivity nastáva pri natočení červených krviniek dlhšou osou do 20° ku smeru toku krvi </w:t>
      </w:r>
      <w:r w:rsidRPr="00A82009">
        <w:rPr>
          <w:noProof/>
          <w:color w:val="000000"/>
          <w:sz w:val="22"/>
          <w:szCs w:val="22"/>
          <w:rPrChange w:id="3678" w:author="Peto" w:date="2018-06-14T07:18:00Z">
            <w:rPr>
              <w:color w:val="000000"/>
              <w:sz w:val="22"/>
              <w:szCs w:val="22"/>
            </w:rPr>
          </w:rPrChange>
        </w:rPr>
        <w:fldChar w:fldCharType="begin"/>
      </w:r>
      <w:r w:rsidR="00AD692D" w:rsidRPr="00A82009">
        <w:rPr>
          <w:noProof/>
          <w:color w:val="000000"/>
          <w:sz w:val="22"/>
          <w:szCs w:val="22"/>
          <w:rPrChange w:id="3679" w:author="Peto" w:date="2018-06-14T07:18:00Z">
            <w:rPr>
              <w:color w:val="000000"/>
              <w:sz w:val="22"/>
              <w:szCs w:val="22"/>
            </w:rPr>
          </w:rPrChange>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82009">
        <w:rPr>
          <w:noProof/>
          <w:color w:val="000000"/>
          <w:sz w:val="22"/>
          <w:szCs w:val="22"/>
          <w:rPrChange w:id="3680" w:author="Peto" w:date="2018-06-14T07:18:00Z">
            <w:rPr>
              <w:color w:val="000000"/>
              <w:sz w:val="22"/>
              <w:szCs w:val="22"/>
            </w:rPr>
          </w:rPrChange>
        </w:rPr>
        <w:fldChar w:fldCharType="separate"/>
      </w:r>
      <w:r w:rsidR="00AD692D" w:rsidRPr="00A82009">
        <w:rPr>
          <w:noProof/>
          <w:color w:val="000000"/>
          <w:sz w:val="22"/>
          <w:szCs w:val="22"/>
          <w:vertAlign w:val="superscript"/>
        </w:rPr>
        <w:t>33</w:t>
      </w:r>
      <w:r w:rsidRPr="00A82009">
        <w:rPr>
          <w:noProof/>
          <w:color w:val="000000"/>
          <w:sz w:val="22"/>
          <w:szCs w:val="22"/>
          <w:rPrChange w:id="3681" w:author="Peto" w:date="2018-06-14T07:18:00Z">
            <w:rPr>
              <w:color w:val="000000"/>
              <w:sz w:val="22"/>
              <w:szCs w:val="22"/>
            </w:rPr>
          </w:rPrChange>
        </w:rPr>
        <w:fldChar w:fldCharType="end"/>
      </w:r>
      <w:r w:rsidRPr="00A82009">
        <w:rPr>
          <w:noProof/>
          <w:color w:val="000000"/>
          <w:rPrChange w:id="3682" w:author="Peto" w:date="2018-06-14T07:18:00Z">
            <w:rPr>
              <w:color w:val="000000"/>
            </w:rPr>
          </w:rPrChange>
        </w:rPr>
        <w:t>.</w:t>
      </w:r>
    </w:p>
    <w:p w14:paraId="49316329" w14:textId="77777777" w:rsidR="00CE547F" w:rsidRPr="00A82009" w:rsidRDefault="00CE547F" w:rsidP="00CE547F">
      <w:pPr>
        <w:jc w:val="center"/>
        <w:rPr>
          <w:b/>
          <w:noProof/>
          <w:color w:val="000000"/>
          <w:rPrChange w:id="3683" w:author="Peto" w:date="2018-06-14T07:18:00Z">
            <w:rPr>
              <w:b/>
              <w:color w:val="000000"/>
            </w:rPr>
          </w:rPrChange>
        </w:rPr>
      </w:pPr>
      <w:r w:rsidRPr="00D72AE1">
        <w:rPr>
          <w:b/>
          <w:noProof/>
          <w:color w:val="000000"/>
          <w:lang w:val="cs-CZ"/>
        </w:rPr>
        <w:lastRenderedPageBreak/>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A82009" w:rsidRDefault="00CE547F" w:rsidP="00CE547F">
      <w:pPr>
        <w:pStyle w:val="Popis"/>
        <w:rPr>
          <w:noProof/>
          <w:vanish/>
          <w:color w:val="000000"/>
          <w:szCs w:val="22"/>
          <w:lang w:val="sk-SK"/>
          <w:specVanish/>
          <w:rPrChange w:id="3684" w:author="Peto" w:date="2018-06-14T07:18:00Z">
            <w:rPr>
              <w:vanish/>
              <w:color w:val="000000"/>
              <w:szCs w:val="22"/>
              <w:lang w:val="sk-SK"/>
              <w:specVanish/>
            </w:rPr>
          </w:rPrChange>
        </w:rPr>
      </w:pPr>
      <w:bookmarkStart w:id="3685" w:name="_Ref513446698"/>
      <w:bookmarkStart w:id="3686" w:name="_Toc516413261"/>
      <w:r w:rsidRPr="00A82009">
        <w:rPr>
          <w:noProof/>
          <w:lang w:val="sk-SK"/>
          <w:rPrChange w:id="3687" w:author="Peto" w:date="2018-06-14T07:18:00Z">
            <w:rPr>
              <w:lang w:val="sk-SK"/>
            </w:rPr>
          </w:rPrChange>
        </w:rPr>
        <w:t xml:space="preserve">Obrázok </w:t>
      </w:r>
      <w:r w:rsidR="00A53D98" w:rsidRPr="00A82009">
        <w:rPr>
          <w:noProof/>
          <w:lang w:val="sk-SK"/>
          <w:rPrChange w:id="3688" w:author="Peto" w:date="2018-06-14T07:18:00Z">
            <w:rPr>
              <w:lang w:val="sk-SK"/>
            </w:rPr>
          </w:rPrChange>
        </w:rPr>
        <w:fldChar w:fldCharType="begin"/>
      </w:r>
      <w:r w:rsidR="00A53D98" w:rsidRPr="00A82009">
        <w:rPr>
          <w:noProof/>
          <w:lang w:val="sk-SK"/>
          <w:rPrChange w:id="3689" w:author="Peto" w:date="2018-06-14T07:18:00Z">
            <w:rPr>
              <w:lang w:val="sk-SK"/>
            </w:rPr>
          </w:rPrChange>
        </w:rPr>
        <w:instrText xml:space="preserve"> STYLEREF 1 \s </w:instrText>
      </w:r>
      <w:r w:rsidR="00A53D98" w:rsidRPr="00A82009">
        <w:rPr>
          <w:noProof/>
          <w:lang w:val="sk-SK"/>
          <w:rPrChange w:id="3690" w:author="Peto" w:date="2018-06-14T07:18:00Z">
            <w:rPr>
              <w:lang w:val="sk-SK"/>
            </w:rPr>
          </w:rPrChange>
        </w:rPr>
        <w:fldChar w:fldCharType="separate"/>
      </w:r>
      <w:r w:rsidR="00F95B9C" w:rsidRPr="00A82009">
        <w:rPr>
          <w:noProof/>
          <w:lang w:val="sk-SK"/>
        </w:rPr>
        <w:t>1</w:t>
      </w:r>
      <w:r w:rsidR="00A53D98" w:rsidRPr="00A82009">
        <w:rPr>
          <w:noProof/>
          <w:lang w:val="sk-SK"/>
          <w:rPrChange w:id="3691" w:author="Peto" w:date="2018-06-14T07:18:00Z">
            <w:rPr>
              <w:lang w:val="sk-SK"/>
            </w:rPr>
          </w:rPrChange>
        </w:rPr>
        <w:fldChar w:fldCharType="end"/>
      </w:r>
      <w:r w:rsidR="00A53D98" w:rsidRPr="00A82009">
        <w:rPr>
          <w:noProof/>
          <w:lang w:val="sk-SK"/>
          <w:rPrChange w:id="3692" w:author="Peto" w:date="2018-06-14T07:18:00Z">
            <w:rPr>
              <w:lang w:val="sk-SK"/>
            </w:rPr>
          </w:rPrChange>
        </w:rPr>
        <w:t>.</w:t>
      </w:r>
      <w:r w:rsidR="00A53D98" w:rsidRPr="00A82009">
        <w:rPr>
          <w:noProof/>
          <w:lang w:val="sk-SK"/>
          <w:rPrChange w:id="3693" w:author="Peto" w:date="2018-06-14T07:18:00Z">
            <w:rPr>
              <w:lang w:val="sk-SK"/>
            </w:rPr>
          </w:rPrChange>
        </w:rPr>
        <w:fldChar w:fldCharType="begin"/>
      </w:r>
      <w:r w:rsidR="00A53D98" w:rsidRPr="00A82009">
        <w:rPr>
          <w:noProof/>
          <w:lang w:val="sk-SK"/>
          <w:rPrChange w:id="3694" w:author="Peto" w:date="2018-06-14T07:18:00Z">
            <w:rPr>
              <w:lang w:val="sk-SK"/>
            </w:rPr>
          </w:rPrChange>
        </w:rPr>
        <w:instrText xml:space="preserve"> SEQ Obrázok \* ARABIC \s 1 </w:instrText>
      </w:r>
      <w:r w:rsidR="00A53D98" w:rsidRPr="00A82009">
        <w:rPr>
          <w:noProof/>
          <w:lang w:val="sk-SK"/>
          <w:rPrChange w:id="3695" w:author="Peto" w:date="2018-06-14T07:18:00Z">
            <w:rPr>
              <w:lang w:val="sk-SK"/>
            </w:rPr>
          </w:rPrChange>
        </w:rPr>
        <w:fldChar w:fldCharType="separate"/>
      </w:r>
      <w:r w:rsidR="00F95B9C" w:rsidRPr="00A82009">
        <w:rPr>
          <w:noProof/>
          <w:lang w:val="sk-SK"/>
        </w:rPr>
        <w:t>6</w:t>
      </w:r>
      <w:r w:rsidR="00A53D98" w:rsidRPr="00A82009">
        <w:rPr>
          <w:noProof/>
          <w:lang w:val="sk-SK"/>
          <w:rPrChange w:id="3696" w:author="Peto" w:date="2018-06-14T07:18:00Z">
            <w:rPr>
              <w:lang w:val="sk-SK"/>
            </w:rPr>
          </w:rPrChange>
        </w:rPr>
        <w:fldChar w:fldCharType="end"/>
      </w:r>
      <w:bookmarkStart w:id="3697" w:name="_Ref509500146"/>
      <w:bookmarkEnd w:id="3685"/>
      <w:r w:rsidRPr="00A82009">
        <w:rPr>
          <w:noProof/>
          <w:lang w:val="sk-SK"/>
          <w:rPrChange w:id="3698" w:author="Peto" w:date="2018-06-14T07:18:00Z">
            <w:rPr>
              <w:lang w:val="sk-SK"/>
            </w:rPr>
          </w:rPrChange>
        </w:rPr>
        <w:t>:</w:t>
      </w:r>
      <w:r w:rsidRPr="00A82009">
        <w:rPr>
          <w:noProof/>
          <w:color w:val="000000"/>
          <w:szCs w:val="22"/>
          <w:lang w:val="sk-SK"/>
          <w:rPrChange w:id="3699" w:author="Peto" w:date="2018-06-14T07:18:00Z">
            <w:rPr>
              <w:color w:val="000000"/>
              <w:szCs w:val="22"/>
              <w:lang w:val="sk-SK"/>
            </w:rPr>
          </w:rPrChange>
        </w:rPr>
        <w:t>Princíp zmeny vodivosti krvi</w:t>
      </w:r>
      <w:bookmarkEnd w:id="3686"/>
    </w:p>
    <w:p w14:paraId="10755E62" w14:textId="57AE0E20" w:rsidR="00CE547F" w:rsidRPr="00A82009" w:rsidRDefault="00CE547F" w:rsidP="00CE547F">
      <w:pPr>
        <w:pStyle w:val="Popis"/>
        <w:rPr>
          <w:noProof/>
          <w:color w:val="000000"/>
          <w:szCs w:val="22"/>
          <w:lang w:val="sk-SK"/>
          <w:rPrChange w:id="3700" w:author="Peto" w:date="2018-06-14T07:18:00Z">
            <w:rPr>
              <w:color w:val="000000"/>
              <w:szCs w:val="22"/>
              <w:lang w:val="sk-SK"/>
            </w:rPr>
          </w:rPrChange>
        </w:rPr>
      </w:pPr>
      <w:r w:rsidRPr="00A82009">
        <w:rPr>
          <w:noProof/>
          <w:color w:val="000000"/>
          <w:szCs w:val="22"/>
          <w:lang w:val="sk-SK"/>
          <w:rPrChange w:id="3701" w:author="Peto" w:date="2018-06-14T07:18:00Z">
            <w:rPr>
              <w:color w:val="000000"/>
              <w:szCs w:val="22"/>
              <w:lang w:val="sk-SK"/>
            </w:rPr>
          </w:rPrChange>
        </w:rPr>
        <w:fldChar w:fldCharType="begin"/>
      </w:r>
      <w:r w:rsidR="00AD692D" w:rsidRPr="00A82009">
        <w:rPr>
          <w:noProof/>
          <w:color w:val="000000"/>
          <w:szCs w:val="22"/>
          <w:lang w:val="sk-SK"/>
          <w:rPrChange w:id="3702" w:author="Peto" w:date="2018-06-14T07:18:00Z">
            <w:rPr>
              <w:color w:val="000000"/>
              <w:szCs w:val="22"/>
              <w:lang w:val="sk-SK"/>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szCs w:val="22"/>
          <w:lang w:val="sk-SK"/>
          <w:rPrChange w:id="3703" w:author="Peto" w:date="2018-06-14T07:18:00Z">
            <w:rPr>
              <w:color w:val="000000"/>
              <w:szCs w:val="22"/>
              <w:lang w:val="sk-SK"/>
            </w:rPr>
          </w:rPrChange>
        </w:rPr>
        <w:fldChar w:fldCharType="separate"/>
      </w:r>
      <w:r w:rsidR="00AD692D" w:rsidRPr="00A82009">
        <w:rPr>
          <w:noProof/>
          <w:color w:val="000000"/>
          <w:szCs w:val="22"/>
          <w:vertAlign w:val="superscript"/>
          <w:lang w:val="sk-SK"/>
        </w:rPr>
        <w:t>3</w:t>
      </w:r>
      <w:r w:rsidRPr="00A82009">
        <w:rPr>
          <w:noProof/>
          <w:color w:val="000000"/>
          <w:szCs w:val="22"/>
          <w:lang w:val="sk-SK"/>
          <w:rPrChange w:id="3704" w:author="Peto" w:date="2018-06-14T07:18:00Z">
            <w:rPr>
              <w:color w:val="000000"/>
              <w:szCs w:val="22"/>
              <w:lang w:val="sk-SK"/>
            </w:rPr>
          </w:rPrChange>
        </w:rPr>
        <w:fldChar w:fldCharType="end"/>
      </w:r>
      <w:r w:rsidRPr="00A82009">
        <w:rPr>
          <w:noProof/>
          <w:color w:val="000000"/>
          <w:szCs w:val="22"/>
          <w:lang w:val="sk-SK"/>
          <w:rPrChange w:id="3705" w:author="Peto" w:date="2018-06-14T07:18:00Z">
            <w:rPr>
              <w:color w:val="000000"/>
              <w:szCs w:val="22"/>
              <w:lang w:val="sk-SK"/>
            </w:rPr>
          </w:rPrChange>
        </w:rPr>
        <w:t>.</w:t>
      </w:r>
      <w:bookmarkEnd w:id="3697"/>
      <w:r w:rsidRPr="00A82009">
        <w:rPr>
          <w:noProof/>
          <w:color w:val="000000"/>
          <w:szCs w:val="22"/>
          <w:lang w:val="sk-SK"/>
          <w:rPrChange w:id="3706" w:author="Peto" w:date="2018-06-14T07:18:00Z">
            <w:rPr>
              <w:color w:val="000000"/>
              <w:szCs w:val="22"/>
              <w:lang w:val="sk-SK"/>
            </w:rPr>
          </w:rPrChange>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A82009" w:rsidRDefault="00CE547F" w:rsidP="00CE547F">
      <w:pPr>
        <w:rPr>
          <w:noProof/>
          <w:lang w:eastAsia="en-US" w:bidi="en-US"/>
          <w:rPrChange w:id="3707" w:author="Peto" w:date="2018-06-14T07:18:00Z">
            <w:rPr>
              <w:lang w:eastAsia="en-US" w:bidi="en-US"/>
            </w:rPr>
          </w:rPrChange>
        </w:rPr>
      </w:pPr>
    </w:p>
    <w:p w14:paraId="38C8DB5F" w14:textId="77777777" w:rsidR="00CE547F" w:rsidRPr="00A82009" w:rsidRDefault="00CE547F" w:rsidP="00CE547F">
      <w:pPr>
        <w:rPr>
          <w:noProof/>
          <w:color w:val="000000"/>
          <w:rPrChange w:id="3708" w:author="Peto" w:date="2018-06-14T07:18:00Z">
            <w:rPr>
              <w:color w:val="000000"/>
            </w:rPr>
          </w:rPrChange>
        </w:rPr>
      </w:pPr>
      <w:r w:rsidRPr="00A82009">
        <w:rPr>
          <w:noProof/>
          <w:rPrChange w:id="3709" w:author="Peto" w:date="2018-06-14T07:18:00Z">
            <w:rPr/>
          </w:rPrChange>
        </w:rPr>
        <w:t xml:space="preserve">Simultánne meranie vodivosti krvi a zmeny rýchlosti krvi zachytáva </w:t>
      </w:r>
      <w:r w:rsidRPr="00A82009">
        <w:rPr>
          <w:noProof/>
          <w:rPrChange w:id="3710" w:author="Peto" w:date="2018-06-14T07:18:00Z">
            <w:rPr/>
          </w:rPrChange>
        </w:rPr>
        <w:fldChar w:fldCharType="begin"/>
      </w:r>
      <w:r w:rsidRPr="00A82009">
        <w:rPr>
          <w:noProof/>
          <w:rPrChange w:id="3711" w:author="Peto" w:date="2018-06-14T07:18:00Z">
            <w:rPr/>
          </w:rPrChange>
        </w:rPr>
        <w:instrText xml:space="preserve"> REF _Ref510019868 \h </w:instrText>
      </w:r>
      <w:r w:rsidRPr="00A82009">
        <w:rPr>
          <w:noProof/>
          <w:rPrChange w:id="3712" w:author="Peto" w:date="2018-06-14T07:18:00Z">
            <w:rPr>
              <w:noProof/>
            </w:rPr>
          </w:rPrChange>
        </w:rPr>
      </w:r>
      <w:r w:rsidRPr="00A82009">
        <w:rPr>
          <w:noProof/>
          <w:rPrChange w:id="3713" w:author="Peto" w:date="2018-06-14T07:18:00Z">
            <w:rPr/>
          </w:rPrChange>
        </w:rPr>
        <w:fldChar w:fldCharType="separate"/>
      </w:r>
      <w:ins w:id="3714" w:author="Peto" w:date="2018-06-10T16:58:00Z">
        <w:r w:rsidR="00F95B9C" w:rsidRPr="00A82009">
          <w:rPr>
            <w:noProof/>
            <w:rPrChange w:id="3715" w:author="Peto" w:date="2018-06-14T07:18:00Z">
              <w:rPr/>
            </w:rPrChange>
          </w:rPr>
          <w:t>Obrázok 1.7</w:t>
        </w:r>
      </w:ins>
      <w:del w:id="3716" w:author="Peto" w:date="2018-06-10T16:58:00Z">
        <w:r w:rsidR="00B85020" w:rsidRPr="00A82009" w:rsidDel="00F95B9C">
          <w:rPr>
            <w:noProof/>
            <w:rPrChange w:id="3717" w:author="Peto" w:date="2018-06-14T07:18:00Z">
              <w:rPr/>
            </w:rPrChange>
          </w:rPr>
          <w:delText>Obrázok 1.7</w:delText>
        </w:r>
      </w:del>
      <w:r w:rsidRPr="00A82009">
        <w:rPr>
          <w:noProof/>
          <w:rPrChange w:id="3718" w:author="Peto" w:date="2018-06-14T07:18:00Z">
            <w:rPr/>
          </w:rPrChange>
        </w:rPr>
        <w:fldChar w:fldCharType="end"/>
      </w:r>
      <w:r w:rsidRPr="00A82009">
        <w:rPr>
          <w:noProof/>
          <w:rPrChange w:id="3719" w:author="Peto" w:date="2018-06-14T07:18:00Z">
            <w:rPr/>
          </w:rPrChange>
        </w:rPr>
        <w:t xml:space="preserve">. Rýchlosť toku krvi na priereze cievy nie je rovnaký vo všetkých miestach. Preto sa zavádza pojem priemerná priestorová rýchlosť </w:t>
      </w:r>
      <m:oMath>
        <m:r>
          <w:rPr>
            <w:rFonts w:ascii="Cambria Math" w:hAnsi="Cambria Math"/>
            <w:noProof/>
            <w:rPrChange w:id="3720" w:author="Peto" w:date="2018-06-14T07:18:00Z">
              <w:rPr>
                <w:rFonts w:ascii="Cambria Math" w:hAnsi="Cambria Math"/>
              </w:rPr>
            </w:rPrChange>
          </w:rPr>
          <m:t>&lt;v&gt;</m:t>
        </m:r>
      </m:oMath>
      <w:r w:rsidRPr="00A82009">
        <w:rPr>
          <w:noProof/>
          <w:rPrChange w:id="3721" w:author="Peto" w:date="2018-06-14T07:18:00Z">
            <w:rPr/>
          </w:rPrChange>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noProof/>
              </w:rPr>
            </m:ctrlPr>
          </m:sSubPr>
          <m:e>
            <m:r>
              <w:rPr>
                <w:rFonts w:ascii="Cambria Math" w:hAnsi="Cambria Math"/>
                <w:noProof/>
                <w:rPrChange w:id="3722" w:author="Peto" w:date="2018-06-14T07:18:00Z">
                  <w:rPr>
                    <w:rFonts w:ascii="Cambria Math" w:hAnsi="Cambria Math"/>
                  </w:rPr>
                </w:rPrChange>
              </w:rPr>
              <m:t xml:space="preserve"> v</m:t>
            </m:r>
          </m:e>
          <m:sub>
            <m:r>
              <w:rPr>
                <w:rFonts w:ascii="Cambria Math" w:hAnsi="Cambria Math"/>
                <w:noProof/>
                <w:rPrChange w:id="3723" w:author="Peto" w:date="2018-06-14T07:18:00Z">
                  <w:rPr>
                    <w:rFonts w:ascii="Cambria Math" w:hAnsi="Cambria Math"/>
                  </w:rPr>
                </w:rPrChange>
              </w:rPr>
              <m:t>SAV</m:t>
            </m:r>
          </m:sub>
        </m:sSub>
      </m:oMath>
      <w:r w:rsidRPr="00A82009">
        <w:rPr>
          <w:noProof/>
          <w:rPrChange w:id="3724" w:author="Peto" w:date="2018-06-14T07:18:00Z">
            <w:rPr/>
          </w:rPrChange>
        </w:rPr>
        <w:t>:</w:t>
      </w:r>
    </w:p>
    <w:p w14:paraId="0C94922D" w14:textId="77777777" w:rsidR="00CE547F" w:rsidRPr="00A82009" w:rsidRDefault="00CE547F" w:rsidP="00CE547F">
      <w:pPr>
        <w:rPr>
          <w:noProof/>
          <w:color w:val="000000"/>
          <w:rPrChange w:id="3725"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A82009" w14:paraId="76327F8E" w14:textId="77777777" w:rsidTr="00452ADC">
        <w:tc>
          <w:tcPr>
            <w:tcW w:w="279" w:type="dxa"/>
          </w:tcPr>
          <w:p w14:paraId="3AB8777A" w14:textId="77777777" w:rsidR="00CE547F" w:rsidRPr="00A82009" w:rsidRDefault="00CE547F" w:rsidP="00452ADC">
            <w:pPr>
              <w:jc w:val="center"/>
              <w:rPr>
                <w:noProof/>
                <w:color w:val="000000"/>
                <w:rPrChange w:id="3726" w:author="Peto" w:date="2018-06-14T07:18:00Z">
                  <w:rPr>
                    <w:color w:val="000000"/>
                  </w:rPr>
                </w:rPrChange>
              </w:rPr>
            </w:pPr>
          </w:p>
          <w:p w14:paraId="51CC66D3" w14:textId="77777777" w:rsidR="00CE547F" w:rsidRPr="00A82009" w:rsidRDefault="00CE547F" w:rsidP="00452ADC">
            <w:pPr>
              <w:jc w:val="center"/>
              <w:rPr>
                <w:noProof/>
                <w:color w:val="000000"/>
                <w:rPrChange w:id="3727" w:author="Peto" w:date="2018-06-14T07:18:00Z">
                  <w:rPr>
                    <w:color w:val="000000"/>
                  </w:rPr>
                </w:rPrChange>
              </w:rPr>
            </w:pPr>
          </w:p>
        </w:tc>
        <w:tc>
          <w:tcPr>
            <w:tcW w:w="7513" w:type="dxa"/>
            <w:vAlign w:val="center"/>
          </w:tcPr>
          <w:p w14:paraId="29918EE3" w14:textId="77777777" w:rsidR="00CE547F" w:rsidRPr="00A82009" w:rsidRDefault="00837AE3" w:rsidP="00452ADC">
            <w:pPr>
              <w:jc w:val="center"/>
              <w:rPr>
                <w:noProof/>
                <w:color w:val="000000"/>
                <w:rPrChange w:id="3728"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3729" w:author="Peto" w:date="2018-06-14T07:18:00Z">
                          <w:rPr>
                            <w:rFonts w:ascii="Cambria Math" w:hAnsi="Cambria Math"/>
                          </w:rPr>
                        </w:rPrChange>
                      </w:rPr>
                      <m:t>v</m:t>
                    </m:r>
                  </m:e>
                  <m:sub>
                    <m:r>
                      <w:rPr>
                        <w:rFonts w:ascii="Cambria Math" w:hAnsi="Cambria Math"/>
                        <w:noProof/>
                        <w:rPrChange w:id="3730" w:author="Peto" w:date="2018-06-14T07:18:00Z">
                          <w:rPr>
                            <w:rFonts w:ascii="Cambria Math" w:hAnsi="Cambria Math"/>
                          </w:rPr>
                        </w:rPrChange>
                      </w:rPr>
                      <m:t>SAV</m:t>
                    </m:r>
                  </m:sub>
                </m:sSub>
                <m:r>
                  <w:rPr>
                    <w:rFonts w:ascii="Cambria Math" w:hAnsi="Cambria Math"/>
                    <w:noProof/>
                    <w:color w:val="000000"/>
                    <w:rPrChange w:id="3731" w:author="Peto" w:date="2018-06-14T07:18:00Z">
                      <w:rPr>
                        <w:rFonts w:ascii="Cambria Math" w:hAnsi="Cambria Math"/>
                        <w:color w:val="000000"/>
                      </w:rPr>
                    </w:rPrChange>
                  </w:rPr>
                  <m:t xml:space="preserve">= </m:t>
                </m:r>
                <m:f>
                  <m:fPr>
                    <m:ctrlPr>
                      <w:rPr>
                        <w:rFonts w:ascii="Cambria Math" w:hAnsi="Cambria Math"/>
                        <w:i/>
                        <w:noProof/>
                      </w:rPr>
                    </m:ctrlPr>
                  </m:fPr>
                  <m:num>
                    <m:r>
                      <w:rPr>
                        <w:rFonts w:ascii="Cambria Math" w:hAnsi="Cambria Math"/>
                        <w:noProof/>
                        <w:rPrChange w:id="3732" w:author="Peto" w:date="2018-06-14T07:18:00Z">
                          <w:rPr>
                            <w:rFonts w:ascii="Cambria Math" w:hAnsi="Cambria Math"/>
                          </w:rPr>
                        </w:rPrChange>
                      </w:rPr>
                      <m:t>&lt;v&gt;</m:t>
                    </m:r>
                  </m:num>
                  <m:den>
                    <m:r>
                      <w:rPr>
                        <w:rFonts w:ascii="Cambria Math" w:hAnsi="Cambria Math"/>
                        <w:noProof/>
                        <w:rPrChange w:id="3733" w:author="Peto" w:date="2018-06-14T07:18:00Z">
                          <w:rPr>
                            <w:rFonts w:ascii="Cambria Math" w:hAnsi="Cambria Math"/>
                          </w:rPr>
                        </w:rPrChange>
                      </w:rPr>
                      <m:t>R</m:t>
                    </m:r>
                  </m:den>
                </m:f>
                <m:r>
                  <w:rPr>
                    <w:rFonts w:ascii="Cambria Math" w:hAnsi="Cambria Math"/>
                    <w:noProof/>
                    <w:color w:val="000000"/>
                    <w:rPrChange w:id="3734" w:author="Peto" w:date="2018-06-14T07:18:00Z">
                      <w:rPr>
                        <w:rFonts w:ascii="Cambria Math" w:hAnsi="Cambria Math"/>
                        <w:color w:val="000000"/>
                      </w:rPr>
                    </w:rPrChange>
                  </w:rPr>
                  <m:t>(</m:t>
                </m:r>
                <m:sSup>
                  <m:sSupPr>
                    <m:ctrlPr>
                      <w:rPr>
                        <w:rFonts w:ascii="Cambria Math" w:hAnsi="Cambria Math"/>
                        <w:i/>
                        <w:noProof/>
                        <w:color w:val="000000"/>
                      </w:rPr>
                    </m:ctrlPr>
                  </m:sSupPr>
                  <m:e>
                    <m:r>
                      <w:rPr>
                        <w:rFonts w:ascii="Cambria Math" w:hAnsi="Cambria Math"/>
                        <w:noProof/>
                        <w:color w:val="000000"/>
                        <w:rPrChange w:id="3735" w:author="Peto" w:date="2018-06-14T07:18:00Z">
                          <w:rPr>
                            <w:rFonts w:ascii="Cambria Math" w:hAnsi="Cambria Math"/>
                            <w:color w:val="000000"/>
                          </w:rPr>
                        </w:rPrChange>
                      </w:rPr>
                      <m:t>s</m:t>
                    </m:r>
                  </m:e>
                  <m:sup>
                    <m:r>
                      <w:rPr>
                        <w:rFonts w:ascii="Cambria Math" w:hAnsi="Cambria Math"/>
                        <w:noProof/>
                        <w:color w:val="000000"/>
                        <w:rPrChange w:id="3736" w:author="Peto" w:date="2018-06-14T07:18:00Z">
                          <w:rPr>
                            <w:rFonts w:ascii="Cambria Math" w:hAnsi="Cambria Math"/>
                            <w:color w:val="000000"/>
                          </w:rPr>
                        </w:rPrChange>
                      </w:rPr>
                      <m:t>-1</m:t>
                    </m:r>
                  </m:sup>
                </m:sSup>
                <m:r>
                  <w:rPr>
                    <w:rFonts w:ascii="Cambria Math" w:hAnsi="Cambria Math"/>
                    <w:noProof/>
                    <w:color w:val="000000"/>
                    <w:rPrChange w:id="3737" w:author="Peto" w:date="2018-06-14T07:18:00Z">
                      <w:rPr>
                        <w:rFonts w:ascii="Cambria Math" w:hAnsi="Cambria Math"/>
                        <w:color w:val="000000"/>
                      </w:rPr>
                    </w:rPrChange>
                  </w:rPr>
                  <m:t xml:space="preserve">) </m:t>
                </m:r>
              </m:oMath>
            </m:oMathPara>
          </w:p>
        </w:tc>
        <w:tc>
          <w:tcPr>
            <w:tcW w:w="702" w:type="dxa"/>
            <w:vAlign w:val="center"/>
          </w:tcPr>
          <w:p w14:paraId="502352F6" w14:textId="77777777" w:rsidR="00CE547F" w:rsidRPr="00A82009" w:rsidRDefault="00CE547F" w:rsidP="00452ADC">
            <w:pPr>
              <w:jc w:val="center"/>
              <w:rPr>
                <w:noProof/>
                <w:color w:val="000000"/>
                <w:rPrChange w:id="3738" w:author="Peto" w:date="2018-06-14T07:18:00Z">
                  <w:rPr>
                    <w:color w:val="000000"/>
                  </w:rPr>
                </w:rPrChange>
              </w:rPr>
            </w:pPr>
            <w:r w:rsidRPr="00A82009">
              <w:rPr>
                <w:noProof/>
                <w:color w:val="000000"/>
                <w:rPrChange w:id="3739" w:author="Peto" w:date="2018-06-14T07:18:00Z">
                  <w:rPr>
                    <w:color w:val="000000"/>
                  </w:rPr>
                </w:rPrChange>
              </w:rPr>
              <w:t>(</w:t>
            </w:r>
            <w:bookmarkStart w:id="3740" w:name="vsav"/>
            <w:r w:rsidRPr="00A82009">
              <w:rPr>
                <w:noProof/>
                <w:color w:val="000000"/>
                <w:rPrChange w:id="3741" w:author="Peto" w:date="2018-06-14T07:18:00Z">
                  <w:rPr>
                    <w:color w:val="000000"/>
                  </w:rPr>
                </w:rPrChange>
              </w:rPr>
              <w:fldChar w:fldCharType="begin"/>
            </w:r>
            <w:r w:rsidRPr="00A82009">
              <w:rPr>
                <w:noProof/>
                <w:color w:val="000000"/>
                <w:rPrChange w:id="3742" w:author="Peto" w:date="2018-06-14T07:18:00Z">
                  <w:rPr>
                    <w:color w:val="000000"/>
                  </w:rPr>
                </w:rPrChange>
              </w:rPr>
              <w:instrText xml:space="preserve"> SEQ eq \* MERGEFORMAT </w:instrText>
            </w:r>
            <w:r w:rsidRPr="00A82009">
              <w:rPr>
                <w:noProof/>
                <w:color w:val="000000"/>
                <w:rPrChange w:id="3743" w:author="Peto" w:date="2018-06-14T07:18:00Z">
                  <w:rPr>
                    <w:color w:val="000000"/>
                  </w:rPr>
                </w:rPrChange>
              </w:rPr>
              <w:fldChar w:fldCharType="separate"/>
            </w:r>
            <w:r w:rsidR="00F95B9C" w:rsidRPr="00A82009">
              <w:rPr>
                <w:noProof/>
                <w:color w:val="000000"/>
              </w:rPr>
              <w:t>17</w:t>
            </w:r>
            <w:r w:rsidRPr="00A82009">
              <w:rPr>
                <w:noProof/>
                <w:color w:val="000000"/>
                <w:rPrChange w:id="3744" w:author="Peto" w:date="2018-06-14T07:18:00Z">
                  <w:rPr>
                    <w:color w:val="000000"/>
                  </w:rPr>
                </w:rPrChange>
              </w:rPr>
              <w:fldChar w:fldCharType="end"/>
            </w:r>
            <w:bookmarkEnd w:id="3740"/>
            <w:r w:rsidRPr="00A82009">
              <w:rPr>
                <w:noProof/>
                <w:color w:val="000000"/>
                <w:rPrChange w:id="3745" w:author="Peto" w:date="2018-06-14T07:18:00Z">
                  <w:rPr>
                    <w:color w:val="000000"/>
                  </w:rPr>
                </w:rPrChange>
              </w:rPr>
              <w:t>)</w:t>
            </w:r>
          </w:p>
        </w:tc>
      </w:tr>
    </w:tbl>
    <w:p w14:paraId="0A5462C6" w14:textId="77777777" w:rsidR="00CE547F" w:rsidRPr="00A82009" w:rsidRDefault="00CE547F" w:rsidP="00CE547F">
      <w:pPr>
        <w:rPr>
          <w:noProof/>
          <w:rPrChange w:id="3746" w:author="Peto" w:date="2018-06-14T07:18:00Z">
            <w:rPr/>
          </w:rPrChange>
        </w:rPr>
      </w:pPr>
    </w:p>
    <w:p w14:paraId="625E06E4" w14:textId="77777777" w:rsidR="00CE547F" w:rsidRPr="00A82009" w:rsidRDefault="00CE547F" w:rsidP="00CE547F">
      <w:pPr>
        <w:rPr>
          <w:noProof/>
          <w:rPrChange w:id="3747" w:author="Peto" w:date="2018-06-14T07:18:00Z">
            <w:rPr/>
          </w:rPrChange>
        </w:rPr>
      </w:pPr>
      <m:oMath>
        <m:r>
          <w:rPr>
            <w:rFonts w:ascii="Cambria Math" w:hAnsi="Cambria Math"/>
            <w:noProof/>
            <w:rPrChange w:id="3748" w:author="Peto" w:date="2018-06-14T07:18:00Z">
              <w:rPr>
                <w:rFonts w:ascii="Cambria Math" w:hAnsi="Cambria Math"/>
              </w:rPr>
            </w:rPrChange>
          </w:rPr>
          <m:t>kde&lt;v&gt;</m:t>
        </m:r>
      </m:oMath>
      <w:r w:rsidRPr="00A82009">
        <w:rPr>
          <w:noProof/>
          <w:rPrChange w:id="3749" w:author="Peto" w:date="2018-06-14T07:18:00Z">
            <w:rPr/>
          </w:rPrChange>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A82009" w:rsidRDefault="00CE547F" w:rsidP="00CE547F">
      <w:pPr>
        <w:rPr>
          <w:noProof/>
          <w:rPrChange w:id="3750"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61B4585" w14:textId="77777777" w:rsidTr="00452ADC">
        <w:tc>
          <w:tcPr>
            <w:tcW w:w="704" w:type="dxa"/>
          </w:tcPr>
          <w:p w14:paraId="18D99BDA" w14:textId="77777777" w:rsidR="00CE547F" w:rsidRPr="00A82009" w:rsidRDefault="00CE547F" w:rsidP="00452ADC">
            <w:pPr>
              <w:jc w:val="center"/>
              <w:rPr>
                <w:noProof/>
                <w:color w:val="000000"/>
                <w:rPrChange w:id="3751" w:author="Peto" w:date="2018-06-14T07:18:00Z">
                  <w:rPr>
                    <w:color w:val="000000"/>
                  </w:rPr>
                </w:rPrChange>
              </w:rPr>
            </w:pPr>
          </w:p>
        </w:tc>
        <w:tc>
          <w:tcPr>
            <w:tcW w:w="7088" w:type="dxa"/>
            <w:vAlign w:val="center"/>
          </w:tcPr>
          <w:p w14:paraId="6F3CBF20" w14:textId="77777777" w:rsidR="00CE547F" w:rsidRPr="00A82009" w:rsidRDefault="00CE547F" w:rsidP="00452ADC">
            <w:pPr>
              <w:jc w:val="center"/>
              <w:rPr>
                <w:noProof/>
                <w:color w:val="000000"/>
                <w:rPrChange w:id="3752" w:author="Peto" w:date="2018-06-14T07:18:00Z">
                  <w:rPr>
                    <w:color w:val="000000"/>
                  </w:rPr>
                </w:rPrChange>
              </w:rPr>
            </w:pPr>
            <m:oMathPara>
              <m:oMath>
                <m:r>
                  <w:rPr>
                    <w:rFonts w:ascii="Cambria Math" w:hAnsi="Cambria Math"/>
                    <w:noProof/>
                    <w:rPrChange w:id="3753" w:author="Peto" w:date="2018-06-14T07:18:00Z">
                      <w:rPr>
                        <w:rFonts w:ascii="Cambria Math" w:hAnsi="Cambria Math"/>
                      </w:rPr>
                    </w:rPrChange>
                  </w:rPr>
                  <m:t xml:space="preserve">PARABA= </m:t>
                </m:r>
                <m:f>
                  <m:fPr>
                    <m:ctrlPr>
                      <w:rPr>
                        <w:rFonts w:ascii="Cambria Math" w:hAnsi="Cambria Math"/>
                        <w:i/>
                        <w:noProof/>
                      </w:rPr>
                    </m:ctrlPr>
                  </m:fPr>
                  <m:num>
                    <m:r>
                      <w:rPr>
                        <w:rFonts w:ascii="Cambria Math" w:hAnsi="Cambria Math"/>
                        <w:noProof/>
                        <w:rPrChange w:id="3754" w:author="Peto" w:date="2018-06-14T07:18:00Z">
                          <w:rPr>
                            <w:rFonts w:ascii="Cambria Math" w:hAnsi="Cambria Math"/>
                          </w:rPr>
                        </w:rPrChange>
                      </w:rPr>
                      <m:t>d&lt;v&gt;/</m:t>
                    </m:r>
                    <m:sSub>
                      <m:sSubPr>
                        <m:ctrlPr>
                          <w:rPr>
                            <w:rFonts w:ascii="Cambria Math" w:hAnsi="Cambria Math"/>
                            <w:i/>
                            <w:noProof/>
                          </w:rPr>
                        </m:ctrlPr>
                      </m:sSubPr>
                      <m:e>
                        <m:r>
                          <w:rPr>
                            <w:rFonts w:ascii="Cambria Math" w:hAnsi="Cambria Math"/>
                            <w:noProof/>
                            <w:rPrChange w:id="3755" w:author="Peto" w:date="2018-06-14T07:18:00Z">
                              <w:rPr>
                                <w:rFonts w:ascii="Cambria Math" w:hAnsi="Cambria Math"/>
                              </w:rPr>
                            </w:rPrChange>
                          </w:rPr>
                          <m:t>dt</m:t>
                        </m:r>
                      </m:e>
                      <m:sub>
                        <m:r>
                          <w:rPr>
                            <w:rFonts w:ascii="Cambria Math" w:hAnsi="Cambria Math"/>
                            <w:noProof/>
                            <w:rPrChange w:id="3756" w:author="Peto" w:date="2018-06-14T07:18:00Z">
                              <w:rPr>
                                <w:rFonts w:ascii="Cambria Math" w:hAnsi="Cambria Math"/>
                              </w:rPr>
                            </w:rPrChange>
                          </w:rPr>
                          <m:t>max</m:t>
                        </m:r>
                      </m:sub>
                    </m:sSub>
                  </m:num>
                  <m:den>
                    <m:r>
                      <w:rPr>
                        <w:rFonts w:ascii="Cambria Math" w:hAnsi="Cambria Math"/>
                        <w:noProof/>
                        <w:rPrChange w:id="3757" w:author="Peto" w:date="2018-06-14T07:18:00Z">
                          <w:rPr>
                            <w:rFonts w:ascii="Cambria Math" w:hAnsi="Cambria Math"/>
                          </w:rPr>
                        </w:rPrChange>
                      </w:rPr>
                      <m:t>R</m:t>
                    </m:r>
                  </m:den>
                </m:f>
                <m:r>
                  <w:rPr>
                    <w:rFonts w:ascii="Cambria Math" w:hAnsi="Cambria Math"/>
                    <w:noProof/>
                    <w:color w:val="000000"/>
                    <w:rPrChange w:id="3758" w:author="Peto" w:date="2018-06-14T07:18:00Z">
                      <w:rPr>
                        <w:rFonts w:ascii="Cambria Math" w:hAnsi="Cambria Math"/>
                        <w:color w:val="000000"/>
                      </w:rPr>
                    </w:rPrChange>
                  </w:rPr>
                  <m:t>(</m:t>
                </m:r>
                <m:sSup>
                  <m:sSupPr>
                    <m:ctrlPr>
                      <w:rPr>
                        <w:rFonts w:ascii="Cambria Math" w:hAnsi="Cambria Math"/>
                        <w:i/>
                        <w:noProof/>
                        <w:color w:val="000000"/>
                      </w:rPr>
                    </m:ctrlPr>
                  </m:sSupPr>
                  <m:e>
                    <m:r>
                      <w:rPr>
                        <w:rFonts w:ascii="Cambria Math" w:hAnsi="Cambria Math"/>
                        <w:noProof/>
                        <w:color w:val="000000"/>
                        <w:rPrChange w:id="3759" w:author="Peto" w:date="2018-06-14T07:18:00Z">
                          <w:rPr>
                            <w:rFonts w:ascii="Cambria Math" w:hAnsi="Cambria Math"/>
                            <w:color w:val="000000"/>
                          </w:rPr>
                        </w:rPrChange>
                      </w:rPr>
                      <m:t>s</m:t>
                    </m:r>
                  </m:e>
                  <m:sup>
                    <m:r>
                      <w:rPr>
                        <w:rFonts w:ascii="Cambria Math" w:hAnsi="Cambria Math"/>
                        <w:noProof/>
                        <w:color w:val="000000"/>
                        <w:rPrChange w:id="3760" w:author="Peto" w:date="2018-06-14T07:18:00Z">
                          <w:rPr>
                            <w:rFonts w:ascii="Cambria Math" w:hAnsi="Cambria Math"/>
                            <w:color w:val="000000"/>
                          </w:rPr>
                        </w:rPrChange>
                      </w:rPr>
                      <m:t>-2</m:t>
                    </m:r>
                  </m:sup>
                </m:sSup>
                <m:r>
                  <w:rPr>
                    <w:rFonts w:ascii="Cambria Math" w:hAnsi="Cambria Math"/>
                    <w:noProof/>
                    <w:color w:val="000000"/>
                    <w:rPrChange w:id="3761" w:author="Peto" w:date="2018-06-14T07:18:00Z">
                      <w:rPr>
                        <w:rFonts w:ascii="Cambria Math" w:hAnsi="Cambria Math"/>
                        <w:color w:val="000000"/>
                      </w:rPr>
                    </w:rPrChange>
                  </w:rPr>
                  <m:t>)</m:t>
                </m:r>
                <m:r>
                  <w:rPr>
                    <w:rFonts w:ascii="Cambria Math" w:hAnsi="Cambria Math"/>
                    <w:noProof/>
                    <w:rPrChange w:id="3762" w:author="Peto" w:date="2018-06-14T07:18:00Z">
                      <w:rPr>
                        <w:rFonts w:ascii="Cambria Math" w:hAnsi="Cambria Math"/>
                      </w:rPr>
                    </w:rPrChange>
                  </w:rPr>
                  <m:t xml:space="preserve"> .</m:t>
                </m:r>
              </m:oMath>
            </m:oMathPara>
          </w:p>
        </w:tc>
        <w:tc>
          <w:tcPr>
            <w:tcW w:w="702" w:type="dxa"/>
            <w:vAlign w:val="center"/>
          </w:tcPr>
          <w:p w14:paraId="087D3307" w14:textId="77777777" w:rsidR="00CE547F" w:rsidRPr="00A82009" w:rsidRDefault="00CE547F" w:rsidP="00452ADC">
            <w:pPr>
              <w:jc w:val="center"/>
              <w:rPr>
                <w:noProof/>
                <w:color w:val="000000"/>
                <w:rPrChange w:id="3763" w:author="Peto" w:date="2018-06-14T07:18:00Z">
                  <w:rPr>
                    <w:color w:val="000000"/>
                  </w:rPr>
                </w:rPrChange>
              </w:rPr>
            </w:pPr>
            <w:r w:rsidRPr="00A82009">
              <w:rPr>
                <w:noProof/>
                <w:color w:val="000000"/>
                <w:rPrChange w:id="3764" w:author="Peto" w:date="2018-06-14T07:18:00Z">
                  <w:rPr>
                    <w:color w:val="000000"/>
                  </w:rPr>
                </w:rPrChange>
              </w:rPr>
              <w:t>(</w:t>
            </w:r>
            <w:bookmarkStart w:id="3765" w:name="paraba"/>
            <w:r w:rsidRPr="00A82009">
              <w:rPr>
                <w:noProof/>
                <w:color w:val="000000"/>
                <w:rPrChange w:id="3766" w:author="Peto" w:date="2018-06-14T07:18:00Z">
                  <w:rPr>
                    <w:color w:val="000000"/>
                  </w:rPr>
                </w:rPrChange>
              </w:rPr>
              <w:fldChar w:fldCharType="begin"/>
            </w:r>
            <w:r w:rsidRPr="00A82009">
              <w:rPr>
                <w:noProof/>
                <w:color w:val="000000"/>
                <w:rPrChange w:id="3767" w:author="Peto" w:date="2018-06-14T07:18:00Z">
                  <w:rPr>
                    <w:color w:val="000000"/>
                  </w:rPr>
                </w:rPrChange>
              </w:rPr>
              <w:instrText xml:space="preserve"> SEQ eq \* MERGEFORMAT </w:instrText>
            </w:r>
            <w:r w:rsidRPr="00A82009">
              <w:rPr>
                <w:noProof/>
                <w:color w:val="000000"/>
                <w:rPrChange w:id="3768" w:author="Peto" w:date="2018-06-14T07:18:00Z">
                  <w:rPr>
                    <w:color w:val="000000"/>
                  </w:rPr>
                </w:rPrChange>
              </w:rPr>
              <w:fldChar w:fldCharType="separate"/>
            </w:r>
            <w:r w:rsidR="00F95B9C" w:rsidRPr="00A82009">
              <w:rPr>
                <w:noProof/>
                <w:color w:val="000000"/>
              </w:rPr>
              <w:t>18</w:t>
            </w:r>
            <w:r w:rsidRPr="00A82009">
              <w:rPr>
                <w:noProof/>
                <w:color w:val="000000"/>
                <w:rPrChange w:id="3769" w:author="Peto" w:date="2018-06-14T07:18:00Z">
                  <w:rPr>
                    <w:color w:val="000000"/>
                  </w:rPr>
                </w:rPrChange>
              </w:rPr>
              <w:fldChar w:fldCharType="end"/>
            </w:r>
            <w:bookmarkEnd w:id="3765"/>
            <w:r w:rsidRPr="00A82009">
              <w:rPr>
                <w:noProof/>
                <w:color w:val="000000"/>
                <w:rPrChange w:id="3770" w:author="Peto" w:date="2018-06-14T07:18:00Z">
                  <w:rPr>
                    <w:color w:val="000000"/>
                  </w:rPr>
                </w:rPrChange>
              </w:rPr>
              <w:t>)</w:t>
            </w:r>
          </w:p>
        </w:tc>
      </w:tr>
    </w:tbl>
    <w:p w14:paraId="1F46DF14" w14:textId="77777777" w:rsidR="00CE547F" w:rsidRPr="00A82009" w:rsidRDefault="00CE547F" w:rsidP="00CE547F">
      <w:pPr>
        <w:rPr>
          <w:noProof/>
          <w:rPrChange w:id="3771" w:author="Peto" w:date="2018-06-14T07:18:00Z">
            <w:rPr/>
          </w:rPrChange>
        </w:rPr>
      </w:pPr>
    </w:p>
    <w:p w14:paraId="7CE8BAFC" w14:textId="51090C0C" w:rsidR="00CE547F" w:rsidRPr="00A82009" w:rsidRDefault="00CE547F" w:rsidP="00CE547F">
      <w:pPr>
        <w:rPr>
          <w:noProof/>
          <w:lang w:eastAsia="en-US" w:bidi="en-US"/>
          <w:rPrChange w:id="3772" w:author="Peto" w:date="2018-06-14T07:18:00Z">
            <w:rPr>
              <w:lang w:eastAsia="en-US" w:bidi="en-US"/>
            </w:rPr>
          </w:rPrChange>
        </w:rPr>
      </w:pPr>
      <w:r w:rsidRPr="00A82009">
        <w:rPr>
          <w:noProof/>
          <w:rPrChange w:id="3773" w:author="Peto" w:date="2018-06-14T07:18:00Z">
            <w:rPr/>
          </w:rPrChange>
        </w:rPr>
        <w:lastRenderedPageBreak/>
        <w:t xml:space="preserve">Na počiatku systoly dochádza ku výraznej zhode medzi výskytom </w:t>
      </w:r>
      <m:oMath>
        <m:r>
          <w:rPr>
            <w:rFonts w:ascii="Cambria Math" w:hAnsi="Cambria Math"/>
            <w:noProof/>
            <w:rPrChange w:id="3774" w:author="Peto" w:date="2018-06-14T07:18:00Z">
              <w:rPr>
                <w:rFonts w:ascii="Cambria Math" w:hAnsi="Cambria Math"/>
              </w:rPr>
            </w:rPrChange>
          </w:rPr>
          <m:t>PARABA</m:t>
        </m:r>
      </m:oMath>
      <w:r w:rsidRPr="00A82009">
        <w:rPr>
          <w:noProof/>
          <w:rPrChange w:id="3775" w:author="Peto" w:date="2018-06-14T07:18:00Z">
            <w:rPr/>
          </w:rPrChange>
        </w:rPr>
        <w:t xml:space="preserve"> a maximom zmeny impedancie (r=0.99 </w:t>
      </w:r>
      <w:r w:rsidRPr="00A82009">
        <w:rPr>
          <w:noProof/>
          <w:rPrChange w:id="3776"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Pr>
          <w:noProof/>
          <w:rPrChange w:id="3777" w:author="Peto" w:date="2018-06-14T07:18:00Z">
            <w:rPr/>
          </w:rPrChange>
        </w:rPr>
        <w:instrText xml:space="preserve"> ADDIN EN.CITE </w:instrText>
      </w:r>
      <w:r w:rsidR="00AD692D" w:rsidRPr="00A82009">
        <w:rPr>
          <w:noProof/>
          <w:rPrChange w:id="3778"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Pr>
          <w:noProof/>
          <w:rPrChange w:id="3779" w:author="Peto" w:date="2018-06-14T07:18:00Z">
            <w:rPr/>
          </w:rPrChange>
        </w:rPr>
        <w:instrText xml:space="preserve"> ADDIN EN.CITE.DATA </w:instrText>
      </w:r>
      <w:r w:rsidR="00AD692D" w:rsidRPr="00A82009">
        <w:rPr>
          <w:noProof/>
          <w:rPrChange w:id="3780" w:author="Peto" w:date="2018-06-14T07:18:00Z">
            <w:rPr>
              <w:noProof/>
            </w:rPr>
          </w:rPrChange>
        </w:rPr>
      </w:r>
      <w:r w:rsidR="00AD692D" w:rsidRPr="00A82009">
        <w:rPr>
          <w:noProof/>
          <w:rPrChange w:id="3781" w:author="Peto" w:date="2018-06-14T07:18:00Z">
            <w:rPr/>
          </w:rPrChange>
        </w:rPr>
        <w:fldChar w:fldCharType="end"/>
      </w:r>
      <w:r w:rsidRPr="00A82009">
        <w:rPr>
          <w:noProof/>
          <w:rPrChange w:id="3782" w:author="Peto" w:date="2018-06-14T07:18:00Z">
            <w:rPr>
              <w:noProof/>
            </w:rPr>
          </w:rPrChange>
        </w:rPr>
      </w:r>
      <w:r w:rsidRPr="00A82009">
        <w:rPr>
          <w:noProof/>
          <w:rPrChange w:id="3783" w:author="Peto" w:date="2018-06-14T07:18:00Z">
            <w:rPr/>
          </w:rPrChange>
        </w:rPr>
        <w:fldChar w:fldCharType="separate"/>
      </w:r>
      <w:r w:rsidR="00AD692D" w:rsidRPr="00A82009">
        <w:rPr>
          <w:noProof/>
          <w:vertAlign w:val="superscript"/>
        </w:rPr>
        <w:t>3, 33</w:t>
      </w:r>
      <w:r w:rsidRPr="00A82009">
        <w:rPr>
          <w:noProof/>
          <w:rPrChange w:id="3784" w:author="Peto" w:date="2018-06-14T07:18:00Z">
            <w:rPr/>
          </w:rPrChange>
        </w:rPr>
        <w:fldChar w:fldCharType="end"/>
      </w:r>
      <w:r w:rsidRPr="00A82009">
        <w:rPr>
          <w:noProof/>
          <w:rPrChange w:id="3785" w:author="Peto" w:date="2018-06-14T07:18:00Z">
            <w:rPr/>
          </w:rPrChange>
        </w:rPr>
        <w:t>) (</w:t>
      </w:r>
      <w:r w:rsidRPr="00A82009">
        <w:rPr>
          <w:noProof/>
          <w:rPrChange w:id="3786" w:author="Peto" w:date="2018-06-14T07:18:00Z">
            <w:rPr/>
          </w:rPrChange>
        </w:rPr>
        <w:fldChar w:fldCharType="begin"/>
      </w:r>
      <w:r w:rsidRPr="00A82009">
        <w:rPr>
          <w:noProof/>
          <w:rPrChange w:id="3787" w:author="Peto" w:date="2018-06-14T07:18:00Z">
            <w:rPr/>
          </w:rPrChange>
        </w:rPr>
        <w:instrText xml:space="preserve"> REF _Ref510019868 \h </w:instrText>
      </w:r>
      <w:r w:rsidRPr="00A82009">
        <w:rPr>
          <w:noProof/>
          <w:rPrChange w:id="3788" w:author="Peto" w:date="2018-06-14T07:18:00Z">
            <w:rPr>
              <w:noProof/>
            </w:rPr>
          </w:rPrChange>
        </w:rPr>
      </w:r>
      <w:r w:rsidRPr="00A82009">
        <w:rPr>
          <w:noProof/>
          <w:rPrChange w:id="3789" w:author="Peto" w:date="2018-06-14T07:18:00Z">
            <w:rPr/>
          </w:rPrChange>
        </w:rPr>
        <w:fldChar w:fldCharType="separate"/>
      </w:r>
      <w:ins w:id="3790" w:author="Peto" w:date="2018-06-10T16:58:00Z">
        <w:r w:rsidR="00F95B9C" w:rsidRPr="00A82009">
          <w:rPr>
            <w:noProof/>
            <w:rPrChange w:id="3791" w:author="Peto" w:date="2018-06-14T07:18:00Z">
              <w:rPr/>
            </w:rPrChange>
          </w:rPr>
          <w:t>Obrázok 1.7</w:t>
        </w:r>
      </w:ins>
      <w:del w:id="3792" w:author="Peto" w:date="2018-06-10T16:58:00Z">
        <w:r w:rsidR="00B85020" w:rsidRPr="00A82009" w:rsidDel="00F95B9C">
          <w:rPr>
            <w:noProof/>
            <w:rPrChange w:id="3793" w:author="Peto" w:date="2018-06-14T07:18:00Z">
              <w:rPr/>
            </w:rPrChange>
          </w:rPr>
          <w:delText>Obrázok 1.7</w:delText>
        </w:r>
      </w:del>
      <w:r w:rsidRPr="00A82009">
        <w:rPr>
          <w:noProof/>
          <w:rPrChange w:id="3794" w:author="Peto" w:date="2018-06-14T07:18:00Z">
            <w:rPr/>
          </w:rPrChange>
        </w:rPr>
        <w:fldChar w:fldCharType="end"/>
      </w:r>
      <w:r w:rsidRPr="00A82009">
        <w:rPr>
          <w:noProof/>
          <w:rPrChange w:id="3795" w:author="Peto" w:date="2018-06-14T07:18:00Z">
            <w:rPr/>
          </w:rPrChange>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A82009">
        <w:rPr>
          <w:noProof/>
          <w:rPrChange w:id="3796" w:author="Peto" w:date="2018-06-14T07:18:00Z">
            <w:rPr/>
          </w:rPrChange>
        </w:rPr>
        <w:fldChar w:fldCharType="begin"/>
      </w:r>
      <w:r w:rsidR="00AD692D" w:rsidRPr="00A82009">
        <w:rPr>
          <w:noProof/>
          <w:rPrChange w:id="3797"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3798" w:author="Peto" w:date="2018-06-14T07:18:00Z">
            <w:rPr/>
          </w:rPrChange>
        </w:rPr>
        <w:fldChar w:fldCharType="separate"/>
      </w:r>
      <w:r w:rsidR="00AD692D" w:rsidRPr="00A82009">
        <w:rPr>
          <w:noProof/>
          <w:vertAlign w:val="superscript"/>
        </w:rPr>
        <w:t>3</w:t>
      </w:r>
      <w:r w:rsidRPr="00A82009">
        <w:rPr>
          <w:noProof/>
          <w:rPrChange w:id="3799" w:author="Peto" w:date="2018-06-14T07:18:00Z">
            <w:rPr/>
          </w:rPrChange>
        </w:rPr>
        <w:fldChar w:fldCharType="end"/>
      </w:r>
      <w:r w:rsidRPr="00A82009">
        <w:rPr>
          <w:noProof/>
          <w:rPrChange w:id="3800" w:author="Peto" w:date="2018-06-14T07:18:00Z">
            <w:rPr/>
          </w:rPrChange>
        </w:rPr>
        <w:t>.</w:t>
      </w:r>
    </w:p>
    <w:p w14:paraId="075A42A5" w14:textId="77777777" w:rsidR="00CE547F" w:rsidRPr="00A82009" w:rsidRDefault="00CE547F" w:rsidP="00CE547F">
      <w:pPr>
        <w:jc w:val="center"/>
        <w:rPr>
          <w:noProof/>
          <w:color w:val="000000"/>
          <w:rPrChange w:id="3801" w:author="Peto" w:date="2018-06-14T07:18:00Z">
            <w:rPr>
              <w:color w:val="000000"/>
            </w:rPr>
          </w:rPrChange>
        </w:rPr>
      </w:pPr>
      <w:r w:rsidRPr="00D72AE1">
        <w:rPr>
          <w:noProof/>
          <w:color w:val="000000"/>
          <w:lang w:val="cs-CZ"/>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A82009" w:rsidRDefault="00CE547F" w:rsidP="00CE547F">
      <w:pPr>
        <w:pStyle w:val="Popis"/>
        <w:rPr>
          <w:noProof/>
          <w:vanish/>
          <w:color w:val="000000"/>
          <w:szCs w:val="22"/>
          <w:lang w:val="sk-SK"/>
          <w:specVanish/>
          <w:rPrChange w:id="3802" w:author="Peto" w:date="2018-06-14T07:18:00Z">
            <w:rPr>
              <w:vanish/>
              <w:color w:val="000000"/>
              <w:szCs w:val="22"/>
              <w:lang w:val="sk-SK"/>
              <w:specVanish/>
            </w:rPr>
          </w:rPrChange>
        </w:rPr>
      </w:pPr>
      <w:bookmarkStart w:id="3803" w:name="_Ref510019868"/>
      <w:bookmarkStart w:id="3804" w:name="_Ref510098038"/>
      <w:bookmarkStart w:id="3805" w:name="_Toc516413262"/>
      <w:r w:rsidRPr="00A82009">
        <w:rPr>
          <w:noProof/>
          <w:lang w:val="sk-SK"/>
          <w:rPrChange w:id="3806" w:author="Peto" w:date="2018-06-14T07:18:00Z">
            <w:rPr>
              <w:lang w:val="sk-SK"/>
            </w:rPr>
          </w:rPrChange>
        </w:rPr>
        <w:t xml:space="preserve">Obrázok </w:t>
      </w:r>
      <w:r w:rsidR="00A53D98" w:rsidRPr="00A82009">
        <w:rPr>
          <w:noProof/>
          <w:lang w:val="sk-SK"/>
          <w:rPrChange w:id="3807" w:author="Peto" w:date="2018-06-14T07:18:00Z">
            <w:rPr>
              <w:lang w:val="sk-SK"/>
            </w:rPr>
          </w:rPrChange>
        </w:rPr>
        <w:fldChar w:fldCharType="begin"/>
      </w:r>
      <w:r w:rsidR="00A53D98" w:rsidRPr="00A82009">
        <w:rPr>
          <w:noProof/>
          <w:lang w:val="sk-SK"/>
          <w:rPrChange w:id="3808" w:author="Peto" w:date="2018-06-14T07:18:00Z">
            <w:rPr>
              <w:lang w:val="sk-SK"/>
            </w:rPr>
          </w:rPrChange>
        </w:rPr>
        <w:instrText xml:space="preserve"> STYLEREF 1 \s </w:instrText>
      </w:r>
      <w:r w:rsidR="00A53D98" w:rsidRPr="00A82009">
        <w:rPr>
          <w:noProof/>
          <w:lang w:val="sk-SK"/>
          <w:rPrChange w:id="3809" w:author="Peto" w:date="2018-06-14T07:18:00Z">
            <w:rPr>
              <w:lang w:val="sk-SK"/>
            </w:rPr>
          </w:rPrChange>
        </w:rPr>
        <w:fldChar w:fldCharType="separate"/>
      </w:r>
      <w:r w:rsidR="00F95B9C" w:rsidRPr="00A82009">
        <w:rPr>
          <w:noProof/>
          <w:lang w:val="sk-SK"/>
        </w:rPr>
        <w:t>1</w:t>
      </w:r>
      <w:r w:rsidR="00A53D98" w:rsidRPr="00A82009">
        <w:rPr>
          <w:noProof/>
          <w:lang w:val="sk-SK"/>
          <w:rPrChange w:id="3810" w:author="Peto" w:date="2018-06-14T07:18:00Z">
            <w:rPr>
              <w:lang w:val="sk-SK"/>
            </w:rPr>
          </w:rPrChange>
        </w:rPr>
        <w:fldChar w:fldCharType="end"/>
      </w:r>
      <w:r w:rsidR="00A53D98" w:rsidRPr="00A82009">
        <w:rPr>
          <w:noProof/>
          <w:lang w:val="sk-SK"/>
          <w:rPrChange w:id="3811" w:author="Peto" w:date="2018-06-14T07:18:00Z">
            <w:rPr>
              <w:lang w:val="sk-SK"/>
            </w:rPr>
          </w:rPrChange>
        </w:rPr>
        <w:t>.</w:t>
      </w:r>
      <w:r w:rsidR="00A53D98" w:rsidRPr="00A82009">
        <w:rPr>
          <w:noProof/>
          <w:lang w:val="sk-SK"/>
          <w:rPrChange w:id="3812" w:author="Peto" w:date="2018-06-14T07:18:00Z">
            <w:rPr>
              <w:lang w:val="sk-SK"/>
            </w:rPr>
          </w:rPrChange>
        </w:rPr>
        <w:fldChar w:fldCharType="begin"/>
      </w:r>
      <w:r w:rsidR="00A53D98" w:rsidRPr="00A82009">
        <w:rPr>
          <w:noProof/>
          <w:lang w:val="sk-SK"/>
          <w:rPrChange w:id="3813" w:author="Peto" w:date="2018-06-14T07:18:00Z">
            <w:rPr>
              <w:lang w:val="sk-SK"/>
            </w:rPr>
          </w:rPrChange>
        </w:rPr>
        <w:instrText xml:space="preserve"> SEQ Obrázok \* ARABIC \s 1 </w:instrText>
      </w:r>
      <w:r w:rsidR="00A53D98" w:rsidRPr="00A82009">
        <w:rPr>
          <w:noProof/>
          <w:lang w:val="sk-SK"/>
          <w:rPrChange w:id="3814" w:author="Peto" w:date="2018-06-14T07:18:00Z">
            <w:rPr>
              <w:lang w:val="sk-SK"/>
            </w:rPr>
          </w:rPrChange>
        </w:rPr>
        <w:fldChar w:fldCharType="separate"/>
      </w:r>
      <w:r w:rsidR="00F95B9C" w:rsidRPr="00A82009">
        <w:rPr>
          <w:noProof/>
          <w:lang w:val="sk-SK"/>
        </w:rPr>
        <w:t>7</w:t>
      </w:r>
      <w:r w:rsidR="00A53D98" w:rsidRPr="00A82009">
        <w:rPr>
          <w:noProof/>
          <w:lang w:val="sk-SK"/>
          <w:rPrChange w:id="3815" w:author="Peto" w:date="2018-06-14T07:18:00Z">
            <w:rPr>
              <w:lang w:val="sk-SK"/>
            </w:rPr>
          </w:rPrChange>
        </w:rPr>
        <w:fldChar w:fldCharType="end"/>
      </w:r>
      <w:bookmarkEnd w:id="3803"/>
      <w:r w:rsidRPr="00A82009">
        <w:rPr>
          <w:noProof/>
          <w:lang w:val="sk-SK"/>
          <w:rPrChange w:id="3816" w:author="Peto" w:date="2018-06-14T07:18:00Z">
            <w:rPr>
              <w:lang w:val="sk-SK"/>
            </w:rPr>
          </w:rPrChange>
        </w:rPr>
        <w:t xml:space="preserve">: </w:t>
      </w:r>
      <w:r w:rsidRPr="00A82009">
        <w:rPr>
          <w:noProof/>
          <w:color w:val="000000"/>
          <w:szCs w:val="22"/>
          <w:lang w:val="sk-SK"/>
          <w:rPrChange w:id="3817" w:author="Peto" w:date="2018-06-14T07:18:00Z">
            <w:rPr>
              <w:color w:val="000000"/>
              <w:szCs w:val="22"/>
              <w:lang w:val="sk-SK"/>
            </w:rPr>
          </w:rPrChange>
        </w:rPr>
        <w:t>Vzťah zmeny rýchlosti krvi a vodivosti krvi</w:t>
      </w:r>
      <w:bookmarkEnd w:id="3804"/>
      <w:bookmarkEnd w:id="3805"/>
    </w:p>
    <w:p w14:paraId="2F2D2682" w14:textId="251E449C" w:rsidR="00CE547F" w:rsidRPr="00A82009" w:rsidRDefault="00CE547F" w:rsidP="00CE547F">
      <w:pPr>
        <w:rPr>
          <w:rFonts w:eastAsiaTheme="majorEastAsia" w:cstheme="majorBidi"/>
          <w:noProof/>
          <w:color w:val="000000"/>
          <w:spacing w:val="10"/>
          <w:sz w:val="22"/>
          <w:szCs w:val="22"/>
          <w:lang w:eastAsia="en-US" w:bidi="en-US"/>
          <w:rPrChange w:id="3818" w:author="Peto" w:date="2018-06-14T07:18:00Z">
            <w:rPr>
              <w:rFonts w:eastAsiaTheme="majorEastAsia" w:cstheme="majorBidi"/>
              <w:color w:val="000000"/>
              <w:spacing w:val="10"/>
              <w:sz w:val="22"/>
              <w:szCs w:val="22"/>
              <w:lang w:eastAsia="en-US" w:bidi="en-US"/>
            </w:rPr>
          </w:rPrChange>
        </w:rPr>
      </w:pPr>
      <w:r w:rsidRPr="00A82009">
        <w:rPr>
          <w:noProof/>
          <w:color w:val="000000"/>
          <w:sz w:val="22"/>
          <w:szCs w:val="22"/>
          <w:rPrChange w:id="3819" w:author="Peto" w:date="2018-06-14T07:18:00Z">
            <w:rPr>
              <w:color w:val="000000"/>
              <w:sz w:val="22"/>
              <w:szCs w:val="22"/>
            </w:rPr>
          </w:rPrChange>
        </w:rPr>
        <w:fldChar w:fldCharType="begin"/>
      </w:r>
      <w:r w:rsidR="00AD692D" w:rsidRPr="00A82009">
        <w:rPr>
          <w:noProof/>
          <w:color w:val="000000"/>
          <w:sz w:val="22"/>
          <w:szCs w:val="22"/>
          <w:rPrChange w:id="3820" w:author="Peto" w:date="2018-06-14T07:18:00Z">
            <w:rPr>
              <w:color w:val="000000"/>
              <w:sz w:val="22"/>
              <w:szCs w:val="22"/>
            </w:rPr>
          </w:rPrChange>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82009">
        <w:rPr>
          <w:noProof/>
          <w:color w:val="000000"/>
          <w:sz w:val="22"/>
          <w:szCs w:val="22"/>
          <w:rPrChange w:id="3821" w:author="Peto" w:date="2018-06-14T07:18:00Z">
            <w:rPr>
              <w:color w:val="000000"/>
              <w:sz w:val="22"/>
              <w:szCs w:val="22"/>
            </w:rPr>
          </w:rPrChange>
        </w:rPr>
        <w:fldChar w:fldCharType="separate"/>
      </w:r>
      <w:r w:rsidR="00AD692D" w:rsidRPr="00A82009">
        <w:rPr>
          <w:noProof/>
          <w:color w:val="000000"/>
          <w:sz w:val="22"/>
          <w:szCs w:val="22"/>
          <w:vertAlign w:val="superscript"/>
        </w:rPr>
        <w:t>33</w:t>
      </w:r>
      <w:r w:rsidRPr="00A82009">
        <w:rPr>
          <w:noProof/>
          <w:color w:val="000000"/>
          <w:sz w:val="22"/>
          <w:szCs w:val="22"/>
          <w:rPrChange w:id="3822" w:author="Peto" w:date="2018-06-14T07:18:00Z">
            <w:rPr>
              <w:color w:val="000000"/>
              <w:sz w:val="22"/>
              <w:szCs w:val="22"/>
            </w:rPr>
          </w:rPrChange>
        </w:rPr>
        <w:fldChar w:fldCharType="end"/>
      </w:r>
      <w:r w:rsidRPr="00A82009">
        <w:rPr>
          <w:noProof/>
          <w:color w:val="000000"/>
          <w:sz w:val="22"/>
          <w:szCs w:val="22"/>
          <w:rPrChange w:id="3823" w:author="Peto" w:date="2018-06-14T07:18:00Z">
            <w:rPr>
              <w:color w:val="000000"/>
              <w:sz w:val="22"/>
              <w:szCs w:val="22"/>
            </w:rPr>
          </w:rPrChange>
        </w:rPr>
        <w:t>.</w:t>
      </w:r>
      <w:r w:rsidRPr="00A82009">
        <w:rPr>
          <w:rFonts w:eastAsiaTheme="majorEastAsia" w:cstheme="majorBidi"/>
          <w:noProof/>
          <w:color w:val="000000"/>
          <w:spacing w:val="10"/>
          <w:sz w:val="22"/>
          <w:szCs w:val="22"/>
          <w:lang w:eastAsia="en-US" w:bidi="en-US"/>
          <w:rPrChange w:id="3824" w:author="Peto" w:date="2018-06-14T07:18:00Z">
            <w:rPr>
              <w:rFonts w:eastAsiaTheme="majorEastAsia" w:cstheme="majorBidi"/>
              <w:color w:val="000000"/>
              <w:spacing w:val="10"/>
              <w:sz w:val="22"/>
              <w:szCs w:val="22"/>
              <w:lang w:eastAsia="en-US" w:bidi="en-US"/>
            </w:rPr>
          </w:rPrChange>
        </w:rPr>
        <w:t>Vzťah zachytáva zmenu vodivosti a rýchlosti toku krvi počas jedného srdečného cyklu. Významná je zhoda v zrýchlení krvi a zmene impednacie pri počiatku systoly.</w:t>
      </w:r>
    </w:p>
    <w:p w14:paraId="722B04A4" w14:textId="77777777" w:rsidR="00CE547F" w:rsidRPr="00A82009" w:rsidRDefault="00CE547F" w:rsidP="00CE547F">
      <w:pPr>
        <w:rPr>
          <w:noProof/>
          <w:color w:val="000000"/>
          <w:rPrChange w:id="3825" w:author="Peto" w:date="2018-06-14T07:18:00Z">
            <w:rPr>
              <w:color w:val="000000"/>
            </w:rPr>
          </w:rPrChange>
        </w:rPr>
      </w:pPr>
    </w:p>
    <w:p w14:paraId="775E095A" w14:textId="77777777" w:rsidR="00CE547F" w:rsidRPr="00A82009" w:rsidRDefault="00CE547F" w:rsidP="00CE547F">
      <w:pPr>
        <w:rPr>
          <w:noProof/>
          <w:color w:val="000000"/>
          <w:rPrChange w:id="3826" w:author="Peto" w:date="2018-06-14T07:18:00Z">
            <w:rPr>
              <w:color w:val="000000"/>
            </w:rPr>
          </w:rPrChange>
        </w:rPr>
      </w:pPr>
      <w:r w:rsidRPr="00A82009">
        <w:rPr>
          <w:noProof/>
          <w:color w:val="000000"/>
          <w:rPrChange w:id="3827" w:author="Peto" w:date="2018-06-14T07:18:00Z">
            <w:rPr>
              <w:color w:val="000000"/>
            </w:rPr>
          </w:rPrChange>
        </w:rPr>
        <w:t xml:space="preserve">Zrýchlenie </w:t>
      </w:r>
    </w:p>
    <w:p w14:paraId="6D99B29C" w14:textId="77777777" w:rsidR="00CE547F" w:rsidRPr="00A82009" w:rsidRDefault="00CE547F" w:rsidP="00CE547F">
      <w:pPr>
        <w:pStyle w:val="Nadpis2"/>
        <w:spacing w:line="240" w:lineRule="auto"/>
        <w:rPr>
          <w:noProof/>
          <w:rPrChange w:id="3828" w:author="Peto" w:date="2018-06-14T07:18:00Z">
            <w:rPr/>
          </w:rPrChange>
        </w:rPr>
      </w:pPr>
      <w:bookmarkStart w:id="3829" w:name="_Toc386404199"/>
      <w:bookmarkStart w:id="3830" w:name="_Toc516413213"/>
      <w:r w:rsidRPr="00A82009">
        <w:rPr>
          <w:noProof/>
          <w:rPrChange w:id="3831" w:author="Peto" w:date="2018-06-14T07:18:00Z">
            <w:rPr/>
          </w:rPrChange>
        </w:rPr>
        <w:t>Výpočet SV</w:t>
      </w:r>
      <w:bookmarkEnd w:id="3829"/>
      <w:bookmarkEnd w:id="3830"/>
    </w:p>
    <w:p w14:paraId="3C6600AF" w14:textId="77777777" w:rsidR="00CE547F" w:rsidRPr="00A82009" w:rsidRDefault="00CE547F" w:rsidP="00CE547F">
      <w:pPr>
        <w:jc w:val="center"/>
        <w:rPr>
          <w:b/>
          <w:noProof/>
          <w:rPrChange w:id="3832" w:author="Peto" w:date="2018-06-14T07:18:00Z">
            <w:rPr>
              <w:b/>
            </w:rPr>
          </w:rPrChange>
        </w:rPr>
      </w:pPr>
    </w:p>
    <w:p w14:paraId="303516B6" w14:textId="77777777" w:rsidR="00CE547F" w:rsidRPr="00A82009" w:rsidRDefault="00CE547F" w:rsidP="00CE547F">
      <w:pPr>
        <w:rPr>
          <w:noProof/>
          <w:rPrChange w:id="3833" w:author="Peto" w:date="2018-06-14T07:18:00Z">
            <w:rPr/>
          </w:rPrChange>
        </w:rPr>
      </w:pPr>
      <w:r w:rsidRPr="00A82009">
        <w:rPr>
          <w:noProof/>
          <w:rPrChange w:id="3834" w:author="Peto" w:date="2018-06-14T07:18:00Z">
            <w:rPr/>
          </w:rPrChange>
        </w:rPr>
        <w:t>Impedancia hrudníka (geometricky definovaného ako valec) Z, je určená jeho dĺžkou L, prierezom A a odporom ρ (</w:t>
      </w:r>
      <m:oMath>
        <m:r>
          <w:rPr>
            <w:rFonts w:ascii="Cambria Math" w:hAnsi="Cambria Math"/>
            <w:noProof/>
            <w:rPrChange w:id="3835" w:author="Peto" w:date="2018-06-14T07:18:00Z">
              <w:rPr>
                <w:rFonts w:ascii="Cambria Math" w:hAnsi="Cambria Math"/>
              </w:rPr>
            </w:rPrChange>
          </w:rPr>
          <m:t>Ω.m)</m:t>
        </m:r>
      </m:oMath>
      <w:r w:rsidRPr="00A82009">
        <w:rPr>
          <w:noProof/>
          <w:rPrChange w:id="3836" w:author="Peto" w:date="2018-06-14T07:18:00Z">
            <w:rPr/>
          </w:rPrChange>
        </w:rPr>
        <w:t>. Impedanciu, kde V je objem hrudníka vyjadruje rovnica (</w:t>
      </w:r>
      <w:r w:rsidRPr="00A82009">
        <w:rPr>
          <w:noProof/>
          <w:rPrChange w:id="3837" w:author="Peto" w:date="2018-06-14T07:18:00Z">
            <w:rPr/>
          </w:rPrChange>
        </w:rPr>
        <w:fldChar w:fldCharType="begin"/>
      </w:r>
      <w:r w:rsidRPr="00A82009">
        <w:rPr>
          <w:noProof/>
          <w:rPrChange w:id="3838" w:author="Peto" w:date="2018-06-14T07:18:00Z">
            <w:rPr/>
          </w:rPrChange>
        </w:rPr>
        <w:instrText xml:space="preserve"> REF odpor_valca \h </w:instrText>
      </w:r>
      <w:r w:rsidRPr="00A82009">
        <w:rPr>
          <w:noProof/>
          <w:rPrChange w:id="3839" w:author="Peto" w:date="2018-06-14T07:18:00Z">
            <w:rPr>
              <w:noProof/>
            </w:rPr>
          </w:rPrChange>
        </w:rPr>
      </w:r>
      <w:r w:rsidRPr="00A82009">
        <w:rPr>
          <w:noProof/>
          <w:rPrChange w:id="3840" w:author="Peto" w:date="2018-06-14T07:18:00Z">
            <w:rPr/>
          </w:rPrChange>
        </w:rPr>
        <w:fldChar w:fldCharType="separate"/>
      </w:r>
      <w:r w:rsidR="00F95B9C" w:rsidRPr="00A82009">
        <w:rPr>
          <w:noProof/>
          <w:color w:val="000000"/>
        </w:rPr>
        <w:t>19</w:t>
      </w:r>
      <w:r w:rsidRPr="00A82009">
        <w:rPr>
          <w:noProof/>
          <w:rPrChange w:id="3841" w:author="Peto" w:date="2018-06-14T07:18:00Z">
            <w:rPr/>
          </w:rPrChange>
        </w:rPr>
        <w:fldChar w:fldCharType="end"/>
      </w:r>
      <w:r w:rsidRPr="00A82009">
        <w:rPr>
          <w:noProof/>
          <w:rPrChange w:id="3842"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C60B259" w14:textId="77777777" w:rsidTr="00452ADC">
        <w:tc>
          <w:tcPr>
            <w:tcW w:w="704" w:type="dxa"/>
          </w:tcPr>
          <w:p w14:paraId="7FB5157C" w14:textId="77777777" w:rsidR="00CE547F" w:rsidRPr="00A82009" w:rsidRDefault="00CE547F" w:rsidP="00452ADC">
            <w:pPr>
              <w:jc w:val="center"/>
              <w:rPr>
                <w:noProof/>
                <w:color w:val="000000"/>
                <w:rPrChange w:id="3843" w:author="Peto" w:date="2018-06-14T07:18:00Z">
                  <w:rPr>
                    <w:color w:val="000000"/>
                  </w:rPr>
                </w:rPrChange>
              </w:rPr>
            </w:pPr>
          </w:p>
        </w:tc>
        <w:tc>
          <w:tcPr>
            <w:tcW w:w="7088" w:type="dxa"/>
            <w:vAlign w:val="center"/>
          </w:tcPr>
          <w:p w14:paraId="6106404A" w14:textId="77777777" w:rsidR="00CE547F" w:rsidRPr="00A82009" w:rsidRDefault="00CE547F" w:rsidP="00452ADC">
            <w:pPr>
              <w:jc w:val="center"/>
              <w:rPr>
                <w:noProof/>
                <w:color w:val="000000"/>
                <w:rPrChange w:id="3844" w:author="Peto" w:date="2018-06-14T07:18:00Z">
                  <w:rPr>
                    <w:color w:val="000000"/>
                  </w:rPr>
                </w:rPrChange>
              </w:rPr>
            </w:pPr>
            <m:oMathPara>
              <m:oMath>
                <m:r>
                  <w:rPr>
                    <w:rFonts w:ascii="Cambria Math" w:hAnsi="Cambria Math"/>
                    <w:noProof/>
                    <w:rPrChange w:id="3845" w:author="Peto" w:date="2018-06-14T07:18:00Z">
                      <w:rPr>
                        <w:rFonts w:ascii="Cambria Math" w:hAnsi="Cambria Math"/>
                      </w:rPr>
                    </w:rPrChange>
                  </w:rPr>
                  <m:t xml:space="preserve">Z= </m:t>
                </m:r>
                <m:f>
                  <m:fPr>
                    <m:ctrlPr>
                      <w:rPr>
                        <w:rFonts w:ascii="Cambria Math" w:hAnsi="Cambria Math"/>
                        <w:i/>
                        <w:noProof/>
                      </w:rPr>
                    </m:ctrlPr>
                  </m:fPr>
                  <m:num>
                    <m:r>
                      <w:rPr>
                        <w:rFonts w:ascii="Cambria Math" w:hAnsi="Cambria Math"/>
                        <w:noProof/>
                        <w:rPrChange w:id="3846" w:author="Peto" w:date="2018-06-14T07:18:00Z">
                          <w:rPr>
                            <w:rFonts w:ascii="Cambria Math" w:hAnsi="Cambria Math"/>
                          </w:rPr>
                        </w:rPrChange>
                      </w:rPr>
                      <m:t>ρL</m:t>
                    </m:r>
                  </m:num>
                  <m:den>
                    <m:r>
                      <w:rPr>
                        <w:rFonts w:ascii="Cambria Math" w:hAnsi="Cambria Math"/>
                        <w:noProof/>
                        <w:rPrChange w:id="3847" w:author="Peto" w:date="2018-06-14T07:18:00Z">
                          <w:rPr>
                            <w:rFonts w:ascii="Cambria Math" w:hAnsi="Cambria Math"/>
                          </w:rPr>
                        </w:rPrChange>
                      </w:rPr>
                      <m:t>A</m:t>
                    </m:r>
                  </m:den>
                </m:f>
                <m:r>
                  <w:rPr>
                    <w:rFonts w:ascii="Cambria Math" w:hAnsi="Cambria Math"/>
                    <w:noProof/>
                    <w:rPrChange w:id="3848" w:author="Peto" w:date="2018-06-14T07:18:00Z">
                      <w:rPr>
                        <w:rFonts w:ascii="Cambria Math" w:hAnsi="Cambria Math"/>
                      </w:rPr>
                    </w:rPrChange>
                  </w:rPr>
                  <m:t xml:space="preserve"> ≡ </m:t>
                </m:r>
                <m:f>
                  <m:fPr>
                    <m:ctrlPr>
                      <w:rPr>
                        <w:rFonts w:ascii="Cambria Math" w:hAnsi="Cambria Math"/>
                        <w:i/>
                        <w:noProof/>
                      </w:rPr>
                    </m:ctrlPr>
                  </m:fPr>
                  <m:num>
                    <m:r>
                      <w:rPr>
                        <w:rFonts w:ascii="Cambria Math" w:hAnsi="Cambria Math"/>
                        <w:noProof/>
                        <w:rPrChange w:id="3849" w:author="Peto" w:date="2018-06-14T07:18:00Z">
                          <w:rPr>
                            <w:rFonts w:ascii="Cambria Math" w:hAnsi="Cambria Math"/>
                          </w:rPr>
                        </w:rPrChange>
                      </w:rPr>
                      <m:t>ρ</m:t>
                    </m:r>
                    <m:sSup>
                      <m:sSupPr>
                        <m:ctrlPr>
                          <w:rPr>
                            <w:rFonts w:ascii="Cambria Math" w:hAnsi="Cambria Math"/>
                            <w:i/>
                            <w:noProof/>
                          </w:rPr>
                        </m:ctrlPr>
                      </m:sSupPr>
                      <m:e>
                        <m:r>
                          <w:rPr>
                            <w:rFonts w:ascii="Cambria Math" w:hAnsi="Cambria Math"/>
                            <w:noProof/>
                            <w:rPrChange w:id="3850" w:author="Peto" w:date="2018-06-14T07:18:00Z">
                              <w:rPr>
                                <w:rFonts w:ascii="Cambria Math" w:hAnsi="Cambria Math"/>
                              </w:rPr>
                            </w:rPrChange>
                          </w:rPr>
                          <m:t>L</m:t>
                        </m:r>
                      </m:e>
                      <m:sup>
                        <m:r>
                          <w:rPr>
                            <w:rFonts w:ascii="Cambria Math" w:hAnsi="Cambria Math"/>
                            <w:noProof/>
                            <w:rPrChange w:id="3851" w:author="Peto" w:date="2018-06-14T07:18:00Z">
                              <w:rPr>
                                <w:rFonts w:ascii="Cambria Math" w:hAnsi="Cambria Math"/>
                              </w:rPr>
                            </w:rPrChange>
                          </w:rPr>
                          <m:t>2</m:t>
                        </m:r>
                      </m:sup>
                    </m:sSup>
                  </m:num>
                  <m:den>
                    <m:r>
                      <w:rPr>
                        <w:rFonts w:ascii="Cambria Math" w:hAnsi="Cambria Math"/>
                        <w:noProof/>
                        <w:rPrChange w:id="3852" w:author="Peto" w:date="2018-06-14T07:18:00Z">
                          <w:rPr>
                            <w:rFonts w:ascii="Cambria Math" w:hAnsi="Cambria Math"/>
                          </w:rPr>
                        </w:rPrChange>
                      </w:rPr>
                      <m:t>V</m:t>
                    </m:r>
                  </m:den>
                </m:f>
                <m:d>
                  <m:dPr>
                    <m:ctrlPr>
                      <w:rPr>
                        <w:rFonts w:ascii="Cambria Math" w:hAnsi="Cambria Math"/>
                        <w:i/>
                        <w:noProof/>
                      </w:rPr>
                    </m:ctrlPr>
                  </m:dPr>
                  <m:e>
                    <m:r>
                      <w:rPr>
                        <w:rFonts w:ascii="Cambria Math" w:hAnsi="Cambria Math"/>
                        <w:noProof/>
                        <w:rPrChange w:id="3853" w:author="Peto" w:date="2018-06-14T07:18:00Z">
                          <w:rPr>
                            <w:rFonts w:ascii="Cambria Math" w:hAnsi="Cambria Math"/>
                          </w:rPr>
                        </w:rPrChange>
                      </w:rPr>
                      <m:t>Ω</m:t>
                    </m:r>
                  </m:e>
                </m:d>
                <m:r>
                  <w:rPr>
                    <w:rFonts w:ascii="Cambria Math" w:hAnsi="Cambria Math"/>
                    <w:noProof/>
                    <w:rPrChange w:id="3854" w:author="Peto" w:date="2018-06-14T07:18:00Z">
                      <w:rPr>
                        <w:rFonts w:ascii="Cambria Math" w:hAnsi="Cambria Math"/>
                      </w:rPr>
                    </w:rPrChange>
                  </w:rPr>
                  <m:t>.</m:t>
                </m:r>
              </m:oMath>
            </m:oMathPara>
          </w:p>
        </w:tc>
        <w:tc>
          <w:tcPr>
            <w:tcW w:w="702" w:type="dxa"/>
            <w:vAlign w:val="center"/>
          </w:tcPr>
          <w:p w14:paraId="47DD35AB" w14:textId="77777777" w:rsidR="00CE547F" w:rsidRPr="00A82009" w:rsidRDefault="00CE547F" w:rsidP="00452ADC">
            <w:pPr>
              <w:jc w:val="center"/>
              <w:rPr>
                <w:noProof/>
                <w:color w:val="000000"/>
                <w:rPrChange w:id="3855" w:author="Peto" w:date="2018-06-14T07:18:00Z">
                  <w:rPr>
                    <w:color w:val="000000"/>
                  </w:rPr>
                </w:rPrChange>
              </w:rPr>
            </w:pPr>
            <w:r w:rsidRPr="00A82009">
              <w:rPr>
                <w:noProof/>
                <w:color w:val="000000"/>
                <w:rPrChange w:id="3856" w:author="Peto" w:date="2018-06-14T07:18:00Z">
                  <w:rPr>
                    <w:color w:val="000000"/>
                  </w:rPr>
                </w:rPrChange>
              </w:rPr>
              <w:t>(</w:t>
            </w:r>
            <w:bookmarkStart w:id="3857" w:name="odpor_valca"/>
            <w:bookmarkStart w:id="3858" w:name="vypocetSV_1"/>
            <w:r w:rsidRPr="00A82009">
              <w:rPr>
                <w:noProof/>
                <w:color w:val="000000"/>
                <w:rPrChange w:id="3859" w:author="Peto" w:date="2018-06-14T07:18:00Z">
                  <w:rPr>
                    <w:color w:val="000000"/>
                  </w:rPr>
                </w:rPrChange>
              </w:rPr>
              <w:fldChar w:fldCharType="begin"/>
            </w:r>
            <w:r w:rsidRPr="00A82009">
              <w:rPr>
                <w:noProof/>
                <w:color w:val="000000"/>
                <w:rPrChange w:id="3860" w:author="Peto" w:date="2018-06-14T07:18:00Z">
                  <w:rPr>
                    <w:color w:val="000000"/>
                  </w:rPr>
                </w:rPrChange>
              </w:rPr>
              <w:instrText xml:space="preserve"> SEQ eq \* MERGEFORMAT </w:instrText>
            </w:r>
            <w:r w:rsidRPr="00A82009">
              <w:rPr>
                <w:noProof/>
                <w:color w:val="000000"/>
                <w:rPrChange w:id="3861" w:author="Peto" w:date="2018-06-14T07:18:00Z">
                  <w:rPr>
                    <w:color w:val="000000"/>
                  </w:rPr>
                </w:rPrChange>
              </w:rPr>
              <w:fldChar w:fldCharType="separate"/>
            </w:r>
            <w:r w:rsidR="00F95B9C" w:rsidRPr="00A82009">
              <w:rPr>
                <w:noProof/>
                <w:color w:val="000000"/>
              </w:rPr>
              <w:t>19</w:t>
            </w:r>
            <w:r w:rsidRPr="00A82009">
              <w:rPr>
                <w:noProof/>
                <w:color w:val="000000"/>
                <w:rPrChange w:id="3862" w:author="Peto" w:date="2018-06-14T07:18:00Z">
                  <w:rPr>
                    <w:color w:val="000000"/>
                  </w:rPr>
                </w:rPrChange>
              </w:rPr>
              <w:fldChar w:fldCharType="end"/>
            </w:r>
            <w:bookmarkEnd w:id="3857"/>
            <w:bookmarkEnd w:id="3858"/>
            <w:r w:rsidRPr="00A82009">
              <w:rPr>
                <w:noProof/>
                <w:color w:val="000000"/>
                <w:rPrChange w:id="3863" w:author="Peto" w:date="2018-06-14T07:18:00Z">
                  <w:rPr>
                    <w:color w:val="000000"/>
                  </w:rPr>
                </w:rPrChange>
              </w:rPr>
              <w:t>)</w:t>
            </w:r>
          </w:p>
        </w:tc>
      </w:tr>
    </w:tbl>
    <w:p w14:paraId="74A6AFE9" w14:textId="77777777" w:rsidR="00CE547F" w:rsidRPr="00A82009" w:rsidRDefault="00CE547F" w:rsidP="00CE547F">
      <w:pPr>
        <w:rPr>
          <w:b/>
          <w:noProof/>
          <w:rPrChange w:id="3864" w:author="Peto" w:date="2018-06-14T07:18:00Z">
            <w:rPr>
              <w:b/>
            </w:rPr>
          </w:rPrChange>
        </w:rPr>
      </w:pPr>
    </w:p>
    <w:p w14:paraId="39B76499" w14:textId="77777777" w:rsidR="00CE547F" w:rsidRPr="00A82009" w:rsidRDefault="00CE547F" w:rsidP="00CE547F">
      <w:pPr>
        <w:rPr>
          <w:noProof/>
          <w:rPrChange w:id="3865" w:author="Peto" w:date="2018-06-14T07:18:00Z">
            <w:rPr/>
          </w:rPrChange>
        </w:rPr>
      </w:pPr>
      <w:r w:rsidRPr="00A82009">
        <w:rPr>
          <w:noProof/>
          <w:rPrChange w:id="3866" w:author="Peto" w:date="2018-06-14T07:18:00Z">
            <w:rPr/>
          </w:rPrChange>
        </w:rPr>
        <w:lastRenderedPageBreak/>
        <w:t xml:space="preserve">Impedancia </w:t>
      </w:r>
      <m:oMath>
        <m:r>
          <w:rPr>
            <w:rFonts w:ascii="Cambria Math" w:hAnsi="Cambria Math"/>
            <w:noProof/>
            <w:color w:val="000000"/>
            <w:rPrChange w:id="3867" w:author="Peto" w:date="2018-06-14T07:18:00Z">
              <w:rPr>
                <w:rFonts w:ascii="Cambria Math" w:hAnsi="Cambria Math"/>
                <w:color w:val="000000"/>
              </w:rPr>
            </w:rPrChange>
          </w:rPr>
          <m:t>Z</m:t>
        </m:r>
        <m:d>
          <m:dPr>
            <m:ctrlPr>
              <w:rPr>
                <w:rFonts w:ascii="Cambria Math" w:hAnsi="Cambria Math"/>
                <w:i/>
                <w:noProof/>
                <w:color w:val="000000"/>
              </w:rPr>
            </m:ctrlPr>
          </m:dPr>
          <m:e>
            <m:r>
              <w:rPr>
                <w:rFonts w:ascii="Cambria Math" w:hAnsi="Cambria Math"/>
                <w:noProof/>
                <w:color w:val="000000"/>
                <w:rPrChange w:id="3868" w:author="Peto" w:date="2018-06-14T07:18:00Z">
                  <w:rPr>
                    <w:rFonts w:ascii="Cambria Math" w:hAnsi="Cambria Math"/>
                    <w:color w:val="000000"/>
                  </w:rPr>
                </w:rPrChange>
              </w:rPr>
              <m:t>t</m:t>
            </m:r>
          </m:e>
        </m:d>
      </m:oMath>
      <w:r w:rsidRPr="00A82009">
        <w:rPr>
          <w:noProof/>
          <w:rPrChange w:id="3869" w:author="Peto" w:date="2018-06-14T07:18:00Z">
            <w:rPr/>
          </w:rPrChange>
        </w:rPr>
        <w:t xml:space="preserve"> sa skladá zo základnej impedancie </w:t>
      </w:r>
      <m:oMath>
        <m:sSub>
          <m:sSubPr>
            <m:ctrlPr>
              <w:rPr>
                <w:rFonts w:ascii="Cambria Math" w:hAnsi="Cambria Math"/>
                <w:i/>
                <w:noProof/>
                <w:color w:val="000000"/>
              </w:rPr>
            </m:ctrlPr>
          </m:sSubPr>
          <m:e>
            <m:r>
              <w:rPr>
                <w:rFonts w:ascii="Cambria Math" w:hAnsi="Cambria Math"/>
                <w:noProof/>
                <w:color w:val="000000"/>
                <w:rPrChange w:id="3870" w:author="Peto" w:date="2018-06-14T07:18:00Z">
                  <w:rPr>
                    <w:rFonts w:ascii="Cambria Math" w:hAnsi="Cambria Math"/>
                    <w:color w:val="000000"/>
                  </w:rPr>
                </w:rPrChange>
              </w:rPr>
              <m:t>Z</m:t>
            </m:r>
          </m:e>
          <m:sub>
            <m:r>
              <w:rPr>
                <w:rFonts w:ascii="Cambria Math" w:hAnsi="Cambria Math"/>
                <w:noProof/>
                <w:color w:val="000000"/>
                <w:rPrChange w:id="3871" w:author="Peto" w:date="2018-06-14T07:18:00Z">
                  <w:rPr>
                    <w:rFonts w:ascii="Cambria Math" w:hAnsi="Cambria Math"/>
                    <w:color w:val="000000"/>
                  </w:rPr>
                </w:rPrChange>
              </w:rPr>
              <m:t>0</m:t>
            </m:r>
          </m:sub>
        </m:sSub>
      </m:oMath>
      <w:r w:rsidRPr="00A82009">
        <w:rPr>
          <w:noProof/>
          <w:rPrChange w:id="3872" w:author="Peto" w:date="2018-06-14T07:18:00Z">
            <w:rPr/>
          </w:rPrChange>
        </w:rPr>
        <w:t xml:space="preserve"> a impedancie meniacej sa v priebehu srdcového cyklu</w:t>
      </w:r>
      <m:oMath>
        <m:r>
          <w:rPr>
            <w:rFonts w:ascii="Cambria Math" w:hAnsi="Cambria Math"/>
            <w:noProof/>
            <w:color w:val="000000" w:themeColor="text1"/>
            <w:rPrChange w:id="3873"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874" w:author="Peto" w:date="2018-06-14T07:18:00Z">
                  <w:rPr>
                    <w:rFonts w:ascii="Cambria Math" w:hAnsi="Cambria Math"/>
                    <w:color w:val="000000"/>
                  </w:rPr>
                </w:rPrChange>
              </w:rPr>
              <m:t>Z</m:t>
            </m:r>
          </m:e>
          <m:sub>
            <m:r>
              <w:rPr>
                <w:rFonts w:ascii="Cambria Math" w:hAnsi="Cambria Math"/>
                <w:noProof/>
                <w:color w:val="000000"/>
                <w:rPrChange w:id="3875"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876" w:author="Peto" w:date="2018-06-14T07:18:00Z">
                  <w:rPr>
                    <w:rFonts w:ascii="Cambria Math" w:hAnsi="Cambria Math"/>
                    <w:color w:val="000000"/>
                  </w:rPr>
                </w:rPrChange>
              </w:rPr>
              <m:t>t</m:t>
            </m:r>
          </m:e>
        </m:d>
      </m:oMath>
      <w:r w:rsidRPr="00A82009">
        <w:rPr>
          <w:noProof/>
          <w:rPrChange w:id="3877" w:author="Peto" w:date="2018-06-14T07:18:00Z">
            <w:rPr/>
          </w:rPrChange>
        </w:rPr>
        <w:t>. Základná a premenlivá zložka impedancie sú paralelne zapojené a preto môžeme použiť recipročné pravidlo a vyjadriť zmeny impedancie ako (</w:t>
      </w:r>
      <w:r w:rsidRPr="00A82009">
        <w:rPr>
          <w:noProof/>
          <w:rPrChange w:id="3878" w:author="Peto" w:date="2018-06-14T07:18:00Z">
            <w:rPr/>
          </w:rPrChange>
        </w:rPr>
        <w:fldChar w:fldCharType="begin"/>
      </w:r>
      <w:r w:rsidRPr="00A82009">
        <w:rPr>
          <w:noProof/>
          <w:rPrChange w:id="3879" w:author="Peto" w:date="2018-06-14T07:18:00Z">
            <w:rPr/>
          </w:rPrChange>
        </w:rPr>
        <w:instrText xml:space="preserve"> REF zakldna_a_premenliva_Z \h </w:instrText>
      </w:r>
      <w:r w:rsidRPr="00A82009">
        <w:rPr>
          <w:noProof/>
          <w:rPrChange w:id="3880" w:author="Peto" w:date="2018-06-14T07:18:00Z">
            <w:rPr>
              <w:noProof/>
            </w:rPr>
          </w:rPrChange>
        </w:rPr>
      </w:r>
      <w:r w:rsidRPr="00A82009">
        <w:rPr>
          <w:noProof/>
          <w:rPrChange w:id="3881" w:author="Peto" w:date="2018-06-14T07:18:00Z">
            <w:rPr/>
          </w:rPrChange>
        </w:rPr>
        <w:fldChar w:fldCharType="separate"/>
      </w:r>
      <w:r w:rsidR="00F95B9C" w:rsidRPr="00A82009">
        <w:rPr>
          <w:noProof/>
          <w:color w:val="000000"/>
        </w:rPr>
        <w:t>20</w:t>
      </w:r>
      <w:r w:rsidRPr="00A82009">
        <w:rPr>
          <w:noProof/>
          <w:rPrChange w:id="3882" w:author="Peto" w:date="2018-06-14T07:18:00Z">
            <w:rPr/>
          </w:rPrChange>
        </w:rPr>
        <w:fldChar w:fldCharType="end"/>
      </w:r>
      <w:r w:rsidRPr="00A82009">
        <w:rPr>
          <w:noProof/>
          <w:rPrChange w:id="3883" w:author="Peto" w:date="2018-06-14T07:18:00Z">
            <w:rPr/>
          </w:rPrChange>
        </w:rPr>
        <w:t>):</w:t>
      </w:r>
    </w:p>
    <w:p w14:paraId="4B9B0B3C" w14:textId="77777777" w:rsidR="00CE547F" w:rsidRPr="00A82009" w:rsidRDefault="00CE547F" w:rsidP="00CE547F">
      <w:pPr>
        <w:rPr>
          <w:noProof/>
          <w:rPrChange w:id="3884"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DC86E2A" w14:textId="77777777" w:rsidTr="00452ADC">
        <w:tc>
          <w:tcPr>
            <w:tcW w:w="704" w:type="dxa"/>
          </w:tcPr>
          <w:p w14:paraId="160AEBD8" w14:textId="77777777" w:rsidR="00CE547F" w:rsidRPr="00A82009" w:rsidRDefault="00CE547F" w:rsidP="00452ADC">
            <w:pPr>
              <w:jc w:val="center"/>
              <w:rPr>
                <w:noProof/>
                <w:color w:val="000000"/>
                <w:rPrChange w:id="3885" w:author="Peto" w:date="2018-06-14T07:18:00Z">
                  <w:rPr>
                    <w:color w:val="000000"/>
                  </w:rPr>
                </w:rPrChange>
              </w:rPr>
            </w:pPr>
          </w:p>
        </w:tc>
        <w:tc>
          <w:tcPr>
            <w:tcW w:w="7088" w:type="dxa"/>
            <w:vAlign w:val="center"/>
          </w:tcPr>
          <w:p w14:paraId="3C06784A" w14:textId="77777777" w:rsidR="00CE547F" w:rsidRPr="00A82009" w:rsidRDefault="00837AE3" w:rsidP="00452ADC">
            <w:pPr>
              <w:jc w:val="center"/>
              <w:rPr>
                <w:noProof/>
                <w:color w:val="000000"/>
                <w:rPrChange w:id="3886" w:author="Peto" w:date="2018-06-14T07:18:00Z">
                  <w:rPr>
                    <w:color w:val="000000"/>
                  </w:rPr>
                </w:rPrChange>
              </w:rPr>
            </w:pPr>
            <m:oMathPara>
              <m:oMath>
                <m:f>
                  <m:fPr>
                    <m:ctrlPr>
                      <w:rPr>
                        <w:rFonts w:ascii="Cambria Math" w:hAnsi="Cambria Math"/>
                        <w:i/>
                        <w:noProof/>
                        <w:color w:val="000000"/>
                      </w:rPr>
                    </m:ctrlPr>
                  </m:fPr>
                  <m:num>
                    <m:r>
                      <w:rPr>
                        <w:rFonts w:ascii="Cambria Math" w:hAnsi="Cambria Math"/>
                        <w:noProof/>
                        <w:color w:val="000000"/>
                        <w:rPrChange w:id="3887" w:author="Peto" w:date="2018-06-14T07:18:00Z">
                          <w:rPr>
                            <w:rFonts w:ascii="Cambria Math" w:hAnsi="Cambria Math"/>
                            <w:color w:val="000000"/>
                          </w:rPr>
                        </w:rPrChange>
                      </w:rPr>
                      <m:t>1</m:t>
                    </m:r>
                  </m:num>
                  <m:den>
                    <m:r>
                      <w:rPr>
                        <w:rFonts w:ascii="Cambria Math" w:hAnsi="Cambria Math"/>
                        <w:noProof/>
                        <w:color w:val="000000"/>
                        <w:rPrChange w:id="3888" w:author="Peto" w:date="2018-06-14T07:18:00Z">
                          <w:rPr>
                            <w:rFonts w:ascii="Cambria Math" w:hAnsi="Cambria Math"/>
                            <w:color w:val="000000"/>
                          </w:rPr>
                        </w:rPrChange>
                      </w:rPr>
                      <m:t>Z</m:t>
                    </m:r>
                    <m:d>
                      <m:dPr>
                        <m:ctrlPr>
                          <w:rPr>
                            <w:rFonts w:ascii="Cambria Math" w:hAnsi="Cambria Math"/>
                            <w:i/>
                            <w:noProof/>
                            <w:color w:val="000000"/>
                          </w:rPr>
                        </m:ctrlPr>
                      </m:dPr>
                      <m:e>
                        <m:r>
                          <w:rPr>
                            <w:rFonts w:ascii="Cambria Math" w:hAnsi="Cambria Math"/>
                            <w:noProof/>
                            <w:color w:val="000000"/>
                            <w:rPrChange w:id="3889" w:author="Peto" w:date="2018-06-14T07:18:00Z">
                              <w:rPr>
                                <w:rFonts w:ascii="Cambria Math" w:hAnsi="Cambria Math"/>
                                <w:color w:val="000000"/>
                              </w:rPr>
                            </w:rPrChange>
                          </w:rPr>
                          <m:t>t</m:t>
                        </m:r>
                      </m:e>
                    </m:d>
                  </m:den>
                </m:f>
                <m:r>
                  <w:rPr>
                    <w:rFonts w:ascii="Cambria Math" w:hAnsi="Cambria Math"/>
                    <w:noProof/>
                    <w:rPrChange w:id="3890" w:author="Peto" w:date="2018-06-14T07:18:00Z">
                      <w:rPr>
                        <w:rFonts w:ascii="Cambria Math" w:hAnsi="Cambria Math"/>
                      </w:rPr>
                    </w:rPrChange>
                  </w:rPr>
                  <m:t xml:space="preserve">=  </m:t>
                </m:r>
                <m:f>
                  <m:fPr>
                    <m:ctrlPr>
                      <w:rPr>
                        <w:rFonts w:ascii="Cambria Math" w:hAnsi="Cambria Math"/>
                        <w:i/>
                        <w:noProof/>
                      </w:rPr>
                    </m:ctrlPr>
                  </m:fPr>
                  <m:num>
                    <m:r>
                      <w:rPr>
                        <w:rFonts w:ascii="Cambria Math" w:hAnsi="Cambria Math"/>
                        <w:noProof/>
                        <w:rPrChange w:id="3891" w:author="Peto" w:date="2018-06-14T07:18:00Z">
                          <w:rPr>
                            <w:rFonts w:ascii="Cambria Math" w:hAnsi="Cambria Math"/>
                          </w:rPr>
                        </w:rPrChange>
                      </w:rPr>
                      <m:t>1</m:t>
                    </m:r>
                  </m:num>
                  <m:den>
                    <m:sSub>
                      <m:sSubPr>
                        <m:ctrlPr>
                          <w:rPr>
                            <w:rFonts w:ascii="Cambria Math" w:hAnsi="Cambria Math"/>
                            <w:i/>
                            <w:noProof/>
                            <w:color w:val="000000"/>
                          </w:rPr>
                        </m:ctrlPr>
                      </m:sSubPr>
                      <m:e>
                        <m:r>
                          <w:rPr>
                            <w:rFonts w:ascii="Cambria Math" w:hAnsi="Cambria Math"/>
                            <w:noProof/>
                            <w:color w:val="000000"/>
                            <w:rPrChange w:id="3892" w:author="Peto" w:date="2018-06-14T07:18:00Z">
                              <w:rPr>
                                <w:rFonts w:ascii="Cambria Math" w:hAnsi="Cambria Math"/>
                                <w:color w:val="000000"/>
                              </w:rPr>
                            </w:rPrChange>
                          </w:rPr>
                          <m:t>Z</m:t>
                        </m:r>
                      </m:e>
                      <m:sub>
                        <m:r>
                          <w:rPr>
                            <w:rFonts w:ascii="Cambria Math" w:hAnsi="Cambria Math"/>
                            <w:noProof/>
                            <w:color w:val="000000"/>
                            <w:rPrChange w:id="3893" w:author="Peto" w:date="2018-06-14T07:18:00Z">
                              <w:rPr>
                                <w:rFonts w:ascii="Cambria Math" w:hAnsi="Cambria Math"/>
                                <w:color w:val="000000"/>
                              </w:rPr>
                            </w:rPrChange>
                          </w:rPr>
                          <m:t>0</m:t>
                        </m:r>
                      </m:sub>
                    </m:sSub>
                    <m:d>
                      <m:dPr>
                        <m:ctrlPr>
                          <w:rPr>
                            <w:rFonts w:ascii="Cambria Math" w:hAnsi="Cambria Math"/>
                            <w:i/>
                            <w:noProof/>
                          </w:rPr>
                        </m:ctrlPr>
                      </m:dPr>
                      <m:e>
                        <m:r>
                          <w:rPr>
                            <w:rFonts w:ascii="Cambria Math" w:hAnsi="Cambria Math"/>
                            <w:noProof/>
                            <w:rPrChange w:id="3894" w:author="Peto" w:date="2018-06-14T07:18:00Z">
                              <w:rPr>
                                <w:rFonts w:ascii="Cambria Math" w:hAnsi="Cambria Math"/>
                              </w:rPr>
                            </w:rPrChange>
                          </w:rPr>
                          <m:t>Ω</m:t>
                        </m:r>
                      </m:e>
                    </m:d>
                  </m:den>
                </m:f>
                <m:r>
                  <w:rPr>
                    <w:rFonts w:ascii="Cambria Math" w:hAnsi="Cambria Math"/>
                    <w:noProof/>
                    <w:color w:val="000000"/>
                    <w:rPrChange w:id="3895" w:author="Peto" w:date="2018-06-14T07:18:00Z">
                      <w:rPr>
                        <w:rFonts w:ascii="Cambria Math" w:hAnsi="Cambria Math"/>
                        <w:color w:val="000000"/>
                      </w:rPr>
                    </w:rPrChange>
                  </w:rPr>
                  <m:t>+</m:t>
                </m:r>
                <m:f>
                  <m:fPr>
                    <m:ctrlPr>
                      <w:rPr>
                        <w:rFonts w:ascii="Cambria Math" w:hAnsi="Cambria Math"/>
                        <w:i/>
                        <w:noProof/>
                        <w:color w:val="000000"/>
                      </w:rPr>
                    </m:ctrlPr>
                  </m:fPr>
                  <m:num>
                    <m:r>
                      <w:rPr>
                        <w:rFonts w:ascii="Cambria Math" w:hAnsi="Cambria Math"/>
                        <w:noProof/>
                        <w:color w:val="000000"/>
                        <w:rPrChange w:id="3896" w:author="Peto" w:date="2018-06-14T07:18:00Z">
                          <w:rPr>
                            <w:rFonts w:ascii="Cambria Math" w:hAnsi="Cambria Math"/>
                            <w:color w:val="000000"/>
                          </w:rPr>
                        </w:rPrChange>
                      </w:rPr>
                      <m:t>1</m:t>
                    </m:r>
                  </m:num>
                  <m:den>
                    <m:r>
                      <w:rPr>
                        <w:rFonts w:ascii="Cambria Math" w:hAnsi="Cambria Math"/>
                        <w:noProof/>
                        <w:color w:val="000000" w:themeColor="text1"/>
                        <w:rPrChange w:id="3897"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898" w:author="Peto" w:date="2018-06-14T07:18:00Z">
                              <w:rPr>
                                <w:rFonts w:ascii="Cambria Math" w:hAnsi="Cambria Math"/>
                                <w:color w:val="000000"/>
                              </w:rPr>
                            </w:rPrChange>
                          </w:rPr>
                          <m:t>Z</m:t>
                        </m:r>
                      </m:e>
                      <m:sub>
                        <m:r>
                          <w:rPr>
                            <w:rFonts w:ascii="Cambria Math" w:hAnsi="Cambria Math"/>
                            <w:noProof/>
                            <w:color w:val="000000"/>
                            <w:rPrChange w:id="3899"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900" w:author="Peto" w:date="2018-06-14T07:18:00Z">
                              <w:rPr>
                                <w:rFonts w:ascii="Cambria Math" w:hAnsi="Cambria Math"/>
                                <w:color w:val="000000"/>
                              </w:rPr>
                            </w:rPrChange>
                          </w:rPr>
                          <m:t>t</m:t>
                        </m:r>
                      </m:e>
                    </m:d>
                  </m:den>
                </m:f>
                <m:r>
                  <w:rPr>
                    <w:rFonts w:ascii="Cambria Math" w:hAnsi="Cambria Math"/>
                    <w:noProof/>
                    <w:rPrChange w:id="3901" w:author="Peto" w:date="2018-06-14T07:18:00Z">
                      <w:rPr>
                        <w:rFonts w:ascii="Cambria Math" w:hAnsi="Cambria Math"/>
                      </w:rPr>
                    </w:rPrChange>
                  </w:rPr>
                  <m:t>.</m:t>
                </m:r>
              </m:oMath>
            </m:oMathPara>
          </w:p>
        </w:tc>
        <w:tc>
          <w:tcPr>
            <w:tcW w:w="702" w:type="dxa"/>
            <w:vAlign w:val="center"/>
          </w:tcPr>
          <w:p w14:paraId="5F4178E9" w14:textId="77777777" w:rsidR="00CE547F" w:rsidRPr="00A82009" w:rsidRDefault="00CE547F" w:rsidP="00452ADC">
            <w:pPr>
              <w:jc w:val="center"/>
              <w:rPr>
                <w:noProof/>
                <w:color w:val="000000"/>
                <w:rPrChange w:id="3902" w:author="Peto" w:date="2018-06-14T07:18:00Z">
                  <w:rPr>
                    <w:color w:val="000000"/>
                  </w:rPr>
                </w:rPrChange>
              </w:rPr>
            </w:pPr>
            <w:r w:rsidRPr="00A82009">
              <w:rPr>
                <w:noProof/>
                <w:color w:val="000000"/>
                <w:rPrChange w:id="3903" w:author="Peto" w:date="2018-06-14T07:18:00Z">
                  <w:rPr>
                    <w:color w:val="000000"/>
                  </w:rPr>
                </w:rPrChange>
              </w:rPr>
              <w:t>(</w:t>
            </w:r>
            <w:bookmarkStart w:id="3904" w:name="zakldna_a_premenliva_Z"/>
            <w:r w:rsidRPr="00A82009">
              <w:rPr>
                <w:noProof/>
                <w:color w:val="000000"/>
                <w:rPrChange w:id="3905" w:author="Peto" w:date="2018-06-14T07:18:00Z">
                  <w:rPr>
                    <w:color w:val="000000"/>
                  </w:rPr>
                </w:rPrChange>
              </w:rPr>
              <w:fldChar w:fldCharType="begin"/>
            </w:r>
            <w:r w:rsidRPr="00A82009">
              <w:rPr>
                <w:noProof/>
                <w:color w:val="000000"/>
                <w:rPrChange w:id="3906" w:author="Peto" w:date="2018-06-14T07:18:00Z">
                  <w:rPr>
                    <w:color w:val="000000"/>
                  </w:rPr>
                </w:rPrChange>
              </w:rPr>
              <w:instrText xml:space="preserve"> SEQ eq \* MERGEFORMAT </w:instrText>
            </w:r>
            <w:r w:rsidRPr="00A82009">
              <w:rPr>
                <w:noProof/>
                <w:color w:val="000000"/>
                <w:rPrChange w:id="3907" w:author="Peto" w:date="2018-06-14T07:18:00Z">
                  <w:rPr>
                    <w:color w:val="000000"/>
                  </w:rPr>
                </w:rPrChange>
              </w:rPr>
              <w:fldChar w:fldCharType="separate"/>
            </w:r>
            <w:r w:rsidR="00F95B9C" w:rsidRPr="00A82009">
              <w:rPr>
                <w:noProof/>
                <w:color w:val="000000"/>
              </w:rPr>
              <w:t>20</w:t>
            </w:r>
            <w:r w:rsidRPr="00A82009">
              <w:rPr>
                <w:noProof/>
                <w:color w:val="000000"/>
                <w:rPrChange w:id="3908" w:author="Peto" w:date="2018-06-14T07:18:00Z">
                  <w:rPr>
                    <w:color w:val="000000"/>
                  </w:rPr>
                </w:rPrChange>
              </w:rPr>
              <w:fldChar w:fldCharType="end"/>
            </w:r>
            <w:bookmarkEnd w:id="3904"/>
            <w:r w:rsidRPr="00A82009">
              <w:rPr>
                <w:noProof/>
                <w:color w:val="000000"/>
                <w:rPrChange w:id="3909" w:author="Peto" w:date="2018-06-14T07:18:00Z">
                  <w:rPr>
                    <w:color w:val="000000"/>
                  </w:rPr>
                </w:rPrChange>
              </w:rPr>
              <w:t>)</w:t>
            </w:r>
          </w:p>
        </w:tc>
      </w:tr>
    </w:tbl>
    <w:p w14:paraId="3D373433" w14:textId="77777777" w:rsidR="00CE547F" w:rsidRPr="00A82009" w:rsidRDefault="00CE547F" w:rsidP="00CE547F">
      <w:pPr>
        <w:rPr>
          <w:noProof/>
          <w:rPrChange w:id="3910" w:author="Peto" w:date="2018-06-14T07:18:00Z">
            <w:rPr/>
          </w:rPrChange>
        </w:rPr>
      </w:pPr>
    </w:p>
    <w:p w14:paraId="09DA5495" w14:textId="77777777" w:rsidR="00CE547F" w:rsidRPr="00A82009" w:rsidRDefault="00CE547F" w:rsidP="00CE547F">
      <w:pPr>
        <w:rPr>
          <w:noProof/>
          <w:rPrChange w:id="3911" w:author="Peto" w:date="2018-06-14T07:18:00Z">
            <w:rPr/>
          </w:rPrChange>
        </w:rPr>
      </w:pPr>
      <w:r w:rsidRPr="00A82009">
        <w:rPr>
          <w:noProof/>
          <w:rPrChange w:id="3912" w:author="Peto" w:date="2018-06-14T07:18:00Z">
            <w:rPr/>
          </w:rPrChange>
        </w:rPr>
        <w:t xml:space="preserve">Vyjadrením </w:t>
      </w:r>
      <m:oMath>
        <m:r>
          <w:rPr>
            <w:rFonts w:ascii="Cambria Math" w:hAnsi="Cambria Math"/>
            <w:noProof/>
            <w:color w:val="000000" w:themeColor="text1"/>
            <w:rPrChange w:id="3913"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914" w:author="Peto" w:date="2018-06-14T07:18:00Z">
                  <w:rPr>
                    <w:rFonts w:ascii="Cambria Math" w:hAnsi="Cambria Math"/>
                    <w:color w:val="000000"/>
                  </w:rPr>
                </w:rPrChange>
              </w:rPr>
              <m:t>Z</m:t>
            </m:r>
          </m:e>
          <m:sub>
            <m:r>
              <w:rPr>
                <w:rFonts w:ascii="Cambria Math" w:hAnsi="Cambria Math"/>
                <w:noProof/>
                <w:color w:val="000000"/>
                <w:rPrChange w:id="3915"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916" w:author="Peto" w:date="2018-06-14T07:18:00Z">
                  <w:rPr>
                    <w:rFonts w:ascii="Cambria Math" w:hAnsi="Cambria Math"/>
                    <w:color w:val="000000"/>
                  </w:rPr>
                </w:rPrChange>
              </w:rPr>
              <m:t>t</m:t>
            </m:r>
          </m:e>
        </m:d>
      </m:oMath>
      <w:r w:rsidRPr="00A82009">
        <w:rPr>
          <w:noProof/>
          <w:rPrChange w:id="3917" w:author="Peto" w:date="2018-06-14T07:18:00Z">
            <w:rPr/>
          </w:rPrChange>
        </w:rPr>
        <w:t xml:space="preserve"> z rovnice (</w:t>
      </w:r>
      <w:r w:rsidRPr="00A82009">
        <w:rPr>
          <w:noProof/>
          <w:rPrChange w:id="3918" w:author="Peto" w:date="2018-06-14T07:18:00Z">
            <w:rPr/>
          </w:rPrChange>
        </w:rPr>
        <w:fldChar w:fldCharType="begin"/>
      </w:r>
      <w:r w:rsidRPr="00A82009">
        <w:rPr>
          <w:noProof/>
          <w:rPrChange w:id="3919" w:author="Peto" w:date="2018-06-14T07:18:00Z">
            <w:rPr/>
          </w:rPrChange>
        </w:rPr>
        <w:instrText xml:space="preserve"> REF zakldna_a_premenliva_Z \h </w:instrText>
      </w:r>
      <w:r w:rsidRPr="00A82009">
        <w:rPr>
          <w:noProof/>
          <w:rPrChange w:id="3920" w:author="Peto" w:date="2018-06-14T07:18:00Z">
            <w:rPr>
              <w:noProof/>
            </w:rPr>
          </w:rPrChange>
        </w:rPr>
      </w:r>
      <w:r w:rsidRPr="00A82009">
        <w:rPr>
          <w:noProof/>
          <w:rPrChange w:id="3921" w:author="Peto" w:date="2018-06-14T07:18:00Z">
            <w:rPr/>
          </w:rPrChange>
        </w:rPr>
        <w:fldChar w:fldCharType="separate"/>
      </w:r>
      <w:r w:rsidR="00F95B9C" w:rsidRPr="00A82009">
        <w:rPr>
          <w:noProof/>
          <w:color w:val="000000"/>
        </w:rPr>
        <w:t>20</w:t>
      </w:r>
      <w:r w:rsidRPr="00A82009">
        <w:rPr>
          <w:noProof/>
          <w:rPrChange w:id="3922" w:author="Peto" w:date="2018-06-14T07:18:00Z">
            <w:rPr/>
          </w:rPrChange>
        </w:rPr>
        <w:fldChar w:fldCharType="end"/>
      </w:r>
      <w:r w:rsidRPr="00A82009">
        <w:rPr>
          <w:noProof/>
          <w:rPrChange w:id="3923" w:author="Peto" w:date="2018-06-14T07:18:00Z">
            <w:rPr/>
          </w:rPrChange>
        </w:rPr>
        <w:t>) dostaneme ľavú časť rovnice (</w:t>
      </w:r>
      <w:r w:rsidRPr="00A82009">
        <w:rPr>
          <w:noProof/>
          <w:rPrChange w:id="3924" w:author="Peto" w:date="2018-06-14T07:18:00Z">
            <w:rPr/>
          </w:rPrChange>
        </w:rPr>
        <w:fldChar w:fldCharType="begin"/>
      </w:r>
      <w:r w:rsidRPr="00A82009">
        <w:rPr>
          <w:noProof/>
          <w:rPrChange w:id="3925" w:author="Peto" w:date="2018-06-14T07:18:00Z">
            <w:rPr/>
          </w:rPrChange>
        </w:rPr>
        <w:instrText xml:space="preserve"> REF deltaZ_prva \h </w:instrText>
      </w:r>
      <w:r w:rsidRPr="00A82009">
        <w:rPr>
          <w:noProof/>
          <w:rPrChange w:id="3926" w:author="Peto" w:date="2018-06-14T07:18:00Z">
            <w:rPr>
              <w:noProof/>
            </w:rPr>
          </w:rPrChange>
        </w:rPr>
      </w:r>
      <w:r w:rsidRPr="00A82009">
        <w:rPr>
          <w:noProof/>
          <w:rPrChange w:id="3927" w:author="Peto" w:date="2018-06-14T07:18:00Z">
            <w:rPr/>
          </w:rPrChange>
        </w:rPr>
        <w:fldChar w:fldCharType="separate"/>
      </w:r>
      <w:r w:rsidR="00F95B9C" w:rsidRPr="00A82009">
        <w:rPr>
          <w:noProof/>
          <w:color w:val="000000"/>
        </w:rPr>
        <w:t>21</w:t>
      </w:r>
      <w:r w:rsidRPr="00A82009">
        <w:rPr>
          <w:noProof/>
          <w:rPrChange w:id="3928" w:author="Peto" w:date="2018-06-14T07:18:00Z">
            <w:rPr/>
          </w:rPrChange>
        </w:rPr>
        <w:fldChar w:fldCharType="end"/>
      </w:r>
      <w:r w:rsidRPr="00A82009">
        <w:rPr>
          <w:noProof/>
          <w:rPrChange w:id="3929" w:author="Peto" w:date="2018-06-14T07:18:00Z">
            <w:rPr/>
          </w:rPrChange>
        </w:rPr>
        <w:t xml:space="preserve">). Túto rovnicu upravíme tak, že menovateľ </w:t>
      </w:r>
      <m:oMath>
        <m:sSub>
          <m:sSubPr>
            <m:ctrlPr>
              <w:rPr>
                <w:rFonts w:ascii="Cambria Math" w:hAnsi="Cambria Math"/>
                <w:i/>
                <w:noProof/>
                <w:color w:val="000000"/>
              </w:rPr>
            </m:ctrlPr>
          </m:sSubPr>
          <m:e>
            <m:r>
              <w:rPr>
                <w:rFonts w:ascii="Cambria Math" w:hAnsi="Cambria Math"/>
                <w:noProof/>
                <w:color w:val="000000"/>
                <w:rPrChange w:id="3930" w:author="Peto" w:date="2018-06-14T07:18:00Z">
                  <w:rPr>
                    <w:rFonts w:ascii="Cambria Math" w:hAnsi="Cambria Math"/>
                    <w:color w:val="000000"/>
                  </w:rPr>
                </w:rPrChange>
              </w:rPr>
              <m:t>Z</m:t>
            </m:r>
          </m:e>
          <m:sub>
            <m:r>
              <w:rPr>
                <w:rFonts w:ascii="Cambria Math" w:hAnsi="Cambria Math"/>
                <w:noProof/>
                <w:color w:val="000000"/>
                <w:rPrChange w:id="3931" w:author="Peto" w:date="2018-06-14T07:18:00Z">
                  <w:rPr>
                    <w:rFonts w:ascii="Cambria Math" w:hAnsi="Cambria Math"/>
                    <w:color w:val="000000"/>
                  </w:rPr>
                </w:rPrChange>
              </w:rPr>
              <m:t>0</m:t>
            </m:r>
          </m:sub>
        </m:sSub>
        <m:r>
          <w:rPr>
            <w:rFonts w:ascii="Cambria Math" w:hAnsi="Cambria Math"/>
            <w:noProof/>
            <w:color w:val="000000"/>
            <w:rPrChange w:id="3932" w:author="Peto" w:date="2018-06-14T07:18:00Z">
              <w:rPr>
                <w:rFonts w:ascii="Cambria Math" w:hAnsi="Cambria Math"/>
                <w:color w:val="000000"/>
              </w:rPr>
            </w:rPrChange>
          </w:rPr>
          <m:t>- Z</m:t>
        </m:r>
        <m:d>
          <m:dPr>
            <m:ctrlPr>
              <w:rPr>
                <w:rFonts w:ascii="Cambria Math" w:hAnsi="Cambria Math"/>
                <w:i/>
                <w:noProof/>
                <w:color w:val="000000"/>
              </w:rPr>
            </m:ctrlPr>
          </m:dPr>
          <m:e>
            <m:r>
              <w:rPr>
                <w:rFonts w:ascii="Cambria Math" w:hAnsi="Cambria Math"/>
                <w:noProof/>
                <w:color w:val="000000"/>
                <w:rPrChange w:id="3933" w:author="Peto" w:date="2018-06-14T07:18:00Z">
                  <w:rPr>
                    <w:rFonts w:ascii="Cambria Math" w:hAnsi="Cambria Math"/>
                    <w:color w:val="000000"/>
                  </w:rPr>
                </w:rPrChange>
              </w:rPr>
              <m:t>t</m:t>
            </m:r>
          </m:e>
        </m:d>
      </m:oMath>
      <w:r w:rsidRPr="00A82009">
        <w:rPr>
          <w:noProof/>
          <w:rPrChange w:id="3934" w:author="Peto" w:date="2018-06-14T07:18:00Z">
            <w:rPr/>
          </w:rPrChange>
        </w:rPr>
        <w:t xml:space="preserve">nahradíme </w:t>
      </w:r>
      <m:oMath>
        <m:r>
          <w:rPr>
            <w:rFonts w:ascii="Cambria Math" w:hAnsi="Cambria Math"/>
            <w:noProof/>
            <w:color w:val="000000"/>
            <w:rPrChange w:id="3935" w:author="Peto" w:date="2018-06-14T07:18:00Z">
              <w:rPr>
                <w:rFonts w:ascii="Cambria Math" w:hAnsi="Cambria Math"/>
                <w:color w:val="000000"/>
              </w:rPr>
            </w:rPrChange>
          </w:rPr>
          <m:t>-</m:t>
        </m:r>
        <m:r>
          <w:rPr>
            <w:rFonts w:ascii="Cambria Math" w:hAnsi="Cambria Math"/>
            <w:noProof/>
            <w:color w:val="000000" w:themeColor="text1"/>
            <w:rPrChange w:id="3936"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937" w:author="Peto" w:date="2018-06-14T07:18:00Z">
                  <w:rPr>
                    <w:rFonts w:ascii="Cambria Math" w:hAnsi="Cambria Math"/>
                    <w:color w:val="000000"/>
                  </w:rPr>
                </w:rPrChange>
              </w:rPr>
              <m:t>Z</m:t>
            </m:r>
          </m:e>
          <m:sub>
            <m:r>
              <w:rPr>
                <w:rFonts w:ascii="Cambria Math" w:hAnsi="Cambria Math"/>
                <w:noProof/>
                <w:color w:val="000000"/>
                <w:rPrChange w:id="3938"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939" w:author="Peto" w:date="2018-06-14T07:18:00Z">
                  <w:rPr>
                    <w:rFonts w:ascii="Cambria Math" w:hAnsi="Cambria Math"/>
                    <w:color w:val="000000"/>
                  </w:rPr>
                </w:rPrChange>
              </w:rPr>
              <m:t>t</m:t>
            </m:r>
          </m:e>
        </m:d>
      </m:oMath>
      <w:r w:rsidRPr="00A82009">
        <w:rPr>
          <w:noProof/>
          <w:color w:val="000000"/>
          <w:rPrChange w:id="3940" w:author="Peto" w:date="2018-06-14T07:18:00Z">
            <w:rPr>
              <w:color w:val="000000"/>
            </w:rPr>
          </w:rPrChange>
        </w:rPr>
        <w:t xml:space="preserve">. </w:t>
      </w:r>
      <w:r w:rsidRPr="00A82009">
        <w:rPr>
          <w:noProof/>
          <w:rPrChange w:id="3941" w:author="Peto" w:date="2018-06-14T07:18:00Z">
            <w:rPr/>
          </w:rPrChange>
        </w:rPr>
        <w:t xml:space="preserve">Ďalej v čitateli nahradíme člen </w:t>
      </w:r>
      <m:oMath>
        <m:r>
          <w:rPr>
            <w:rFonts w:ascii="Cambria Math" w:hAnsi="Cambria Math"/>
            <w:noProof/>
            <w:color w:val="000000"/>
            <w:rPrChange w:id="3942" w:author="Peto" w:date="2018-06-14T07:18:00Z">
              <w:rPr>
                <w:rFonts w:ascii="Cambria Math" w:hAnsi="Cambria Math"/>
                <w:color w:val="000000"/>
              </w:rPr>
            </w:rPrChange>
          </w:rPr>
          <m:t>Z</m:t>
        </m:r>
        <m:d>
          <m:dPr>
            <m:ctrlPr>
              <w:rPr>
                <w:rFonts w:ascii="Cambria Math" w:hAnsi="Cambria Math"/>
                <w:i/>
                <w:noProof/>
                <w:color w:val="000000"/>
              </w:rPr>
            </m:ctrlPr>
          </m:dPr>
          <m:e>
            <m:r>
              <w:rPr>
                <w:rFonts w:ascii="Cambria Math" w:hAnsi="Cambria Math"/>
                <w:noProof/>
                <w:color w:val="000000"/>
                <w:rPrChange w:id="3943" w:author="Peto" w:date="2018-06-14T07:18:00Z">
                  <w:rPr>
                    <w:rFonts w:ascii="Cambria Math" w:hAnsi="Cambria Math"/>
                    <w:color w:val="000000"/>
                  </w:rPr>
                </w:rPrChange>
              </w:rPr>
              <m:t>t</m:t>
            </m:r>
          </m:e>
        </m:d>
      </m:oMath>
      <w:r w:rsidRPr="00A82009">
        <w:rPr>
          <w:noProof/>
          <w:color w:val="000000"/>
          <w:rPrChange w:id="3944" w:author="Peto" w:date="2018-06-14T07:18:00Z">
            <w:rPr>
              <w:color w:val="000000"/>
            </w:rPr>
          </w:rPrChange>
        </w:rPr>
        <w:t xml:space="preserve">. </w:t>
      </w:r>
      <w:r w:rsidRPr="00A82009">
        <w:rPr>
          <w:noProof/>
          <w:rPrChange w:id="3945" w:author="Peto" w:date="2018-06-14T07:18:00Z">
            <w:rPr/>
          </w:rPrChange>
        </w:rPr>
        <w:t>Keďže hodnota Z(t) a</w:t>
      </w:r>
      <m:oMath>
        <m:sSub>
          <m:sSubPr>
            <m:ctrlPr>
              <w:rPr>
                <w:rFonts w:ascii="Cambria Math" w:hAnsi="Cambria Math"/>
                <w:i/>
                <w:noProof/>
                <w:color w:val="000000"/>
              </w:rPr>
            </m:ctrlPr>
          </m:sSubPr>
          <m:e>
            <m:r>
              <w:rPr>
                <w:rFonts w:ascii="Cambria Math" w:hAnsi="Cambria Math"/>
                <w:noProof/>
                <w:color w:val="000000"/>
                <w:rPrChange w:id="3946" w:author="Peto" w:date="2018-06-14T07:18:00Z">
                  <w:rPr>
                    <w:rFonts w:ascii="Cambria Math" w:hAnsi="Cambria Math"/>
                    <w:color w:val="000000"/>
                  </w:rPr>
                </w:rPrChange>
              </w:rPr>
              <m:t>Z</m:t>
            </m:r>
          </m:e>
          <m:sub>
            <m:r>
              <w:rPr>
                <w:rFonts w:ascii="Cambria Math" w:hAnsi="Cambria Math"/>
                <w:noProof/>
                <w:color w:val="000000"/>
                <w:rPrChange w:id="3947" w:author="Peto" w:date="2018-06-14T07:18:00Z">
                  <w:rPr>
                    <w:rFonts w:ascii="Cambria Math" w:hAnsi="Cambria Math"/>
                    <w:color w:val="000000"/>
                  </w:rPr>
                </w:rPrChange>
              </w:rPr>
              <m:t>0</m:t>
            </m:r>
          </m:sub>
        </m:sSub>
      </m:oMath>
      <w:r w:rsidRPr="00A82009">
        <w:rPr>
          <w:noProof/>
          <w:rPrChange w:id="3948" w:author="Peto" w:date="2018-06-14T07:18:00Z">
            <w:rPr/>
          </w:rPrChange>
        </w:rPr>
        <w:t xml:space="preserve">sa od seba líšia minimálne (a to o </w:t>
      </w:r>
      <m:oMath>
        <m:r>
          <w:rPr>
            <w:rFonts w:ascii="Cambria Math" w:hAnsi="Cambria Math"/>
            <w:noProof/>
            <w:color w:val="000000" w:themeColor="text1"/>
            <w:rPrChange w:id="3949"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950" w:author="Peto" w:date="2018-06-14T07:18:00Z">
                  <w:rPr>
                    <w:rFonts w:ascii="Cambria Math" w:hAnsi="Cambria Math"/>
                    <w:color w:val="000000"/>
                  </w:rPr>
                </w:rPrChange>
              </w:rPr>
              <m:t>Z</m:t>
            </m:r>
          </m:e>
          <m:sub>
            <m:r>
              <w:rPr>
                <w:rFonts w:ascii="Cambria Math" w:hAnsi="Cambria Math"/>
                <w:noProof/>
                <w:color w:val="000000"/>
                <w:rPrChange w:id="3951"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952" w:author="Peto" w:date="2018-06-14T07:18:00Z">
                  <w:rPr>
                    <w:rFonts w:ascii="Cambria Math" w:hAnsi="Cambria Math"/>
                    <w:color w:val="000000"/>
                  </w:rPr>
                </w:rPrChange>
              </w:rPr>
              <m:t>t</m:t>
            </m:r>
          </m:e>
        </m:d>
      </m:oMath>
      <w:r w:rsidRPr="00A82009">
        <w:rPr>
          <w:noProof/>
          <w:color w:val="000000"/>
          <w:rPrChange w:id="3953" w:author="Peto" w:date="2018-06-14T07:18:00Z">
            <w:rPr>
              <w:color w:val="000000"/>
            </w:rPr>
          </w:rPrChange>
        </w:rPr>
        <w:t>, čo dosahuje hodnotu</w:t>
      </w:r>
      <w:r w:rsidRPr="00A82009">
        <w:rPr>
          <w:noProof/>
          <w:rPrChange w:id="3954" w:author="Peto" w:date="2018-06-14T07:18:00Z">
            <w:rPr/>
          </w:rPrChange>
        </w:rPr>
        <w:t xml:space="preserve"> výrazne nižšia ako </w:t>
      </w:r>
      <m:oMath>
        <m:sSub>
          <m:sSubPr>
            <m:ctrlPr>
              <w:rPr>
                <w:rFonts w:ascii="Cambria Math" w:hAnsi="Cambria Math"/>
                <w:i/>
                <w:noProof/>
                <w:color w:val="000000"/>
              </w:rPr>
            </m:ctrlPr>
          </m:sSubPr>
          <m:e>
            <m:r>
              <w:rPr>
                <w:rFonts w:ascii="Cambria Math" w:hAnsi="Cambria Math"/>
                <w:noProof/>
                <w:color w:val="000000"/>
                <w:rPrChange w:id="3955" w:author="Peto" w:date="2018-06-14T07:18:00Z">
                  <w:rPr>
                    <w:rFonts w:ascii="Cambria Math" w:hAnsi="Cambria Math"/>
                    <w:color w:val="000000"/>
                  </w:rPr>
                </w:rPrChange>
              </w:rPr>
              <m:t>Z</m:t>
            </m:r>
          </m:e>
          <m:sub>
            <m:r>
              <w:rPr>
                <w:rFonts w:ascii="Cambria Math" w:hAnsi="Cambria Math"/>
                <w:noProof/>
                <w:color w:val="000000"/>
                <w:rPrChange w:id="3956" w:author="Peto" w:date="2018-06-14T07:18:00Z">
                  <w:rPr>
                    <w:rFonts w:ascii="Cambria Math" w:hAnsi="Cambria Math"/>
                    <w:color w:val="000000"/>
                  </w:rPr>
                </w:rPrChange>
              </w:rPr>
              <m:t>0</m:t>
            </m:r>
          </m:sub>
        </m:sSub>
      </m:oMath>
      <w:r w:rsidRPr="00A82009">
        <w:rPr>
          <w:noProof/>
          <w:rPrChange w:id="3957" w:author="Peto" w:date="2018-06-14T07:18:00Z">
            <w:rPr/>
          </w:rPrChange>
        </w:rPr>
        <w:t xml:space="preserve">), môžeme namiesto Z(t) dosadiť </w:t>
      </w:r>
      <m:oMath>
        <m:sSub>
          <m:sSubPr>
            <m:ctrlPr>
              <w:rPr>
                <w:rFonts w:ascii="Cambria Math" w:hAnsi="Cambria Math"/>
                <w:i/>
                <w:noProof/>
                <w:color w:val="000000"/>
              </w:rPr>
            </m:ctrlPr>
          </m:sSubPr>
          <m:e>
            <m:r>
              <w:rPr>
                <w:rFonts w:ascii="Cambria Math" w:hAnsi="Cambria Math"/>
                <w:noProof/>
                <w:color w:val="000000"/>
                <w:rPrChange w:id="3958" w:author="Peto" w:date="2018-06-14T07:18:00Z">
                  <w:rPr>
                    <w:rFonts w:ascii="Cambria Math" w:hAnsi="Cambria Math"/>
                    <w:color w:val="000000"/>
                  </w:rPr>
                </w:rPrChange>
              </w:rPr>
              <m:t>Z</m:t>
            </m:r>
          </m:e>
          <m:sub>
            <m:r>
              <w:rPr>
                <w:rFonts w:ascii="Cambria Math" w:hAnsi="Cambria Math"/>
                <w:noProof/>
                <w:color w:val="000000"/>
                <w:rPrChange w:id="3959" w:author="Peto" w:date="2018-06-14T07:18:00Z">
                  <w:rPr>
                    <w:rFonts w:ascii="Cambria Math" w:hAnsi="Cambria Math"/>
                    <w:color w:val="000000"/>
                  </w:rPr>
                </w:rPrChange>
              </w:rPr>
              <m:t>0</m:t>
            </m:r>
          </m:sub>
        </m:sSub>
      </m:oMath>
      <w:r w:rsidRPr="00A82009">
        <w:rPr>
          <w:noProof/>
          <w:color w:val="000000"/>
          <w:rPrChange w:id="3960" w:author="Peto" w:date="2018-06-14T07:18:00Z">
            <w:rPr>
              <w:color w:val="000000"/>
            </w:rPr>
          </w:rPrChange>
        </w:rPr>
        <w:t>. V</w:t>
      </w:r>
      <w:r w:rsidRPr="00A82009">
        <w:rPr>
          <w:noProof/>
          <w:rPrChange w:id="3961" w:author="Peto" w:date="2018-06-14T07:18:00Z">
            <w:rPr/>
          </w:rPrChange>
        </w:rPr>
        <w:t xml:space="preserve"> menovateli tak nahradíme člen  </w:t>
      </w:r>
      <m:oMath>
        <m:sSub>
          <m:sSubPr>
            <m:ctrlPr>
              <w:rPr>
                <w:rFonts w:ascii="Cambria Math" w:hAnsi="Cambria Math"/>
                <w:i/>
                <w:noProof/>
                <w:color w:val="000000"/>
              </w:rPr>
            </m:ctrlPr>
          </m:sSubPr>
          <m:e>
            <m:r>
              <w:rPr>
                <w:rFonts w:ascii="Cambria Math" w:hAnsi="Cambria Math"/>
                <w:noProof/>
                <w:color w:val="000000"/>
                <w:rPrChange w:id="3962" w:author="Peto" w:date="2018-06-14T07:18:00Z">
                  <w:rPr>
                    <w:rFonts w:ascii="Cambria Math" w:hAnsi="Cambria Math"/>
                    <w:color w:val="000000"/>
                  </w:rPr>
                </w:rPrChange>
              </w:rPr>
              <m:t>Z</m:t>
            </m:r>
          </m:e>
          <m:sub>
            <m:r>
              <w:rPr>
                <w:rFonts w:ascii="Cambria Math" w:hAnsi="Cambria Math"/>
                <w:noProof/>
                <w:color w:val="000000"/>
                <w:rPrChange w:id="3963" w:author="Peto" w:date="2018-06-14T07:18:00Z">
                  <w:rPr>
                    <w:rFonts w:ascii="Cambria Math" w:hAnsi="Cambria Math"/>
                    <w:color w:val="000000"/>
                  </w:rPr>
                </w:rPrChange>
              </w:rPr>
              <m:t>0</m:t>
            </m:r>
          </m:sub>
        </m:sSub>
        <m:r>
          <w:rPr>
            <w:rFonts w:ascii="Cambria Math" w:hAnsi="Cambria Math"/>
            <w:noProof/>
            <w:color w:val="000000"/>
            <w:rPrChange w:id="3964" w:author="Peto" w:date="2018-06-14T07:18:00Z">
              <w:rPr>
                <w:rFonts w:ascii="Cambria Math" w:hAnsi="Cambria Math"/>
                <w:color w:val="000000"/>
              </w:rPr>
            </w:rPrChange>
          </w:rPr>
          <m:t>.Z</m:t>
        </m:r>
        <m:d>
          <m:dPr>
            <m:ctrlPr>
              <w:rPr>
                <w:rFonts w:ascii="Cambria Math" w:hAnsi="Cambria Math"/>
                <w:i/>
                <w:noProof/>
                <w:color w:val="000000"/>
              </w:rPr>
            </m:ctrlPr>
          </m:dPr>
          <m:e>
            <m:r>
              <w:rPr>
                <w:rFonts w:ascii="Cambria Math" w:hAnsi="Cambria Math"/>
                <w:noProof/>
                <w:color w:val="000000"/>
                <w:rPrChange w:id="3965" w:author="Peto" w:date="2018-06-14T07:18:00Z">
                  <w:rPr>
                    <w:rFonts w:ascii="Cambria Math" w:hAnsi="Cambria Math"/>
                    <w:color w:val="000000"/>
                  </w:rPr>
                </w:rPrChange>
              </w:rPr>
              <m:t>t</m:t>
            </m:r>
          </m:e>
        </m:d>
      </m:oMath>
      <w:r w:rsidRPr="00A82009">
        <w:rPr>
          <w:noProof/>
          <w:color w:val="000000"/>
          <w:rPrChange w:id="3966" w:author="Peto" w:date="2018-06-14T07:18:00Z">
            <w:rPr>
              <w:color w:val="000000"/>
            </w:rPr>
          </w:rPrChange>
        </w:rPr>
        <w:t xml:space="preserve"> čelom </w:t>
      </w:r>
      <m:oMath>
        <m:sSubSup>
          <m:sSubSupPr>
            <m:ctrlPr>
              <w:rPr>
                <w:rFonts w:ascii="Cambria Math" w:hAnsi="Cambria Math"/>
                <w:i/>
                <w:noProof/>
              </w:rPr>
            </m:ctrlPr>
          </m:sSubSupPr>
          <m:e>
            <m:r>
              <w:rPr>
                <w:rFonts w:ascii="Cambria Math" w:hAnsi="Cambria Math"/>
                <w:noProof/>
                <w:rPrChange w:id="3967" w:author="Peto" w:date="2018-06-14T07:18:00Z">
                  <w:rPr>
                    <w:rFonts w:ascii="Cambria Math" w:hAnsi="Cambria Math"/>
                  </w:rPr>
                </w:rPrChange>
              </w:rPr>
              <m:t>Z</m:t>
            </m:r>
          </m:e>
          <m:sub>
            <m:r>
              <w:rPr>
                <w:rFonts w:ascii="Cambria Math" w:hAnsi="Cambria Math"/>
                <w:noProof/>
                <w:rPrChange w:id="3968" w:author="Peto" w:date="2018-06-14T07:18:00Z">
                  <w:rPr>
                    <w:rFonts w:ascii="Cambria Math" w:hAnsi="Cambria Math"/>
                  </w:rPr>
                </w:rPrChange>
              </w:rPr>
              <m:t>0</m:t>
            </m:r>
          </m:sub>
          <m:sup>
            <m:r>
              <w:rPr>
                <w:rFonts w:ascii="Cambria Math" w:hAnsi="Cambria Math"/>
                <w:noProof/>
                <w:rPrChange w:id="3969" w:author="Peto" w:date="2018-06-14T07:18:00Z">
                  <w:rPr>
                    <w:rFonts w:ascii="Cambria Math" w:hAnsi="Cambria Math"/>
                  </w:rPr>
                </w:rPrChange>
              </w:rPr>
              <m:t>2</m:t>
            </m:r>
          </m:sup>
        </m:sSubSup>
      </m:oMath>
      <w:r w:rsidRPr="00A82009">
        <w:rPr>
          <w:noProof/>
          <w:rPrChange w:id="3970" w:author="Peto" w:date="2018-06-14T07:18:00Z">
            <w:rPr/>
          </w:rPrChange>
        </w:rPr>
        <w:t>. Vzťah pre zmenu impedancie vyjadruje rovnica (</w:t>
      </w:r>
      <w:r w:rsidRPr="00A82009">
        <w:rPr>
          <w:noProof/>
          <w:rPrChange w:id="3971" w:author="Peto" w:date="2018-06-14T07:18:00Z">
            <w:rPr/>
          </w:rPrChange>
        </w:rPr>
        <w:fldChar w:fldCharType="begin"/>
      </w:r>
      <w:r w:rsidRPr="00A82009">
        <w:rPr>
          <w:noProof/>
          <w:rPrChange w:id="3972" w:author="Peto" w:date="2018-06-14T07:18:00Z">
            <w:rPr/>
          </w:rPrChange>
        </w:rPr>
        <w:instrText xml:space="preserve"> REF vypocetSV_3 \h </w:instrText>
      </w:r>
      <w:r w:rsidRPr="00A82009">
        <w:rPr>
          <w:noProof/>
          <w:rPrChange w:id="3973" w:author="Peto" w:date="2018-06-14T07:18:00Z">
            <w:rPr>
              <w:noProof/>
            </w:rPr>
          </w:rPrChange>
        </w:rPr>
      </w:r>
      <w:r w:rsidRPr="00A82009">
        <w:rPr>
          <w:noProof/>
          <w:rPrChange w:id="3974" w:author="Peto" w:date="2018-06-14T07:18:00Z">
            <w:rPr/>
          </w:rPrChange>
        </w:rPr>
        <w:fldChar w:fldCharType="separate"/>
      </w:r>
      <w:r w:rsidR="00F95B9C" w:rsidRPr="00A82009">
        <w:rPr>
          <w:noProof/>
          <w:color w:val="000000"/>
        </w:rPr>
        <w:t>21</w:t>
      </w:r>
      <w:r w:rsidRPr="00A82009">
        <w:rPr>
          <w:noProof/>
          <w:rPrChange w:id="3975" w:author="Peto" w:date="2018-06-14T07:18:00Z">
            <w:rPr/>
          </w:rPrChange>
        </w:rPr>
        <w:fldChar w:fldCharType="end"/>
      </w:r>
      <w:r w:rsidRPr="00A82009">
        <w:rPr>
          <w:noProof/>
          <w:rPrChange w:id="3976" w:author="Peto" w:date="2018-06-14T07:18:00Z">
            <w:rPr/>
          </w:rPrChange>
        </w:rPr>
        <w:t>).</w:t>
      </w:r>
    </w:p>
    <w:p w14:paraId="17EB999E" w14:textId="77777777" w:rsidR="00CE547F" w:rsidRPr="00A82009" w:rsidRDefault="00CE547F" w:rsidP="00CE547F">
      <w:pPr>
        <w:rPr>
          <w:noProof/>
          <w:rPrChange w:id="3977"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D29F73F" w14:textId="77777777" w:rsidTr="00452ADC">
        <w:tc>
          <w:tcPr>
            <w:tcW w:w="704" w:type="dxa"/>
          </w:tcPr>
          <w:p w14:paraId="447112CC" w14:textId="77777777" w:rsidR="00CE547F" w:rsidRPr="00A82009" w:rsidRDefault="00CE547F" w:rsidP="00452ADC">
            <w:pPr>
              <w:jc w:val="center"/>
              <w:rPr>
                <w:noProof/>
                <w:color w:val="000000"/>
                <w:rPrChange w:id="3978" w:author="Peto" w:date="2018-06-14T07:18:00Z">
                  <w:rPr>
                    <w:color w:val="000000"/>
                  </w:rPr>
                </w:rPrChange>
              </w:rPr>
            </w:pPr>
          </w:p>
        </w:tc>
        <w:tc>
          <w:tcPr>
            <w:tcW w:w="7088" w:type="dxa"/>
            <w:vAlign w:val="center"/>
          </w:tcPr>
          <w:p w14:paraId="40EAF221" w14:textId="77777777" w:rsidR="00CE547F" w:rsidRPr="00A82009" w:rsidRDefault="00CE547F" w:rsidP="00452ADC">
            <w:pPr>
              <w:jc w:val="center"/>
              <w:rPr>
                <w:noProof/>
                <w:color w:val="000000"/>
                <w:rPrChange w:id="3979" w:author="Peto" w:date="2018-06-14T07:18:00Z">
                  <w:rPr>
                    <w:color w:val="000000"/>
                  </w:rPr>
                </w:rPrChange>
              </w:rPr>
            </w:pPr>
            <m:oMathPara>
              <m:oMath>
                <m:r>
                  <w:rPr>
                    <w:rFonts w:ascii="Cambria Math" w:hAnsi="Cambria Math"/>
                    <w:noProof/>
                    <w:color w:val="000000" w:themeColor="text1"/>
                    <w:rPrChange w:id="3980"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981" w:author="Peto" w:date="2018-06-14T07:18:00Z">
                          <w:rPr>
                            <w:rFonts w:ascii="Cambria Math" w:hAnsi="Cambria Math"/>
                            <w:color w:val="000000"/>
                          </w:rPr>
                        </w:rPrChange>
                      </w:rPr>
                      <m:t>Z</m:t>
                    </m:r>
                  </m:e>
                  <m:sub>
                    <m:r>
                      <w:rPr>
                        <w:rFonts w:ascii="Cambria Math" w:hAnsi="Cambria Math"/>
                        <w:noProof/>
                        <w:color w:val="000000"/>
                        <w:rPrChange w:id="3982"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983" w:author="Peto" w:date="2018-06-14T07:18:00Z">
                          <w:rPr>
                            <w:rFonts w:ascii="Cambria Math" w:hAnsi="Cambria Math"/>
                            <w:color w:val="000000"/>
                          </w:rPr>
                        </w:rPrChange>
                      </w:rPr>
                      <m:t>t</m:t>
                    </m:r>
                  </m:e>
                </m:d>
                <m:r>
                  <w:rPr>
                    <w:rFonts w:ascii="Cambria Math" w:hAnsi="Cambria Math"/>
                    <w:noProof/>
                    <w:rPrChange w:id="3984"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color w:val="000000"/>
                          </w:rPr>
                        </m:ctrlPr>
                      </m:sSubPr>
                      <m:e>
                        <m:r>
                          <w:rPr>
                            <w:rFonts w:ascii="Cambria Math" w:hAnsi="Cambria Math"/>
                            <w:noProof/>
                            <w:color w:val="000000"/>
                            <w:rPrChange w:id="3985" w:author="Peto" w:date="2018-06-14T07:18:00Z">
                              <w:rPr>
                                <w:rFonts w:ascii="Cambria Math" w:hAnsi="Cambria Math"/>
                                <w:color w:val="000000"/>
                              </w:rPr>
                            </w:rPrChange>
                          </w:rPr>
                          <m:t>Z</m:t>
                        </m:r>
                      </m:e>
                      <m:sub>
                        <m:r>
                          <w:rPr>
                            <w:rFonts w:ascii="Cambria Math" w:hAnsi="Cambria Math"/>
                            <w:noProof/>
                            <w:color w:val="000000"/>
                            <w:rPrChange w:id="3986" w:author="Peto" w:date="2018-06-14T07:18:00Z">
                              <w:rPr>
                                <w:rFonts w:ascii="Cambria Math" w:hAnsi="Cambria Math"/>
                                <w:color w:val="000000"/>
                              </w:rPr>
                            </w:rPrChange>
                          </w:rPr>
                          <m:t>0</m:t>
                        </m:r>
                      </m:sub>
                    </m:sSub>
                    <m:r>
                      <w:rPr>
                        <w:rFonts w:ascii="Cambria Math" w:hAnsi="Cambria Math"/>
                        <w:noProof/>
                        <w:color w:val="000000"/>
                        <w:rPrChange w:id="3987" w:author="Peto" w:date="2018-06-14T07:18:00Z">
                          <w:rPr>
                            <w:rFonts w:ascii="Cambria Math" w:hAnsi="Cambria Math"/>
                            <w:color w:val="000000"/>
                          </w:rPr>
                        </w:rPrChange>
                      </w:rPr>
                      <m:t>.Z</m:t>
                    </m:r>
                    <m:d>
                      <m:dPr>
                        <m:ctrlPr>
                          <w:rPr>
                            <w:rFonts w:ascii="Cambria Math" w:hAnsi="Cambria Math"/>
                            <w:i/>
                            <w:noProof/>
                            <w:color w:val="000000"/>
                          </w:rPr>
                        </m:ctrlPr>
                      </m:dPr>
                      <m:e>
                        <m:r>
                          <w:rPr>
                            <w:rFonts w:ascii="Cambria Math" w:hAnsi="Cambria Math"/>
                            <w:noProof/>
                            <w:color w:val="000000"/>
                            <w:rPrChange w:id="3988" w:author="Peto" w:date="2018-06-14T07:18:00Z">
                              <w:rPr>
                                <w:rFonts w:ascii="Cambria Math" w:hAnsi="Cambria Math"/>
                                <w:color w:val="000000"/>
                              </w:rPr>
                            </w:rPrChange>
                          </w:rPr>
                          <m:t>t</m:t>
                        </m:r>
                      </m:e>
                    </m:d>
                  </m:num>
                  <m:den>
                    <m:sSub>
                      <m:sSubPr>
                        <m:ctrlPr>
                          <w:rPr>
                            <w:rFonts w:ascii="Cambria Math" w:hAnsi="Cambria Math"/>
                            <w:i/>
                            <w:noProof/>
                            <w:color w:val="000000"/>
                          </w:rPr>
                        </m:ctrlPr>
                      </m:sSubPr>
                      <m:e>
                        <m:r>
                          <w:rPr>
                            <w:rFonts w:ascii="Cambria Math" w:hAnsi="Cambria Math"/>
                            <w:noProof/>
                            <w:color w:val="000000"/>
                            <w:rPrChange w:id="3989" w:author="Peto" w:date="2018-06-14T07:18:00Z">
                              <w:rPr>
                                <w:rFonts w:ascii="Cambria Math" w:hAnsi="Cambria Math"/>
                                <w:color w:val="000000"/>
                              </w:rPr>
                            </w:rPrChange>
                          </w:rPr>
                          <m:t>Z</m:t>
                        </m:r>
                      </m:e>
                      <m:sub>
                        <m:r>
                          <w:rPr>
                            <w:rFonts w:ascii="Cambria Math" w:hAnsi="Cambria Math"/>
                            <w:noProof/>
                            <w:color w:val="000000"/>
                            <w:rPrChange w:id="3990" w:author="Peto" w:date="2018-06-14T07:18:00Z">
                              <w:rPr>
                                <w:rFonts w:ascii="Cambria Math" w:hAnsi="Cambria Math"/>
                                <w:color w:val="000000"/>
                              </w:rPr>
                            </w:rPrChange>
                          </w:rPr>
                          <m:t>0</m:t>
                        </m:r>
                      </m:sub>
                    </m:sSub>
                    <m:r>
                      <w:rPr>
                        <w:rFonts w:ascii="Cambria Math" w:hAnsi="Cambria Math"/>
                        <w:noProof/>
                        <w:color w:val="000000"/>
                        <w:rPrChange w:id="3991" w:author="Peto" w:date="2018-06-14T07:18:00Z">
                          <w:rPr>
                            <w:rFonts w:ascii="Cambria Math" w:hAnsi="Cambria Math"/>
                            <w:color w:val="000000"/>
                          </w:rPr>
                        </w:rPrChange>
                      </w:rPr>
                      <m:t>- Z</m:t>
                    </m:r>
                    <m:d>
                      <m:dPr>
                        <m:ctrlPr>
                          <w:rPr>
                            <w:rFonts w:ascii="Cambria Math" w:hAnsi="Cambria Math"/>
                            <w:i/>
                            <w:noProof/>
                            <w:color w:val="000000"/>
                          </w:rPr>
                        </m:ctrlPr>
                      </m:dPr>
                      <m:e>
                        <m:r>
                          <w:rPr>
                            <w:rFonts w:ascii="Cambria Math" w:hAnsi="Cambria Math"/>
                            <w:noProof/>
                            <w:color w:val="000000"/>
                            <w:rPrChange w:id="3992" w:author="Peto" w:date="2018-06-14T07:18:00Z">
                              <w:rPr>
                                <w:rFonts w:ascii="Cambria Math" w:hAnsi="Cambria Math"/>
                                <w:color w:val="000000"/>
                              </w:rPr>
                            </w:rPrChange>
                          </w:rPr>
                          <m:t>t</m:t>
                        </m:r>
                      </m:e>
                    </m:d>
                  </m:den>
                </m:f>
                <m:r>
                  <w:rPr>
                    <w:rFonts w:ascii="Cambria Math" w:hAnsi="Cambria Math"/>
                    <w:noProof/>
                    <w:rPrChange w:id="3993" w:author="Peto" w:date="2018-06-14T07:18:00Z">
                      <w:rPr>
                        <w:rFonts w:ascii="Cambria Math" w:hAnsi="Cambria Math"/>
                      </w:rPr>
                    </w:rPrChange>
                  </w:rPr>
                  <m:t xml:space="preserve"> ≡ </m:t>
                </m:r>
                <m:f>
                  <m:fPr>
                    <m:ctrlPr>
                      <w:rPr>
                        <w:rFonts w:ascii="Cambria Math" w:hAnsi="Cambria Math"/>
                        <w:i/>
                        <w:noProof/>
                      </w:rPr>
                    </m:ctrlPr>
                  </m:fPr>
                  <m:num>
                    <m:sSubSup>
                      <m:sSubSupPr>
                        <m:ctrlPr>
                          <w:rPr>
                            <w:rFonts w:ascii="Cambria Math" w:hAnsi="Cambria Math"/>
                            <w:i/>
                            <w:noProof/>
                          </w:rPr>
                        </m:ctrlPr>
                      </m:sSubSupPr>
                      <m:e>
                        <m:r>
                          <w:rPr>
                            <w:rFonts w:ascii="Cambria Math" w:hAnsi="Cambria Math"/>
                            <w:noProof/>
                            <w:rPrChange w:id="3994" w:author="Peto" w:date="2018-06-14T07:18:00Z">
                              <w:rPr>
                                <w:rFonts w:ascii="Cambria Math" w:hAnsi="Cambria Math"/>
                              </w:rPr>
                            </w:rPrChange>
                          </w:rPr>
                          <m:t>Z</m:t>
                        </m:r>
                      </m:e>
                      <m:sub>
                        <m:r>
                          <w:rPr>
                            <w:rFonts w:ascii="Cambria Math" w:hAnsi="Cambria Math"/>
                            <w:noProof/>
                            <w:rPrChange w:id="3995" w:author="Peto" w:date="2018-06-14T07:18:00Z">
                              <w:rPr>
                                <w:rFonts w:ascii="Cambria Math" w:hAnsi="Cambria Math"/>
                              </w:rPr>
                            </w:rPrChange>
                          </w:rPr>
                          <m:t>0</m:t>
                        </m:r>
                      </m:sub>
                      <m:sup>
                        <m:r>
                          <w:rPr>
                            <w:rFonts w:ascii="Cambria Math" w:hAnsi="Cambria Math"/>
                            <w:noProof/>
                            <w:rPrChange w:id="3996" w:author="Peto" w:date="2018-06-14T07:18:00Z">
                              <w:rPr>
                                <w:rFonts w:ascii="Cambria Math" w:hAnsi="Cambria Math"/>
                              </w:rPr>
                            </w:rPrChange>
                          </w:rPr>
                          <m:t>2</m:t>
                        </m:r>
                      </m:sup>
                    </m:sSubSup>
                  </m:num>
                  <m:den>
                    <m:r>
                      <w:rPr>
                        <w:rFonts w:ascii="Cambria Math" w:hAnsi="Cambria Math"/>
                        <w:noProof/>
                        <w:color w:val="000000"/>
                        <w:rPrChange w:id="3997" w:author="Peto" w:date="2018-06-14T07:18:00Z">
                          <w:rPr>
                            <w:rFonts w:ascii="Cambria Math" w:hAnsi="Cambria Math"/>
                            <w:color w:val="000000"/>
                          </w:rPr>
                        </w:rPrChange>
                      </w:rPr>
                      <m:t>-</m:t>
                    </m:r>
                    <m:r>
                      <w:rPr>
                        <w:rFonts w:ascii="Cambria Math" w:hAnsi="Cambria Math"/>
                        <w:noProof/>
                        <w:color w:val="000000" w:themeColor="text1"/>
                        <w:rPrChange w:id="3998"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999" w:author="Peto" w:date="2018-06-14T07:18:00Z">
                              <w:rPr>
                                <w:rFonts w:ascii="Cambria Math" w:hAnsi="Cambria Math"/>
                                <w:color w:val="000000"/>
                              </w:rPr>
                            </w:rPrChange>
                          </w:rPr>
                          <m:t>Z</m:t>
                        </m:r>
                      </m:e>
                      <m:sub>
                        <m:r>
                          <w:rPr>
                            <w:rFonts w:ascii="Cambria Math" w:hAnsi="Cambria Math"/>
                            <w:noProof/>
                            <w:color w:val="000000"/>
                            <w:rPrChange w:id="4000"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4001" w:author="Peto" w:date="2018-06-14T07:18:00Z">
                              <w:rPr>
                                <w:rFonts w:ascii="Cambria Math" w:hAnsi="Cambria Math"/>
                                <w:color w:val="000000"/>
                              </w:rPr>
                            </w:rPrChange>
                          </w:rPr>
                          <m:t>t</m:t>
                        </m:r>
                      </m:e>
                    </m:d>
                  </m:den>
                </m:f>
                <m:d>
                  <m:dPr>
                    <m:ctrlPr>
                      <w:rPr>
                        <w:rFonts w:ascii="Cambria Math" w:hAnsi="Cambria Math"/>
                        <w:i/>
                        <w:noProof/>
                      </w:rPr>
                    </m:ctrlPr>
                  </m:dPr>
                  <m:e>
                    <m:r>
                      <w:rPr>
                        <w:rFonts w:ascii="Cambria Math" w:hAnsi="Cambria Math"/>
                        <w:noProof/>
                        <w:rPrChange w:id="4002" w:author="Peto" w:date="2018-06-14T07:18:00Z">
                          <w:rPr>
                            <w:rFonts w:ascii="Cambria Math" w:hAnsi="Cambria Math"/>
                          </w:rPr>
                        </w:rPrChange>
                      </w:rPr>
                      <m:t>Ω</m:t>
                    </m:r>
                    <m:d>
                      <m:dPr>
                        <m:ctrlPr>
                          <w:rPr>
                            <w:rFonts w:ascii="Cambria Math" w:hAnsi="Cambria Math"/>
                            <w:i/>
                            <w:noProof/>
                          </w:rPr>
                        </m:ctrlPr>
                      </m:dPr>
                      <m:e>
                        <m:r>
                          <w:rPr>
                            <w:rFonts w:ascii="Cambria Math" w:hAnsi="Cambria Math"/>
                            <w:noProof/>
                            <w:rPrChange w:id="4003" w:author="Peto" w:date="2018-06-14T07:18:00Z">
                              <w:rPr>
                                <w:rFonts w:ascii="Cambria Math" w:hAnsi="Cambria Math"/>
                              </w:rPr>
                            </w:rPrChange>
                          </w:rPr>
                          <m:t>t</m:t>
                        </m:r>
                      </m:e>
                    </m:d>
                  </m:e>
                </m:d>
                <m:r>
                  <w:rPr>
                    <w:rFonts w:ascii="Cambria Math" w:hAnsi="Cambria Math"/>
                    <w:noProof/>
                    <w:rPrChange w:id="4004" w:author="Peto" w:date="2018-06-14T07:18:00Z">
                      <w:rPr>
                        <w:rFonts w:ascii="Cambria Math" w:hAnsi="Cambria Math"/>
                      </w:rPr>
                    </w:rPrChange>
                  </w:rPr>
                  <m:t>.</m:t>
                </m:r>
              </m:oMath>
            </m:oMathPara>
          </w:p>
        </w:tc>
        <w:tc>
          <w:tcPr>
            <w:tcW w:w="702" w:type="dxa"/>
            <w:vAlign w:val="center"/>
          </w:tcPr>
          <w:p w14:paraId="1057A38C" w14:textId="77777777" w:rsidR="00CE547F" w:rsidRPr="00A82009" w:rsidRDefault="00CE547F" w:rsidP="00452ADC">
            <w:pPr>
              <w:jc w:val="center"/>
              <w:rPr>
                <w:noProof/>
                <w:color w:val="000000"/>
                <w:rPrChange w:id="4005" w:author="Peto" w:date="2018-06-14T07:18:00Z">
                  <w:rPr>
                    <w:color w:val="000000"/>
                  </w:rPr>
                </w:rPrChange>
              </w:rPr>
            </w:pPr>
            <w:r w:rsidRPr="00A82009">
              <w:rPr>
                <w:noProof/>
                <w:color w:val="000000"/>
                <w:rPrChange w:id="4006" w:author="Peto" w:date="2018-06-14T07:18:00Z">
                  <w:rPr>
                    <w:color w:val="000000"/>
                  </w:rPr>
                </w:rPrChange>
              </w:rPr>
              <w:t>(</w:t>
            </w:r>
            <w:bookmarkStart w:id="4007" w:name="deltaZ_prva"/>
            <w:bookmarkStart w:id="4008" w:name="vypocetSV_3"/>
            <w:r w:rsidRPr="00A82009">
              <w:rPr>
                <w:noProof/>
                <w:color w:val="000000"/>
                <w:rPrChange w:id="4009" w:author="Peto" w:date="2018-06-14T07:18:00Z">
                  <w:rPr>
                    <w:color w:val="000000"/>
                  </w:rPr>
                </w:rPrChange>
              </w:rPr>
              <w:fldChar w:fldCharType="begin"/>
            </w:r>
            <w:r w:rsidRPr="00A82009">
              <w:rPr>
                <w:noProof/>
                <w:color w:val="000000"/>
                <w:rPrChange w:id="4010" w:author="Peto" w:date="2018-06-14T07:18:00Z">
                  <w:rPr>
                    <w:color w:val="000000"/>
                  </w:rPr>
                </w:rPrChange>
              </w:rPr>
              <w:instrText xml:space="preserve"> SEQ eq \* MERGEFORMAT </w:instrText>
            </w:r>
            <w:r w:rsidRPr="00A82009">
              <w:rPr>
                <w:noProof/>
                <w:color w:val="000000"/>
                <w:rPrChange w:id="4011" w:author="Peto" w:date="2018-06-14T07:18:00Z">
                  <w:rPr>
                    <w:color w:val="000000"/>
                  </w:rPr>
                </w:rPrChange>
              </w:rPr>
              <w:fldChar w:fldCharType="separate"/>
            </w:r>
            <w:r w:rsidR="00F95B9C" w:rsidRPr="00A82009">
              <w:rPr>
                <w:noProof/>
                <w:color w:val="000000"/>
              </w:rPr>
              <w:t>21</w:t>
            </w:r>
            <w:r w:rsidRPr="00A82009">
              <w:rPr>
                <w:noProof/>
                <w:color w:val="000000"/>
                <w:rPrChange w:id="4012" w:author="Peto" w:date="2018-06-14T07:18:00Z">
                  <w:rPr>
                    <w:color w:val="000000"/>
                  </w:rPr>
                </w:rPrChange>
              </w:rPr>
              <w:fldChar w:fldCharType="end"/>
            </w:r>
            <w:bookmarkEnd w:id="4007"/>
            <w:bookmarkEnd w:id="4008"/>
            <w:r w:rsidRPr="00A82009">
              <w:rPr>
                <w:noProof/>
                <w:color w:val="000000"/>
                <w:rPrChange w:id="4013" w:author="Peto" w:date="2018-06-14T07:18:00Z">
                  <w:rPr>
                    <w:color w:val="000000"/>
                  </w:rPr>
                </w:rPrChange>
              </w:rPr>
              <w:t>)</w:t>
            </w:r>
          </w:p>
        </w:tc>
      </w:tr>
    </w:tbl>
    <w:p w14:paraId="1DFEE702" w14:textId="77777777" w:rsidR="00CE547F" w:rsidRPr="00A82009" w:rsidRDefault="00CE547F" w:rsidP="00CE547F">
      <w:pPr>
        <w:rPr>
          <w:noProof/>
          <w:rPrChange w:id="4014" w:author="Peto" w:date="2018-06-14T07:18:00Z">
            <w:rPr/>
          </w:rPrChange>
        </w:rPr>
      </w:pPr>
    </w:p>
    <w:p w14:paraId="56F0F744" w14:textId="77777777" w:rsidR="00CE547F" w:rsidRPr="00A82009" w:rsidRDefault="00CE547F" w:rsidP="00CE547F">
      <w:pPr>
        <w:rPr>
          <w:noProof/>
          <w:rPrChange w:id="4015" w:author="Peto" w:date="2018-06-14T07:18:00Z">
            <w:rPr/>
          </w:rPrChange>
        </w:rPr>
      </w:pPr>
      <w:r w:rsidRPr="00A82009">
        <w:rPr>
          <w:noProof/>
          <w:rPrChange w:id="4016" w:author="Peto" w:date="2018-06-14T07:18:00Z">
            <w:rPr/>
          </w:rPrChange>
        </w:rPr>
        <w:t>Na výpočet SV z bioimpedancie sa používajú dva typy metód, ktoré vysvetľujú zmeny impedancie v priebehu srdcového cyklu ako dôsledok:</w:t>
      </w:r>
    </w:p>
    <w:p w14:paraId="754AC6BD" w14:textId="77777777" w:rsidR="00CE547F" w:rsidRPr="00A82009" w:rsidRDefault="00CE547F" w:rsidP="00CE547F">
      <w:pPr>
        <w:pStyle w:val="Odsekzoznamu"/>
        <w:numPr>
          <w:ilvl w:val="0"/>
          <w:numId w:val="27"/>
        </w:numPr>
        <w:rPr>
          <w:noProof/>
          <w:rPrChange w:id="4017" w:author="Peto" w:date="2018-06-14T07:18:00Z">
            <w:rPr/>
          </w:rPrChange>
        </w:rPr>
      </w:pPr>
      <w:r w:rsidRPr="00A82009">
        <w:rPr>
          <w:noProof/>
          <w:rPrChange w:id="4018" w:author="Peto" w:date="2018-06-14T07:18:00Z">
            <w:rPr/>
          </w:rPrChange>
        </w:rPr>
        <w:t>Zmeny objemu krvi</w:t>
      </w:r>
    </w:p>
    <w:p w14:paraId="50B73519" w14:textId="77777777" w:rsidR="00CE547F" w:rsidRPr="00A82009" w:rsidRDefault="00CE547F" w:rsidP="00CE547F">
      <w:pPr>
        <w:pStyle w:val="Odsekzoznamu"/>
        <w:numPr>
          <w:ilvl w:val="0"/>
          <w:numId w:val="27"/>
        </w:numPr>
        <w:rPr>
          <w:noProof/>
          <w:rPrChange w:id="4019" w:author="Peto" w:date="2018-06-14T07:18:00Z">
            <w:rPr/>
          </w:rPrChange>
        </w:rPr>
      </w:pPr>
      <w:r w:rsidRPr="00A82009">
        <w:rPr>
          <w:noProof/>
          <w:rPrChange w:id="4020" w:author="Peto" w:date="2018-06-14T07:18:00Z">
            <w:rPr/>
          </w:rPrChange>
        </w:rPr>
        <w:t>Zmeny elektrickej vodivosti krvi</w:t>
      </w:r>
    </w:p>
    <w:p w14:paraId="1F7CE46A" w14:textId="77777777" w:rsidR="00CE547F" w:rsidRPr="00A82009" w:rsidRDefault="00CE547F" w:rsidP="00CE547F">
      <w:pPr>
        <w:pStyle w:val="Nadpis3"/>
        <w:spacing w:line="240" w:lineRule="auto"/>
        <w:rPr>
          <w:noProof/>
          <w:rPrChange w:id="4021" w:author="Peto" w:date="2018-06-14T07:18:00Z">
            <w:rPr/>
          </w:rPrChange>
        </w:rPr>
      </w:pPr>
      <w:bookmarkStart w:id="4022" w:name="_Toc386404200"/>
      <w:bookmarkStart w:id="4023" w:name="_Toc516413214"/>
      <w:r w:rsidRPr="00A82009">
        <w:rPr>
          <w:noProof/>
          <w:rPrChange w:id="4024" w:author="Peto" w:date="2018-06-14T07:18:00Z">
            <w:rPr/>
          </w:rPrChange>
        </w:rPr>
        <w:t xml:space="preserve">Metódy </w:t>
      </w:r>
      <w:bookmarkEnd w:id="4022"/>
      <w:r w:rsidRPr="00A82009">
        <w:rPr>
          <w:noProof/>
          <w:rPrChange w:id="4025" w:author="Peto" w:date="2018-06-14T07:18:00Z">
            <w:rPr/>
          </w:rPrChange>
        </w:rPr>
        <w:t>výpočtu SV na základe zmeny objemu krvi</w:t>
      </w:r>
      <w:bookmarkEnd w:id="4023"/>
    </w:p>
    <w:p w14:paraId="1553724E" w14:textId="77777777" w:rsidR="00CE547F" w:rsidRPr="00A82009" w:rsidRDefault="00CE547F" w:rsidP="00CE547F">
      <w:pPr>
        <w:rPr>
          <w:noProof/>
          <w:rPrChange w:id="4026" w:author="Peto" w:date="2018-06-14T07:18:00Z">
            <w:rPr/>
          </w:rPrChange>
        </w:rPr>
      </w:pPr>
    </w:p>
    <w:p w14:paraId="3D54CBDD" w14:textId="77777777" w:rsidR="00CE547F" w:rsidRPr="00A82009" w:rsidRDefault="00CE547F" w:rsidP="00CE547F">
      <w:pPr>
        <w:rPr>
          <w:noProof/>
          <w:rPrChange w:id="4027" w:author="Peto" w:date="2018-06-14T07:18:00Z">
            <w:rPr/>
          </w:rPrChange>
        </w:rPr>
      </w:pPr>
      <w:r w:rsidRPr="00A82009">
        <w:rPr>
          <w:noProof/>
          <w:rPrChange w:id="4028" w:author="Peto" w:date="2018-06-14T07:18:00Z">
            <w:rPr/>
          </w:rPrChange>
        </w:rPr>
        <w:t xml:space="preserve">Predpokladajme, že zmeny v objeme krvi v hrudníku </w:t>
      </w:r>
      <m:oMath>
        <m:r>
          <w:rPr>
            <w:rFonts w:ascii="Cambria Math" w:hAnsi="Cambria Math"/>
            <w:noProof/>
            <w:color w:val="000000" w:themeColor="text1"/>
            <w:rPrChange w:id="4029"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030" w:author="Peto" w:date="2018-06-14T07:18:00Z">
                  <w:rPr>
                    <w:rFonts w:ascii="Cambria Math" w:hAnsi="Cambria Math"/>
                    <w:color w:val="000000"/>
                  </w:rPr>
                </w:rPrChange>
              </w:rPr>
              <m:t>V</m:t>
            </m:r>
          </m:e>
          <m:sub>
            <m:r>
              <w:rPr>
                <w:rFonts w:ascii="Cambria Math" w:hAnsi="Cambria Math"/>
                <w:noProof/>
                <w:color w:val="000000"/>
                <w:rPrChange w:id="4031" w:author="Peto" w:date="2018-06-14T07:18:00Z">
                  <w:rPr>
                    <w:rFonts w:ascii="Cambria Math" w:hAnsi="Cambria Math"/>
                    <w:color w:val="000000"/>
                  </w:rPr>
                </w:rPrChange>
              </w:rPr>
              <m:t>b</m:t>
            </m:r>
          </m:sub>
        </m:sSub>
      </m:oMath>
      <w:r w:rsidRPr="00A82009">
        <w:rPr>
          <w:noProof/>
          <w:color w:val="000000"/>
          <w:rPrChange w:id="4032" w:author="Peto" w:date="2018-06-14T07:18:00Z">
            <w:rPr>
              <w:color w:val="000000"/>
            </w:rPr>
          </w:rPrChange>
        </w:rPr>
        <w:t xml:space="preserve"> počas srdcového cyklu spôsobia zmenu v impedancii hrudníku </w:t>
      </w:r>
      <m:oMath>
        <m:r>
          <w:rPr>
            <w:rFonts w:ascii="Cambria Math" w:hAnsi="Cambria Math"/>
            <w:noProof/>
            <w:color w:val="000000" w:themeColor="text1"/>
            <w:rPrChange w:id="4033"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034" w:author="Peto" w:date="2018-06-14T07:18:00Z">
                  <w:rPr>
                    <w:rFonts w:ascii="Cambria Math" w:hAnsi="Cambria Math"/>
                    <w:color w:val="000000"/>
                  </w:rPr>
                </w:rPrChange>
              </w:rPr>
              <m:t>Z</m:t>
            </m:r>
          </m:e>
          <m:sub>
            <m:r>
              <w:rPr>
                <w:rFonts w:ascii="Cambria Math" w:hAnsi="Cambria Math"/>
                <w:noProof/>
                <w:color w:val="000000"/>
                <w:rPrChange w:id="4035"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4036" w:author="Peto" w:date="2018-06-14T07:18:00Z">
                  <w:rPr>
                    <w:rFonts w:ascii="Cambria Math" w:hAnsi="Cambria Math"/>
                    <w:color w:val="000000"/>
                  </w:rPr>
                </w:rPrChange>
              </w:rPr>
              <m:t>t</m:t>
            </m:r>
          </m:e>
        </m:d>
      </m:oMath>
      <w:r w:rsidRPr="00A82009">
        <w:rPr>
          <w:noProof/>
          <w:color w:val="000000"/>
          <w:rPrChange w:id="4037" w:author="Peto" w:date="2018-06-14T07:18:00Z">
            <w:rPr>
              <w:color w:val="000000"/>
            </w:rPr>
          </w:rPrChange>
        </w:rPr>
        <w:t xml:space="preserve">. </w:t>
      </w:r>
      <w:r w:rsidRPr="00A82009">
        <w:rPr>
          <w:noProof/>
          <w:rPrChange w:id="4038" w:author="Peto" w:date="2018-06-14T07:18:00Z">
            <w:rPr/>
          </w:rPrChange>
        </w:rPr>
        <w:t>Dosadením pravej časti rovnice (</w:t>
      </w:r>
      <w:r w:rsidRPr="00A82009">
        <w:rPr>
          <w:noProof/>
          <w:color w:val="000000"/>
          <w:rPrChange w:id="4039" w:author="Peto" w:date="2018-06-14T07:18:00Z">
            <w:rPr>
              <w:color w:val="000000"/>
            </w:rPr>
          </w:rPrChange>
        </w:rPr>
        <w:fldChar w:fldCharType="begin"/>
      </w:r>
      <w:r w:rsidRPr="00A82009">
        <w:rPr>
          <w:noProof/>
          <w:rPrChange w:id="4040" w:author="Peto" w:date="2018-06-14T07:18:00Z">
            <w:rPr/>
          </w:rPrChange>
        </w:rPr>
        <w:instrText xml:space="preserve"> REF vypocetSV_3 \h </w:instrText>
      </w:r>
      <w:r w:rsidRPr="00A82009">
        <w:rPr>
          <w:noProof/>
          <w:color w:val="000000"/>
          <w:rPrChange w:id="4041" w:author="Peto" w:date="2018-06-14T07:18:00Z">
            <w:rPr>
              <w:noProof/>
              <w:color w:val="000000"/>
            </w:rPr>
          </w:rPrChange>
        </w:rPr>
      </w:r>
      <w:r w:rsidRPr="00A82009">
        <w:rPr>
          <w:noProof/>
          <w:color w:val="000000"/>
          <w:rPrChange w:id="4042" w:author="Peto" w:date="2018-06-14T07:18:00Z">
            <w:rPr>
              <w:color w:val="000000"/>
            </w:rPr>
          </w:rPrChange>
        </w:rPr>
        <w:fldChar w:fldCharType="separate"/>
      </w:r>
      <w:r w:rsidR="00F95B9C" w:rsidRPr="00A82009">
        <w:rPr>
          <w:noProof/>
          <w:color w:val="000000"/>
        </w:rPr>
        <w:t>21</w:t>
      </w:r>
      <w:r w:rsidRPr="00A82009">
        <w:rPr>
          <w:noProof/>
          <w:color w:val="000000"/>
          <w:rPrChange w:id="4043" w:author="Peto" w:date="2018-06-14T07:18:00Z">
            <w:rPr>
              <w:color w:val="000000"/>
            </w:rPr>
          </w:rPrChange>
        </w:rPr>
        <w:fldChar w:fldCharType="end"/>
      </w:r>
      <w:r w:rsidRPr="00A82009">
        <w:rPr>
          <w:noProof/>
          <w:rPrChange w:id="4044" w:author="Peto" w:date="2018-06-14T07:18:00Z">
            <w:rPr/>
          </w:rPrChange>
        </w:rPr>
        <w:t>) do rovnice (</w:t>
      </w:r>
      <w:r w:rsidRPr="00A82009">
        <w:rPr>
          <w:noProof/>
          <w:rPrChange w:id="4045" w:author="Peto" w:date="2018-06-14T07:18:00Z">
            <w:rPr/>
          </w:rPrChange>
        </w:rPr>
        <w:fldChar w:fldCharType="begin"/>
      </w:r>
      <w:r w:rsidRPr="00A82009">
        <w:rPr>
          <w:noProof/>
          <w:rPrChange w:id="4046" w:author="Peto" w:date="2018-06-14T07:18:00Z">
            <w:rPr/>
          </w:rPrChange>
        </w:rPr>
        <w:instrText xml:space="preserve"> REF vypocetSV_1 \h </w:instrText>
      </w:r>
      <w:r w:rsidRPr="00A82009">
        <w:rPr>
          <w:noProof/>
          <w:rPrChange w:id="4047" w:author="Peto" w:date="2018-06-14T07:18:00Z">
            <w:rPr>
              <w:noProof/>
            </w:rPr>
          </w:rPrChange>
        </w:rPr>
      </w:r>
      <w:r w:rsidRPr="00A82009">
        <w:rPr>
          <w:noProof/>
          <w:rPrChange w:id="4048" w:author="Peto" w:date="2018-06-14T07:18:00Z">
            <w:rPr/>
          </w:rPrChange>
        </w:rPr>
        <w:fldChar w:fldCharType="separate"/>
      </w:r>
      <w:r w:rsidR="00F95B9C" w:rsidRPr="00A82009">
        <w:rPr>
          <w:noProof/>
          <w:color w:val="000000"/>
        </w:rPr>
        <w:t>19</w:t>
      </w:r>
      <w:r w:rsidRPr="00A82009">
        <w:rPr>
          <w:noProof/>
          <w:rPrChange w:id="4049" w:author="Peto" w:date="2018-06-14T07:18:00Z">
            <w:rPr/>
          </w:rPrChange>
        </w:rPr>
        <w:fldChar w:fldCharType="end"/>
      </w:r>
      <w:r w:rsidRPr="00A82009">
        <w:rPr>
          <w:noProof/>
          <w:rPrChange w:id="4050" w:author="Peto" w:date="2018-06-14T07:18:00Z">
            <w:rPr/>
          </w:rPrChange>
        </w:rPr>
        <w:t xml:space="preserve">), dostaneme vzťah pre maximálnu objemovú zmenu, kde jedinou premennou je - </w:t>
      </w:r>
      <m:oMath>
        <m:r>
          <w:rPr>
            <w:rFonts w:ascii="Cambria Math" w:hAnsi="Cambria Math"/>
            <w:noProof/>
            <w:color w:val="000000" w:themeColor="text1"/>
            <w:rPrChange w:id="4051"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052" w:author="Peto" w:date="2018-06-14T07:18:00Z">
                  <w:rPr>
                    <w:rFonts w:ascii="Cambria Math" w:hAnsi="Cambria Math"/>
                    <w:color w:val="000000"/>
                  </w:rPr>
                </w:rPrChange>
              </w:rPr>
              <m:t>Z</m:t>
            </m:r>
          </m:e>
          <m:sub>
            <m:r>
              <w:rPr>
                <w:rFonts w:ascii="Cambria Math" w:hAnsi="Cambria Math"/>
                <w:noProof/>
                <w:color w:val="000000"/>
                <w:rPrChange w:id="4053" w:author="Peto" w:date="2018-06-14T07:18:00Z">
                  <w:rPr>
                    <w:rFonts w:ascii="Cambria Math" w:hAnsi="Cambria Math"/>
                    <w:color w:val="000000"/>
                  </w:rPr>
                </w:rPrChange>
              </w:rPr>
              <m:t>max</m:t>
            </m:r>
          </m:sub>
        </m:sSub>
      </m:oMath>
      <w:r w:rsidRPr="00A82009">
        <w:rPr>
          <w:noProof/>
          <w:color w:val="000000"/>
          <w:rPrChange w:id="4054" w:author="Peto" w:date="2018-06-14T07:18:00Z">
            <w:rPr>
              <w:color w:val="000000"/>
            </w:rPr>
          </w:rPrChange>
        </w:rPr>
        <w:t xml:space="preserve">, </w:t>
      </w:r>
      <w:r w:rsidRPr="00A82009">
        <w:rPr>
          <w:noProof/>
          <w:rPrChange w:id="4055" w:author="Peto" w:date="2018-06-14T07:18:00Z">
            <w:rPr/>
          </w:rPrChange>
        </w:rPr>
        <w:t>a síce maximálna hodnota zmeny zápornej impedancie:</w:t>
      </w:r>
    </w:p>
    <w:p w14:paraId="791DB998" w14:textId="77777777" w:rsidR="00CE547F" w:rsidRPr="00A82009" w:rsidRDefault="00CE547F" w:rsidP="00CE547F">
      <w:pPr>
        <w:rPr>
          <w:noProof/>
          <w:rPrChange w:id="405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3346DCE4" w14:textId="77777777" w:rsidTr="00452ADC">
        <w:tc>
          <w:tcPr>
            <w:tcW w:w="704" w:type="dxa"/>
          </w:tcPr>
          <w:p w14:paraId="0465F408" w14:textId="77777777" w:rsidR="00CE547F" w:rsidRPr="00A82009" w:rsidRDefault="00CE547F" w:rsidP="00452ADC">
            <w:pPr>
              <w:jc w:val="center"/>
              <w:rPr>
                <w:noProof/>
                <w:color w:val="000000"/>
                <w:rPrChange w:id="4057" w:author="Peto" w:date="2018-06-14T07:18:00Z">
                  <w:rPr>
                    <w:color w:val="000000"/>
                  </w:rPr>
                </w:rPrChange>
              </w:rPr>
            </w:pPr>
          </w:p>
        </w:tc>
        <w:tc>
          <w:tcPr>
            <w:tcW w:w="7088" w:type="dxa"/>
            <w:vAlign w:val="center"/>
          </w:tcPr>
          <w:p w14:paraId="564F9B77" w14:textId="77777777" w:rsidR="00CE547F" w:rsidRPr="00A82009" w:rsidRDefault="00CE547F" w:rsidP="00452ADC">
            <w:pPr>
              <w:jc w:val="center"/>
              <w:rPr>
                <w:noProof/>
                <w:color w:val="000000"/>
                <w:rPrChange w:id="4058" w:author="Peto" w:date="2018-06-14T07:18:00Z">
                  <w:rPr>
                    <w:color w:val="000000"/>
                  </w:rPr>
                </w:rPrChange>
              </w:rPr>
            </w:pPr>
            <m:oMathPara>
              <m:oMath>
                <m:r>
                  <w:rPr>
                    <w:rFonts w:ascii="Cambria Math" w:hAnsi="Cambria Math"/>
                    <w:noProof/>
                    <w:color w:val="000000" w:themeColor="text1"/>
                    <w:rPrChange w:id="4059"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060" w:author="Peto" w:date="2018-06-14T07:18:00Z">
                          <w:rPr>
                            <w:rFonts w:ascii="Cambria Math" w:hAnsi="Cambria Math"/>
                            <w:color w:val="000000"/>
                          </w:rPr>
                        </w:rPrChange>
                      </w:rPr>
                      <m:t>V</m:t>
                    </m:r>
                  </m:e>
                  <m:sub>
                    <m:r>
                      <w:rPr>
                        <w:rFonts w:ascii="Cambria Math" w:hAnsi="Cambria Math"/>
                        <w:noProof/>
                        <w:color w:val="000000"/>
                        <w:rPrChange w:id="4061" w:author="Peto" w:date="2018-06-14T07:18:00Z">
                          <w:rPr>
                            <w:rFonts w:ascii="Cambria Math" w:hAnsi="Cambria Math"/>
                            <w:color w:val="000000"/>
                          </w:rPr>
                        </w:rPrChange>
                      </w:rPr>
                      <m:t>b(max)</m:t>
                    </m:r>
                  </m:sub>
                </m:sSub>
                <m:r>
                  <w:rPr>
                    <w:rFonts w:ascii="Cambria Math" w:hAnsi="Cambria Math"/>
                    <w:noProof/>
                    <w:rPrChange w:id="4062" w:author="Peto" w:date="2018-06-14T07:18:00Z">
                      <w:rPr>
                        <w:rFonts w:ascii="Cambria Math" w:hAnsi="Cambria Math"/>
                      </w:rPr>
                    </w:rPrChange>
                  </w:rPr>
                  <m:t xml:space="preserve">= -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063" w:author="Peto" w:date="2018-06-14T07:18:00Z">
                              <w:rPr>
                                <w:rFonts w:ascii="Cambria Math" w:hAnsi="Cambria Math"/>
                              </w:rPr>
                            </w:rPrChange>
                          </w:rPr>
                          <m:t>ρ</m:t>
                        </m:r>
                      </m:e>
                      <m:sub>
                        <m:r>
                          <w:rPr>
                            <w:rFonts w:ascii="Cambria Math" w:hAnsi="Cambria Math"/>
                            <w:noProof/>
                            <w:rPrChange w:id="4064"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065" w:author="Peto" w:date="2018-06-14T07:18:00Z">
                              <w:rPr>
                                <w:rFonts w:ascii="Cambria Math" w:hAnsi="Cambria Math"/>
                              </w:rPr>
                            </w:rPrChange>
                          </w:rPr>
                          <m:t>L</m:t>
                        </m:r>
                      </m:e>
                      <m:sup>
                        <m:r>
                          <w:rPr>
                            <w:rFonts w:ascii="Cambria Math" w:hAnsi="Cambria Math"/>
                            <w:noProof/>
                            <w:rPrChange w:id="4066" w:author="Peto" w:date="2018-06-14T07:18:00Z">
                              <w:rPr>
                                <w:rFonts w:ascii="Cambria Math" w:hAnsi="Cambria Math"/>
                              </w:rPr>
                            </w:rPrChange>
                          </w:rPr>
                          <m:t>2</m:t>
                        </m:r>
                      </m:sup>
                    </m:sSup>
                  </m:num>
                  <m:den>
                    <m:sSubSup>
                      <m:sSubSupPr>
                        <m:ctrlPr>
                          <w:rPr>
                            <w:rFonts w:ascii="Cambria Math" w:hAnsi="Cambria Math"/>
                            <w:i/>
                            <w:noProof/>
                          </w:rPr>
                        </m:ctrlPr>
                      </m:sSubSupPr>
                      <m:e>
                        <m:r>
                          <w:rPr>
                            <w:rFonts w:ascii="Cambria Math" w:hAnsi="Cambria Math"/>
                            <w:noProof/>
                            <w:rPrChange w:id="4067" w:author="Peto" w:date="2018-06-14T07:18:00Z">
                              <w:rPr>
                                <w:rFonts w:ascii="Cambria Math" w:hAnsi="Cambria Math"/>
                              </w:rPr>
                            </w:rPrChange>
                          </w:rPr>
                          <m:t>Z</m:t>
                        </m:r>
                      </m:e>
                      <m:sub>
                        <m:r>
                          <w:rPr>
                            <w:rFonts w:ascii="Cambria Math" w:hAnsi="Cambria Math"/>
                            <w:noProof/>
                            <w:rPrChange w:id="4068" w:author="Peto" w:date="2018-06-14T07:18:00Z">
                              <w:rPr>
                                <w:rFonts w:ascii="Cambria Math" w:hAnsi="Cambria Math"/>
                              </w:rPr>
                            </w:rPrChange>
                          </w:rPr>
                          <m:t>0</m:t>
                        </m:r>
                      </m:sub>
                      <m:sup>
                        <m:r>
                          <w:rPr>
                            <w:rFonts w:ascii="Cambria Math" w:hAnsi="Cambria Math"/>
                            <w:noProof/>
                            <w:rPrChange w:id="4069" w:author="Peto" w:date="2018-06-14T07:18:00Z">
                              <w:rPr>
                                <w:rFonts w:ascii="Cambria Math" w:hAnsi="Cambria Math"/>
                              </w:rPr>
                            </w:rPrChange>
                          </w:rPr>
                          <m:t>2</m:t>
                        </m:r>
                      </m:sup>
                    </m:sSubSup>
                  </m:den>
                </m:f>
                <m:r>
                  <w:rPr>
                    <w:rFonts w:ascii="Cambria Math" w:hAnsi="Cambria Math"/>
                    <w:noProof/>
                    <w:color w:val="000000" w:themeColor="text1"/>
                    <w:rPrChange w:id="4070"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071" w:author="Peto" w:date="2018-06-14T07:18:00Z">
                          <w:rPr>
                            <w:rFonts w:ascii="Cambria Math" w:hAnsi="Cambria Math"/>
                            <w:color w:val="000000"/>
                          </w:rPr>
                        </w:rPrChange>
                      </w:rPr>
                      <m:t>Z</m:t>
                    </m:r>
                  </m:e>
                  <m:sub>
                    <m:r>
                      <w:rPr>
                        <w:rFonts w:ascii="Cambria Math" w:hAnsi="Cambria Math"/>
                        <w:noProof/>
                        <w:color w:val="000000"/>
                        <w:rPrChange w:id="4072" w:author="Peto" w:date="2018-06-14T07:18:00Z">
                          <w:rPr>
                            <w:rFonts w:ascii="Cambria Math" w:hAnsi="Cambria Math"/>
                            <w:color w:val="000000"/>
                          </w:rPr>
                        </w:rPrChange>
                      </w:rPr>
                      <m:t>max</m:t>
                    </m:r>
                  </m:sub>
                </m:sSub>
                <m:d>
                  <m:dPr>
                    <m:ctrlPr>
                      <w:rPr>
                        <w:rFonts w:ascii="Cambria Math" w:hAnsi="Cambria Math"/>
                        <w:i/>
                        <w:noProof/>
                        <w:color w:val="000000"/>
                      </w:rPr>
                    </m:ctrlPr>
                  </m:dPr>
                  <m:e>
                    <m:r>
                      <w:rPr>
                        <w:rFonts w:ascii="Cambria Math" w:hAnsi="Cambria Math"/>
                        <w:noProof/>
                        <w:color w:val="000000"/>
                        <w:rPrChange w:id="4073" w:author="Peto" w:date="2018-06-14T07:18:00Z">
                          <w:rPr>
                            <w:rFonts w:ascii="Cambria Math" w:hAnsi="Cambria Math"/>
                            <w:color w:val="000000"/>
                          </w:rPr>
                        </w:rPrChange>
                      </w:rPr>
                      <m:t>ml</m:t>
                    </m:r>
                  </m:e>
                </m:d>
              </m:oMath>
            </m:oMathPara>
          </w:p>
        </w:tc>
        <w:tc>
          <w:tcPr>
            <w:tcW w:w="702" w:type="dxa"/>
            <w:vAlign w:val="center"/>
          </w:tcPr>
          <w:p w14:paraId="470C05C9" w14:textId="77777777" w:rsidR="00CE547F" w:rsidRPr="00A82009" w:rsidRDefault="00CE547F" w:rsidP="00452ADC">
            <w:pPr>
              <w:jc w:val="center"/>
              <w:rPr>
                <w:noProof/>
                <w:color w:val="000000"/>
                <w:rPrChange w:id="4074" w:author="Peto" w:date="2018-06-14T07:18:00Z">
                  <w:rPr>
                    <w:color w:val="000000"/>
                  </w:rPr>
                </w:rPrChange>
              </w:rPr>
            </w:pPr>
            <w:r w:rsidRPr="00A82009">
              <w:rPr>
                <w:noProof/>
                <w:color w:val="000000"/>
                <w:rPrChange w:id="4075" w:author="Peto" w:date="2018-06-14T07:18:00Z">
                  <w:rPr>
                    <w:color w:val="000000"/>
                  </w:rPr>
                </w:rPrChange>
              </w:rPr>
              <w:t>(</w:t>
            </w:r>
            <w:bookmarkStart w:id="4076" w:name="vypocetSV_4"/>
            <w:r w:rsidRPr="00A82009">
              <w:rPr>
                <w:noProof/>
                <w:color w:val="000000"/>
                <w:rPrChange w:id="4077" w:author="Peto" w:date="2018-06-14T07:18:00Z">
                  <w:rPr>
                    <w:color w:val="000000"/>
                  </w:rPr>
                </w:rPrChange>
              </w:rPr>
              <w:fldChar w:fldCharType="begin"/>
            </w:r>
            <w:r w:rsidRPr="00A82009">
              <w:rPr>
                <w:noProof/>
                <w:color w:val="000000"/>
                <w:rPrChange w:id="4078" w:author="Peto" w:date="2018-06-14T07:18:00Z">
                  <w:rPr>
                    <w:color w:val="000000"/>
                  </w:rPr>
                </w:rPrChange>
              </w:rPr>
              <w:instrText xml:space="preserve"> SEQ eq \* MERGEFORMAT </w:instrText>
            </w:r>
            <w:r w:rsidRPr="00A82009">
              <w:rPr>
                <w:noProof/>
                <w:color w:val="000000"/>
                <w:rPrChange w:id="4079" w:author="Peto" w:date="2018-06-14T07:18:00Z">
                  <w:rPr>
                    <w:color w:val="000000"/>
                  </w:rPr>
                </w:rPrChange>
              </w:rPr>
              <w:fldChar w:fldCharType="separate"/>
            </w:r>
            <w:r w:rsidR="00F95B9C" w:rsidRPr="00A82009">
              <w:rPr>
                <w:noProof/>
                <w:color w:val="000000"/>
              </w:rPr>
              <w:t>22</w:t>
            </w:r>
            <w:r w:rsidRPr="00A82009">
              <w:rPr>
                <w:noProof/>
                <w:color w:val="000000"/>
                <w:rPrChange w:id="4080" w:author="Peto" w:date="2018-06-14T07:18:00Z">
                  <w:rPr>
                    <w:color w:val="000000"/>
                  </w:rPr>
                </w:rPrChange>
              </w:rPr>
              <w:fldChar w:fldCharType="end"/>
            </w:r>
            <w:bookmarkEnd w:id="4076"/>
            <w:r w:rsidRPr="00A82009">
              <w:rPr>
                <w:noProof/>
                <w:color w:val="000000"/>
                <w:rPrChange w:id="4081" w:author="Peto" w:date="2018-06-14T07:18:00Z">
                  <w:rPr>
                    <w:color w:val="000000"/>
                  </w:rPr>
                </w:rPrChange>
              </w:rPr>
              <w:t>)</w:t>
            </w:r>
          </w:p>
        </w:tc>
      </w:tr>
    </w:tbl>
    <w:p w14:paraId="4094EDBF" w14:textId="77777777" w:rsidR="00CE547F" w:rsidRPr="00A82009" w:rsidRDefault="00CE547F" w:rsidP="00CE547F">
      <w:pPr>
        <w:rPr>
          <w:noProof/>
          <w:rPrChange w:id="4082" w:author="Peto" w:date="2018-06-14T07:18:00Z">
            <w:rPr/>
          </w:rPrChange>
        </w:rPr>
      </w:pPr>
    </w:p>
    <w:p w14:paraId="2C7186D7" w14:textId="77777777" w:rsidR="00CE547F" w:rsidRPr="00A82009" w:rsidRDefault="00CE547F" w:rsidP="00CE547F">
      <w:pPr>
        <w:rPr>
          <w:noProof/>
          <w:rPrChange w:id="4083" w:author="Peto" w:date="2018-06-14T07:18:00Z">
            <w:rPr/>
          </w:rPrChange>
        </w:rPr>
      </w:pPr>
      <w:r w:rsidRPr="00A82009">
        <w:rPr>
          <w:noProof/>
          <w:rPrChange w:id="4084" w:author="Peto" w:date="2018-06-14T07:18:00Z">
            <w:rPr/>
          </w:rPrChange>
        </w:rPr>
        <w:lastRenderedPageBreak/>
        <w:t xml:space="preserve">Táto rovnica však predpokladá nulový odtok krvi z meraného úseku a preto pre reálne použitie je potrebná jej úprava. </w:t>
      </w:r>
    </w:p>
    <w:p w14:paraId="1A4EA067" w14:textId="77777777" w:rsidR="00CE547F" w:rsidRPr="00A82009" w:rsidRDefault="00CE547F" w:rsidP="00CE547F">
      <w:pPr>
        <w:pStyle w:val="Nadpis4"/>
        <w:rPr>
          <w:noProof/>
          <w:rPrChange w:id="4085" w:author="Peto" w:date="2018-06-14T07:18:00Z">
            <w:rPr/>
          </w:rPrChange>
        </w:rPr>
      </w:pPr>
      <w:r w:rsidRPr="00A82009">
        <w:rPr>
          <w:noProof/>
          <w:rPrChange w:id="4086" w:author="Peto" w:date="2018-06-14T07:18:00Z">
            <w:rPr/>
          </w:rPrChange>
        </w:rPr>
        <w:t>Neybarov model</w:t>
      </w:r>
    </w:p>
    <w:p w14:paraId="556C4F08" w14:textId="77777777" w:rsidR="00CE547F" w:rsidRPr="00A82009" w:rsidRDefault="00CE547F" w:rsidP="00CE547F">
      <w:pPr>
        <w:rPr>
          <w:noProof/>
          <w:rPrChange w:id="4087" w:author="Peto" w:date="2018-06-14T07:18:00Z">
            <w:rPr/>
          </w:rPrChange>
        </w:rPr>
      </w:pPr>
    </w:p>
    <w:p w14:paraId="3720C7EA" w14:textId="55346F1F" w:rsidR="00CE547F" w:rsidRPr="00A82009" w:rsidRDefault="00CE547F" w:rsidP="00CE547F">
      <w:pPr>
        <w:rPr>
          <w:noProof/>
          <w:rPrChange w:id="4088" w:author="Peto" w:date="2018-06-14T07:18:00Z">
            <w:rPr/>
          </w:rPrChange>
        </w:rPr>
      </w:pPr>
      <w:r w:rsidRPr="00A82009">
        <w:rPr>
          <w:noProof/>
          <w:rPrChange w:id="4089" w:author="Peto" w:date="2018-06-14T07:18:00Z">
            <w:rPr/>
          </w:rPrChange>
        </w:rPr>
        <w:t>O to sa pokúsil Nyboer</w:t>
      </w:r>
      <w:r w:rsidRPr="00A82009">
        <w:rPr>
          <w:noProof/>
          <w:rPrChange w:id="4090" w:author="Peto" w:date="2018-06-14T07:18:00Z">
            <w:rPr/>
          </w:rPrChange>
        </w:rPr>
        <w:fldChar w:fldCharType="begin"/>
      </w:r>
      <w:r w:rsidR="00AD692D" w:rsidRPr="00A82009">
        <w:rPr>
          <w:noProof/>
          <w:rPrChange w:id="4091" w:author="Peto" w:date="2018-06-14T07:18:00Z">
            <w:rPr/>
          </w:rPrChange>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82009">
        <w:rPr>
          <w:noProof/>
          <w:rPrChange w:id="4092" w:author="Peto" w:date="2018-06-14T07:18:00Z">
            <w:rPr/>
          </w:rPrChange>
        </w:rPr>
        <w:fldChar w:fldCharType="separate"/>
      </w:r>
      <w:r w:rsidR="00AD692D" w:rsidRPr="00A82009">
        <w:rPr>
          <w:noProof/>
          <w:vertAlign w:val="superscript"/>
        </w:rPr>
        <w:t>4</w:t>
      </w:r>
      <w:r w:rsidRPr="00A82009">
        <w:rPr>
          <w:noProof/>
          <w:rPrChange w:id="4093" w:author="Peto" w:date="2018-06-14T07:18:00Z">
            <w:rPr/>
          </w:rPrChange>
        </w:rPr>
        <w:fldChar w:fldCharType="end"/>
      </w:r>
      <w:r w:rsidRPr="00A82009">
        <w:rPr>
          <w:noProof/>
          <w:rPrChange w:id="4094" w:author="Peto" w:date="2018-06-14T07:18:00Z">
            <w:rPr/>
          </w:rPrChange>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A82009" w14:paraId="61182597" w14:textId="77777777" w:rsidTr="00452ADC">
        <w:tc>
          <w:tcPr>
            <w:tcW w:w="704" w:type="dxa"/>
          </w:tcPr>
          <w:p w14:paraId="7FA225F5" w14:textId="77777777" w:rsidR="00CE547F" w:rsidRPr="00A82009" w:rsidRDefault="00CE547F" w:rsidP="00452ADC">
            <w:pPr>
              <w:jc w:val="center"/>
              <w:rPr>
                <w:noProof/>
                <w:color w:val="000000"/>
                <w:rPrChange w:id="4095" w:author="Peto" w:date="2018-06-14T07:18:00Z">
                  <w:rPr>
                    <w:color w:val="000000"/>
                  </w:rPr>
                </w:rPrChange>
              </w:rPr>
            </w:pPr>
          </w:p>
        </w:tc>
        <w:tc>
          <w:tcPr>
            <w:tcW w:w="7088" w:type="dxa"/>
            <w:vAlign w:val="center"/>
          </w:tcPr>
          <w:p w14:paraId="0A9732ED" w14:textId="77777777" w:rsidR="00CE547F" w:rsidRPr="00A82009" w:rsidRDefault="00837AE3" w:rsidP="00452ADC">
            <w:pPr>
              <w:jc w:val="center"/>
              <w:rPr>
                <w:noProof/>
                <w:color w:val="000000"/>
                <w:rPrChange w:id="4096" w:author="Peto" w:date="2018-06-14T07:18:00Z">
                  <w:rPr>
                    <w:color w:val="000000"/>
                  </w:rPr>
                </w:rPrChange>
              </w:rPr>
            </w:pPr>
            <m:oMathPara>
              <m:oMath>
                <m:sSub>
                  <m:sSubPr>
                    <m:ctrlPr>
                      <w:rPr>
                        <w:rFonts w:ascii="Cambria Math" w:hAnsi="Cambria Math"/>
                        <w:i/>
                        <w:noProof/>
                        <w:color w:val="000000"/>
                      </w:rPr>
                    </m:ctrlPr>
                  </m:sSubPr>
                  <m:e>
                    <m:r>
                      <w:rPr>
                        <w:rFonts w:ascii="Cambria Math" w:hAnsi="Cambria Math"/>
                        <w:noProof/>
                        <w:color w:val="000000"/>
                        <w:rPrChange w:id="4097" w:author="Peto" w:date="2018-06-14T07:18:00Z">
                          <w:rPr>
                            <w:rFonts w:ascii="Cambria Math" w:hAnsi="Cambria Math"/>
                            <w:color w:val="000000"/>
                          </w:rPr>
                        </w:rPrChange>
                      </w:rPr>
                      <m:t>SV</m:t>
                    </m:r>
                  </m:e>
                  <m:sub>
                    <m:r>
                      <w:rPr>
                        <w:rFonts w:ascii="Cambria Math" w:hAnsi="Cambria Math"/>
                        <w:noProof/>
                        <w:color w:val="000000"/>
                        <w:rPrChange w:id="4098" w:author="Peto" w:date="2018-06-14T07:18:00Z">
                          <w:rPr>
                            <w:rFonts w:ascii="Cambria Math" w:hAnsi="Cambria Math"/>
                            <w:color w:val="000000"/>
                          </w:rPr>
                        </w:rPrChange>
                      </w:rPr>
                      <m:t>Nyboer</m:t>
                    </m:r>
                  </m:sub>
                </m:sSub>
                <m:r>
                  <w:rPr>
                    <w:rFonts w:ascii="Cambria Math" w:hAnsi="Cambria Math"/>
                    <w:noProof/>
                    <w:rPrChange w:id="4099" w:author="Peto" w:date="2018-06-14T07:18:00Z">
                      <w:rPr>
                        <w:rFonts w:ascii="Cambria Math" w:hAnsi="Cambria Math"/>
                      </w:rPr>
                    </w:rPrChange>
                  </w:rPr>
                  <m:t xml:space="preserve">= -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100" w:author="Peto" w:date="2018-06-14T07:18:00Z">
                              <w:rPr>
                                <w:rFonts w:ascii="Cambria Math" w:hAnsi="Cambria Math"/>
                              </w:rPr>
                            </w:rPrChange>
                          </w:rPr>
                          <m:t>ρ</m:t>
                        </m:r>
                      </m:e>
                      <m:sub>
                        <m:r>
                          <w:rPr>
                            <w:rFonts w:ascii="Cambria Math" w:hAnsi="Cambria Math"/>
                            <w:noProof/>
                            <w:rPrChange w:id="4101"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102" w:author="Peto" w:date="2018-06-14T07:18:00Z">
                              <w:rPr>
                                <w:rFonts w:ascii="Cambria Math" w:hAnsi="Cambria Math"/>
                              </w:rPr>
                            </w:rPrChange>
                          </w:rPr>
                          <m:t>L</m:t>
                        </m:r>
                      </m:e>
                      <m:sup>
                        <m:r>
                          <w:rPr>
                            <w:rFonts w:ascii="Cambria Math" w:hAnsi="Cambria Math"/>
                            <w:noProof/>
                            <w:rPrChange w:id="4103" w:author="Peto" w:date="2018-06-14T07:18:00Z">
                              <w:rPr>
                                <w:rFonts w:ascii="Cambria Math" w:hAnsi="Cambria Math"/>
                              </w:rPr>
                            </w:rPrChange>
                          </w:rPr>
                          <m:t>2</m:t>
                        </m:r>
                      </m:sup>
                    </m:sSup>
                  </m:num>
                  <m:den>
                    <m:sSubSup>
                      <m:sSubSupPr>
                        <m:ctrlPr>
                          <w:rPr>
                            <w:rFonts w:ascii="Cambria Math" w:hAnsi="Cambria Math"/>
                            <w:i/>
                            <w:noProof/>
                          </w:rPr>
                        </m:ctrlPr>
                      </m:sSubSupPr>
                      <m:e>
                        <m:r>
                          <w:rPr>
                            <w:rFonts w:ascii="Cambria Math" w:hAnsi="Cambria Math"/>
                            <w:noProof/>
                            <w:rPrChange w:id="4104" w:author="Peto" w:date="2018-06-14T07:18:00Z">
                              <w:rPr>
                                <w:rFonts w:ascii="Cambria Math" w:hAnsi="Cambria Math"/>
                              </w:rPr>
                            </w:rPrChange>
                          </w:rPr>
                          <m:t>Z</m:t>
                        </m:r>
                      </m:e>
                      <m:sub>
                        <m:r>
                          <w:rPr>
                            <w:rFonts w:ascii="Cambria Math" w:hAnsi="Cambria Math"/>
                            <w:noProof/>
                            <w:rPrChange w:id="4105" w:author="Peto" w:date="2018-06-14T07:18:00Z">
                              <w:rPr>
                                <w:rFonts w:ascii="Cambria Math" w:hAnsi="Cambria Math"/>
                              </w:rPr>
                            </w:rPrChange>
                          </w:rPr>
                          <m:t>0</m:t>
                        </m:r>
                      </m:sub>
                      <m:sup>
                        <m:r>
                          <w:rPr>
                            <w:rFonts w:ascii="Cambria Math" w:hAnsi="Cambria Math"/>
                            <w:noProof/>
                            <w:rPrChange w:id="4106" w:author="Peto" w:date="2018-06-14T07:18:00Z">
                              <w:rPr>
                                <w:rFonts w:ascii="Cambria Math" w:hAnsi="Cambria Math"/>
                              </w:rPr>
                            </w:rPrChange>
                          </w:rPr>
                          <m:t>2</m:t>
                        </m:r>
                      </m:sup>
                    </m:sSubSup>
                  </m:den>
                </m:f>
                <m:r>
                  <w:rPr>
                    <w:rFonts w:ascii="Cambria Math" w:hAnsi="Cambria Math"/>
                    <w:noProof/>
                    <w:color w:val="000000" w:themeColor="text1"/>
                    <w:rPrChange w:id="4107"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108" w:author="Peto" w:date="2018-06-14T07:18:00Z">
                          <w:rPr>
                            <w:rFonts w:ascii="Cambria Math" w:hAnsi="Cambria Math"/>
                            <w:color w:val="000000"/>
                          </w:rPr>
                        </w:rPrChange>
                      </w:rPr>
                      <m:t>Z</m:t>
                    </m:r>
                  </m:e>
                  <m:sub>
                    <m:r>
                      <m:rPr>
                        <m:sty m:val="p"/>
                      </m:rPr>
                      <w:rPr>
                        <w:rFonts w:ascii="Cambria Math" w:hAnsi="Cambria Math"/>
                        <w:noProof/>
                        <w:color w:val="000000"/>
                        <w:rPrChange w:id="4109" w:author="Peto" w:date="2018-06-14T07:18:00Z">
                          <w:rPr>
                            <w:rFonts w:ascii="Cambria Math" w:hAnsi="Cambria Math"/>
                            <w:color w:val="000000"/>
                          </w:rPr>
                        </w:rPrChange>
                      </w:rPr>
                      <m:t>max⁡</m:t>
                    </m:r>
                    <m:r>
                      <w:rPr>
                        <w:rFonts w:ascii="Cambria Math" w:hAnsi="Cambria Math"/>
                        <w:noProof/>
                        <w:color w:val="000000"/>
                        <w:rPrChange w:id="4110" w:author="Peto" w:date="2018-06-14T07:18:00Z">
                          <w:rPr>
                            <w:rFonts w:ascii="Cambria Math" w:hAnsi="Cambria Math"/>
                            <w:color w:val="000000"/>
                          </w:rPr>
                        </w:rPrChange>
                      </w:rPr>
                      <m:t>_mod</m:t>
                    </m:r>
                  </m:sub>
                </m:sSub>
              </m:oMath>
            </m:oMathPara>
          </w:p>
        </w:tc>
        <w:tc>
          <w:tcPr>
            <w:tcW w:w="702" w:type="dxa"/>
            <w:vAlign w:val="center"/>
          </w:tcPr>
          <w:p w14:paraId="65895894" w14:textId="77777777" w:rsidR="00CE547F" w:rsidRPr="00A82009" w:rsidRDefault="00CE547F" w:rsidP="00452ADC">
            <w:pPr>
              <w:jc w:val="center"/>
              <w:rPr>
                <w:noProof/>
                <w:color w:val="000000"/>
                <w:rPrChange w:id="4111" w:author="Peto" w:date="2018-06-14T07:18:00Z">
                  <w:rPr>
                    <w:color w:val="000000"/>
                  </w:rPr>
                </w:rPrChange>
              </w:rPr>
            </w:pPr>
            <w:r w:rsidRPr="00A82009">
              <w:rPr>
                <w:noProof/>
                <w:color w:val="000000"/>
                <w:rPrChange w:id="4112" w:author="Peto" w:date="2018-06-14T07:18:00Z">
                  <w:rPr>
                    <w:color w:val="000000"/>
                  </w:rPr>
                </w:rPrChange>
              </w:rPr>
              <w:t>(</w:t>
            </w:r>
            <w:r w:rsidRPr="00A82009">
              <w:rPr>
                <w:noProof/>
                <w:rPrChange w:id="4113" w:author="Peto" w:date="2018-06-14T07:18:00Z">
                  <w:rPr>
                    <w:noProof/>
                    <w:color w:val="000000"/>
                  </w:rPr>
                </w:rPrChange>
              </w:rPr>
              <w:fldChar w:fldCharType="begin"/>
            </w:r>
            <w:r w:rsidRPr="00A82009">
              <w:rPr>
                <w:noProof/>
                <w:rPrChange w:id="4114" w:author="Peto" w:date="2018-06-14T07:18:00Z">
                  <w:rPr/>
                </w:rPrChange>
              </w:rPr>
              <w:instrText xml:space="preserve"> SEQ eq \* MERGEFORMAT </w:instrText>
            </w:r>
            <w:r w:rsidRPr="00A82009">
              <w:rPr>
                <w:noProof/>
                <w:rPrChange w:id="4115" w:author="Peto" w:date="2018-06-14T07:18:00Z">
                  <w:rPr>
                    <w:noProof/>
                    <w:color w:val="000000"/>
                  </w:rPr>
                </w:rPrChange>
              </w:rPr>
              <w:fldChar w:fldCharType="separate"/>
            </w:r>
            <w:ins w:id="4116" w:author="Peto" w:date="2018-06-10T16:58:00Z">
              <w:r w:rsidR="00F95B9C" w:rsidRPr="00A82009">
                <w:rPr>
                  <w:noProof/>
                  <w:color w:val="000000"/>
                  <w:rPrChange w:id="4117" w:author="Peto" w:date="2018-06-14T07:18:00Z">
                    <w:rPr/>
                  </w:rPrChange>
                </w:rPr>
                <w:t>23</w:t>
              </w:r>
            </w:ins>
            <w:del w:id="4118" w:author="Peto" w:date="2018-06-10T16:58:00Z">
              <w:r w:rsidR="00B85020" w:rsidRPr="00A82009" w:rsidDel="00F95B9C">
                <w:rPr>
                  <w:noProof/>
                  <w:color w:val="000000"/>
                </w:rPr>
                <w:delText>23</w:delText>
              </w:r>
            </w:del>
            <w:r w:rsidRPr="00A82009">
              <w:rPr>
                <w:noProof/>
                <w:color w:val="000000"/>
                <w:rPrChange w:id="4119" w:author="Peto" w:date="2018-06-14T07:18:00Z">
                  <w:rPr>
                    <w:noProof/>
                    <w:color w:val="000000"/>
                  </w:rPr>
                </w:rPrChange>
              </w:rPr>
              <w:fldChar w:fldCharType="end"/>
            </w:r>
            <w:r w:rsidRPr="00A82009">
              <w:rPr>
                <w:noProof/>
                <w:color w:val="000000"/>
                <w:rPrChange w:id="4120" w:author="Peto" w:date="2018-06-14T07:18:00Z">
                  <w:rPr>
                    <w:color w:val="000000"/>
                  </w:rPr>
                </w:rPrChange>
              </w:rPr>
              <w:t>)</w:t>
            </w:r>
          </w:p>
        </w:tc>
      </w:tr>
    </w:tbl>
    <w:p w14:paraId="76670D69" w14:textId="77777777" w:rsidR="00CE547F" w:rsidRPr="00A82009" w:rsidRDefault="00CE547F" w:rsidP="00CE547F">
      <w:pPr>
        <w:rPr>
          <w:noProof/>
          <w:rPrChange w:id="4121" w:author="Peto" w:date="2018-06-14T07:18:00Z">
            <w:rPr/>
          </w:rPrChange>
        </w:rPr>
      </w:pPr>
    </w:p>
    <w:p w14:paraId="6A7A6323" w14:textId="77777777" w:rsidR="00CE547F" w:rsidRPr="00A82009" w:rsidRDefault="00CE547F" w:rsidP="00CE547F">
      <w:pPr>
        <w:rPr>
          <w:noProof/>
          <w:rPrChange w:id="4122" w:author="Peto" w:date="2018-06-14T07:18:00Z">
            <w:rPr/>
          </w:rPrChange>
        </w:rPr>
      </w:pPr>
      <w:r w:rsidRPr="00A82009">
        <w:rPr>
          <w:noProof/>
          <w:rPrChange w:id="4123" w:author="Peto" w:date="2018-06-14T07:18:00Z">
            <w:rPr/>
          </w:rPrChange>
        </w:rPr>
        <w:t>s tou modifikáciou, že v tejto rovnici bolo potrebné určiť</w:t>
      </w:r>
      <m:oMath>
        <m:r>
          <w:rPr>
            <w:rFonts w:ascii="Cambria Math" w:hAnsi="Cambria Math"/>
            <w:noProof/>
            <w:color w:val="000000" w:themeColor="text1"/>
            <w:rPrChange w:id="4124"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125" w:author="Peto" w:date="2018-06-14T07:18:00Z">
                  <w:rPr>
                    <w:rFonts w:ascii="Cambria Math" w:hAnsi="Cambria Math"/>
                    <w:color w:val="000000"/>
                  </w:rPr>
                </w:rPrChange>
              </w:rPr>
              <m:t>Z</m:t>
            </m:r>
          </m:e>
          <m:sub>
            <m:r>
              <m:rPr>
                <m:sty m:val="p"/>
              </m:rPr>
              <w:rPr>
                <w:rFonts w:ascii="Cambria Math" w:hAnsi="Cambria Math"/>
                <w:noProof/>
                <w:color w:val="000000"/>
                <w:rPrChange w:id="4126" w:author="Peto" w:date="2018-06-14T07:18:00Z">
                  <w:rPr>
                    <w:rFonts w:ascii="Cambria Math" w:hAnsi="Cambria Math"/>
                    <w:color w:val="000000"/>
                  </w:rPr>
                </w:rPrChange>
              </w:rPr>
              <m:t>max⁡</m:t>
            </m:r>
            <m:r>
              <w:rPr>
                <w:rFonts w:ascii="Cambria Math" w:hAnsi="Cambria Math"/>
                <w:noProof/>
                <w:color w:val="000000"/>
                <w:rPrChange w:id="4127" w:author="Peto" w:date="2018-06-14T07:18:00Z">
                  <w:rPr>
                    <w:rFonts w:ascii="Cambria Math" w:hAnsi="Cambria Math"/>
                    <w:color w:val="000000"/>
                  </w:rPr>
                </w:rPrChange>
              </w:rPr>
              <m:t>_mod</m:t>
            </m:r>
          </m:sub>
        </m:sSub>
      </m:oMath>
      <w:r w:rsidRPr="00A82009">
        <w:rPr>
          <w:noProof/>
          <w:rPrChange w:id="4128" w:author="Peto" w:date="2018-06-14T07:18:00Z">
            <w:rPr/>
          </w:rPrChange>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A82009" w:rsidRDefault="00CE547F" w:rsidP="00CE547F">
      <w:pPr>
        <w:rPr>
          <w:noProof/>
          <w:rPrChange w:id="4129" w:author="Peto" w:date="2018-06-14T07:18:00Z">
            <w:rPr/>
          </w:rPrChange>
        </w:rPr>
      </w:pPr>
    </w:p>
    <w:p w14:paraId="762DE152" w14:textId="77777777" w:rsidR="00CE547F" w:rsidRPr="00A82009" w:rsidRDefault="00CE547F" w:rsidP="00CE547F">
      <w:pPr>
        <w:keepNext/>
        <w:jc w:val="center"/>
        <w:rPr>
          <w:noProof/>
          <w:rPrChange w:id="4130" w:author="Peto" w:date="2018-06-14T07:18:00Z">
            <w:rPr/>
          </w:rPrChange>
        </w:rPr>
      </w:pPr>
      <w:r w:rsidRPr="00D72AE1">
        <w:rPr>
          <w:noProof/>
          <w:lang w:val="cs-CZ"/>
        </w:rPr>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A82009" w:rsidRDefault="00CE547F" w:rsidP="00CE547F">
      <w:pPr>
        <w:pStyle w:val="Popis"/>
        <w:rPr>
          <w:noProof/>
          <w:vanish/>
          <w:szCs w:val="22"/>
          <w:lang w:val="sk-SK"/>
          <w:specVanish/>
          <w:rPrChange w:id="4131" w:author="Peto" w:date="2018-06-14T07:18:00Z">
            <w:rPr>
              <w:vanish/>
              <w:szCs w:val="22"/>
              <w:lang w:val="sk-SK"/>
              <w:specVanish/>
            </w:rPr>
          </w:rPrChange>
        </w:rPr>
      </w:pPr>
      <w:bookmarkStart w:id="4132" w:name="_Toc516413263"/>
      <w:r w:rsidRPr="00A82009">
        <w:rPr>
          <w:noProof/>
          <w:lang w:val="sk-SK"/>
          <w:rPrChange w:id="4133" w:author="Peto" w:date="2018-06-14T07:18:00Z">
            <w:rPr>
              <w:lang w:val="sk-SK"/>
            </w:rPr>
          </w:rPrChange>
        </w:rPr>
        <w:t xml:space="preserve">Obrázok </w:t>
      </w:r>
      <w:r w:rsidR="00A53D98" w:rsidRPr="00A82009">
        <w:rPr>
          <w:noProof/>
          <w:lang w:val="sk-SK"/>
          <w:rPrChange w:id="4134" w:author="Peto" w:date="2018-06-14T07:18:00Z">
            <w:rPr>
              <w:lang w:val="sk-SK"/>
            </w:rPr>
          </w:rPrChange>
        </w:rPr>
        <w:fldChar w:fldCharType="begin"/>
      </w:r>
      <w:r w:rsidR="00A53D98" w:rsidRPr="00A82009">
        <w:rPr>
          <w:noProof/>
          <w:lang w:val="sk-SK"/>
          <w:rPrChange w:id="4135" w:author="Peto" w:date="2018-06-14T07:18:00Z">
            <w:rPr>
              <w:lang w:val="sk-SK"/>
            </w:rPr>
          </w:rPrChange>
        </w:rPr>
        <w:instrText xml:space="preserve"> STYLEREF 1 \s </w:instrText>
      </w:r>
      <w:r w:rsidR="00A53D98" w:rsidRPr="00A82009">
        <w:rPr>
          <w:noProof/>
          <w:lang w:val="sk-SK"/>
          <w:rPrChange w:id="4136" w:author="Peto" w:date="2018-06-14T07:18:00Z">
            <w:rPr>
              <w:lang w:val="sk-SK"/>
            </w:rPr>
          </w:rPrChange>
        </w:rPr>
        <w:fldChar w:fldCharType="separate"/>
      </w:r>
      <w:r w:rsidR="00F95B9C" w:rsidRPr="00A82009">
        <w:rPr>
          <w:noProof/>
          <w:lang w:val="sk-SK"/>
        </w:rPr>
        <w:t>1</w:t>
      </w:r>
      <w:r w:rsidR="00A53D98" w:rsidRPr="00A82009">
        <w:rPr>
          <w:noProof/>
          <w:lang w:val="sk-SK"/>
          <w:rPrChange w:id="4137" w:author="Peto" w:date="2018-06-14T07:18:00Z">
            <w:rPr>
              <w:lang w:val="sk-SK"/>
            </w:rPr>
          </w:rPrChange>
        </w:rPr>
        <w:fldChar w:fldCharType="end"/>
      </w:r>
      <w:r w:rsidR="00A53D98" w:rsidRPr="00A82009">
        <w:rPr>
          <w:noProof/>
          <w:lang w:val="sk-SK"/>
          <w:rPrChange w:id="4138" w:author="Peto" w:date="2018-06-14T07:18:00Z">
            <w:rPr>
              <w:lang w:val="sk-SK"/>
            </w:rPr>
          </w:rPrChange>
        </w:rPr>
        <w:t>.</w:t>
      </w:r>
      <w:r w:rsidR="00A53D98" w:rsidRPr="00A82009">
        <w:rPr>
          <w:noProof/>
          <w:lang w:val="sk-SK"/>
          <w:rPrChange w:id="4139" w:author="Peto" w:date="2018-06-14T07:18:00Z">
            <w:rPr>
              <w:lang w:val="sk-SK"/>
            </w:rPr>
          </w:rPrChange>
        </w:rPr>
        <w:fldChar w:fldCharType="begin"/>
      </w:r>
      <w:r w:rsidR="00A53D98" w:rsidRPr="00A82009">
        <w:rPr>
          <w:noProof/>
          <w:lang w:val="sk-SK"/>
          <w:rPrChange w:id="4140" w:author="Peto" w:date="2018-06-14T07:18:00Z">
            <w:rPr>
              <w:lang w:val="sk-SK"/>
            </w:rPr>
          </w:rPrChange>
        </w:rPr>
        <w:instrText xml:space="preserve"> SEQ Obrázok \* ARABIC \s 1 </w:instrText>
      </w:r>
      <w:r w:rsidR="00A53D98" w:rsidRPr="00A82009">
        <w:rPr>
          <w:noProof/>
          <w:lang w:val="sk-SK"/>
          <w:rPrChange w:id="4141" w:author="Peto" w:date="2018-06-14T07:18:00Z">
            <w:rPr>
              <w:lang w:val="sk-SK"/>
            </w:rPr>
          </w:rPrChange>
        </w:rPr>
        <w:fldChar w:fldCharType="separate"/>
      </w:r>
      <w:r w:rsidR="00F95B9C" w:rsidRPr="00A82009">
        <w:rPr>
          <w:noProof/>
          <w:lang w:val="sk-SK"/>
        </w:rPr>
        <w:t>8</w:t>
      </w:r>
      <w:r w:rsidR="00A53D98" w:rsidRPr="00A82009">
        <w:rPr>
          <w:noProof/>
          <w:lang w:val="sk-SK"/>
          <w:rPrChange w:id="4142" w:author="Peto" w:date="2018-06-14T07:18:00Z">
            <w:rPr>
              <w:lang w:val="sk-SK"/>
            </w:rPr>
          </w:rPrChange>
        </w:rPr>
        <w:fldChar w:fldCharType="end"/>
      </w:r>
      <w:r w:rsidRPr="00A82009">
        <w:rPr>
          <w:noProof/>
          <w:lang w:val="sk-SK"/>
          <w:rPrChange w:id="4143" w:author="Peto" w:date="2018-06-14T07:18:00Z">
            <w:rPr>
              <w:lang w:val="sk-SK"/>
            </w:rPr>
          </w:rPrChange>
        </w:rPr>
        <w:t xml:space="preserve">: Spätná extrapolácia </w:t>
      </w:r>
      <m:oMath>
        <m:r>
          <w:rPr>
            <w:rFonts w:ascii="Cambria Math" w:hAnsi="Cambria Math"/>
            <w:noProof/>
            <w:color w:val="000000" w:themeColor="text1"/>
            <w:lang w:val="sk-SK"/>
            <w:rPrChange w:id="4144" w:author="Peto" w:date="2018-06-14T07:18:00Z">
              <w:rPr>
                <w:rFonts w:ascii="Cambria Math" w:hAnsi="Cambria Math"/>
                <w:color w:val="000000" w:themeColor="text1"/>
                <w:lang w:val="sk-SK"/>
              </w:rPr>
            </w:rPrChange>
          </w:rPr>
          <m:t>∆</m:t>
        </m:r>
        <m:sSub>
          <m:sSubPr>
            <m:ctrlPr>
              <w:rPr>
                <w:rFonts w:ascii="Cambria Math" w:hAnsi="Cambria Math"/>
                <w:i/>
                <w:noProof/>
                <w:color w:val="000000"/>
                <w:lang w:val="sk-SK"/>
              </w:rPr>
            </m:ctrlPr>
          </m:sSubPr>
          <m:e>
            <m:r>
              <w:rPr>
                <w:rFonts w:ascii="Cambria Math" w:hAnsi="Cambria Math"/>
                <w:noProof/>
                <w:color w:val="000000"/>
                <w:lang w:val="sk-SK"/>
                <w:rPrChange w:id="4145" w:author="Peto" w:date="2018-06-14T07:18:00Z">
                  <w:rPr>
                    <w:rFonts w:ascii="Cambria Math" w:hAnsi="Cambria Math"/>
                    <w:color w:val="000000"/>
                    <w:lang w:val="sk-SK"/>
                  </w:rPr>
                </w:rPrChange>
              </w:rPr>
              <m:t>Z</m:t>
            </m:r>
          </m:e>
          <m:sub>
            <m:r>
              <m:rPr>
                <m:sty m:val="p"/>
              </m:rPr>
              <w:rPr>
                <w:rFonts w:ascii="Cambria Math" w:hAnsi="Cambria Math"/>
                <w:noProof/>
                <w:color w:val="000000"/>
                <w:lang w:val="sk-SK"/>
                <w:rPrChange w:id="4146" w:author="Peto" w:date="2018-06-14T07:18:00Z">
                  <w:rPr>
                    <w:rFonts w:ascii="Cambria Math" w:hAnsi="Cambria Math"/>
                    <w:color w:val="000000"/>
                    <w:lang w:val="sk-SK"/>
                  </w:rPr>
                </w:rPrChange>
              </w:rPr>
              <m:t>max⁡</m:t>
            </m:r>
          </m:sub>
        </m:sSub>
      </m:oMath>
      <w:r w:rsidRPr="00A82009">
        <w:rPr>
          <w:noProof/>
          <w:lang w:val="sk-SK"/>
          <w:rPrChange w:id="4147" w:author="Peto" w:date="2018-06-14T07:18:00Z">
            <w:rPr>
              <w:lang w:val="sk-SK"/>
            </w:rPr>
          </w:rPrChange>
        </w:rPr>
        <w:t xml:space="preserve"> a dopredná extrapolácia </w:t>
      </w:r>
      <m:oMath>
        <m:r>
          <w:rPr>
            <w:rFonts w:ascii="Cambria Math" w:hAnsi="Cambria Math"/>
            <w:noProof/>
            <w:lang w:val="sk-SK"/>
            <w:rPrChange w:id="4148"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4149" w:author="Peto" w:date="2018-06-14T07:18:00Z">
                  <w:rPr>
                    <w:rFonts w:ascii="Cambria Math" w:hAnsi="Cambria Math"/>
                    <w:lang w:val="sk-SK"/>
                  </w:rPr>
                </w:rPrChange>
              </w:rPr>
              <m:t>t</m:t>
            </m:r>
          </m:e>
          <m:sub>
            <m:r>
              <w:rPr>
                <w:rFonts w:ascii="Cambria Math" w:hAnsi="Cambria Math"/>
                <w:noProof/>
                <w:lang w:val="sk-SK"/>
                <w:rPrChange w:id="4150" w:author="Peto" w:date="2018-06-14T07:18:00Z">
                  <w:rPr>
                    <w:rFonts w:ascii="Cambria Math" w:hAnsi="Cambria Math"/>
                    <w:lang w:val="sk-SK"/>
                  </w:rPr>
                </w:rPrChange>
              </w:rPr>
              <m:t>max</m:t>
            </m:r>
          </m:sub>
        </m:sSub>
      </m:oMath>
      <w:bookmarkEnd w:id="4132"/>
    </w:p>
    <w:p w14:paraId="387E3C82" w14:textId="39076426" w:rsidR="00CE547F" w:rsidRPr="00A82009" w:rsidRDefault="00CE547F" w:rsidP="00CE547F">
      <w:pPr>
        <w:rPr>
          <w:noProof/>
          <w:sz w:val="22"/>
          <w:szCs w:val="22"/>
          <w:rPrChange w:id="4151" w:author="Peto" w:date="2018-06-14T07:18:00Z">
            <w:rPr>
              <w:sz w:val="22"/>
              <w:szCs w:val="22"/>
            </w:rPr>
          </w:rPrChange>
        </w:rPr>
      </w:pPr>
      <w:r w:rsidRPr="00A82009">
        <w:rPr>
          <w:noProof/>
          <w:rPrChange w:id="4152" w:author="Peto" w:date="2018-06-14T07:18:00Z">
            <w:rPr/>
          </w:rPrChange>
        </w:rPr>
        <w:t>.</w:t>
      </w:r>
      <w:r w:rsidRPr="00A82009">
        <w:rPr>
          <w:noProof/>
          <w:sz w:val="22"/>
          <w:szCs w:val="22"/>
          <w:rPrChange w:id="4153" w:author="Peto" w:date="2018-06-14T07:18:00Z">
            <w:rPr>
              <w:sz w:val="22"/>
              <w:szCs w:val="22"/>
            </w:rPr>
          </w:rPrChange>
        </w:rPr>
        <w:t xml:space="preserve"> V hornej časti obrázku je načrtnutý princíp spätnej extrapolácie podľa Nyboera a v spodnej časti dopredná extrapolácia podľa Kubíčka </w:t>
      </w:r>
      <w:r w:rsidRPr="00A82009">
        <w:rPr>
          <w:noProof/>
          <w:sz w:val="22"/>
          <w:szCs w:val="22"/>
          <w:rPrChange w:id="4154" w:author="Peto" w:date="2018-06-14T07:18:00Z">
            <w:rPr>
              <w:sz w:val="22"/>
              <w:szCs w:val="22"/>
            </w:rPr>
          </w:rPrChange>
        </w:rPr>
        <w:fldChar w:fldCharType="begin"/>
      </w:r>
      <w:r w:rsidR="00AD692D" w:rsidRPr="00A82009">
        <w:rPr>
          <w:noProof/>
          <w:sz w:val="22"/>
          <w:szCs w:val="22"/>
          <w:rPrChange w:id="4155" w:author="Peto" w:date="2018-06-14T07:18:00Z">
            <w:rPr>
              <w:sz w:val="22"/>
              <w:szCs w:val="22"/>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sz w:val="22"/>
          <w:szCs w:val="22"/>
          <w:rPrChange w:id="4156" w:author="Peto" w:date="2018-06-14T07:18:00Z">
            <w:rPr>
              <w:sz w:val="22"/>
              <w:szCs w:val="22"/>
            </w:rPr>
          </w:rPrChange>
        </w:rPr>
        <w:fldChar w:fldCharType="separate"/>
      </w:r>
      <w:r w:rsidR="00AD692D" w:rsidRPr="00A82009">
        <w:rPr>
          <w:noProof/>
          <w:sz w:val="22"/>
          <w:szCs w:val="22"/>
          <w:vertAlign w:val="superscript"/>
        </w:rPr>
        <w:t>3</w:t>
      </w:r>
      <w:r w:rsidRPr="00A82009">
        <w:rPr>
          <w:noProof/>
          <w:sz w:val="22"/>
          <w:szCs w:val="22"/>
          <w:rPrChange w:id="4157" w:author="Peto" w:date="2018-06-14T07:18:00Z">
            <w:rPr>
              <w:sz w:val="22"/>
              <w:szCs w:val="22"/>
            </w:rPr>
          </w:rPrChange>
        </w:rPr>
        <w:fldChar w:fldCharType="end"/>
      </w:r>
      <w:r w:rsidRPr="00A82009">
        <w:rPr>
          <w:noProof/>
          <w:sz w:val="22"/>
          <w:szCs w:val="22"/>
          <w:rPrChange w:id="4158" w:author="Peto" w:date="2018-06-14T07:18:00Z">
            <w:rPr>
              <w:sz w:val="22"/>
              <w:szCs w:val="22"/>
            </w:rPr>
          </w:rPrChange>
        </w:rPr>
        <w:t>.</w:t>
      </w:r>
    </w:p>
    <w:p w14:paraId="5DE425C9" w14:textId="77777777" w:rsidR="00CE547F" w:rsidRPr="00A82009" w:rsidRDefault="00CE547F" w:rsidP="00CE547F">
      <w:pPr>
        <w:rPr>
          <w:noProof/>
          <w:vanish/>
          <w:szCs w:val="22"/>
          <w:rPrChange w:id="4159" w:author="Peto" w:date="2018-06-14T07:18:00Z">
            <w:rPr>
              <w:vanish/>
              <w:szCs w:val="22"/>
            </w:rPr>
          </w:rPrChange>
        </w:rPr>
      </w:pPr>
    </w:p>
    <w:p w14:paraId="148A72B4" w14:textId="77777777" w:rsidR="00CE547F" w:rsidRPr="00A82009" w:rsidRDefault="00CE547F" w:rsidP="00CE547F">
      <w:pPr>
        <w:pStyle w:val="Nadpis4"/>
        <w:rPr>
          <w:noProof/>
          <w:rPrChange w:id="4160" w:author="Peto" w:date="2018-06-14T07:18:00Z">
            <w:rPr/>
          </w:rPrChange>
        </w:rPr>
      </w:pPr>
      <w:r w:rsidRPr="00A82009">
        <w:rPr>
          <w:noProof/>
          <w:rPrChange w:id="4161" w:author="Peto" w:date="2018-06-14T07:18:00Z">
            <w:rPr/>
          </w:rPrChange>
        </w:rPr>
        <w:lastRenderedPageBreak/>
        <w:t>Kubíčkov model</w:t>
      </w:r>
    </w:p>
    <w:p w14:paraId="1E5F1F56" w14:textId="28C81477" w:rsidR="00CE547F" w:rsidRPr="00A82009" w:rsidRDefault="00CE547F" w:rsidP="00CE547F">
      <w:pPr>
        <w:rPr>
          <w:noProof/>
          <w:rPrChange w:id="4162" w:author="Peto" w:date="2018-06-14T07:18:00Z">
            <w:rPr/>
          </w:rPrChange>
        </w:rPr>
      </w:pPr>
      <w:r w:rsidRPr="00A82009">
        <w:rPr>
          <w:noProof/>
          <w:rPrChange w:id="4163" w:author="Peto" w:date="2018-06-14T07:18:00Z">
            <w:rPr/>
          </w:rPrChange>
        </w:rPr>
        <w:t xml:space="preserve">Problém sa </w:t>
      </w:r>
      <w:commentRangeStart w:id="4164"/>
      <w:r w:rsidRPr="00A82009">
        <w:rPr>
          <w:noProof/>
          <w:rPrChange w:id="4165" w:author="Peto" w:date="2018-06-14T07:18:00Z">
            <w:rPr/>
          </w:rPrChange>
        </w:rPr>
        <w:t xml:space="preserve">snažil vyriešiť </w:t>
      </w:r>
      <w:commentRangeEnd w:id="4164"/>
      <w:r w:rsidRPr="00A82009">
        <w:rPr>
          <w:rStyle w:val="Odkaznakomentr"/>
          <w:noProof/>
          <w:rPrChange w:id="4166" w:author="Peto" w:date="2018-06-14T07:18:00Z">
            <w:rPr>
              <w:rStyle w:val="Odkaznakomentr"/>
            </w:rPr>
          </w:rPrChange>
        </w:rPr>
        <w:commentReference w:id="4164"/>
      </w:r>
      <w:r w:rsidRPr="00A82009">
        <w:rPr>
          <w:noProof/>
          <w:rPrChange w:id="4167" w:author="Peto" w:date="2018-06-14T07:18:00Z">
            <w:rPr/>
          </w:rPrChange>
        </w:rPr>
        <w:t xml:space="preserve">Kubíček a spol. </w:t>
      </w:r>
      <w:r w:rsidRPr="00A82009">
        <w:rPr>
          <w:noProof/>
          <w:rPrChange w:id="4168" w:author="Peto" w:date="2018-06-14T07:18:00Z">
            <w:rPr/>
          </w:rPrChange>
        </w:rPr>
        <w:fldChar w:fldCharType="begin"/>
      </w:r>
      <w:r w:rsidR="00AD692D" w:rsidRPr="00A82009">
        <w:rPr>
          <w:noProof/>
          <w:rPrChange w:id="4169" w:author="Peto" w:date="2018-06-14T07:18:00Z">
            <w:rPr/>
          </w:rPrChange>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A82009">
        <w:rPr>
          <w:noProof/>
          <w:rPrChange w:id="4170" w:author="Peto" w:date="2018-06-14T07:18:00Z">
            <w:rPr/>
          </w:rPrChange>
        </w:rPr>
        <w:fldChar w:fldCharType="separate"/>
      </w:r>
      <w:r w:rsidR="00AD692D" w:rsidRPr="00A82009">
        <w:rPr>
          <w:noProof/>
          <w:vertAlign w:val="superscript"/>
        </w:rPr>
        <w:t>30</w:t>
      </w:r>
      <w:r w:rsidRPr="00A82009">
        <w:rPr>
          <w:noProof/>
          <w:rPrChange w:id="4171" w:author="Peto" w:date="2018-06-14T07:18:00Z">
            <w:rPr/>
          </w:rPrChange>
        </w:rPr>
        <w:fldChar w:fldCharType="end"/>
      </w:r>
      <w:r w:rsidRPr="00A82009">
        <w:rPr>
          <w:noProof/>
          <w:rPrChange w:id="4172" w:author="Peto" w:date="2018-06-14T07:18:00Z">
            <w:rPr/>
          </w:rPrChange>
        </w:rPr>
        <w:t>, ktorý predpokladá, že ak sa maximum derivácie impedancie udrží konštantné počas celej doby systoly, vykompenzuje sa tak výtok krvi do periférií:</w:t>
      </w:r>
    </w:p>
    <w:p w14:paraId="4241E5B5" w14:textId="77777777" w:rsidR="00CE547F" w:rsidRPr="00A82009" w:rsidRDefault="00CE547F" w:rsidP="00CE547F">
      <w:pPr>
        <w:rPr>
          <w:noProof/>
          <w:rPrChange w:id="4173"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A82009" w14:paraId="2E3990E7" w14:textId="77777777" w:rsidTr="00452ADC">
        <w:tc>
          <w:tcPr>
            <w:tcW w:w="704" w:type="dxa"/>
          </w:tcPr>
          <w:p w14:paraId="751624D2" w14:textId="77777777" w:rsidR="00CE547F" w:rsidRPr="00A82009" w:rsidRDefault="00CE547F" w:rsidP="00452ADC">
            <w:pPr>
              <w:jc w:val="center"/>
              <w:rPr>
                <w:noProof/>
                <w:color w:val="000000"/>
                <w:rPrChange w:id="4174" w:author="Peto" w:date="2018-06-14T07:18:00Z">
                  <w:rPr>
                    <w:color w:val="000000"/>
                  </w:rPr>
                </w:rPrChange>
              </w:rPr>
            </w:pPr>
          </w:p>
        </w:tc>
        <w:tc>
          <w:tcPr>
            <w:tcW w:w="7088" w:type="dxa"/>
            <w:vAlign w:val="center"/>
          </w:tcPr>
          <w:p w14:paraId="6D8F84D9" w14:textId="77777777" w:rsidR="00CE547F" w:rsidRPr="00A82009" w:rsidRDefault="00CE547F" w:rsidP="00452ADC">
            <w:pPr>
              <w:jc w:val="center"/>
              <w:rPr>
                <w:noProof/>
                <w:color w:val="000000"/>
                <w:rPrChange w:id="4175" w:author="Peto" w:date="2018-06-14T07:18:00Z">
                  <w:rPr>
                    <w:color w:val="000000"/>
                  </w:rPr>
                </w:rPrChange>
              </w:rPr>
            </w:pPr>
            <m:oMathPara>
              <m:oMath>
                <m:r>
                  <w:rPr>
                    <w:rFonts w:ascii="Cambria Math" w:hAnsi="Cambria Math"/>
                    <w:noProof/>
                    <w:color w:val="000000"/>
                    <w:rPrChange w:id="4176" w:author="Peto" w:date="2018-06-14T07:18:00Z">
                      <w:rPr>
                        <w:rFonts w:ascii="Cambria Math" w:hAnsi="Cambria Math"/>
                        <w:color w:val="000000"/>
                      </w:rPr>
                    </w:rPrChange>
                  </w:rPr>
                  <m:t>d</m:t>
                </m:r>
                <m:sSub>
                  <m:sSubPr>
                    <m:ctrlPr>
                      <w:rPr>
                        <w:rFonts w:ascii="Cambria Math" w:hAnsi="Cambria Math"/>
                        <w:i/>
                        <w:noProof/>
                        <w:color w:val="000000"/>
                      </w:rPr>
                    </m:ctrlPr>
                  </m:sSubPr>
                  <m:e>
                    <m:r>
                      <w:rPr>
                        <w:rFonts w:ascii="Cambria Math" w:hAnsi="Cambria Math"/>
                        <w:noProof/>
                        <w:color w:val="000000"/>
                        <w:rPrChange w:id="4177" w:author="Peto" w:date="2018-06-14T07:18:00Z">
                          <w:rPr>
                            <w:rFonts w:ascii="Cambria Math" w:hAnsi="Cambria Math"/>
                            <w:color w:val="000000"/>
                          </w:rPr>
                        </w:rPrChange>
                      </w:rPr>
                      <m:t>Z</m:t>
                    </m:r>
                  </m:e>
                  <m:sub>
                    <m:r>
                      <w:rPr>
                        <w:rFonts w:ascii="Cambria Math" w:hAnsi="Cambria Math"/>
                        <w:noProof/>
                        <w:color w:val="000000"/>
                        <w:rPrChange w:id="4178" w:author="Peto" w:date="2018-06-14T07:18:00Z">
                          <w:rPr>
                            <w:rFonts w:ascii="Cambria Math" w:hAnsi="Cambria Math"/>
                            <w:color w:val="000000"/>
                          </w:rPr>
                        </w:rPrChange>
                      </w:rPr>
                      <m:t>max</m:t>
                    </m:r>
                  </m:sub>
                </m:sSub>
                <m:r>
                  <w:rPr>
                    <w:rFonts w:ascii="Cambria Math" w:hAnsi="Cambria Math"/>
                    <w:noProof/>
                    <w:rPrChange w:id="4179" w:author="Peto" w:date="2018-06-14T07:18:00Z">
                      <w:rPr>
                        <w:rFonts w:ascii="Cambria Math" w:hAnsi="Cambria Math"/>
                      </w:rPr>
                    </w:rPrChange>
                  </w:rPr>
                  <m:t xml:space="preserve">= </m:t>
                </m:r>
                <m:f>
                  <m:fPr>
                    <m:ctrlPr>
                      <w:rPr>
                        <w:rFonts w:ascii="Cambria Math" w:hAnsi="Cambria Math"/>
                        <w:i/>
                        <w:noProof/>
                      </w:rPr>
                    </m:ctrlPr>
                  </m:fPr>
                  <m:num>
                    <m:r>
                      <w:rPr>
                        <w:rFonts w:ascii="Cambria Math" w:hAnsi="Cambria Math"/>
                        <w:noProof/>
                        <w:rPrChange w:id="4180" w:author="Peto" w:date="2018-06-14T07:18:00Z">
                          <w:rPr>
                            <w:rFonts w:ascii="Cambria Math" w:hAnsi="Cambria Math"/>
                          </w:rPr>
                        </w:rPrChange>
                      </w:rPr>
                      <m:t>dZ(t)</m:t>
                    </m:r>
                  </m:num>
                  <m:den>
                    <m:sSub>
                      <m:sSubPr>
                        <m:ctrlPr>
                          <w:rPr>
                            <w:rFonts w:ascii="Cambria Math" w:hAnsi="Cambria Math"/>
                            <w:i/>
                            <w:noProof/>
                          </w:rPr>
                        </m:ctrlPr>
                      </m:sSubPr>
                      <m:e>
                        <m:r>
                          <w:rPr>
                            <w:rFonts w:ascii="Cambria Math" w:hAnsi="Cambria Math"/>
                            <w:noProof/>
                            <w:rPrChange w:id="4181" w:author="Peto" w:date="2018-06-14T07:18:00Z">
                              <w:rPr>
                                <w:rFonts w:ascii="Cambria Math" w:hAnsi="Cambria Math"/>
                              </w:rPr>
                            </w:rPrChange>
                          </w:rPr>
                          <m:t>dt</m:t>
                        </m:r>
                      </m:e>
                      <m:sub>
                        <m:r>
                          <w:rPr>
                            <w:rFonts w:ascii="Cambria Math" w:hAnsi="Cambria Math"/>
                            <w:noProof/>
                            <w:rPrChange w:id="4182" w:author="Peto" w:date="2018-06-14T07:18:00Z">
                              <w:rPr>
                                <w:rFonts w:ascii="Cambria Math" w:hAnsi="Cambria Math"/>
                              </w:rPr>
                            </w:rPrChange>
                          </w:rPr>
                          <m:t>max</m:t>
                        </m:r>
                      </m:sub>
                    </m:sSub>
                  </m:den>
                </m:f>
                <m:r>
                  <w:rPr>
                    <w:rFonts w:ascii="Cambria Math" w:hAnsi="Cambria Math"/>
                    <w:noProof/>
                    <w:rPrChange w:id="4183" w:author="Peto" w:date="2018-06-14T07:18:00Z">
                      <w:rPr>
                        <w:rFonts w:ascii="Cambria Math" w:hAnsi="Cambria Math"/>
                      </w:rPr>
                    </w:rPrChange>
                  </w:rPr>
                  <m:t xml:space="preserve"> </m:t>
                </m:r>
                <m:r>
                  <w:rPr>
                    <w:rFonts w:ascii="Cambria Math" w:hAnsi="Cambria Math" w:hint="eastAsia"/>
                    <w:noProof/>
                    <w:rPrChange w:id="4184" w:author="Peto" w:date="2018-06-14T07:18:00Z">
                      <w:rPr>
                        <w:rFonts w:ascii="Cambria Math" w:hAnsi="Cambria Math" w:hint="eastAsia"/>
                      </w:rPr>
                    </w:rPrChange>
                  </w:rPr>
                  <m:t>×</m:t>
                </m:r>
                <m:sSub>
                  <m:sSubPr>
                    <m:ctrlPr>
                      <w:rPr>
                        <w:rFonts w:ascii="Cambria Math" w:hAnsi="Cambria Math"/>
                        <w:i/>
                        <w:noProof/>
                      </w:rPr>
                    </m:ctrlPr>
                  </m:sSubPr>
                  <m:e>
                    <m:r>
                      <w:rPr>
                        <w:rFonts w:ascii="Cambria Math" w:hAnsi="Cambria Math"/>
                        <w:noProof/>
                        <w:rPrChange w:id="4185" w:author="Peto" w:date="2018-06-14T07:18:00Z">
                          <w:rPr>
                            <w:rFonts w:ascii="Cambria Math" w:hAnsi="Cambria Math"/>
                          </w:rPr>
                        </w:rPrChange>
                      </w:rPr>
                      <m:t>T</m:t>
                    </m:r>
                  </m:e>
                  <m:sub>
                    <m:r>
                      <w:rPr>
                        <w:rFonts w:ascii="Cambria Math" w:hAnsi="Cambria Math"/>
                        <w:noProof/>
                        <w:rPrChange w:id="4186" w:author="Peto" w:date="2018-06-14T07:18:00Z">
                          <w:rPr>
                            <w:rFonts w:ascii="Cambria Math" w:hAnsi="Cambria Math"/>
                          </w:rPr>
                        </w:rPrChange>
                      </w:rPr>
                      <m:t xml:space="preserve">LVE </m:t>
                    </m:r>
                  </m:sub>
                </m:sSub>
                <m:r>
                  <w:rPr>
                    <w:rFonts w:ascii="Cambria Math" w:hAnsi="Cambria Math"/>
                    <w:noProof/>
                    <w:rPrChange w:id="4187" w:author="Peto" w:date="2018-06-14T07:18:00Z">
                      <w:rPr>
                        <w:rFonts w:ascii="Cambria Math" w:hAnsi="Cambria Math"/>
                      </w:rPr>
                    </w:rPrChange>
                  </w:rPr>
                  <m:t>.</m:t>
                </m:r>
              </m:oMath>
            </m:oMathPara>
          </w:p>
        </w:tc>
        <w:tc>
          <w:tcPr>
            <w:tcW w:w="702" w:type="dxa"/>
            <w:vAlign w:val="center"/>
          </w:tcPr>
          <w:p w14:paraId="35E85CB6" w14:textId="77777777" w:rsidR="00CE547F" w:rsidRPr="00A82009" w:rsidRDefault="00CE547F" w:rsidP="00452ADC">
            <w:pPr>
              <w:jc w:val="center"/>
              <w:rPr>
                <w:noProof/>
                <w:color w:val="000000"/>
                <w:rPrChange w:id="4188" w:author="Peto" w:date="2018-06-14T07:18:00Z">
                  <w:rPr>
                    <w:color w:val="000000"/>
                  </w:rPr>
                </w:rPrChange>
              </w:rPr>
            </w:pPr>
            <w:r w:rsidRPr="00A82009">
              <w:rPr>
                <w:noProof/>
                <w:color w:val="000000"/>
                <w:rPrChange w:id="4189" w:author="Peto" w:date="2018-06-14T07:18:00Z">
                  <w:rPr>
                    <w:color w:val="000000"/>
                  </w:rPr>
                </w:rPrChange>
              </w:rPr>
              <w:t>(</w:t>
            </w:r>
            <w:r w:rsidRPr="00A82009">
              <w:rPr>
                <w:noProof/>
                <w:rPrChange w:id="4190" w:author="Peto" w:date="2018-06-14T07:18:00Z">
                  <w:rPr>
                    <w:noProof/>
                    <w:color w:val="000000"/>
                  </w:rPr>
                </w:rPrChange>
              </w:rPr>
              <w:fldChar w:fldCharType="begin"/>
            </w:r>
            <w:r w:rsidRPr="00A82009">
              <w:rPr>
                <w:noProof/>
                <w:rPrChange w:id="4191" w:author="Peto" w:date="2018-06-14T07:18:00Z">
                  <w:rPr/>
                </w:rPrChange>
              </w:rPr>
              <w:instrText xml:space="preserve"> SEQ eq \* MERGEFORMAT </w:instrText>
            </w:r>
            <w:r w:rsidRPr="00A82009">
              <w:rPr>
                <w:noProof/>
                <w:rPrChange w:id="4192" w:author="Peto" w:date="2018-06-14T07:18:00Z">
                  <w:rPr>
                    <w:noProof/>
                    <w:color w:val="000000"/>
                  </w:rPr>
                </w:rPrChange>
              </w:rPr>
              <w:fldChar w:fldCharType="separate"/>
            </w:r>
            <w:ins w:id="4193" w:author="Peto" w:date="2018-06-10T16:58:00Z">
              <w:r w:rsidR="00F95B9C" w:rsidRPr="00A82009">
                <w:rPr>
                  <w:noProof/>
                  <w:color w:val="000000"/>
                  <w:rPrChange w:id="4194" w:author="Peto" w:date="2018-06-14T07:18:00Z">
                    <w:rPr/>
                  </w:rPrChange>
                </w:rPr>
                <w:t>24</w:t>
              </w:r>
            </w:ins>
            <w:del w:id="4195" w:author="Peto" w:date="2018-06-10T16:58:00Z">
              <w:r w:rsidR="00B85020" w:rsidRPr="00A82009" w:rsidDel="00F95B9C">
                <w:rPr>
                  <w:noProof/>
                  <w:color w:val="000000"/>
                </w:rPr>
                <w:delText>24</w:delText>
              </w:r>
            </w:del>
            <w:r w:rsidRPr="00A82009">
              <w:rPr>
                <w:noProof/>
                <w:color w:val="000000"/>
                <w:rPrChange w:id="4196" w:author="Peto" w:date="2018-06-14T07:18:00Z">
                  <w:rPr>
                    <w:noProof/>
                    <w:color w:val="000000"/>
                  </w:rPr>
                </w:rPrChange>
              </w:rPr>
              <w:fldChar w:fldCharType="end"/>
            </w:r>
            <w:r w:rsidRPr="00A82009">
              <w:rPr>
                <w:noProof/>
                <w:color w:val="000000"/>
                <w:rPrChange w:id="4197" w:author="Peto" w:date="2018-06-14T07:18:00Z">
                  <w:rPr>
                    <w:color w:val="000000"/>
                  </w:rPr>
                </w:rPrChange>
              </w:rPr>
              <w:t>)</w:t>
            </w:r>
          </w:p>
        </w:tc>
      </w:tr>
    </w:tbl>
    <w:p w14:paraId="7178BF23" w14:textId="77777777" w:rsidR="00CE547F" w:rsidRPr="00A82009" w:rsidRDefault="00CE547F" w:rsidP="00CE547F">
      <w:pPr>
        <w:rPr>
          <w:noProof/>
          <w:rPrChange w:id="4198" w:author="Peto" w:date="2018-06-14T07:18:00Z">
            <w:rPr/>
          </w:rPrChange>
        </w:rPr>
      </w:pPr>
    </w:p>
    <w:p w14:paraId="40499E05" w14:textId="13E0CD1C" w:rsidR="00CE547F" w:rsidRPr="00A82009" w:rsidRDefault="00CE547F" w:rsidP="00CE547F">
      <w:pPr>
        <w:rPr>
          <w:noProof/>
          <w:rPrChange w:id="4199" w:author="Peto" w:date="2018-06-14T07:18:00Z">
            <w:rPr/>
          </w:rPrChange>
        </w:rPr>
      </w:pPr>
      <w:r w:rsidRPr="00A82009">
        <w:rPr>
          <w:noProof/>
          <w:rPrChange w:id="4200" w:author="Peto" w:date="2018-06-14T07:18:00Z">
            <w:rPr/>
          </w:rPrChange>
        </w:rPr>
        <w:t xml:space="preserve">Po dosadení rovnice </w:t>
      </w:r>
      <w:r w:rsidRPr="00A82009">
        <w:rPr>
          <w:noProof/>
          <w:color w:val="000000"/>
          <w:rPrChange w:id="4201" w:author="Peto" w:date="2018-06-14T07:18:00Z">
            <w:rPr>
              <w:color w:val="000000"/>
            </w:rPr>
          </w:rPrChange>
        </w:rPr>
        <w:t>(</w:t>
      </w:r>
      <w:r w:rsidRPr="00A82009">
        <w:rPr>
          <w:noProof/>
          <w:color w:val="000000"/>
          <w:rPrChange w:id="4202" w:author="Peto" w:date="2018-06-14T07:18:00Z">
            <w:rPr>
              <w:color w:val="000000"/>
            </w:rPr>
          </w:rPrChange>
        </w:rPr>
        <w:fldChar w:fldCharType="begin"/>
      </w:r>
      <w:r w:rsidRPr="00A82009">
        <w:rPr>
          <w:noProof/>
          <w:color w:val="000000"/>
          <w:rPrChange w:id="4203" w:author="Peto" w:date="2018-06-14T07:18:00Z">
            <w:rPr>
              <w:color w:val="000000"/>
            </w:rPr>
          </w:rPrChange>
        </w:rPr>
        <w:instrText xml:space="preserve"> REF kubicek \h </w:instrText>
      </w:r>
      <w:r w:rsidRPr="00A82009">
        <w:rPr>
          <w:noProof/>
          <w:color w:val="000000"/>
          <w:rPrChange w:id="4204" w:author="Peto" w:date="2018-06-14T07:18:00Z">
            <w:rPr>
              <w:noProof/>
              <w:color w:val="000000"/>
            </w:rPr>
          </w:rPrChange>
        </w:rPr>
      </w:r>
      <w:r w:rsidRPr="00A82009">
        <w:rPr>
          <w:noProof/>
          <w:color w:val="000000"/>
          <w:rPrChange w:id="4205" w:author="Peto" w:date="2018-06-14T07:18:00Z">
            <w:rPr>
              <w:color w:val="000000"/>
            </w:rPr>
          </w:rPrChange>
        </w:rPr>
        <w:fldChar w:fldCharType="separate"/>
      </w:r>
      <w:r w:rsidR="00F95B9C" w:rsidRPr="00A82009">
        <w:rPr>
          <w:noProof/>
          <w:color w:val="000000"/>
        </w:rPr>
        <w:t>25</w:t>
      </w:r>
      <w:r w:rsidRPr="00A82009">
        <w:rPr>
          <w:noProof/>
          <w:color w:val="000000"/>
          <w:rPrChange w:id="4206" w:author="Peto" w:date="2018-06-14T07:18:00Z">
            <w:rPr>
              <w:color w:val="000000"/>
            </w:rPr>
          </w:rPrChange>
        </w:rPr>
        <w:fldChar w:fldCharType="end"/>
      </w:r>
      <w:r w:rsidRPr="00A82009">
        <w:rPr>
          <w:noProof/>
          <w:color w:val="000000"/>
          <w:rPrChange w:id="4207" w:author="Peto" w:date="2018-06-14T07:18:00Z">
            <w:rPr>
              <w:color w:val="000000"/>
            </w:rPr>
          </w:rPrChange>
        </w:rPr>
        <w:t>)</w:t>
      </w:r>
      <w:r w:rsidRPr="00A82009">
        <w:rPr>
          <w:noProof/>
          <w:rPrChange w:id="4208" w:author="Peto" w:date="2018-06-14T07:18:00Z">
            <w:rPr/>
          </w:rPrChange>
        </w:rPr>
        <w:t xml:space="preserve"> do rovnice </w:t>
      </w:r>
      <w:r w:rsidRPr="00A82009">
        <w:rPr>
          <w:noProof/>
          <w:color w:val="000000"/>
          <w:rPrChange w:id="4209" w:author="Peto" w:date="2018-06-14T07:18:00Z">
            <w:rPr>
              <w:color w:val="000000"/>
            </w:rPr>
          </w:rPrChange>
        </w:rPr>
        <w:t>(</w:t>
      </w:r>
      <w:r w:rsidRPr="00A82009">
        <w:rPr>
          <w:noProof/>
          <w:color w:val="000000"/>
          <w:rPrChange w:id="4210" w:author="Peto" w:date="2018-06-14T07:18:00Z">
            <w:rPr>
              <w:color w:val="000000"/>
            </w:rPr>
          </w:rPrChange>
        </w:rPr>
        <w:fldChar w:fldCharType="begin"/>
      </w:r>
      <w:r w:rsidRPr="00A82009">
        <w:rPr>
          <w:noProof/>
          <w:color w:val="000000"/>
          <w:rPrChange w:id="4211" w:author="Peto" w:date="2018-06-14T07:18:00Z">
            <w:rPr>
              <w:color w:val="000000"/>
            </w:rPr>
          </w:rPrChange>
        </w:rPr>
        <w:instrText xml:space="preserve"> REF vypocetSV_4 \h </w:instrText>
      </w:r>
      <w:r w:rsidRPr="00A82009">
        <w:rPr>
          <w:noProof/>
          <w:color w:val="000000"/>
          <w:rPrChange w:id="4212" w:author="Peto" w:date="2018-06-14T07:18:00Z">
            <w:rPr>
              <w:noProof/>
              <w:color w:val="000000"/>
            </w:rPr>
          </w:rPrChange>
        </w:rPr>
      </w:r>
      <w:r w:rsidRPr="00A82009">
        <w:rPr>
          <w:noProof/>
          <w:color w:val="000000"/>
          <w:rPrChange w:id="4213" w:author="Peto" w:date="2018-06-14T07:18:00Z">
            <w:rPr>
              <w:color w:val="000000"/>
            </w:rPr>
          </w:rPrChange>
        </w:rPr>
        <w:fldChar w:fldCharType="separate"/>
      </w:r>
      <w:r w:rsidR="00F95B9C" w:rsidRPr="00A82009">
        <w:rPr>
          <w:noProof/>
          <w:color w:val="000000"/>
        </w:rPr>
        <w:t>22</w:t>
      </w:r>
      <w:r w:rsidRPr="00A82009">
        <w:rPr>
          <w:noProof/>
          <w:color w:val="000000"/>
          <w:rPrChange w:id="4214" w:author="Peto" w:date="2018-06-14T07:18:00Z">
            <w:rPr>
              <w:color w:val="000000"/>
            </w:rPr>
          </w:rPrChange>
        </w:rPr>
        <w:fldChar w:fldCharType="end"/>
      </w:r>
      <w:r w:rsidRPr="00A82009">
        <w:rPr>
          <w:noProof/>
          <w:color w:val="000000"/>
          <w:rPrChange w:id="4215" w:author="Peto" w:date="2018-06-14T07:18:00Z">
            <w:rPr>
              <w:color w:val="000000"/>
            </w:rPr>
          </w:rPrChange>
        </w:rPr>
        <w:t>)</w:t>
      </w:r>
      <w:r w:rsidRPr="00A82009">
        <w:rPr>
          <w:noProof/>
          <w:rPrChange w:id="4216" w:author="Peto" w:date="2018-06-14T07:18:00Z">
            <w:rPr/>
          </w:rPrChange>
        </w:rPr>
        <w:t xml:space="preserve"> dostávame rovnicu pre výpočet SV z maxima impedancie podľa Kubíčka </w:t>
      </w:r>
      <w:r w:rsidRPr="00A82009">
        <w:rPr>
          <w:noProof/>
          <w:rPrChange w:id="4217" w:author="Peto" w:date="2018-06-14T07:18:00Z">
            <w:rPr/>
          </w:rPrChange>
        </w:rPr>
        <w:fldChar w:fldCharType="begin"/>
      </w:r>
      <w:r w:rsidR="00AD692D" w:rsidRPr="00A82009">
        <w:rPr>
          <w:noProof/>
          <w:rPrChange w:id="4218" w:author="Peto" w:date="2018-06-14T07:18:00Z">
            <w:rPr/>
          </w:rPrChange>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A82009">
        <w:rPr>
          <w:noProof/>
          <w:rPrChange w:id="4219" w:author="Peto" w:date="2018-06-14T07:18:00Z">
            <w:rPr/>
          </w:rPrChange>
        </w:rPr>
        <w:fldChar w:fldCharType="separate"/>
      </w:r>
      <w:r w:rsidR="00AD692D" w:rsidRPr="00A82009">
        <w:rPr>
          <w:noProof/>
          <w:vertAlign w:val="superscript"/>
        </w:rPr>
        <w:t>30</w:t>
      </w:r>
      <w:r w:rsidRPr="00A82009">
        <w:rPr>
          <w:noProof/>
          <w:rPrChange w:id="4220" w:author="Peto" w:date="2018-06-14T07:18:00Z">
            <w:rPr/>
          </w:rPrChange>
        </w:rPr>
        <w:fldChar w:fldCharType="end"/>
      </w:r>
      <w:r w:rsidRPr="00A82009">
        <w:rPr>
          <w:noProof/>
          <w:rPrChange w:id="4221" w:author="Peto" w:date="2018-06-14T07:18:00Z">
            <w:rPr/>
          </w:rPrChange>
        </w:rPr>
        <w:t>:</w:t>
      </w:r>
    </w:p>
    <w:p w14:paraId="63400CD7" w14:textId="77777777" w:rsidR="00CE547F" w:rsidRPr="00A82009" w:rsidRDefault="00CE547F" w:rsidP="00CE547F">
      <w:pPr>
        <w:rPr>
          <w:noProof/>
          <w:rPrChange w:id="4222"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F04AFCB" w14:textId="77777777" w:rsidTr="00452ADC">
        <w:tc>
          <w:tcPr>
            <w:tcW w:w="704" w:type="dxa"/>
          </w:tcPr>
          <w:p w14:paraId="2B398AF1" w14:textId="77777777" w:rsidR="00CE547F" w:rsidRPr="00A82009" w:rsidRDefault="00CE547F" w:rsidP="00452ADC">
            <w:pPr>
              <w:jc w:val="center"/>
              <w:rPr>
                <w:noProof/>
                <w:color w:val="000000"/>
                <w:rPrChange w:id="4223" w:author="Peto" w:date="2018-06-14T07:18:00Z">
                  <w:rPr>
                    <w:color w:val="000000"/>
                  </w:rPr>
                </w:rPrChange>
              </w:rPr>
            </w:pPr>
          </w:p>
        </w:tc>
        <w:tc>
          <w:tcPr>
            <w:tcW w:w="7088" w:type="dxa"/>
            <w:vAlign w:val="center"/>
          </w:tcPr>
          <w:p w14:paraId="59941C89" w14:textId="77777777" w:rsidR="00CE547F" w:rsidRPr="00A82009" w:rsidRDefault="00837AE3" w:rsidP="00452ADC">
            <w:pPr>
              <w:jc w:val="center"/>
              <w:rPr>
                <w:noProof/>
                <w:color w:val="000000"/>
                <w:rPrChange w:id="4224" w:author="Peto" w:date="2018-06-14T07:18:00Z">
                  <w:rPr>
                    <w:color w:val="000000"/>
                  </w:rPr>
                </w:rPrChange>
              </w:rPr>
            </w:pPr>
            <m:oMathPara>
              <m:oMath>
                <m:sSub>
                  <m:sSubPr>
                    <m:ctrlPr>
                      <w:rPr>
                        <w:rFonts w:ascii="Cambria Math" w:hAnsi="Cambria Math"/>
                        <w:i/>
                        <w:noProof/>
                        <w:color w:val="000000"/>
                      </w:rPr>
                    </m:ctrlPr>
                  </m:sSubPr>
                  <m:e>
                    <m:r>
                      <w:rPr>
                        <w:rFonts w:ascii="Cambria Math" w:hAnsi="Cambria Math"/>
                        <w:noProof/>
                        <w:color w:val="000000"/>
                        <w:rPrChange w:id="4225" w:author="Peto" w:date="2018-06-14T07:18:00Z">
                          <w:rPr>
                            <w:rFonts w:ascii="Cambria Math" w:hAnsi="Cambria Math"/>
                            <w:color w:val="000000"/>
                          </w:rPr>
                        </w:rPrChange>
                      </w:rPr>
                      <m:t>SV</m:t>
                    </m:r>
                  </m:e>
                  <m:sub>
                    <m:r>
                      <w:rPr>
                        <w:rFonts w:ascii="Cambria Math" w:hAnsi="Cambria Math"/>
                        <w:noProof/>
                        <w:color w:val="000000"/>
                        <w:rPrChange w:id="4226" w:author="Peto" w:date="2018-06-14T07:18:00Z">
                          <w:rPr>
                            <w:rFonts w:ascii="Cambria Math" w:hAnsi="Cambria Math"/>
                            <w:color w:val="000000"/>
                          </w:rPr>
                        </w:rPrChange>
                      </w:rPr>
                      <m:t>Kubicek</m:t>
                    </m:r>
                  </m:sub>
                </m:sSub>
                <m:r>
                  <w:rPr>
                    <w:rFonts w:ascii="Cambria Math" w:hAnsi="Cambria Math"/>
                    <w:noProof/>
                    <w:rPrChange w:id="4227"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228" w:author="Peto" w:date="2018-06-14T07:18:00Z">
                              <w:rPr>
                                <w:rFonts w:ascii="Cambria Math" w:hAnsi="Cambria Math"/>
                              </w:rPr>
                            </w:rPrChange>
                          </w:rPr>
                          <m:t>ρ</m:t>
                        </m:r>
                      </m:e>
                      <m:sub>
                        <m:r>
                          <w:rPr>
                            <w:rFonts w:ascii="Cambria Math" w:hAnsi="Cambria Math"/>
                            <w:noProof/>
                            <w:rPrChange w:id="4229"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230" w:author="Peto" w:date="2018-06-14T07:18:00Z">
                              <w:rPr>
                                <w:rFonts w:ascii="Cambria Math" w:hAnsi="Cambria Math"/>
                              </w:rPr>
                            </w:rPrChange>
                          </w:rPr>
                          <m:t>L</m:t>
                        </m:r>
                      </m:e>
                      <m:sup>
                        <m:r>
                          <w:rPr>
                            <w:rFonts w:ascii="Cambria Math" w:hAnsi="Cambria Math"/>
                            <w:noProof/>
                            <w:rPrChange w:id="4231" w:author="Peto" w:date="2018-06-14T07:18:00Z">
                              <w:rPr>
                                <w:rFonts w:ascii="Cambria Math" w:hAnsi="Cambria Math"/>
                              </w:rPr>
                            </w:rPrChange>
                          </w:rPr>
                          <m:t>2</m:t>
                        </m:r>
                      </m:sup>
                    </m:sSup>
                  </m:num>
                  <m:den>
                    <m:sSubSup>
                      <m:sSubSupPr>
                        <m:ctrlPr>
                          <w:rPr>
                            <w:rFonts w:ascii="Cambria Math" w:hAnsi="Cambria Math"/>
                            <w:i/>
                            <w:noProof/>
                          </w:rPr>
                        </m:ctrlPr>
                      </m:sSubSupPr>
                      <m:e>
                        <m:r>
                          <w:rPr>
                            <w:rFonts w:ascii="Cambria Math" w:hAnsi="Cambria Math"/>
                            <w:noProof/>
                            <w:rPrChange w:id="4232" w:author="Peto" w:date="2018-06-14T07:18:00Z">
                              <w:rPr>
                                <w:rFonts w:ascii="Cambria Math" w:hAnsi="Cambria Math"/>
                              </w:rPr>
                            </w:rPrChange>
                          </w:rPr>
                          <m:t>Z</m:t>
                        </m:r>
                      </m:e>
                      <m:sub>
                        <m:r>
                          <w:rPr>
                            <w:rFonts w:ascii="Cambria Math" w:hAnsi="Cambria Math"/>
                            <w:noProof/>
                            <w:rPrChange w:id="4233" w:author="Peto" w:date="2018-06-14T07:18:00Z">
                              <w:rPr>
                                <w:rFonts w:ascii="Cambria Math" w:hAnsi="Cambria Math"/>
                              </w:rPr>
                            </w:rPrChange>
                          </w:rPr>
                          <m:t>0</m:t>
                        </m:r>
                      </m:sub>
                      <m:sup>
                        <m:r>
                          <w:rPr>
                            <w:rFonts w:ascii="Cambria Math" w:hAnsi="Cambria Math"/>
                            <w:noProof/>
                            <w:rPrChange w:id="4234" w:author="Peto" w:date="2018-06-14T07:18:00Z">
                              <w:rPr>
                                <w:rFonts w:ascii="Cambria Math" w:hAnsi="Cambria Math"/>
                              </w:rPr>
                            </w:rPrChange>
                          </w:rPr>
                          <m:t>2</m:t>
                        </m:r>
                      </m:sup>
                    </m:sSubSup>
                  </m:den>
                </m:f>
                <m:f>
                  <m:fPr>
                    <m:ctrlPr>
                      <w:rPr>
                        <w:rFonts w:ascii="Cambria Math" w:hAnsi="Cambria Math"/>
                        <w:i/>
                        <w:noProof/>
                      </w:rPr>
                    </m:ctrlPr>
                  </m:fPr>
                  <m:num>
                    <m:r>
                      <w:rPr>
                        <w:rFonts w:ascii="Cambria Math" w:hAnsi="Cambria Math"/>
                        <w:noProof/>
                        <w:rPrChange w:id="4235" w:author="Peto" w:date="2018-06-14T07:18:00Z">
                          <w:rPr>
                            <w:rFonts w:ascii="Cambria Math" w:hAnsi="Cambria Math"/>
                          </w:rPr>
                        </w:rPrChange>
                      </w:rPr>
                      <m:t>dZ(t)</m:t>
                    </m:r>
                  </m:num>
                  <m:den>
                    <m:sSub>
                      <m:sSubPr>
                        <m:ctrlPr>
                          <w:rPr>
                            <w:rFonts w:ascii="Cambria Math" w:hAnsi="Cambria Math"/>
                            <w:i/>
                            <w:noProof/>
                          </w:rPr>
                        </m:ctrlPr>
                      </m:sSubPr>
                      <m:e>
                        <m:r>
                          <w:rPr>
                            <w:rFonts w:ascii="Cambria Math" w:hAnsi="Cambria Math"/>
                            <w:noProof/>
                            <w:rPrChange w:id="4236" w:author="Peto" w:date="2018-06-14T07:18:00Z">
                              <w:rPr>
                                <w:rFonts w:ascii="Cambria Math" w:hAnsi="Cambria Math"/>
                              </w:rPr>
                            </w:rPrChange>
                          </w:rPr>
                          <m:t>dt</m:t>
                        </m:r>
                      </m:e>
                      <m:sub>
                        <m:r>
                          <w:rPr>
                            <w:rFonts w:ascii="Cambria Math" w:hAnsi="Cambria Math"/>
                            <w:noProof/>
                            <w:rPrChange w:id="4237" w:author="Peto" w:date="2018-06-14T07:18:00Z">
                              <w:rPr>
                                <w:rFonts w:ascii="Cambria Math" w:hAnsi="Cambria Math"/>
                              </w:rPr>
                            </w:rPrChange>
                          </w:rPr>
                          <m:t>max</m:t>
                        </m:r>
                      </m:sub>
                    </m:sSub>
                  </m:den>
                </m:f>
                <m:sSub>
                  <m:sSubPr>
                    <m:ctrlPr>
                      <w:rPr>
                        <w:rFonts w:ascii="Cambria Math" w:hAnsi="Cambria Math"/>
                        <w:i/>
                        <w:noProof/>
                      </w:rPr>
                    </m:ctrlPr>
                  </m:sSubPr>
                  <m:e>
                    <m:r>
                      <w:rPr>
                        <w:rFonts w:ascii="Cambria Math" w:hAnsi="Cambria Math"/>
                        <w:noProof/>
                        <w:rPrChange w:id="4238" w:author="Peto" w:date="2018-06-14T07:18:00Z">
                          <w:rPr>
                            <w:rFonts w:ascii="Cambria Math" w:hAnsi="Cambria Math"/>
                          </w:rPr>
                        </w:rPrChange>
                      </w:rPr>
                      <m:t>T</m:t>
                    </m:r>
                  </m:e>
                  <m:sub>
                    <m:r>
                      <w:rPr>
                        <w:rFonts w:ascii="Cambria Math" w:hAnsi="Cambria Math"/>
                        <w:noProof/>
                        <w:rPrChange w:id="4239" w:author="Peto" w:date="2018-06-14T07:18:00Z">
                          <w:rPr>
                            <w:rFonts w:ascii="Cambria Math" w:hAnsi="Cambria Math"/>
                          </w:rPr>
                        </w:rPrChange>
                      </w:rPr>
                      <m:t xml:space="preserve">LVE </m:t>
                    </m:r>
                  </m:sub>
                </m:sSub>
                <m:d>
                  <m:dPr>
                    <m:ctrlPr>
                      <w:rPr>
                        <w:rFonts w:ascii="Cambria Math" w:hAnsi="Cambria Math"/>
                        <w:i/>
                        <w:noProof/>
                        <w:color w:val="000000"/>
                      </w:rPr>
                    </m:ctrlPr>
                  </m:dPr>
                  <m:e>
                    <m:r>
                      <w:rPr>
                        <w:rFonts w:ascii="Cambria Math" w:hAnsi="Cambria Math"/>
                        <w:noProof/>
                        <w:color w:val="000000"/>
                        <w:rPrChange w:id="4240" w:author="Peto" w:date="2018-06-14T07:18:00Z">
                          <w:rPr>
                            <w:rFonts w:ascii="Cambria Math" w:hAnsi="Cambria Math"/>
                            <w:color w:val="000000"/>
                          </w:rPr>
                        </w:rPrChange>
                      </w:rPr>
                      <m:t>mL</m:t>
                    </m:r>
                  </m:e>
                </m:d>
                <m:r>
                  <m:rPr>
                    <m:sty m:val="p"/>
                  </m:rPr>
                  <w:rPr>
                    <w:rFonts w:ascii="Cambria Math" w:hAnsi="Cambria Math"/>
                    <w:noProof/>
                    <w:color w:val="000000"/>
                    <w:rPrChange w:id="4241" w:author="Peto" w:date="2018-06-14T07:18:00Z">
                      <w:rPr>
                        <w:rFonts w:ascii="Cambria Math" w:hAnsi="Cambria Math"/>
                        <w:color w:val="000000"/>
                      </w:rPr>
                    </w:rPrChange>
                  </w:rPr>
                  <m:t>.</m:t>
                </m:r>
              </m:oMath>
            </m:oMathPara>
          </w:p>
        </w:tc>
        <w:tc>
          <w:tcPr>
            <w:tcW w:w="702" w:type="dxa"/>
            <w:vAlign w:val="center"/>
          </w:tcPr>
          <w:p w14:paraId="22179D92" w14:textId="77777777" w:rsidR="00CE547F" w:rsidRPr="00A82009" w:rsidRDefault="00CE547F" w:rsidP="00452ADC">
            <w:pPr>
              <w:jc w:val="center"/>
              <w:rPr>
                <w:noProof/>
                <w:color w:val="000000"/>
                <w:rPrChange w:id="4242" w:author="Peto" w:date="2018-06-14T07:18:00Z">
                  <w:rPr>
                    <w:color w:val="000000"/>
                  </w:rPr>
                </w:rPrChange>
              </w:rPr>
            </w:pPr>
            <w:r w:rsidRPr="00A82009">
              <w:rPr>
                <w:noProof/>
                <w:color w:val="000000"/>
                <w:rPrChange w:id="4243" w:author="Peto" w:date="2018-06-14T07:18:00Z">
                  <w:rPr>
                    <w:color w:val="000000"/>
                  </w:rPr>
                </w:rPrChange>
              </w:rPr>
              <w:t>(</w:t>
            </w:r>
            <w:bookmarkStart w:id="4244" w:name="kubicek"/>
            <w:r w:rsidRPr="00A82009">
              <w:rPr>
                <w:noProof/>
                <w:color w:val="000000"/>
                <w:rPrChange w:id="4245" w:author="Peto" w:date="2018-06-14T07:18:00Z">
                  <w:rPr>
                    <w:color w:val="000000"/>
                  </w:rPr>
                </w:rPrChange>
              </w:rPr>
              <w:fldChar w:fldCharType="begin"/>
            </w:r>
            <w:r w:rsidRPr="00A82009">
              <w:rPr>
                <w:noProof/>
                <w:color w:val="000000"/>
                <w:rPrChange w:id="4246" w:author="Peto" w:date="2018-06-14T07:18:00Z">
                  <w:rPr>
                    <w:color w:val="000000"/>
                  </w:rPr>
                </w:rPrChange>
              </w:rPr>
              <w:instrText xml:space="preserve"> SEQ eq \* MERGEFORMAT </w:instrText>
            </w:r>
            <w:r w:rsidRPr="00A82009">
              <w:rPr>
                <w:noProof/>
                <w:color w:val="000000"/>
                <w:rPrChange w:id="4247" w:author="Peto" w:date="2018-06-14T07:18:00Z">
                  <w:rPr>
                    <w:color w:val="000000"/>
                  </w:rPr>
                </w:rPrChange>
              </w:rPr>
              <w:fldChar w:fldCharType="separate"/>
            </w:r>
            <w:r w:rsidR="00F95B9C" w:rsidRPr="00A82009">
              <w:rPr>
                <w:noProof/>
                <w:color w:val="000000"/>
              </w:rPr>
              <w:t>25</w:t>
            </w:r>
            <w:r w:rsidRPr="00A82009">
              <w:rPr>
                <w:noProof/>
                <w:color w:val="000000"/>
                <w:rPrChange w:id="4248" w:author="Peto" w:date="2018-06-14T07:18:00Z">
                  <w:rPr>
                    <w:color w:val="000000"/>
                  </w:rPr>
                </w:rPrChange>
              </w:rPr>
              <w:fldChar w:fldCharType="end"/>
            </w:r>
            <w:bookmarkEnd w:id="4244"/>
            <w:r w:rsidRPr="00A82009">
              <w:rPr>
                <w:noProof/>
                <w:color w:val="000000"/>
                <w:rPrChange w:id="4249" w:author="Peto" w:date="2018-06-14T07:18:00Z">
                  <w:rPr>
                    <w:color w:val="000000"/>
                  </w:rPr>
                </w:rPrChange>
              </w:rPr>
              <w:t>)</w:t>
            </w:r>
          </w:p>
        </w:tc>
      </w:tr>
    </w:tbl>
    <w:p w14:paraId="71D90311" w14:textId="77777777" w:rsidR="00CE547F" w:rsidRPr="00A82009" w:rsidRDefault="00CE547F" w:rsidP="00CE547F">
      <w:pPr>
        <w:rPr>
          <w:noProof/>
          <w:rPrChange w:id="4250" w:author="Peto" w:date="2018-06-14T07:18:00Z">
            <w:rPr/>
          </w:rPrChange>
        </w:rPr>
      </w:pPr>
    </w:p>
    <w:p w14:paraId="2D579AFD" w14:textId="63D36497" w:rsidR="00CE547F" w:rsidRPr="00A82009" w:rsidRDefault="00CE547F" w:rsidP="00CE547F">
      <w:pPr>
        <w:rPr>
          <w:noProof/>
          <w:rPrChange w:id="4251" w:author="Peto" w:date="2018-06-14T07:18:00Z">
            <w:rPr/>
          </w:rPrChange>
        </w:rPr>
      </w:pPr>
      <w:r w:rsidRPr="00A82009">
        <w:rPr>
          <w:noProof/>
          <w:rPrChange w:id="4252" w:author="Peto" w:date="2018-06-14T07:18:00Z">
            <w:rPr/>
          </w:rPrChange>
        </w:rPr>
        <w:t>Kde L (m) je dĺžka meraného úseku hrudníka. Je to dĺžka medzi elektródami zaznamenávajúcimi zmeny napätia. Hodnota</w:t>
      </w:r>
      <m:oMath>
        <m:sSub>
          <m:sSubPr>
            <m:ctrlPr>
              <w:rPr>
                <w:rFonts w:ascii="Cambria Math" w:hAnsi="Cambria Math"/>
                <w:i/>
                <w:noProof/>
              </w:rPr>
            </m:ctrlPr>
          </m:sSubPr>
          <m:e>
            <m:r>
              <w:rPr>
                <w:rFonts w:ascii="Cambria Math" w:hAnsi="Cambria Math"/>
                <w:noProof/>
                <w:rPrChange w:id="4253" w:author="Peto" w:date="2018-06-14T07:18:00Z">
                  <w:rPr>
                    <w:rFonts w:ascii="Cambria Math" w:hAnsi="Cambria Math"/>
                  </w:rPr>
                </w:rPrChange>
              </w:rPr>
              <m:t>ρ</m:t>
            </m:r>
          </m:e>
          <m:sub>
            <m:r>
              <w:rPr>
                <w:rFonts w:ascii="Cambria Math" w:hAnsi="Cambria Math"/>
                <w:noProof/>
                <w:rPrChange w:id="4254" w:author="Peto" w:date="2018-06-14T07:18:00Z">
                  <w:rPr>
                    <w:rFonts w:ascii="Cambria Math" w:hAnsi="Cambria Math"/>
                  </w:rPr>
                </w:rPrChange>
              </w:rPr>
              <m:t>b</m:t>
            </m:r>
          </m:sub>
        </m:sSub>
      </m:oMath>
      <w:r w:rsidRPr="00A82009">
        <w:rPr>
          <w:noProof/>
          <w:rPrChange w:id="4255" w:author="Peto" w:date="2018-06-14T07:18:00Z">
            <w:rPr/>
          </w:rPrChange>
        </w:rPr>
        <w:t xml:space="preserve"> udáva elektrický odpor krvi, z pozorovaní bol určený na hodnotu 150 Ω cm = 15 kΩm </w:t>
      </w:r>
      <w:r w:rsidRPr="00A82009">
        <w:rPr>
          <w:noProof/>
          <w:rPrChange w:id="4256" w:author="Peto" w:date="2018-06-14T07:18:00Z">
            <w:rPr/>
          </w:rPrChange>
        </w:rPr>
        <w:fldChar w:fldCharType="begin"/>
      </w:r>
      <w:r w:rsidR="00AD692D" w:rsidRPr="00A82009">
        <w:rPr>
          <w:noProof/>
          <w:rPrChange w:id="4257" w:author="Peto" w:date="2018-06-14T07:18:00Z">
            <w:rPr/>
          </w:rPrChange>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82009">
        <w:rPr>
          <w:noProof/>
          <w:rPrChange w:id="4258" w:author="Peto" w:date="2018-06-14T07:18:00Z">
            <w:rPr/>
          </w:rPrChange>
        </w:rPr>
        <w:fldChar w:fldCharType="separate"/>
      </w:r>
      <w:r w:rsidR="00AD692D" w:rsidRPr="00A82009">
        <w:rPr>
          <w:noProof/>
          <w:vertAlign w:val="superscript"/>
        </w:rPr>
        <w:t>30</w:t>
      </w:r>
      <w:r w:rsidRPr="00A82009">
        <w:rPr>
          <w:noProof/>
          <w:rPrChange w:id="4259" w:author="Peto" w:date="2018-06-14T07:18:00Z">
            <w:rPr/>
          </w:rPrChange>
        </w:rPr>
        <w:fldChar w:fldCharType="end"/>
      </w:r>
      <w:r w:rsidRPr="00A82009">
        <w:rPr>
          <w:noProof/>
          <w:rPrChange w:id="4260" w:author="Peto" w:date="2018-06-14T07:18:00Z">
            <w:rPr/>
          </w:rPrChange>
        </w:rPr>
        <w:t>. Ukazuje sa, že hodnota elektrického odporu krvi ostáva rovnaká aj pri zmene hemotokritu. Dokonca aj veľké výchylky hematokritu a to od 26% do 66% sa neodrazili na zmene vodivosti krvi</w:t>
      </w:r>
      <w:r w:rsidRPr="00A82009">
        <w:rPr>
          <w:noProof/>
          <w:rPrChange w:id="4261" w:author="Peto" w:date="2018-06-14T07:18:00Z">
            <w:rPr/>
          </w:rPrChange>
        </w:rPr>
        <w:fldChar w:fldCharType="begin"/>
      </w:r>
      <w:r w:rsidR="00AD692D" w:rsidRPr="00A82009">
        <w:rPr>
          <w:noProof/>
          <w:rPrChange w:id="4262"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4263" w:author="Peto" w:date="2018-06-14T07:18:00Z">
            <w:rPr/>
          </w:rPrChange>
        </w:rPr>
        <w:fldChar w:fldCharType="separate"/>
      </w:r>
      <w:r w:rsidR="00AD692D" w:rsidRPr="00A82009">
        <w:rPr>
          <w:noProof/>
          <w:vertAlign w:val="superscript"/>
        </w:rPr>
        <w:t>3</w:t>
      </w:r>
      <w:r w:rsidRPr="00A82009">
        <w:rPr>
          <w:noProof/>
          <w:rPrChange w:id="4264" w:author="Peto" w:date="2018-06-14T07:18:00Z">
            <w:rPr/>
          </w:rPrChange>
        </w:rPr>
        <w:fldChar w:fldCharType="end"/>
      </w:r>
      <w:r w:rsidRPr="00A82009">
        <w:rPr>
          <w:noProof/>
          <w:rPrChange w:id="4265" w:author="Peto" w:date="2018-06-14T07:18:00Z">
            <w:rPr/>
          </w:rPrChange>
        </w:rPr>
        <w:t xml:space="preserve">. Hodnote </w:t>
      </w:r>
      <m:oMath>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266" w:author="Peto" w:date="2018-06-14T07:18:00Z">
                      <w:rPr>
                        <w:rFonts w:ascii="Cambria Math" w:hAnsi="Cambria Math"/>
                      </w:rPr>
                    </w:rPrChange>
                  </w:rPr>
                  <m:t>ρ</m:t>
                </m:r>
              </m:e>
              <m:sub>
                <m:r>
                  <w:rPr>
                    <w:rFonts w:ascii="Cambria Math" w:hAnsi="Cambria Math"/>
                    <w:noProof/>
                    <w:rPrChange w:id="4267"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268" w:author="Peto" w:date="2018-06-14T07:18:00Z">
                      <w:rPr>
                        <w:rFonts w:ascii="Cambria Math" w:hAnsi="Cambria Math"/>
                      </w:rPr>
                    </w:rPrChange>
                  </w:rPr>
                  <m:t>L</m:t>
                </m:r>
              </m:e>
              <m:sup>
                <m:r>
                  <w:rPr>
                    <w:rFonts w:ascii="Cambria Math" w:hAnsi="Cambria Math"/>
                    <w:noProof/>
                    <w:rPrChange w:id="4269" w:author="Peto" w:date="2018-06-14T07:18:00Z">
                      <w:rPr>
                        <w:rFonts w:ascii="Cambria Math" w:hAnsi="Cambria Math"/>
                      </w:rPr>
                    </w:rPrChange>
                  </w:rPr>
                  <m:t>2</m:t>
                </m:r>
              </m:sup>
            </m:sSup>
          </m:num>
          <m:den>
            <m:sSub>
              <m:sSubPr>
                <m:ctrlPr>
                  <w:rPr>
                    <w:rFonts w:ascii="Cambria Math" w:hAnsi="Cambria Math"/>
                    <w:i/>
                    <w:noProof/>
                  </w:rPr>
                </m:ctrlPr>
              </m:sSubPr>
              <m:e>
                <m:r>
                  <w:rPr>
                    <w:rFonts w:ascii="Cambria Math" w:hAnsi="Cambria Math"/>
                    <w:noProof/>
                    <w:rPrChange w:id="4270" w:author="Peto" w:date="2018-06-14T07:18:00Z">
                      <w:rPr>
                        <w:rFonts w:ascii="Cambria Math" w:hAnsi="Cambria Math"/>
                      </w:rPr>
                    </w:rPrChange>
                  </w:rPr>
                  <m:t>Z</m:t>
                </m:r>
              </m:e>
              <m:sub>
                <m:r>
                  <w:rPr>
                    <w:rFonts w:ascii="Cambria Math" w:hAnsi="Cambria Math"/>
                    <w:noProof/>
                    <w:rPrChange w:id="4271" w:author="Peto" w:date="2018-06-14T07:18:00Z">
                      <w:rPr>
                        <w:rFonts w:ascii="Cambria Math" w:hAnsi="Cambria Math"/>
                      </w:rPr>
                    </w:rPrChange>
                  </w:rPr>
                  <m:t>0</m:t>
                </m:r>
              </m:sub>
            </m:sSub>
          </m:den>
        </m:f>
      </m:oMath>
      <w:r w:rsidRPr="00A82009">
        <w:rPr>
          <w:noProof/>
          <w:rPrChange w:id="4272" w:author="Peto" w:date="2018-06-14T07:18:00Z">
            <w:rPr/>
          </w:rPrChange>
        </w:rPr>
        <w:t xml:space="preserve"> sa tiež hovorí objemová konštanta </w:t>
      </w:r>
      <m:oMath>
        <m:sSub>
          <m:sSubPr>
            <m:ctrlPr>
              <w:rPr>
                <w:rFonts w:ascii="Cambria Math" w:hAnsi="Cambria Math"/>
                <w:i/>
                <w:noProof/>
              </w:rPr>
            </m:ctrlPr>
          </m:sSubPr>
          <m:e>
            <m:r>
              <w:rPr>
                <w:rFonts w:ascii="Cambria Math" w:hAnsi="Cambria Math"/>
                <w:noProof/>
                <w:rPrChange w:id="4273" w:author="Peto" w:date="2018-06-14T07:18:00Z">
                  <w:rPr>
                    <w:rFonts w:ascii="Cambria Math" w:hAnsi="Cambria Math"/>
                  </w:rPr>
                </w:rPrChange>
              </w:rPr>
              <m:t>- V</m:t>
            </m:r>
          </m:e>
          <m:sub>
            <m:r>
              <w:rPr>
                <w:rFonts w:ascii="Cambria Math" w:hAnsi="Cambria Math"/>
                <w:noProof/>
                <w:rPrChange w:id="4274" w:author="Peto" w:date="2018-06-14T07:18:00Z">
                  <w:rPr>
                    <w:rFonts w:ascii="Cambria Math" w:hAnsi="Cambria Math"/>
                  </w:rPr>
                </w:rPrChange>
              </w:rPr>
              <m:t>c</m:t>
            </m:r>
          </m:sub>
        </m:sSub>
      </m:oMath>
      <w:r w:rsidRPr="00A82009">
        <w:rPr>
          <w:noProof/>
          <w:rPrChange w:id="4275" w:author="Peto" w:date="2018-06-14T07:18:00Z">
            <w:rPr/>
          </w:rPrChange>
        </w:rPr>
        <w:t xml:space="preserve"> . </w:t>
      </w:r>
    </w:p>
    <w:p w14:paraId="14E1A079" w14:textId="77777777" w:rsidR="00CE547F" w:rsidRPr="00A82009" w:rsidRDefault="00CE547F" w:rsidP="00CE547F">
      <w:pPr>
        <w:rPr>
          <w:noProof/>
          <w:rPrChange w:id="427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3A4B03A7" w14:textId="77777777" w:rsidTr="00452ADC">
        <w:tc>
          <w:tcPr>
            <w:tcW w:w="704" w:type="dxa"/>
          </w:tcPr>
          <w:p w14:paraId="2ED5FD27" w14:textId="77777777" w:rsidR="00CE547F" w:rsidRPr="00A82009" w:rsidRDefault="00CE547F" w:rsidP="00452ADC">
            <w:pPr>
              <w:jc w:val="center"/>
              <w:rPr>
                <w:noProof/>
                <w:color w:val="000000"/>
                <w:rPrChange w:id="4277" w:author="Peto" w:date="2018-06-14T07:18:00Z">
                  <w:rPr>
                    <w:color w:val="000000"/>
                  </w:rPr>
                </w:rPrChange>
              </w:rPr>
            </w:pPr>
          </w:p>
        </w:tc>
        <w:tc>
          <w:tcPr>
            <w:tcW w:w="7088" w:type="dxa"/>
            <w:vAlign w:val="center"/>
          </w:tcPr>
          <w:p w14:paraId="625D87AC" w14:textId="77777777" w:rsidR="00CE547F" w:rsidRPr="00A82009" w:rsidRDefault="00837AE3" w:rsidP="00452ADC">
            <w:pPr>
              <w:jc w:val="center"/>
              <w:rPr>
                <w:noProof/>
                <w:color w:val="000000"/>
                <w:rPrChange w:id="4278"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4279" w:author="Peto" w:date="2018-06-14T07:18:00Z">
                          <w:rPr>
                            <w:rFonts w:ascii="Cambria Math" w:hAnsi="Cambria Math"/>
                          </w:rPr>
                        </w:rPrChange>
                      </w:rPr>
                      <m:t>V</m:t>
                    </m:r>
                  </m:e>
                  <m:sub>
                    <m:r>
                      <w:rPr>
                        <w:rFonts w:ascii="Cambria Math" w:hAnsi="Cambria Math"/>
                        <w:noProof/>
                        <w:rPrChange w:id="4280" w:author="Peto" w:date="2018-06-14T07:18:00Z">
                          <w:rPr>
                            <w:rFonts w:ascii="Cambria Math" w:hAnsi="Cambria Math"/>
                          </w:rPr>
                        </w:rPrChange>
                      </w:rPr>
                      <m:t>c</m:t>
                    </m:r>
                  </m:sub>
                </m:sSub>
                <m:r>
                  <w:rPr>
                    <w:rFonts w:ascii="Cambria Math" w:hAnsi="Cambria Math"/>
                    <w:noProof/>
                    <w:rPrChange w:id="4281"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282" w:author="Peto" w:date="2018-06-14T07:18:00Z">
                              <w:rPr>
                                <w:rFonts w:ascii="Cambria Math" w:hAnsi="Cambria Math"/>
                              </w:rPr>
                            </w:rPrChange>
                          </w:rPr>
                          <m:t>ρ</m:t>
                        </m:r>
                      </m:e>
                      <m:sub>
                        <m:r>
                          <w:rPr>
                            <w:rFonts w:ascii="Cambria Math" w:hAnsi="Cambria Math"/>
                            <w:noProof/>
                            <w:rPrChange w:id="4283"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284" w:author="Peto" w:date="2018-06-14T07:18:00Z">
                              <w:rPr>
                                <w:rFonts w:ascii="Cambria Math" w:hAnsi="Cambria Math"/>
                              </w:rPr>
                            </w:rPrChange>
                          </w:rPr>
                          <m:t>L</m:t>
                        </m:r>
                      </m:e>
                      <m:sup>
                        <m:r>
                          <w:rPr>
                            <w:rFonts w:ascii="Cambria Math" w:hAnsi="Cambria Math"/>
                            <w:noProof/>
                            <w:rPrChange w:id="4285" w:author="Peto" w:date="2018-06-14T07:18:00Z">
                              <w:rPr>
                                <w:rFonts w:ascii="Cambria Math" w:hAnsi="Cambria Math"/>
                              </w:rPr>
                            </w:rPrChange>
                          </w:rPr>
                          <m:t>2</m:t>
                        </m:r>
                      </m:sup>
                    </m:sSup>
                  </m:num>
                  <m:den>
                    <m:sSub>
                      <m:sSubPr>
                        <m:ctrlPr>
                          <w:rPr>
                            <w:rFonts w:ascii="Cambria Math" w:hAnsi="Cambria Math"/>
                            <w:i/>
                            <w:noProof/>
                          </w:rPr>
                        </m:ctrlPr>
                      </m:sSubPr>
                      <m:e>
                        <m:r>
                          <w:rPr>
                            <w:rFonts w:ascii="Cambria Math" w:hAnsi="Cambria Math"/>
                            <w:noProof/>
                            <w:rPrChange w:id="4286" w:author="Peto" w:date="2018-06-14T07:18:00Z">
                              <w:rPr>
                                <w:rFonts w:ascii="Cambria Math" w:hAnsi="Cambria Math"/>
                              </w:rPr>
                            </w:rPrChange>
                          </w:rPr>
                          <m:t>Z</m:t>
                        </m:r>
                      </m:e>
                      <m:sub>
                        <m:r>
                          <w:rPr>
                            <w:rFonts w:ascii="Cambria Math" w:hAnsi="Cambria Math"/>
                            <w:noProof/>
                            <w:rPrChange w:id="4287" w:author="Peto" w:date="2018-06-14T07:18:00Z">
                              <w:rPr>
                                <w:rFonts w:ascii="Cambria Math" w:hAnsi="Cambria Math"/>
                              </w:rPr>
                            </w:rPrChange>
                          </w:rPr>
                          <m:t>0</m:t>
                        </m:r>
                      </m:sub>
                    </m:sSub>
                  </m:den>
                </m:f>
                <m:r>
                  <w:rPr>
                    <w:rFonts w:ascii="Cambria Math" w:hAnsi="Cambria Math"/>
                    <w:noProof/>
                    <w:color w:val="000000"/>
                    <w:rPrChange w:id="4288" w:author="Peto" w:date="2018-06-14T07:18:00Z">
                      <w:rPr>
                        <w:rFonts w:ascii="Cambria Math" w:hAnsi="Cambria Math"/>
                        <w:color w:val="000000"/>
                      </w:rPr>
                    </w:rPrChange>
                  </w:rPr>
                  <m:t xml:space="preserve"> .</m:t>
                </m:r>
              </m:oMath>
            </m:oMathPara>
          </w:p>
        </w:tc>
        <w:tc>
          <w:tcPr>
            <w:tcW w:w="702" w:type="dxa"/>
            <w:vAlign w:val="center"/>
          </w:tcPr>
          <w:p w14:paraId="392ACEC4" w14:textId="77777777" w:rsidR="00CE547F" w:rsidRPr="00A82009" w:rsidRDefault="00CE547F" w:rsidP="00452ADC">
            <w:pPr>
              <w:jc w:val="center"/>
              <w:rPr>
                <w:noProof/>
                <w:color w:val="000000"/>
                <w:rPrChange w:id="4289" w:author="Peto" w:date="2018-06-14T07:18:00Z">
                  <w:rPr>
                    <w:color w:val="000000"/>
                  </w:rPr>
                </w:rPrChange>
              </w:rPr>
            </w:pPr>
            <w:r w:rsidRPr="00A82009">
              <w:rPr>
                <w:noProof/>
                <w:color w:val="000000"/>
                <w:rPrChange w:id="4290" w:author="Peto" w:date="2018-06-14T07:18:00Z">
                  <w:rPr>
                    <w:color w:val="000000"/>
                  </w:rPr>
                </w:rPrChange>
              </w:rPr>
              <w:t>(</w:t>
            </w:r>
            <w:bookmarkStart w:id="4291" w:name="Vc"/>
            <w:r w:rsidRPr="00A82009">
              <w:rPr>
                <w:noProof/>
                <w:color w:val="000000"/>
                <w:rPrChange w:id="4292" w:author="Peto" w:date="2018-06-14T07:18:00Z">
                  <w:rPr>
                    <w:color w:val="000000"/>
                  </w:rPr>
                </w:rPrChange>
              </w:rPr>
              <w:fldChar w:fldCharType="begin"/>
            </w:r>
            <w:r w:rsidRPr="00A82009">
              <w:rPr>
                <w:noProof/>
                <w:color w:val="000000"/>
                <w:rPrChange w:id="4293" w:author="Peto" w:date="2018-06-14T07:18:00Z">
                  <w:rPr>
                    <w:color w:val="000000"/>
                  </w:rPr>
                </w:rPrChange>
              </w:rPr>
              <w:instrText xml:space="preserve"> SEQ eq \* MERGEFORMAT </w:instrText>
            </w:r>
            <w:r w:rsidRPr="00A82009">
              <w:rPr>
                <w:noProof/>
                <w:color w:val="000000"/>
                <w:rPrChange w:id="4294" w:author="Peto" w:date="2018-06-14T07:18:00Z">
                  <w:rPr>
                    <w:color w:val="000000"/>
                  </w:rPr>
                </w:rPrChange>
              </w:rPr>
              <w:fldChar w:fldCharType="separate"/>
            </w:r>
            <w:r w:rsidR="00F95B9C" w:rsidRPr="00A82009">
              <w:rPr>
                <w:noProof/>
                <w:color w:val="000000"/>
              </w:rPr>
              <w:t>26</w:t>
            </w:r>
            <w:r w:rsidRPr="00A82009">
              <w:rPr>
                <w:noProof/>
                <w:color w:val="000000"/>
                <w:rPrChange w:id="4295" w:author="Peto" w:date="2018-06-14T07:18:00Z">
                  <w:rPr>
                    <w:color w:val="000000"/>
                  </w:rPr>
                </w:rPrChange>
              </w:rPr>
              <w:fldChar w:fldCharType="end"/>
            </w:r>
            <w:bookmarkEnd w:id="4291"/>
            <w:r w:rsidRPr="00A82009">
              <w:rPr>
                <w:noProof/>
                <w:color w:val="000000"/>
                <w:rPrChange w:id="4296" w:author="Peto" w:date="2018-06-14T07:18:00Z">
                  <w:rPr>
                    <w:color w:val="000000"/>
                  </w:rPr>
                </w:rPrChange>
              </w:rPr>
              <w:t>)</w:t>
            </w:r>
          </w:p>
        </w:tc>
      </w:tr>
    </w:tbl>
    <w:p w14:paraId="6AD7FE53" w14:textId="77777777" w:rsidR="00CE547F" w:rsidRPr="00A82009" w:rsidRDefault="00CE547F" w:rsidP="00CE547F">
      <w:pPr>
        <w:rPr>
          <w:noProof/>
          <w:rPrChange w:id="4297" w:author="Peto" w:date="2018-06-14T07:18:00Z">
            <w:rPr/>
          </w:rPrChange>
        </w:rPr>
      </w:pPr>
    </w:p>
    <w:p w14:paraId="7B449C20" w14:textId="77777777" w:rsidR="00CE547F" w:rsidRPr="00A82009" w:rsidRDefault="00CE547F" w:rsidP="00CE547F">
      <w:pPr>
        <w:rPr>
          <w:noProof/>
          <w:rPrChange w:id="4298" w:author="Peto" w:date="2018-06-14T07:18:00Z">
            <w:rPr/>
          </w:rPrChange>
        </w:rPr>
      </w:pPr>
      <w:r w:rsidRPr="00A82009">
        <w:rPr>
          <w:noProof/>
          <w:rPrChange w:id="4299" w:author="Peto" w:date="2018-06-14T07:18:00Z">
            <w:rPr/>
          </w:rPrChange>
        </w:rPr>
        <w:t>Hodnota</w:t>
      </w:r>
      <m:oMath>
        <m:f>
          <m:fPr>
            <m:ctrlPr>
              <w:rPr>
                <w:rFonts w:ascii="Cambria Math" w:hAnsi="Cambria Math"/>
                <w:i/>
                <w:noProof/>
              </w:rPr>
            </m:ctrlPr>
          </m:fPr>
          <m:num>
            <m:r>
              <w:rPr>
                <w:rFonts w:ascii="Cambria Math" w:hAnsi="Cambria Math"/>
                <w:noProof/>
                <w:rPrChange w:id="4300" w:author="Peto" w:date="2018-06-14T07:18:00Z">
                  <w:rPr>
                    <w:rFonts w:ascii="Cambria Math" w:hAnsi="Cambria Math"/>
                  </w:rPr>
                </w:rPrChange>
              </w:rPr>
              <m:t>dZ(t)</m:t>
            </m:r>
          </m:num>
          <m:den>
            <m:sSub>
              <m:sSubPr>
                <m:ctrlPr>
                  <w:rPr>
                    <w:rFonts w:ascii="Cambria Math" w:hAnsi="Cambria Math"/>
                    <w:i/>
                    <w:noProof/>
                  </w:rPr>
                </m:ctrlPr>
              </m:sSubPr>
              <m:e>
                <m:r>
                  <w:rPr>
                    <w:rFonts w:ascii="Cambria Math" w:hAnsi="Cambria Math"/>
                    <w:noProof/>
                    <w:rPrChange w:id="4301" w:author="Peto" w:date="2018-06-14T07:18:00Z">
                      <w:rPr>
                        <w:rFonts w:ascii="Cambria Math" w:hAnsi="Cambria Math"/>
                      </w:rPr>
                    </w:rPrChange>
                  </w:rPr>
                  <m:t>dt</m:t>
                </m:r>
              </m:e>
              <m:sub>
                <m:r>
                  <w:rPr>
                    <w:rFonts w:ascii="Cambria Math" w:hAnsi="Cambria Math"/>
                    <w:noProof/>
                    <w:rPrChange w:id="4302" w:author="Peto" w:date="2018-06-14T07:18:00Z">
                      <w:rPr>
                        <w:rFonts w:ascii="Cambria Math" w:hAnsi="Cambria Math"/>
                      </w:rPr>
                    </w:rPrChange>
                  </w:rPr>
                  <m:t>max</m:t>
                </m:r>
              </m:sub>
            </m:sSub>
          </m:den>
        </m:f>
      </m:oMath>
      <w:r w:rsidRPr="00A82009">
        <w:rPr>
          <w:noProof/>
          <w:rPrChange w:id="4303" w:author="Peto" w:date="2018-06-14T07:18:00Z">
            <w:rPr/>
          </w:rPrChange>
        </w:rPr>
        <w:t xml:space="preserve"> udáva maximu derivovanej impedancie počas srdcového cyklu a </w:t>
      </w:r>
      <m:oMath>
        <m:sSub>
          <m:sSubPr>
            <m:ctrlPr>
              <w:rPr>
                <w:rFonts w:ascii="Cambria Math" w:hAnsi="Cambria Math"/>
                <w:i/>
                <w:noProof/>
              </w:rPr>
            </m:ctrlPr>
          </m:sSubPr>
          <m:e>
            <m:r>
              <w:rPr>
                <w:rFonts w:ascii="Cambria Math" w:hAnsi="Cambria Math"/>
                <w:noProof/>
                <w:rPrChange w:id="4304" w:author="Peto" w:date="2018-06-14T07:18:00Z">
                  <w:rPr>
                    <w:rFonts w:ascii="Cambria Math" w:hAnsi="Cambria Math"/>
                  </w:rPr>
                </w:rPrChange>
              </w:rPr>
              <m:t>T</m:t>
            </m:r>
          </m:e>
          <m:sub>
            <m:r>
              <w:rPr>
                <w:rFonts w:ascii="Cambria Math" w:hAnsi="Cambria Math"/>
                <w:noProof/>
                <w:rPrChange w:id="4305" w:author="Peto" w:date="2018-06-14T07:18:00Z">
                  <w:rPr>
                    <w:rFonts w:ascii="Cambria Math" w:hAnsi="Cambria Math"/>
                  </w:rPr>
                </w:rPrChange>
              </w:rPr>
              <m:t xml:space="preserve">LVE </m:t>
            </m:r>
          </m:sub>
        </m:sSub>
      </m:oMath>
      <w:r w:rsidRPr="00A82009">
        <w:rPr>
          <w:noProof/>
          <w:rPrChange w:id="4306" w:author="Peto" w:date="2018-06-14T07:18:00Z">
            <w:rPr/>
          </w:rPrChange>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A82009" w:rsidRDefault="00CE547F" w:rsidP="00CE547F">
      <w:pPr>
        <w:rPr>
          <w:noProof/>
          <w:rPrChange w:id="4307" w:author="Peto" w:date="2018-06-14T07:18:00Z">
            <w:rPr/>
          </w:rPrChange>
        </w:rPr>
      </w:pPr>
    </w:p>
    <w:p w14:paraId="6A0C0389" w14:textId="77777777" w:rsidR="00CE547F" w:rsidRPr="00A82009" w:rsidRDefault="00CE547F" w:rsidP="00CE547F">
      <w:pPr>
        <w:pStyle w:val="Nadpis4"/>
        <w:rPr>
          <w:noProof/>
          <w:rPrChange w:id="4308" w:author="Peto" w:date="2018-06-14T07:18:00Z">
            <w:rPr/>
          </w:rPrChange>
        </w:rPr>
      </w:pPr>
      <w:r w:rsidRPr="00A82009">
        <w:rPr>
          <w:noProof/>
          <w:rPrChange w:id="4309" w:author="Peto" w:date="2018-06-14T07:18:00Z">
            <w:rPr/>
          </w:rPrChange>
        </w:rPr>
        <w:t>Šramek-Bernsteinov model</w:t>
      </w:r>
    </w:p>
    <w:p w14:paraId="69F0862B" w14:textId="77777777" w:rsidR="00CE547F" w:rsidRPr="00A82009" w:rsidRDefault="00CE547F" w:rsidP="00CE547F">
      <w:pPr>
        <w:rPr>
          <w:noProof/>
          <w:rPrChange w:id="4310" w:author="Peto" w:date="2018-06-14T07:18:00Z">
            <w:rPr/>
          </w:rPrChange>
        </w:rPr>
      </w:pPr>
    </w:p>
    <w:p w14:paraId="4B5812EF" w14:textId="4B921A1B" w:rsidR="00CE547F" w:rsidRPr="00A82009" w:rsidRDefault="00CE547F" w:rsidP="00CE547F">
      <w:pPr>
        <w:rPr>
          <w:noProof/>
          <w:rPrChange w:id="4311" w:author="Peto" w:date="2018-06-14T07:18:00Z">
            <w:rPr/>
          </w:rPrChange>
        </w:rPr>
      </w:pPr>
      <w:r w:rsidRPr="00A82009">
        <w:rPr>
          <w:noProof/>
          <w:rPrChange w:id="4312" w:author="Peto" w:date="2018-06-14T07:18:00Z">
            <w:rPr/>
          </w:rPrChange>
        </w:rPr>
        <w:lastRenderedPageBreak/>
        <w:t>Ďalšou metódou pre výpočet SV je Šramek-Bernsteina metóda</w:t>
      </w:r>
      <w:r w:rsidRPr="00A82009">
        <w:rPr>
          <w:noProof/>
          <w:rPrChange w:id="4313" w:author="Peto" w:date="2018-06-14T07:18:00Z">
            <w:rPr/>
          </w:rPrChange>
        </w:rPr>
        <w:fldChar w:fldCharType="begin"/>
      </w:r>
      <w:r w:rsidR="00AD692D" w:rsidRPr="00A82009">
        <w:rPr>
          <w:noProof/>
          <w:rPrChange w:id="4314"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4315" w:author="Peto" w:date="2018-06-14T07:18:00Z">
            <w:rPr/>
          </w:rPrChange>
        </w:rPr>
        <w:fldChar w:fldCharType="separate"/>
      </w:r>
      <w:r w:rsidR="00AD692D" w:rsidRPr="00A82009">
        <w:rPr>
          <w:noProof/>
          <w:vertAlign w:val="superscript"/>
        </w:rPr>
        <w:t>3</w:t>
      </w:r>
      <w:r w:rsidRPr="00A82009">
        <w:rPr>
          <w:noProof/>
          <w:rPrChange w:id="4316" w:author="Peto" w:date="2018-06-14T07:18:00Z">
            <w:rPr/>
          </w:rPrChange>
        </w:rPr>
        <w:fldChar w:fldCharType="end"/>
      </w:r>
      <w:r w:rsidRPr="00A82009">
        <w:rPr>
          <w:noProof/>
          <w:rPrChange w:id="4317" w:author="Peto" w:date="2018-06-14T07:18:00Z">
            <w:rPr/>
          </w:rPrChange>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noProof/>
              </w:rPr>
            </m:ctrlPr>
          </m:sSubPr>
          <m:e>
            <m:r>
              <w:rPr>
                <w:rFonts w:ascii="Cambria Math" w:hAnsi="Cambria Math"/>
                <w:noProof/>
                <w:rPrChange w:id="4318" w:author="Peto" w:date="2018-06-14T07:18:00Z">
                  <w:rPr>
                    <w:rFonts w:ascii="Cambria Math" w:hAnsi="Cambria Math"/>
                  </w:rPr>
                </w:rPrChange>
              </w:rPr>
              <m:t>V</m:t>
            </m:r>
          </m:e>
          <m:sub>
            <m:r>
              <w:rPr>
                <w:rFonts w:ascii="Cambria Math" w:hAnsi="Cambria Math"/>
                <w:noProof/>
                <w:rPrChange w:id="4319" w:author="Peto" w:date="2018-06-14T07:18:00Z">
                  <w:rPr>
                    <w:rFonts w:ascii="Cambria Math" w:hAnsi="Cambria Math"/>
                  </w:rPr>
                </w:rPrChange>
              </w:rPr>
              <m:t>EPT</m:t>
            </m:r>
          </m:sub>
        </m:sSub>
      </m:oMath>
      <w:r w:rsidRPr="00A82009">
        <w:rPr>
          <w:noProof/>
          <w:rPrChange w:id="4320" w:author="Peto" w:date="2018-06-14T07:18:00Z">
            <w:rPr/>
          </w:rPrChange>
        </w:rPr>
        <w:fldChar w:fldCharType="begin"/>
      </w:r>
      <w:r w:rsidR="00AD692D" w:rsidRPr="00A82009">
        <w:rPr>
          <w:noProof/>
          <w:rPrChange w:id="4321" w:author="Peto" w:date="2018-06-14T07:18:00Z">
            <w:rPr/>
          </w:rPrChange>
        </w:rPr>
        <w:instrText xml:space="preserve"> ADDIN EN.CITE &lt;EndNote&gt;&lt;Cite&gt;&lt;Author&gt;Quail&lt;/Author&gt;&lt;Year&gt;1981&lt;/Year&gt;&lt;IDText&gt;THORACIC RESISTIVITY FOR STROKE VOLUME CALCULATION IN IMPEDANCE CARDIOGRAPHY&lt;/IDText&gt;&lt;DisplayText&gt;&lt;style face="superscript"&gt;34&lt;/style&gt;&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A82009">
        <w:rPr>
          <w:noProof/>
          <w:rPrChange w:id="4322" w:author="Peto" w:date="2018-06-14T07:18:00Z">
            <w:rPr/>
          </w:rPrChange>
        </w:rPr>
        <w:fldChar w:fldCharType="separate"/>
      </w:r>
      <w:r w:rsidR="00AD692D" w:rsidRPr="00A82009">
        <w:rPr>
          <w:noProof/>
          <w:vertAlign w:val="superscript"/>
        </w:rPr>
        <w:t>34</w:t>
      </w:r>
      <w:r w:rsidRPr="00A82009">
        <w:rPr>
          <w:noProof/>
          <w:rPrChange w:id="4323" w:author="Peto" w:date="2018-06-14T07:18:00Z">
            <w:rPr/>
          </w:rPrChange>
        </w:rPr>
        <w:fldChar w:fldCharType="end"/>
      </w:r>
      <w:r w:rsidRPr="00A82009">
        <w:rPr>
          <w:noProof/>
          <w:rPrChange w:id="4324" w:author="Peto" w:date="2018-06-14T07:18:00Z">
            <w:rPr/>
          </w:rPrChange>
        </w:rPr>
        <w:t xml:space="preserve">, ktorý nahrádza objemovú konštantu </w:t>
      </w:r>
      <m:oMath>
        <m:sSub>
          <m:sSubPr>
            <m:ctrlPr>
              <w:rPr>
                <w:rFonts w:ascii="Cambria Math" w:hAnsi="Cambria Math"/>
                <w:i/>
                <w:noProof/>
              </w:rPr>
            </m:ctrlPr>
          </m:sSubPr>
          <m:e>
            <m:r>
              <w:rPr>
                <w:rFonts w:ascii="Cambria Math" w:hAnsi="Cambria Math"/>
                <w:noProof/>
                <w:rPrChange w:id="4325" w:author="Peto" w:date="2018-06-14T07:18:00Z">
                  <w:rPr>
                    <w:rFonts w:ascii="Cambria Math" w:hAnsi="Cambria Math"/>
                  </w:rPr>
                </w:rPrChange>
              </w:rPr>
              <m:t>V</m:t>
            </m:r>
          </m:e>
          <m:sub>
            <m:r>
              <w:rPr>
                <w:rFonts w:ascii="Cambria Math" w:hAnsi="Cambria Math"/>
                <w:noProof/>
                <w:rPrChange w:id="4326" w:author="Peto" w:date="2018-06-14T07:18:00Z">
                  <w:rPr>
                    <w:rFonts w:ascii="Cambria Math" w:hAnsi="Cambria Math"/>
                  </w:rPr>
                </w:rPrChange>
              </w:rPr>
              <m:t>c</m:t>
            </m:r>
          </m:sub>
        </m:sSub>
      </m:oMath>
      <w:r w:rsidRPr="00A82009">
        <w:rPr>
          <w:noProof/>
          <w:rPrChange w:id="4327" w:author="Peto" w:date="2018-06-14T07:18:00Z">
            <w:rPr/>
          </w:rPrChange>
        </w:rPr>
        <w:t xml:space="preserve">. Základom pre definovanie konštanty </w:t>
      </w:r>
      <m:oMath>
        <m:sSub>
          <m:sSubPr>
            <m:ctrlPr>
              <w:rPr>
                <w:rFonts w:ascii="Cambria Math" w:hAnsi="Cambria Math"/>
                <w:i/>
                <w:noProof/>
              </w:rPr>
            </m:ctrlPr>
          </m:sSubPr>
          <m:e>
            <m:r>
              <w:rPr>
                <w:rFonts w:ascii="Cambria Math" w:hAnsi="Cambria Math"/>
                <w:noProof/>
                <w:rPrChange w:id="4328" w:author="Peto" w:date="2018-06-14T07:18:00Z">
                  <w:rPr>
                    <w:rFonts w:ascii="Cambria Math" w:hAnsi="Cambria Math"/>
                  </w:rPr>
                </w:rPrChange>
              </w:rPr>
              <m:t>V</m:t>
            </m:r>
          </m:e>
          <m:sub>
            <m:r>
              <w:rPr>
                <w:rFonts w:ascii="Cambria Math" w:hAnsi="Cambria Math"/>
                <w:noProof/>
                <w:rPrChange w:id="4329" w:author="Peto" w:date="2018-06-14T07:18:00Z">
                  <w:rPr>
                    <w:rFonts w:ascii="Cambria Math" w:hAnsi="Cambria Math"/>
                  </w:rPr>
                </w:rPrChange>
              </w:rPr>
              <m:t>EPT</m:t>
            </m:r>
          </m:sub>
        </m:sSub>
      </m:oMath>
      <w:r w:rsidRPr="00A82009">
        <w:rPr>
          <w:noProof/>
          <w:rPrChange w:id="4330" w:author="Peto" w:date="2018-06-14T07:18:00Z">
            <w:rPr/>
          </w:rPrChange>
        </w:rPr>
        <w:t xml:space="preserve"> je rovnica </w:t>
      </w:r>
      <w:r w:rsidRPr="00A82009">
        <w:rPr>
          <w:noProof/>
          <w:rPrChange w:id="4331" w:author="Peto" w:date="2018-06-14T07:18:00Z">
            <w:rPr/>
          </w:rPrChange>
        </w:rPr>
        <w:fldChar w:fldCharType="begin"/>
      </w:r>
      <w:r w:rsidRPr="00A82009">
        <w:rPr>
          <w:noProof/>
          <w:rPrChange w:id="4332" w:author="Peto" w:date="2018-06-14T07:18:00Z">
            <w:rPr/>
          </w:rPrChange>
        </w:rPr>
        <w:instrText xml:space="preserve"> REF elektricky_aktivny_hrudnik \h </w:instrText>
      </w:r>
      <w:r w:rsidRPr="00A82009">
        <w:rPr>
          <w:noProof/>
          <w:rPrChange w:id="4333" w:author="Peto" w:date="2018-06-14T07:18:00Z">
            <w:rPr>
              <w:noProof/>
            </w:rPr>
          </w:rPrChange>
        </w:rPr>
      </w:r>
      <w:r w:rsidRPr="00A82009">
        <w:rPr>
          <w:noProof/>
          <w:rPrChange w:id="4334" w:author="Peto" w:date="2018-06-14T07:18:00Z">
            <w:rPr/>
          </w:rPrChange>
        </w:rPr>
        <w:fldChar w:fldCharType="separate"/>
      </w:r>
      <w:r w:rsidR="00F95B9C" w:rsidRPr="00A82009">
        <w:rPr>
          <w:noProof/>
          <w:color w:val="000000"/>
        </w:rPr>
        <w:t>27</w:t>
      </w:r>
      <w:r w:rsidRPr="00A82009">
        <w:rPr>
          <w:noProof/>
          <w:rPrChange w:id="4335" w:author="Peto" w:date="2018-06-14T07:18:00Z">
            <w:rPr/>
          </w:rPrChange>
        </w:rPr>
        <w:fldChar w:fldCharType="end"/>
      </w:r>
      <w:r w:rsidRPr="00A82009">
        <w:rPr>
          <w:noProof/>
          <w:rPrChange w:id="4336" w:author="Peto" w:date="2018-06-14T07:18:00Z">
            <w:rPr/>
          </w:rPrChange>
        </w:rPr>
        <w:t>.</w:t>
      </w:r>
    </w:p>
    <w:p w14:paraId="0CDB4992" w14:textId="77777777" w:rsidR="00CE547F" w:rsidRPr="00A82009" w:rsidRDefault="00CE547F" w:rsidP="00CE547F">
      <w:pPr>
        <w:rPr>
          <w:noProof/>
          <w:rPrChange w:id="4337"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5056B6F" w14:textId="77777777" w:rsidTr="00452ADC">
        <w:tc>
          <w:tcPr>
            <w:tcW w:w="704" w:type="dxa"/>
          </w:tcPr>
          <w:p w14:paraId="53A22B59" w14:textId="77777777" w:rsidR="00CE547F" w:rsidRPr="00A82009" w:rsidRDefault="00CE547F" w:rsidP="00452ADC">
            <w:pPr>
              <w:jc w:val="center"/>
              <w:rPr>
                <w:noProof/>
                <w:color w:val="000000"/>
                <w:rPrChange w:id="4338" w:author="Peto" w:date="2018-06-14T07:18:00Z">
                  <w:rPr>
                    <w:color w:val="000000"/>
                  </w:rPr>
                </w:rPrChange>
              </w:rPr>
            </w:pPr>
          </w:p>
        </w:tc>
        <w:tc>
          <w:tcPr>
            <w:tcW w:w="7088" w:type="dxa"/>
            <w:vAlign w:val="center"/>
          </w:tcPr>
          <w:p w14:paraId="0F65CFD9" w14:textId="77777777" w:rsidR="00CE547F" w:rsidRPr="00A82009" w:rsidRDefault="00837AE3" w:rsidP="00452ADC">
            <w:pPr>
              <w:jc w:val="center"/>
              <w:rPr>
                <w:noProof/>
                <w:color w:val="000000"/>
                <w:rPrChange w:id="4339"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4340" w:author="Peto" w:date="2018-06-14T07:18:00Z">
                          <w:rPr>
                            <w:rFonts w:ascii="Cambria Math" w:hAnsi="Cambria Math"/>
                          </w:rPr>
                        </w:rPrChange>
                      </w:rPr>
                      <m:t>ρ</m:t>
                    </m:r>
                  </m:e>
                  <m:sub>
                    <m:r>
                      <w:rPr>
                        <w:rFonts w:ascii="Cambria Math" w:hAnsi="Cambria Math"/>
                        <w:noProof/>
                        <w:rPrChange w:id="4341" w:author="Peto" w:date="2018-06-14T07:18:00Z">
                          <w:rPr>
                            <w:rFonts w:ascii="Cambria Math" w:hAnsi="Cambria Math"/>
                          </w:rPr>
                        </w:rPrChange>
                      </w:rPr>
                      <m:t>b</m:t>
                    </m:r>
                  </m:sub>
                </m:sSub>
                <m:r>
                  <w:rPr>
                    <w:rFonts w:ascii="Cambria Math" w:hAnsi="Cambria Math"/>
                    <w:noProof/>
                    <w:rPrChange w:id="4342"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343" w:author="Peto" w:date="2018-06-14T07:18:00Z">
                              <w:rPr>
                                <w:rFonts w:ascii="Cambria Math" w:hAnsi="Cambria Math"/>
                              </w:rPr>
                            </w:rPrChange>
                          </w:rPr>
                          <m:t>Z</m:t>
                        </m:r>
                      </m:e>
                      <m:sub>
                        <m:r>
                          <w:rPr>
                            <w:rFonts w:ascii="Cambria Math" w:hAnsi="Cambria Math"/>
                            <w:noProof/>
                            <w:rPrChange w:id="4344" w:author="Peto" w:date="2018-06-14T07:18:00Z">
                              <w:rPr>
                                <w:rFonts w:ascii="Cambria Math" w:hAnsi="Cambria Math"/>
                              </w:rPr>
                            </w:rPrChange>
                          </w:rPr>
                          <m:t>0</m:t>
                        </m:r>
                      </m:sub>
                    </m:sSub>
                    <m:r>
                      <w:rPr>
                        <w:rFonts w:ascii="Cambria Math" w:hAnsi="Cambria Math"/>
                        <w:noProof/>
                        <w:rPrChange w:id="4345" w:author="Peto" w:date="2018-06-14T07:18:00Z">
                          <w:rPr>
                            <w:rFonts w:ascii="Cambria Math" w:hAnsi="Cambria Math"/>
                          </w:rPr>
                        </w:rPrChange>
                      </w:rPr>
                      <m:t>A</m:t>
                    </m:r>
                  </m:num>
                  <m:den>
                    <m:r>
                      <w:rPr>
                        <w:rFonts w:ascii="Cambria Math" w:hAnsi="Cambria Math"/>
                        <w:noProof/>
                        <w:rPrChange w:id="4346" w:author="Peto" w:date="2018-06-14T07:18:00Z">
                          <w:rPr>
                            <w:rFonts w:ascii="Cambria Math" w:hAnsi="Cambria Math"/>
                          </w:rPr>
                        </w:rPrChange>
                      </w:rPr>
                      <m:t>L</m:t>
                    </m:r>
                  </m:den>
                </m:f>
                <m:r>
                  <w:rPr>
                    <w:rFonts w:ascii="Cambria Math" w:hAnsi="Cambria Math"/>
                    <w:noProof/>
                    <w:color w:val="000000"/>
                    <w:rPrChange w:id="4347" w:author="Peto" w:date="2018-06-14T07:18:00Z">
                      <w:rPr>
                        <w:rFonts w:ascii="Cambria Math" w:hAnsi="Cambria Math"/>
                        <w:color w:val="000000"/>
                      </w:rPr>
                    </w:rPrChange>
                  </w:rPr>
                  <m:t xml:space="preserve"> .</m:t>
                </m:r>
              </m:oMath>
            </m:oMathPara>
          </w:p>
        </w:tc>
        <w:tc>
          <w:tcPr>
            <w:tcW w:w="702" w:type="dxa"/>
            <w:vAlign w:val="center"/>
          </w:tcPr>
          <w:p w14:paraId="4FE37B7E" w14:textId="77777777" w:rsidR="00CE547F" w:rsidRPr="00A82009" w:rsidRDefault="00CE547F" w:rsidP="00452ADC">
            <w:pPr>
              <w:jc w:val="center"/>
              <w:rPr>
                <w:noProof/>
                <w:color w:val="000000"/>
                <w:rPrChange w:id="4348" w:author="Peto" w:date="2018-06-14T07:18:00Z">
                  <w:rPr>
                    <w:color w:val="000000"/>
                  </w:rPr>
                </w:rPrChange>
              </w:rPr>
            </w:pPr>
            <w:r w:rsidRPr="00A82009">
              <w:rPr>
                <w:noProof/>
                <w:color w:val="000000"/>
                <w:rPrChange w:id="4349" w:author="Peto" w:date="2018-06-14T07:18:00Z">
                  <w:rPr>
                    <w:color w:val="000000"/>
                  </w:rPr>
                </w:rPrChange>
              </w:rPr>
              <w:t>(</w:t>
            </w:r>
            <w:bookmarkStart w:id="4350" w:name="elektricky_aktivny_hrudnik"/>
            <w:r w:rsidRPr="00A82009">
              <w:rPr>
                <w:noProof/>
                <w:color w:val="000000"/>
                <w:rPrChange w:id="4351" w:author="Peto" w:date="2018-06-14T07:18:00Z">
                  <w:rPr>
                    <w:color w:val="000000"/>
                  </w:rPr>
                </w:rPrChange>
              </w:rPr>
              <w:fldChar w:fldCharType="begin"/>
            </w:r>
            <w:r w:rsidRPr="00A82009">
              <w:rPr>
                <w:noProof/>
                <w:color w:val="000000"/>
                <w:rPrChange w:id="4352" w:author="Peto" w:date="2018-06-14T07:18:00Z">
                  <w:rPr>
                    <w:color w:val="000000"/>
                  </w:rPr>
                </w:rPrChange>
              </w:rPr>
              <w:instrText xml:space="preserve"> SEQ eq \* MERGEFORMAT </w:instrText>
            </w:r>
            <w:r w:rsidRPr="00A82009">
              <w:rPr>
                <w:noProof/>
                <w:color w:val="000000"/>
                <w:rPrChange w:id="4353" w:author="Peto" w:date="2018-06-14T07:18:00Z">
                  <w:rPr>
                    <w:color w:val="000000"/>
                  </w:rPr>
                </w:rPrChange>
              </w:rPr>
              <w:fldChar w:fldCharType="separate"/>
            </w:r>
            <w:r w:rsidR="00F95B9C" w:rsidRPr="00A82009">
              <w:rPr>
                <w:noProof/>
                <w:color w:val="000000"/>
              </w:rPr>
              <w:t>27</w:t>
            </w:r>
            <w:r w:rsidRPr="00A82009">
              <w:rPr>
                <w:noProof/>
                <w:color w:val="000000"/>
                <w:rPrChange w:id="4354" w:author="Peto" w:date="2018-06-14T07:18:00Z">
                  <w:rPr>
                    <w:color w:val="000000"/>
                  </w:rPr>
                </w:rPrChange>
              </w:rPr>
              <w:fldChar w:fldCharType="end"/>
            </w:r>
            <w:bookmarkEnd w:id="4350"/>
            <w:r w:rsidRPr="00A82009">
              <w:rPr>
                <w:noProof/>
                <w:color w:val="000000"/>
                <w:rPrChange w:id="4355" w:author="Peto" w:date="2018-06-14T07:18:00Z">
                  <w:rPr>
                    <w:color w:val="000000"/>
                  </w:rPr>
                </w:rPrChange>
              </w:rPr>
              <w:t>)</w:t>
            </w:r>
          </w:p>
        </w:tc>
      </w:tr>
    </w:tbl>
    <w:p w14:paraId="1BF77949" w14:textId="77777777" w:rsidR="00CE547F" w:rsidRPr="00A82009" w:rsidRDefault="00CE547F" w:rsidP="00CE547F">
      <w:pPr>
        <w:rPr>
          <w:noProof/>
          <w:rPrChange w:id="4356" w:author="Peto" w:date="2018-06-14T07:18:00Z">
            <w:rPr/>
          </w:rPrChange>
        </w:rPr>
      </w:pPr>
    </w:p>
    <w:p w14:paraId="7FF4B7F0" w14:textId="77777777" w:rsidR="00CE547F" w:rsidRPr="00A82009" w:rsidRDefault="00CE547F" w:rsidP="00CE547F">
      <w:pPr>
        <w:rPr>
          <w:noProof/>
          <w:rPrChange w:id="4357" w:author="Peto" w:date="2018-06-14T07:18:00Z">
            <w:rPr/>
          </w:rPrChange>
        </w:rPr>
      </w:pPr>
      <w:r w:rsidRPr="00A82009">
        <w:rPr>
          <w:noProof/>
          <w:rPrChange w:id="4358" w:author="Peto" w:date="2018-06-14T07:18:00Z">
            <w:rPr/>
          </w:rPrChange>
        </w:rPr>
        <w:t xml:space="preserve">, kde </w:t>
      </w:r>
      <m:oMath>
        <m:sSub>
          <m:sSubPr>
            <m:ctrlPr>
              <w:rPr>
                <w:rFonts w:ascii="Cambria Math" w:hAnsi="Cambria Math"/>
                <w:i/>
                <w:noProof/>
              </w:rPr>
            </m:ctrlPr>
          </m:sSubPr>
          <m:e>
            <m:r>
              <w:rPr>
                <w:rFonts w:ascii="Cambria Math" w:hAnsi="Cambria Math"/>
                <w:noProof/>
                <w:rPrChange w:id="4359" w:author="Peto" w:date="2018-06-14T07:18:00Z">
                  <w:rPr>
                    <w:rFonts w:ascii="Cambria Math" w:hAnsi="Cambria Math"/>
                  </w:rPr>
                </w:rPrChange>
              </w:rPr>
              <m:t>Z</m:t>
            </m:r>
          </m:e>
          <m:sub>
            <m:r>
              <w:rPr>
                <w:rFonts w:ascii="Cambria Math" w:hAnsi="Cambria Math"/>
                <w:noProof/>
                <w:rPrChange w:id="4360" w:author="Peto" w:date="2018-06-14T07:18:00Z">
                  <w:rPr>
                    <w:rFonts w:ascii="Cambria Math" w:hAnsi="Cambria Math"/>
                  </w:rPr>
                </w:rPrChange>
              </w:rPr>
              <m:t>0</m:t>
            </m:r>
          </m:sub>
        </m:sSub>
      </m:oMath>
      <w:r w:rsidRPr="00A82009">
        <w:rPr>
          <w:noProof/>
          <w:rPrChange w:id="4361" w:author="Peto" w:date="2018-06-14T07:18:00Z">
            <w:rPr/>
          </w:rPrChange>
        </w:rPr>
        <w:t xml:space="preserve"> je základná impedancia, </w:t>
      </w:r>
      <m:oMath>
        <m:r>
          <w:rPr>
            <w:rFonts w:ascii="Cambria Math" w:hAnsi="Cambria Math"/>
            <w:noProof/>
            <w:rPrChange w:id="4362" w:author="Peto" w:date="2018-06-14T07:18:00Z">
              <w:rPr>
                <w:rFonts w:ascii="Cambria Math" w:hAnsi="Cambria Math"/>
              </w:rPr>
            </w:rPrChange>
          </w:rPr>
          <m:t>A</m:t>
        </m:r>
      </m:oMath>
      <w:r w:rsidRPr="00A82009">
        <w:rPr>
          <w:noProof/>
          <w:rPrChange w:id="4363" w:author="Peto" w:date="2018-06-14T07:18:00Z">
            <w:rPr/>
          </w:rPrChange>
        </w:rPr>
        <w:t xml:space="preserve"> plocha prierezu hrudníka a L je dĺžka hrudníka. Po dosadení rovnice </w:t>
      </w:r>
      <w:r w:rsidRPr="00A82009">
        <w:rPr>
          <w:noProof/>
          <w:rPrChange w:id="4364" w:author="Peto" w:date="2018-06-14T07:18:00Z">
            <w:rPr/>
          </w:rPrChange>
        </w:rPr>
        <w:fldChar w:fldCharType="begin"/>
      </w:r>
      <w:r w:rsidRPr="00A82009">
        <w:rPr>
          <w:noProof/>
          <w:rPrChange w:id="4365" w:author="Peto" w:date="2018-06-14T07:18:00Z">
            <w:rPr/>
          </w:rPrChange>
        </w:rPr>
        <w:instrText xml:space="preserve"> REF elektricky_aktivny_hrudnik \h </w:instrText>
      </w:r>
      <w:r w:rsidRPr="00A82009">
        <w:rPr>
          <w:noProof/>
          <w:rPrChange w:id="4366" w:author="Peto" w:date="2018-06-14T07:18:00Z">
            <w:rPr>
              <w:noProof/>
            </w:rPr>
          </w:rPrChange>
        </w:rPr>
      </w:r>
      <w:r w:rsidRPr="00A82009">
        <w:rPr>
          <w:noProof/>
          <w:rPrChange w:id="4367" w:author="Peto" w:date="2018-06-14T07:18:00Z">
            <w:rPr/>
          </w:rPrChange>
        </w:rPr>
        <w:fldChar w:fldCharType="separate"/>
      </w:r>
      <w:r w:rsidR="00F95B9C" w:rsidRPr="00A82009">
        <w:rPr>
          <w:noProof/>
          <w:color w:val="000000"/>
        </w:rPr>
        <w:t>27</w:t>
      </w:r>
      <w:r w:rsidRPr="00A82009">
        <w:rPr>
          <w:noProof/>
          <w:rPrChange w:id="4368" w:author="Peto" w:date="2018-06-14T07:18:00Z">
            <w:rPr/>
          </w:rPrChange>
        </w:rPr>
        <w:fldChar w:fldCharType="end"/>
      </w:r>
      <w:r w:rsidRPr="00A82009">
        <w:rPr>
          <w:noProof/>
          <w:rPrChange w:id="4369" w:author="Peto" w:date="2018-06-14T07:18:00Z">
            <w:rPr/>
          </w:rPrChange>
        </w:rPr>
        <w:t xml:space="preserve"> do rovnice </w:t>
      </w:r>
      <w:r w:rsidRPr="00A82009">
        <w:rPr>
          <w:noProof/>
          <w:rPrChange w:id="4370" w:author="Peto" w:date="2018-06-14T07:18:00Z">
            <w:rPr/>
          </w:rPrChange>
        </w:rPr>
        <w:fldChar w:fldCharType="begin"/>
      </w:r>
      <w:r w:rsidRPr="00A82009">
        <w:rPr>
          <w:noProof/>
          <w:rPrChange w:id="4371" w:author="Peto" w:date="2018-06-14T07:18:00Z">
            <w:rPr/>
          </w:rPrChange>
        </w:rPr>
        <w:instrText xml:space="preserve"> REF Vc \h </w:instrText>
      </w:r>
      <w:r w:rsidRPr="00A82009">
        <w:rPr>
          <w:noProof/>
          <w:rPrChange w:id="4372" w:author="Peto" w:date="2018-06-14T07:18:00Z">
            <w:rPr>
              <w:noProof/>
            </w:rPr>
          </w:rPrChange>
        </w:rPr>
      </w:r>
      <w:r w:rsidRPr="00A82009">
        <w:rPr>
          <w:noProof/>
          <w:rPrChange w:id="4373" w:author="Peto" w:date="2018-06-14T07:18:00Z">
            <w:rPr/>
          </w:rPrChange>
        </w:rPr>
        <w:fldChar w:fldCharType="separate"/>
      </w:r>
      <w:r w:rsidR="00F95B9C" w:rsidRPr="00A82009">
        <w:rPr>
          <w:noProof/>
          <w:color w:val="000000"/>
        </w:rPr>
        <w:t>26</w:t>
      </w:r>
      <w:r w:rsidRPr="00A82009">
        <w:rPr>
          <w:noProof/>
          <w:rPrChange w:id="4374" w:author="Peto" w:date="2018-06-14T07:18:00Z">
            <w:rPr/>
          </w:rPrChange>
        </w:rPr>
        <w:fldChar w:fldCharType="end"/>
      </w:r>
      <w:r w:rsidRPr="00A82009">
        <w:rPr>
          <w:noProof/>
          <w:rPrChange w:id="4375" w:author="Peto" w:date="2018-06-14T07:18:00Z">
            <w:rPr/>
          </w:rPrChange>
        </w:rPr>
        <w:t xml:space="preserve"> vypadne člen </w:t>
      </w:r>
      <m:oMath>
        <m:sSub>
          <m:sSubPr>
            <m:ctrlPr>
              <w:rPr>
                <w:rFonts w:ascii="Cambria Math" w:hAnsi="Cambria Math"/>
                <w:i/>
                <w:noProof/>
              </w:rPr>
            </m:ctrlPr>
          </m:sSubPr>
          <m:e>
            <m:r>
              <w:rPr>
                <w:rFonts w:ascii="Cambria Math" w:hAnsi="Cambria Math"/>
                <w:noProof/>
                <w:rPrChange w:id="4376" w:author="Peto" w:date="2018-06-14T07:18:00Z">
                  <w:rPr>
                    <w:rFonts w:ascii="Cambria Math" w:hAnsi="Cambria Math"/>
                  </w:rPr>
                </w:rPrChange>
              </w:rPr>
              <m:t>Z</m:t>
            </m:r>
          </m:e>
          <m:sub>
            <m:r>
              <w:rPr>
                <w:rFonts w:ascii="Cambria Math" w:hAnsi="Cambria Math"/>
                <w:noProof/>
                <w:rPrChange w:id="4377" w:author="Peto" w:date="2018-06-14T07:18:00Z">
                  <w:rPr>
                    <w:rFonts w:ascii="Cambria Math" w:hAnsi="Cambria Math"/>
                  </w:rPr>
                </w:rPrChange>
              </w:rPr>
              <m:t>0</m:t>
            </m:r>
          </m:sub>
        </m:sSub>
      </m:oMath>
      <w:r w:rsidRPr="00A82009">
        <w:rPr>
          <w:noProof/>
          <w:rPrChange w:id="4378" w:author="Peto" w:date="2018-06-14T07:18:00Z">
            <w:rPr/>
          </w:rPrChange>
        </w:rPr>
        <w:t xml:space="preserve">. </w:t>
      </w:r>
      <m:oMath>
        <m:sSub>
          <m:sSubPr>
            <m:ctrlPr>
              <w:rPr>
                <w:rFonts w:ascii="Cambria Math" w:hAnsi="Cambria Math"/>
                <w:i/>
                <w:noProof/>
              </w:rPr>
            </m:ctrlPr>
          </m:sSubPr>
          <m:e>
            <m:r>
              <w:rPr>
                <w:rFonts w:ascii="Cambria Math" w:hAnsi="Cambria Math"/>
                <w:noProof/>
                <w:rPrChange w:id="4379" w:author="Peto" w:date="2018-06-14T07:18:00Z">
                  <w:rPr>
                    <w:rFonts w:ascii="Cambria Math" w:hAnsi="Cambria Math"/>
                  </w:rPr>
                </w:rPrChange>
              </w:rPr>
              <m:t>V</m:t>
            </m:r>
          </m:e>
          <m:sub>
            <m:r>
              <w:rPr>
                <w:rFonts w:ascii="Cambria Math" w:hAnsi="Cambria Math"/>
                <w:noProof/>
                <w:rPrChange w:id="4380" w:author="Peto" w:date="2018-06-14T07:18:00Z">
                  <w:rPr>
                    <w:rFonts w:ascii="Cambria Math" w:hAnsi="Cambria Math"/>
                  </w:rPr>
                </w:rPrChange>
              </w:rPr>
              <m:t>EPT</m:t>
            </m:r>
          </m:sub>
        </m:sSub>
      </m:oMath>
      <w:r w:rsidRPr="00A82009">
        <w:rPr>
          <w:noProof/>
          <w:rPrChange w:id="4381" w:author="Peto" w:date="2018-06-14T07:18:00Z">
            <w:rPr/>
          </w:rPrChange>
        </w:rPr>
        <w:t xml:space="preserve"> je stanovený rovnicou:</w:t>
      </w:r>
    </w:p>
    <w:p w14:paraId="6A416AE5" w14:textId="77777777" w:rsidR="00CE547F" w:rsidRPr="00A82009" w:rsidRDefault="00CE547F" w:rsidP="00CE547F">
      <w:pPr>
        <w:rPr>
          <w:noProof/>
          <w:rPrChange w:id="4382"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A82009" w14:paraId="7FC11DA3" w14:textId="77777777" w:rsidTr="00452ADC">
        <w:tc>
          <w:tcPr>
            <w:tcW w:w="704" w:type="dxa"/>
          </w:tcPr>
          <w:p w14:paraId="6AAEC501" w14:textId="77777777" w:rsidR="00CE547F" w:rsidRPr="00A82009" w:rsidRDefault="00CE547F" w:rsidP="00452ADC">
            <w:pPr>
              <w:jc w:val="center"/>
              <w:rPr>
                <w:noProof/>
                <w:color w:val="000000"/>
                <w:rPrChange w:id="4383" w:author="Peto" w:date="2018-06-14T07:18:00Z">
                  <w:rPr>
                    <w:color w:val="000000"/>
                  </w:rPr>
                </w:rPrChange>
              </w:rPr>
            </w:pPr>
          </w:p>
        </w:tc>
        <w:tc>
          <w:tcPr>
            <w:tcW w:w="7088" w:type="dxa"/>
            <w:vAlign w:val="center"/>
          </w:tcPr>
          <w:p w14:paraId="4DC8B431" w14:textId="77777777" w:rsidR="00CE547F" w:rsidRPr="00A82009" w:rsidRDefault="00837AE3" w:rsidP="00452ADC">
            <w:pPr>
              <w:jc w:val="center"/>
              <w:rPr>
                <w:noProof/>
                <w:color w:val="000000"/>
                <w:rPrChange w:id="4384"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4385" w:author="Peto" w:date="2018-06-14T07:18:00Z">
                          <w:rPr>
                            <w:rFonts w:ascii="Cambria Math" w:hAnsi="Cambria Math"/>
                          </w:rPr>
                        </w:rPrChange>
                      </w:rPr>
                      <m:t>V</m:t>
                    </m:r>
                  </m:e>
                  <m:sub>
                    <m:r>
                      <w:rPr>
                        <w:rFonts w:ascii="Cambria Math" w:hAnsi="Cambria Math"/>
                        <w:noProof/>
                        <w:rPrChange w:id="4386" w:author="Peto" w:date="2018-06-14T07:18:00Z">
                          <w:rPr>
                            <w:rFonts w:ascii="Cambria Math" w:hAnsi="Cambria Math"/>
                          </w:rPr>
                        </w:rPrChange>
                      </w:rPr>
                      <m:t>EPT</m:t>
                    </m:r>
                  </m:sub>
                </m:sSub>
                <m:r>
                  <w:rPr>
                    <w:rFonts w:ascii="Cambria Math" w:hAnsi="Cambria Math"/>
                    <w:noProof/>
                    <w:rPrChange w:id="4387" w:author="Peto" w:date="2018-06-14T07:18:00Z">
                      <w:rPr>
                        <w:rFonts w:ascii="Cambria Math" w:hAnsi="Cambria Math"/>
                      </w:rPr>
                    </w:rPrChange>
                  </w:rPr>
                  <m:t>= δ</m:t>
                </m:r>
                <m:f>
                  <m:fPr>
                    <m:ctrlPr>
                      <w:rPr>
                        <w:rFonts w:ascii="Cambria Math" w:hAnsi="Cambria Math"/>
                        <w:i/>
                        <w:noProof/>
                      </w:rPr>
                    </m:ctrlPr>
                  </m:fPr>
                  <m:num>
                    <m:sSup>
                      <m:sSupPr>
                        <m:ctrlPr>
                          <w:rPr>
                            <w:rFonts w:ascii="Cambria Math" w:hAnsi="Cambria Math"/>
                            <w:i/>
                            <w:noProof/>
                          </w:rPr>
                        </m:ctrlPr>
                      </m:sSupPr>
                      <m:e>
                        <m:r>
                          <w:rPr>
                            <w:rFonts w:ascii="Cambria Math" w:hAnsi="Cambria Math"/>
                            <w:noProof/>
                            <w:rPrChange w:id="4388" w:author="Peto" w:date="2018-06-14T07:18:00Z">
                              <w:rPr>
                                <w:rFonts w:ascii="Cambria Math" w:hAnsi="Cambria Math"/>
                              </w:rPr>
                            </w:rPrChange>
                          </w:rPr>
                          <m:t>L</m:t>
                        </m:r>
                      </m:e>
                      <m:sup>
                        <m:r>
                          <w:rPr>
                            <w:rFonts w:ascii="Cambria Math" w:hAnsi="Cambria Math"/>
                            <w:noProof/>
                            <w:rPrChange w:id="4389" w:author="Peto" w:date="2018-06-14T07:18:00Z">
                              <w:rPr>
                                <w:rFonts w:ascii="Cambria Math" w:hAnsi="Cambria Math"/>
                              </w:rPr>
                            </w:rPrChange>
                          </w:rPr>
                          <m:t>3</m:t>
                        </m:r>
                      </m:sup>
                    </m:sSup>
                  </m:num>
                  <m:den>
                    <m:r>
                      <w:rPr>
                        <w:rFonts w:ascii="Cambria Math" w:hAnsi="Cambria Math"/>
                        <w:noProof/>
                        <w:rPrChange w:id="4390" w:author="Peto" w:date="2018-06-14T07:18:00Z">
                          <w:rPr>
                            <w:rFonts w:ascii="Cambria Math" w:hAnsi="Cambria Math"/>
                          </w:rPr>
                        </w:rPrChange>
                      </w:rPr>
                      <m:t>4.25</m:t>
                    </m:r>
                  </m:den>
                </m:f>
                <m:r>
                  <w:rPr>
                    <w:rFonts w:ascii="Cambria Math" w:hAnsi="Cambria Math"/>
                    <w:noProof/>
                    <w:color w:val="000000"/>
                    <w:rPrChange w:id="4391" w:author="Peto" w:date="2018-06-14T07:18:00Z">
                      <w:rPr>
                        <w:rFonts w:ascii="Cambria Math" w:hAnsi="Cambria Math"/>
                        <w:color w:val="000000"/>
                      </w:rPr>
                    </w:rPrChange>
                  </w:rPr>
                  <m:t xml:space="preserve"> .</m:t>
                </m:r>
              </m:oMath>
            </m:oMathPara>
          </w:p>
        </w:tc>
        <w:tc>
          <w:tcPr>
            <w:tcW w:w="702" w:type="dxa"/>
            <w:vAlign w:val="center"/>
          </w:tcPr>
          <w:p w14:paraId="27B5AD2B" w14:textId="77777777" w:rsidR="00CE547F" w:rsidRPr="00A82009" w:rsidRDefault="00CE547F" w:rsidP="00452ADC">
            <w:pPr>
              <w:jc w:val="center"/>
              <w:rPr>
                <w:noProof/>
                <w:color w:val="000000"/>
                <w:rPrChange w:id="4392" w:author="Peto" w:date="2018-06-14T07:18:00Z">
                  <w:rPr>
                    <w:color w:val="000000"/>
                  </w:rPr>
                </w:rPrChange>
              </w:rPr>
            </w:pPr>
            <w:r w:rsidRPr="00A82009">
              <w:rPr>
                <w:noProof/>
                <w:color w:val="000000"/>
                <w:rPrChange w:id="4393" w:author="Peto" w:date="2018-06-14T07:18:00Z">
                  <w:rPr>
                    <w:color w:val="000000"/>
                  </w:rPr>
                </w:rPrChange>
              </w:rPr>
              <w:t>(</w:t>
            </w:r>
            <w:r w:rsidRPr="00A82009">
              <w:rPr>
                <w:noProof/>
                <w:rPrChange w:id="4394" w:author="Peto" w:date="2018-06-14T07:18:00Z">
                  <w:rPr>
                    <w:noProof/>
                    <w:color w:val="000000"/>
                  </w:rPr>
                </w:rPrChange>
              </w:rPr>
              <w:fldChar w:fldCharType="begin"/>
            </w:r>
            <w:r w:rsidRPr="00A82009">
              <w:rPr>
                <w:noProof/>
                <w:rPrChange w:id="4395" w:author="Peto" w:date="2018-06-14T07:18:00Z">
                  <w:rPr/>
                </w:rPrChange>
              </w:rPr>
              <w:instrText xml:space="preserve"> SEQ eq \* MERGEFORMAT </w:instrText>
            </w:r>
            <w:r w:rsidRPr="00A82009">
              <w:rPr>
                <w:noProof/>
                <w:rPrChange w:id="4396" w:author="Peto" w:date="2018-06-14T07:18:00Z">
                  <w:rPr>
                    <w:noProof/>
                    <w:color w:val="000000"/>
                  </w:rPr>
                </w:rPrChange>
              </w:rPr>
              <w:fldChar w:fldCharType="separate"/>
            </w:r>
            <w:ins w:id="4397" w:author="Peto" w:date="2018-06-10T16:58:00Z">
              <w:r w:rsidR="00F95B9C" w:rsidRPr="00A82009">
                <w:rPr>
                  <w:noProof/>
                  <w:color w:val="000000"/>
                  <w:rPrChange w:id="4398" w:author="Peto" w:date="2018-06-14T07:18:00Z">
                    <w:rPr/>
                  </w:rPrChange>
                </w:rPr>
                <w:t>28</w:t>
              </w:r>
            </w:ins>
            <w:del w:id="4399" w:author="Peto" w:date="2018-06-10T16:58:00Z">
              <w:r w:rsidR="00B85020" w:rsidRPr="00A82009" w:rsidDel="00F95B9C">
                <w:rPr>
                  <w:noProof/>
                  <w:color w:val="000000"/>
                </w:rPr>
                <w:delText>28</w:delText>
              </w:r>
            </w:del>
            <w:r w:rsidRPr="00A82009">
              <w:rPr>
                <w:noProof/>
                <w:color w:val="000000"/>
                <w:rPrChange w:id="4400" w:author="Peto" w:date="2018-06-14T07:18:00Z">
                  <w:rPr>
                    <w:noProof/>
                    <w:color w:val="000000"/>
                  </w:rPr>
                </w:rPrChange>
              </w:rPr>
              <w:fldChar w:fldCharType="end"/>
            </w:r>
            <w:r w:rsidRPr="00A82009">
              <w:rPr>
                <w:noProof/>
                <w:color w:val="000000"/>
                <w:rPrChange w:id="4401" w:author="Peto" w:date="2018-06-14T07:18:00Z">
                  <w:rPr>
                    <w:color w:val="000000"/>
                  </w:rPr>
                </w:rPrChange>
              </w:rPr>
              <w:t>)</w:t>
            </w:r>
          </w:p>
        </w:tc>
      </w:tr>
    </w:tbl>
    <w:p w14:paraId="2E9B004F" w14:textId="77777777" w:rsidR="00CE547F" w:rsidRPr="00A82009" w:rsidRDefault="00CE547F" w:rsidP="00CE547F">
      <w:pPr>
        <w:rPr>
          <w:noProof/>
          <w:rPrChange w:id="4402" w:author="Peto" w:date="2018-06-14T07:18:00Z">
            <w:rPr/>
          </w:rPrChange>
        </w:rPr>
      </w:pPr>
    </w:p>
    <w:p w14:paraId="0B67A78D" w14:textId="005AC8DA" w:rsidR="00CE547F" w:rsidRPr="00A82009" w:rsidRDefault="00CE547F" w:rsidP="00CE547F">
      <w:pPr>
        <w:rPr>
          <w:noProof/>
          <w:rPrChange w:id="4403" w:author="Peto" w:date="2018-06-14T07:18:00Z">
            <w:rPr/>
          </w:rPrChange>
        </w:rPr>
      </w:pPr>
      <w:r w:rsidRPr="00A82009">
        <w:rPr>
          <w:noProof/>
          <w:rPrChange w:id="4404" w:author="Peto" w:date="2018-06-14T07:18:00Z">
            <w:rPr/>
          </w:rPrChange>
        </w:rPr>
        <w:t xml:space="preserve">, kde L je dĺžka hrudníka, konštanta 4.25 bola získaná experimentálne a hodnota </w:t>
      </w:r>
      <m:oMath>
        <m:r>
          <w:rPr>
            <w:rFonts w:ascii="Cambria Math" w:hAnsi="Cambria Math"/>
            <w:noProof/>
            <w:rPrChange w:id="4405" w:author="Peto" w:date="2018-06-14T07:18:00Z">
              <w:rPr>
                <w:rFonts w:ascii="Cambria Math" w:hAnsi="Cambria Math"/>
              </w:rPr>
            </w:rPrChange>
          </w:rPr>
          <m:t>δ</m:t>
        </m:r>
      </m:oMath>
      <w:r w:rsidRPr="00A82009">
        <w:rPr>
          <w:noProof/>
          <w:rPrChange w:id="4406" w:author="Peto" w:date="2018-06-14T07:18:00Z">
            <w:rPr/>
          </w:rPrChange>
        </w:rPr>
        <w:t xml:space="preserve"> je bezrozmerný parameter, ktorý koriguje odchýlku od ideálnej telesnej váhy, čo ovplyvňuje prúdenie krvi v krvnom riečisku</w:t>
      </w:r>
      <w:r w:rsidRPr="00A82009">
        <w:rPr>
          <w:noProof/>
          <w:rPrChange w:id="4407" w:author="Peto" w:date="2018-06-14T07:18:00Z">
            <w:rPr/>
          </w:rPrChange>
        </w:rPr>
        <w:fldChar w:fldCharType="begin"/>
      </w:r>
      <w:r w:rsidR="00AD692D" w:rsidRPr="00A82009">
        <w:rPr>
          <w:noProof/>
          <w:rPrChange w:id="4408" w:author="Peto" w:date="2018-06-14T07:18:00Z">
            <w:rPr/>
          </w:rPrChange>
        </w:rPr>
        <w:instrText xml:space="preserve"> ADDIN EN.CITE &lt;EndNote&gt;&lt;Cite&gt;&lt;Author&gt;Hicks&lt;/Author&gt;&lt;Year&gt;1956&lt;/Year&gt;&lt;IDText&gt;THE ESTIMATION AND PREDICTION OF NORMAL BLOOD VOLUME&lt;/IDText&gt;&lt;DisplayText&gt;&lt;style face="superscript"&gt;35&lt;/style&gt;&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A82009">
        <w:rPr>
          <w:noProof/>
          <w:rPrChange w:id="4409" w:author="Peto" w:date="2018-06-14T07:18:00Z">
            <w:rPr/>
          </w:rPrChange>
        </w:rPr>
        <w:fldChar w:fldCharType="separate"/>
      </w:r>
      <w:r w:rsidR="00AD692D" w:rsidRPr="00A82009">
        <w:rPr>
          <w:noProof/>
          <w:vertAlign w:val="superscript"/>
        </w:rPr>
        <w:t>35</w:t>
      </w:r>
      <w:r w:rsidRPr="00A82009">
        <w:rPr>
          <w:noProof/>
          <w:rPrChange w:id="4410" w:author="Peto" w:date="2018-06-14T07:18:00Z">
            <w:rPr/>
          </w:rPrChange>
        </w:rPr>
        <w:fldChar w:fldCharType="end"/>
      </w:r>
      <w:r w:rsidRPr="00A82009">
        <w:rPr>
          <w:noProof/>
          <w:rPrChange w:id="4411" w:author="Peto" w:date="2018-06-14T07:18:00Z">
            <w:rPr/>
          </w:rPrChange>
        </w:rPr>
        <w:t xml:space="preserve">. </w:t>
      </w:r>
    </w:p>
    <w:p w14:paraId="22937F53" w14:textId="77777777" w:rsidR="00CE547F" w:rsidRPr="00A82009" w:rsidRDefault="00CE547F" w:rsidP="00CE547F">
      <w:pPr>
        <w:rPr>
          <w:noProof/>
          <w:rPrChange w:id="4412"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A82009" w14:paraId="29DC6011" w14:textId="77777777" w:rsidTr="00452ADC">
        <w:tc>
          <w:tcPr>
            <w:tcW w:w="704" w:type="dxa"/>
          </w:tcPr>
          <w:p w14:paraId="0F886859" w14:textId="77777777" w:rsidR="00CE547F" w:rsidRPr="00A82009" w:rsidRDefault="00CE547F" w:rsidP="00452ADC">
            <w:pPr>
              <w:jc w:val="center"/>
              <w:rPr>
                <w:noProof/>
                <w:color w:val="000000"/>
                <w:rPrChange w:id="4413" w:author="Peto" w:date="2018-06-14T07:18:00Z">
                  <w:rPr>
                    <w:color w:val="000000"/>
                  </w:rPr>
                </w:rPrChange>
              </w:rPr>
            </w:pPr>
          </w:p>
        </w:tc>
        <w:tc>
          <w:tcPr>
            <w:tcW w:w="7088" w:type="dxa"/>
            <w:vAlign w:val="center"/>
          </w:tcPr>
          <w:p w14:paraId="7F17E5F6" w14:textId="77777777" w:rsidR="00CE547F" w:rsidRPr="00A82009" w:rsidRDefault="00CE547F" w:rsidP="00452ADC">
            <w:pPr>
              <w:jc w:val="center"/>
              <w:rPr>
                <w:noProof/>
                <w:color w:val="000000"/>
                <w:rPrChange w:id="4414" w:author="Peto" w:date="2018-06-14T07:18:00Z">
                  <w:rPr>
                    <w:color w:val="000000"/>
                  </w:rPr>
                </w:rPrChange>
              </w:rPr>
            </w:pPr>
            <m:oMathPara>
              <m:oMath>
                <m:r>
                  <w:rPr>
                    <w:rFonts w:ascii="Cambria Math" w:hAnsi="Cambria Math"/>
                    <w:noProof/>
                    <w:rPrChange w:id="4415" w:author="Peto" w:date="2018-06-14T07:18:00Z">
                      <w:rPr>
                        <w:rFonts w:ascii="Cambria Math" w:hAnsi="Cambria Math"/>
                      </w:rPr>
                    </w:rPrChange>
                  </w:rPr>
                  <m:t xml:space="preserve">δ= </m:t>
                </m:r>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4416" w:author="Peto" w:date="2018-06-14T07:18:00Z">
                              <w:rPr>
                                <w:rFonts w:ascii="Cambria Math" w:hAnsi="Cambria Math"/>
                              </w:rPr>
                            </w:rPrChange>
                          </w:rPr>
                          <m:t>m</m:t>
                        </m:r>
                      </m:num>
                      <m:den>
                        <m:sSup>
                          <m:sSupPr>
                            <m:ctrlPr>
                              <w:rPr>
                                <w:rFonts w:ascii="Cambria Math" w:hAnsi="Cambria Math"/>
                                <w:i/>
                                <w:noProof/>
                              </w:rPr>
                            </m:ctrlPr>
                          </m:sSupPr>
                          <m:e>
                            <m:r>
                              <w:rPr>
                                <w:rFonts w:ascii="Cambria Math" w:hAnsi="Cambria Math"/>
                                <w:noProof/>
                                <w:rPrChange w:id="4417" w:author="Peto" w:date="2018-06-14T07:18:00Z">
                                  <w:rPr>
                                    <w:rFonts w:ascii="Cambria Math" w:hAnsi="Cambria Math"/>
                                  </w:rPr>
                                </w:rPrChange>
                              </w:rPr>
                              <m:t xml:space="preserve">24* </m:t>
                            </m:r>
                            <m:r>
                              <w:rPr>
                                <w:rFonts w:ascii="Cambria Math" w:hAnsi="Cambria Math"/>
                                <w:noProof/>
                                <w:rPrChange w:id="4418" w:author="Peto" w:date="2018-06-14T07:18:00Z">
                                  <w:rPr>
                                    <w:rFonts w:ascii="Cambria Math" w:hAnsi="Cambria Math"/>
                                  </w:rPr>
                                </w:rPrChange>
                              </w:rPr>
                              <m:t>h</m:t>
                            </m:r>
                          </m:e>
                          <m:sup>
                            <m:r>
                              <w:rPr>
                                <w:rFonts w:ascii="Cambria Math" w:hAnsi="Cambria Math"/>
                                <w:noProof/>
                                <w:rPrChange w:id="4419" w:author="Peto" w:date="2018-06-14T07:18:00Z">
                                  <w:rPr>
                                    <w:rFonts w:ascii="Cambria Math" w:hAnsi="Cambria Math"/>
                                  </w:rPr>
                                </w:rPrChange>
                              </w:rPr>
                              <m:t>2</m:t>
                            </m:r>
                          </m:sup>
                        </m:sSup>
                      </m:den>
                    </m:f>
                  </m:e>
                </m:rad>
                <m:r>
                  <w:rPr>
                    <w:rFonts w:ascii="Cambria Math" w:hAnsi="Cambria Math"/>
                    <w:noProof/>
                    <w:color w:val="000000"/>
                    <w:rPrChange w:id="4420" w:author="Peto" w:date="2018-06-14T07:18:00Z">
                      <w:rPr>
                        <w:rFonts w:ascii="Cambria Math" w:hAnsi="Cambria Math"/>
                        <w:color w:val="000000"/>
                      </w:rPr>
                    </w:rPrChange>
                  </w:rPr>
                  <m:t xml:space="preserve"> .</m:t>
                </m:r>
              </m:oMath>
            </m:oMathPara>
          </w:p>
        </w:tc>
        <w:tc>
          <w:tcPr>
            <w:tcW w:w="702" w:type="dxa"/>
            <w:vAlign w:val="center"/>
          </w:tcPr>
          <w:p w14:paraId="52DE0115" w14:textId="77777777" w:rsidR="00CE547F" w:rsidRPr="00A82009" w:rsidRDefault="00CE547F" w:rsidP="00452ADC">
            <w:pPr>
              <w:jc w:val="center"/>
              <w:rPr>
                <w:noProof/>
                <w:color w:val="000000"/>
                <w:rPrChange w:id="4421" w:author="Peto" w:date="2018-06-14T07:18:00Z">
                  <w:rPr>
                    <w:color w:val="000000"/>
                  </w:rPr>
                </w:rPrChange>
              </w:rPr>
            </w:pPr>
            <w:r w:rsidRPr="00A82009">
              <w:rPr>
                <w:noProof/>
                <w:color w:val="000000"/>
                <w:rPrChange w:id="4422" w:author="Peto" w:date="2018-06-14T07:18:00Z">
                  <w:rPr>
                    <w:color w:val="000000"/>
                  </w:rPr>
                </w:rPrChange>
              </w:rPr>
              <w:t>(</w:t>
            </w:r>
            <w:r w:rsidRPr="00A82009">
              <w:rPr>
                <w:noProof/>
                <w:rPrChange w:id="4423" w:author="Peto" w:date="2018-06-14T07:18:00Z">
                  <w:rPr>
                    <w:noProof/>
                    <w:color w:val="000000"/>
                  </w:rPr>
                </w:rPrChange>
              </w:rPr>
              <w:fldChar w:fldCharType="begin"/>
            </w:r>
            <w:r w:rsidRPr="00A82009">
              <w:rPr>
                <w:noProof/>
                <w:rPrChange w:id="4424" w:author="Peto" w:date="2018-06-14T07:18:00Z">
                  <w:rPr/>
                </w:rPrChange>
              </w:rPr>
              <w:instrText xml:space="preserve"> SEQ eq \* MERGEFORMAT </w:instrText>
            </w:r>
            <w:r w:rsidRPr="00A82009">
              <w:rPr>
                <w:noProof/>
                <w:rPrChange w:id="4425" w:author="Peto" w:date="2018-06-14T07:18:00Z">
                  <w:rPr>
                    <w:noProof/>
                    <w:color w:val="000000"/>
                  </w:rPr>
                </w:rPrChange>
              </w:rPr>
              <w:fldChar w:fldCharType="separate"/>
            </w:r>
            <w:ins w:id="4426" w:author="Peto" w:date="2018-06-10T16:58:00Z">
              <w:r w:rsidR="00F95B9C" w:rsidRPr="00A82009">
                <w:rPr>
                  <w:noProof/>
                  <w:color w:val="000000"/>
                  <w:rPrChange w:id="4427" w:author="Peto" w:date="2018-06-14T07:18:00Z">
                    <w:rPr/>
                  </w:rPrChange>
                </w:rPr>
                <w:t>29</w:t>
              </w:r>
            </w:ins>
            <w:del w:id="4428" w:author="Peto" w:date="2018-06-10T16:58:00Z">
              <w:r w:rsidR="00B85020" w:rsidRPr="00A82009" w:rsidDel="00F95B9C">
                <w:rPr>
                  <w:noProof/>
                  <w:color w:val="000000"/>
                </w:rPr>
                <w:delText>29</w:delText>
              </w:r>
            </w:del>
            <w:r w:rsidRPr="00A82009">
              <w:rPr>
                <w:noProof/>
                <w:color w:val="000000"/>
                <w:rPrChange w:id="4429" w:author="Peto" w:date="2018-06-14T07:18:00Z">
                  <w:rPr>
                    <w:noProof/>
                    <w:color w:val="000000"/>
                  </w:rPr>
                </w:rPrChange>
              </w:rPr>
              <w:fldChar w:fldCharType="end"/>
            </w:r>
            <w:r w:rsidRPr="00A82009">
              <w:rPr>
                <w:noProof/>
                <w:color w:val="000000"/>
                <w:rPrChange w:id="4430" w:author="Peto" w:date="2018-06-14T07:18:00Z">
                  <w:rPr>
                    <w:color w:val="000000"/>
                  </w:rPr>
                </w:rPrChange>
              </w:rPr>
              <w:t>)</w:t>
            </w:r>
          </w:p>
        </w:tc>
      </w:tr>
    </w:tbl>
    <w:p w14:paraId="065E3310" w14:textId="77777777" w:rsidR="00CE547F" w:rsidRPr="00A82009" w:rsidRDefault="00CE547F" w:rsidP="00CE547F">
      <w:pPr>
        <w:rPr>
          <w:noProof/>
          <w:rPrChange w:id="4431" w:author="Peto" w:date="2018-06-14T07:18:00Z">
            <w:rPr/>
          </w:rPrChange>
        </w:rPr>
      </w:pPr>
    </w:p>
    <w:p w14:paraId="66D999D8" w14:textId="77777777" w:rsidR="00CE547F" w:rsidRPr="00A82009" w:rsidRDefault="00CE547F" w:rsidP="00CE547F">
      <w:pPr>
        <w:rPr>
          <w:noProof/>
          <w:rPrChange w:id="4432" w:author="Peto" w:date="2018-06-14T07:18:00Z">
            <w:rPr/>
          </w:rPrChange>
        </w:rPr>
      </w:pPr>
      <w:r w:rsidRPr="00A82009">
        <w:rPr>
          <w:noProof/>
          <w:rPrChange w:id="4433" w:author="Peto" w:date="2018-06-14T07:18:00Z">
            <w:rPr/>
          </w:rPrChange>
        </w:rPr>
        <w:t xml:space="preserve">Takto definovaný objem predstavuje objem tkaniva, ktorý sa elektricky podieľa na meraní srdcového výdaja. Po nahradení objemovej konštanty </w:t>
      </w:r>
      <m:oMath>
        <m:sSub>
          <m:sSubPr>
            <m:ctrlPr>
              <w:rPr>
                <w:rFonts w:ascii="Cambria Math" w:hAnsi="Cambria Math"/>
                <w:i/>
                <w:noProof/>
              </w:rPr>
            </m:ctrlPr>
          </m:sSubPr>
          <m:e>
            <m:r>
              <w:rPr>
                <w:rFonts w:ascii="Cambria Math" w:hAnsi="Cambria Math"/>
                <w:noProof/>
                <w:rPrChange w:id="4434" w:author="Peto" w:date="2018-06-14T07:18:00Z">
                  <w:rPr>
                    <w:rFonts w:ascii="Cambria Math" w:hAnsi="Cambria Math"/>
                  </w:rPr>
                </w:rPrChange>
              </w:rPr>
              <m:t>V</m:t>
            </m:r>
          </m:e>
          <m:sub>
            <m:r>
              <w:rPr>
                <w:rFonts w:ascii="Cambria Math" w:hAnsi="Cambria Math"/>
                <w:noProof/>
                <w:rPrChange w:id="4435" w:author="Peto" w:date="2018-06-14T07:18:00Z">
                  <w:rPr>
                    <w:rFonts w:ascii="Cambria Math" w:hAnsi="Cambria Math"/>
                  </w:rPr>
                </w:rPrChange>
              </w:rPr>
              <m:t>c</m:t>
            </m:r>
          </m:sub>
        </m:sSub>
      </m:oMath>
      <w:r w:rsidRPr="00A82009">
        <w:rPr>
          <w:noProof/>
          <w:rPrChange w:id="4436" w:author="Peto" w:date="2018-06-14T07:18:00Z">
            <w:rPr/>
          </w:rPrChange>
        </w:rPr>
        <w:t xml:space="preserve"> v rovnici (</w:t>
      </w:r>
      <w:r w:rsidRPr="00A82009">
        <w:rPr>
          <w:noProof/>
          <w:rPrChange w:id="4437" w:author="Peto" w:date="2018-06-14T07:18:00Z">
            <w:rPr/>
          </w:rPrChange>
        </w:rPr>
        <w:fldChar w:fldCharType="begin"/>
      </w:r>
      <w:r w:rsidRPr="00A82009">
        <w:rPr>
          <w:noProof/>
          <w:rPrChange w:id="4438" w:author="Peto" w:date="2018-06-14T07:18:00Z">
            <w:rPr/>
          </w:rPrChange>
        </w:rPr>
        <w:instrText xml:space="preserve"> REF kubicek \h </w:instrText>
      </w:r>
      <w:r w:rsidRPr="00A82009">
        <w:rPr>
          <w:noProof/>
          <w:rPrChange w:id="4439" w:author="Peto" w:date="2018-06-14T07:18:00Z">
            <w:rPr>
              <w:noProof/>
            </w:rPr>
          </w:rPrChange>
        </w:rPr>
      </w:r>
      <w:r w:rsidRPr="00A82009">
        <w:rPr>
          <w:noProof/>
          <w:rPrChange w:id="4440" w:author="Peto" w:date="2018-06-14T07:18:00Z">
            <w:rPr/>
          </w:rPrChange>
        </w:rPr>
        <w:fldChar w:fldCharType="separate"/>
      </w:r>
      <w:r w:rsidR="00F95B9C" w:rsidRPr="00A82009">
        <w:rPr>
          <w:noProof/>
          <w:color w:val="000000"/>
        </w:rPr>
        <w:t>25</w:t>
      </w:r>
      <w:r w:rsidRPr="00A82009">
        <w:rPr>
          <w:noProof/>
          <w:rPrChange w:id="4441" w:author="Peto" w:date="2018-06-14T07:18:00Z">
            <w:rPr/>
          </w:rPrChange>
        </w:rPr>
        <w:fldChar w:fldCharType="end"/>
      </w:r>
      <w:r w:rsidRPr="00A82009">
        <w:rPr>
          <w:noProof/>
          <w:rPrChange w:id="4442" w:author="Peto" w:date="2018-06-14T07:18:00Z">
            <w:rPr/>
          </w:rPrChange>
        </w:rPr>
        <w:t xml:space="preserve">) objemovou konštantou </w:t>
      </w:r>
      <m:oMath>
        <m:sSub>
          <m:sSubPr>
            <m:ctrlPr>
              <w:rPr>
                <w:rFonts w:ascii="Cambria Math" w:hAnsi="Cambria Math"/>
                <w:i/>
                <w:noProof/>
              </w:rPr>
            </m:ctrlPr>
          </m:sSubPr>
          <m:e>
            <m:r>
              <w:rPr>
                <w:rFonts w:ascii="Cambria Math" w:hAnsi="Cambria Math"/>
                <w:noProof/>
                <w:rPrChange w:id="4443" w:author="Peto" w:date="2018-06-14T07:18:00Z">
                  <w:rPr>
                    <w:rFonts w:ascii="Cambria Math" w:hAnsi="Cambria Math"/>
                  </w:rPr>
                </w:rPrChange>
              </w:rPr>
              <m:t>V</m:t>
            </m:r>
          </m:e>
          <m:sub>
            <m:r>
              <w:rPr>
                <w:rFonts w:ascii="Cambria Math" w:hAnsi="Cambria Math"/>
                <w:noProof/>
                <w:rPrChange w:id="4444" w:author="Peto" w:date="2018-06-14T07:18:00Z">
                  <w:rPr>
                    <w:rFonts w:ascii="Cambria Math" w:hAnsi="Cambria Math"/>
                  </w:rPr>
                </w:rPrChange>
              </w:rPr>
              <m:t>EPT</m:t>
            </m:r>
          </m:sub>
        </m:sSub>
      </m:oMath>
      <w:r w:rsidRPr="00A82009">
        <w:rPr>
          <w:noProof/>
          <w:rPrChange w:id="4445" w:author="Peto" w:date="2018-06-14T07:18:00Z">
            <w:rPr/>
          </w:rPrChange>
        </w:rPr>
        <w:t xml:space="preserve"> dostávame Šrámek Bernštainovu rovnicu pre výpočet SV:</w:t>
      </w:r>
    </w:p>
    <w:p w14:paraId="44EFD3AD" w14:textId="77777777" w:rsidR="00CE547F" w:rsidRPr="00A82009" w:rsidRDefault="00CE547F" w:rsidP="00CE547F">
      <w:pPr>
        <w:rPr>
          <w:noProof/>
          <w:rPrChange w:id="444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507D378F" w14:textId="77777777" w:rsidTr="00452ADC">
        <w:tc>
          <w:tcPr>
            <w:tcW w:w="704" w:type="dxa"/>
          </w:tcPr>
          <w:p w14:paraId="3F987661" w14:textId="77777777" w:rsidR="00CE547F" w:rsidRPr="00A82009" w:rsidRDefault="00CE547F" w:rsidP="00452ADC">
            <w:pPr>
              <w:jc w:val="center"/>
              <w:rPr>
                <w:noProof/>
                <w:color w:val="000000"/>
                <w:rPrChange w:id="4447" w:author="Peto" w:date="2018-06-14T07:18:00Z">
                  <w:rPr>
                    <w:color w:val="000000"/>
                  </w:rPr>
                </w:rPrChange>
              </w:rPr>
            </w:pPr>
          </w:p>
        </w:tc>
        <w:tc>
          <w:tcPr>
            <w:tcW w:w="7088" w:type="dxa"/>
            <w:vAlign w:val="center"/>
          </w:tcPr>
          <w:p w14:paraId="57023B9B" w14:textId="77777777" w:rsidR="00CE547F" w:rsidRPr="00A82009" w:rsidRDefault="00837AE3" w:rsidP="00452ADC">
            <w:pPr>
              <w:jc w:val="center"/>
              <w:rPr>
                <w:noProof/>
                <w:color w:val="000000"/>
                <w:rPrChange w:id="4448" w:author="Peto" w:date="2018-06-14T07:18:00Z">
                  <w:rPr>
                    <w:color w:val="000000"/>
                  </w:rPr>
                </w:rPrChange>
              </w:rPr>
            </w:pPr>
            <m:oMathPara>
              <m:oMath>
                <m:sSub>
                  <m:sSubPr>
                    <m:ctrlPr>
                      <w:rPr>
                        <w:rFonts w:ascii="Cambria Math" w:hAnsi="Cambria Math"/>
                        <w:i/>
                        <w:noProof/>
                        <w:color w:val="000000"/>
                      </w:rPr>
                    </m:ctrlPr>
                  </m:sSubPr>
                  <m:e>
                    <m:r>
                      <w:rPr>
                        <w:rFonts w:ascii="Cambria Math" w:hAnsi="Cambria Math"/>
                        <w:noProof/>
                        <w:color w:val="000000"/>
                        <w:rPrChange w:id="4449" w:author="Peto" w:date="2018-06-14T07:18:00Z">
                          <w:rPr>
                            <w:rFonts w:ascii="Cambria Math" w:hAnsi="Cambria Math"/>
                            <w:color w:val="000000"/>
                          </w:rPr>
                        </w:rPrChange>
                      </w:rPr>
                      <m:t>SV</m:t>
                    </m:r>
                  </m:e>
                  <m:sub>
                    <m:r>
                      <w:rPr>
                        <w:rFonts w:ascii="Cambria Math" w:hAnsi="Cambria Math"/>
                        <w:noProof/>
                        <w:color w:val="000000"/>
                        <w:rPrChange w:id="4450" w:author="Peto" w:date="2018-06-14T07:18:00Z">
                          <w:rPr>
                            <w:rFonts w:ascii="Cambria Math" w:hAnsi="Cambria Math"/>
                            <w:color w:val="000000"/>
                          </w:rPr>
                        </w:rPrChange>
                      </w:rPr>
                      <m:t>S-B</m:t>
                    </m:r>
                  </m:sub>
                </m:sSub>
                <m:r>
                  <w:rPr>
                    <w:rFonts w:ascii="Cambria Math" w:hAnsi="Cambria Math"/>
                    <w:noProof/>
                    <w:rPrChange w:id="4451" w:author="Peto" w:date="2018-06-14T07:18:00Z">
                      <w:rPr>
                        <w:rFonts w:ascii="Cambria Math" w:hAnsi="Cambria Math"/>
                      </w:rPr>
                    </w:rPrChange>
                  </w:rPr>
                  <m:t xml:space="preserve">= δ </m:t>
                </m:r>
                <m:f>
                  <m:fPr>
                    <m:ctrlPr>
                      <w:rPr>
                        <w:rFonts w:ascii="Cambria Math" w:hAnsi="Cambria Math"/>
                        <w:i/>
                        <w:noProof/>
                      </w:rPr>
                    </m:ctrlPr>
                  </m:fPr>
                  <m:num>
                    <m:sSup>
                      <m:sSupPr>
                        <m:ctrlPr>
                          <w:rPr>
                            <w:rFonts w:ascii="Cambria Math" w:hAnsi="Cambria Math"/>
                            <w:i/>
                            <w:noProof/>
                          </w:rPr>
                        </m:ctrlPr>
                      </m:sSupPr>
                      <m:e>
                        <m:r>
                          <w:rPr>
                            <w:rFonts w:ascii="Cambria Math" w:hAnsi="Cambria Math"/>
                            <w:noProof/>
                            <w:rPrChange w:id="4452" w:author="Peto" w:date="2018-06-14T07:18:00Z">
                              <w:rPr>
                                <w:rFonts w:ascii="Cambria Math" w:hAnsi="Cambria Math"/>
                              </w:rPr>
                            </w:rPrChange>
                          </w:rPr>
                          <m:t>L</m:t>
                        </m:r>
                      </m:e>
                      <m:sup>
                        <m:r>
                          <w:rPr>
                            <w:rFonts w:ascii="Cambria Math" w:hAnsi="Cambria Math"/>
                            <w:noProof/>
                            <w:rPrChange w:id="4453" w:author="Peto" w:date="2018-06-14T07:18:00Z">
                              <w:rPr>
                                <w:rFonts w:ascii="Cambria Math" w:hAnsi="Cambria Math"/>
                              </w:rPr>
                            </w:rPrChange>
                          </w:rPr>
                          <m:t>3</m:t>
                        </m:r>
                      </m:sup>
                    </m:sSup>
                  </m:num>
                  <m:den>
                    <m:r>
                      <w:rPr>
                        <w:rFonts w:ascii="Cambria Math" w:hAnsi="Cambria Math"/>
                        <w:noProof/>
                        <w:rPrChange w:id="4454" w:author="Peto" w:date="2018-06-14T07:18:00Z">
                          <w:rPr>
                            <w:rFonts w:ascii="Cambria Math" w:hAnsi="Cambria Math"/>
                          </w:rPr>
                        </w:rPrChange>
                      </w:rPr>
                      <m:t>4.25</m:t>
                    </m:r>
                  </m:den>
                </m:f>
                <m:f>
                  <m:fPr>
                    <m:ctrlPr>
                      <w:rPr>
                        <w:rFonts w:ascii="Cambria Math" w:hAnsi="Cambria Math"/>
                        <w:i/>
                        <w:noProof/>
                      </w:rPr>
                    </m:ctrlPr>
                  </m:fPr>
                  <m:num>
                    <m:r>
                      <w:rPr>
                        <w:rFonts w:ascii="Cambria Math" w:hAnsi="Cambria Math"/>
                        <w:noProof/>
                        <w:rPrChange w:id="445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456" w:author="Peto" w:date="2018-06-14T07:18:00Z">
                              <w:rPr>
                                <w:rFonts w:ascii="Cambria Math" w:hAnsi="Cambria Math"/>
                              </w:rPr>
                            </w:rPrChange>
                          </w:rPr>
                          <m:t>t</m:t>
                        </m:r>
                      </m:e>
                      <m:sub>
                        <m:r>
                          <w:rPr>
                            <w:rFonts w:ascii="Cambria Math" w:hAnsi="Cambria Math"/>
                            <w:noProof/>
                            <w:rPrChange w:id="4457" w:author="Peto" w:date="2018-06-14T07:18:00Z">
                              <w:rPr>
                                <w:rFonts w:ascii="Cambria Math" w:hAnsi="Cambria Math"/>
                              </w:rPr>
                            </w:rPrChange>
                          </w:rPr>
                          <m:t>max</m:t>
                        </m:r>
                      </m:sub>
                    </m:sSub>
                  </m:num>
                  <m:den>
                    <m:sSub>
                      <m:sSubPr>
                        <m:ctrlPr>
                          <w:rPr>
                            <w:rFonts w:ascii="Cambria Math" w:hAnsi="Cambria Math"/>
                            <w:i/>
                            <w:noProof/>
                          </w:rPr>
                        </m:ctrlPr>
                      </m:sSubPr>
                      <m:e>
                        <m:r>
                          <w:rPr>
                            <w:rFonts w:ascii="Cambria Math" w:hAnsi="Cambria Math"/>
                            <w:noProof/>
                            <w:rPrChange w:id="4458" w:author="Peto" w:date="2018-06-14T07:18:00Z">
                              <w:rPr>
                                <w:rFonts w:ascii="Cambria Math" w:hAnsi="Cambria Math"/>
                              </w:rPr>
                            </w:rPrChange>
                          </w:rPr>
                          <m:t>Z</m:t>
                        </m:r>
                      </m:e>
                      <m:sub>
                        <m:r>
                          <w:rPr>
                            <w:rFonts w:ascii="Cambria Math" w:hAnsi="Cambria Math"/>
                            <w:noProof/>
                            <w:rPrChange w:id="4459" w:author="Peto" w:date="2018-06-14T07:18:00Z">
                              <w:rPr>
                                <w:rFonts w:ascii="Cambria Math" w:hAnsi="Cambria Math"/>
                              </w:rPr>
                            </w:rPrChange>
                          </w:rPr>
                          <m:t>0</m:t>
                        </m:r>
                      </m:sub>
                    </m:sSub>
                  </m:den>
                </m:f>
                <m:sSub>
                  <m:sSubPr>
                    <m:ctrlPr>
                      <w:rPr>
                        <w:rFonts w:ascii="Cambria Math" w:hAnsi="Cambria Math"/>
                        <w:i/>
                        <w:noProof/>
                      </w:rPr>
                    </m:ctrlPr>
                  </m:sSubPr>
                  <m:e>
                    <m:r>
                      <w:rPr>
                        <w:rFonts w:ascii="Cambria Math" w:hAnsi="Cambria Math"/>
                        <w:noProof/>
                        <w:rPrChange w:id="4460" w:author="Peto" w:date="2018-06-14T07:18:00Z">
                          <w:rPr>
                            <w:rFonts w:ascii="Cambria Math" w:hAnsi="Cambria Math"/>
                          </w:rPr>
                        </w:rPrChange>
                      </w:rPr>
                      <m:t>T</m:t>
                    </m:r>
                  </m:e>
                  <m:sub>
                    <m:r>
                      <w:rPr>
                        <w:rFonts w:ascii="Cambria Math" w:hAnsi="Cambria Math"/>
                        <w:noProof/>
                        <w:rPrChange w:id="4461" w:author="Peto" w:date="2018-06-14T07:18:00Z">
                          <w:rPr>
                            <w:rFonts w:ascii="Cambria Math" w:hAnsi="Cambria Math"/>
                          </w:rPr>
                        </w:rPrChange>
                      </w:rPr>
                      <m:t xml:space="preserve">LVE </m:t>
                    </m:r>
                  </m:sub>
                </m:sSub>
                <m:d>
                  <m:dPr>
                    <m:ctrlPr>
                      <w:rPr>
                        <w:rFonts w:ascii="Cambria Math" w:hAnsi="Cambria Math"/>
                        <w:i/>
                        <w:noProof/>
                        <w:color w:val="000000"/>
                      </w:rPr>
                    </m:ctrlPr>
                  </m:dPr>
                  <m:e>
                    <m:r>
                      <w:rPr>
                        <w:rFonts w:ascii="Cambria Math" w:hAnsi="Cambria Math"/>
                        <w:noProof/>
                        <w:color w:val="000000"/>
                        <w:rPrChange w:id="4462" w:author="Peto" w:date="2018-06-14T07:18:00Z">
                          <w:rPr>
                            <w:rFonts w:ascii="Cambria Math" w:hAnsi="Cambria Math"/>
                            <w:color w:val="000000"/>
                          </w:rPr>
                        </w:rPrChange>
                      </w:rPr>
                      <m:t>ml</m:t>
                    </m:r>
                  </m:e>
                </m:d>
                <m:r>
                  <m:rPr>
                    <m:sty m:val="p"/>
                  </m:rPr>
                  <w:rPr>
                    <w:rFonts w:ascii="Cambria Math" w:hAnsi="Cambria Math"/>
                    <w:noProof/>
                    <w:color w:val="000000"/>
                    <w:rPrChange w:id="4463" w:author="Peto" w:date="2018-06-14T07:18:00Z">
                      <w:rPr>
                        <w:rFonts w:ascii="Cambria Math" w:hAnsi="Cambria Math"/>
                        <w:color w:val="000000"/>
                      </w:rPr>
                    </w:rPrChange>
                  </w:rPr>
                  <m:t>.</m:t>
                </m:r>
              </m:oMath>
            </m:oMathPara>
          </w:p>
        </w:tc>
        <w:tc>
          <w:tcPr>
            <w:tcW w:w="702" w:type="dxa"/>
            <w:vAlign w:val="center"/>
          </w:tcPr>
          <w:p w14:paraId="0BB59762" w14:textId="77777777" w:rsidR="00CE547F" w:rsidRPr="00A82009" w:rsidRDefault="00CE547F" w:rsidP="00452ADC">
            <w:pPr>
              <w:jc w:val="center"/>
              <w:rPr>
                <w:noProof/>
                <w:color w:val="000000"/>
                <w:rPrChange w:id="4464" w:author="Peto" w:date="2018-06-14T07:18:00Z">
                  <w:rPr>
                    <w:color w:val="000000"/>
                  </w:rPr>
                </w:rPrChange>
              </w:rPr>
            </w:pPr>
            <w:r w:rsidRPr="00A82009">
              <w:rPr>
                <w:noProof/>
                <w:color w:val="000000"/>
                <w:rPrChange w:id="4465" w:author="Peto" w:date="2018-06-14T07:18:00Z">
                  <w:rPr>
                    <w:color w:val="000000"/>
                  </w:rPr>
                </w:rPrChange>
              </w:rPr>
              <w:t>(</w:t>
            </w:r>
            <w:bookmarkStart w:id="4466" w:name="sramek"/>
            <w:r w:rsidRPr="00A82009">
              <w:rPr>
                <w:noProof/>
                <w:color w:val="000000"/>
                <w:rPrChange w:id="4467" w:author="Peto" w:date="2018-06-14T07:18:00Z">
                  <w:rPr>
                    <w:color w:val="000000"/>
                  </w:rPr>
                </w:rPrChange>
              </w:rPr>
              <w:fldChar w:fldCharType="begin"/>
            </w:r>
            <w:r w:rsidRPr="00A82009">
              <w:rPr>
                <w:noProof/>
                <w:color w:val="000000"/>
                <w:rPrChange w:id="4468" w:author="Peto" w:date="2018-06-14T07:18:00Z">
                  <w:rPr>
                    <w:color w:val="000000"/>
                  </w:rPr>
                </w:rPrChange>
              </w:rPr>
              <w:instrText xml:space="preserve"> SEQ eq \* MERGEFORMAT </w:instrText>
            </w:r>
            <w:r w:rsidRPr="00A82009">
              <w:rPr>
                <w:noProof/>
                <w:color w:val="000000"/>
                <w:rPrChange w:id="4469" w:author="Peto" w:date="2018-06-14T07:18:00Z">
                  <w:rPr>
                    <w:color w:val="000000"/>
                  </w:rPr>
                </w:rPrChange>
              </w:rPr>
              <w:fldChar w:fldCharType="separate"/>
            </w:r>
            <w:r w:rsidR="00F95B9C" w:rsidRPr="00A82009">
              <w:rPr>
                <w:noProof/>
                <w:color w:val="000000"/>
              </w:rPr>
              <w:t>30</w:t>
            </w:r>
            <w:r w:rsidRPr="00A82009">
              <w:rPr>
                <w:noProof/>
                <w:color w:val="000000"/>
                <w:rPrChange w:id="4470" w:author="Peto" w:date="2018-06-14T07:18:00Z">
                  <w:rPr>
                    <w:color w:val="000000"/>
                  </w:rPr>
                </w:rPrChange>
              </w:rPr>
              <w:fldChar w:fldCharType="end"/>
            </w:r>
            <w:bookmarkEnd w:id="4466"/>
            <w:r w:rsidRPr="00A82009">
              <w:rPr>
                <w:noProof/>
                <w:color w:val="000000"/>
                <w:rPrChange w:id="4471" w:author="Peto" w:date="2018-06-14T07:18:00Z">
                  <w:rPr>
                    <w:color w:val="000000"/>
                  </w:rPr>
                </w:rPrChange>
              </w:rPr>
              <w:t>)</w:t>
            </w:r>
          </w:p>
        </w:tc>
      </w:tr>
      <w:tr w:rsidR="00CE547F" w:rsidRPr="00A82009" w14:paraId="266A97AB" w14:textId="77777777" w:rsidTr="00452ADC">
        <w:tc>
          <w:tcPr>
            <w:tcW w:w="704" w:type="dxa"/>
          </w:tcPr>
          <w:p w14:paraId="6EC94230" w14:textId="77777777" w:rsidR="00CE547F" w:rsidRPr="00A82009" w:rsidRDefault="00CE547F" w:rsidP="00452ADC">
            <w:pPr>
              <w:jc w:val="center"/>
              <w:rPr>
                <w:noProof/>
                <w:color w:val="000000"/>
                <w:rPrChange w:id="4472" w:author="Peto" w:date="2018-06-14T07:18:00Z">
                  <w:rPr>
                    <w:color w:val="000000"/>
                  </w:rPr>
                </w:rPrChange>
              </w:rPr>
            </w:pPr>
          </w:p>
        </w:tc>
        <w:tc>
          <w:tcPr>
            <w:tcW w:w="7088" w:type="dxa"/>
            <w:vAlign w:val="center"/>
          </w:tcPr>
          <w:p w14:paraId="39FD1217" w14:textId="77777777" w:rsidR="00CE547F" w:rsidRPr="00A82009" w:rsidRDefault="00CE547F" w:rsidP="00452ADC">
            <w:pPr>
              <w:jc w:val="center"/>
              <w:rPr>
                <w:noProof/>
                <w:color w:val="000000"/>
                <w:rPrChange w:id="4473" w:author="Peto" w:date="2018-06-14T07:18:00Z">
                  <w:rPr>
                    <w:color w:val="000000"/>
                  </w:rPr>
                </w:rPrChange>
              </w:rPr>
            </w:pPr>
          </w:p>
        </w:tc>
        <w:tc>
          <w:tcPr>
            <w:tcW w:w="702" w:type="dxa"/>
            <w:vAlign w:val="center"/>
          </w:tcPr>
          <w:p w14:paraId="3CABD080" w14:textId="77777777" w:rsidR="00CE547F" w:rsidRPr="00A82009" w:rsidRDefault="00CE547F" w:rsidP="00452ADC">
            <w:pPr>
              <w:jc w:val="center"/>
              <w:rPr>
                <w:noProof/>
                <w:color w:val="000000"/>
                <w:rPrChange w:id="4474" w:author="Peto" w:date="2018-06-14T07:18:00Z">
                  <w:rPr>
                    <w:color w:val="000000"/>
                  </w:rPr>
                </w:rPrChange>
              </w:rPr>
            </w:pPr>
          </w:p>
        </w:tc>
      </w:tr>
    </w:tbl>
    <w:p w14:paraId="62493471" w14:textId="77777777" w:rsidR="00CE547F" w:rsidRPr="00A82009" w:rsidRDefault="00CE547F" w:rsidP="00CE547F">
      <w:pPr>
        <w:rPr>
          <w:noProof/>
          <w:rPrChange w:id="4475" w:author="Peto" w:date="2018-06-14T07:18:00Z">
            <w:rPr/>
          </w:rPrChange>
        </w:rPr>
      </w:pPr>
      <w:r w:rsidRPr="00A82009">
        <w:rPr>
          <w:noProof/>
          <w:rPrChange w:id="4476" w:author="Peto" w:date="2018-06-14T07:18:00Z">
            <w:rPr/>
          </w:rPrChange>
        </w:rPr>
        <w:t>Tento prístup má zohľadniť nielen len dĺžku hrudníka, ale aj telesnú váhu a objem krvi v hrudníku.</w:t>
      </w:r>
    </w:p>
    <w:p w14:paraId="2D6DAB2B" w14:textId="77777777" w:rsidR="00CE547F" w:rsidRPr="00A82009" w:rsidRDefault="00CE547F" w:rsidP="00CE547F">
      <w:pPr>
        <w:pStyle w:val="Nadpis3"/>
        <w:spacing w:line="240" w:lineRule="auto"/>
        <w:rPr>
          <w:noProof/>
          <w:rPrChange w:id="4477" w:author="Peto" w:date="2018-06-14T07:18:00Z">
            <w:rPr/>
          </w:rPrChange>
        </w:rPr>
      </w:pPr>
      <w:bookmarkStart w:id="4478" w:name="_Toc386404201"/>
      <w:bookmarkStart w:id="4479" w:name="_Toc516413215"/>
      <w:r w:rsidRPr="00A82009">
        <w:rPr>
          <w:noProof/>
          <w:rPrChange w:id="4480" w:author="Peto" w:date="2018-06-14T07:18:00Z">
            <w:rPr/>
          </w:rPrChange>
        </w:rPr>
        <w:lastRenderedPageBreak/>
        <w:t>Metódy výpočtu SV na základe zmeny vodivosti krvi</w:t>
      </w:r>
      <w:bookmarkEnd w:id="4478"/>
      <w:bookmarkEnd w:id="4479"/>
    </w:p>
    <w:p w14:paraId="634C5B79" w14:textId="77777777" w:rsidR="00CE547F" w:rsidRPr="00A82009" w:rsidRDefault="00CE547F" w:rsidP="00CE547F">
      <w:pPr>
        <w:rPr>
          <w:noProof/>
          <w:rPrChange w:id="4481" w:author="Peto" w:date="2018-06-14T07:18:00Z">
            <w:rPr/>
          </w:rPrChange>
        </w:rPr>
      </w:pPr>
    </w:p>
    <w:p w14:paraId="035E1C69" w14:textId="77777777" w:rsidR="00CE547F" w:rsidRPr="00A82009" w:rsidRDefault="00CE547F" w:rsidP="00CE547F">
      <w:pPr>
        <w:rPr>
          <w:noProof/>
          <w:rPrChange w:id="4482" w:author="Peto" w:date="2018-06-14T07:18:00Z">
            <w:rPr/>
          </w:rPrChange>
        </w:rPr>
      </w:pPr>
      <w:r w:rsidRPr="00A82009">
        <w:rPr>
          <w:noProof/>
          <w:rPrChange w:id="4483" w:author="Peto" w:date="2018-06-14T07:18:00Z">
            <w:rPr/>
          </w:rPrChange>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A82009">
        <w:rPr>
          <w:noProof/>
          <w:rPrChange w:id="4484" w:author="Peto" w:date="2018-06-14T07:18:00Z">
            <w:rPr/>
          </w:rPrChange>
        </w:rPr>
        <w:fldChar w:fldCharType="begin"/>
      </w:r>
      <w:r w:rsidRPr="00A82009">
        <w:rPr>
          <w:noProof/>
          <w:rPrChange w:id="4485" w:author="Peto" w:date="2018-06-14T07:18:00Z">
            <w:rPr/>
          </w:rPrChange>
        </w:rPr>
        <w:instrText xml:space="preserve"> REF vypocetSV_1 \h </w:instrText>
      </w:r>
      <w:r w:rsidRPr="00A82009">
        <w:rPr>
          <w:noProof/>
          <w:rPrChange w:id="4486" w:author="Peto" w:date="2018-06-14T07:18:00Z">
            <w:rPr>
              <w:noProof/>
            </w:rPr>
          </w:rPrChange>
        </w:rPr>
      </w:r>
      <w:r w:rsidRPr="00A82009">
        <w:rPr>
          <w:noProof/>
          <w:rPrChange w:id="4487" w:author="Peto" w:date="2018-06-14T07:18:00Z">
            <w:rPr/>
          </w:rPrChange>
        </w:rPr>
        <w:fldChar w:fldCharType="separate"/>
      </w:r>
      <w:r w:rsidR="00F95B9C" w:rsidRPr="00A82009">
        <w:rPr>
          <w:noProof/>
          <w:color w:val="000000"/>
        </w:rPr>
        <w:t>19</w:t>
      </w:r>
      <w:r w:rsidRPr="00A82009">
        <w:rPr>
          <w:noProof/>
          <w:rPrChange w:id="4488" w:author="Peto" w:date="2018-06-14T07:18:00Z">
            <w:rPr/>
          </w:rPrChange>
        </w:rPr>
        <w:fldChar w:fldCharType="end"/>
      </w:r>
      <w:r w:rsidRPr="00A82009">
        <w:rPr>
          <w:noProof/>
          <w:rPrChange w:id="4489" w:author="Peto" w:date="2018-06-14T07:18:00Z">
            <w:rPr/>
          </w:rPrChange>
        </w:rPr>
        <w:t>) po častiach, dostaneme rovnicu:</w:t>
      </w:r>
    </w:p>
    <w:p w14:paraId="4C748764" w14:textId="77777777" w:rsidR="00CE547F" w:rsidRPr="00A82009" w:rsidRDefault="00CE547F" w:rsidP="00CE547F">
      <w:pPr>
        <w:rPr>
          <w:noProof/>
          <w:rPrChange w:id="4490"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A82009" w14:paraId="23E12EE1" w14:textId="77777777" w:rsidTr="00452ADC">
        <w:tc>
          <w:tcPr>
            <w:tcW w:w="704" w:type="dxa"/>
          </w:tcPr>
          <w:p w14:paraId="2D7AD75A" w14:textId="77777777" w:rsidR="00CE547F" w:rsidRPr="00A82009" w:rsidRDefault="00CE547F" w:rsidP="00452ADC">
            <w:pPr>
              <w:jc w:val="center"/>
              <w:rPr>
                <w:noProof/>
                <w:color w:val="000000"/>
                <w:rPrChange w:id="4491" w:author="Peto" w:date="2018-06-14T07:18:00Z">
                  <w:rPr>
                    <w:color w:val="000000"/>
                  </w:rPr>
                </w:rPrChange>
              </w:rPr>
            </w:pPr>
          </w:p>
        </w:tc>
        <w:tc>
          <w:tcPr>
            <w:tcW w:w="7088" w:type="dxa"/>
            <w:vAlign w:val="center"/>
          </w:tcPr>
          <w:p w14:paraId="5CA4713C" w14:textId="77777777" w:rsidR="00CE547F" w:rsidRPr="00A82009" w:rsidRDefault="00837AE3" w:rsidP="00452ADC">
            <w:pPr>
              <w:jc w:val="center"/>
              <w:rPr>
                <w:noProof/>
                <w:color w:val="000000"/>
                <w:rPrChange w:id="4492" w:author="Peto" w:date="2018-06-14T07:18:00Z">
                  <w:rPr>
                    <w:color w:val="000000"/>
                  </w:rPr>
                </w:rPrChange>
              </w:rPr>
            </w:pPr>
            <m:oMathPara>
              <m:oMath>
                <m:f>
                  <m:fPr>
                    <m:ctrlPr>
                      <w:rPr>
                        <w:rFonts w:ascii="Cambria Math" w:hAnsi="Cambria Math"/>
                        <w:i/>
                        <w:noProof/>
                      </w:rPr>
                    </m:ctrlPr>
                  </m:fPr>
                  <m:num>
                    <m:r>
                      <w:rPr>
                        <w:rFonts w:ascii="Cambria Math" w:hAnsi="Cambria Math"/>
                        <w:noProof/>
                        <w:rPrChange w:id="4493" w:author="Peto" w:date="2018-06-14T07:18:00Z">
                          <w:rPr>
                            <w:rFonts w:ascii="Cambria Math" w:hAnsi="Cambria Math"/>
                          </w:rPr>
                        </w:rPrChange>
                      </w:rPr>
                      <m:t>dZ(t)</m:t>
                    </m:r>
                  </m:num>
                  <m:den>
                    <m:r>
                      <w:rPr>
                        <w:rFonts w:ascii="Cambria Math" w:hAnsi="Cambria Math"/>
                        <w:noProof/>
                        <w:rPrChange w:id="4494" w:author="Peto" w:date="2018-06-14T07:18:00Z">
                          <w:rPr>
                            <w:rFonts w:ascii="Cambria Math" w:hAnsi="Cambria Math"/>
                          </w:rPr>
                        </w:rPrChange>
                      </w:rPr>
                      <m:t>dt</m:t>
                    </m:r>
                  </m:den>
                </m:f>
                <m:r>
                  <w:rPr>
                    <w:rFonts w:ascii="Cambria Math" w:hAnsi="Cambria Math"/>
                    <w:noProof/>
                    <w:rPrChange w:id="4495" w:author="Peto" w:date="2018-06-14T07:18:00Z">
                      <w:rPr>
                        <w:rFonts w:ascii="Cambria Math" w:hAnsi="Cambria Math"/>
                      </w:rPr>
                    </w:rPrChange>
                  </w:rPr>
                  <m:t xml:space="preserve">= </m:t>
                </m:r>
                <m:f>
                  <m:fPr>
                    <m:ctrlPr>
                      <w:rPr>
                        <w:rFonts w:ascii="Cambria Math" w:hAnsi="Cambria Math"/>
                        <w:i/>
                        <w:noProof/>
                      </w:rPr>
                    </m:ctrlPr>
                  </m:fPr>
                  <m:num>
                    <m:r>
                      <w:rPr>
                        <w:rFonts w:ascii="Cambria Math" w:hAnsi="Cambria Math"/>
                        <w:noProof/>
                        <w:rPrChange w:id="449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497" w:author="Peto" w:date="2018-06-14T07:18:00Z">
                              <w:rPr>
                                <w:rFonts w:ascii="Cambria Math" w:hAnsi="Cambria Math"/>
                              </w:rPr>
                            </w:rPrChange>
                          </w:rPr>
                          <m:t>Z</m:t>
                        </m:r>
                      </m:e>
                      <m:sub>
                        <m:r>
                          <w:rPr>
                            <w:rFonts w:ascii="Cambria Math" w:hAnsi="Cambria Math"/>
                            <w:noProof/>
                            <w:rPrChange w:id="4498" w:author="Peto" w:date="2018-06-14T07:18:00Z">
                              <w:rPr>
                                <w:rFonts w:ascii="Cambria Math" w:hAnsi="Cambria Math"/>
                              </w:rPr>
                            </w:rPrChange>
                          </w:rPr>
                          <m:t>length</m:t>
                        </m:r>
                      </m:sub>
                    </m:sSub>
                    <m:r>
                      <w:rPr>
                        <w:rFonts w:ascii="Cambria Math" w:hAnsi="Cambria Math"/>
                        <w:noProof/>
                        <w:rPrChange w:id="4499" w:author="Peto" w:date="2018-06-14T07:18:00Z">
                          <w:rPr>
                            <w:rFonts w:ascii="Cambria Math" w:hAnsi="Cambria Math"/>
                          </w:rPr>
                        </w:rPrChange>
                      </w:rPr>
                      <m:t>(t)</m:t>
                    </m:r>
                  </m:num>
                  <m:den>
                    <m:r>
                      <w:rPr>
                        <w:rFonts w:ascii="Cambria Math" w:hAnsi="Cambria Math"/>
                        <w:noProof/>
                        <w:rPrChange w:id="4500" w:author="Peto" w:date="2018-06-14T07:18:00Z">
                          <w:rPr>
                            <w:rFonts w:ascii="Cambria Math" w:hAnsi="Cambria Math"/>
                          </w:rPr>
                        </w:rPrChange>
                      </w:rPr>
                      <m:t>dt</m:t>
                    </m:r>
                  </m:den>
                </m:f>
                <m:r>
                  <w:rPr>
                    <w:rFonts w:ascii="Cambria Math" w:hAnsi="Cambria Math"/>
                    <w:noProof/>
                    <w:rPrChange w:id="4501" w:author="Peto" w:date="2018-06-14T07:18:00Z">
                      <w:rPr>
                        <w:rFonts w:ascii="Cambria Math" w:hAnsi="Cambria Math"/>
                      </w:rPr>
                    </w:rPrChange>
                  </w:rPr>
                  <m:t xml:space="preserve">+ </m:t>
                </m:r>
                <m:f>
                  <m:fPr>
                    <m:ctrlPr>
                      <w:rPr>
                        <w:rFonts w:ascii="Cambria Math" w:hAnsi="Cambria Math"/>
                        <w:i/>
                        <w:noProof/>
                      </w:rPr>
                    </m:ctrlPr>
                  </m:fPr>
                  <m:num>
                    <m:r>
                      <w:rPr>
                        <w:rFonts w:ascii="Cambria Math" w:hAnsi="Cambria Math"/>
                        <w:noProof/>
                        <w:rPrChange w:id="450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503" w:author="Peto" w:date="2018-06-14T07:18:00Z">
                              <w:rPr>
                                <w:rFonts w:ascii="Cambria Math" w:hAnsi="Cambria Math"/>
                              </w:rPr>
                            </w:rPrChange>
                          </w:rPr>
                          <m:t>Z</m:t>
                        </m:r>
                      </m:e>
                      <m:sub>
                        <m:r>
                          <w:rPr>
                            <w:rFonts w:ascii="Cambria Math" w:hAnsi="Cambria Math"/>
                            <w:noProof/>
                            <w:rPrChange w:id="4504" w:author="Peto" w:date="2018-06-14T07:18:00Z">
                              <w:rPr>
                                <w:rFonts w:ascii="Cambria Math" w:hAnsi="Cambria Math"/>
                              </w:rPr>
                            </w:rPrChange>
                          </w:rPr>
                          <m:t>vel</m:t>
                        </m:r>
                      </m:sub>
                    </m:sSub>
                    <m:r>
                      <w:rPr>
                        <w:rFonts w:ascii="Cambria Math" w:hAnsi="Cambria Math"/>
                        <w:noProof/>
                        <w:rPrChange w:id="4505" w:author="Peto" w:date="2018-06-14T07:18:00Z">
                          <w:rPr>
                            <w:rFonts w:ascii="Cambria Math" w:hAnsi="Cambria Math"/>
                          </w:rPr>
                        </w:rPrChange>
                      </w:rPr>
                      <m:t>(t)</m:t>
                    </m:r>
                  </m:num>
                  <m:den>
                    <m:r>
                      <w:rPr>
                        <w:rFonts w:ascii="Cambria Math" w:hAnsi="Cambria Math"/>
                        <w:noProof/>
                        <w:rPrChange w:id="4506" w:author="Peto" w:date="2018-06-14T07:18:00Z">
                          <w:rPr>
                            <w:rFonts w:ascii="Cambria Math" w:hAnsi="Cambria Math"/>
                          </w:rPr>
                        </w:rPrChange>
                      </w:rPr>
                      <m:t>dt</m:t>
                    </m:r>
                  </m:den>
                </m:f>
                <m:r>
                  <w:rPr>
                    <w:rFonts w:ascii="Cambria Math" w:hAnsi="Cambria Math"/>
                    <w:noProof/>
                    <w:rPrChange w:id="4507" w:author="Peto" w:date="2018-06-14T07:18:00Z">
                      <w:rPr>
                        <w:rFonts w:ascii="Cambria Math" w:hAnsi="Cambria Math"/>
                      </w:rPr>
                    </w:rPrChange>
                  </w:rPr>
                  <m:t xml:space="preserve">- </m:t>
                </m:r>
                <m:f>
                  <m:fPr>
                    <m:ctrlPr>
                      <w:rPr>
                        <w:rFonts w:ascii="Cambria Math" w:hAnsi="Cambria Math"/>
                        <w:i/>
                        <w:noProof/>
                      </w:rPr>
                    </m:ctrlPr>
                  </m:fPr>
                  <m:num>
                    <m:r>
                      <w:rPr>
                        <w:rFonts w:ascii="Cambria Math" w:hAnsi="Cambria Math"/>
                        <w:noProof/>
                        <w:rPrChange w:id="450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509" w:author="Peto" w:date="2018-06-14T07:18:00Z">
                              <w:rPr>
                                <w:rFonts w:ascii="Cambria Math" w:hAnsi="Cambria Math"/>
                              </w:rPr>
                            </w:rPrChange>
                          </w:rPr>
                          <m:t>Z</m:t>
                        </m:r>
                      </m:e>
                      <m:sub>
                        <m:r>
                          <w:rPr>
                            <w:rFonts w:ascii="Cambria Math" w:hAnsi="Cambria Math"/>
                            <w:noProof/>
                            <w:rPrChange w:id="4510" w:author="Peto" w:date="2018-06-14T07:18:00Z">
                              <w:rPr>
                                <w:rFonts w:ascii="Cambria Math" w:hAnsi="Cambria Math"/>
                              </w:rPr>
                            </w:rPrChange>
                          </w:rPr>
                          <m:t>vol</m:t>
                        </m:r>
                      </m:sub>
                    </m:sSub>
                    <m:r>
                      <w:rPr>
                        <w:rFonts w:ascii="Cambria Math" w:hAnsi="Cambria Math"/>
                        <w:noProof/>
                        <w:rPrChange w:id="4511" w:author="Peto" w:date="2018-06-14T07:18:00Z">
                          <w:rPr>
                            <w:rFonts w:ascii="Cambria Math" w:hAnsi="Cambria Math"/>
                          </w:rPr>
                        </w:rPrChange>
                      </w:rPr>
                      <m:t>(t)</m:t>
                    </m:r>
                  </m:num>
                  <m:den>
                    <m:r>
                      <w:rPr>
                        <w:rFonts w:ascii="Cambria Math" w:hAnsi="Cambria Math"/>
                        <w:noProof/>
                        <w:rPrChange w:id="4512" w:author="Peto" w:date="2018-06-14T07:18:00Z">
                          <w:rPr>
                            <w:rFonts w:ascii="Cambria Math" w:hAnsi="Cambria Math"/>
                          </w:rPr>
                        </w:rPrChange>
                      </w:rPr>
                      <m:t>dt</m:t>
                    </m:r>
                  </m:den>
                </m:f>
                <m:r>
                  <m:rPr>
                    <m:sty m:val="p"/>
                  </m:rPr>
                  <w:rPr>
                    <w:rFonts w:ascii="Cambria Math" w:hAnsi="Cambria Math"/>
                    <w:noProof/>
                    <w:color w:val="000000"/>
                    <w:rPrChange w:id="4513" w:author="Peto" w:date="2018-06-14T07:18:00Z">
                      <w:rPr>
                        <w:rFonts w:ascii="Cambria Math" w:hAnsi="Cambria Math"/>
                        <w:color w:val="000000"/>
                      </w:rPr>
                    </w:rPrChange>
                  </w:rPr>
                  <m:t xml:space="preserve"> .</m:t>
                </m:r>
              </m:oMath>
            </m:oMathPara>
          </w:p>
        </w:tc>
        <w:tc>
          <w:tcPr>
            <w:tcW w:w="702" w:type="dxa"/>
            <w:vAlign w:val="center"/>
          </w:tcPr>
          <w:p w14:paraId="2B98E6F6" w14:textId="77777777" w:rsidR="00CE547F" w:rsidRPr="00A82009" w:rsidRDefault="00CE547F" w:rsidP="00452ADC">
            <w:pPr>
              <w:jc w:val="center"/>
              <w:rPr>
                <w:noProof/>
                <w:color w:val="000000"/>
                <w:rPrChange w:id="4514" w:author="Peto" w:date="2018-06-14T07:18:00Z">
                  <w:rPr>
                    <w:color w:val="000000"/>
                  </w:rPr>
                </w:rPrChange>
              </w:rPr>
            </w:pPr>
            <w:r w:rsidRPr="00A82009">
              <w:rPr>
                <w:noProof/>
                <w:color w:val="000000"/>
                <w:rPrChange w:id="4515" w:author="Peto" w:date="2018-06-14T07:18:00Z">
                  <w:rPr>
                    <w:color w:val="000000"/>
                  </w:rPr>
                </w:rPrChange>
              </w:rPr>
              <w:t>(</w:t>
            </w:r>
            <w:r w:rsidRPr="00A82009">
              <w:rPr>
                <w:noProof/>
                <w:rPrChange w:id="4516" w:author="Peto" w:date="2018-06-14T07:18:00Z">
                  <w:rPr>
                    <w:noProof/>
                    <w:color w:val="000000"/>
                  </w:rPr>
                </w:rPrChange>
              </w:rPr>
              <w:fldChar w:fldCharType="begin"/>
            </w:r>
            <w:r w:rsidRPr="00A82009">
              <w:rPr>
                <w:noProof/>
                <w:rPrChange w:id="4517" w:author="Peto" w:date="2018-06-14T07:18:00Z">
                  <w:rPr/>
                </w:rPrChange>
              </w:rPr>
              <w:instrText xml:space="preserve"> SEQ eq \* MERGEFORMAT </w:instrText>
            </w:r>
            <w:r w:rsidRPr="00A82009">
              <w:rPr>
                <w:noProof/>
                <w:rPrChange w:id="4518" w:author="Peto" w:date="2018-06-14T07:18:00Z">
                  <w:rPr>
                    <w:noProof/>
                    <w:color w:val="000000"/>
                  </w:rPr>
                </w:rPrChange>
              </w:rPr>
              <w:fldChar w:fldCharType="separate"/>
            </w:r>
            <w:ins w:id="4519" w:author="Peto" w:date="2018-06-10T16:58:00Z">
              <w:r w:rsidR="00F95B9C" w:rsidRPr="00A82009">
                <w:rPr>
                  <w:noProof/>
                  <w:color w:val="000000"/>
                  <w:rPrChange w:id="4520" w:author="Peto" w:date="2018-06-14T07:18:00Z">
                    <w:rPr/>
                  </w:rPrChange>
                </w:rPr>
                <w:t>31</w:t>
              </w:r>
            </w:ins>
            <w:del w:id="4521" w:author="Peto" w:date="2018-06-10T16:58:00Z">
              <w:r w:rsidR="00B85020" w:rsidRPr="00A82009" w:rsidDel="00F95B9C">
                <w:rPr>
                  <w:noProof/>
                  <w:color w:val="000000"/>
                </w:rPr>
                <w:delText>31</w:delText>
              </w:r>
            </w:del>
            <w:r w:rsidRPr="00A82009">
              <w:rPr>
                <w:noProof/>
                <w:color w:val="000000"/>
                <w:rPrChange w:id="4522" w:author="Peto" w:date="2018-06-14T07:18:00Z">
                  <w:rPr>
                    <w:noProof/>
                    <w:color w:val="000000"/>
                  </w:rPr>
                </w:rPrChange>
              </w:rPr>
              <w:fldChar w:fldCharType="end"/>
            </w:r>
            <w:r w:rsidRPr="00A82009">
              <w:rPr>
                <w:noProof/>
                <w:color w:val="000000"/>
                <w:rPrChange w:id="4523" w:author="Peto" w:date="2018-06-14T07:18:00Z">
                  <w:rPr>
                    <w:color w:val="000000"/>
                  </w:rPr>
                </w:rPrChange>
              </w:rPr>
              <w:t>)</w:t>
            </w:r>
          </w:p>
        </w:tc>
      </w:tr>
    </w:tbl>
    <w:p w14:paraId="10D03A78" w14:textId="77777777" w:rsidR="00CE547F" w:rsidRPr="00A82009" w:rsidRDefault="00CE547F" w:rsidP="00CE547F">
      <w:pPr>
        <w:rPr>
          <w:noProof/>
          <w:rPrChange w:id="4524" w:author="Peto" w:date="2018-06-14T07:18:00Z">
            <w:rPr/>
          </w:rPrChange>
        </w:rPr>
      </w:pPr>
    </w:p>
    <w:p w14:paraId="1F5FC112" w14:textId="77777777" w:rsidR="00CE547F" w:rsidRPr="00A82009" w:rsidRDefault="00CE547F" w:rsidP="00CE547F">
      <w:pPr>
        <w:rPr>
          <w:noProof/>
          <w:rPrChange w:id="4525" w:author="Peto" w:date="2018-06-14T07:18:00Z">
            <w:rPr/>
          </w:rPrChange>
        </w:rPr>
      </w:pPr>
      <w:r w:rsidRPr="00A82009">
        <w:rPr>
          <w:noProof/>
          <w:rPrChange w:id="4526" w:author="Peto" w:date="2018-06-14T07:18:00Z">
            <w:rPr/>
          </w:rPrChange>
        </w:rPr>
        <w:t>A po dosadení dostaneme rovnicu:</w:t>
      </w:r>
    </w:p>
    <w:p w14:paraId="377EA136" w14:textId="77777777" w:rsidR="00CE547F" w:rsidRPr="00A82009" w:rsidRDefault="00CE547F" w:rsidP="00CE547F">
      <w:pPr>
        <w:rPr>
          <w:noProof/>
          <w:rPrChange w:id="4527"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706EAAC" w14:textId="77777777" w:rsidTr="00452ADC">
        <w:tc>
          <w:tcPr>
            <w:tcW w:w="704" w:type="dxa"/>
          </w:tcPr>
          <w:p w14:paraId="0FFB6E03" w14:textId="77777777" w:rsidR="00CE547F" w:rsidRPr="00A82009" w:rsidRDefault="00CE547F" w:rsidP="00452ADC">
            <w:pPr>
              <w:jc w:val="center"/>
              <w:rPr>
                <w:noProof/>
                <w:color w:val="000000"/>
                <w:rPrChange w:id="4528" w:author="Peto" w:date="2018-06-14T07:18:00Z">
                  <w:rPr>
                    <w:color w:val="000000"/>
                  </w:rPr>
                </w:rPrChange>
              </w:rPr>
            </w:pPr>
          </w:p>
        </w:tc>
        <w:tc>
          <w:tcPr>
            <w:tcW w:w="7088" w:type="dxa"/>
            <w:vAlign w:val="center"/>
          </w:tcPr>
          <w:p w14:paraId="3BB810F4" w14:textId="77777777" w:rsidR="00CE547F" w:rsidRPr="00A82009" w:rsidRDefault="00837AE3" w:rsidP="00452ADC">
            <w:pPr>
              <w:rPr>
                <w:noProof/>
                <w:color w:val="000000"/>
                <w:rPrChange w:id="4529" w:author="Peto" w:date="2018-06-14T07:18:00Z">
                  <w:rPr>
                    <w:color w:val="000000"/>
                  </w:rPr>
                </w:rPrChange>
              </w:rPr>
            </w:pPr>
            <m:oMathPara>
              <m:oMath>
                <m:f>
                  <m:fPr>
                    <m:ctrlPr>
                      <w:rPr>
                        <w:rFonts w:ascii="Cambria Math" w:hAnsi="Cambria Math"/>
                        <w:i/>
                        <w:noProof/>
                      </w:rPr>
                    </m:ctrlPr>
                  </m:fPr>
                  <m:num>
                    <m:r>
                      <w:rPr>
                        <w:rFonts w:ascii="Cambria Math" w:hAnsi="Cambria Math"/>
                        <w:noProof/>
                        <w:rPrChange w:id="4530" w:author="Peto" w:date="2018-06-14T07:18:00Z">
                          <w:rPr>
                            <w:rFonts w:ascii="Cambria Math" w:hAnsi="Cambria Math"/>
                          </w:rPr>
                        </w:rPrChange>
                      </w:rPr>
                      <m:t>dZ(t)</m:t>
                    </m:r>
                  </m:num>
                  <m:den>
                    <m:r>
                      <w:rPr>
                        <w:rFonts w:ascii="Cambria Math" w:hAnsi="Cambria Math"/>
                        <w:noProof/>
                        <w:rPrChange w:id="4531" w:author="Peto" w:date="2018-06-14T07:18:00Z">
                          <w:rPr>
                            <w:rFonts w:ascii="Cambria Math" w:hAnsi="Cambria Math"/>
                          </w:rPr>
                        </w:rPrChange>
                      </w:rPr>
                      <m:t>dt</m:t>
                    </m:r>
                  </m:den>
                </m:f>
                <m:r>
                  <w:rPr>
                    <w:rFonts w:ascii="Cambria Math" w:hAnsi="Cambria Math"/>
                    <w:noProof/>
                    <w:rPrChange w:id="4532"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533" w:author="Peto" w:date="2018-06-14T07:18:00Z">
                              <w:rPr>
                                <w:rFonts w:ascii="Cambria Math" w:hAnsi="Cambria Math"/>
                              </w:rPr>
                            </w:rPrChange>
                          </w:rPr>
                          <m:t>ρ</m:t>
                        </m:r>
                      </m:e>
                      <m:sub>
                        <m:r>
                          <w:rPr>
                            <w:rFonts w:ascii="Cambria Math" w:hAnsi="Cambria Math"/>
                            <w:noProof/>
                            <w:rPrChange w:id="4534" w:author="Peto" w:date="2018-06-14T07:18:00Z">
                              <w:rPr>
                                <w:rFonts w:ascii="Cambria Math" w:hAnsi="Cambria Math"/>
                              </w:rPr>
                            </w:rPrChange>
                          </w:rPr>
                          <m:t>b</m:t>
                        </m:r>
                      </m:sub>
                    </m:sSub>
                  </m:num>
                  <m:den>
                    <m:sSub>
                      <m:sSubPr>
                        <m:ctrlPr>
                          <w:rPr>
                            <w:rFonts w:ascii="Cambria Math" w:hAnsi="Cambria Math"/>
                            <w:i/>
                            <w:noProof/>
                          </w:rPr>
                        </m:ctrlPr>
                      </m:sSubPr>
                      <m:e>
                        <m:r>
                          <w:rPr>
                            <w:rFonts w:ascii="Cambria Math" w:hAnsi="Cambria Math"/>
                            <w:noProof/>
                            <w:rPrChange w:id="4535" w:author="Peto" w:date="2018-06-14T07:18:00Z">
                              <w:rPr>
                                <w:rFonts w:ascii="Cambria Math" w:hAnsi="Cambria Math"/>
                              </w:rPr>
                            </w:rPrChange>
                          </w:rPr>
                          <m:t>V</m:t>
                        </m:r>
                      </m:e>
                      <m:sub>
                        <m:r>
                          <w:rPr>
                            <w:rFonts w:ascii="Cambria Math" w:hAnsi="Cambria Math"/>
                            <w:noProof/>
                            <w:rPrChange w:id="4536" w:author="Peto" w:date="2018-06-14T07:18:00Z">
                              <w:rPr>
                                <w:rFonts w:ascii="Cambria Math" w:hAnsi="Cambria Math"/>
                              </w:rPr>
                            </w:rPrChange>
                          </w:rPr>
                          <m:t>b</m:t>
                        </m:r>
                      </m:sub>
                    </m:sSub>
                  </m:den>
                </m:f>
                <m:f>
                  <m:fPr>
                    <m:ctrlPr>
                      <w:rPr>
                        <w:rFonts w:ascii="Cambria Math" w:hAnsi="Cambria Math"/>
                        <w:i/>
                        <w:noProof/>
                      </w:rPr>
                    </m:ctrlPr>
                  </m:fPr>
                  <m:num>
                    <m:r>
                      <w:rPr>
                        <w:rFonts w:ascii="Cambria Math" w:hAnsi="Cambria Math"/>
                        <w:noProof/>
                        <w:rPrChange w:id="4537" w:author="Peto" w:date="2018-06-14T07:18:00Z">
                          <w:rPr>
                            <w:rFonts w:ascii="Cambria Math" w:hAnsi="Cambria Math"/>
                          </w:rPr>
                        </w:rPrChange>
                      </w:rPr>
                      <m:t>2L</m:t>
                    </m:r>
                  </m:num>
                  <m:den>
                    <m:r>
                      <w:rPr>
                        <w:rFonts w:ascii="Cambria Math" w:hAnsi="Cambria Math"/>
                        <w:noProof/>
                        <w:rPrChange w:id="4538" w:author="Peto" w:date="2018-06-14T07:18:00Z">
                          <w:rPr>
                            <w:rFonts w:ascii="Cambria Math" w:hAnsi="Cambria Math"/>
                          </w:rPr>
                        </w:rPrChange>
                      </w:rPr>
                      <m:t>1</m:t>
                    </m:r>
                  </m:den>
                </m:f>
                <m:f>
                  <m:fPr>
                    <m:ctrlPr>
                      <w:rPr>
                        <w:rFonts w:ascii="Cambria Math" w:hAnsi="Cambria Math"/>
                        <w:i/>
                        <w:noProof/>
                      </w:rPr>
                    </m:ctrlPr>
                  </m:fPr>
                  <m:num>
                    <m:r>
                      <w:rPr>
                        <w:rFonts w:ascii="Cambria Math" w:hAnsi="Cambria Math"/>
                        <w:noProof/>
                        <w:rPrChange w:id="4539" w:author="Peto" w:date="2018-06-14T07:18:00Z">
                          <w:rPr>
                            <w:rFonts w:ascii="Cambria Math" w:hAnsi="Cambria Math"/>
                          </w:rPr>
                        </w:rPrChange>
                      </w:rPr>
                      <m:t>dL(t)</m:t>
                    </m:r>
                  </m:num>
                  <m:den>
                    <m:r>
                      <w:rPr>
                        <w:rFonts w:ascii="Cambria Math" w:hAnsi="Cambria Math"/>
                        <w:noProof/>
                        <w:rPrChange w:id="4540" w:author="Peto" w:date="2018-06-14T07:18:00Z">
                          <w:rPr>
                            <w:rFonts w:ascii="Cambria Math" w:hAnsi="Cambria Math"/>
                          </w:rPr>
                        </w:rPrChange>
                      </w:rPr>
                      <m:t>dt</m:t>
                    </m:r>
                  </m:den>
                </m:f>
                <m:r>
                  <w:rPr>
                    <w:rFonts w:ascii="Cambria Math" w:hAnsi="Cambria Math"/>
                    <w:noProof/>
                    <w:rPrChange w:id="4541" w:author="Peto" w:date="2018-06-14T07:18:00Z">
                      <w:rPr>
                        <w:rFonts w:ascii="Cambria Math" w:hAnsi="Cambria Math"/>
                      </w:rPr>
                    </w:rPrChange>
                  </w:rPr>
                  <m:t xml:space="preserve">+ </m:t>
                </m:r>
                <m:f>
                  <m:fPr>
                    <m:ctrlPr>
                      <w:rPr>
                        <w:rFonts w:ascii="Cambria Math" w:hAnsi="Cambria Math"/>
                        <w:i/>
                        <w:noProof/>
                      </w:rPr>
                    </m:ctrlPr>
                  </m:fPr>
                  <m:num>
                    <m:sSup>
                      <m:sSupPr>
                        <m:ctrlPr>
                          <w:rPr>
                            <w:rFonts w:ascii="Cambria Math" w:hAnsi="Cambria Math"/>
                            <w:i/>
                            <w:noProof/>
                          </w:rPr>
                        </m:ctrlPr>
                      </m:sSupPr>
                      <m:e>
                        <m:r>
                          <w:rPr>
                            <w:rFonts w:ascii="Cambria Math" w:hAnsi="Cambria Math"/>
                            <w:noProof/>
                            <w:rPrChange w:id="4542" w:author="Peto" w:date="2018-06-14T07:18:00Z">
                              <w:rPr>
                                <w:rFonts w:ascii="Cambria Math" w:hAnsi="Cambria Math"/>
                              </w:rPr>
                            </w:rPrChange>
                          </w:rPr>
                          <m:t>L</m:t>
                        </m:r>
                      </m:e>
                      <m:sup>
                        <m:r>
                          <w:rPr>
                            <w:rFonts w:ascii="Cambria Math" w:hAnsi="Cambria Math"/>
                            <w:noProof/>
                            <w:rPrChange w:id="4543" w:author="Peto" w:date="2018-06-14T07:18:00Z">
                              <w:rPr>
                                <w:rFonts w:ascii="Cambria Math" w:hAnsi="Cambria Math"/>
                              </w:rPr>
                            </w:rPrChange>
                          </w:rPr>
                          <m:t>2</m:t>
                        </m:r>
                      </m:sup>
                    </m:sSup>
                  </m:num>
                  <m:den>
                    <m:sSub>
                      <m:sSubPr>
                        <m:ctrlPr>
                          <w:rPr>
                            <w:rFonts w:ascii="Cambria Math" w:hAnsi="Cambria Math"/>
                            <w:i/>
                            <w:noProof/>
                          </w:rPr>
                        </m:ctrlPr>
                      </m:sSubPr>
                      <m:e>
                        <m:r>
                          <w:rPr>
                            <w:rFonts w:ascii="Cambria Math" w:hAnsi="Cambria Math"/>
                            <w:noProof/>
                            <w:rPrChange w:id="4544" w:author="Peto" w:date="2018-06-14T07:18:00Z">
                              <w:rPr>
                                <w:rFonts w:ascii="Cambria Math" w:hAnsi="Cambria Math"/>
                              </w:rPr>
                            </w:rPrChange>
                          </w:rPr>
                          <m:t>V</m:t>
                        </m:r>
                      </m:e>
                      <m:sub>
                        <m:r>
                          <w:rPr>
                            <w:rFonts w:ascii="Cambria Math" w:hAnsi="Cambria Math"/>
                            <w:noProof/>
                            <w:rPrChange w:id="4545" w:author="Peto" w:date="2018-06-14T07:18:00Z">
                              <w:rPr>
                                <w:rFonts w:ascii="Cambria Math" w:hAnsi="Cambria Math"/>
                              </w:rPr>
                            </w:rPrChange>
                          </w:rPr>
                          <m:t>b</m:t>
                        </m:r>
                      </m:sub>
                    </m:sSub>
                  </m:den>
                </m:f>
                <m:f>
                  <m:fPr>
                    <m:ctrlPr>
                      <w:rPr>
                        <w:rFonts w:ascii="Cambria Math" w:hAnsi="Cambria Math"/>
                        <w:i/>
                        <w:noProof/>
                      </w:rPr>
                    </m:ctrlPr>
                  </m:fPr>
                  <m:num>
                    <m:r>
                      <w:rPr>
                        <w:rFonts w:ascii="Cambria Math" w:hAnsi="Cambria Math"/>
                        <w:noProof/>
                        <w:rPrChange w:id="454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547" w:author="Peto" w:date="2018-06-14T07:18:00Z">
                              <w:rPr>
                                <w:rFonts w:ascii="Cambria Math" w:hAnsi="Cambria Math"/>
                              </w:rPr>
                            </w:rPrChange>
                          </w:rPr>
                          <m:t>ρ</m:t>
                        </m:r>
                      </m:e>
                      <m:sub>
                        <m:r>
                          <w:rPr>
                            <w:rFonts w:ascii="Cambria Math" w:hAnsi="Cambria Math"/>
                            <w:noProof/>
                            <w:rPrChange w:id="4548" w:author="Peto" w:date="2018-06-14T07:18:00Z">
                              <w:rPr>
                                <w:rFonts w:ascii="Cambria Math" w:hAnsi="Cambria Math"/>
                              </w:rPr>
                            </w:rPrChange>
                          </w:rPr>
                          <m:t>b</m:t>
                        </m:r>
                      </m:sub>
                    </m:sSub>
                    <m:r>
                      <w:rPr>
                        <w:rFonts w:ascii="Cambria Math" w:hAnsi="Cambria Math"/>
                        <w:noProof/>
                        <w:rPrChange w:id="4549" w:author="Peto" w:date="2018-06-14T07:18:00Z">
                          <w:rPr>
                            <w:rFonts w:ascii="Cambria Math" w:hAnsi="Cambria Math"/>
                          </w:rPr>
                        </w:rPrChange>
                      </w:rPr>
                      <m:t>(t)</m:t>
                    </m:r>
                  </m:num>
                  <m:den>
                    <m:r>
                      <w:rPr>
                        <w:rFonts w:ascii="Cambria Math" w:hAnsi="Cambria Math"/>
                        <w:noProof/>
                        <w:rPrChange w:id="4550" w:author="Peto" w:date="2018-06-14T07:18:00Z">
                          <w:rPr>
                            <w:rFonts w:ascii="Cambria Math" w:hAnsi="Cambria Math"/>
                          </w:rPr>
                        </w:rPrChange>
                      </w:rPr>
                      <m:t>dt</m:t>
                    </m:r>
                  </m:den>
                </m:f>
                <m:r>
                  <w:rPr>
                    <w:rFonts w:ascii="Cambria Math" w:hAnsi="Cambria Math"/>
                    <w:noProof/>
                    <w:rPrChange w:id="4551"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552" w:author="Peto" w:date="2018-06-14T07:18:00Z">
                              <w:rPr>
                                <w:rFonts w:ascii="Cambria Math" w:hAnsi="Cambria Math"/>
                              </w:rPr>
                            </w:rPrChange>
                          </w:rPr>
                          <m:t>ρ</m:t>
                        </m:r>
                      </m:e>
                      <m:sub>
                        <m:r>
                          <w:rPr>
                            <w:rFonts w:ascii="Cambria Math" w:hAnsi="Cambria Math"/>
                            <w:noProof/>
                            <w:rPrChange w:id="4553"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554" w:author="Peto" w:date="2018-06-14T07:18:00Z">
                              <w:rPr>
                                <w:rFonts w:ascii="Cambria Math" w:hAnsi="Cambria Math"/>
                              </w:rPr>
                            </w:rPrChange>
                          </w:rPr>
                          <m:t>L</m:t>
                        </m:r>
                      </m:e>
                      <m:sup>
                        <m:r>
                          <w:rPr>
                            <w:rFonts w:ascii="Cambria Math" w:hAnsi="Cambria Math"/>
                            <w:noProof/>
                            <w:rPrChange w:id="4555" w:author="Peto" w:date="2018-06-14T07:18:00Z">
                              <w:rPr>
                                <w:rFonts w:ascii="Cambria Math" w:hAnsi="Cambria Math"/>
                              </w:rPr>
                            </w:rPrChange>
                          </w:rPr>
                          <m:t>2</m:t>
                        </m:r>
                      </m:sup>
                    </m:sSup>
                  </m:num>
                  <m:den>
                    <m:sSubSup>
                      <m:sSubSupPr>
                        <m:ctrlPr>
                          <w:rPr>
                            <w:rFonts w:ascii="Cambria Math" w:hAnsi="Cambria Math"/>
                            <w:i/>
                            <w:noProof/>
                          </w:rPr>
                        </m:ctrlPr>
                      </m:sSubSupPr>
                      <m:e>
                        <m:r>
                          <w:rPr>
                            <w:rFonts w:ascii="Cambria Math" w:hAnsi="Cambria Math"/>
                            <w:noProof/>
                            <w:rPrChange w:id="4556" w:author="Peto" w:date="2018-06-14T07:18:00Z">
                              <w:rPr>
                                <w:rFonts w:ascii="Cambria Math" w:hAnsi="Cambria Math"/>
                              </w:rPr>
                            </w:rPrChange>
                          </w:rPr>
                          <m:t>V</m:t>
                        </m:r>
                      </m:e>
                      <m:sub>
                        <m:r>
                          <w:rPr>
                            <w:rFonts w:ascii="Cambria Math" w:hAnsi="Cambria Math"/>
                            <w:noProof/>
                            <w:rPrChange w:id="4557" w:author="Peto" w:date="2018-06-14T07:18:00Z">
                              <w:rPr>
                                <w:rFonts w:ascii="Cambria Math" w:hAnsi="Cambria Math"/>
                              </w:rPr>
                            </w:rPrChange>
                          </w:rPr>
                          <m:t>b</m:t>
                        </m:r>
                      </m:sub>
                      <m:sup>
                        <m:r>
                          <w:rPr>
                            <w:rFonts w:ascii="Cambria Math" w:hAnsi="Cambria Math"/>
                            <w:noProof/>
                            <w:rPrChange w:id="4558" w:author="Peto" w:date="2018-06-14T07:18:00Z">
                              <w:rPr>
                                <w:rFonts w:ascii="Cambria Math" w:hAnsi="Cambria Math"/>
                              </w:rPr>
                            </w:rPrChange>
                          </w:rPr>
                          <m:t>2</m:t>
                        </m:r>
                      </m:sup>
                    </m:sSubSup>
                  </m:den>
                </m:f>
                <m:f>
                  <m:fPr>
                    <m:ctrlPr>
                      <w:rPr>
                        <w:rFonts w:ascii="Cambria Math" w:hAnsi="Cambria Math"/>
                        <w:i/>
                        <w:noProof/>
                      </w:rPr>
                    </m:ctrlPr>
                  </m:fPr>
                  <m:num>
                    <m:r>
                      <w:rPr>
                        <w:rFonts w:ascii="Cambria Math" w:hAnsi="Cambria Math"/>
                        <w:noProof/>
                        <w:rPrChange w:id="4559"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560" w:author="Peto" w:date="2018-06-14T07:18:00Z">
                              <w:rPr>
                                <w:rFonts w:ascii="Cambria Math" w:hAnsi="Cambria Math"/>
                              </w:rPr>
                            </w:rPrChange>
                          </w:rPr>
                          <m:t>V</m:t>
                        </m:r>
                      </m:e>
                      <m:sub>
                        <m:r>
                          <w:rPr>
                            <w:rFonts w:ascii="Cambria Math" w:hAnsi="Cambria Math"/>
                            <w:noProof/>
                            <w:rPrChange w:id="4561" w:author="Peto" w:date="2018-06-14T07:18:00Z">
                              <w:rPr>
                                <w:rFonts w:ascii="Cambria Math" w:hAnsi="Cambria Math"/>
                              </w:rPr>
                            </w:rPrChange>
                          </w:rPr>
                          <m:t>b</m:t>
                        </m:r>
                      </m:sub>
                    </m:sSub>
                    <m:r>
                      <w:rPr>
                        <w:rFonts w:ascii="Cambria Math" w:hAnsi="Cambria Math"/>
                        <w:noProof/>
                        <w:rPrChange w:id="4562" w:author="Peto" w:date="2018-06-14T07:18:00Z">
                          <w:rPr>
                            <w:rFonts w:ascii="Cambria Math" w:hAnsi="Cambria Math"/>
                          </w:rPr>
                        </w:rPrChange>
                      </w:rPr>
                      <m:t>(t)</m:t>
                    </m:r>
                  </m:num>
                  <m:den>
                    <m:r>
                      <w:rPr>
                        <w:rFonts w:ascii="Cambria Math" w:hAnsi="Cambria Math"/>
                        <w:noProof/>
                        <w:rPrChange w:id="4563" w:author="Peto" w:date="2018-06-14T07:18:00Z">
                          <w:rPr>
                            <w:rFonts w:ascii="Cambria Math" w:hAnsi="Cambria Math"/>
                          </w:rPr>
                        </w:rPrChange>
                      </w:rPr>
                      <m:t>dt</m:t>
                    </m:r>
                  </m:den>
                </m:f>
                <m:r>
                  <m:rPr>
                    <m:sty m:val="p"/>
                  </m:rPr>
                  <w:rPr>
                    <w:rFonts w:ascii="Cambria Math" w:hAnsi="Cambria Math"/>
                    <w:noProof/>
                    <w:color w:val="000000"/>
                    <w:rPrChange w:id="4564" w:author="Peto" w:date="2018-06-14T07:18:00Z">
                      <w:rPr>
                        <w:rFonts w:ascii="Cambria Math" w:hAnsi="Cambria Math"/>
                        <w:color w:val="000000"/>
                      </w:rPr>
                    </w:rPrChange>
                  </w:rPr>
                  <m:t xml:space="preserve"> .</m:t>
                </m:r>
              </m:oMath>
            </m:oMathPara>
          </w:p>
        </w:tc>
        <w:tc>
          <w:tcPr>
            <w:tcW w:w="702" w:type="dxa"/>
            <w:vAlign w:val="center"/>
          </w:tcPr>
          <w:p w14:paraId="1F6F2C65" w14:textId="77777777" w:rsidR="00CE547F" w:rsidRPr="00A82009" w:rsidRDefault="00CE547F" w:rsidP="00452ADC">
            <w:pPr>
              <w:jc w:val="center"/>
              <w:rPr>
                <w:noProof/>
                <w:color w:val="000000"/>
                <w:rPrChange w:id="4565" w:author="Peto" w:date="2018-06-14T07:18:00Z">
                  <w:rPr>
                    <w:color w:val="000000"/>
                  </w:rPr>
                </w:rPrChange>
              </w:rPr>
            </w:pPr>
            <w:r w:rsidRPr="00A82009">
              <w:rPr>
                <w:noProof/>
                <w:color w:val="000000"/>
                <w:rPrChange w:id="4566" w:author="Peto" w:date="2018-06-14T07:18:00Z">
                  <w:rPr>
                    <w:color w:val="000000"/>
                  </w:rPr>
                </w:rPrChange>
              </w:rPr>
              <w:t>(</w:t>
            </w:r>
            <w:bookmarkStart w:id="4567" w:name="premenliva_impedancia_2"/>
            <w:r w:rsidRPr="00A82009">
              <w:rPr>
                <w:noProof/>
                <w:color w:val="000000"/>
                <w:rPrChange w:id="4568" w:author="Peto" w:date="2018-06-14T07:18:00Z">
                  <w:rPr>
                    <w:color w:val="000000"/>
                  </w:rPr>
                </w:rPrChange>
              </w:rPr>
              <w:fldChar w:fldCharType="begin"/>
            </w:r>
            <w:r w:rsidRPr="00A82009">
              <w:rPr>
                <w:noProof/>
                <w:color w:val="000000"/>
                <w:rPrChange w:id="4569" w:author="Peto" w:date="2018-06-14T07:18:00Z">
                  <w:rPr>
                    <w:color w:val="000000"/>
                  </w:rPr>
                </w:rPrChange>
              </w:rPr>
              <w:instrText xml:space="preserve"> SEQ eq \* MERGEFORMAT </w:instrText>
            </w:r>
            <w:r w:rsidRPr="00A82009">
              <w:rPr>
                <w:noProof/>
                <w:color w:val="000000"/>
                <w:rPrChange w:id="4570" w:author="Peto" w:date="2018-06-14T07:18:00Z">
                  <w:rPr>
                    <w:color w:val="000000"/>
                  </w:rPr>
                </w:rPrChange>
              </w:rPr>
              <w:fldChar w:fldCharType="separate"/>
            </w:r>
            <w:r w:rsidR="00F95B9C" w:rsidRPr="00A82009">
              <w:rPr>
                <w:noProof/>
                <w:color w:val="000000"/>
              </w:rPr>
              <w:t>32</w:t>
            </w:r>
            <w:r w:rsidRPr="00A82009">
              <w:rPr>
                <w:noProof/>
                <w:color w:val="000000"/>
                <w:rPrChange w:id="4571" w:author="Peto" w:date="2018-06-14T07:18:00Z">
                  <w:rPr>
                    <w:color w:val="000000"/>
                  </w:rPr>
                </w:rPrChange>
              </w:rPr>
              <w:fldChar w:fldCharType="end"/>
            </w:r>
            <w:bookmarkEnd w:id="4567"/>
            <w:r w:rsidRPr="00A82009">
              <w:rPr>
                <w:noProof/>
                <w:color w:val="000000"/>
                <w:rPrChange w:id="4572" w:author="Peto" w:date="2018-06-14T07:18:00Z">
                  <w:rPr>
                    <w:color w:val="000000"/>
                  </w:rPr>
                </w:rPrChange>
              </w:rPr>
              <w:t>)</w:t>
            </w:r>
          </w:p>
        </w:tc>
      </w:tr>
    </w:tbl>
    <w:p w14:paraId="2F658301" w14:textId="77777777" w:rsidR="00CE547F" w:rsidRPr="00A82009" w:rsidRDefault="00CE547F" w:rsidP="00CE547F">
      <w:pPr>
        <w:rPr>
          <w:noProof/>
          <w:rPrChange w:id="4573" w:author="Peto" w:date="2018-06-14T07:18:00Z">
            <w:rPr/>
          </w:rPrChange>
        </w:rPr>
      </w:pPr>
    </w:p>
    <w:p w14:paraId="645F91E1" w14:textId="598F0A2E" w:rsidR="00CE547F" w:rsidRPr="00A82009" w:rsidRDefault="00CE547F" w:rsidP="00CE547F">
      <w:pPr>
        <w:rPr>
          <w:noProof/>
          <w:rPrChange w:id="4574" w:author="Peto" w:date="2018-06-14T07:18:00Z">
            <w:rPr/>
          </w:rPrChange>
        </w:rPr>
      </w:pPr>
      <w:r w:rsidRPr="00A82009">
        <w:rPr>
          <w:noProof/>
          <w:rPrChange w:id="4575" w:author="Peto" w:date="2018-06-14T07:18:00Z">
            <w:rPr/>
          </w:rPrChange>
        </w:rPr>
        <w:t xml:space="preserve">Presný pôvod maxima hodnoty zápornej impedančnej krivky </w:t>
      </w:r>
      <w:ins w:id="4576" w:author="Langer, Peter" w:date="2018-06-12T08:15:00Z">
        <m:oMath>
          <m:r>
            <w:rPr>
              <w:rFonts w:ascii="Cambria Math" w:hAnsi="Cambria Math"/>
              <w:noProof/>
              <w:rPrChange w:id="4577"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578" w:author="Peto" w:date="2018-06-14T07:18:00Z">
                    <w:rPr>
                      <w:rFonts w:ascii="Cambria Math" w:hAnsi="Cambria Math"/>
                    </w:rPr>
                  </w:rPrChange>
                </w:rPr>
                <m:t>t</m:t>
              </m:r>
            </m:e>
            <m:sub>
              <m:r>
                <w:rPr>
                  <w:rFonts w:ascii="Cambria Math" w:hAnsi="Cambria Math"/>
                  <w:noProof/>
                  <w:rPrChange w:id="4579" w:author="Peto" w:date="2018-06-14T07:18:00Z">
                    <w:rPr>
                      <w:rFonts w:ascii="Cambria Math" w:hAnsi="Cambria Math"/>
                    </w:rPr>
                  </w:rPrChange>
                </w:rPr>
                <m:t>max</m:t>
              </m:r>
            </m:sub>
          </m:sSub>
        </m:oMath>
      </w:ins>
      <w:ins w:id="4580" w:author="Langer, Peter" w:date="2018-06-12T08:16:00Z">
        <w:r w:rsidR="00FB18CB" w:rsidRPr="00A82009">
          <w:rPr>
            <w:noProof/>
            <w:rPrChange w:id="4581" w:author="Peto" w:date="2018-06-14T07:18:00Z">
              <w:rPr/>
            </w:rPrChange>
          </w:rPr>
          <w:t xml:space="preserve"> </w:t>
        </w:r>
      </w:ins>
      <w:del w:id="4582" w:author="Langer, Peter" w:date="2018-06-12T08:15:00Z">
        <w:r w:rsidRPr="00A82009" w:rsidDel="00FB18CB">
          <w:rPr>
            <w:noProof/>
            <w:rPrChange w:id="4583" w:author="Peto" w:date="2018-06-14T07:18:00Z">
              <w:rPr/>
            </w:rPrChange>
          </w:rPr>
          <w:delText xml:space="preserve">-dZ/dtmax </w:delText>
        </w:r>
      </w:del>
      <w:r w:rsidRPr="00A82009">
        <w:rPr>
          <w:noProof/>
          <w:rPrChange w:id="4584" w:author="Peto" w:date="2018-06-14T07:18:00Z">
            <w:rPr/>
          </w:rPrChange>
        </w:rPr>
        <w:t xml:space="preserve">ostáva zatiaľ nejasný. Predchádzajúce úvahy predpokladali, že </w:t>
      </w:r>
      <w:ins w:id="4585" w:author="Langer, Peter" w:date="2018-06-12T08:16:00Z">
        <m:oMath>
          <m:r>
            <w:rPr>
              <w:rFonts w:ascii="Cambria Math" w:hAnsi="Cambria Math"/>
              <w:noProof/>
              <w:rPrChange w:id="4586"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587" w:author="Peto" w:date="2018-06-14T07:18:00Z">
                    <w:rPr>
                      <w:rFonts w:ascii="Cambria Math" w:hAnsi="Cambria Math"/>
                    </w:rPr>
                  </w:rPrChange>
                </w:rPr>
                <m:t>t</m:t>
              </m:r>
            </m:e>
            <m:sub>
              <m:r>
                <w:rPr>
                  <w:rFonts w:ascii="Cambria Math" w:hAnsi="Cambria Math"/>
                  <w:noProof/>
                  <w:rPrChange w:id="4588" w:author="Peto" w:date="2018-06-14T07:18:00Z">
                    <w:rPr>
                      <w:rFonts w:ascii="Cambria Math" w:hAnsi="Cambria Math"/>
                    </w:rPr>
                  </w:rPrChange>
                </w:rPr>
                <m:t>max</m:t>
              </m:r>
            </m:sub>
          </m:sSub>
        </m:oMath>
      </w:ins>
      <w:del w:id="4589" w:author="Langer, Peter" w:date="2018-06-12T08:16:00Z">
        <w:r w:rsidRPr="00A82009" w:rsidDel="00FB18CB">
          <w:rPr>
            <w:noProof/>
            <w:rPrChange w:id="4590" w:author="Peto" w:date="2018-06-14T07:18:00Z">
              <w:rPr/>
            </w:rPrChange>
          </w:rPr>
          <w:delText>-dZ/dtmax</w:delText>
        </w:r>
      </w:del>
      <w:r w:rsidRPr="00A82009">
        <w:rPr>
          <w:noProof/>
          <w:rPrChange w:id="4591" w:author="Peto" w:date="2018-06-14T07:18:00Z">
            <w:rPr/>
          </w:rPrChange>
        </w:rPr>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w:ins w:id="4592" w:author="Langer, Peter" w:date="2018-06-12T08:16:00Z">
        <m:oMath>
          <m:r>
            <w:rPr>
              <w:rFonts w:ascii="Cambria Math" w:hAnsi="Cambria Math"/>
              <w:noProof/>
              <w:rPrChange w:id="459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594" w:author="Peto" w:date="2018-06-14T07:18:00Z">
                    <w:rPr>
                      <w:rFonts w:ascii="Cambria Math" w:hAnsi="Cambria Math"/>
                    </w:rPr>
                  </w:rPrChange>
                </w:rPr>
                <m:t>t</m:t>
              </m:r>
            </m:e>
            <m:sub>
              <m:r>
                <w:rPr>
                  <w:rFonts w:ascii="Cambria Math" w:hAnsi="Cambria Math"/>
                  <w:noProof/>
                  <w:rPrChange w:id="4595" w:author="Peto" w:date="2018-06-14T07:18:00Z">
                    <w:rPr>
                      <w:rFonts w:ascii="Cambria Math" w:hAnsi="Cambria Math"/>
                    </w:rPr>
                  </w:rPrChange>
                </w:rPr>
                <m:t>max</m:t>
              </m:r>
            </m:sub>
          </m:sSub>
        </m:oMath>
      </w:ins>
      <w:del w:id="4596" w:author="Langer, Peter" w:date="2018-06-12T08:16:00Z">
        <w:r w:rsidRPr="00A82009" w:rsidDel="00B51EAD">
          <w:rPr>
            <w:noProof/>
            <w:rPrChange w:id="4597" w:author="Peto" w:date="2018-06-14T07:18:00Z">
              <w:rPr/>
            </w:rPrChange>
          </w:rPr>
          <w:delText>-dZ/dtmax</w:delText>
        </w:r>
      </w:del>
      <w:r w:rsidRPr="00A82009">
        <w:rPr>
          <w:noProof/>
          <w:rPrChange w:id="4598" w:author="Peto" w:date="2018-06-14T07:18:00Z">
            <w:rPr/>
          </w:rPrChange>
        </w:rPr>
        <w:t xml:space="preserve"> poskytujú simultánne merania viacerých parametrov obehovej sústavy, ktoré znázorňuje </w:t>
      </w:r>
      <w:r w:rsidRPr="00A82009">
        <w:rPr>
          <w:noProof/>
          <w:rPrChange w:id="4599" w:author="Peto" w:date="2018-06-14T07:18:00Z">
            <w:rPr/>
          </w:rPrChange>
        </w:rPr>
        <w:fldChar w:fldCharType="begin"/>
      </w:r>
      <w:r w:rsidRPr="00A82009">
        <w:rPr>
          <w:noProof/>
          <w:rPrChange w:id="4600" w:author="Peto" w:date="2018-06-14T07:18:00Z">
            <w:rPr/>
          </w:rPrChange>
        </w:rPr>
        <w:instrText xml:space="preserve"> REF _Ref510082113 \h </w:instrText>
      </w:r>
      <w:r w:rsidRPr="00A82009">
        <w:rPr>
          <w:noProof/>
          <w:rPrChange w:id="4601" w:author="Peto" w:date="2018-06-14T07:18:00Z">
            <w:rPr>
              <w:noProof/>
            </w:rPr>
          </w:rPrChange>
        </w:rPr>
      </w:r>
      <w:r w:rsidRPr="00A82009">
        <w:rPr>
          <w:noProof/>
          <w:rPrChange w:id="4602" w:author="Peto" w:date="2018-06-14T07:18:00Z">
            <w:rPr/>
          </w:rPrChange>
        </w:rPr>
        <w:fldChar w:fldCharType="separate"/>
      </w:r>
      <w:ins w:id="4603" w:author="Peto" w:date="2018-06-10T16:58:00Z">
        <w:r w:rsidR="00F95B9C" w:rsidRPr="00A82009">
          <w:rPr>
            <w:noProof/>
            <w:rPrChange w:id="4604" w:author="Peto" w:date="2018-06-14T07:18:00Z">
              <w:rPr/>
            </w:rPrChange>
          </w:rPr>
          <w:t>Obrázok 1.9</w:t>
        </w:r>
      </w:ins>
      <w:del w:id="4605" w:author="Peto" w:date="2018-06-10T16:58:00Z">
        <w:r w:rsidR="00B85020" w:rsidRPr="00A82009" w:rsidDel="00F95B9C">
          <w:rPr>
            <w:noProof/>
            <w:rPrChange w:id="4606" w:author="Peto" w:date="2018-06-14T07:18:00Z">
              <w:rPr/>
            </w:rPrChange>
          </w:rPr>
          <w:delText>Obrázok 1.9</w:delText>
        </w:r>
      </w:del>
      <w:r w:rsidRPr="00A82009">
        <w:rPr>
          <w:noProof/>
          <w:rPrChange w:id="4607" w:author="Peto" w:date="2018-06-14T07:18:00Z">
            <w:rPr/>
          </w:rPrChange>
        </w:rPr>
        <w:fldChar w:fldCharType="end"/>
      </w:r>
      <w:r w:rsidRPr="00A82009">
        <w:rPr>
          <w:noProof/>
          <w:rPrChange w:id="4608" w:author="Peto" w:date="2018-06-14T07:18:00Z">
            <w:rPr/>
          </w:rPrChange>
        </w:rPr>
        <w:t xml:space="preserve"> .</w:t>
      </w:r>
    </w:p>
    <w:p w14:paraId="416C60BF" w14:textId="77777777" w:rsidR="00CE547F" w:rsidRPr="00A82009" w:rsidRDefault="00CE547F" w:rsidP="00CE547F">
      <w:pPr>
        <w:jc w:val="center"/>
        <w:rPr>
          <w:noProof/>
          <w:rPrChange w:id="4609" w:author="Peto" w:date="2018-06-14T07:18:00Z">
            <w:rPr/>
          </w:rPrChange>
        </w:rPr>
      </w:pPr>
      <w:r w:rsidRPr="00D72AE1">
        <w:rPr>
          <w:noProof/>
          <w:lang w:val="cs-CZ"/>
        </w:rPr>
        <w:lastRenderedPageBreak/>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A82009" w:rsidRDefault="00CE547F" w:rsidP="00CE547F">
      <w:pPr>
        <w:pStyle w:val="Popis"/>
        <w:rPr>
          <w:noProof/>
          <w:vanish/>
          <w:lang w:val="sk-SK"/>
          <w:specVanish/>
          <w:rPrChange w:id="4610" w:author="Peto" w:date="2018-06-14T07:18:00Z">
            <w:rPr>
              <w:vanish/>
              <w:lang w:val="sk-SK"/>
              <w:specVanish/>
            </w:rPr>
          </w:rPrChange>
        </w:rPr>
      </w:pPr>
      <w:bookmarkStart w:id="4611" w:name="_Ref510082113"/>
      <w:bookmarkStart w:id="4612" w:name="_Ref510038423"/>
      <w:bookmarkStart w:id="4613" w:name="_Toc516413264"/>
      <w:r w:rsidRPr="00A82009">
        <w:rPr>
          <w:noProof/>
          <w:lang w:val="sk-SK"/>
          <w:rPrChange w:id="4614" w:author="Peto" w:date="2018-06-14T07:18:00Z">
            <w:rPr>
              <w:lang w:val="sk-SK"/>
            </w:rPr>
          </w:rPrChange>
        </w:rPr>
        <w:t xml:space="preserve">Obrázok </w:t>
      </w:r>
      <w:r w:rsidR="00A53D98" w:rsidRPr="00A82009">
        <w:rPr>
          <w:noProof/>
          <w:lang w:val="sk-SK"/>
          <w:rPrChange w:id="4615" w:author="Peto" w:date="2018-06-14T07:18:00Z">
            <w:rPr>
              <w:lang w:val="sk-SK"/>
            </w:rPr>
          </w:rPrChange>
        </w:rPr>
        <w:fldChar w:fldCharType="begin"/>
      </w:r>
      <w:r w:rsidR="00A53D98" w:rsidRPr="00A82009">
        <w:rPr>
          <w:noProof/>
          <w:lang w:val="sk-SK"/>
          <w:rPrChange w:id="4616" w:author="Peto" w:date="2018-06-14T07:18:00Z">
            <w:rPr>
              <w:lang w:val="sk-SK"/>
            </w:rPr>
          </w:rPrChange>
        </w:rPr>
        <w:instrText xml:space="preserve"> STYLEREF 1 \s </w:instrText>
      </w:r>
      <w:r w:rsidR="00A53D98" w:rsidRPr="00A82009">
        <w:rPr>
          <w:noProof/>
          <w:lang w:val="sk-SK"/>
          <w:rPrChange w:id="4617" w:author="Peto" w:date="2018-06-14T07:18:00Z">
            <w:rPr>
              <w:lang w:val="sk-SK"/>
            </w:rPr>
          </w:rPrChange>
        </w:rPr>
        <w:fldChar w:fldCharType="separate"/>
      </w:r>
      <w:r w:rsidR="00F95B9C" w:rsidRPr="00A82009">
        <w:rPr>
          <w:noProof/>
          <w:lang w:val="sk-SK"/>
        </w:rPr>
        <w:t>1</w:t>
      </w:r>
      <w:r w:rsidR="00A53D98" w:rsidRPr="00A82009">
        <w:rPr>
          <w:noProof/>
          <w:lang w:val="sk-SK"/>
          <w:rPrChange w:id="4618" w:author="Peto" w:date="2018-06-14T07:18:00Z">
            <w:rPr>
              <w:lang w:val="sk-SK"/>
            </w:rPr>
          </w:rPrChange>
        </w:rPr>
        <w:fldChar w:fldCharType="end"/>
      </w:r>
      <w:r w:rsidR="00A53D98" w:rsidRPr="00A82009">
        <w:rPr>
          <w:noProof/>
          <w:lang w:val="sk-SK"/>
          <w:rPrChange w:id="4619" w:author="Peto" w:date="2018-06-14T07:18:00Z">
            <w:rPr>
              <w:lang w:val="sk-SK"/>
            </w:rPr>
          </w:rPrChange>
        </w:rPr>
        <w:t>.</w:t>
      </w:r>
      <w:r w:rsidR="00A53D98" w:rsidRPr="00A82009">
        <w:rPr>
          <w:noProof/>
          <w:lang w:val="sk-SK"/>
          <w:rPrChange w:id="4620" w:author="Peto" w:date="2018-06-14T07:18:00Z">
            <w:rPr>
              <w:lang w:val="sk-SK"/>
            </w:rPr>
          </w:rPrChange>
        </w:rPr>
        <w:fldChar w:fldCharType="begin"/>
      </w:r>
      <w:r w:rsidR="00A53D98" w:rsidRPr="00A82009">
        <w:rPr>
          <w:noProof/>
          <w:lang w:val="sk-SK"/>
          <w:rPrChange w:id="4621" w:author="Peto" w:date="2018-06-14T07:18:00Z">
            <w:rPr>
              <w:lang w:val="sk-SK"/>
            </w:rPr>
          </w:rPrChange>
        </w:rPr>
        <w:instrText xml:space="preserve"> SEQ Obrázok \* ARABIC \s 1 </w:instrText>
      </w:r>
      <w:r w:rsidR="00A53D98" w:rsidRPr="00A82009">
        <w:rPr>
          <w:noProof/>
          <w:lang w:val="sk-SK"/>
          <w:rPrChange w:id="4622" w:author="Peto" w:date="2018-06-14T07:18:00Z">
            <w:rPr>
              <w:lang w:val="sk-SK"/>
            </w:rPr>
          </w:rPrChange>
        </w:rPr>
        <w:fldChar w:fldCharType="separate"/>
      </w:r>
      <w:r w:rsidR="00F95B9C" w:rsidRPr="00A82009">
        <w:rPr>
          <w:noProof/>
          <w:lang w:val="sk-SK"/>
        </w:rPr>
        <w:t>9</w:t>
      </w:r>
      <w:r w:rsidR="00A53D98" w:rsidRPr="00A82009">
        <w:rPr>
          <w:noProof/>
          <w:lang w:val="sk-SK"/>
          <w:rPrChange w:id="4623" w:author="Peto" w:date="2018-06-14T07:18:00Z">
            <w:rPr>
              <w:lang w:val="sk-SK"/>
            </w:rPr>
          </w:rPrChange>
        </w:rPr>
        <w:fldChar w:fldCharType="end"/>
      </w:r>
      <w:bookmarkEnd w:id="4611"/>
      <w:r w:rsidRPr="00A82009">
        <w:rPr>
          <w:noProof/>
          <w:lang w:val="sk-SK"/>
          <w:rPrChange w:id="4624" w:author="Peto" w:date="2018-06-14T07:18:00Z">
            <w:rPr>
              <w:lang w:val="sk-SK"/>
            </w:rPr>
          </w:rPrChange>
        </w:rPr>
        <w:t>:</w:t>
      </w:r>
      <w:r w:rsidRPr="00A82009">
        <w:rPr>
          <w:noProof/>
          <w:szCs w:val="22"/>
          <w:lang w:val="sk-SK"/>
          <w:rPrChange w:id="4625" w:author="Peto" w:date="2018-06-14T07:18:00Z">
            <w:rPr>
              <w:szCs w:val="22"/>
              <w:lang w:val="sk-SK"/>
            </w:rPr>
          </w:rPrChange>
        </w:rPr>
        <w:t xml:space="preserve"> Vzťah maximálneho toku krvi a </w:t>
      </w:r>
      <m:oMath>
        <m:r>
          <w:rPr>
            <w:rFonts w:ascii="Cambria Math" w:hAnsi="Cambria Math"/>
            <w:noProof/>
            <w:lang w:val="sk-SK"/>
            <w:rPrChange w:id="4626"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4627" w:author="Peto" w:date="2018-06-14T07:18:00Z">
                  <w:rPr>
                    <w:rFonts w:ascii="Cambria Math" w:hAnsi="Cambria Math"/>
                    <w:lang w:val="sk-SK"/>
                  </w:rPr>
                </w:rPrChange>
              </w:rPr>
              <m:t>t</m:t>
            </m:r>
          </m:e>
          <m:sub>
            <m:r>
              <w:rPr>
                <w:rFonts w:ascii="Cambria Math" w:hAnsi="Cambria Math"/>
                <w:noProof/>
                <w:lang w:val="sk-SK"/>
                <w:rPrChange w:id="4628" w:author="Peto" w:date="2018-06-14T07:18:00Z">
                  <w:rPr>
                    <w:rFonts w:ascii="Cambria Math" w:hAnsi="Cambria Math"/>
                    <w:lang w:val="sk-SK"/>
                  </w:rPr>
                </w:rPrChange>
              </w:rPr>
              <m:t>max</m:t>
            </m:r>
          </m:sub>
        </m:sSub>
      </m:oMath>
      <w:bookmarkEnd w:id="4612"/>
      <w:bookmarkEnd w:id="4613"/>
    </w:p>
    <w:p w14:paraId="1FDD9139" w14:textId="26D459B3" w:rsidR="00CE547F" w:rsidRPr="00A82009" w:rsidRDefault="00CE547F" w:rsidP="00CE547F">
      <w:pPr>
        <w:pStyle w:val="Popis"/>
        <w:rPr>
          <w:noProof/>
          <w:vanish/>
          <w:lang w:val="sk-SK"/>
          <w:rPrChange w:id="4629" w:author="Peto" w:date="2018-06-14T07:18:00Z">
            <w:rPr>
              <w:vanish/>
              <w:lang w:val="sk-SK"/>
            </w:rPr>
          </w:rPrChange>
        </w:rPr>
      </w:pPr>
      <w:r w:rsidRPr="00A82009">
        <w:rPr>
          <w:noProof/>
          <w:szCs w:val="22"/>
          <w:lang w:val="sk-SK"/>
          <w:rPrChange w:id="4630" w:author="Peto" w:date="2018-06-14T07:18:00Z">
            <w:rPr>
              <w:szCs w:val="22"/>
              <w:lang w:val="sk-SK"/>
            </w:rPr>
          </w:rPrChange>
        </w:rPr>
        <w:t>. Odzhora  EKG (A), tlak v aorte (B), rozpínanie aorty (C), tok v aorte (D),  rozpínanie pľúcnej tepny (E),</w:t>
      </w:r>
      <m:oMath>
        <m:r>
          <w:rPr>
            <w:rFonts w:ascii="Cambria Math" w:hAnsi="Cambria Math"/>
            <w:noProof/>
            <w:color w:val="000000" w:themeColor="text1"/>
            <w:lang w:val="sk-SK"/>
            <w:rPrChange w:id="4631" w:author="Peto" w:date="2018-06-14T07:18:00Z">
              <w:rPr>
                <w:rFonts w:ascii="Cambria Math" w:hAnsi="Cambria Math"/>
                <w:color w:val="000000" w:themeColor="text1"/>
                <w:lang w:val="sk-SK"/>
              </w:rPr>
            </w:rPrChange>
          </w:rPr>
          <m:t>∆Z</m:t>
        </m:r>
      </m:oMath>
      <w:r w:rsidRPr="00A82009">
        <w:rPr>
          <w:noProof/>
          <w:szCs w:val="22"/>
          <w:lang w:val="sk-SK"/>
          <w:rPrChange w:id="4632" w:author="Peto" w:date="2018-06-14T07:18:00Z">
            <w:rPr>
              <w:szCs w:val="22"/>
              <w:lang w:val="sk-SK"/>
            </w:rPr>
          </w:rPrChange>
        </w:rPr>
        <w:t xml:space="preserve"> (F) a </w:t>
      </w:r>
      <m:oMath>
        <m:r>
          <w:rPr>
            <w:rFonts w:ascii="Cambria Math" w:hAnsi="Cambria Math"/>
            <w:noProof/>
            <w:lang w:val="sk-SK"/>
            <w:rPrChange w:id="4633" w:author="Peto" w:date="2018-06-14T07:18:00Z">
              <w:rPr>
                <w:rFonts w:ascii="Cambria Math" w:hAnsi="Cambria Math"/>
                <w:lang w:val="sk-SK"/>
              </w:rPr>
            </w:rPrChange>
          </w:rPr>
          <m:t>-dZ/dt</m:t>
        </m:r>
      </m:oMath>
      <w:r w:rsidRPr="00A82009">
        <w:rPr>
          <w:noProof/>
          <w:szCs w:val="22"/>
          <w:lang w:val="sk-SK"/>
          <w:rPrChange w:id="4634" w:author="Peto" w:date="2018-06-14T07:18:00Z">
            <w:rPr>
              <w:szCs w:val="22"/>
              <w:lang w:val="sk-SK"/>
            </w:rPr>
          </w:rPrChange>
        </w:rPr>
        <w:t xml:space="preserve"> (G) </w:t>
      </w:r>
      <w:r w:rsidRPr="00A82009">
        <w:rPr>
          <w:noProof/>
          <w:szCs w:val="22"/>
          <w:lang w:val="sk-SK"/>
          <w:rPrChange w:id="4635" w:author="Peto" w:date="2018-06-14T07:18:00Z">
            <w:rPr>
              <w:szCs w:val="22"/>
              <w:lang w:val="sk-SK"/>
            </w:rPr>
          </w:rPrChange>
        </w:rPr>
        <w:fldChar w:fldCharType="begin"/>
      </w:r>
      <w:r w:rsidR="00AD692D" w:rsidRPr="00A82009">
        <w:rPr>
          <w:noProof/>
          <w:szCs w:val="22"/>
          <w:lang w:val="sk-SK"/>
          <w:rPrChange w:id="4636" w:author="Peto" w:date="2018-06-14T07:18:00Z">
            <w:rPr>
              <w:szCs w:val="22"/>
              <w:lang w:val="sk-SK"/>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szCs w:val="22"/>
          <w:lang w:val="sk-SK"/>
          <w:rPrChange w:id="4637" w:author="Peto" w:date="2018-06-14T07:18:00Z">
            <w:rPr>
              <w:szCs w:val="22"/>
              <w:lang w:val="sk-SK"/>
            </w:rPr>
          </w:rPrChange>
        </w:rPr>
        <w:fldChar w:fldCharType="separate"/>
      </w:r>
      <w:r w:rsidR="00AD692D" w:rsidRPr="00A82009">
        <w:rPr>
          <w:noProof/>
          <w:szCs w:val="22"/>
          <w:vertAlign w:val="superscript"/>
          <w:lang w:val="sk-SK"/>
        </w:rPr>
        <w:t>3</w:t>
      </w:r>
      <w:r w:rsidRPr="00A82009">
        <w:rPr>
          <w:noProof/>
          <w:szCs w:val="22"/>
          <w:lang w:val="sk-SK"/>
          <w:rPrChange w:id="4638" w:author="Peto" w:date="2018-06-14T07:18:00Z">
            <w:rPr>
              <w:szCs w:val="22"/>
              <w:lang w:val="sk-SK"/>
            </w:rPr>
          </w:rPrChange>
        </w:rPr>
        <w:fldChar w:fldCharType="end"/>
      </w:r>
      <w:r w:rsidRPr="00A82009">
        <w:rPr>
          <w:noProof/>
          <w:szCs w:val="22"/>
          <w:lang w:val="sk-SK"/>
          <w:rPrChange w:id="4639" w:author="Peto" w:date="2018-06-14T07:18:00Z">
            <w:rPr>
              <w:szCs w:val="22"/>
              <w:lang w:val="sk-SK"/>
            </w:rPr>
          </w:rPrChange>
        </w:rPr>
        <w:t>.</w:t>
      </w:r>
    </w:p>
    <w:p w14:paraId="1218F108" w14:textId="77777777" w:rsidR="00CE547F" w:rsidRPr="00A82009" w:rsidRDefault="00CE547F" w:rsidP="00CE547F">
      <w:pPr>
        <w:jc w:val="center"/>
        <w:rPr>
          <w:noProof/>
          <w:rPrChange w:id="4640" w:author="Peto" w:date="2018-06-14T07:18:00Z">
            <w:rPr/>
          </w:rPrChange>
        </w:rPr>
      </w:pPr>
    </w:p>
    <w:p w14:paraId="61E371A8" w14:textId="25180AF7" w:rsidR="00CE547F" w:rsidRPr="00A82009" w:rsidRDefault="00CE547F" w:rsidP="00CE547F">
      <w:pPr>
        <w:rPr>
          <w:noProof/>
          <w:rPrChange w:id="4641" w:author="Peto" w:date="2018-06-14T07:18:00Z">
            <w:rPr/>
          </w:rPrChange>
        </w:rPr>
      </w:pPr>
      <w:r w:rsidRPr="00A82009">
        <w:rPr>
          <w:noProof/>
          <w:rPrChange w:id="4642" w:author="Peto" w:date="2018-06-14T07:18:00Z">
            <w:rPr/>
          </w:rPrChange>
        </w:rPr>
        <w:t xml:space="preserve"> Krivka D (</w:t>
      </w:r>
      <w:r w:rsidRPr="00A82009">
        <w:rPr>
          <w:noProof/>
          <w:rPrChange w:id="4643" w:author="Peto" w:date="2018-06-14T07:18:00Z">
            <w:rPr/>
          </w:rPrChange>
        </w:rPr>
        <w:fldChar w:fldCharType="begin"/>
      </w:r>
      <w:r w:rsidRPr="00A82009">
        <w:rPr>
          <w:noProof/>
          <w:rPrChange w:id="4644" w:author="Peto" w:date="2018-06-14T07:18:00Z">
            <w:rPr/>
          </w:rPrChange>
        </w:rPr>
        <w:instrText xml:space="preserve"> REF _Ref510082113 \h </w:instrText>
      </w:r>
      <w:r w:rsidRPr="00A82009">
        <w:rPr>
          <w:noProof/>
          <w:rPrChange w:id="4645" w:author="Peto" w:date="2018-06-14T07:18:00Z">
            <w:rPr>
              <w:noProof/>
            </w:rPr>
          </w:rPrChange>
        </w:rPr>
      </w:r>
      <w:r w:rsidRPr="00A82009">
        <w:rPr>
          <w:noProof/>
          <w:rPrChange w:id="4646" w:author="Peto" w:date="2018-06-14T07:18:00Z">
            <w:rPr/>
          </w:rPrChange>
        </w:rPr>
        <w:fldChar w:fldCharType="separate"/>
      </w:r>
      <w:ins w:id="4647" w:author="Peto" w:date="2018-06-10T16:58:00Z">
        <w:r w:rsidR="00F95B9C" w:rsidRPr="00A82009">
          <w:rPr>
            <w:noProof/>
            <w:rPrChange w:id="4648" w:author="Peto" w:date="2018-06-14T07:18:00Z">
              <w:rPr/>
            </w:rPrChange>
          </w:rPr>
          <w:t>Obrázok 1.9</w:t>
        </w:r>
      </w:ins>
      <w:del w:id="4649" w:author="Peto" w:date="2018-06-10T16:58:00Z">
        <w:r w:rsidR="00B85020" w:rsidRPr="00A82009" w:rsidDel="00F95B9C">
          <w:rPr>
            <w:noProof/>
            <w:rPrChange w:id="4650" w:author="Peto" w:date="2018-06-14T07:18:00Z">
              <w:rPr/>
            </w:rPrChange>
          </w:rPr>
          <w:delText>Obrázok 1.9</w:delText>
        </w:r>
      </w:del>
      <w:r w:rsidRPr="00A82009">
        <w:rPr>
          <w:noProof/>
          <w:rPrChange w:id="4651" w:author="Peto" w:date="2018-06-14T07:18:00Z">
            <w:rPr/>
          </w:rPrChange>
        </w:rPr>
        <w:fldChar w:fldCharType="end"/>
      </w:r>
      <w:r w:rsidRPr="00A82009">
        <w:rPr>
          <w:noProof/>
          <w:rPrChange w:id="4652" w:author="Peto" w:date="2018-06-14T07:18:00Z">
            <w:rPr/>
          </w:rPrChange>
        </w:rPr>
        <w:t xml:space="preserve">) predstavuje tok krvi – Q, a krivka G predstavuje derivovanú impedanciu </w:t>
      </w:r>
      <w:del w:id="4653" w:author="Langer, Peter" w:date="2018-06-12T08:32:00Z">
        <w:r w:rsidRPr="00A82009" w:rsidDel="0030495A">
          <w:rPr>
            <w:noProof/>
            <w:rPrChange w:id="4654" w:author="Peto" w:date="2018-06-14T07:18:00Z">
              <w:rPr/>
            </w:rPrChange>
          </w:rPr>
          <w:delText>-</w:delText>
        </w:r>
      </w:del>
      <w:ins w:id="4655" w:author="Langer, Peter" w:date="2018-06-12T08:16:00Z">
        <m:oMath>
          <m:r>
            <w:rPr>
              <w:rFonts w:ascii="Cambria Math" w:hAnsi="Cambria Math"/>
              <w:noProof/>
              <w:rPrChange w:id="4656" w:author="Peto" w:date="2018-06-14T07:18:00Z">
                <w:rPr>
                  <w:rFonts w:ascii="Cambria Math" w:hAnsi="Cambria Math"/>
                </w:rPr>
              </w:rPrChange>
            </w:rPr>
            <m:t>-dZ/dt</m:t>
          </m:r>
        </m:oMath>
      </w:ins>
      <w:del w:id="4657" w:author="Langer, Peter" w:date="2018-06-12T08:16:00Z">
        <w:r w:rsidRPr="00A82009" w:rsidDel="00B51EAD">
          <w:rPr>
            <w:noProof/>
            <w:rPrChange w:id="4658" w:author="Peto" w:date="2018-06-14T07:18:00Z">
              <w:rPr/>
            </w:rPrChange>
          </w:rPr>
          <w:delText>dZ/dt</w:delText>
        </w:r>
      </w:del>
      <w:r w:rsidRPr="00A82009">
        <w:rPr>
          <w:noProof/>
          <w:rPrChange w:id="4659" w:author="Peto" w:date="2018-06-14T07:18:00Z">
            <w:rPr/>
          </w:rPrChange>
        </w:rPr>
        <w:t xml:space="preserve">. Maximálna hodnota toku krvi </w:t>
      </w:r>
      <w:del w:id="4660" w:author="Langer, Peter" w:date="2018-06-12T08:32:00Z">
        <w:r w:rsidRPr="00A82009" w:rsidDel="0030495A">
          <w:rPr>
            <w:noProof/>
            <w:rPrChange w:id="4661" w:author="Peto" w:date="2018-06-14T07:18:00Z">
              <w:rPr/>
            </w:rPrChange>
          </w:rPr>
          <w:delText xml:space="preserve">- </w:delText>
        </w:r>
      </w:del>
      <m:oMath>
        <m:sSub>
          <m:sSubPr>
            <m:ctrlPr>
              <w:rPr>
                <w:rFonts w:ascii="Cambria Math" w:hAnsi="Cambria Math"/>
                <w:i/>
                <w:noProof/>
              </w:rPr>
            </m:ctrlPr>
          </m:sSubPr>
          <m:e>
            <m:r>
              <w:rPr>
                <w:rFonts w:ascii="Cambria Math" w:hAnsi="Cambria Math"/>
                <w:noProof/>
                <w:rPrChange w:id="4662" w:author="Peto" w:date="2018-06-14T07:18:00Z">
                  <w:rPr>
                    <w:rFonts w:ascii="Cambria Math" w:hAnsi="Cambria Math"/>
                  </w:rPr>
                </w:rPrChange>
              </w:rPr>
              <m:t>Q</m:t>
            </m:r>
          </m:e>
          <m:sub>
            <m:r>
              <w:rPr>
                <w:rFonts w:ascii="Cambria Math" w:hAnsi="Cambria Math"/>
                <w:noProof/>
                <w:rPrChange w:id="4663" w:author="Peto" w:date="2018-06-14T07:18:00Z">
                  <w:rPr>
                    <w:rFonts w:ascii="Cambria Math" w:hAnsi="Cambria Math"/>
                  </w:rPr>
                </w:rPrChange>
              </w:rPr>
              <m:t>max</m:t>
            </m:r>
          </m:sub>
        </m:sSub>
      </m:oMath>
      <w:r w:rsidRPr="00A82009">
        <w:rPr>
          <w:noProof/>
          <w:rPrChange w:id="4664" w:author="Peto" w:date="2018-06-14T07:18:00Z">
            <w:rPr/>
          </w:rPrChange>
        </w:rPr>
        <w:t xml:space="preserve"> nastáva v bode nulovej derivácie impedancie a maximálna zmena toku krvi </w:t>
      </w:r>
      <w:del w:id="4665" w:author="Langer, Peter" w:date="2018-06-12T08:32:00Z">
        <w:r w:rsidRPr="00A82009" w:rsidDel="0030495A">
          <w:rPr>
            <w:noProof/>
            <w:rPrChange w:id="4666" w:author="Peto" w:date="2018-06-14T07:18:00Z">
              <w:rPr/>
            </w:rPrChange>
          </w:rPr>
          <w:delText xml:space="preserve">- </w:delText>
        </w:r>
      </w:del>
      <m:oMath>
        <m:r>
          <w:rPr>
            <w:rFonts w:ascii="Cambria Math" w:hAnsi="Cambria Math"/>
            <w:noProof/>
            <w:rPrChange w:id="4667" w:author="Peto" w:date="2018-06-14T07:18:00Z">
              <w:rPr>
                <w:rFonts w:ascii="Cambria Math" w:hAnsi="Cambria Math"/>
              </w:rPr>
            </w:rPrChange>
          </w:rPr>
          <m:t>dQ/d</m:t>
        </m:r>
        <m:sSub>
          <m:sSubPr>
            <m:ctrlPr>
              <w:rPr>
                <w:rFonts w:ascii="Cambria Math" w:hAnsi="Cambria Math"/>
                <w:i/>
                <w:noProof/>
              </w:rPr>
            </m:ctrlPr>
          </m:sSubPr>
          <m:e>
            <m:r>
              <w:rPr>
                <w:rFonts w:ascii="Cambria Math" w:hAnsi="Cambria Math"/>
                <w:noProof/>
                <w:rPrChange w:id="4668" w:author="Peto" w:date="2018-06-14T07:18:00Z">
                  <w:rPr>
                    <w:rFonts w:ascii="Cambria Math" w:hAnsi="Cambria Math"/>
                  </w:rPr>
                </w:rPrChange>
              </w:rPr>
              <m:t>t</m:t>
            </m:r>
          </m:e>
          <m:sub>
            <m:r>
              <w:rPr>
                <w:rFonts w:ascii="Cambria Math" w:hAnsi="Cambria Math"/>
                <w:noProof/>
                <w:rPrChange w:id="4669" w:author="Peto" w:date="2018-06-14T07:18:00Z">
                  <w:rPr>
                    <w:rFonts w:ascii="Cambria Math" w:hAnsi="Cambria Math"/>
                  </w:rPr>
                </w:rPrChange>
              </w:rPr>
              <m:t>max</m:t>
            </m:r>
          </m:sub>
        </m:sSub>
      </m:oMath>
      <w:r w:rsidRPr="00A82009">
        <w:rPr>
          <w:noProof/>
          <w:rPrChange w:id="4670" w:author="Peto" w:date="2018-06-14T07:18:00Z">
            <w:rPr/>
          </w:rPrChange>
        </w:rPr>
        <w:t xml:space="preserve"> nastáva v rovnakom momente, ako </w:t>
      </w:r>
      <m:oMath>
        <m:r>
          <w:rPr>
            <w:rFonts w:ascii="Cambria Math" w:hAnsi="Cambria Math"/>
            <w:noProof/>
            <w:rPrChange w:id="4671"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672" w:author="Peto" w:date="2018-06-14T07:18:00Z">
                  <w:rPr>
                    <w:rFonts w:ascii="Cambria Math" w:hAnsi="Cambria Math"/>
                  </w:rPr>
                </w:rPrChange>
              </w:rPr>
              <m:t>t</m:t>
            </m:r>
          </m:e>
          <m:sub>
            <m:r>
              <w:rPr>
                <w:rFonts w:ascii="Cambria Math" w:hAnsi="Cambria Math"/>
                <w:noProof/>
                <w:rPrChange w:id="4673" w:author="Peto" w:date="2018-06-14T07:18:00Z">
                  <w:rPr>
                    <w:rFonts w:ascii="Cambria Math" w:hAnsi="Cambria Math"/>
                  </w:rPr>
                </w:rPrChange>
              </w:rPr>
              <m:t>max</m:t>
            </m:r>
          </m:sub>
        </m:sSub>
      </m:oMath>
      <w:r w:rsidRPr="00A82009">
        <w:rPr>
          <w:noProof/>
          <w:rPrChange w:id="4674" w:author="Peto" w:date="2018-06-14T07:18:00Z">
            <w:rPr/>
          </w:rPrChange>
        </w:rPr>
        <w:t xml:space="preserve"> x. Je preto na mieste sa domnievať, že </w:t>
      </w:r>
      <w:ins w:id="4675" w:author="Langer, Peter" w:date="2018-06-12T08:16:00Z">
        <m:oMath>
          <m:r>
            <w:rPr>
              <w:rFonts w:ascii="Cambria Math" w:hAnsi="Cambria Math"/>
              <w:noProof/>
              <w:rPrChange w:id="4676"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677" w:author="Peto" w:date="2018-06-14T07:18:00Z">
                    <w:rPr>
                      <w:rFonts w:ascii="Cambria Math" w:hAnsi="Cambria Math"/>
                    </w:rPr>
                  </w:rPrChange>
                </w:rPr>
                <m:t>t</m:t>
              </m:r>
            </m:e>
            <m:sub>
              <m:r>
                <w:rPr>
                  <w:rFonts w:ascii="Cambria Math" w:hAnsi="Cambria Math"/>
                  <w:noProof/>
                  <w:rPrChange w:id="4678" w:author="Peto" w:date="2018-06-14T07:18:00Z">
                    <w:rPr>
                      <w:rFonts w:ascii="Cambria Math" w:hAnsi="Cambria Math"/>
                    </w:rPr>
                  </w:rPrChange>
                </w:rPr>
                <m:t>max</m:t>
              </m:r>
            </m:sub>
          </m:sSub>
        </m:oMath>
      </w:ins>
      <w:del w:id="4679" w:author="Langer, Peter" w:date="2018-06-12T08:16:00Z">
        <w:r w:rsidRPr="00A82009" w:rsidDel="00B51EAD">
          <w:rPr>
            <w:noProof/>
            <w:rPrChange w:id="4680" w:author="Peto" w:date="2018-06-14T07:18:00Z">
              <w:rPr/>
            </w:rPrChange>
          </w:rPr>
          <w:delText>-</w:delText>
        </w:r>
        <w:commentRangeStart w:id="4681"/>
        <w:r w:rsidRPr="00A82009" w:rsidDel="00B51EAD">
          <w:rPr>
            <w:noProof/>
            <w:rPrChange w:id="4682" w:author="Peto" w:date="2018-06-14T07:18:00Z">
              <w:rPr/>
            </w:rPrChange>
          </w:rPr>
          <w:delText>dZ/dtmax</w:delText>
        </w:r>
      </w:del>
      <w:r w:rsidRPr="00A82009">
        <w:rPr>
          <w:noProof/>
          <w:rPrChange w:id="4683" w:author="Peto" w:date="2018-06-14T07:18:00Z">
            <w:rPr/>
          </w:rPrChange>
        </w:rPr>
        <w:t xml:space="preserve"> je v skutočnosti elektrickou analógiou maximálneho zrýchlenia krvi v dobe systoly a nie maximálneho objemu tak, ako to predpokladajú Kubiček alebo Šrámek</w:t>
      </w:r>
      <w:commentRangeEnd w:id="4681"/>
      <w:r w:rsidRPr="00A82009">
        <w:rPr>
          <w:rStyle w:val="Odkaznakomentr"/>
          <w:noProof/>
          <w:rPrChange w:id="4684" w:author="Peto" w:date="2018-06-14T07:18:00Z">
            <w:rPr>
              <w:rStyle w:val="Odkaznakomentr"/>
            </w:rPr>
          </w:rPrChange>
        </w:rPr>
        <w:commentReference w:id="4681"/>
      </w:r>
      <w:r w:rsidRPr="00A82009">
        <w:rPr>
          <w:noProof/>
          <w:rPrChange w:id="4685" w:author="Peto" w:date="2018-06-14T07:18:00Z">
            <w:rPr/>
          </w:rPrChange>
        </w:rPr>
        <w:t xml:space="preserve">. Ďalšie simultánne meranie znázorňuje </w:t>
      </w:r>
      <w:r w:rsidRPr="00A82009">
        <w:rPr>
          <w:noProof/>
          <w:rPrChange w:id="4686" w:author="Peto" w:date="2018-06-14T07:18:00Z">
            <w:rPr/>
          </w:rPrChange>
        </w:rPr>
        <w:fldChar w:fldCharType="begin"/>
      </w:r>
      <w:r w:rsidRPr="00A82009">
        <w:rPr>
          <w:noProof/>
          <w:rPrChange w:id="4687" w:author="Peto" w:date="2018-06-14T07:18:00Z">
            <w:rPr/>
          </w:rPrChange>
        </w:rPr>
        <w:instrText xml:space="preserve"> REF _Ref510259483 \h </w:instrText>
      </w:r>
      <w:r w:rsidRPr="00A82009">
        <w:rPr>
          <w:noProof/>
          <w:rPrChange w:id="4688" w:author="Peto" w:date="2018-06-14T07:18:00Z">
            <w:rPr>
              <w:noProof/>
            </w:rPr>
          </w:rPrChange>
        </w:rPr>
      </w:r>
      <w:r w:rsidRPr="00A82009">
        <w:rPr>
          <w:noProof/>
          <w:rPrChange w:id="4689" w:author="Peto" w:date="2018-06-14T07:18:00Z">
            <w:rPr/>
          </w:rPrChange>
        </w:rPr>
        <w:fldChar w:fldCharType="separate"/>
      </w:r>
      <w:ins w:id="4690" w:author="Peto" w:date="2018-06-10T16:58:00Z">
        <w:r w:rsidR="00F95B9C" w:rsidRPr="00A82009">
          <w:rPr>
            <w:noProof/>
            <w:rPrChange w:id="4691" w:author="Peto" w:date="2018-06-14T07:18:00Z">
              <w:rPr/>
            </w:rPrChange>
          </w:rPr>
          <w:t>Obrázok 1.10</w:t>
        </w:r>
      </w:ins>
      <w:del w:id="4692" w:author="Peto" w:date="2018-06-10T16:58:00Z">
        <w:r w:rsidR="00B85020" w:rsidRPr="00A82009" w:rsidDel="00F95B9C">
          <w:rPr>
            <w:noProof/>
            <w:rPrChange w:id="4693" w:author="Peto" w:date="2018-06-14T07:18:00Z">
              <w:rPr/>
            </w:rPrChange>
          </w:rPr>
          <w:delText>Obrázok 1.10</w:delText>
        </w:r>
      </w:del>
      <w:r w:rsidRPr="00A82009">
        <w:rPr>
          <w:noProof/>
          <w:rPrChange w:id="4694" w:author="Peto" w:date="2018-06-14T07:18:00Z">
            <w:rPr/>
          </w:rPrChange>
        </w:rPr>
        <w:fldChar w:fldCharType="end"/>
      </w:r>
      <w:r w:rsidRPr="00A82009">
        <w:rPr>
          <w:noProof/>
          <w:rPrChange w:id="4695" w:author="Peto" w:date="2018-06-14T07:18:00Z">
            <w:rPr/>
          </w:rPrChange>
        </w:rPr>
        <w:t xml:space="preserve">. Na obrázku vidíme, že </w:t>
      </w:r>
      <w:del w:id="4696" w:author="Langer, Peter" w:date="2018-06-12T08:32:00Z">
        <w:r w:rsidRPr="00A82009" w:rsidDel="0030495A">
          <w:rPr>
            <w:noProof/>
            <w:rPrChange w:id="4697" w:author="Peto" w:date="2018-06-14T07:18:00Z">
              <w:rPr/>
            </w:rPrChange>
          </w:rPr>
          <w:delText>-</w:delText>
        </w:r>
      </w:del>
      <m:oMath>
        <m:r>
          <w:rPr>
            <w:rFonts w:ascii="Cambria Math" w:hAnsi="Cambria Math"/>
            <w:noProof/>
            <w:rPrChange w:id="469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699" w:author="Peto" w:date="2018-06-14T07:18:00Z">
                  <w:rPr>
                    <w:rFonts w:ascii="Cambria Math" w:hAnsi="Cambria Math"/>
                  </w:rPr>
                </w:rPrChange>
              </w:rPr>
              <m:t>t</m:t>
            </m:r>
          </m:e>
          <m:sub>
            <m:r>
              <w:rPr>
                <w:rFonts w:ascii="Cambria Math" w:hAnsi="Cambria Math"/>
                <w:noProof/>
                <w:rPrChange w:id="4700" w:author="Peto" w:date="2018-06-14T07:18:00Z">
                  <w:rPr>
                    <w:rFonts w:ascii="Cambria Math" w:hAnsi="Cambria Math"/>
                  </w:rPr>
                </w:rPrChange>
              </w:rPr>
              <m:t>max</m:t>
            </m:r>
          </m:sub>
        </m:sSub>
      </m:oMath>
      <w:r w:rsidRPr="00A82009">
        <w:rPr>
          <w:noProof/>
          <w:rPrChange w:id="4701" w:author="Peto" w:date="2018-06-14T07:18:00Z">
            <w:rPr/>
          </w:rPrChange>
        </w:rPr>
        <w:t xml:space="preserve"> a</w:t>
      </w:r>
      <m:oMath>
        <m:r>
          <w:rPr>
            <w:rFonts w:ascii="Cambria Math" w:hAnsi="Cambria Math"/>
            <w:noProof/>
            <w:rPrChange w:id="4702" w:author="Peto" w:date="2018-06-14T07:18:00Z">
              <w:rPr>
                <w:rFonts w:ascii="Cambria Math" w:hAnsi="Cambria Math"/>
              </w:rPr>
            </w:rPrChange>
          </w:rPr>
          <m:t xml:space="preserve"> dP/d</m:t>
        </m:r>
        <m:sSub>
          <m:sSubPr>
            <m:ctrlPr>
              <w:rPr>
                <w:rFonts w:ascii="Cambria Math" w:hAnsi="Cambria Math"/>
                <w:i/>
                <w:noProof/>
              </w:rPr>
            </m:ctrlPr>
          </m:sSubPr>
          <m:e>
            <m:r>
              <w:rPr>
                <w:rFonts w:ascii="Cambria Math" w:hAnsi="Cambria Math"/>
                <w:noProof/>
                <w:rPrChange w:id="4703" w:author="Peto" w:date="2018-06-14T07:18:00Z">
                  <w:rPr>
                    <w:rFonts w:ascii="Cambria Math" w:hAnsi="Cambria Math"/>
                  </w:rPr>
                </w:rPrChange>
              </w:rPr>
              <m:t>t</m:t>
            </m:r>
          </m:e>
          <m:sub>
            <m:r>
              <w:rPr>
                <w:rFonts w:ascii="Cambria Math" w:hAnsi="Cambria Math"/>
                <w:noProof/>
                <w:rPrChange w:id="4704" w:author="Peto" w:date="2018-06-14T07:18:00Z">
                  <w:rPr>
                    <w:rFonts w:ascii="Cambria Math" w:hAnsi="Cambria Math"/>
                  </w:rPr>
                </w:rPrChange>
              </w:rPr>
              <m:t>max</m:t>
            </m:r>
          </m:sub>
        </m:sSub>
      </m:oMath>
      <w:r w:rsidRPr="00A82009">
        <w:rPr>
          <w:noProof/>
          <w:rPrChange w:id="4705" w:author="Peto" w:date="2018-06-14T07:18:00Z">
            <w:rPr/>
          </w:rPrChange>
        </w:rPr>
        <w:t xml:space="preserve"> sa vyskytujú v jednom okamihu. Predpokladáme, že </w:t>
      </w:r>
      <m:oMath>
        <m:r>
          <w:rPr>
            <w:rFonts w:ascii="Cambria Math" w:hAnsi="Cambria Math"/>
            <w:noProof/>
            <w:rPrChange w:id="4706" w:author="Peto" w:date="2018-06-14T07:18:00Z">
              <w:rPr>
                <w:rFonts w:ascii="Cambria Math" w:hAnsi="Cambria Math"/>
              </w:rPr>
            </w:rPrChange>
          </w:rPr>
          <m:t>dP/d</m:t>
        </m:r>
        <m:sSub>
          <m:sSubPr>
            <m:ctrlPr>
              <w:rPr>
                <w:rFonts w:ascii="Cambria Math" w:hAnsi="Cambria Math"/>
                <w:i/>
                <w:noProof/>
              </w:rPr>
            </m:ctrlPr>
          </m:sSubPr>
          <m:e>
            <m:r>
              <w:rPr>
                <w:rFonts w:ascii="Cambria Math" w:hAnsi="Cambria Math"/>
                <w:noProof/>
                <w:rPrChange w:id="4707" w:author="Peto" w:date="2018-06-14T07:18:00Z">
                  <w:rPr>
                    <w:rFonts w:ascii="Cambria Math" w:hAnsi="Cambria Math"/>
                  </w:rPr>
                </w:rPrChange>
              </w:rPr>
              <m:t>t</m:t>
            </m:r>
          </m:e>
          <m:sub>
            <m:r>
              <w:rPr>
                <w:rFonts w:ascii="Cambria Math" w:hAnsi="Cambria Math"/>
                <w:noProof/>
                <w:rPrChange w:id="4708" w:author="Peto" w:date="2018-06-14T07:18:00Z">
                  <w:rPr>
                    <w:rFonts w:ascii="Cambria Math" w:hAnsi="Cambria Math"/>
                  </w:rPr>
                </w:rPrChange>
              </w:rPr>
              <m:t>max</m:t>
            </m:r>
          </m:sub>
        </m:sSub>
      </m:oMath>
      <w:r w:rsidRPr="00A82009">
        <w:rPr>
          <w:noProof/>
          <w:rPrChange w:id="4709" w:author="Peto" w:date="2018-06-14T07:18:00Z">
            <w:rPr/>
          </w:rPrChange>
        </w:rPr>
        <w:t xml:space="preserve"> je analógiou </w:t>
      </w:r>
      <m:oMath>
        <m:r>
          <w:rPr>
            <w:rFonts w:ascii="Cambria Math" w:hAnsi="Cambria Math"/>
            <w:noProof/>
            <w:rPrChange w:id="4710" w:author="Peto" w:date="2018-06-14T07:18:00Z">
              <w:rPr>
                <w:rFonts w:ascii="Cambria Math" w:hAnsi="Cambria Math"/>
              </w:rPr>
            </w:rPrChange>
          </w:rPr>
          <m:t>dF/d</m:t>
        </m:r>
        <m:sSub>
          <m:sSubPr>
            <m:ctrlPr>
              <w:rPr>
                <w:rFonts w:ascii="Cambria Math" w:hAnsi="Cambria Math"/>
                <w:i/>
                <w:noProof/>
              </w:rPr>
            </m:ctrlPr>
          </m:sSubPr>
          <m:e>
            <m:r>
              <w:rPr>
                <w:rFonts w:ascii="Cambria Math" w:hAnsi="Cambria Math"/>
                <w:noProof/>
                <w:rPrChange w:id="4711" w:author="Peto" w:date="2018-06-14T07:18:00Z">
                  <w:rPr>
                    <w:rFonts w:ascii="Cambria Math" w:hAnsi="Cambria Math"/>
                  </w:rPr>
                </w:rPrChange>
              </w:rPr>
              <m:t>t</m:t>
            </m:r>
          </m:e>
          <m:sub>
            <m:r>
              <w:rPr>
                <w:rFonts w:ascii="Cambria Math" w:hAnsi="Cambria Math"/>
                <w:noProof/>
                <w:rPrChange w:id="4712" w:author="Peto" w:date="2018-06-14T07:18:00Z">
                  <w:rPr>
                    <w:rFonts w:ascii="Cambria Math" w:hAnsi="Cambria Math"/>
                  </w:rPr>
                </w:rPrChange>
              </w:rPr>
              <m:t>max</m:t>
            </m:r>
          </m:sub>
        </m:sSub>
      </m:oMath>
      <w:r w:rsidRPr="00A82009">
        <w:rPr>
          <w:noProof/>
          <w:rPrChange w:id="4713" w:author="Peto" w:date="2018-06-14T07:18:00Z">
            <w:rPr/>
          </w:rPrChange>
        </w:rPr>
        <w:t xml:space="preserve">, preto </w:t>
      </w:r>
      <w:del w:id="4714" w:author="Langer, Peter" w:date="2018-06-12T08:32:00Z">
        <w:r w:rsidRPr="00A82009" w:rsidDel="0030495A">
          <w:rPr>
            <w:noProof/>
            <w:rPrChange w:id="4715" w:author="Peto" w:date="2018-06-14T07:18:00Z">
              <w:rPr/>
            </w:rPrChange>
          </w:rPr>
          <w:delText>-</w:delText>
        </w:r>
      </w:del>
      <m:oMath>
        <m:r>
          <w:rPr>
            <w:rFonts w:ascii="Cambria Math" w:hAnsi="Cambria Math"/>
            <w:noProof/>
            <w:rPrChange w:id="4716"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717" w:author="Peto" w:date="2018-06-14T07:18:00Z">
                  <w:rPr>
                    <w:rFonts w:ascii="Cambria Math" w:hAnsi="Cambria Math"/>
                  </w:rPr>
                </w:rPrChange>
              </w:rPr>
              <m:t>t</m:t>
            </m:r>
          </m:e>
          <m:sub>
            <m:r>
              <w:rPr>
                <w:rFonts w:ascii="Cambria Math" w:hAnsi="Cambria Math"/>
                <w:noProof/>
                <w:rPrChange w:id="4718" w:author="Peto" w:date="2018-06-14T07:18:00Z">
                  <w:rPr>
                    <w:rFonts w:ascii="Cambria Math" w:hAnsi="Cambria Math"/>
                  </w:rPr>
                </w:rPrChange>
              </w:rPr>
              <m:t>max</m:t>
            </m:r>
          </m:sub>
        </m:sSub>
      </m:oMath>
      <w:r w:rsidRPr="00A82009">
        <w:rPr>
          <w:noProof/>
          <w:rPrChange w:id="4719" w:author="Peto" w:date="2018-06-14T07:18:00Z">
            <w:rPr/>
          </w:rPrChange>
        </w:rPr>
        <w:t>v impedančnej kardiografii vyjadruje maximálnu zmenu sily, ktorou srdce tlačí krv do obehu.</w:t>
      </w:r>
    </w:p>
    <w:p w14:paraId="6D8C2B3F" w14:textId="6796D2FF" w:rsidR="00CE547F" w:rsidRPr="00A82009" w:rsidRDefault="0010481D" w:rsidP="00CE547F">
      <w:pPr>
        <w:pStyle w:val="Popis"/>
        <w:rPr>
          <w:noProof/>
          <w:vanish/>
          <w:lang w:val="sk-SK"/>
          <w:specVanish/>
          <w:rPrChange w:id="4720" w:author="Peto" w:date="2018-06-14T07:18:00Z">
            <w:rPr>
              <w:vanish/>
              <w:lang w:val="sk-SK"/>
              <w:specVanish/>
            </w:rPr>
          </w:rPrChange>
        </w:rPr>
      </w:pPr>
      <w:bookmarkStart w:id="4721" w:name="_Ref510259483"/>
      <w:bookmarkStart w:id="4722" w:name="_Toc516413265"/>
      <w:r w:rsidRPr="00A82009">
        <w:rPr>
          <w:noProof/>
          <w:lang w:val="cs-CZ" w:eastAsia="cs-CZ" w:bidi="ar-SA"/>
          <w:rPrChange w:id="4723" w:author="Peto" w:date="2018-06-14T07:18:00Z">
            <w:rPr>
              <w:noProof/>
              <w:lang w:val="cs-CZ" w:eastAsia="cs-CZ" w:bidi="ar-SA"/>
            </w:rPr>
          </w:rPrChange>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A82009">
        <w:rPr>
          <w:noProof/>
          <w:lang w:val="sk-SK"/>
          <w:rPrChange w:id="4724" w:author="Peto" w:date="2018-06-14T07:18:00Z">
            <w:rPr>
              <w:lang w:val="sk-SK"/>
            </w:rPr>
          </w:rPrChange>
        </w:rPr>
        <w:t xml:space="preserve">Obrázok </w:t>
      </w:r>
      <w:r w:rsidR="00A53D98" w:rsidRPr="00A82009">
        <w:rPr>
          <w:noProof/>
          <w:lang w:val="sk-SK"/>
          <w:rPrChange w:id="4725" w:author="Peto" w:date="2018-06-14T07:18:00Z">
            <w:rPr>
              <w:lang w:val="sk-SK"/>
            </w:rPr>
          </w:rPrChange>
        </w:rPr>
        <w:fldChar w:fldCharType="begin"/>
      </w:r>
      <w:r w:rsidR="00A53D98" w:rsidRPr="00A82009">
        <w:rPr>
          <w:noProof/>
          <w:lang w:val="sk-SK"/>
          <w:rPrChange w:id="4726" w:author="Peto" w:date="2018-06-14T07:18:00Z">
            <w:rPr>
              <w:lang w:val="sk-SK"/>
            </w:rPr>
          </w:rPrChange>
        </w:rPr>
        <w:instrText xml:space="preserve"> STYLEREF 1 \s </w:instrText>
      </w:r>
      <w:r w:rsidR="00A53D98" w:rsidRPr="00A82009">
        <w:rPr>
          <w:noProof/>
          <w:lang w:val="sk-SK"/>
          <w:rPrChange w:id="4727" w:author="Peto" w:date="2018-06-14T07:18:00Z">
            <w:rPr>
              <w:lang w:val="sk-SK"/>
            </w:rPr>
          </w:rPrChange>
        </w:rPr>
        <w:fldChar w:fldCharType="separate"/>
      </w:r>
      <w:r w:rsidR="00F95B9C" w:rsidRPr="00A82009">
        <w:rPr>
          <w:noProof/>
          <w:lang w:val="sk-SK"/>
        </w:rPr>
        <w:t>1</w:t>
      </w:r>
      <w:r w:rsidR="00A53D98" w:rsidRPr="00A82009">
        <w:rPr>
          <w:noProof/>
          <w:lang w:val="sk-SK"/>
          <w:rPrChange w:id="4728" w:author="Peto" w:date="2018-06-14T07:18:00Z">
            <w:rPr>
              <w:lang w:val="sk-SK"/>
            </w:rPr>
          </w:rPrChange>
        </w:rPr>
        <w:fldChar w:fldCharType="end"/>
      </w:r>
      <w:r w:rsidR="00A53D98" w:rsidRPr="00A82009">
        <w:rPr>
          <w:noProof/>
          <w:lang w:val="sk-SK"/>
          <w:rPrChange w:id="4729" w:author="Peto" w:date="2018-06-14T07:18:00Z">
            <w:rPr>
              <w:lang w:val="sk-SK"/>
            </w:rPr>
          </w:rPrChange>
        </w:rPr>
        <w:t>.</w:t>
      </w:r>
      <w:r w:rsidR="00A53D98" w:rsidRPr="00A82009">
        <w:rPr>
          <w:noProof/>
          <w:lang w:val="sk-SK"/>
          <w:rPrChange w:id="4730" w:author="Peto" w:date="2018-06-14T07:18:00Z">
            <w:rPr>
              <w:lang w:val="sk-SK"/>
            </w:rPr>
          </w:rPrChange>
        </w:rPr>
        <w:fldChar w:fldCharType="begin"/>
      </w:r>
      <w:r w:rsidR="00A53D98" w:rsidRPr="00A82009">
        <w:rPr>
          <w:noProof/>
          <w:lang w:val="sk-SK"/>
          <w:rPrChange w:id="4731" w:author="Peto" w:date="2018-06-14T07:18:00Z">
            <w:rPr>
              <w:lang w:val="sk-SK"/>
            </w:rPr>
          </w:rPrChange>
        </w:rPr>
        <w:instrText xml:space="preserve"> SEQ Obrázok \* ARABIC \s 1 </w:instrText>
      </w:r>
      <w:r w:rsidR="00A53D98" w:rsidRPr="00A82009">
        <w:rPr>
          <w:noProof/>
          <w:lang w:val="sk-SK"/>
          <w:rPrChange w:id="4732" w:author="Peto" w:date="2018-06-14T07:18:00Z">
            <w:rPr>
              <w:lang w:val="sk-SK"/>
            </w:rPr>
          </w:rPrChange>
        </w:rPr>
        <w:fldChar w:fldCharType="separate"/>
      </w:r>
      <w:r w:rsidR="00F95B9C" w:rsidRPr="00A82009">
        <w:rPr>
          <w:noProof/>
          <w:lang w:val="sk-SK"/>
        </w:rPr>
        <w:t>10</w:t>
      </w:r>
      <w:r w:rsidR="00A53D98" w:rsidRPr="00A82009">
        <w:rPr>
          <w:noProof/>
          <w:lang w:val="sk-SK"/>
          <w:rPrChange w:id="4733" w:author="Peto" w:date="2018-06-14T07:18:00Z">
            <w:rPr>
              <w:lang w:val="sk-SK"/>
            </w:rPr>
          </w:rPrChange>
        </w:rPr>
        <w:fldChar w:fldCharType="end"/>
      </w:r>
      <w:bookmarkEnd w:id="4721"/>
      <w:r w:rsidR="00CE547F" w:rsidRPr="00A82009">
        <w:rPr>
          <w:noProof/>
          <w:lang w:val="sk-SK"/>
          <w:rPrChange w:id="4734" w:author="Peto" w:date="2018-06-14T07:18:00Z">
            <w:rPr>
              <w:lang w:val="sk-SK"/>
            </w:rPr>
          </w:rPrChange>
        </w:rPr>
        <w:t xml:space="preserve">: Identifikovanie povodu </w:t>
      </w:r>
      <w:ins w:id="4735" w:author="Langer, Peter" w:date="2018-06-12T08:16:00Z">
        <m:oMath>
          <m:r>
            <w:rPr>
              <w:rFonts w:ascii="Cambria Math" w:hAnsi="Cambria Math"/>
              <w:noProof/>
              <w:lang w:val="sk-SK"/>
              <w:rPrChange w:id="4736"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4737" w:author="Peto" w:date="2018-06-14T07:18:00Z">
                    <w:rPr>
                      <w:rFonts w:ascii="Cambria Math" w:hAnsi="Cambria Math"/>
                      <w:lang w:val="sk-SK"/>
                    </w:rPr>
                  </w:rPrChange>
                </w:rPr>
                <m:t>t</m:t>
              </m:r>
            </m:e>
            <m:sub>
              <m:r>
                <w:rPr>
                  <w:rFonts w:ascii="Cambria Math" w:hAnsi="Cambria Math"/>
                  <w:noProof/>
                  <w:lang w:val="sk-SK"/>
                  <w:rPrChange w:id="4738" w:author="Peto" w:date="2018-06-14T07:18:00Z">
                    <w:rPr>
                      <w:rFonts w:ascii="Cambria Math" w:hAnsi="Cambria Math"/>
                      <w:lang w:val="sk-SK"/>
                    </w:rPr>
                  </w:rPrChange>
                </w:rPr>
                <m:t>max</m:t>
              </m:r>
            </m:sub>
          </m:sSub>
        </m:oMath>
      </w:ins>
      <w:del w:id="4739" w:author="Langer, Peter" w:date="2018-06-12T08:16:00Z">
        <w:r w:rsidR="00CE547F" w:rsidRPr="00A82009" w:rsidDel="00B51EAD">
          <w:rPr>
            <w:noProof/>
            <w:lang w:val="sk-SK"/>
            <w:rPrChange w:id="4740" w:author="Peto" w:date="2018-06-14T07:18:00Z">
              <w:rPr>
                <w:lang w:val="sk-SK"/>
              </w:rPr>
            </w:rPrChange>
          </w:rPr>
          <w:delText>-dZ/dtmax</w:delText>
        </w:r>
      </w:del>
      <w:r w:rsidR="00CE547F" w:rsidRPr="00A82009">
        <w:rPr>
          <w:noProof/>
          <w:lang w:val="sk-SK"/>
          <w:rPrChange w:id="4741" w:author="Peto" w:date="2018-06-14T07:18:00Z">
            <w:rPr>
              <w:lang w:val="sk-SK"/>
            </w:rPr>
          </w:rPrChange>
        </w:rPr>
        <w:t xml:space="preserve"> z krivky dP/dt</w:t>
      </w:r>
      <w:bookmarkEnd w:id="4722"/>
    </w:p>
    <w:p w14:paraId="3563FB56" w14:textId="39E16706" w:rsidR="00CE547F" w:rsidRPr="00A82009" w:rsidRDefault="00CE547F" w:rsidP="00CE547F">
      <w:pPr>
        <w:pStyle w:val="Popis"/>
        <w:rPr>
          <w:noProof/>
          <w:lang w:val="sk-SK"/>
          <w:rPrChange w:id="4742" w:author="Peto" w:date="2018-06-14T07:18:00Z">
            <w:rPr>
              <w:lang w:val="sk-SK"/>
            </w:rPr>
          </w:rPrChange>
        </w:rPr>
      </w:pPr>
      <w:r w:rsidRPr="00A82009">
        <w:rPr>
          <w:noProof/>
          <w:lang w:val="sk-SK"/>
          <w:rPrChange w:id="4743" w:author="Peto" w:date="2018-06-14T07:18:00Z">
            <w:rPr>
              <w:lang w:val="sk-SK"/>
            </w:rPr>
          </w:rPrChange>
        </w:rPr>
        <w:t>.</w:t>
      </w:r>
      <w:r w:rsidRPr="00A82009">
        <w:rPr>
          <w:noProof/>
          <w:szCs w:val="22"/>
          <w:lang w:val="sk-SK"/>
          <w:rPrChange w:id="4744" w:author="Peto" w:date="2018-06-14T07:18:00Z">
            <w:rPr>
              <w:szCs w:val="22"/>
              <w:lang w:val="sk-SK"/>
            </w:rPr>
          </w:rPrChange>
        </w:rPr>
        <w:t xml:space="preserve"> Krivky v poradí zhora reprezentujú EKG, dP/dt, P(t), </w:t>
      </w:r>
      <w:ins w:id="4745" w:author="Langer, Peter" w:date="2018-06-12T08:17:00Z">
        <m:oMath>
          <m:r>
            <w:rPr>
              <w:rFonts w:ascii="Cambria Math" w:hAnsi="Cambria Math"/>
              <w:noProof/>
              <w:lang w:val="sk-SK"/>
              <w:rPrChange w:id="4746" w:author="Peto" w:date="2018-06-14T07:18:00Z">
                <w:rPr>
                  <w:rFonts w:ascii="Cambria Math" w:hAnsi="Cambria Math"/>
                  <w:lang w:val="sk-SK"/>
                </w:rPr>
              </w:rPrChange>
            </w:rPr>
            <m:t>-dZ/dt</m:t>
          </m:r>
        </m:oMath>
      </w:ins>
      <w:del w:id="4747" w:author="Langer, Peter" w:date="2018-06-12T08:17:00Z">
        <w:r w:rsidRPr="00A82009" w:rsidDel="00B51EAD">
          <w:rPr>
            <w:noProof/>
            <w:szCs w:val="22"/>
            <w:lang w:val="sk-SK"/>
            <w:rPrChange w:id="4748" w:author="Peto" w:date="2018-06-14T07:18:00Z">
              <w:rPr>
                <w:szCs w:val="22"/>
                <w:lang w:val="sk-SK"/>
              </w:rPr>
            </w:rPrChange>
          </w:rPr>
          <w:delText>-dZ/dt</w:delText>
        </w:r>
      </w:del>
      <w:r w:rsidRPr="00A82009">
        <w:rPr>
          <w:noProof/>
          <w:szCs w:val="22"/>
          <w:lang w:val="sk-SK"/>
          <w:rPrChange w:id="4749" w:author="Peto" w:date="2018-06-14T07:18:00Z">
            <w:rPr>
              <w:szCs w:val="22"/>
              <w:lang w:val="sk-SK"/>
            </w:rPr>
          </w:rPrChange>
        </w:rPr>
        <w:t xml:space="preserve">. Maximum </w:t>
      </w:r>
      <w:ins w:id="4750" w:author="Langer, Peter" w:date="2018-06-12T08:17:00Z">
        <m:oMath>
          <m:r>
            <w:rPr>
              <w:rFonts w:ascii="Cambria Math" w:hAnsi="Cambria Math"/>
              <w:noProof/>
              <w:lang w:val="sk-SK"/>
              <w:rPrChange w:id="4751" w:author="Peto" w:date="2018-06-14T07:18:00Z">
                <w:rPr>
                  <w:rFonts w:ascii="Cambria Math" w:hAnsi="Cambria Math"/>
                  <w:lang w:val="sk-SK"/>
                </w:rPr>
              </w:rPrChange>
            </w:rPr>
            <m:t>-dZ/d</m:t>
          </m:r>
        </m:oMath>
      </w:ins>
      <w:del w:id="4752" w:author="Langer, Peter" w:date="2018-06-12T08:17:00Z">
        <w:r w:rsidRPr="00A82009" w:rsidDel="00B51EAD">
          <w:rPr>
            <w:noProof/>
            <w:szCs w:val="22"/>
            <w:lang w:val="sk-SK"/>
            <w:rPrChange w:id="4753" w:author="Peto" w:date="2018-06-14T07:18:00Z">
              <w:rPr>
                <w:szCs w:val="22"/>
                <w:lang w:val="sk-SK"/>
              </w:rPr>
            </w:rPrChange>
          </w:rPr>
          <w:delText>-dZ/dt</w:delText>
        </w:r>
      </w:del>
      <w:r w:rsidRPr="00A82009">
        <w:rPr>
          <w:noProof/>
          <w:szCs w:val="22"/>
          <w:lang w:val="sk-SK"/>
          <w:rPrChange w:id="4754" w:author="Peto" w:date="2018-06-14T07:18:00Z">
            <w:rPr>
              <w:szCs w:val="22"/>
              <w:lang w:val="sk-SK"/>
            </w:rPr>
          </w:rPrChange>
        </w:rPr>
        <w:t xml:space="preserve"> nastáva v rovnakom momente ako dP/dt </w:t>
      </w:r>
      <w:r w:rsidRPr="00A82009">
        <w:rPr>
          <w:noProof/>
          <w:szCs w:val="22"/>
          <w:lang w:val="sk-SK"/>
          <w:rPrChange w:id="4755" w:author="Peto" w:date="2018-06-14T07:18:00Z">
            <w:rPr>
              <w:szCs w:val="22"/>
              <w:lang w:val="sk-SK"/>
            </w:rPr>
          </w:rPrChange>
        </w:rPr>
        <w:fldChar w:fldCharType="begin"/>
      </w:r>
      <w:r w:rsidR="00AD692D" w:rsidRPr="00A82009">
        <w:rPr>
          <w:noProof/>
          <w:szCs w:val="22"/>
          <w:lang w:val="sk-SK"/>
          <w:rPrChange w:id="4756" w:author="Peto" w:date="2018-06-14T07:18:00Z">
            <w:rPr>
              <w:szCs w:val="22"/>
              <w:lang w:val="sk-SK"/>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szCs w:val="22"/>
          <w:lang w:val="sk-SK"/>
          <w:rPrChange w:id="4757" w:author="Peto" w:date="2018-06-14T07:18:00Z">
            <w:rPr>
              <w:szCs w:val="22"/>
              <w:lang w:val="sk-SK"/>
            </w:rPr>
          </w:rPrChange>
        </w:rPr>
        <w:fldChar w:fldCharType="separate"/>
      </w:r>
      <w:r w:rsidR="00AD692D" w:rsidRPr="00A82009">
        <w:rPr>
          <w:noProof/>
          <w:szCs w:val="22"/>
          <w:vertAlign w:val="superscript"/>
          <w:lang w:val="sk-SK"/>
        </w:rPr>
        <w:t>3</w:t>
      </w:r>
      <w:r w:rsidRPr="00A82009">
        <w:rPr>
          <w:noProof/>
          <w:szCs w:val="22"/>
          <w:lang w:val="sk-SK"/>
          <w:rPrChange w:id="4758" w:author="Peto" w:date="2018-06-14T07:18:00Z">
            <w:rPr>
              <w:szCs w:val="22"/>
              <w:lang w:val="sk-SK"/>
            </w:rPr>
          </w:rPrChange>
        </w:rPr>
        <w:fldChar w:fldCharType="end"/>
      </w:r>
      <w:r w:rsidRPr="00A82009">
        <w:rPr>
          <w:noProof/>
          <w:szCs w:val="22"/>
          <w:lang w:val="sk-SK"/>
          <w:rPrChange w:id="4759" w:author="Peto" w:date="2018-06-14T07:18:00Z">
            <w:rPr>
              <w:szCs w:val="22"/>
              <w:lang w:val="sk-SK"/>
            </w:rPr>
          </w:rPrChange>
        </w:rPr>
        <w:t>.</w:t>
      </w:r>
    </w:p>
    <w:p w14:paraId="57ADD800" w14:textId="572CC4C6" w:rsidR="00CE547F" w:rsidRPr="00A82009" w:rsidRDefault="00CE547F" w:rsidP="00CE547F">
      <w:pPr>
        <w:rPr>
          <w:noProof/>
          <w:rPrChange w:id="4760" w:author="Peto" w:date="2018-06-14T07:18:00Z">
            <w:rPr/>
          </w:rPrChange>
        </w:rPr>
      </w:pPr>
      <w:r w:rsidRPr="00A82009">
        <w:rPr>
          <w:noProof/>
          <w:rPrChange w:id="4761" w:author="Peto" w:date="2018-06-14T07:18:00Z">
            <w:rPr/>
          </w:rPrChange>
        </w:rPr>
        <w:t xml:space="preserve">Ďalšou informáciou, ktorá odkrýva fyziologický </w:t>
      </w:r>
      <w:r w:rsidR="0010481D" w:rsidRPr="00A82009">
        <w:rPr>
          <w:noProof/>
          <w:rPrChange w:id="4762" w:author="Peto" w:date="2018-06-14T07:18:00Z">
            <w:rPr/>
          </w:rPrChange>
        </w:rPr>
        <w:t>pôvod</w:t>
      </w:r>
      <w:r w:rsidRPr="00A82009">
        <w:rPr>
          <w:noProof/>
          <w:rPrChange w:id="4763" w:author="Peto" w:date="2018-06-14T07:18:00Z">
            <w:rPr/>
          </w:rPrChange>
        </w:rPr>
        <w:t xml:space="preserve"> </w:t>
      </w:r>
      <w:del w:id="4764" w:author="Langer, Peter" w:date="2018-06-12T08:32:00Z">
        <w:r w:rsidRPr="00A82009" w:rsidDel="0030495A">
          <w:rPr>
            <w:noProof/>
            <w:rPrChange w:id="4765" w:author="Peto" w:date="2018-06-14T07:18:00Z">
              <w:rPr/>
            </w:rPrChange>
          </w:rPr>
          <w:delText>-</w:delText>
        </w:r>
      </w:del>
      <m:oMath>
        <m:r>
          <w:rPr>
            <w:rFonts w:ascii="Cambria Math" w:hAnsi="Cambria Math"/>
            <w:noProof/>
            <w:rPrChange w:id="4766"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767" w:author="Peto" w:date="2018-06-14T07:18:00Z">
                  <w:rPr>
                    <w:rFonts w:ascii="Cambria Math" w:hAnsi="Cambria Math"/>
                  </w:rPr>
                </w:rPrChange>
              </w:rPr>
              <m:t>t</m:t>
            </m:r>
          </m:e>
          <m:sub>
            <m:r>
              <w:rPr>
                <w:rFonts w:ascii="Cambria Math" w:hAnsi="Cambria Math"/>
                <w:noProof/>
                <w:rPrChange w:id="4768" w:author="Peto" w:date="2018-06-14T07:18:00Z">
                  <w:rPr>
                    <w:rFonts w:ascii="Cambria Math" w:hAnsi="Cambria Math"/>
                  </w:rPr>
                </w:rPrChange>
              </w:rPr>
              <m:t>max</m:t>
            </m:r>
          </m:sub>
        </m:sSub>
      </m:oMath>
      <w:r w:rsidRPr="00A82009">
        <w:rPr>
          <w:noProof/>
          <w:rPrChange w:id="4769" w:author="Peto" w:date="2018-06-14T07:18:00Z">
            <w:rPr/>
          </w:rPrChange>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A82009">
        <w:rPr>
          <w:noProof/>
          <w:rPrChange w:id="4770" w:author="Peto" w:date="2018-06-14T07:18:00Z">
            <w:rPr/>
          </w:rPrChange>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sidRPr="00A82009">
        <w:rPr>
          <w:noProof/>
          <w:rPrChange w:id="4771" w:author="Peto" w:date="2018-06-14T07:18:00Z">
            <w:rPr/>
          </w:rPrChange>
        </w:rPr>
        <w:instrText xml:space="preserve"> ADDIN EN.CITE </w:instrText>
      </w:r>
      <w:r w:rsidR="00AD692D" w:rsidRPr="00A82009">
        <w:rPr>
          <w:noProof/>
          <w:rPrChange w:id="4772" w:author="Peto" w:date="2018-06-14T07:18:00Z">
            <w:rPr/>
          </w:rPrChange>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sidRPr="00A82009">
        <w:rPr>
          <w:noProof/>
          <w:rPrChange w:id="4773" w:author="Peto" w:date="2018-06-14T07:18:00Z">
            <w:rPr/>
          </w:rPrChange>
        </w:rPr>
        <w:instrText xml:space="preserve"> ADDIN EN.CITE.DATA </w:instrText>
      </w:r>
      <w:r w:rsidR="00AD692D" w:rsidRPr="00A82009">
        <w:rPr>
          <w:noProof/>
          <w:rPrChange w:id="4774" w:author="Peto" w:date="2018-06-14T07:18:00Z">
            <w:rPr>
              <w:noProof/>
            </w:rPr>
          </w:rPrChange>
        </w:rPr>
      </w:r>
      <w:r w:rsidR="00AD692D" w:rsidRPr="00A82009">
        <w:rPr>
          <w:noProof/>
          <w:rPrChange w:id="4775" w:author="Peto" w:date="2018-06-14T07:18:00Z">
            <w:rPr/>
          </w:rPrChange>
        </w:rPr>
        <w:fldChar w:fldCharType="end"/>
      </w:r>
      <w:r w:rsidRPr="00A82009">
        <w:rPr>
          <w:noProof/>
          <w:rPrChange w:id="4776" w:author="Peto" w:date="2018-06-14T07:18:00Z">
            <w:rPr>
              <w:noProof/>
            </w:rPr>
          </w:rPrChange>
        </w:rPr>
      </w:r>
      <w:r w:rsidRPr="00A82009">
        <w:rPr>
          <w:noProof/>
          <w:rPrChange w:id="4777" w:author="Peto" w:date="2018-06-14T07:18:00Z">
            <w:rPr/>
          </w:rPrChange>
        </w:rPr>
        <w:fldChar w:fldCharType="separate"/>
      </w:r>
      <w:r w:rsidR="00AD692D" w:rsidRPr="00A82009">
        <w:rPr>
          <w:noProof/>
          <w:vertAlign w:val="superscript"/>
        </w:rPr>
        <w:t>36-38</w:t>
      </w:r>
      <w:r w:rsidRPr="00A82009">
        <w:rPr>
          <w:noProof/>
          <w:rPrChange w:id="4778" w:author="Peto" w:date="2018-06-14T07:18:00Z">
            <w:rPr/>
          </w:rPrChange>
        </w:rPr>
        <w:fldChar w:fldCharType="end"/>
      </w:r>
      <w:r w:rsidRPr="00A82009">
        <w:rPr>
          <w:noProof/>
          <w:rPrChange w:id="4779" w:author="Peto" w:date="2018-06-14T07:18:00Z">
            <w:rPr/>
          </w:rPrChange>
        </w:rPr>
        <w:t xml:space="preserve">. Hodnota </w:t>
      </w:r>
      <w:del w:id="4780" w:author="Langer, Peter" w:date="2018-06-12T08:32:00Z">
        <w:r w:rsidRPr="00A82009" w:rsidDel="0030495A">
          <w:rPr>
            <w:noProof/>
            <w:rPrChange w:id="4781" w:author="Peto" w:date="2018-06-14T07:18:00Z">
              <w:rPr/>
            </w:rPrChange>
          </w:rPr>
          <w:delText>-</w:delText>
        </w:r>
      </w:del>
      <w:ins w:id="4782" w:author="Langer, Peter" w:date="2018-06-12T08:17:00Z">
        <m:oMath>
          <m:r>
            <w:rPr>
              <w:rFonts w:ascii="Cambria Math" w:hAnsi="Cambria Math"/>
              <w:noProof/>
              <w:rPrChange w:id="478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784" w:author="Peto" w:date="2018-06-14T07:18:00Z">
                    <w:rPr>
                      <w:rFonts w:ascii="Cambria Math" w:hAnsi="Cambria Math"/>
                    </w:rPr>
                  </w:rPrChange>
                </w:rPr>
                <m:t>t</m:t>
              </m:r>
            </m:e>
            <m:sub>
              <m:r>
                <w:rPr>
                  <w:rFonts w:ascii="Cambria Math" w:hAnsi="Cambria Math"/>
                  <w:noProof/>
                  <w:rPrChange w:id="4785" w:author="Peto" w:date="2018-06-14T07:18:00Z">
                    <w:rPr>
                      <w:rFonts w:ascii="Cambria Math" w:hAnsi="Cambria Math"/>
                    </w:rPr>
                  </w:rPrChange>
                </w:rPr>
                <m:t>max</m:t>
              </m:r>
            </m:sub>
          </m:sSub>
        </m:oMath>
      </w:ins>
      <w:del w:id="4786" w:author="Langer, Peter" w:date="2018-06-12T08:17:00Z">
        <w:r w:rsidRPr="00A82009" w:rsidDel="00B51EAD">
          <w:rPr>
            <w:noProof/>
            <w:rPrChange w:id="4787" w:author="Peto" w:date="2018-06-14T07:18:00Z">
              <w:rPr/>
            </w:rPrChange>
          </w:rPr>
          <w:delText>dZ/dtmax</w:delText>
        </w:r>
      </w:del>
      <w:r w:rsidRPr="00A82009">
        <w:rPr>
          <w:noProof/>
          <w:rPrChange w:id="4788" w:author="Peto" w:date="2018-06-14T07:18:00Z">
            <w:rPr/>
          </w:rPrChange>
        </w:rPr>
        <w:t xml:space="preserve"> sa vyskytuje rovnako 60±20ms po otvorení aortálnej chlopne </w:t>
      </w:r>
      <w:r w:rsidRPr="00A82009">
        <w:rPr>
          <w:noProof/>
          <w:rPrChange w:id="4789" w:author="Peto" w:date="2018-06-14T07:18:00Z">
            <w:rPr/>
          </w:rPrChange>
        </w:rPr>
        <w:fldChar w:fldCharType="begin"/>
      </w:r>
      <w:r w:rsidR="00AD692D" w:rsidRPr="00A82009">
        <w:rPr>
          <w:noProof/>
          <w:rPrChange w:id="4790"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4791" w:author="Peto" w:date="2018-06-14T07:18:00Z">
            <w:rPr/>
          </w:rPrChange>
        </w:rPr>
        <w:fldChar w:fldCharType="separate"/>
      </w:r>
      <w:r w:rsidR="00AD692D" w:rsidRPr="00A82009">
        <w:rPr>
          <w:noProof/>
          <w:vertAlign w:val="superscript"/>
        </w:rPr>
        <w:t>3</w:t>
      </w:r>
      <w:r w:rsidRPr="00A82009">
        <w:rPr>
          <w:noProof/>
          <w:rPrChange w:id="4792" w:author="Peto" w:date="2018-06-14T07:18:00Z">
            <w:rPr/>
          </w:rPrChange>
        </w:rPr>
        <w:fldChar w:fldCharType="end"/>
      </w:r>
    </w:p>
    <w:p w14:paraId="434455F6" w14:textId="77777777" w:rsidR="00CE547F" w:rsidRPr="00A82009" w:rsidRDefault="00CE547F" w:rsidP="00CE547F">
      <w:pPr>
        <w:pStyle w:val="Nadpis4"/>
        <w:rPr>
          <w:noProof/>
          <w:rPrChange w:id="4793" w:author="Peto" w:date="2018-06-14T07:18:00Z">
            <w:rPr/>
          </w:rPrChange>
        </w:rPr>
      </w:pPr>
      <w:r w:rsidRPr="00A82009">
        <w:rPr>
          <w:noProof/>
          <w:rPrChange w:id="4794" w:author="Peto" w:date="2018-06-14T07:18:00Z">
            <w:rPr/>
          </w:rPrChange>
        </w:rPr>
        <w:t>Bernstainov model</w:t>
      </w:r>
    </w:p>
    <w:p w14:paraId="2FA28FAA" w14:textId="4EE4E6CD" w:rsidR="00CE547F" w:rsidRPr="00A82009" w:rsidRDefault="00CE547F" w:rsidP="00CE547F">
      <w:pPr>
        <w:rPr>
          <w:noProof/>
          <w:rPrChange w:id="4795" w:author="Peto" w:date="2018-06-14T07:18:00Z">
            <w:rPr/>
          </w:rPrChange>
        </w:rPr>
      </w:pPr>
      <w:r w:rsidRPr="00A82009">
        <w:rPr>
          <w:noProof/>
          <w:rPrChange w:id="4796" w:author="Peto" w:date="2018-06-14T07:18:00Z">
            <w:rPr/>
          </w:rPrChange>
        </w:rPr>
        <w:t xml:space="preserve">Na základe simultánnych meraní hemodynamických veličín tlaku, toku a derivovanej impedancie, bolo zistené, že hodnota </w:t>
      </w:r>
      <w:ins w:id="4797" w:author="Langer, Peter" w:date="2018-06-12T08:17:00Z">
        <m:oMath>
          <m:r>
            <w:rPr>
              <w:rFonts w:ascii="Cambria Math" w:hAnsi="Cambria Math"/>
              <w:noProof/>
              <w:rPrChange w:id="479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799" w:author="Peto" w:date="2018-06-14T07:18:00Z">
                    <w:rPr>
                      <w:rFonts w:ascii="Cambria Math" w:hAnsi="Cambria Math"/>
                    </w:rPr>
                  </w:rPrChange>
                </w:rPr>
                <m:t>t</m:t>
              </m:r>
            </m:e>
            <m:sub>
              <m:r>
                <w:rPr>
                  <w:rFonts w:ascii="Cambria Math" w:hAnsi="Cambria Math"/>
                  <w:noProof/>
                  <w:rPrChange w:id="4800" w:author="Peto" w:date="2018-06-14T07:18:00Z">
                    <w:rPr>
                      <w:rFonts w:ascii="Cambria Math" w:hAnsi="Cambria Math"/>
                    </w:rPr>
                  </w:rPrChange>
                </w:rPr>
                <m:t>max</m:t>
              </m:r>
            </m:sub>
          </m:sSub>
        </m:oMath>
      </w:ins>
      <w:del w:id="4801" w:author="Langer, Peter" w:date="2018-06-12T08:17:00Z">
        <w:r w:rsidRPr="00A82009" w:rsidDel="00B51EAD">
          <w:rPr>
            <w:noProof/>
            <w:rPrChange w:id="4802" w:author="Peto" w:date="2018-06-14T07:18:00Z">
              <w:rPr/>
            </w:rPrChange>
          </w:rPr>
          <w:delText>-dZ/dtmax</w:delText>
        </w:r>
      </w:del>
      <w:r w:rsidRPr="00A82009">
        <w:rPr>
          <w:noProof/>
          <w:rPrChange w:id="4803" w:author="Peto" w:date="2018-06-14T07:18:00Z">
            <w:rPr/>
          </w:rPrChange>
        </w:rPr>
        <w:t xml:space="preserve"> sa na časovej osi vyskytuje v rovnakom čase ako maximálna zmena arteriálneho krvného tlaku a maximálne zrýchlenie krvi. Hodnota </w:t>
      </w:r>
      <w:ins w:id="4804" w:author="Langer, Peter" w:date="2018-06-12T08:17:00Z">
        <m:oMath>
          <m:r>
            <w:rPr>
              <w:rFonts w:ascii="Cambria Math" w:hAnsi="Cambria Math"/>
              <w:noProof/>
              <w:rPrChange w:id="480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806" w:author="Peto" w:date="2018-06-14T07:18:00Z">
                    <w:rPr>
                      <w:rFonts w:ascii="Cambria Math" w:hAnsi="Cambria Math"/>
                    </w:rPr>
                  </w:rPrChange>
                </w:rPr>
                <m:t>t</m:t>
              </m:r>
            </m:e>
            <m:sub>
              <m:r>
                <w:rPr>
                  <w:rFonts w:ascii="Cambria Math" w:hAnsi="Cambria Math"/>
                  <w:noProof/>
                  <w:rPrChange w:id="4807" w:author="Peto" w:date="2018-06-14T07:18:00Z">
                    <w:rPr>
                      <w:rFonts w:ascii="Cambria Math" w:hAnsi="Cambria Math"/>
                    </w:rPr>
                  </w:rPrChange>
                </w:rPr>
                <m:t>max</m:t>
              </m:r>
            </m:sub>
          </m:sSub>
        </m:oMath>
      </w:ins>
      <w:del w:id="4808" w:author="Langer, Peter" w:date="2018-06-12T08:17:00Z">
        <w:r w:rsidRPr="00A82009" w:rsidDel="00B51EAD">
          <w:rPr>
            <w:noProof/>
            <w:rPrChange w:id="4809" w:author="Peto" w:date="2018-06-14T07:18:00Z">
              <w:rPr/>
            </w:rPrChange>
          </w:rPr>
          <w:delText>-dZ/dtmax</w:delText>
        </w:r>
      </w:del>
      <w:r w:rsidRPr="00A82009">
        <w:rPr>
          <w:noProof/>
          <w:rPrChange w:id="4810" w:author="Peto" w:date="2018-06-14T07:18:00Z">
            <w:rPr/>
          </w:rPrChange>
        </w:rPr>
        <w:t xml:space="preserve"> sa preto bude riadiť hlavne druhým derivantom parciálnej derivácie odporu v rovnici (</w:t>
      </w:r>
      <w:r w:rsidRPr="00A82009">
        <w:rPr>
          <w:noProof/>
          <w:rPrChange w:id="4811" w:author="Peto" w:date="2018-06-14T07:18:00Z">
            <w:rPr/>
          </w:rPrChange>
        </w:rPr>
        <w:fldChar w:fldCharType="begin"/>
      </w:r>
      <w:r w:rsidRPr="00A82009">
        <w:rPr>
          <w:noProof/>
          <w:rPrChange w:id="4812" w:author="Peto" w:date="2018-06-14T07:18:00Z">
            <w:rPr/>
          </w:rPrChange>
        </w:rPr>
        <w:instrText xml:space="preserve"> REF premenliva_impedancia_2 \h </w:instrText>
      </w:r>
      <w:r w:rsidRPr="00A82009">
        <w:rPr>
          <w:noProof/>
          <w:rPrChange w:id="4813" w:author="Peto" w:date="2018-06-14T07:18:00Z">
            <w:rPr>
              <w:noProof/>
            </w:rPr>
          </w:rPrChange>
        </w:rPr>
      </w:r>
      <w:r w:rsidRPr="00A82009">
        <w:rPr>
          <w:noProof/>
          <w:rPrChange w:id="4814" w:author="Peto" w:date="2018-06-14T07:18:00Z">
            <w:rPr/>
          </w:rPrChange>
        </w:rPr>
        <w:fldChar w:fldCharType="separate"/>
      </w:r>
      <w:r w:rsidR="00F95B9C" w:rsidRPr="00A82009">
        <w:rPr>
          <w:noProof/>
          <w:color w:val="000000"/>
        </w:rPr>
        <w:t>32</w:t>
      </w:r>
      <w:r w:rsidRPr="00A82009">
        <w:rPr>
          <w:noProof/>
          <w:rPrChange w:id="4815" w:author="Peto" w:date="2018-06-14T07:18:00Z">
            <w:rPr/>
          </w:rPrChange>
        </w:rPr>
        <w:fldChar w:fldCharType="end"/>
      </w:r>
      <w:r w:rsidRPr="00A82009">
        <w:rPr>
          <w:noProof/>
          <w:rPrChange w:id="4816" w:author="Peto" w:date="2018-06-14T07:18:00Z">
            <w:rPr/>
          </w:rPrChange>
        </w:rPr>
        <w:t>) :</w:t>
      </w:r>
    </w:p>
    <w:p w14:paraId="0A6E49AC" w14:textId="77777777" w:rsidR="00CE547F" w:rsidRPr="00A82009" w:rsidRDefault="00CE547F" w:rsidP="00CE547F">
      <w:pPr>
        <w:rPr>
          <w:noProof/>
          <w:rPrChange w:id="4817"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A82009" w14:paraId="0A25FEBE" w14:textId="77777777" w:rsidTr="00452ADC">
        <w:tc>
          <w:tcPr>
            <w:tcW w:w="704" w:type="dxa"/>
          </w:tcPr>
          <w:p w14:paraId="440D07F4" w14:textId="77777777" w:rsidR="00CE547F" w:rsidRPr="00A82009" w:rsidRDefault="00CE547F" w:rsidP="00452ADC">
            <w:pPr>
              <w:jc w:val="center"/>
              <w:rPr>
                <w:noProof/>
                <w:color w:val="000000"/>
                <w:rPrChange w:id="4818" w:author="Peto" w:date="2018-06-14T07:18:00Z">
                  <w:rPr>
                    <w:color w:val="000000"/>
                  </w:rPr>
                </w:rPrChange>
              </w:rPr>
            </w:pPr>
          </w:p>
        </w:tc>
        <w:tc>
          <w:tcPr>
            <w:tcW w:w="7088" w:type="dxa"/>
            <w:vAlign w:val="center"/>
          </w:tcPr>
          <w:p w14:paraId="42F6E585" w14:textId="77777777" w:rsidR="00CE547F" w:rsidRPr="00A82009" w:rsidRDefault="00837AE3" w:rsidP="00452ADC">
            <w:pPr>
              <w:rPr>
                <w:noProof/>
                <w:color w:val="000000"/>
                <w:rPrChange w:id="4819" w:author="Peto" w:date="2018-06-14T07:18:00Z">
                  <w:rPr>
                    <w:color w:val="000000"/>
                  </w:rPr>
                </w:rPrChange>
              </w:rPr>
            </w:pPr>
            <m:oMathPara>
              <m:oMath>
                <m:f>
                  <m:fPr>
                    <m:ctrlPr>
                      <w:rPr>
                        <w:rFonts w:ascii="Cambria Math" w:hAnsi="Cambria Math"/>
                        <w:i/>
                        <w:noProof/>
                      </w:rPr>
                    </m:ctrlPr>
                  </m:fPr>
                  <m:num>
                    <m:r>
                      <w:rPr>
                        <w:rFonts w:ascii="Cambria Math" w:hAnsi="Cambria Math"/>
                        <w:noProof/>
                        <w:rPrChange w:id="4820"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821" w:author="Peto" w:date="2018-06-14T07:18:00Z">
                              <w:rPr>
                                <w:rFonts w:ascii="Cambria Math" w:hAnsi="Cambria Math"/>
                              </w:rPr>
                            </w:rPrChange>
                          </w:rPr>
                          <m:t>Z</m:t>
                        </m:r>
                      </m:e>
                      <m:sub>
                        <m:r>
                          <w:rPr>
                            <w:rFonts w:ascii="Cambria Math" w:hAnsi="Cambria Math"/>
                            <w:noProof/>
                            <w:rPrChange w:id="4822" w:author="Peto" w:date="2018-06-14T07:18:00Z">
                              <w:rPr>
                                <w:rFonts w:ascii="Cambria Math" w:hAnsi="Cambria Math"/>
                              </w:rPr>
                            </w:rPrChange>
                          </w:rPr>
                          <m:t>vel</m:t>
                        </m:r>
                      </m:sub>
                    </m:sSub>
                    <m:r>
                      <w:rPr>
                        <w:rFonts w:ascii="Cambria Math" w:hAnsi="Cambria Math"/>
                        <w:noProof/>
                        <w:rPrChange w:id="4823" w:author="Peto" w:date="2018-06-14T07:18:00Z">
                          <w:rPr>
                            <w:rFonts w:ascii="Cambria Math" w:hAnsi="Cambria Math"/>
                          </w:rPr>
                        </w:rPrChange>
                      </w:rPr>
                      <m:t>(t)</m:t>
                    </m:r>
                  </m:num>
                  <m:den>
                    <m:r>
                      <w:rPr>
                        <w:rFonts w:ascii="Cambria Math" w:hAnsi="Cambria Math"/>
                        <w:noProof/>
                        <w:rPrChange w:id="4824"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825" w:author="Peto" w:date="2018-06-14T07:18:00Z">
                              <w:rPr>
                                <w:rFonts w:ascii="Cambria Math" w:hAnsi="Cambria Math"/>
                              </w:rPr>
                            </w:rPrChange>
                          </w:rPr>
                          <m:t>t</m:t>
                        </m:r>
                      </m:e>
                      <m:sub>
                        <m:r>
                          <w:rPr>
                            <w:rFonts w:ascii="Cambria Math" w:hAnsi="Cambria Math"/>
                            <w:noProof/>
                            <w:rPrChange w:id="4826" w:author="Peto" w:date="2018-06-14T07:18:00Z">
                              <w:rPr>
                                <w:rFonts w:ascii="Cambria Math" w:hAnsi="Cambria Math"/>
                              </w:rPr>
                            </w:rPrChange>
                          </w:rPr>
                          <m:t>max</m:t>
                        </m:r>
                      </m:sub>
                    </m:sSub>
                  </m:den>
                </m:f>
                <m:r>
                  <w:rPr>
                    <w:rFonts w:ascii="Cambria Math" w:hAnsi="Cambria Math"/>
                    <w:noProof/>
                    <w:rPrChange w:id="4827" w:author="Peto" w:date="2018-06-14T07:18:00Z">
                      <w:rPr>
                        <w:rFonts w:ascii="Cambria Math" w:hAnsi="Cambria Math"/>
                      </w:rPr>
                    </w:rPrChange>
                  </w:rPr>
                  <m:t xml:space="preserve">= </m:t>
                </m:r>
                <m:f>
                  <m:fPr>
                    <m:ctrlPr>
                      <w:rPr>
                        <w:rFonts w:ascii="Cambria Math" w:hAnsi="Cambria Math"/>
                        <w:i/>
                        <w:noProof/>
                      </w:rPr>
                    </m:ctrlPr>
                  </m:fPr>
                  <m:num>
                    <m:sSup>
                      <m:sSupPr>
                        <m:ctrlPr>
                          <w:rPr>
                            <w:rFonts w:ascii="Cambria Math" w:hAnsi="Cambria Math"/>
                            <w:i/>
                            <w:noProof/>
                          </w:rPr>
                        </m:ctrlPr>
                      </m:sSupPr>
                      <m:e>
                        <m:r>
                          <w:rPr>
                            <w:rFonts w:ascii="Cambria Math" w:hAnsi="Cambria Math"/>
                            <w:noProof/>
                            <w:rPrChange w:id="4828" w:author="Peto" w:date="2018-06-14T07:18:00Z">
                              <w:rPr>
                                <w:rFonts w:ascii="Cambria Math" w:hAnsi="Cambria Math"/>
                              </w:rPr>
                            </w:rPrChange>
                          </w:rPr>
                          <m:t>L</m:t>
                        </m:r>
                      </m:e>
                      <m:sup>
                        <m:r>
                          <w:rPr>
                            <w:rFonts w:ascii="Cambria Math" w:hAnsi="Cambria Math"/>
                            <w:noProof/>
                            <w:rPrChange w:id="4829" w:author="Peto" w:date="2018-06-14T07:18:00Z">
                              <w:rPr>
                                <w:rFonts w:ascii="Cambria Math" w:hAnsi="Cambria Math"/>
                              </w:rPr>
                            </w:rPrChange>
                          </w:rPr>
                          <m:t>2</m:t>
                        </m:r>
                      </m:sup>
                    </m:sSup>
                  </m:num>
                  <m:den>
                    <m:sSub>
                      <m:sSubPr>
                        <m:ctrlPr>
                          <w:rPr>
                            <w:rFonts w:ascii="Cambria Math" w:hAnsi="Cambria Math"/>
                            <w:i/>
                            <w:noProof/>
                          </w:rPr>
                        </m:ctrlPr>
                      </m:sSubPr>
                      <m:e>
                        <m:r>
                          <w:rPr>
                            <w:rFonts w:ascii="Cambria Math" w:hAnsi="Cambria Math"/>
                            <w:noProof/>
                            <w:rPrChange w:id="4830" w:author="Peto" w:date="2018-06-14T07:18:00Z">
                              <w:rPr>
                                <w:rFonts w:ascii="Cambria Math" w:hAnsi="Cambria Math"/>
                              </w:rPr>
                            </w:rPrChange>
                          </w:rPr>
                          <m:t>V</m:t>
                        </m:r>
                      </m:e>
                      <m:sub>
                        <m:r>
                          <w:rPr>
                            <w:rFonts w:ascii="Cambria Math" w:hAnsi="Cambria Math"/>
                            <w:noProof/>
                            <w:rPrChange w:id="4831" w:author="Peto" w:date="2018-06-14T07:18:00Z">
                              <w:rPr>
                                <w:rFonts w:ascii="Cambria Math" w:hAnsi="Cambria Math"/>
                              </w:rPr>
                            </w:rPrChange>
                          </w:rPr>
                          <m:t>b</m:t>
                        </m:r>
                      </m:sub>
                    </m:sSub>
                  </m:den>
                </m:f>
                <m:f>
                  <m:fPr>
                    <m:ctrlPr>
                      <w:rPr>
                        <w:rFonts w:ascii="Cambria Math" w:hAnsi="Cambria Math"/>
                        <w:i/>
                        <w:noProof/>
                      </w:rPr>
                    </m:ctrlPr>
                  </m:fPr>
                  <m:num>
                    <m:r>
                      <w:rPr>
                        <w:rFonts w:ascii="Cambria Math" w:hAnsi="Cambria Math"/>
                        <w:noProof/>
                        <w:rPrChange w:id="483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833" w:author="Peto" w:date="2018-06-14T07:18:00Z">
                              <w:rPr>
                                <w:rFonts w:ascii="Cambria Math" w:hAnsi="Cambria Math"/>
                              </w:rPr>
                            </w:rPrChange>
                          </w:rPr>
                          <m:t>ρ</m:t>
                        </m:r>
                      </m:e>
                      <m:sub>
                        <m:r>
                          <w:rPr>
                            <w:rFonts w:ascii="Cambria Math" w:hAnsi="Cambria Math"/>
                            <w:noProof/>
                            <w:rPrChange w:id="4834" w:author="Peto" w:date="2018-06-14T07:18:00Z">
                              <w:rPr>
                                <w:rFonts w:ascii="Cambria Math" w:hAnsi="Cambria Math"/>
                              </w:rPr>
                            </w:rPrChange>
                          </w:rPr>
                          <m:t>b</m:t>
                        </m:r>
                      </m:sub>
                    </m:sSub>
                    <m:d>
                      <m:dPr>
                        <m:ctrlPr>
                          <w:rPr>
                            <w:rFonts w:ascii="Cambria Math" w:hAnsi="Cambria Math"/>
                            <w:i/>
                            <w:noProof/>
                          </w:rPr>
                        </m:ctrlPr>
                      </m:dPr>
                      <m:e>
                        <m:r>
                          <w:rPr>
                            <w:rFonts w:ascii="Cambria Math" w:hAnsi="Cambria Math"/>
                            <w:noProof/>
                            <w:rPrChange w:id="4835" w:author="Peto" w:date="2018-06-14T07:18:00Z">
                              <w:rPr>
                                <w:rFonts w:ascii="Cambria Math" w:hAnsi="Cambria Math"/>
                              </w:rPr>
                            </w:rPrChange>
                          </w:rPr>
                          <m:t>t</m:t>
                        </m:r>
                      </m:e>
                    </m:d>
                  </m:num>
                  <m:den>
                    <m:r>
                      <w:rPr>
                        <w:rFonts w:ascii="Cambria Math" w:hAnsi="Cambria Math"/>
                        <w:noProof/>
                        <w:rPrChange w:id="483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837" w:author="Peto" w:date="2018-06-14T07:18:00Z">
                              <w:rPr>
                                <w:rFonts w:ascii="Cambria Math" w:hAnsi="Cambria Math"/>
                              </w:rPr>
                            </w:rPrChange>
                          </w:rPr>
                          <m:t>t</m:t>
                        </m:r>
                      </m:e>
                      <m:sub>
                        <m:r>
                          <w:rPr>
                            <w:rFonts w:ascii="Cambria Math" w:hAnsi="Cambria Math"/>
                            <w:noProof/>
                            <w:rPrChange w:id="4838" w:author="Peto" w:date="2018-06-14T07:18:00Z">
                              <w:rPr>
                                <w:rFonts w:ascii="Cambria Math" w:hAnsi="Cambria Math"/>
                              </w:rPr>
                            </w:rPrChange>
                          </w:rPr>
                          <m:t>max</m:t>
                        </m:r>
                      </m:sub>
                    </m:sSub>
                  </m:den>
                </m:f>
                <m:d>
                  <m:dPr>
                    <m:ctrlPr>
                      <w:rPr>
                        <w:rFonts w:ascii="Cambria Math" w:hAnsi="Cambria Math"/>
                        <w:i/>
                        <w:noProof/>
                      </w:rPr>
                    </m:ctrlPr>
                  </m:dPr>
                  <m:e>
                    <m:r>
                      <w:rPr>
                        <w:rFonts w:ascii="Cambria Math" w:hAnsi="Cambria Math"/>
                        <w:noProof/>
                        <w:rPrChange w:id="4839" w:author="Peto" w:date="2018-06-14T07:18:00Z">
                          <w:rPr>
                            <w:rFonts w:ascii="Cambria Math" w:hAnsi="Cambria Math"/>
                          </w:rPr>
                        </w:rPrChange>
                      </w:rPr>
                      <m:t>Ω.</m:t>
                    </m:r>
                    <m:sSup>
                      <m:sSupPr>
                        <m:ctrlPr>
                          <w:rPr>
                            <w:rFonts w:ascii="Cambria Math" w:hAnsi="Cambria Math"/>
                            <w:i/>
                            <w:noProof/>
                          </w:rPr>
                        </m:ctrlPr>
                      </m:sSupPr>
                      <m:e>
                        <m:r>
                          <w:rPr>
                            <w:rFonts w:ascii="Cambria Math" w:hAnsi="Cambria Math"/>
                            <w:noProof/>
                            <w:rPrChange w:id="4840" w:author="Peto" w:date="2018-06-14T07:18:00Z">
                              <w:rPr>
                                <w:rFonts w:ascii="Cambria Math" w:hAnsi="Cambria Math"/>
                              </w:rPr>
                            </w:rPrChange>
                          </w:rPr>
                          <m:t>s</m:t>
                        </m:r>
                      </m:e>
                      <m:sup>
                        <m:r>
                          <w:rPr>
                            <w:rFonts w:ascii="Cambria Math" w:hAnsi="Cambria Math"/>
                            <w:noProof/>
                            <w:rPrChange w:id="4841" w:author="Peto" w:date="2018-06-14T07:18:00Z">
                              <w:rPr>
                                <w:rFonts w:ascii="Cambria Math" w:hAnsi="Cambria Math"/>
                              </w:rPr>
                            </w:rPrChange>
                          </w:rPr>
                          <m:t>-1</m:t>
                        </m:r>
                      </m:sup>
                    </m:sSup>
                  </m:e>
                </m:d>
                <m:r>
                  <m:rPr>
                    <m:sty m:val="p"/>
                  </m:rPr>
                  <w:rPr>
                    <w:rFonts w:ascii="Cambria Math" w:hAnsi="Cambria Math"/>
                    <w:noProof/>
                    <w:color w:val="000000"/>
                    <w:rPrChange w:id="4842" w:author="Peto" w:date="2018-06-14T07:18:00Z">
                      <w:rPr>
                        <w:rFonts w:ascii="Cambria Math" w:hAnsi="Cambria Math"/>
                        <w:color w:val="000000"/>
                      </w:rPr>
                    </w:rPrChange>
                  </w:rPr>
                  <m:t xml:space="preserve"> .</m:t>
                </m:r>
              </m:oMath>
            </m:oMathPara>
          </w:p>
        </w:tc>
        <w:tc>
          <w:tcPr>
            <w:tcW w:w="702" w:type="dxa"/>
            <w:vAlign w:val="center"/>
          </w:tcPr>
          <w:p w14:paraId="14CFFCE8" w14:textId="77777777" w:rsidR="00CE547F" w:rsidRPr="00A82009" w:rsidRDefault="00CE547F" w:rsidP="00452ADC">
            <w:pPr>
              <w:jc w:val="center"/>
              <w:rPr>
                <w:noProof/>
                <w:color w:val="000000"/>
                <w:rPrChange w:id="4843" w:author="Peto" w:date="2018-06-14T07:18:00Z">
                  <w:rPr>
                    <w:color w:val="000000"/>
                  </w:rPr>
                </w:rPrChange>
              </w:rPr>
            </w:pPr>
            <w:r w:rsidRPr="00A82009">
              <w:rPr>
                <w:noProof/>
                <w:color w:val="000000"/>
                <w:rPrChange w:id="4844" w:author="Peto" w:date="2018-06-14T07:18:00Z">
                  <w:rPr>
                    <w:color w:val="000000"/>
                  </w:rPr>
                </w:rPrChange>
              </w:rPr>
              <w:t>(</w:t>
            </w:r>
            <w:r w:rsidRPr="00A82009">
              <w:rPr>
                <w:noProof/>
                <w:rPrChange w:id="4845" w:author="Peto" w:date="2018-06-14T07:18:00Z">
                  <w:rPr>
                    <w:noProof/>
                    <w:color w:val="000000"/>
                  </w:rPr>
                </w:rPrChange>
              </w:rPr>
              <w:fldChar w:fldCharType="begin"/>
            </w:r>
            <w:r w:rsidRPr="00A82009">
              <w:rPr>
                <w:noProof/>
                <w:rPrChange w:id="4846" w:author="Peto" w:date="2018-06-14T07:18:00Z">
                  <w:rPr/>
                </w:rPrChange>
              </w:rPr>
              <w:instrText xml:space="preserve"> SEQ eq \* MERGEFORMAT </w:instrText>
            </w:r>
            <w:r w:rsidRPr="00A82009">
              <w:rPr>
                <w:noProof/>
                <w:rPrChange w:id="4847" w:author="Peto" w:date="2018-06-14T07:18:00Z">
                  <w:rPr>
                    <w:noProof/>
                    <w:color w:val="000000"/>
                  </w:rPr>
                </w:rPrChange>
              </w:rPr>
              <w:fldChar w:fldCharType="separate"/>
            </w:r>
            <w:ins w:id="4848" w:author="Peto" w:date="2018-06-10T16:58:00Z">
              <w:r w:rsidR="00F95B9C" w:rsidRPr="00A82009">
                <w:rPr>
                  <w:noProof/>
                  <w:color w:val="000000"/>
                  <w:rPrChange w:id="4849" w:author="Peto" w:date="2018-06-14T07:18:00Z">
                    <w:rPr/>
                  </w:rPrChange>
                </w:rPr>
                <w:t>33</w:t>
              </w:r>
            </w:ins>
            <w:del w:id="4850" w:author="Peto" w:date="2018-06-10T16:58:00Z">
              <w:r w:rsidR="00B85020" w:rsidRPr="00A82009" w:rsidDel="00F95B9C">
                <w:rPr>
                  <w:noProof/>
                  <w:color w:val="000000"/>
                </w:rPr>
                <w:delText>33</w:delText>
              </w:r>
            </w:del>
            <w:r w:rsidRPr="00A82009">
              <w:rPr>
                <w:noProof/>
                <w:color w:val="000000"/>
                <w:rPrChange w:id="4851" w:author="Peto" w:date="2018-06-14T07:18:00Z">
                  <w:rPr>
                    <w:noProof/>
                    <w:color w:val="000000"/>
                  </w:rPr>
                </w:rPrChange>
              </w:rPr>
              <w:fldChar w:fldCharType="end"/>
            </w:r>
            <w:r w:rsidRPr="00A82009">
              <w:rPr>
                <w:noProof/>
                <w:color w:val="000000"/>
                <w:rPrChange w:id="4852" w:author="Peto" w:date="2018-06-14T07:18:00Z">
                  <w:rPr>
                    <w:color w:val="000000"/>
                  </w:rPr>
                </w:rPrChange>
              </w:rPr>
              <w:t>)</w:t>
            </w:r>
          </w:p>
        </w:tc>
      </w:tr>
    </w:tbl>
    <w:p w14:paraId="6EAA63D0" w14:textId="77777777" w:rsidR="00CE547F" w:rsidRPr="00A82009" w:rsidRDefault="00CE547F" w:rsidP="00CE547F">
      <w:pPr>
        <w:rPr>
          <w:noProof/>
          <w:rPrChange w:id="4853" w:author="Peto" w:date="2018-06-14T07:18:00Z">
            <w:rPr/>
          </w:rPrChange>
        </w:rPr>
      </w:pPr>
    </w:p>
    <w:p w14:paraId="19C40386" w14:textId="7670F15F" w:rsidR="00CE547F" w:rsidRPr="00A82009" w:rsidRDefault="00CE547F" w:rsidP="00CE547F">
      <w:pPr>
        <w:rPr>
          <w:noProof/>
          <w:rPrChange w:id="4854" w:author="Peto" w:date="2018-06-14T07:18:00Z">
            <w:rPr/>
          </w:rPrChange>
        </w:rPr>
      </w:pPr>
      <w:r w:rsidRPr="00A82009">
        <w:rPr>
          <w:noProof/>
          <w:rPrChange w:id="4855" w:author="Peto" w:date="2018-06-14T07:18:00Z">
            <w:rPr/>
          </w:rPrChange>
        </w:rPr>
        <w:t xml:space="preserve">Keďže Berstain predpokladá, že hodnota </w:t>
      </w:r>
      <w:ins w:id="4856" w:author="Langer, Peter" w:date="2018-06-12T08:17:00Z">
        <m:oMath>
          <m:r>
            <w:rPr>
              <w:rFonts w:ascii="Cambria Math" w:hAnsi="Cambria Math"/>
              <w:noProof/>
              <w:rPrChange w:id="4857"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858" w:author="Peto" w:date="2018-06-14T07:18:00Z">
                    <w:rPr>
                      <w:rFonts w:ascii="Cambria Math" w:hAnsi="Cambria Math"/>
                    </w:rPr>
                  </w:rPrChange>
                </w:rPr>
                <m:t>t</m:t>
              </m:r>
            </m:e>
            <m:sub>
              <m:r>
                <w:rPr>
                  <w:rFonts w:ascii="Cambria Math" w:hAnsi="Cambria Math"/>
                  <w:noProof/>
                  <w:rPrChange w:id="4859" w:author="Peto" w:date="2018-06-14T07:18:00Z">
                    <w:rPr>
                      <w:rFonts w:ascii="Cambria Math" w:hAnsi="Cambria Math"/>
                    </w:rPr>
                  </w:rPrChange>
                </w:rPr>
                <m:t>max</m:t>
              </m:r>
            </m:sub>
          </m:sSub>
        </m:oMath>
      </w:ins>
      <w:del w:id="4860" w:author="Langer, Peter" w:date="2018-06-12T08:17:00Z">
        <w:r w:rsidRPr="00A82009" w:rsidDel="00B51EAD">
          <w:rPr>
            <w:noProof/>
            <w:rPrChange w:id="4861" w:author="Peto" w:date="2018-06-14T07:18:00Z">
              <w:rPr/>
            </w:rPrChange>
          </w:rPr>
          <w:delText>-dZ/dtmax</w:delText>
        </w:r>
      </w:del>
      <w:r w:rsidRPr="00A82009">
        <w:rPr>
          <w:noProof/>
          <w:rPrChange w:id="4862" w:author="Peto" w:date="2018-06-14T07:18:00Z">
            <w:rPr/>
          </w:rPrChange>
        </w:rPr>
        <w:t xml:space="preserve"> je analógiou maximálneho zrýchlenia krvi, ktoré má rozmer (</w:t>
      </w:r>
      <m:oMath>
        <m:r>
          <w:rPr>
            <w:rFonts w:ascii="Cambria Math" w:hAnsi="Cambria Math"/>
            <w:noProof/>
            <w:rPrChange w:id="4863" w:author="Peto" w:date="2018-06-14T07:18:00Z">
              <w:rPr>
                <w:rFonts w:ascii="Cambria Math" w:hAnsi="Cambria Math"/>
              </w:rPr>
            </w:rPrChange>
          </w:rPr>
          <m:t>m</m:t>
        </m:r>
        <m:sSup>
          <m:sSupPr>
            <m:ctrlPr>
              <w:rPr>
                <w:rFonts w:ascii="Cambria Math" w:hAnsi="Cambria Math"/>
                <w:i/>
                <w:noProof/>
              </w:rPr>
            </m:ctrlPr>
          </m:sSupPr>
          <m:e>
            <m:r>
              <w:rPr>
                <w:rFonts w:ascii="Cambria Math" w:hAnsi="Cambria Math"/>
                <w:noProof/>
                <w:rPrChange w:id="4864" w:author="Peto" w:date="2018-06-14T07:18:00Z">
                  <w:rPr>
                    <w:rFonts w:ascii="Cambria Math" w:hAnsi="Cambria Math"/>
                  </w:rPr>
                </w:rPrChange>
              </w:rPr>
              <m:t>s</m:t>
            </m:r>
          </m:e>
          <m:sup>
            <m:r>
              <w:rPr>
                <w:rFonts w:ascii="Cambria Math" w:hAnsi="Cambria Math"/>
                <w:noProof/>
                <w:rPrChange w:id="4865" w:author="Peto" w:date="2018-06-14T07:18:00Z">
                  <w:rPr>
                    <w:rFonts w:ascii="Cambria Math" w:hAnsi="Cambria Math"/>
                  </w:rPr>
                </w:rPrChange>
              </w:rPr>
              <m:t>-2</m:t>
            </m:r>
          </m:sup>
        </m:sSup>
      </m:oMath>
      <w:r w:rsidRPr="00A82009">
        <w:rPr>
          <w:noProof/>
          <w:rPrChange w:id="4866" w:author="Peto" w:date="2018-06-14T07:18:00Z">
            <w:rPr/>
          </w:rPrChange>
        </w:rPr>
        <w:t xml:space="preserve">) označuje hodnoty </w:t>
      </w:r>
      <w:ins w:id="4867" w:author="Langer, Peter" w:date="2018-06-12T08:17:00Z">
        <m:oMath>
          <m:r>
            <w:rPr>
              <w:rFonts w:ascii="Cambria Math" w:hAnsi="Cambria Math"/>
              <w:noProof/>
              <w:rPrChange w:id="486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869" w:author="Peto" w:date="2018-06-14T07:18:00Z">
                    <w:rPr>
                      <w:rFonts w:ascii="Cambria Math" w:hAnsi="Cambria Math"/>
                    </w:rPr>
                  </w:rPrChange>
                </w:rPr>
                <m:t>t</m:t>
              </m:r>
            </m:e>
            <m:sub>
              <m:r>
                <w:rPr>
                  <w:rFonts w:ascii="Cambria Math" w:hAnsi="Cambria Math"/>
                  <w:noProof/>
                  <w:rPrChange w:id="4870" w:author="Peto" w:date="2018-06-14T07:18:00Z">
                    <w:rPr>
                      <w:rFonts w:ascii="Cambria Math" w:hAnsi="Cambria Math"/>
                    </w:rPr>
                  </w:rPrChange>
                </w:rPr>
                <m:t>max</m:t>
              </m:r>
            </m:sub>
          </m:sSub>
        </m:oMath>
      </w:ins>
      <w:del w:id="4871" w:author="Langer, Peter" w:date="2018-06-12T08:17:00Z">
        <w:r w:rsidRPr="00A82009" w:rsidDel="00B51EAD">
          <w:rPr>
            <w:noProof/>
            <w:rPrChange w:id="4872" w:author="Peto" w:date="2018-06-14T07:18:00Z">
              <w:rPr/>
            </w:rPrChange>
          </w:rPr>
          <w:delText>-dZ/dtmax</w:delText>
        </w:r>
      </w:del>
      <w:r w:rsidRPr="00A82009">
        <w:rPr>
          <w:noProof/>
          <w:rPrChange w:id="4873" w:author="Peto" w:date="2018-06-14T07:18:00Z">
            <w:rPr/>
          </w:rPrChange>
        </w:rPr>
        <w:t xml:space="preserve"> rozmerom </w:t>
      </w:r>
      <m:oMath>
        <m:r>
          <w:rPr>
            <w:rFonts w:ascii="Cambria Math" w:hAnsi="Cambria Math"/>
            <w:noProof/>
            <w:rPrChange w:id="4874" w:author="Peto" w:date="2018-06-14T07:18:00Z">
              <w:rPr>
                <w:rFonts w:ascii="Cambria Math" w:hAnsi="Cambria Math"/>
              </w:rPr>
            </w:rPrChange>
          </w:rPr>
          <w:lastRenderedPageBreak/>
          <m:t>Ω.</m:t>
        </m:r>
        <m:sSup>
          <m:sSupPr>
            <m:ctrlPr>
              <w:rPr>
                <w:rFonts w:ascii="Cambria Math" w:hAnsi="Cambria Math"/>
                <w:i/>
                <w:noProof/>
              </w:rPr>
            </m:ctrlPr>
          </m:sSupPr>
          <m:e>
            <m:r>
              <w:rPr>
                <w:rFonts w:ascii="Cambria Math" w:hAnsi="Cambria Math"/>
                <w:noProof/>
                <w:rPrChange w:id="4875" w:author="Peto" w:date="2018-06-14T07:18:00Z">
                  <w:rPr>
                    <w:rFonts w:ascii="Cambria Math" w:hAnsi="Cambria Math"/>
                  </w:rPr>
                </w:rPrChange>
              </w:rPr>
              <m:t>s</m:t>
            </m:r>
          </m:e>
          <m:sup>
            <m:r>
              <w:rPr>
                <w:rFonts w:ascii="Cambria Math" w:hAnsi="Cambria Math"/>
                <w:noProof/>
                <w:rPrChange w:id="4876" w:author="Peto" w:date="2018-06-14T07:18:00Z">
                  <w:rPr>
                    <w:rFonts w:ascii="Cambria Math" w:hAnsi="Cambria Math"/>
                  </w:rPr>
                </w:rPrChange>
              </w:rPr>
              <m:t>-2</m:t>
            </m:r>
          </m:sup>
        </m:sSup>
      </m:oMath>
      <w:r w:rsidRPr="00A82009">
        <w:rPr>
          <w:noProof/>
          <w:rPrChange w:id="4877" w:author="Peto" w:date="2018-06-14T07:18:00Z">
            <w:rPr/>
          </w:rPrChange>
        </w:rPr>
        <w:t>. Rovnica (</w:t>
      </w:r>
      <w:r w:rsidRPr="00A82009">
        <w:rPr>
          <w:noProof/>
          <w:rPrChange w:id="4878" w:author="Peto" w:date="2018-06-14T07:18:00Z">
            <w:rPr/>
          </w:rPrChange>
        </w:rPr>
        <w:fldChar w:fldCharType="begin"/>
      </w:r>
      <w:r w:rsidRPr="00A82009">
        <w:rPr>
          <w:noProof/>
          <w:rPrChange w:id="4879" w:author="Peto" w:date="2018-06-14T07:18:00Z">
            <w:rPr/>
          </w:rPrChange>
        </w:rPr>
        <w:instrText xml:space="preserve"> REF paraba \h </w:instrText>
      </w:r>
      <w:r w:rsidRPr="00A82009">
        <w:rPr>
          <w:noProof/>
          <w:rPrChange w:id="4880" w:author="Peto" w:date="2018-06-14T07:18:00Z">
            <w:rPr>
              <w:noProof/>
            </w:rPr>
          </w:rPrChange>
        </w:rPr>
      </w:r>
      <w:r w:rsidRPr="00A82009">
        <w:rPr>
          <w:noProof/>
          <w:rPrChange w:id="4881" w:author="Peto" w:date="2018-06-14T07:18:00Z">
            <w:rPr/>
          </w:rPrChange>
        </w:rPr>
        <w:fldChar w:fldCharType="separate"/>
      </w:r>
      <w:r w:rsidR="00F95B9C" w:rsidRPr="00A82009">
        <w:rPr>
          <w:noProof/>
          <w:color w:val="000000"/>
        </w:rPr>
        <w:t>18</w:t>
      </w:r>
      <w:r w:rsidRPr="00A82009">
        <w:rPr>
          <w:noProof/>
          <w:rPrChange w:id="4882" w:author="Peto" w:date="2018-06-14T07:18:00Z">
            <w:rPr/>
          </w:rPrChange>
        </w:rPr>
        <w:fldChar w:fldCharType="end"/>
      </w:r>
      <w:r w:rsidRPr="00A82009">
        <w:rPr>
          <w:noProof/>
          <w:rPrChange w:id="4883" w:author="Peto" w:date="2018-06-14T07:18:00Z">
            <w:rPr/>
          </w:rPrChange>
        </w:rPr>
        <w:t xml:space="preserve">) ukazuje výpočet maximálneho zrýchlenia krvi v aorte - PARABA. Priemernú rýchlosť krvi v aorte dostaneme odmocnením hodnoty PARABA. </w:t>
      </w:r>
    </w:p>
    <w:p w14:paraId="0FC7E0F5" w14:textId="77777777" w:rsidR="00CE547F" w:rsidRPr="00A82009" w:rsidRDefault="00CE547F" w:rsidP="00CE547F">
      <w:pPr>
        <w:rPr>
          <w:noProof/>
          <w:rPrChange w:id="4884"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A82009" w14:paraId="637FAB16" w14:textId="77777777" w:rsidTr="00452ADC">
        <w:tc>
          <w:tcPr>
            <w:tcW w:w="704" w:type="dxa"/>
          </w:tcPr>
          <w:p w14:paraId="020DD01A" w14:textId="77777777" w:rsidR="00CE547F" w:rsidRPr="00A82009" w:rsidRDefault="00CE547F" w:rsidP="00452ADC">
            <w:pPr>
              <w:jc w:val="center"/>
              <w:rPr>
                <w:noProof/>
                <w:color w:val="000000"/>
                <w:rPrChange w:id="4885" w:author="Peto" w:date="2018-06-14T07:18:00Z">
                  <w:rPr>
                    <w:color w:val="000000"/>
                  </w:rPr>
                </w:rPrChange>
              </w:rPr>
            </w:pPr>
          </w:p>
        </w:tc>
        <w:tc>
          <w:tcPr>
            <w:tcW w:w="7088" w:type="dxa"/>
            <w:vAlign w:val="center"/>
          </w:tcPr>
          <w:p w14:paraId="66F538A7" w14:textId="77777777" w:rsidR="00CE547F" w:rsidRPr="00A82009" w:rsidRDefault="00837AE3" w:rsidP="00452ADC">
            <w:pPr>
              <w:rPr>
                <w:noProof/>
                <w:rPrChange w:id="4886" w:author="Peto" w:date="2018-06-14T07:18:00Z">
                  <w:rPr/>
                </w:rPrChange>
              </w:rPr>
            </w:pPr>
            <m:oMathPara>
              <m:oMath>
                <m:bar>
                  <m:barPr>
                    <m:pos m:val="top"/>
                    <m:ctrlPr>
                      <w:rPr>
                        <w:rFonts w:ascii="Cambria Math" w:hAnsi="Cambria Math"/>
                        <w:i/>
                        <w:noProof/>
                      </w:rPr>
                    </m:ctrlPr>
                  </m:barPr>
                  <m:e>
                    <m:r>
                      <w:rPr>
                        <w:rFonts w:ascii="Cambria Math" w:hAnsi="Cambria Math"/>
                        <w:noProof/>
                        <w:rPrChange w:id="4887" w:author="Peto" w:date="2018-06-14T07:18:00Z">
                          <w:rPr>
                            <w:rFonts w:ascii="Cambria Math" w:hAnsi="Cambria Math"/>
                          </w:rPr>
                        </w:rPrChange>
                      </w:rPr>
                      <m:t>v</m:t>
                    </m:r>
                  </m:e>
                </m:bar>
                <m:r>
                  <w:rPr>
                    <w:rFonts w:ascii="Cambria Math" w:hAnsi="Cambria Math"/>
                    <w:noProof/>
                    <w:rPrChange w:id="4888" w:author="Peto" w:date="2018-06-14T07:18:00Z">
                      <w:rPr>
                        <w:rFonts w:ascii="Cambria Math" w:hAnsi="Cambria Math"/>
                      </w:rPr>
                    </w:rPrChange>
                  </w:rPr>
                  <m:t xml:space="preserve">= </m:t>
                </m:r>
                <m:rad>
                  <m:radPr>
                    <m:degHide m:val="1"/>
                    <m:ctrlPr>
                      <w:rPr>
                        <w:rFonts w:ascii="Cambria Math" w:hAnsi="Cambria Math"/>
                        <w:i/>
                        <w:noProof/>
                      </w:rPr>
                    </m:ctrlPr>
                  </m:radPr>
                  <m:deg/>
                  <m:e>
                    <m:r>
                      <w:rPr>
                        <w:rFonts w:ascii="Cambria Math" w:hAnsi="Cambria Math"/>
                        <w:noProof/>
                        <w:rPrChange w:id="4889" w:author="Peto" w:date="2018-06-14T07:18:00Z">
                          <w:rPr>
                            <w:rFonts w:ascii="Cambria Math" w:hAnsi="Cambria Math"/>
                          </w:rPr>
                        </w:rPrChange>
                      </w:rPr>
                      <m:t>PARABA</m:t>
                    </m:r>
                  </m:e>
                </m:rad>
              </m:oMath>
            </m:oMathPara>
          </w:p>
          <w:p w14:paraId="688B5C3F" w14:textId="77777777" w:rsidR="00CE547F" w:rsidRPr="00A82009" w:rsidRDefault="00CE547F" w:rsidP="00452ADC">
            <w:pPr>
              <w:rPr>
                <w:noProof/>
                <w:color w:val="000000"/>
                <w:rPrChange w:id="4890" w:author="Peto" w:date="2018-06-14T07:18:00Z">
                  <w:rPr>
                    <w:color w:val="000000"/>
                  </w:rPr>
                </w:rPrChange>
              </w:rPr>
            </w:pPr>
            <m:oMathPara>
              <m:oMath>
                <m:r>
                  <m:rPr>
                    <m:sty m:val="p"/>
                  </m:rPr>
                  <w:rPr>
                    <w:rFonts w:ascii="Cambria Math" w:hAnsi="Cambria Math"/>
                    <w:noProof/>
                    <w:color w:val="000000"/>
                    <w:rPrChange w:id="4891" w:author="Peto" w:date="2018-06-14T07:18:00Z">
                      <w:rPr>
                        <w:rFonts w:ascii="Cambria Math" w:hAnsi="Cambria Math"/>
                        <w:color w:val="000000"/>
                      </w:rPr>
                    </w:rPrChange>
                  </w:rPr>
                  <m:t xml:space="preserve"> .</m:t>
                </m:r>
              </m:oMath>
            </m:oMathPara>
          </w:p>
        </w:tc>
        <w:tc>
          <w:tcPr>
            <w:tcW w:w="702" w:type="dxa"/>
            <w:vAlign w:val="center"/>
          </w:tcPr>
          <w:p w14:paraId="455EDE37" w14:textId="77777777" w:rsidR="00CE547F" w:rsidRPr="00A82009" w:rsidRDefault="00CE547F" w:rsidP="00452ADC">
            <w:pPr>
              <w:jc w:val="center"/>
              <w:rPr>
                <w:noProof/>
                <w:color w:val="000000"/>
                <w:rPrChange w:id="4892" w:author="Peto" w:date="2018-06-14T07:18:00Z">
                  <w:rPr>
                    <w:color w:val="000000"/>
                  </w:rPr>
                </w:rPrChange>
              </w:rPr>
            </w:pPr>
            <w:r w:rsidRPr="00A82009">
              <w:rPr>
                <w:noProof/>
                <w:color w:val="000000"/>
                <w:rPrChange w:id="4893" w:author="Peto" w:date="2018-06-14T07:18:00Z">
                  <w:rPr>
                    <w:color w:val="000000"/>
                  </w:rPr>
                </w:rPrChange>
              </w:rPr>
              <w:t>(</w:t>
            </w:r>
            <w:r w:rsidRPr="00A82009">
              <w:rPr>
                <w:noProof/>
                <w:rPrChange w:id="4894" w:author="Peto" w:date="2018-06-14T07:18:00Z">
                  <w:rPr>
                    <w:noProof/>
                    <w:color w:val="000000"/>
                  </w:rPr>
                </w:rPrChange>
              </w:rPr>
              <w:fldChar w:fldCharType="begin"/>
            </w:r>
            <w:r w:rsidRPr="00A82009">
              <w:rPr>
                <w:noProof/>
                <w:rPrChange w:id="4895" w:author="Peto" w:date="2018-06-14T07:18:00Z">
                  <w:rPr/>
                </w:rPrChange>
              </w:rPr>
              <w:instrText xml:space="preserve"> SEQ eq \* MERGEFORMAT </w:instrText>
            </w:r>
            <w:r w:rsidRPr="00A82009">
              <w:rPr>
                <w:noProof/>
                <w:rPrChange w:id="4896" w:author="Peto" w:date="2018-06-14T07:18:00Z">
                  <w:rPr>
                    <w:noProof/>
                    <w:color w:val="000000"/>
                  </w:rPr>
                </w:rPrChange>
              </w:rPr>
              <w:fldChar w:fldCharType="separate"/>
            </w:r>
            <w:ins w:id="4897" w:author="Peto" w:date="2018-06-10T16:58:00Z">
              <w:r w:rsidR="00F95B9C" w:rsidRPr="00A82009">
                <w:rPr>
                  <w:noProof/>
                  <w:color w:val="000000"/>
                  <w:rPrChange w:id="4898" w:author="Peto" w:date="2018-06-14T07:18:00Z">
                    <w:rPr/>
                  </w:rPrChange>
                </w:rPr>
                <w:t>34</w:t>
              </w:r>
            </w:ins>
            <w:del w:id="4899" w:author="Peto" w:date="2018-06-10T16:58:00Z">
              <w:r w:rsidR="00B85020" w:rsidRPr="00A82009" w:rsidDel="00F95B9C">
                <w:rPr>
                  <w:noProof/>
                  <w:color w:val="000000"/>
                </w:rPr>
                <w:delText>34</w:delText>
              </w:r>
            </w:del>
            <w:r w:rsidRPr="00A82009">
              <w:rPr>
                <w:noProof/>
                <w:color w:val="000000"/>
                <w:rPrChange w:id="4900" w:author="Peto" w:date="2018-06-14T07:18:00Z">
                  <w:rPr>
                    <w:noProof/>
                    <w:color w:val="000000"/>
                  </w:rPr>
                </w:rPrChange>
              </w:rPr>
              <w:fldChar w:fldCharType="end"/>
            </w:r>
            <w:r w:rsidRPr="00A82009">
              <w:rPr>
                <w:noProof/>
                <w:color w:val="000000"/>
                <w:rPrChange w:id="4901" w:author="Peto" w:date="2018-06-14T07:18:00Z">
                  <w:rPr>
                    <w:color w:val="000000"/>
                  </w:rPr>
                </w:rPrChange>
              </w:rPr>
              <w:t>)</w:t>
            </w:r>
          </w:p>
        </w:tc>
      </w:tr>
    </w:tbl>
    <w:p w14:paraId="33D3534B" w14:textId="201FD454" w:rsidR="00CE547F" w:rsidRPr="00A82009" w:rsidRDefault="00CE547F" w:rsidP="00CE547F">
      <w:pPr>
        <w:rPr>
          <w:noProof/>
          <w:rPrChange w:id="4902" w:author="Peto" w:date="2018-06-14T07:18:00Z">
            <w:rPr/>
          </w:rPrChange>
        </w:rPr>
      </w:pPr>
      <w:r w:rsidRPr="00A82009">
        <w:rPr>
          <w:noProof/>
          <w:rPrChange w:id="4903" w:author="Peto" w:date="2018-06-14T07:18:00Z">
            <w:rPr/>
          </w:rPrChange>
        </w:rPr>
        <w:t xml:space="preserve">Experimentálne bolo zistené, že relatívne zmeny impedancie </w:t>
      </w:r>
      <m:oMath>
        <m:f>
          <m:fPr>
            <m:ctrlPr>
              <w:rPr>
                <w:rFonts w:ascii="Cambria Math" w:hAnsi="Cambria Math"/>
                <w:i/>
                <w:noProof/>
              </w:rPr>
            </m:ctrlPr>
          </m:fPr>
          <m:num>
            <m:r>
              <w:rPr>
                <w:rFonts w:ascii="Cambria Math" w:hAnsi="Cambria Math"/>
                <w:noProof/>
                <w:rPrChange w:id="4904"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4905" w:author="Peto" w:date="2018-06-14T07:18:00Z">
                      <w:rPr>
                        <w:rFonts w:ascii="Cambria Math" w:hAnsi="Cambria Math"/>
                      </w:rPr>
                    </w:rPrChange>
                  </w:rPr>
                  <m:t>)</m:t>
                </m:r>
              </m:num>
              <m:den>
                <m:r>
                  <w:rPr>
                    <w:rFonts w:ascii="Cambria Math" w:hAnsi="Cambria Math"/>
                    <w:noProof/>
                    <w:rPrChange w:id="490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907" w:author="Peto" w:date="2018-06-14T07:18:00Z">
                          <w:rPr>
                            <w:rFonts w:ascii="Cambria Math" w:hAnsi="Cambria Math"/>
                          </w:rPr>
                        </w:rPrChange>
                      </w:rPr>
                      <m:t>t</m:t>
                    </m:r>
                  </m:e>
                  <m:sub>
                    <m:r>
                      <w:rPr>
                        <w:rFonts w:ascii="Cambria Math" w:hAnsi="Cambria Math"/>
                        <w:noProof/>
                        <w:rPrChange w:id="4908"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4909" w:author="Peto" w:date="2018-06-14T07:18:00Z">
                      <w:rPr>
                        <w:rFonts w:ascii="Cambria Math" w:hAnsi="Cambria Math"/>
                      </w:rPr>
                    </w:rPrChange>
                  </w:rPr>
                  <m:t>Z</m:t>
                </m:r>
              </m:e>
              <m:sub>
                <m:r>
                  <w:rPr>
                    <w:rFonts w:ascii="Cambria Math" w:hAnsi="Cambria Math"/>
                    <w:noProof/>
                    <w:rPrChange w:id="4910" w:author="Peto" w:date="2018-06-14T07:18:00Z">
                      <w:rPr>
                        <w:rFonts w:ascii="Cambria Math" w:hAnsi="Cambria Math"/>
                      </w:rPr>
                    </w:rPrChange>
                  </w:rPr>
                  <m:t>0</m:t>
                </m:r>
              </m:sub>
            </m:sSub>
          </m:den>
        </m:f>
      </m:oMath>
      <w:r w:rsidRPr="00A82009">
        <w:rPr>
          <w:noProof/>
          <w:rPrChange w:id="4911" w:author="Peto" w:date="2018-06-14T07:18:00Z">
            <w:rPr/>
          </w:rPrChange>
        </w:rPr>
        <w:t xml:space="preserve"> sú závislé na mocnine </w:t>
      </w:r>
      <w:r w:rsidRPr="00A82009">
        <w:rPr>
          <w:i/>
          <w:noProof/>
          <w:rPrChange w:id="4912" w:author="Peto" w:date="2018-06-14T07:18:00Z">
            <w:rPr>
              <w:i/>
            </w:rPr>
          </w:rPrChange>
        </w:rPr>
        <w:t>m</w:t>
      </w:r>
      <w:r w:rsidRPr="00A82009">
        <w:rPr>
          <w:noProof/>
          <w:rPrChange w:id="4913" w:author="Peto" w:date="2018-06-14T07:18:00Z">
            <w:rPr/>
          </w:rPrChange>
        </w:rPr>
        <w:t xml:space="preserve"> redukovanej priemernej priestorovej rýchlosť</w:t>
      </w:r>
      <m:oMath>
        <m:sSub>
          <m:sSubPr>
            <m:ctrlPr>
              <w:rPr>
                <w:rFonts w:ascii="Cambria Math" w:hAnsi="Cambria Math"/>
                <w:i/>
                <w:noProof/>
              </w:rPr>
            </m:ctrlPr>
          </m:sSubPr>
          <m:e>
            <m:r>
              <w:rPr>
                <w:rFonts w:ascii="Cambria Math" w:hAnsi="Cambria Math"/>
                <w:noProof/>
                <w:rPrChange w:id="4914" w:author="Peto" w:date="2018-06-14T07:18:00Z">
                  <w:rPr>
                    <w:rFonts w:ascii="Cambria Math" w:hAnsi="Cambria Math"/>
                  </w:rPr>
                </w:rPrChange>
              </w:rPr>
              <m:t xml:space="preserve"> v</m:t>
            </m:r>
          </m:e>
          <m:sub>
            <m:r>
              <w:rPr>
                <w:rFonts w:ascii="Cambria Math" w:hAnsi="Cambria Math"/>
                <w:noProof/>
                <w:rPrChange w:id="4915" w:author="Peto" w:date="2018-06-14T07:18:00Z">
                  <w:rPr>
                    <w:rFonts w:ascii="Cambria Math" w:hAnsi="Cambria Math"/>
                  </w:rPr>
                </w:rPrChange>
              </w:rPr>
              <m:t>SAV</m:t>
            </m:r>
          </m:sub>
        </m:sSub>
      </m:oMath>
      <w:r w:rsidRPr="00A82009">
        <w:rPr>
          <w:noProof/>
          <w:rPrChange w:id="4916" w:author="Peto" w:date="2018-06-14T07:18:00Z">
            <w:rPr/>
          </w:rPrChange>
        </w:rPr>
        <w:t xml:space="preserve"> z rovnice (</w:t>
      </w:r>
      <w:r w:rsidRPr="00A82009">
        <w:rPr>
          <w:noProof/>
          <w:rPrChange w:id="4917" w:author="Peto" w:date="2018-06-14T07:18:00Z">
            <w:rPr/>
          </w:rPrChange>
        </w:rPr>
        <w:fldChar w:fldCharType="begin"/>
      </w:r>
      <w:r w:rsidRPr="00A82009">
        <w:rPr>
          <w:noProof/>
          <w:rPrChange w:id="4918" w:author="Peto" w:date="2018-06-14T07:18:00Z">
            <w:rPr/>
          </w:rPrChange>
        </w:rPr>
        <w:instrText xml:space="preserve"> REF vsav \h </w:instrText>
      </w:r>
      <w:r w:rsidRPr="00A82009">
        <w:rPr>
          <w:noProof/>
          <w:rPrChange w:id="4919" w:author="Peto" w:date="2018-06-14T07:18:00Z">
            <w:rPr>
              <w:noProof/>
            </w:rPr>
          </w:rPrChange>
        </w:rPr>
      </w:r>
      <w:r w:rsidRPr="00A82009">
        <w:rPr>
          <w:noProof/>
          <w:rPrChange w:id="4920" w:author="Peto" w:date="2018-06-14T07:18:00Z">
            <w:rPr/>
          </w:rPrChange>
        </w:rPr>
        <w:fldChar w:fldCharType="separate"/>
      </w:r>
      <w:r w:rsidR="00F95B9C" w:rsidRPr="00A82009">
        <w:rPr>
          <w:noProof/>
          <w:color w:val="000000"/>
        </w:rPr>
        <w:t>17</w:t>
      </w:r>
      <w:r w:rsidRPr="00A82009">
        <w:rPr>
          <w:noProof/>
          <w:rPrChange w:id="4921" w:author="Peto" w:date="2018-06-14T07:18:00Z">
            <w:rPr/>
          </w:rPrChange>
        </w:rPr>
        <w:fldChar w:fldCharType="end"/>
      </w:r>
      <w:r w:rsidRPr="00A82009">
        <w:rPr>
          <w:noProof/>
          <w:rPrChange w:id="4922" w:author="Peto" w:date="2018-06-14T07:18:00Z">
            <w:rPr/>
          </w:rPrChange>
        </w:rPr>
        <w:t>), kde m = 1,15-1,25</w:t>
      </w:r>
      <w:r w:rsidRPr="00A82009">
        <w:rPr>
          <w:noProof/>
          <w:rPrChange w:id="4923" w:author="Peto" w:date="2018-06-14T07:18:00Z">
            <w:rPr/>
          </w:rPrChange>
        </w:rPr>
        <w:fldChar w:fldCharType="begin"/>
      </w:r>
      <w:r w:rsidR="00AD692D" w:rsidRPr="00A82009">
        <w:rPr>
          <w:noProof/>
          <w:rPrChange w:id="4924" w:author="Peto" w:date="2018-06-14T07:18:00Z">
            <w:rPr/>
          </w:rPrChange>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82009">
        <w:rPr>
          <w:noProof/>
          <w:rPrChange w:id="4925" w:author="Peto" w:date="2018-06-14T07:18:00Z">
            <w:rPr/>
          </w:rPrChange>
        </w:rPr>
        <w:fldChar w:fldCharType="separate"/>
      </w:r>
      <w:r w:rsidR="00AD692D" w:rsidRPr="00A82009">
        <w:rPr>
          <w:noProof/>
          <w:vertAlign w:val="superscript"/>
        </w:rPr>
        <w:t>33</w:t>
      </w:r>
      <w:r w:rsidRPr="00A82009">
        <w:rPr>
          <w:noProof/>
          <w:rPrChange w:id="4926" w:author="Peto" w:date="2018-06-14T07:18:00Z">
            <w:rPr/>
          </w:rPrChange>
        </w:rPr>
        <w:fldChar w:fldCharType="end"/>
      </w:r>
      <w:r w:rsidRPr="00A82009">
        <w:rPr>
          <w:noProof/>
          <w:rPrChange w:id="4927" w:author="Peto" w:date="2018-06-14T07:18:00Z">
            <w:rPr/>
          </w:rPrChange>
        </w:rPr>
        <w:t xml:space="preserve">. Pre priemernú rýchlosť odvodenú z impedancie potom môžem odvodiť vzťah:.  </w:t>
      </w:r>
    </w:p>
    <w:p w14:paraId="4D2F3817" w14:textId="77777777" w:rsidR="00CE547F" w:rsidRPr="00A82009" w:rsidRDefault="00CE547F" w:rsidP="00CE547F">
      <w:pPr>
        <w:rPr>
          <w:noProof/>
          <w:rPrChange w:id="4928"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A82009" w14:paraId="2CAFAEEF" w14:textId="77777777" w:rsidTr="00452ADC">
        <w:tc>
          <w:tcPr>
            <w:tcW w:w="704" w:type="dxa"/>
          </w:tcPr>
          <w:p w14:paraId="2787AE03" w14:textId="77777777" w:rsidR="00CE547F" w:rsidRPr="00A82009" w:rsidRDefault="00CE547F" w:rsidP="00452ADC">
            <w:pPr>
              <w:jc w:val="center"/>
              <w:rPr>
                <w:noProof/>
                <w:color w:val="000000"/>
                <w:rPrChange w:id="4929" w:author="Peto" w:date="2018-06-14T07:18:00Z">
                  <w:rPr>
                    <w:color w:val="000000"/>
                  </w:rPr>
                </w:rPrChange>
              </w:rPr>
            </w:pPr>
          </w:p>
        </w:tc>
        <w:tc>
          <w:tcPr>
            <w:tcW w:w="7088" w:type="dxa"/>
            <w:vAlign w:val="center"/>
          </w:tcPr>
          <w:p w14:paraId="1B2B72E6" w14:textId="77777777" w:rsidR="00CE547F" w:rsidRPr="00A82009" w:rsidRDefault="00837AE3" w:rsidP="00452ADC">
            <w:pPr>
              <w:rPr>
                <w:noProof/>
                <w:rPrChange w:id="4930" w:author="Peto" w:date="2018-06-14T07:18:00Z">
                  <w:rPr/>
                </w:rPrChange>
              </w:rPr>
            </w:pPr>
            <m:oMathPara>
              <m:oMath>
                <m:bar>
                  <m:barPr>
                    <m:pos m:val="top"/>
                    <m:ctrlPr>
                      <w:rPr>
                        <w:rFonts w:ascii="Cambria Math" w:hAnsi="Cambria Math"/>
                        <w:i/>
                        <w:noProof/>
                      </w:rPr>
                    </m:ctrlPr>
                  </m:barPr>
                  <m:e>
                    <m:r>
                      <w:rPr>
                        <w:rFonts w:ascii="Cambria Math" w:hAnsi="Cambria Math"/>
                        <w:noProof/>
                        <w:rPrChange w:id="4931" w:author="Peto" w:date="2018-06-14T07:18:00Z">
                          <w:rPr>
                            <w:rFonts w:ascii="Cambria Math" w:hAnsi="Cambria Math"/>
                          </w:rPr>
                        </w:rPrChange>
                      </w:rPr>
                      <m:t>v</m:t>
                    </m:r>
                  </m:e>
                </m:bar>
                <m:r>
                  <w:rPr>
                    <w:rFonts w:ascii="Cambria Math" w:hAnsi="Cambria Math"/>
                    <w:noProof/>
                    <w:rPrChange w:id="4932" w:author="Peto" w:date="2018-06-14T07:18:00Z">
                      <w:rPr>
                        <w:rFonts w:ascii="Cambria Math" w:hAnsi="Cambria Math"/>
                      </w:rPr>
                    </w:rPrChange>
                  </w:rPr>
                  <m:t xml:space="preserve">= </m:t>
                </m:r>
                <m:rad>
                  <m:radPr>
                    <m:degHide m:val="1"/>
                    <m:ctrlPr>
                      <w:rPr>
                        <w:rFonts w:ascii="Cambria Math" w:hAnsi="Cambria Math"/>
                        <w:i/>
                        <w:noProof/>
                      </w:rPr>
                    </m:ctrlPr>
                  </m:radPr>
                  <m:deg/>
                  <m:e>
                    <m:sSup>
                      <m:sSupPr>
                        <m:ctrlPr>
                          <w:rPr>
                            <w:rFonts w:ascii="Cambria Math" w:hAnsi="Cambria Math"/>
                            <w:i/>
                            <w:noProof/>
                          </w:rPr>
                        </m:ctrlPr>
                      </m:sSupPr>
                      <m:e>
                        <m:r>
                          <w:rPr>
                            <w:rFonts w:ascii="Cambria Math" w:hAnsi="Cambria Math"/>
                            <w:noProof/>
                            <w:rPrChange w:id="4933" w:author="Peto" w:date="2018-06-14T07:18:00Z">
                              <w:rPr>
                                <w:rFonts w:ascii="Cambria Math" w:hAnsi="Cambria Math"/>
                              </w:rPr>
                            </w:rPrChange>
                          </w:rPr>
                          <m:t>PARABA</m:t>
                        </m:r>
                      </m:e>
                      <m:sup>
                        <m:r>
                          <w:rPr>
                            <w:rFonts w:ascii="Cambria Math" w:hAnsi="Cambria Math"/>
                            <w:noProof/>
                            <w:rPrChange w:id="4934" w:author="Peto" w:date="2018-06-14T07:18:00Z">
                              <w:rPr>
                                <w:rFonts w:ascii="Cambria Math" w:hAnsi="Cambria Math"/>
                              </w:rPr>
                            </w:rPrChange>
                          </w:rPr>
                          <m:t>m</m:t>
                        </m:r>
                      </m:sup>
                    </m:sSup>
                  </m:e>
                </m:rad>
                <m:r>
                  <w:rPr>
                    <w:rFonts w:ascii="Cambria Math" w:hAnsi="Cambria Math"/>
                    <w:noProof/>
                    <w:rPrChange w:id="4935" w:author="Peto" w:date="2018-06-14T07:18:00Z">
                      <w:rPr>
                        <w:rFonts w:ascii="Cambria Math" w:hAnsi="Cambria Math"/>
                      </w:rPr>
                    </w:rPrChange>
                  </w:rPr>
                  <m:t xml:space="preserve"> ≡ </m:t>
                </m:r>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4936"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4937" w:author="Peto" w:date="2018-06-14T07:18:00Z">
                                  <w:rPr>
                                    <w:rFonts w:ascii="Cambria Math" w:hAnsi="Cambria Math"/>
                                  </w:rPr>
                                </w:rPrChange>
                              </w:rPr>
                              <m:t>)</m:t>
                            </m:r>
                          </m:num>
                          <m:den>
                            <m:r>
                              <w:rPr>
                                <w:rFonts w:ascii="Cambria Math" w:hAnsi="Cambria Math"/>
                                <w:noProof/>
                                <w:rPrChange w:id="493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939" w:author="Peto" w:date="2018-06-14T07:18:00Z">
                                      <w:rPr>
                                        <w:rFonts w:ascii="Cambria Math" w:hAnsi="Cambria Math"/>
                                      </w:rPr>
                                    </w:rPrChange>
                                  </w:rPr>
                                  <m:t>t</m:t>
                                </m:r>
                              </m:e>
                              <m:sub>
                                <m:r>
                                  <w:rPr>
                                    <w:rFonts w:ascii="Cambria Math" w:hAnsi="Cambria Math"/>
                                    <w:noProof/>
                                    <w:rPrChange w:id="4940"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4941" w:author="Peto" w:date="2018-06-14T07:18:00Z">
                                  <w:rPr>
                                    <w:rFonts w:ascii="Cambria Math" w:hAnsi="Cambria Math"/>
                                  </w:rPr>
                                </w:rPrChange>
                              </w:rPr>
                              <m:t>Z</m:t>
                            </m:r>
                          </m:e>
                          <m:sub>
                            <m:r>
                              <w:rPr>
                                <w:rFonts w:ascii="Cambria Math" w:hAnsi="Cambria Math"/>
                                <w:noProof/>
                                <w:rPrChange w:id="4942" w:author="Peto" w:date="2018-06-14T07:18:00Z">
                                  <w:rPr>
                                    <w:rFonts w:ascii="Cambria Math" w:hAnsi="Cambria Math"/>
                                  </w:rPr>
                                </w:rPrChange>
                              </w:rPr>
                              <m:t>0</m:t>
                            </m:r>
                          </m:sub>
                        </m:sSub>
                      </m:den>
                    </m:f>
                  </m:e>
                </m:rad>
              </m:oMath>
            </m:oMathPara>
          </w:p>
          <w:p w14:paraId="6CE391CE" w14:textId="77777777" w:rsidR="00CE547F" w:rsidRPr="00A82009" w:rsidRDefault="00CE547F" w:rsidP="00452ADC">
            <w:pPr>
              <w:rPr>
                <w:noProof/>
                <w:color w:val="000000"/>
                <w:rPrChange w:id="4943" w:author="Peto" w:date="2018-06-14T07:18:00Z">
                  <w:rPr>
                    <w:color w:val="000000"/>
                  </w:rPr>
                </w:rPrChange>
              </w:rPr>
            </w:pPr>
            <m:oMathPara>
              <m:oMath>
                <m:r>
                  <m:rPr>
                    <m:sty m:val="p"/>
                  </m:rPr>
                  <w:rPr>
                    <w:rFonts w:ascii="Cambria Math" w:hAnsi="Cambria Math"/>
                    <w:noProof/>
                    <w:color w:val="000000"/>
                    <w:rPrChange w:id="4944" w:author="Peto" w:date="2018-06-14T07:18:00Z">
                      <w:rPr>
                        <w:rFonts w:ascii="Cambria Math" w:hAnsi="Cambria Math"/>
                        <w:color w:val="000000"/>
                      </w:rPr>
                    </w:rPrChange>
                  </w:rPr>
                  <m:t xml:space="preserve"> .</m:t>
                </m:r>
              </m:oMath>
            </m:oMathPara>
          </w:p>
        </w:tc>
        <w:tc>
          <w:tcPr>
            <w:tcW w:w="702" w:type="dxa"/>
            <w:vAlign w:val="center"/>
          </w:tcPr>
          <w:p w14:paraId="715D8B23" w14:textId="77777777" w:rsidR="00CE547F" w:rsidRPr="00A82009" w:rsidRDefault="00CE547F" w:rsidP="00452ADC">
            <w:pPr>
              <w:jc w:val="center"/>
              <w:rPr>
                <w:noProof/>
                <w:color w:val="000000"/>
                <w:rPrChange w:id="4945" w:author="Peto" w:date="2018-06-14T07:18:00Z">
                  <w:rPr>
                    <w:color w:val="000000"/>
                  </w:rPr>
                </w:rPrChange>
              </w:rPr>
            </w:pPr>
            <w:r w:rsidRPr="00A82009">
              <w:rPr>
                <w:noProof/>
                <w:color w:val="000000"/>
                <w:rPrChange w:id="4946" w:author="Peto" w:date="2018-06-14T07:18:00Z">
                  <w:rPr>
                    <w:color w:val="000000"/>
                  </w:rPr>
                </w:rPrChange>
              </w:rPr>
              <w:t>(</w:t>
            </w:r>
            <w:r w:rsidRPr="00A82009">
              <w:rPr>
                <w:noProof/>
                <w:rPrChange w:id="4947" w:author="Peto" w:date="2018-06-14T07:18:00Z">
                  <w:rPr>
                    <w:noProof/>
                    <w:color w:val="000000"/>
                  </w:rPr>
                </w:rPrChange>
              </w:rPr>
              <w:fldChar w:fldCharType="begin"/>
            </w:r>
            <w:r w:rsidRPr="00A82009">
              <w:rPr>
                <w:noProof/>
                <w:rPrChange w:id="4948" w:author="Peto" w:date="2018-06-14T07:18:00Z">
                  <w:rPr/>
                </w:rPrChange>
              </w:rPr>
              <w:instrText xml:space="preserve"> SEQ eq \* MERGEFORMAT </w:instrText>
            </w:r>
            <w:r w:rsidRPr="00A82009">
              <w:rPr>
                <w:noProof/>
                <w:rPrChange w:id="4949" w:author="Peto" w:date="2018-06-14T07:18:00Z">
                  <w:rPr>
                    <w:noProof/>
                    <w:color w:val="000000"/>
                  </w:rPr>
                </w:rPrChange>
              </w:rPr>
              <w:fldChar w:fldCharType="separate"/>
            </w:r>
            <w:ins w:id="4950" w:author="Peto" w:date="2018-06-10T16:58:00Z">
              <w:r w:rsidR="00F95B9C" w:rsidRPr="00A82009">
                <w:rPr>
                  <w:noProof/>
                  <w:color w:val="000000"/>
                  <w:rPrChange w:id="4951" w:author="Peto" w:date="2018-06-14T07:18:00Z">
                    <w:rPr/>
                  </w:rPrChange>
                </w:rPr>
                <w:t>35</w:t>
              </w:r>
            </w:ins>
            <w:del w:id="4952" w:author="Peto" w:date="2018-06-10T16:58:00Z">
              <w:r w:rsidR="00B85020" w:rsidRPr="00A82009" w:rsidDel="00F95B9C">
                <w:rPr>
                  <w:noProof/>
                  <w:color w:val="000000"/>
                </w:rPr>
                <w:delText>35</w:delText>
              </w:r>
            </w:del>
            <w:r w:rsidRPr="00A82009">
              <w:rPr>
                <w:noProof/>
                <w:color w:val="000000"/>
                <w:rPrChange w:id="4953" w:author="Peto" w:date="2018-06-14T07:18:00Z">
                  <w:rPr>
                    <w:noProof/>
                    <w:color w:val="000000"/>
                  </w:rPr>
                </w:rPrChange>
              </w:rPr>
              <w:fldChar w:fldCharType="end"/>
            </w:r>
            <w:r w:rsidRPr="00A82009">
              <w:rPr>
                <w:noProof/>
                <w:color w:val="000000"/>
                <w:rPrChange w:id="4954" w:author="Peto" w:date="2018-06-14T07:18:00Z">
                  <w:rPr>
                    <w:color w:val="000000"/>
                  </w:rPr>
                </w:rPrChange>
              </w:rPr>
              <w:t>)</w:t>
            </w:r>
          </w:p>
        </w:tc>
      </w:tr>
    </w:tbl>
    <w:p w14:paraId="6AD6CBFB" w14:textId="77777777" w:rsidR="00CE547F" w:rsidRPr="00A82009" w:rsidRDefault="00CE547F" w:rsidP="00CE547F">
      <w:pPr>
        <w:rPr>
          <w:noProof/>
          <w:rPrChange w:id="4955" w:author="Peto" w:date="2018-06-14T07:18:00Z">
            <w:rPr/>
          </w:rPrChange>
        </w:rPr>
      </w:pPr>
      <w:r w:rsidRPr="00A82009">
        <w:rPr>
          <w:noProof/>
          <w:rPrChange w:id="4956" w:author="Peto" w:date="2018-06-14T07:18:00Z">
            <w:rPr/>
          </w:rPrChange>
        </w:rPr>
        <w:t>SV ďalej počítame ako priemernú rýchlosť krvi v aorte násobenou časom toku a prierezom:</w:t>
      </w:r>
    </w:p>
    <w:p w14:paraId="4D5C4F20" w14:textId="77777777" w:rsidR="00CE547F" w:rsidRPr="00A82009" w:rsidRDefault="00CE547F" w:rsidP="00CE547F">
      <w:pPr>
        <w:rPr>
          <w:noProof/>
          <w:rPrChange w:id="4957"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A82009" w14:paraId="692B489D" w14:textId="77777777" w:rsidTr="00452ADC">
        <w:tc>
          <w:tcPr>
            <w:tcW w:w="704" w:type="dxa"/>
          </w:tcPr>
          <w:p w14:paraId="69544AAD" w14:textId="77777777" w:rsidR="00CE547F" w:rsidRPr="00A82009" w:rsidRDefault="00CE547F" w:rsidP="00452ADC">
            <w:pPr>
              <w:jc w:val="center"/>
              <w:rPr>
                <w:noProof/>
                <w:color w:val="000000"/>
                <w:rPrChange w:id="4958" w:author="Peto" w:date="2018-06-14T07:18:00Z">
                  <w:rPr>
                    <w:color w:val="000000"/>
                  </w:rPr>
                </w:rPrChange>
              </w:rPr>
            </w:pPr>
          </w:p>
        </w:tc>
        <w:tc>
          <w:tcPr>
            <w:tcW w:w="7088" w:type="dxa"/>
            <w:vAlign w:val="center"/>
          </w:tcPr>
          <w:p w14:paraId="61C1B6B2" w14:textId="77777777" w:rsidR="00CE547F" w:rsidRPr="00A82009" w:rsidRDefault="00CE547F" w:rsidP="00452ADC">
            <w:pPr>
              <w:rPr>
                <w:noProof/>
                <w:color w:val="000000"/>
                <w:rPrChange w:id="4959" w:author="Peto" w:date="2018-06-14T07:18:00Z">
                  <w:rPr>
                    <w:color w:val="000000"/>
                  </w:rPr>
                </w:rPrChange>
              </w:rPr>
            </w:pPr>
            <m:oMathPara>
              <m:oMath>
                <m:r>
                  <w:rPr>
                    <w:rFonts w:ascii="Cambria Math" w:hAnsi="Cambria Math"/>
                    <w:noProof/>
                    <w:rPrChange w:id="4960" w:author="Peto" w:date="2018-06-14T07:18:00Z">
                      <w:rPr>
                        <w:rFonts w:ascii="Cambria Math" w:hAnsi="Cambria Math"/>
                      </w:rPr>
                    </w:rPrChange>
                  </w:rPr>
                  <m:t>SV= π</m:t>
                </m:r>
                <m:sSup>
                  <m:sSupPr>
                    <m:ctrlPr>
                      <w:rPr>
                        <w:rFonts w:ascii="Cambria Math" w:hAnsi="Cambria Math"/>
                        <w:i/>
                        <w:noProof/>
                      </w:rPr>
                    </m:ctrlPr>
                  </m:sSupPr>
                  <m:e>
                    <m:r>
                      <w:rPr>
                        <w:rFonts w:ascii="Cambria Math" w:hAnsi="Cambria Math"/>
                        <w:noProof/>
                        <w:rPrChange w:id="4961" w:author="Peto" w:date="2018-06-14T07:18:00Z">
                          <w:rPr>
                            <w:rFonts w:ascii="Cambria Math" w:hAnsi="Cambria Math"/>
                          </w:rPr>
                        </w:rPrChange>
                      </w:rPr>
                      <m:t>r</m:t>
                    </m:r>
                  </m:e>
                  <m:sup>
                    <m:r>
                      <w:rPr>
                        <w:rFonts w:ascii="Cambria Math" w:hAnsi="Cambria Math"/>
                        <w:noProof/>
                        <w:rPrChange w:id="4962" w:author="Peto" w:date="2018-06-14T07:18:00Z">
                          <w:rPr>
                            <w:rFonts w:ascii="Cambria Math" w:hAnsi="Cambria Math"/>
                          </w:rPr>
                        </w:rPrChange>
                      </w:rPr>
                      <m:t>2</m:t>
                    </m:r>
                  </m:sup>
                </m:sSup>
                <m:nary>
                  <m:naryPr>
                    <m:limLoc m:val="subSup"/>
                    <m:ctrlPr>
                      <w:rPr>
                        <w:rFonts w:ascii="Cambria Math" w:hAnsi="Cambria Math"/>
                        <w:i/>
                        <w:noProof/>
                      </w:rPr>
                    </m:ctrlPr>
                  </m:naryPr>
                  <m:sub>
                    <m:r>
                      <w:rPr>
                        <w:rFonts w:ascii="Cambria Math" w:hAnsi="Cambria Math"/>
                        <w:noProof/>
                        <w:rPrChange w:id="4963" w:author="Peto" w:date="2018-06-14T07:18:00Z">
                          <w:rPr>
                            <w:rFonts w:ascii="Cambria Math" w:hAnsi="Cambria Math"/>
                          </w:rPr>
                        </w:rPrChange>
                      </w:rPr>
                      <m:t>t0</m:t>
                    </m:r>
                  </m:sub>
                  <m:sup>
                    <m:r>
                      <w:rPr>
                        <w:rFonts w:ascii="Cambria Math" w:hAnsi="Cambria Math"/>
                        <w:noProof/>
                        <w:rPrChange w:id="4964" w:author="Peto" w:date="2018-06-14T07:18:00Z">
                          <w:rPr>
                            <w:rFonts w:ascii="Cambria Math" w:hAnsi="Cambria Math"/>
                          </w:rPr>
                        </w:rPrChange>
                      </w:rPr>
                      <m:t>t1</m:t>
                    </m:r>
                  </m:sup>
                  <m:e>
                    <m:r>
                      <w:rPr>
                        <w:rFonts w:ascii="Cambria Math" w:hAnsi="Cambria Math"/>
                        <w:noProof/>
                        <w:rPrChange w:id="4965" w:author="Peto" w:date="2018-06-14T07:18:00Z">
                          <w:rPr>
                            <w:rFonts w:ascii="Cambria Math" w:hAnsi="Cambria Math"/>
                          </w:rPr>
                        </w:rPrChange>
                      </w:rPr>
                      <m:t>v</m:t>
                    </m:r>
                    <m:d>
                      <m:dPr>
                        <m:ctrlPr>
                          <w:rPr>
                            <w:rFonts w:ascii="Cambria Math" w:hAnsi="Cambria Math"/>
                            <w:i/>
                            <w:noProof/>
                          </w:rPr>
                        </m:ctrlPr>
                      </m:dPr>
                      <m:e>
                        <m:r>
                          <w:rPr>
                            <w:rFonts w:ascii="Cambria Math" w:hAnsi="Cambria Math"/>
                            <w:noProof/>
                            <w:rPrChange w:id="4966" w:author="Peto" w:date="2018-06-14T07:18:00Z">
                              <w:rPr>
                                <w:rFonts w:ascii="Cambria Math" w:hAnsi="Cambria Math"/>
                              </w:rPr>
                            </w:rPrChange>
                          </w:rPr>
                          <m:t>t</m:t>
                        </m:r>
                      </m:e>
                    </m:d>
                    <m:r>
                      <w:rPr>
                        <w:rFonts w:ascii="Cambria Math" w:hAnsi="Cambria Math"/>
                        <w:noProof/>
                        <w:rPrChange w:id="4967" w:author="Peto" w:date="2018-06-14T07:18:00Z">
                          <w:rPr>
                            <w:rFonts w:ascii="Cambria Math" w:hAnsi="Cambria Math"/>
                          </w:rPr>
                        </w:rPrChange>
                      </w:rPr>
                      <m:t>dt= π</m:t>
                    </m:r>
                    <m:sSup>
                      <m:sSupPr>
                        <m:ctrlPr>
                          <w:rPr>
                            <w:rFonts w:ascii="Cambria Math" w:hAnsi="Cambria Math"/>
                            <w:i/>
                            <w:noProof/>
                          </w:rPr>
                        </m:ctrlPr>
                      </m:sSupPr>
                      <m:e>
                        <m:r>
                          <w:rPr>
                            <w:rFonts w:ascii="Cambria Math" w:hAnsi="Cambria Math"/>
                            <w:noProof/>
                            <w:rPrChange w:id="4968" w:author="Peto" w:date="2018-06-14T07:18:00Z">
                              <w:rPr>
                                <w:rFonts w:ascii="Cambria Math" w:hAnsi="Cambria Math"/>
                              </w:rPr>
                            </w:rPrChange>
                          </w:rPr>
                          <m:t>r</m:t>
                        </m:r>
                      </m:e>
                      <m:sup>
                        <m:r>
                          <w:rPr>
                            <w:rFonts w:ascii="Cambria Math" w:hAnsi="Cambria Math"/>
                            <w:noProof/>
                            <w:rPrChange w:id="4969" w:author="Peto" w:date="2018-06-14T07:18:00Z">
                              <w:rPr>
                                <w:rFonts w:ascii="Cambria Math" w:hAnsi="Cambria Math"/>
                              </w:rPr>
                            </w:rPrChange>
                          </w:rPr>
                          <m:t>2</m:t>
                        </m:r>
                      </m:sup>
                    </m:sSup>
                    <m:r>
                      <w:rPr>
                        <w:rFonts w:ascii="Cambria Math" w:hAnsi="Cambria Math"/>
                        <w:noProof/>
                        <w:rPrChange w:id="4970" w:author="Peto" w:date="2018-06-14T07:18:00Z">
                          <w:rPr>
                            <w:rFonts w:ascii="Cambria Math" w:hAnsi="Cambria Math"/>
                          </w:rPr>
                        </w:rPrChange>
                      </w:rPr>
                      <m:t xml:space="preserve"> . </m:t>
                    </m:r>
                    <m:bar>
                      <m:barPr>
                        <m:pos m:val="top"/>
                        <m:ctrlPr>
                          <w:rPr>
                            <w:rFonts w:ascii="Cambria Math" w:hAnsi="Cambria Math"/>
                            <w:i/>
                            <w:noProof/>
                          </w:rPr>
                        </m:ctrlPr>
                      </m:barPr>
                      <m:e>
                        <m:r>
                          <w:rPr>
                            <w:rFonts w:ascii="Cambria Math" w:hAnsi="Cambria Math"/>
                            <w:noProof/>
                            <w:rPrChange w:id="4971" w:author="Peto" w:date="2018-06-14T07:18:00Z">
                              <w:rPr>
                                <w:rFonts w:ascii="Cambria Math" w:hAnsi="Cambria Math"/>
                              </w:rPr>
                            </w:rPrChange>
                          </w:rPr>
                          <m:t>v</m:t>
                        </m:r>
                      </m:e>
                    </m:bar>
                    <m:r>
                      <w:rPr>
                        <w:rFonts w:ascii="Cambria Math" w:hAnsi="Cambria Math"/>
                        <w:noProof/>
                        <w:rPrChange w:id="4972" w:author="Peto" w:date="2018-06-14T07:18:00Z">
                          <w:rPr>
                            <w:rFonts w:ascii="Cambria Math" w:hAnsi="Cambria Math"/>
                          </w:rPr>
                        </w:rPrChange>
                      </w:rPr>
                      <m:t xml:space="preserve"> . </m:t>
                    </m:r>
                    <m:sSub>
                      <m:sSubPr>
                        <m:ctrlPr>
                          <w:rPr>
                            <w:rFonts w:ascii="Cambria Math" w:hAnsi="Cambria Math"/>
                            <w:i/>
                            <w:noProof/>
                          </w:rPr>
                        </m:ctrlPr>
                      </m:sSubPr>
                      <m:e>
                        <m:r>
                          <w:rPr>
                            <w:rFonts w:ascii="Cambria Math" w:hAnsi="Cambria Math"/>
                            <w:noProof/>
                            <w:rPrChange w:id="4973" w:author="Peto" w:date="2018-06-14T07:18:00Z">
                              <w:rPr>
                                <w:rFonts w:ascii="Cambria Math" w:hAnsi="Cambria Math"/>
                              </w:rPr>
                            </w:rPrChange>
                          </w:rPr>
                          <m:t>T</m:t>
                        </m:r>
                      </m:e>
                      <m:sub>
                        <m:r>
                          <w:rPr>
                            <w:rFonts w:ascii="Cambria Math" w:hAnsi="Cambria Math"/>
                            <w:noProof/>
                            <w:rPrChange w:id="4974" w:author="Peto" w:date="2018-06-14T07:18:00Z">
                              <w:rPr>
                                <w:rFonts w:ascii="Cambria Math" w:hAnsi="Cambria Math"/>
                              </w:rPr>
                            </w:rPrChange>
                          </w:rPr>
                          <m:t>LVE</m:t>
                        </m:r>
                      </m:sub>
                    </m:sSub>
                  </m:e>
                </m:nary>
                <m:r>
                  <m:rPr>
                    <m:sty m:val="p"/>
                  </m:rPr>
                  <w:rPr>
                    <w:rFonts w:ascii="Cambria Math" w:hAnsi="Cambria Math"/>
                    <w:noProof/>
                    <w:color w:val="000000"/>
                    <w:rPrChange w:id="4975" w:author="Peto" w:date="2018-06-14T07:18:00Z">
                      <w:rPr>
                        <w:rFonts w:ascii="Cambria Math" w:hAnsi="Cambria Math"/>
                        <w:color w:val="000000"/>
                      </w:rPr>
                    </w:rPrChange>
                  </w:rPr>
                  <m:t xml:space="preserve"> .</m:t>
                </m:r>
              </m:oMath>
            </m:oMathPara>
          </w:p>
        </w:tc>
        <w:tc>
          <w:tcPr>
            <w:tcW w:w="702" w:type="dxa"/>
            <w:vAlign w:val="center"/>
          </w:tcPr>
          <w:p w14:paraId="5F8AC16C" w14:textId="77777777" w:rsidR="00CE547F" w:rsidRPr="00A82009" w:rsidRDefault="00CE547F" w:rsidP="00452ADC">
            <w:pPr>
              <w:jc w:val="center"/>
              <w:rPr>
                <w:noProof/>
                <w:color w:val="000000"/>
                <w:rPrChange w:id="4976" w:author="Peto" w:date="2018-06-14T07:18:00Z">
                  <w:rPr>
                    <w:color w:val="000000"/>
                  </w:rPr>
                </w:rPrChange>
              </w:rPr>
            </w:pPr>
            <w:r w:rsidRPr="00A82009">
              <w:rPr>
                <w:noProof/>
                <w:color w:val="000000"/>
                <w:rPrChange w:id="4977" w:author="Peto" w:date="2018-06-14T07:18:00Z">
                  <w:rPr>
                    <w:color w:val="000000"/>
                  </w:rPr>
                </w:rPrChange>
              </w:rPr>
              <w:t>(</w:t>
            </w:r>
            <w:r w:rsidRPr="00A82009">
              <w:rPr>
                <w:noProof/>
                <w:rPrChange w:id="4978" w:author="Peto" w:date="2018-06-14T07:18:00Z">
                  <w:rPr>
                    <w:noProof/>
                    <w:color w:val="000000"/>
                  </w:rPr>
                </w:rPrChange>
              </w:rPr>
              <w:fldChar w:fldCharType="begin"/>
            </w:r>
            <w:r w:rsidRPr="00A82009">
              <w:rPr>
                <w:noProof/>
                <w:rPrChange w:id="4979" w:author="Peto" w:date="2018-06-14T07:18:00Z">
                  <w:rPr/>
                </w:rPrChange>
              </w:rPr>
              <w:instrText xml:space="preserve"> SEQ eq \* MERGEFORMAT </w:instrText>
            </w:r>
            <w:r w:rsidRPr="00A82009">
              <w:rPr>
                <w:noProof/>
                <w:rPrChange w:id="4980" w:author="Peto" w:date="2018-06-14T07:18:00Z">
                  <w:rPr>
                    <w:noProof/>
                    <w:color w:val="000000"/>
                  </w:rPr>
                </w:rPrChange>
              </w:rPr>
              <w:fldChar w:fldCharType="separate"/>
            </w:r>
            <w:ins w:id="4981" w:author="Peto" w:date="2018-06-10T16:58:00Z">
              <w:r w:rsidR="00F95B9C" w:rsidRPr="00A82009">
                <w:rPr>
                  <w:noProof/>
                  <w:color w:val="000000"/>
                  <w:rPrChange w:id="4982" w:author="Peto" w:date="2018-06-14T07:18:00Z">
                    <w:rPr/>
                  </w:rPrChange>
                </w:rPr>
                <w:t>36</w:t>
              </w:r>
            </w:ins>
            <w:del w:id="4983" w:author="Peto" w:date="2018-06-10T16:58:00Z">
              <w:r w:rsidR="00B85020" w:rsidRPr="00A82009" w:rsidDel="00F95B9C">
                <w:rPr>
                  <w:noProof/>
                  <w:color w:val="000000"/>
                </w:rPr>
                <w:delText>36</w:delText>
              </w:r>
            </w:del>
            <w:r w:rsidRPr="00A82009">
              <w:rPr>
                <w:noProof/>
                <w:color w:val="000000"/>
                <w:rPrChange w:id="4984" w:author="Peto" w:date="2018-06-14T07:18:00Z">
                  <w:rPr>
                    <w:noProof/>
                    <w:color w:val="000000"/>
                  </w:rPr>
                </w:rPrChange>
              </w:rPr>
              <w:fldChar w:fldCharType="end"/>
            </w:r>
            <w:r w:rsidRPr="00A82009">
              <w:rPr>
                <w:noProof/>
                <w:color w:val="000000"/>
                <w:rPrChange w:id="4985" w:author="Peto" w:date="2018-06-14T07:18:00Z">
                  <w:rPr>
                    <w:color w:val="000000"/>
                  </w:rPr>
                </w:rPrChange>
              </w:rPr>
              <w:t>)</w:t>
            </w:r>
          </w:p>
        </w:tc>
      </w:tr>
    </w:tbl>
    <w:p w14:paraId="3C8D9CF5" w14:textId="77777777" w:rsidR="00CE547F" w:rsidRPr="00A82009" w:rsidRDefault="00CE547F" w:rsidP="00CE547F">
      <w:pPr>
        <w:rPr>
          <w:noProof/>
          <w:rPrChange w:id="4986" w:author="Peto" w:date="2018-06-14T07:18:00Z">
            <w:rPr/>
          </w:rPrChange>
        </w:rPr>
      </w:pPr>
    </w:p>
    <w:p w14:paraId="1FCB2864" w14:textId="77777777" w:rsidR="00CE547F" w:rsidRPr="00A82009" w:rsidRDefault="00CE547F" w:rsidP="00CE547F">
      <w:pPr>
        <w:rPr>
          <w:noProof/>
          <w:rPrChange w:id="4987" w:author="Peto" w:date="2018-06-14T07:18:00Z">
            <w:rPr/>
          </w:rPrChange>
        </w:rPr>
      </w:pPr>
      <w:r w:rsidRPr="00A82009">
        <w:rPr>
          <w:noProof/>
          <w:rPrChange w:id="4988" w:author="Peto" w:date="2018-06-14T07:18:00Z">
            <w:rPr/>
          </w:rPrChange>
        </w:rPr>
        <w:t xml:space="preserve">Konštantu </w:t>
      </w:r>
      <m:oMath>
        <m:r>
          <w:rPr>
            <w:rFonts w:ascii="Cambria Math" w:hAnsi="Cambria Math"/>
            <w:noProof/>
            <w:rPrChange w:id="4989" w:author="Peto" w:date="2018-06-14T07:18:00Z">
              <w:rPr>
                <w:rFonts w:ascii="Cambria Math" w:hAnsi="Cambria Math"/>
              </w:rPr>
            </w:rPrChange>
          </w:rPr>
          <m:t>π</m:t>
        </m:r>
        <m:sSup>
          <m:sSupPr>
            <m:ctrlPr>
              <w:rPr>
                <w:rFonts w:ascii="Cambria Math" w:hAnsi="Cambria Math"/>
                <w:i/>
                <w:noProof/>
              </w:rPr>
            </m:ctrlPr>
          </m:sSupPr>
          <m:e>
            <m:r>
              <w:rPr>
                <w:rFonts w:ascii="Cambria Math" w:hAnsi="Cambria Math"/>
                <w:noProof/>
                <w:rPrChange w:id="4990" w:author="Peto" w:date="2018-06-14T07:18:00Z">
                  <w:rPr>
                    <w:rFonts w:ascii="Cambria Math" w:hAnsi="Cambria Math"/>
                  </w:rPr>
                </w:rPrChange>
              </w:rPr>
              <m:t>r</m:t>
            </m:r>
          </m:e>
          <m:sup>
            <m:r>
              <w:rPr>
                <w:rFonts w:ascii="Cambria Math" w:hAnsi="Cambria Math"/>
                <w:noProof/>
                <w:rPrChange w:id="4991" w:author="Peto" w:date="2018-06-14T07:18:00Z">
                  <w:rPr>
                    <w:rFonts w:ascii="Cambria Math" w:hAnsi="Cambria Math"/>
                  </w:rPr>
                </w:rPrChange>
              </w:rPr>
              <m:t>2</m:t>
            </m:r>
          </m:sup>
        </m:sSup>
      </m:oMath>
      <w:r w:rsidRPr="00A82009">
        <w:rPr>
          <w:noProof/>
          <w:rPrChange w:id="4992" w:author="Peto" w:date="2018-06-14T07:18:00Z">
            <w:rPr/>
          </w:rPrChange>
        </w:rPr>
        <w:t xml:space="preserve"> Bernstain nahradzuje vlastnou konštantou definujúcou objem </w:t>
      </w:r>
      <m:oMath>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993" w:author="Peto" w:date="2018-06-14T07:18:00Z">
                      <w:rPr>
                        <w:rFonts w:ascii="Cambria Math" w:hAnsi="Cambria Math"/>
                      </w:rPr>
                    </w:rPrChange>
                  </w:rPr>
                  <m:t>V</m:t>
                </m:r>
              </m:e>
              <m:sub>
                <m:r>
                  <w:rPr>
                    <w:rFonts w:ascii="Cambria Math" w:hAnsi="Cambria Math"/>
                    <w:noProof/>
                    <w:rPrChange w:id="4994" w:author="Peto" w:date="2018-06-14T07:18:00Z">
                      <w:rPr>
                        <w:rFonts w:ascii="Cambria Math" w:hAnsi="Cambria Math"/>
                      </w:rPr>
                    </w:rPrChange>
                  </w:rPr>
                  <m:t>ITBV</m:t>
                </m:r>
              </m:sub>
            </m:sSub>
          </m:num>
          <m:den>
            <m:sSup>
              <m:sSupPr>
                <m:ctrlPr>
                  <w:rPr>
                    <w:rFonts w:ascii="Cambria Math" w:hAnsi="Cambria Math"/>
                    <w:i/>
                    <w:noProof/>
                  </w:rPr>
                </m:ctrlPr>
              </m:sSupPr>
              <m:e>
                <m:r>
                  <w:rPr>
                    <w:rFonts w:ascii="Cambria Math" w:hAnsi="Cambria Math"/>
                    <w:noProof/>
                    <w:rPrChange w:id="4995" w:author="Peto" w:date="2018-06-14T07:18:00Z">
                      <w:rPr>
                        <w:rFonts w:ascii="Cambria Math" w:hAnsi="Cambria Math"/>
                      </w:rPr>
                    </w:rPrChange>
                  </w:rPr>
                  <m:t>ζ</m:t>
                </m:r>
              </m:e>
              <m:sup>
                <m:r>
                  <w:rPr>
                    <w:rFonts w:ascii="Cambria Math" w:hAnsi="Cambria Math"/>
                    <w:noProof/>
                    <w:rPrChange w:id="4996" w:author="Peto" w:date="2018-06-14T07:18:00Z">
                      <w:rPr>
                        <w:rFonts w:ascii="Cambria Math" w:hAnsi="Cambria Math"/>
                      </w:rPr>
                    </w:rPrChange>
                  </w:rPr>
                  <m:t>2</m:t>
                </m:r>
              </m:sup>
            </m:sSup>
          </m:den>
        </m:f>
      </m:oMath>
      <w:r w:rsidRPr="00A82009">
        <w:rPr>
          <w:noProof/>
          <w:rPrChange w:id="4997" w:author="Peto" w:date="2018-06-14T07:18:00Z">
            <w:rPr/>
          </w:rPrChange>
        </w:rPr>
        <w:t xml:space="preserve">. Konštanta </w:t>
      </w:r>
      <m:oMath>
        <m:sSub>
          <m:sSubPr>
            <m:ctrlPr>
              <w:rPr>
                <w:rFonts w:ascii="Cambria Math" w:hAnsi="Cambria Math"/>
                <w:i/>
                <w:noProof/>
              </w:rPr>
            </m:ctrlPr>
          </m:sSubPr>
          <m:e>
            <m:r>
              <w:rPr>
                <w:rFonts w:ascii="Cambria Math" w:hAnsi="Cambria Math"/>
                <w:noProof/>
                <w:rPrChange w:id="4998" w:author="Peto" w:date="2018-06-14T07:18:00Z">
                  <w:rPr>
                    <w:rFonts w:ascii="Cambria Math" w:hAnsi="Cambria Math"/>
                  </w:rPr>
                </w:rPrChange>
              </w:rPr>
              <m:t>V</m:t>
            </m:r>
          </m:e>
          <m:sub>
            <m:r>
              <w:rPr>
                <w:rFonts w:ascii="Cambria Math" w:hAnsi="Cambria Math"/>
                <w:noProof/>
                <w:rPrChange w:id="4999" w:author="Peto" w:date="2018-06-14T07:18:00Z">
                  <w:rPr>
                    <w:rFonts w:ascii="Cambria Math" w:hAnsi="Cambria Math"/>
                  </w:rPr>
                </w:rPrChange>
              </w:rPr>
              <m:t>ITBV</m:t>
            </m:r>
          </m:sub>
        </m:sSub>
        <m:r>
          <w:rPr>
            <w:rFonts w:ascii="Cambria Math" w:hAnsi="Cambria Math"/>
            <w:noProof/>
            <w:rPrChange w:id="5000" w:author="Peto" w:date="2018-06-14T07:18:00Z">
              <w:rPr>
                <w:rFonts w:ascii="Cambria Math" w:hAnsi="Cambria Math"/>
              </w:rPr>
            </w:rPrChange>
          </w:rPr>
          <m:t>=17,5*m (ml)</m:t>
        </m:r>
      </m:oMath>
      <w:r w:rsidRPr="00A82009">
        <w:rPr>
          <w:noProof/>
          <w:rPrChange w:id="5001" w:author="Peto" w:date="2018-06-14T07:18:00Z">
            <w:rPr/>
          </w:rPrChange>
        </w:rPr>
        <w:t xml:space="preserve">, kde m je telesná váha.Konštanta </w:t>
      </w:r>
      <m:oMath>
        <m:r>
          <w:rPr>
            <w:rFonts w:ascii="Cambria Math" w:hAnsi="Cambria Math"/>
            <w:noProof/>
            <w:rPrChange w:id="5002" w:author="Peto" w:date="2018-06-14T07:18:00Z">
              <w:rPr>
                <w:rFonts w:ascii="Cambria Math" w:hAnsi="Cambria Math"/>
              </w:rPr>
            </w:rPrChange>
          </w:rPr>
          <m:t xml:space="preserve">ζ= </m:t>
        </m:r>
        <m:f>
          <m:fPr>
            <m:ctrlPr>
              <w:rPr>
                <w:rFonts w:ascii="Cambria Math" w:hAnsi="Cambria Math"/>
                <w:i/>
                <w:noProof/>
              </w:rPr>
            </m:ctrlPr>
          </m:fPr>
          <m:num>
            <m:sSubSup>
              <m:sSubSupPr>
                <m:ctrlPr>
                  <w:rPr>
                    <w:rFonts w:ascii="Cambria Math" w:hAnsi="Cambria Math"/>
                    <w:i/>
                    <w:noProof/>
                  </w:rPr>
                </m:ctrlPr>
              </m:sSubSupPr>
              <m:e>
                <m:r>
                  <w:rPr>
                    <w:rFonts w:ascii="Cambria Math" w:hAnsi="Cambria Math"/>
                    <w:noProof/>
                    <w:rPrChange w:id="5003" w:author="Peto" w:date="2018-06-14T07:18:00Z">
                      <w:rPr>
                        <w:rFonts w:ascii="Cambria Math" w:hAnsi="Cambria Math"/>
                      </w:rPr>
                    </w:rPrChange>
                  </w:rPr>
                  <m:t>Z</m:t>
                </m:r>
              </m:e>
              <m:sub>
                <m:r>
                  <w:rPr>
                    <w:rFonts w:ascii="Cambria Math" w:hAnsi="Cambria Math"/>
                    <w:noProof/>
                    <w:rPrChange w:id="5004" w:author="Peto" w:date="2018-06-14T07:18:00Z">
                      <w:rPr>
                        <w:rFonts w:ascii="Cambria Math" w:hAnsi="Cambria Math"/>
                      </w:rPr>
                    </w:rPrChange>
                  </w:rPr>
                  <m:t>C</m:t>
                </m:r>
              </m:sub>
              <m:sup>
                <m:r>
                  <w:rPr>
                    <w:rFonts w:ascii="Cambria Math" w:hAnsi="Cambria Math"/>
                    <w:noProof/>
                    <w:rPrChange w:id="5005" w:author="Peto" w:date="2018-06-14T07:18:00Z">
                      <w:rPr>
                        <w:rFonts w:ascii="Cambria Math" w:hAnsi="Cambria Math"/>
                      </w:rPr>
                    </w:rPrChange>
                  </w:rPr>
                  <m:t>2</m:t>
                </m:r>
              </m:sup>
            </m:sSubSup>
            <m:r>
              <w:rPr>
                <w:rFonts w:ascii="Cambria Math" w:hAnsi="Cambria Math"/>
                <w:noProof/>
                <w:rPrChange w:id="5006" w:author="Peto" w:date="2018-06-14T07:18:00Z">
                  <w:rPr>
                    <w:rFonts w:ascii="Cambria Math" w:hAnsi="Cambria Math"/>
                  </w:rPr>
                </w:rPrChange>
              </w:rPr>
              <m:t xml:space="preserve"> - </m:t>
            </m:r>
            <m:sSub>
              <m:sSubPr>
                <m:ctrlPr>
                  <w:rPr>
                    <w:rFonts w:ascii="Cambria Math" w:hAnsi="Cambria Math"/>
                    <w:i/>
                    <w:noProof/>
                  </w:rPr>
                </m:ctrlPr>
              </m:sSubPr>
              <m:e>
                <m:r>
                  <w:rPr>
                    <w:rFonts w:ascii="Cambria Math" w:hAnsi="Cambria Math"/>
                    <w:noProof/>
                    <w:rPrChange w:id="5007" w:author="Peto" w:date="2018-06-14T07:18:00Z">
                      <w:rPr>
                        <w:rFonts w:ascii="Cambria Math" w:hAnsi="Cambria Math"/>
                      </w:rPr>
                    </w:rPrChange>
                  </w:rPr>
                  <m:t>Z</m:t>
                </m:r>
              </m:e>
              <m:sub>
                <m:r>
                  <w:rPr>
                    <w:rFonts w:ascii="Cambria Math" w:hAnsi="Cambria Math"/>
                    <w:noProof/>
                    <w:rPrChange w:id="5008" w:author="Peto" w:date="2018-06-14T07:18:00Z">
                      <w:rPr>
                        <w:rFonts w:ascii="Cambria Math" w:hAnsi="Cambria Math"/>
                      </w:rPr>
                    </w:rPrChange>
                  </w:rPr>
                  <m:t>C</m:t>
                </m:r>
              </m:sub>
            </m:sSub>
            <m:sSub>
              <m:sSubPr>
                <m:ctrlPr>
                  <w:rPr>
                    <w:rFonts w:ascii="Cambria Math" w:hAnsi="Cambria Math"/>
                    <w:i/>
                    <w:noProof/>
                  </w:rPr>
                </m:ctrlPr>
              </m:sSubPr>
              <m:e>
                <m:r>
                  <w:rPr>
                    <w:rFonts w:ascii="Cambria Math" w:hAnsi="Cambria Math"/>
                    <w:noProof/>
                    <w:rPrChange w:id="5009" w:author="Peto" w:date="2018-06-14T07:18:00Z">
                      <w:rPr>
                        <w:rFonts w:ascii="Cambria Math" w:hAnsi="Cambria Math"/>
                      </w:rPr>
                    </w:rPrChange>
                  </w:rPr>
                  <m:t>Z</m:t>
                </m:r>
              </m:e>
              <m:sub>
                <m:r>
                  <w:rPr>
                    <w:rFonts w:ascii="Cambria Math" w:hAnsi="Cambria Math"/>
                    <w:noProof/>
                    <w:rPrChange w:id="5010" w:author="Peto" w:date="2018-06-14T07:18:00Z">
                      <w:rPr>
                        <w:rFonts w:ascii="Cambria Math" w:hAnsi="Cambria Math"/>
                      </w:rPr>
                    </w:rPrChange>
                  </w:rPr>
                  <m:t>0</m:t>
                </m:r>
              </m:sub>
            </m:sSub>
            <m:r>
              <w:rPr>
                <w:rFonts w:ascii="Cambria Math" w:hAnsi="Cambria Math"/>
                <w:noProof/>
                <w:rPrChange w:id="5011" w:author="Peto" w:date="2018-06-14T07:18:00Z">
                  <w:rPr>
                    <w:rFonts w:ascii="Cambria Math" w:hAnsi="Cambria Math"/>
                  </w:rPr>
                </w:rPrChange>
              </w:rPr>
              <m:t>- K</m:t>
            </m:r>
          </m:num>
          <m:den>
            <m:r>
              <w:rPr>
                <w:rFonts w:ascii="Cambria Math" w:hAnsi="Cambria Math"/>
                <w:noProof/>
                <w:rPrChange w:id="5012" w:author="Peto" w:date="2018-06-14T07:18:00Z">
                  <w:rPr>
                    <w:rFonts w:ascii="Cambria Math" w:hAnsi="Cambria Math"/>
                  </w:rPr>
                </w:rPrChange>
              </w:rPr>
              <m:t>2</m:t>
            </m:r>
            <m:sSubSup>
              <m:sSubSupPr>
                <m:ctrlPr>
                  <w:rPr>
                    <w:rFonts w:ascii="Cambria Math" w:hAnsi="Cambria Math"/>
                    <w:i/>
                    <w:noProof/>
                  </w:rPr>
                </m:ctrlPr>
              </m:sSubSupPr>
              <m:e>
                <m:r>
                  <w:rPr>
                    <w:rFonts w:ascii="Cambria Math" w:hAnsi="Cambria Math"/>
                    <w:noProof/>
                    <w:rPrChange w:id="5013" w:author="Peto" w:date="2018-06-14T07:18:00Z">
                      <w:rPr>
                        <w:rFonts w:ascii="Cambria Math" w:hAnsi="Cambria Math"/>
                      </w:rPr>
                    </w:rPrChange>
                  </w:rPr>
                  <m:t>Z</m:t>
                </m:r>
              </m:e>
              <m:sub>
                <m:r>
                  <w:rPr>
                    <w:rFonts w:ascii="Cambria Math" w:hAnsi="Cambria Math"/>
                    <w:noProof/>
                    <w:rPrChange w:id="5014" w:author="Peto" w:date="2018-06-14T07:18:00Z">
                      <w:rPr>
                        <w:rFonts w:ascii="Cambria Math" w:hAnsi="Cambria Math"/>
                      </w:rPr>
                    </w:rPrChange>
                  </w:rPr>
                  <m:t>C</m:t>
                </m:r>
              </m:sub>
              <m:sup>
                <m:r>
                  <w:rPr>
                    <w:rFonts w:ascii="Cambria Math" w:hAnsi="Cambria Math"/>
                    <w:noProof/>
                    <w:rPrChange w:id="5015" w:author="Peto" w:date="2018-06-14T07:18:00Z">
                      <w:rPr>
                        <w:rFonts w:ascii="Cambria Math" w:hAnsi="Cambria Math"/>
                      </w:rPr>
                    </w:rPrChange>
                  </w:rPr>
                  <m:t>2</m:t>
                </m:r>
              </m:sup>
            </m:sSubSup>
            <m:r>
              <w:rPr>
                <w:rFonts w:ascii="Cambria Math" w:hAnsi="Cambria Math"/>
                <w:noProof/>
                <w:rPrChange w:id="5016" w:author="Peto" w:date="2018-06-14T07:18:00Z">
                  <w:rPr>
                    <w:rFonts w:ascii="Cambria Math" w:hAnsi="Cambria Math"/>
                  </w:rPr>
                </w:rPrChange>
              </w:rPr>
              <m:t xml:space="preserve"> + </m:t>
            </m:r>
            <m:sSubSup>
              <m:sSubSupPr>
                <m:ctrlPr>
                  <w:rPr>
                    <w:rFonts w:ascii="Cambria Math" w:hAnsi="Cambria Math"/>
                    <w:i/>
                    <w:noProof/>
                  </w:rPr>
                </m:ctrlPr>
              </m:sSubSupPr>
              <m:e>
                <m:r>
                  <w:rPr>
                    <w:rFonts w:ascii="Cambria Math" w:hAnsi="Cambria Math"/>
                    <w:noProof/>
                    <w:rPrChange w:id="5017" w:author="Peto" w:date="2018-06-14T07:18:00Z">
                      <w:rPr>
                        <w:rFonts w:ascii="Cambria Math" w:hAnsi="Cambria Math"/>
                      </w:rPr>
                    </w:rPrChange>
                  </w:rPr>
                  <m:t>Z</m:t>
                </m:r>
              </m:e>
              <m:sub>
                <m:r>
                  <w:rPr>
                    <w:rFonts w:ascii="Cambria Math" w:hAnsi="Cambria Math"/>
                    <w:noProof/>
                    <w:rPrChange w:id="5018" w:author="Peto" w:date="2018-06-14T07:18:00Z">
                      <w:rPr>
                        <w:rFonts w:ascii="Cambria Math" w:hAnsi="Cambria Math"/>
                      </w:rPr>
                    </w:rPrChange>
                  </w:rPr>
                  <m:t>C</m:t>
                </m:r>
              </m:sub>
              <m:sup>
                <m:r>
                  <w:rPr>
                    <w:rFonts w:ascii="Cambria Math" w:hAnsi="Cambria Math"/>
                    <w:noProof/>
                    <w:rPrChange w:id="5019" w:author="Peto" w:date="2018-06-14T07:18:00Z">
                      <w:rPr>
                        <w:rFonts w:ascii="Cambria Math" w:hAnsi="Cambria Math"/>
                      </w:rPr>
                    </w:rPrChange>
                  </w:rPr>
                  <m:t>2</m:t>
                </m:r>
              </m:sup>
            </m:sSubSup>
            <m:r>
              <w:rPr>
                <w:rFonts w:ascii="Cambria Math" w:hAnsi="Cambria Math"/>
                <w:noProof/>
                <w:rPrChange w:id="5020" w:author="Peto" w:date="2018-06-14T07:18:00Z">
                  <w:rPr>
                    <w:rFonts w:ascii="Cambria Math" w:hAnsi="Cambria Math"/>
                  </w:rPr>
                </w:rPrChange>
              </w:rPr>
              <m:t>- +</m:t>
            </m:r>
            <m:sSub>
              <m:sSubPr>
                <m:ctrlPr>
                  <w:rPr>
                    <w:rFonts w:ascii="Cambria Math" w:hAnsi="Cambria Math"/>
                    <w:i/>
                    <w:noProof/>
                  </w:rPr>
                </m:ctrlPr>
              </m:sSubPr>
              <m:e>
                <m:r>
                  <w:rPr>
                    <w:rFonts w:ascii="Cambria Math" w:hAnsi="Cambria Math"/>
                    <w:noProof/>
                    <w:rPrChange w:id="5021" w:author="Peto" w:date="2018-06-14T07:18:00Z">
                      <w:rPr>
                        <w:rFonts w:ascii="Cambria Math" w:hAnsi="Cambria Math"/>
                      </w:rPr>
                    </w:rPrChange>
                  </w:rPr>
                  <m:t>Z</m:t>
                </m:r>
              </m:e>
              <m:sub>
                <m:r>
                  <w:rPr>
                    <w:rFonts w:ascii="Cambria Math" w:hAnsi="Cambria Math"/>
                    <w:noProof/>
                    <w:rPrChange w:id="5022" w:author="Peto" w:date="2018-06-14T07:18:00Z">
                      <w:rPr>
                        <w:rFonts w:ascii="Cambria Math" w:hAnsi="Cambria Math"/>
                      </w:rPr>
                    </w:rPrChange>
                  </w:rPr>
                  <m:t>C</m:t>
                </m:r>
              </m:sub>
            </m:sSub>
            <m:sSub>
              <m:sSubPr>
                <m:ctrlPr>
                  <w:rPr>
                    <w:rFonts w:ascii="Cambria Math" w:hAnsi="Cambria Math"/>
                    <w:i/>
                    <w:noProof/>
                  </w:rPr>
                </m:ctrlPr>
              </m:sSubPr>
              <m:e>
                <m:r>
                  <w:rPr>
                    <w:rFonts w:ascii="Cambria Math" w:hAnsi="Cambria Math"/>
                    <w:noProof/>
                    <w:rPrChange w:id="5023" w:author="Peto" w:date="2018-06-14T07:18:00Z">
                      <w:rPr>
                        <w:rFonts w:ascii="Cambria Math" w:hAnsi="Cambria Math"/>
                      </w:rPr>
                    </w:rPrChange>
                  </w:rPr>
                  <m:t>Z</m:t>
                </m:r>
              </m:e>
              <m:sub>
                <m:r>
                  <w:rPr>
                    <w:rFonts w:ascii="Cambria Math" w:hAnsi="Cambria Math"/>
                    <w:noProof/>
                    <w:rPrChange w:id="5024" w:author="Peto" w:date="2018-06-14T07:18:00Z">
                      <w:rPr>
                        <w:rFonts w:ascii="Cambria Math" w:hAnsi="Cambria Math"/>
                      </w:rPr>
                    </w:rPrChange>
                  </w:rPr>
                  <m:t>0</m:t>
                </m:r>
              </m:sub>
            </m:sSub>
            <m:r>
              <w:rPr>
                <w:rFonts w:ascii="Cambria Math" w:hAnsi="Cambria Math"/>
                <w:noProof/>
                <w:rPrChange w:id="5025" w:author="Peto" w:date="2018-06-14T07:18:00Z">
                  <w:rPr>
                    <w:rFonts w:ascii="Cambria Math" w:hAnsi="Cambria Math"/>
                  </w:rPr>
                </w:rPrChange>
              </w:rPr>
              <m:t>+K</m:t>
            </m:r>
          </m:den>
        </m:f>
      </m:oMath>
      <w:r w:rsidRPr="00A82009">
        <w:rPr>
          <w:noProof/>
          <w:rPrChange w:id="5026" w:author="Peto" w:date="2018-06-14T07:18:00Z">
            <w:rPr/>
          </w:rPrChange>
        </w:rPr>
        <w:t xml:space="preserve">, kde </w:t>
      </w:r>
      <m:oMath>
        <m:sSub>
          <m:sSubPr>
            <m:ctrlPr>
              <w:rPr>
                <w:rFonts w:ascii="Cambria Math" w:hAnsi="Cambria Math"/>
                <w:i/>
                <w:noProof/>
              </w:rPr>
            </m:ctrlPr>
          </m:sSubPr>
          <m:e>
            <m:r>
              <w:rPr>
                <w:rFonts w:ascii="Cambria Math" w:hAnsi="Cambria Math"/>
                <w:noProof/>
                <w:rPrChange w:id="5027" w:author="Peto" w:date="2018-06-14T07:18:00Z">
                  <w:rPr>
                    <w:rFonts w:ascii="Cambria Math" w:hAnsi="Cambria Math"/>
                  </w:rPr>
                </w:rPrChange>
              </w:rPr>
              <m:t>Z</m:t>
            </m:r>
          </m:e>
          <m:sub>
            <m:r>
              <w:rPr>
                <w:rFonts w:ascii="Cambria Math" w:hAnsi="Cambria Math"/>
                <w:noProof/>
                <w:rPrChange w:id="5028" w:author="Peto" w:date="2018-06-14T07:18:00Z">
                  <w:rPr>
                    <w:rFonts w:ascii="Cambria Math" w:hAnsi="Cambria Math"/>
                  </w:rPr>
                </w:rPrChange>
              </w:rPr>
              <m:t>C</m:t>
            </m:r>
          </m:sub>
        </m:sSub>
      </m:oMath>
      <w:r w:rsidRPr="00A82009">
        <w:rPr>
          <w:noProof/>
          <w:rPrChange w:id="5029" w:author="Peto" w:date="2018-06-14T07:18:00Z">
            <w:rPr/>
          </w:rPrChange>
        </w:rPr>
        <w:t xml:space="preserve"> = 20 je kritická konštanta,  a</w:t>
      </w:r>
      <m:oMath>
        <m:r>
          <w:rPr>
            <w:rFonts w:ascii="Cambria Math" w:hAnsi="Cambria Math" w:hint="eastAsia"/>
            <w:noProof/>
            <w:rPrChange w:id="5030" w:author="Peto" w:date="2018-06-14T07:18:00Z">
              <w:rPr>
                <w:rFonts w:ascii="Cambria Math" w:hAnsi="Cambria Math" w:hint="eastAsia"/>
              </w:rPr>
            </w:rPrChange>
          </w:rPr>
          <m:t> </m:t>
        </m:r>
        <m:r>
          <w:rPr>
            <w:rFonts w:ascii="Cambria Math" w:hAnsi="Cambria Math"/>
            <w:noProof/>
            <w:rPrChange w:id="5031" w:author="Peto" w:date="2018-06-14T07:18:00Z">
              <w:rPr>
                <w:rFonts w:ascii="Cambria Math" w:hAnsi="Cambria Math"/>
              </w:rPr>
            </w:rPrChange>
          </w:rPr>
          <m:t>K</m:t>
        </m:r>
      </m:oMath>
      <w:r w:rsidRPr="00A82009">
        <w:rPr>
          <w:noProof/>
          <w:rPrChange w:id="5032" w:author="Peto" w:date="2018-06-14T07:18:00Z">
            <w:rPr/>
          </w:rPrChange>
        </w:rPr>
        <w:t>→0 je triviálna konštanta.  </w:t>
      </w:r>
      <m:oMath>
        <m:sSub>
          <m:sSubPr>
            <m:ctrlPr>
              <w:rPr>
                <w:rFonts w:ascii="Cambria Math" w:hAnsi="Cambria Math"/>
                <w:i/>
                <w:noProof/>
              </w:rPr>
            </m:ctrlPr>
          </m:sSubPr>
          <m:e>
            <m:r>
              <w:rPr>
                <w:rFonts w:ascii="Cambria Math" w:hAnsi="Cambria Math"/>
                <w:noProof/>
                <w:rPrChange w:id="5033" w:author="Peto" w:date="2018-06-14T07:18:00Z">
                  <w:rPr>
                    <w:rFonts w:ascii="Cambria Math" w:hAnsi="Cambria Math"/>
                  </w:rPr>
                </w:rPrChange>
              </w:rPr>
              <m:t>Z</m:t>
            </m:r>
          </m:e>
          <m:sub>
            <m:r>
              <w:rPr>
                <w:rFonts w:ascii="Cambria Math" w:hAnsi="Cambria Math"/>
                <w:noProof/>
                <w:rPrChange w:id="5034" w:author="Peto" w:date="2018-06-14T07:18:00Z">
                  <w:rPr>
                    <w:rFonts w:ascii="Cambria Math" w:hAnsi="Cambria Math"/>
                  </w:rPr>
                </w:rPrChange>
              </w:rPr>
              <m:t>0</m:t>
            </m:r>
          </m:sub>
        </m:sSub>
      </m:oMath>
      <w:r w:rsidRPr="00A82009">
        <w:rPr>
          <w:noProof/>
          <w:rPrChange w:id="5035" w:author="Peto" w:date="2018-06-14T07:18:00Z">
            <w:rPr/>
          </w:rPrChange>
        </w:rPr>
        <w:t xml:space="preserve"> je jediný člen, ktorý ovplyvňuje hodnotu </w:t>
      </w:r>
      <m:oMath>
        <m:r>
          <w:rPr>
            <w:rFonts w:ascii="Cambria Math" w:hAnsi="Cambria Math"/>
            <w:noProof/>
            <w:rPrChange w:id="5036" w:author="Peto" w:date="2018-06-14T07:18:00Z">
              <w:rPr>
                <w:rFonts w:ascii="Cambria Math" w:hAnsi="Cambria Math"/>
              </w:rPr>
            </w:rPrChange>
          </w:rPr>
          <m:t>ζ</m:t>
        </m:r>
      </m:oMath>
      <w:r w:rsidRPr="00A82009">
        <w:rPr>
          <w:noProof/>
          <w:rPrChange w:id="5037" w:author="Peto" w:date="2018-06-14T07:18:00Z">
            <w:rPr/>
          </w:rPrChange>
        </w:rPr>
        <w:t xml:space="preserve"> počas merania. Hodnota </w:t>
      </w:r>
      <m:oMath>
        <m:r>
          <w:rPr>
            <w:rFonts w:ascii="Cambria Math" w:hAnsi="Cambria Math"/>
            <w:noProof/>
            <w:rPrChange w:id="5038" w:author="Peto" w:date="2018-06-14T07:18:00Z">
              <w:rPr>
                <w:rFonts w:ascii="Cambria Math" w:hAnsi="Cambria Math"/>
              </w:rPr>
            </w:rPrChange>
          </w:rPr>
          <m:t>ζ</m:t>
        </m:r>
      </m:oMath>
      <w:r w:rsidRPr="00A82009">
        <w:rPr>
          <w:noProof/>
          <w:rPrChange w:id="5039" w:author="Peto" w:date="2018-06-14T07:18:00Z">
            <w:rPr/>
          </w:rPrChange>
        </w:rPr>
        <w:t xml:space="preserve">  sa pohybuje v intervale (0;1) ak je hodnota je </w:t>
      </w:r>
      <m:oMath>
        <m:sSub>
          <m:sSubPr>
            <m:ctrlPr>
              <w:rPr>
                <w:rFonts w:ascii="Cambria Math" w:hAnsi="Cambria Math"/>
                <w:i/>
                <w:noProof/>
              </w:rPr>
            </m:ctrlPr>
          </m:sSubPr>
          <m:e>
            <m:r>
              <w:rPr>
                <w:rFonts w:ascii="Cambria Math" w:hAnsi="Cambria Math"/>
                <w:noProof/>
                <w:rPrChange w:id="5040" w:author="Peto" w:date="2018-06-14T07:18:00Z">
                  <w:rPr>
                    <w:rFonts w:ascii="Cambria Math" w:hAnsi="Cambria Math"/>
                  </w:rPr>
                </w:rPrChange>
              </w:rPr>
              <m:t>Z</m:t>
            </m:r>
          </m:e>
          <m:sub>
            <m:r>
              <w:rPr>
                <w:rFonts w:ascii="Cambria Math" w:hAnsi="Cambria Math"/>
                <w:noProof/>
                <w:rPrChange w:id="5041" w:author="Peto" w:date="2018-06-14T07:18:00Z">
                  <w:rPr>
                    <w:rFonts w:ascii="Cambria Math" w:hAnsi="Cambria Math"/>
                  </w:rPr>
                </w:rPrChange>
              </w:rPr>
              <m:t>0</m:t>
            </m:r>
          </m:sub>
        </m:sSub>
      </m:oMath>
      <w:r w:rsidRPr="00A82009">
        <w:rPr>
          <w:noProof/>
          <w:rPrChange w:id="5042" w:author="Peto" w:date="2018-06-14T07:18:00Z">
            <w:rPr/>
          </w:rPrChange>
        </w:rPr>
        <w:t xml:space="preserve">&lt;20. Pre hodnotu </w:t>
      </w:r>
      <m:oMath>
        <m:sSub>
          <m:sSubPr>
            <m:ctrlPr>
              <w:rPr>
                <w:rFonts w:ascii="Cambria Math" w:hAnsi="Cambria Math"/>
                <w:i/>
                <w:noProof/>
              </w:rPr>
            </m:ctrlPr>
          </m:sSubPr>
          <m:e>
            <m:r>
              <w:rPr>
                <w:rFonts w:ascii="Cambria Math" w:hAnsi="Cambria Math"/>
                <w:noProof/>
                <w:rPrChange w:id="5043" w:author="Peto" w:date="2018-06-14T07:18:00Z">
                  <w:rPr>
                    <w:rFonts w:ascii="Cambria Math" w:hAnsi="Cambria Math"/>
                  </w:rPr>
                </w:rPrChange>
              </w:rPr>
              <m:t>Z</m:t>
            </m:r>
          </m:e>
          <m:sub>
            <m:r>
              <w:rPr>
                <w:rFonts w:ascii="Cambria Math" w:hAnsi="Cambria Math"/>
                <w:noProof/>
                <w:rPrChange w:id="5044" w:author="Peto" w:date="2018-06-14T07:18:00Z">
                  <w:rPr>
                    <w:rFonts w:ascii="Cambria Math" w:hAnsi="Cambria Math"/>
                  </w:rPr>
                </w:rPrChange>
              </w:rPr>
              <m:t>0</m:t>
            </m:r>
          </m:sub>
        </m:sSub>
      </m:oMath>
      <w:r w:rsidRPr="00A82009">
        <w:rPr>
          <w:noProof/>
          <w:rPrChange w:id="5045" w:author="Peto" w:date="2018-06-14T07:18:00Z">
            <w:rPr/>
          </w:rPrChange>
        </w:rPr>
        <w:t xml:space="preserve">≥ 20 je hodnota </w:t>
      </w:r>
      <m:oMath>
        <m:r>
          <w:rPr>
            <w:rFonts w:ascii="Cambria Math" w:hAnsi="Cambria Math"/>
            <w:noProof/>
            <w:rPrChange w:id="5046" w:author="Peto" w:date="2018-06-14T07:18:00Z">
              <w:rPr>
                <w:rFonts w:ascii="Cambria Math" w:hAnsi="Cambria Math"/>
              </w:rPr>
            </w:rPrChange>
          </w:rPr>
          <m:t>ζ</m:t>
        </m:r>
      </m:oMath>
      <w:r w:rsidRPr="00A82009">
        <w:rPr>
          <w:noProof/>
          <w:rPrChange w:id="5047" w:author="Peto" w:date="2018-06-14T07:18:00Z">
            <w:rPr/>
          </w:rPrChange>
        </w:rPr>
        <w:t xml:space="preserve"> = 1. Pri meraní reálnych dát dosahuje </w:t>
      </w:r>
      <m:oMath>
        <m:r>
          <w:rPr>
            <w:rFonts w:ascii="Cambria Math" w:hAnsi="Cambria Math"/>
            <w:noProof/>
            <w:rPrChange w:id="5048" w:author="Peto" w:date="2018-06-14T07:18:00Z">
              <w:rPr>
                <w:rFonts w:ascii="Cambria Math" w:hAnsi="Cambria Math"/>
              </w:rPr>
            </w:rPrChange>
          </w:rPr>
          <m:t>ζ</m:t>
        </m:r>
      </m:oMath>
      <w:r w:rsidRPr="00A82009">
        <w:rPr>
          <w:noProof/>
          <w:rPrChange w:id="5049" w:author="Peto" w:date="2018-06-14T07:18:00Z">
            <w:rPr/>
          </w:rPrChange>
        </w:rPr>
        <w:t xml:space="preserve"> = 1  vo väčšine prípadov. Po dosadení impedančnej analógie priemernej rýchlosti </w:t>
      </w:r>
      <m:oMath>
        <m:bar>
          <m:barPr>
            <m:pos m:val="top"/>
            <m:ctrlPr>
              <w:rPr>
                <w:rFonts w:ascii="Cambria Math" w:hAnsi="Cambria Math"/>
                <w:i/>
                <w:noProof/>
              </w:rPr>
            </m:ctrlPr>
          </m:barPr>
          <m:e>
            <m:r>
              <w:rPr>
                <w:rFonts w:ascii="Cambria Math" w:hAnsi="Cambria Math"/>
                <w:noProof/>
                <w:rPrChange w:id="5050" w:author="Peto" w:date="2018-06-14T07:18:00Z">
                  <w:rPr>
                    <w:rFonts w:ascii="Cambria Math" w:hAnsi="Cambria Math"/>
                  </w:rPr>
                </w:rPrChange>
              </w:rPr>
              <m:t>v</m:t>
            </m:r>
          </m:e>
        </m:bar>
      </m:oMath>
      <w:r w:rsidRPr="00A82009">
        <w:rPr>
          <w:noProof/>
          <w:rPrChange w:id="5051" w:author="Peto" w:date="2018-06-14T07:18:00Z">
            <w:rPr/>
          </w:rPrChange>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1036374F" w14:textId="77777777" w:rsidTr="00452ADC">
        <w:tc>
          <w:tcPr>
            <w:tcW w:w="704" w:type="dxa"/>
          </w:tcPr>
          <w:p w14:paraId="4FD93F72" w14:textId="77777777" w:rsidR="00CE547F" w:rsidRPr="00A82009" w:rsidRDefault="00CE547F" w:rsidP="00452ADC">
            <w:pPr>
              <w:jc w:val="center"/>
              <w:rPr>
                <w:noProof/>
                <w:color w:val="000000"/>
                <w:rPrChange w:id="5052" w:author="Peto" w:date="2018-06-14T07:18:00Z">
                  <w:rPr>
                    <w:color w:val="000000"/>
                  </w:rPr>
                </w:rPrChange>
              </w:rPr>
            </w:pPr>
          </w:p>
        </w:tc>
        <w:tc>
          <w:tcPr>
            <w:tcW w:w="7088" w:type="dxa"/>
            <w:vAlign w:val="center"/>
          </w:tcPr>
          <w:p w14:paraId="5C63DE51" w14:textId="77777777" w:rsidR="00CE547F" w:rsidRPr="00A82009" w:rsidRDefault="00837AE3" w:rsidP="00452ADC">
            <w:pPr>
              <w:rPr>
                <w:noProof/>
                <w:color w:val="000000"/>
                <w:rPrChange w:id="5053"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5054" w:author="Peto" w:date="2018-06-14T07:18:00Z">
                          <w:rPr>
                            <w:rFonts w:ascii="Cambria Math" w:hAnsi="Cambria Math"/>
                          </w:rPr>
                        </w:rPrChange>
                      </w:rPr>
                      <m:t>V</m:t>
                    </m:r>
                  </m:e>
                  <m:sub>
                    <m:r>
                      <w:rPr>
                        <w:rFonts w:ascii="Cambria Math" w:hAnsi="Cambria Math"/>
                        <w:noProof/>
                        <w:rPrChange w:id="5055" w:author="Peto" w:date="2018-06-14T07:18:00Z">
                          <w:rPr>
                            <w:rFonts w:ascii="Cambria Math" w:hAnsi="Cambria Math"/>
                          </w:rPr>
                        </w:rPrChange>
                      </w:rPr>
                      <m:t xml:space="preserve">ICG </m:t>
                    </m:r>
                  </m:sub>
                </m:sSub>
                <m:r>
                  <w:rPr>
                    <w:rFonts w:ascii="Cambria Math" w:hAnsi="Cambria Math"/>
                    <w:noProof/>
                    <w:rPrChange w:id="5056"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5057" w:author="Peto" w:date="2018-06-14T07:18:00Z">
                              <w:rPr>
                                <w:rFonts w:ascii="Cambria Math" w:hAnsi="Cambria Math"/>
                              </w:rPr>
                            </w:rPrChange>
                          </w:rPr>
                          <m:t>V</m:t>
                        </m:r>
                      </m:e>
                      <m:sub>
                        <m:r>
                          <w:rPr>
                            <w:rFonts w:ascii="Cambria Math" w:hAnsi="Cambria Math"/>
                            <w:noProof/>
                            <w:rPrChange w:id="5058" w:author="Peto" w:date="2018-06-14T07:18:00Z">
                              <w:rPr>
                                <w:rFonts w:ascii="Cambria Math" w:hAnsi="Cambria Math"/>
                              </w:rPr>
                            </w:rPrChange>
                          </w:rPr>
                          <m:t>ITBV</m:t>
                        </m:r>
                      </m:sub>
                    </m:sSub>
                  </m:num>
                  <m:den>
                    <m:sSup>
                      <m:sSupPr>
                        <m:ctrlPr>
                          <w:rPr>
                            <w:rFonts w:ascii="Cambria Math" w:hAnsi="Cambria Math"/>
                            <w:i/>
                            <w:noProof/>
                          </w:rPr>
                        </m:ctrlPr>
                      </m:sSupPr>
                      <m:e>
                        <m:r>
                          <w:rPr>
                            <w:rFonts w:ascii="Cambria Math" w:hAnsi="Cambria Math"/>
                            <w:noProof/>
                            <w:rPrChange w:id="5059" w:author="Peto" w:date="2018-06-14T07:18:00Z">
                              <w:rPr>
                                <w:rFonts w:ascii="Cambria Math" w:hAnsi="Cambria Math"/>
                              </w:rPr>
                            </w:rPrChange>
                          </w:rPr>
                          <m:t>ζ</m:t>
                        </m:r>
                      </m:e>
                      <m:sup>
                        <m:r>
                          <w:rPr>
                            <w:rFonts w:ascii="Cambria Math" w:hAnsi="Cambria Math"/>
                            <w:noProof/>
                            <w:rPrChange w:id="5060" w:author="Peto" w:date="2018-06-14T07:18:00Z">
                              <w:rPr>
                                <w:rFonts w:ascii="Cambria Math" w:hAnsi="Cambria Math"/>
                              </w:rPr>
                            </w:rPrChange>
                          </w:rPr>
                          <m:t>2</m:t>
                        </m:r>
                      </m:sup>
                    </m:sSup>
                  </m:den>
                </m:f>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5061"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062" w:author="Peto" w:date="2018-06-14T07:18:00Z">
                                  <w:rPr>
                                    <w:rFonts w:ascii="Cambria Math" w:hAnsi="Cambria Math"/>
                                  </w:rPr>
                                </w:rPrChange>
                              </w:rPr>
                              <m:t>)</m:t>
                            </m:r>
                          </m:num>
                          <m:den>
                            <m:r>
                              <w:rPr>
                                <w:rFonts w:ascii="Cambria Math" w:hAnsi="Cambria Math"/>
                                <w:noProof/>
                                <w:rPrChange w:id="5063"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064" w:author="Peto" w:date="2018-06-14T07:18:00Z">
                                      <w:rPr>
                                        <w:rFonts w:ascii="Cambria Math" w:hAnsi="Cambria Math"/>
                                      </w:rPr>
                                    </w:rPrChange>
                                  </w:rPr>
                                  <m:t>t</m:t>
                                </m:r>
                              </m:e>
                              <m:sub>
                                <m:r>
                                  <w:rPr>
                                    <w:rFonts w:ascii="Cambria Math" w:hAnsi="Cambria Math"/>
                                    <w:noProof/>
                                    <w:rPrChange w:id="5065"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5066" w:author="Peto" w:date="2018-06-14T07:18:00Z">
                                  <w:rPr>
                                    <w:rFonts w:ascii="Cambria Math" w:hAnsi="Cambria Math"/>
                                  </w:rPr>
                                </w:rPrChange>
                              </w:rPr>
                              <m:t>Z</m:t>
                            </m:r>
                          </m:e>
                          <m:sub>
                            <m:r>
                              <w:rPr>
                                <w:rFonts w:ascii="Cambria Math" w:hAnsi="Cambria Math"/>
                                <w:noProof/>
                                <w:rPrChange w:id="5067" w:author="Peto" w:date="2018-06-14T07:18:00Z">
                                  <w:rPr>
                                    <w:rFonts w:ascii="Cambria Math" w:hAnsi="Cambria Math"/>
                                  </w:rPr>
                                </w:rPrChange>
                              </w:rPr>
                              <m:t>0</m:t>
                            </m:r>
                          </m:sub>
                        </m:sSub>
                      </m:den>
                    </m:f>
                  </m:e>
                </m:rad>
                <m:sSub>
                  <m:sSubPr>
                    <m:ctrlPr>
                      <w:rPr>
                        <w:rFonts w:ascii="Cambria Math" w:hAnsi="Cambria Math"/>
                        <w:i/>
                        <w:noProof/>
                      </w:rPr>
                    </m:ctrlPr>
                  </m:sSubPr>
                  <m:e>
                    <m:r>
                      <w:rPr>
                        <w:rFonts w:ascii="Cambria Math" w:hAnsi="Cambria Math"/>
                        <w:noProof/>
                        <w:rPrChange w:id="5068" w:author="Peto" w:date="2018-06-14T07:18:00Z">
                          <w:rPr>
                            <w:rFonts w:ascii="Cambria Math" w:hAnsi="Cambria Math"/>
                          </w:rPr>
                        </w:rPrChange>
                      </w:rPr>
                      <m:t>T</m:t>
                    </m:r>
                  </m:e>
                  <m:sub>
                    <m:r>
                      <w:rPr>
                        <w:rFonts w:ascii="Cambria Math" w:hAnsi="Cambria Math"/>
                        <w:noProof/>
                        <w:rPrChange w:id="5069" w:author="Peto" w:date="2018-06-14T07:18:00Z">
                          <w:rPr>
                            <w:rFonts w:ascii="Cambria Math" w:hAnsi="Cambria Math"/>
                          </w:rPr>
                        </w:rPrChange>
                      </w:rPr>
                      <m:t>LVE</m:t>
                    </m:r>
                  </m:sub>
                </m:sSub>
                <m:d>
                  <m:dPr>
                    <m:ctrlPr>
                      <w:rPr>
                        <w:rFonts w:ascii="Cambria Math" w:hAnsi="Cambria Math"/>
                        <w:i/>
                        <w:noProof/>
                      </w:rPr>
                    </m:ctrlPr>
                  </m:dPr>
                  <m:e>
                    <m:r>
                      <w:rPr>
                        <w:rFonts w:ascii="Cambria Math" w:hAnsi="Cambria Math"/>
                        <w:noProof/>
                        <w:rPrChange w:id="5070" w:author="Peto" w:date="2018-06-14T07:18:00Z">
                          <w:rPr>
                            <w:rFonts w:ascii="Cambria Math" w:hAnsi="Cambria Math"/>
                          </w:rPr>
                        </w:rPrChange>
                      </w:rPr>
                      <m:t>ml</m:t>
                    </m:r>
                  </m:e>
                </m:d>
                <m:r>
                  <m:rPr>
                    <m:sty m:val="p"/>
                  </m:rPr>
                  <w:rPr>
                    <w:rFonts w:ascii="Cambria Math" w:hAnsi="Cambria Math"/>
                    <w:noProof/>
                    <w:color w:val="000000"/>
                    <w:rPrChange w:id="5071" w:author="Peto" w:date="2018-06-14T07:18:00Z">
                      <w:rPr>
                        <w:rFonts w:ascii="Cambria Math" w:hAnsi="Cambria Math"/>
                        <w:color w:val="000000"/>
                      </w:rPr>
                    </w:rPrChange>
                  </w:rPr>
                  <m:t>.</m:t>
                </m:r>
              </m:oMath>
            </m:oMathPara>
          </w:p>
        </w:tc>
        <w:tc>
          <w:tcPr>
            <w:tcW w:w="702" w:type="dxa"/>
            <w:vAlign w:val="center"/>
          </w:tcPr>
          <w:p w14:paraId="7E54A476" w14:textId="77777777" w:rsidR="00CE547F" w:rsidRPr="00A82009" w:rsidRDefault="00CE547F" w:rsidP="00452ADC">
            <w:pPr>
              <w:jc w:val="center"/>
              <w:rPr>
                <w:noProof/>
                <w:color w:val="000000"/>
                <w:rPrChange w:id="5072" w:author="Peto" w:date="2018-06-14T07:18:00Z">
                  <w:rPr>
                    <w:color w:val="000000"/>
                  </w:rPr>
                </w:rPrChange>
              </w:rPr>
            </w:pPr>
            <w:r w:rsidRPr="00A82009">
              <w:rPr>
                <w:noProof/>
                <w:color w:val="000000"/>
                <w:rPrChange w:id="5073" w:author="Peto" w:date="2018-06-14T07:18:00Z">
                  <w:rPr>
                    <w:color w:val="000000"/>
                  </w:rPr>
                </w:rPrChange>
              </w:rPr>
              <w:t>(</w:t>
            </w:r>
            <w:bookmarkStart w:id="5074" w:name="Berstain_model_3"/>
            <w:r w:rsidRPr="00A82009">
              <w:rPr>
                <w:noProof/>
                <w:color w:val="000000"/>
                <w:rPrChange w:id="5075" w:author="Peto" w:date="2018-06-14T07:18:00Z">
                  <w:rPr>
                    <w:color w:val="000000"/>
                  </w:rPr>
                </w:rPrChange>
              </w:rPr>
              <w:fldChar w:fldCharType="begin"/>
            </w:r>
            <w:r w:rsidRPr="00A82009">
              <w:rPr>
                <w:noProof/>
                <w:color w:val="000000"/>
                <w:rPrChange w:id="5076" w:author="Peto" w:date="2018-06-14T07:18:00Z">
                  <w:rPr>
                    <w:color w:val="000000"/>
                  </w:rPr>
                </w:rPrChange>
              </w:rPr>
              <w:instrText xml:space="preserve"> SEQ eq \* MERGEFORMAT </w:instrText>
            </w:r>
            <w:r w:rsidRPr="00A82009">
              <w:rPr>
                <w:noProof/>
                <w:color w:val="000000"/>
                <w:rPrChange w:id="5077" w:author="Peto" w:date="2018-06-14T07:18:00Z">
                  <w:rPr>
                    <w:color w:val="000000"/>
                  </w:rPr>
                </w:rPrChange>
              </w:rPr>
              <w:fldChar w:fldCharType="separate"/>
            </w:r>
            <w:r w:rsidR="00F95B9C" w:rsidRPr="00A82009">
              <w:rPr>
                <w:noProof/>
                <w:color w:val="000000"/>
              </w:rPr>
              <w:t>37</w:t>
            </w:r>
            <w:r w:rsidRPr="00A82009">
              <w:rPr>
                <w:noProof/>
                <w:color w:val="000000"/>
                <w:rPrChange w:id="5078" w:author="Peto" w:date="2018-06-14T07:18:00Z">
                  <w:rPr>
                    <w:color w:val="000000"/>
                  </w:rPr>
                </w:rPrChange>
              </w:rPr>
              <w:fldChar w:fldCharType="end"/>
            </w:r>
            <w:bookmarkEnd w:id="5074"/>
            <w:r w:rsidRPr="00A82009">
              <w:rPr>
                <w:noProof/>
                <w:color w:val="000000"/>
                <w:rPrChange w:id="5079" w:author="Peto" w:date="2018-06-14T07:18:00Z">
                  <w:rPr>
                    <w:color w:val="000000"/>
                  </w:rPr>
                </w:rPrChange>
              </w:rPr>
              <w:t>)</w:t>
            </w:r>
          </w:p>
        </w:tc>
      </w:tr>
    </w:tbl>
    <w:p w14:paraId="0AF48FAB" w14:textId="77777777" w:rsidR="00CE547F" w:rsidRPr="00A82009" w:rsidRDefault="00CE547F" w:rsidP="00CE547F">
      <w:pPr>
        <w:jc w:val="center"/>
        <w:rPr>
          <w:noProof/>
          <w:rPrChange w:id="5080" w:author="Peto" w:date="2018-06-14T07:18:00Z">
            <w:rPr/>
          </w:rPrChange>
        </w:rPr>
      </w:pPr>
    </w:p>
    <w:p w14:paraId="63384EE9" w14:textId="77777777" w:rsidR="00CE547F" w:rsidRPr="00A82009" w:rsidRDefault="00CE547F" w:rsidP="00CE547F">
      <w:pPr>
        <w:rPr>
          <w:noProof/>
          <w:rPrChange w:id="5081" w:author="Peto" w:date="2018-06-14T07:18:00Z">
            <w:rPr/>
          </w:rPrChange>
        </w:rPr>
      </w:pPr>
      <w:r w:rsidRPr="00A82009">
        <w:rPr>
          <w:noProof/>
          <w:rPrChange w:id="5082" w:author="Peto" w:date="2018-06-14T07:18:00Z">
            <w:rPr/>
          </w:rPrChange>
        </w:rPr>
        <w:lastRenderedPageBreak/>
        <w:t xml:space="preserve">Keďže </w:t>
      </w:r>
      <m:oMath>
        <m:r>
          <w:rPr>
            <w:rFonts w:ascii="Cambria Math" w:hAnsi="Cambria Math"/>
            <w:noProof/>
            <w:rPrChange w:id="5083"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084" w:author="Peto" w:date="2018-06-14T07:18:00Z">
                  <w:rPr>
                    <w:rFonts w:ascii="Cambria Math" w:hAnsi="Cambria Math"/>
                  </w:rPr>
                </w:rPrChange>
              </w:rPr>
              <m:t>)</m:t>
            </m:r>
          </m:num>
          <m:den>
            <m:r>
              <w:rPr>
                <w:rFonts w:ascii="Cambria Math" w:hAnsi="Cambria Math"/>
                <w:noProof/>
                <w:rPrChange w:id="5085"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086" w:author="Peto" w:date="2018-06-14T07:18:00Z">
                      <w:rPr>
                        <w:rFonts w:ascii="Cambria Math" w:hAnsi="Cambria Math"/>
                      </w:rPr>
                    </w:rPrChange>
                  </w:rPr>
                  <m:t>t</m:t>
                </m:r>
              </m:e>
              <m:sub>
                <m:r>
                  <w:rPr>
                    <w:rFonts w:ascii="Cambria Math" w:hAnsi="Cambria Math"/>
                    <w:noProof/>
                    <w:rPrChange w:id="5087" w:author="Peto" w:date="2018-06-14T07:18:00Z">
                      <w:rPr>
                        <w:rFonts w:ascii="Cambria Math" w:hAnsi="Cambria Math"/>
                      </w:rPr>
                    </w:rPrChange>
                  </w:rPr>
                  <m:t>max</m:t>
                </m:r>
              </m:sub>
            </m:sSub>
          </m:den>
        </m:f>
      </m:oMath>
      <w:r w:rsidRPr="00A82009">
        <w:rPr>
          <w:noProof/>
          <w:rPrChange w:id="5088" w:author="Peto" w:date="2018-06-14T07:18:00Z">
            <w:rPr/>
          </w:rPrChange>
        </w:rPr>
        <w:t>reprezentuje akceleráciu krvi, nie je potrebné kompenzovať odtok krvi meraným úsekom. Rovnica:</w:t>
      </w:r>
    </w:p>
    <w:p w14:paraId="02383EE7" w14:textId="77777777" w:rsidR="00CE547F" w:rsidRPr="00A82009" w:rsidRDefault="00CE547F" w:rsidP="00CE547F">
      <w:pPr>
        <w:rPr>
          <w:noProof/>
          <w:rPrChange w:id="5089"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A82009" w14:paraId="49152790" w14:textId="77777777" w:rsidTr="00452ADC">
        <w:tc>
          <w:tcPr>
            <w:tcW w:w="704" w:type="dxa"/>
          </w:tcPr>
          <w:p w14:paraId="42D1D9DE" w14:textId="77777777" w:rsidR="00CE547F" w:rsidRPr="00A82009" w:rsidRDefault="00CE547F" w:rsidP="00452ADC">
            <w:pPr>
              <w:jc w:val="center"/>
              <w:rPr>
                <w:noProof/>
                <w:color w:val="000000"/>
                <w:rPrChange w:id="5090" w:author="Peto" w:date="2018-06-14T07:18:00Z">
                  <w:rPr>
                    <w:color w:val="000000"/>
                  </w:rPr>
                </w:rPrChange>
              </w:rPr>
            </w:pPr>
          </w:p>
        </w:tc>
        <w:tc>
          <w:tcPr>
            <w:tcW w:w="7088" w:type="dxa"/>
            <w:vAlign w:val="center"/>
          </w:tcPr>
          <w:p w14:paraId="079FEB1A" w14:textId="77777777" w:rsidR="00CE547F" w:rsidRPr="00A82009" w:rsidRDefault="00CE547F" w:rsidP="00452ADC">
            <w:pPr>
              <w:rPr>
                <w:noProof/>
                <w:color w:val="000000"/>
                <w:rPrChange w:id="5091" w:author="Peto" w:date="2018-06-14T07:18:00Z">
                  <w:rPr>
                    <w:color w:val="000000"/>
                  </w:rPr>
                </w:rPrChange>
              </w:rPr>
            </w:pPr>
            <m:oMathPara>
              <m:oMath>
                <m:r>
                  <w:rPr>
                    <w:rFonts w:ascii="Cambria Math" w:hAnsi="Cambria Math"/>
                    <w:noProof/>
                    <w:rPrChange w:id="5092" w:author="Peto" w:date="2018-06-14T07:18:00Z">
                      <w:rPr>
                        <w:rFonts w:ascii="Cambria Math" w:hAnsi="Cambria Math"/>
                      </w:rPr>
                    </w:rPrChange>
                  </w:rPr>
                  <m:t>-</m:t>
                </m:r>
                <m:f>
                  <m:fPr>
                    <m:type m:val="lin"/>
                    <m:ctrlPr>
                      <w:rPr>
                        <w:rFonts w:ascii="Cambria Math" w:hAnsi="Cambria Math"/>
                        <w:i/>
                        <w:noProof/>
                      </w:rPr>
                    </m:ctrlPr>
                  </m:fPr>
                  <m:num>
                    <m:r>
                      <w:rPr>
                        <w:rFonts w:ascii="Cambria Math" w:hAnsi="Cambria Math"/>
                        <w:noProof/>
                        <w:rPrChange w:id="5093" w:author="Peto" w:date="2018-06-14T07:18:00Z">
                          <w:rPr>
                            <w:rFonts w:ascii="Cambria Math" w:hAnsi="Cambria Math"/>
                          </w:rPr>
                        </w:rPrChange>
                      </w:rPr>
                      <m:t>dZ</m:t>
                    </m:r>
                  </m:num>
                  <m:den>
                    <m:r>
                      <w:rPr>
                        <w:rFonts w:ascii="Cambria Math" w:hAnsi="Cambria Math"/>
                        <w:noProof/>
                        <w:rPrChange w:id="5094"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095" w:author="Peto" w:date="2018-06-14T07:18:00Z">
                              <w:rPr>
                                <w:rFonts w:ascii="Cambria Math" w:hAnsi="Cambria Math"/>
                              </w:rPr>
                            </w:rPrChange>
                          </w:rPr>
                          <m:t>t</m:t>
                        </m:r>
                      </m:e>
                      <m:sub>
                        <m:r>
                          <w:rPr>
                            <w:rFonts w:ascii="Cambria Math" w:hAnsi="Cambria Math"/>
                            <w:noProof/>
                            <w:rPrChange w:id="5096" w:author="Peto" w:date="2018-06-14T07:18:00Z">
                              <w:rPr>
                                <w:rFonts w:ascii="Cambria Math" w:hAnsi="Cambria Math"/>
                              </w:rPr>
                            </w:rPrChange>
                          </w:rPr>
                          <m:t>max</m:t>
                        </m:r>
                      </m:sub>
                    </m:sSub>
                    <m:sSub>
                      <m:sSubPr>
                        <m:ctrlPr>
                          <w:rPr>
                            <w:rFonts w:ascii="Cambria Math" w:hAnsi="Cambria Math"/>
                            <w:i/>
                            <w:noProof/>
                          </w:rPr>
                        </m:ctrlPr>
                      </m:sSubPr>
                      <m:e>
                        <m:r>
                          <w:rPr>
                            <w:rFonts w:ascii="Cambria Math" w:hAnsi="Cambria Math" w:hint="eastAsia"/>
                            <w:noProof/>
                            <w:rPrChange w:id="5097" w:author="Peto" w:date="2018-06-14T07:18:00Z">
                              <w:rPr>
                                <w:rFonts w:ascii="Cambria Math" w:hAnsi="Cambria Math" w:hint="eastAsia"/>
                              </w:rPr>
                            </w:rPrChange>
                          </w:rPr>
                          <m:t>×</m:t>
                        </m:r>
                        <m:r>
                          <w:rPr>
                            <w:rFonts w:ascii="Cambria Math" w:hAnsi="Cambria Math"/>
                            <w:noProof/>
                            <w:rPrChange w:id="5098" w:author="Peto" w:date="2018-06-14T07:18:00Z">
                              <w:rPr>
                                <w:rFonts w:ascii="Cambria Math" w:hAnsi="Cambria Math"/>
                              </w:rPr>
                            </w:rPrChange>
                          </w:rPr>
                          <m:t xml:space="preserve"> T</m:t>
                        </m:r>
                      </m:e>
                      <m:sub>
                        <m:r>
                          <w:rPr>
                            <w:rFonts w:ascii="Cambria Math" w:hAnsi="Cambria Math"/>
                            <w:noProof/>
                            <w:rPrChange w:id="5099" w:author="Peto" w:date="2018-06-14T07:18:00Z">
                              <w:rPr>
                                <w:rFonts w:ascii="Cambria Math" w:hAnsi="Cambria Math"/>
                              </w:rPr>
                            </w:rPrChange>
                          </w:rPr>
                          <m:t>LVE</m:t>
                        </m:r>
                      </m:sub>
                    </m:sSub>
                  </m:den>
                </m:f>
                <m:r>
                  <m:rPr>
                    <m:sty m:val="p"/>
                  </m:rPr>
                  <w:rPr>
                    <w:rFonts w:ascii="Cambria Math" w:hAnsi="Cambria Math"/>
                    <w:noProof/>
                    <w:color w:val="000000"/>
                    <w:rPrChange w:id="5100" w:author="Peto" w:date="2018-06-14T07:18:00Z">
                      <w:rPr>
                        <w:rFonts w:ascii="Cambria Math" w:hAnsi="Cambria Math"/>
                        <w:color w:val="000000"/>
                      </w:rPr>
                    </w:rPrChange>
                  </w:rPr>
                  <m:t>.</m:t>
                </m:r>
              </m:oMath>
            </m:oMathPara>
          </w:p>
        </w:tc>
        <w:tc>
          <w:tcPr>
            <w:tcW w:w="702" w:type="dxa"/>
            <w:vAlign w:val="center"/>
          </w:tcPr>
          <w:p w14:paraId="1D0AF992" w14:textId="77777777" w:rsidR="00CE547F" w:rsidRPr="00A82009" w:rsidRDefault="00CE547F" w:rsidP="00452ADC">
            <w:pPr>
              <w:jc w:val="center"/>
              <w:rPr>
                <w:noProof/>
                <w:color w:val="000000"/>
                <w:rPrChange w:id="5101" w:author="Peto" w:date="2018-06-14T07:18:00Z">
                  <w:rPr>
                    <w:color w:val="000000"/>
                  </w:rPr>
                </w:rPrChange>
              </w:rPr>
            </w:pPr>
            <w:r w:rsidRPr="00A82009">
              <w:rPr>
                <w:noProof/>
                <w:color w:val="000000"/>
                <w:rPrChange w:id="5102" w:author="Peto" w:date="2018-06-14T07:18:00Z">
                  <w:rPr>
                    <w:color w:val="000000"/>
                  </w:rPr>
                </w:rPrChange>
              </w:rPr>
              <w:t>(</w:t>
            </w:r>
            <w:r w:rsidRPr="00A82009">
              <w:rPr>
                <w:noProof/>
                <w:rPrChange w:id="5103" w:author="Peto" w:date="2018-06-14T07:18:00Z">
                  <w:rPr>
                    <w:noProof/>
                    <w:color w:val="000000"/>
                  </w:rPr>
                </w:rPrChange>
              </w:rPr>
              <w:fldChar w:fldCharType="begin"/>
            </w:r>
            <w:r w:rsidRPr="00A82009">
              <w:rPr>
                <w:noProof/>
                <w:rPrChange w:id="5104" w:author="Peto" w:date="2018-06-14T07:18:00Z">
                  <w:rPr/>
                </w:rPrChange>
              </w:rPr>
              <w:instrText xml:space="preserve"> SEQ eq \* MERGEFORMAT </w:instrText>
            </w:r>
            <w:r w:rsidRPr="00A82009">
              <w:rPr>
                <w:noProof/>
                <w:rPrChange w:id="5105" w:author="Peto" w:date="2018-06-14T07:18:00Z">
                  <w:rPr>
                    <w:noProof/>
                    <w:color w:val="000000"/>
                  </w:rPr>
                </w:rPrChange>
              </w:rPr>
              <w:fldChar w:fldCharType="separate"/>
            </w:r>
            <w:ins w:id="5106" w:author="Peto" w:date="2018-06-10T16:58:00Z">
              <w:r w:rsidR="00F95B9C" w:rsidRPr="00A82009">
                <w:rPr>
                  <w:noProof/>
                  <w:color w:val="000000"/>
                  <w:rPrChange w:id="5107" w:author="Peto" w:date="2018-06-14T07:18:00Z">
                    <w:rPr/>
                  </w:rPrChange>
                </w:rPr>
                <w:t>38</w:t>
              </w:r>
            </w:ins>
            <w:del w:id="5108" w:author="Peto" w:date="2018-06-10T16:58:00Z">
              <w:r w:rsidR="00B85020" w:rsidRPr="00A82009" w:rsidDel="00F95B9C">
                <w:rPr>
                  <w:noProof/>
                  <w:color w:val="000000"/>
                </w:rPr>
                <w:delText>38</w:delText>
              </w:r>
            </w:del>
            <w:r w:rsidRPr="00A82009">
              <w:rPr>
                <w:noProof/>
                <w:color w:val="000000"/>
                <w:rPrChange w:id="5109" w:author="Peto" w:date="2018-06-14T07:18:00Z">
                  <w:rPr>
                    <w:noProof/>
                    <w:color w:val="000000"/>
                  </w:rPr>
                </w:rPrChange>
              </w:rPr>
              <w:fldChar w:fldCharType="end"/>
            </w:r>
            <w:r w:rsidRPr="00A82009">
              <w:rPr>
                <w:noProof/>
                <w:color w:val="000000"/>
                <w:rPrChange w:id="5110" w:author="Peto" w:date="2018-06-14T07:18:00Z">
                  <w:rPr>
                    <w:color w:val="000000"/>
                  </w:rPr>
                </w:rPrChange>
              </w:rPr>
              <w:t>)</w:t>
            </w:r>
          </w:p>
        </w:tc>
      </w:tr>
    </w:tbl>
    <w:p w14:paraId="4B9B8AC4" w14:textId="77777777" w:rsidR="00CE547F" w:rsidRPr="00A82009" w:rsidRDefault="00CE547F" w:rsidP="00CE547F">
      <w:pPr>
        <w:jc w:val="center"/>
        <w:rPr>
          <w:noProof/>
          <w:rPrChange w:id="5111" w:author="Peto" w:date="2018-06-14T07:18:00Z">
            <w:rPr/>
          </w:rPrChange>
        </w:rPr>
      </w:pPr>
    </w:p>
    <w:p w14:paraId="292757AC" w14:textId="5597C18C" w:rsidR="00CE547F" w:rsidRPr="00A82009" w:rsidRDefault="00CE547F" w:rsidP="00CE547F">
      <w:pPr>
        <w:rPr>
          <w:noProof/>
          <w:rPrChange w:id="5112" w:author="Peto" w:date="2018-06-14T07:18:00Z">
            <w:rPr/>
          </w:rPrChange>
        </w:rPr>
      </w:pPr>
      <w:r w:rsidRPr="00A82009">
        <w:rPr>
          <w:noProof/>
          <w:rPrChange w:id="5113" w:author="Peto" w:date="2018-06-14T07:18:00Z">
            <w:rPr/>
          </w:rPrChange>
        </w:rPr>
        <w:t xml:space="preserve">je teda podľa Bernsteina vhodnou alternatívou ku meraniu SV Dopplerou echokardiografiou </w:t>
      </w:r>
      <w:r w:rsidRPr="00A82009">
        <w:rPr>
          <w:noProof/>
          <w:rPrChange w:id="5114" w:author="Peto" w:date="2018-06-14T07:18:00Z">
            <w:rPr/>
          </w:rPrChange>
        </w:rPr>
        <w:fldChar w:fldCharType="begin"/>
      </w:r>
      <w:r w:rsidR="00AD692D" w:rsidRPr="00A82009">
        <w:rPr>
          <w:noProof/>
          <w:rPrChange w:id="5115"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5116" w:author="Peto" w:date="2018-06-14T07:18:00Z">
            <w:rPr/>
          </w:rPrChange>
        </w:rPr>
        <w:fldChar w:fldCharType="separate"/>
      </w:r>
      <w:r w:rsidR="00AD692D" w:rsidRPr="00A82009">
        <w:rPr>
          <w:noProof/>
          <w:vertAlign w:val="superscript"/>
        </w:rPr>
        <w:t>3</w:t>
      </w:r>
      <w:r w:rsidRPr="00A82009">
        <w:rPr>
          <w:noProof/>
          <w:rPrChange w:id="5117" w:author="Peto" w:date="2018-06-14T07:18:00Z">
            <w:rPr/>
          </w:rPrChange>
        </w:rPr>
        <w:fldChar w:fldCharType="end"/>
      </w:r>
      <w:r w:rsidRPr="00A82009">
        <w:rPr>
          <w:noProof/>
          <w:rPrChange w:id="5118" w:author="Peto" w:date="2018-06-14T07:18:00Z">
            <w:rPr/>
          </w:rPrChange>
        </w:rPr>
        <w:t xml:space="preserve">. </w:t>
      </w:r>
    </w:p>
    <w:p w14:paraId="655B2C7C" w14:textId="77777777" w:rsidR="00CE547F" w:rsidRPr="00A82009" w:rsidRDefault="00CE547F" w:rsidP="00CE547F">
      <w:pPr>
        <w:rPr>
          <w:noProof/>
          <w:rPrChange w:id="5119" w:author="Peto" w:date="2018-06-14T07:18:00Z">
            <w:rPr/>
          </w:rPrChange>
        </w:rPr>
      </w:pPr>
    </w:p>
    <w:p w14:paraId="75C68A6E" w14:textId="781184E9" w:rsidR="00CE547F" w:rsidRPr="00A82009" w:rsidRDefault="00CE547F" w:rsidP="00CE547F">
      <w:pPr>
        <w:rPr>
          <w:noProof/>
          <w:rPrChange w:id="5120" w:author="Peto" w:date="2018-06-14T07:18:00Z">
            <w:rPr/>
          </w:rPrChange>
        </w:rPr>
      </w:pPr>
      <w:r w:rsidRPr="00A82009">
        <w:rPr>
          <w:noProof/>
          <w:rPrChange w:id="5121" w:author="Peto" w:date="2018-06-14T07:18:00Z">
            <w:rPr/>
          </w:rPrChange>
        </w:rPr>
        <w:t>Hodnoty SV vypočítané pomocou Kubičkovej (</w:t>
      </w:r>
      <w:r w:rsidRPr="00A82009">
        <w:rPr>
          <w:noProof/>
          <w:rPrChange w:id="5122" w:author="Peto" w:date="2018-06-14T07:18:00Z">
            <w:rPr/>
          </w:rPrChange>
        </w:rPr>
        <w:fldChar w:fldCharType="begin"/>
      </w:r>
      <w:r w:rsidRPr="00A82009">
        <w:rPr>
          <w:noProof/>
          <w:rPrChange w:id="5123" w:author="Peto" w:date="2018-06-14T07:18:00Z">
            <w:rPr/>
          </w:rPrChange>
        </w:rPr>
        <w:instrText xml:space="preserve"> REF kubicek \h </w:instrText>
      </w:r>
      <w:r w:rsidRPr="00A82009">
        <w:rPr>
          <w:noProof/>
          <w:rPrChange w:id="5124" w:author="Peto" w:date="2018-06-14T07:18:00Z">
            <w:rPr>
              <w:noProof/>
            </w:rPr>
          </w:rPrChange>
        </w:rPr>
      </w:r>
      <w:r w:rsidRPr="00A82009">
        <w:rPr>
          <w:noProof/>
          <w:rPrChange w:id="5125" w:author="Peto" w:date="2018-06-14T07:18:00Z">
            <w:rPr/>
          </w:rPrChange>
        </w:rPr>
        <w:fldChar w:fldCharType="separate"/>
      </w:r>
      <w:r w:rsidR="00F95B9C" w:rsidRPr="00A82009">
        <w:rPr>
          <w:noProof/>
          <w:color w:val="000000"/>
        </w:rPr>
        <w:t>25</w:t>
      </w:r>
      <w:r w:rsidRPr="00A82009">
        <w:rPr>
          <w:noProof/>
          <w:rPrChange w:id="5126" w:author="Peto" w:date="2018-06-14T07:18:00Z">
            <w:rPr/>
          </w:rPrChange>
        </w:rPr>
        <w:fldChar w:fldCharType="end"/>
      </w:r>
      <w:r w:rsidRPr="00A82009">
        <w:rPr>
          <w:noProof/>
          <w:rPrChange w:id="5127" w:author="Peto" w:date="2018-06-14T07:18:00Z">
            <w:rPr/>
          </w:rPrChange>
        </w:rPr>
        <w:t>) a Šramkovej (</w:t>
      </w:r>
      <w:r w:rsidRPr="00A82009">
        <w:rPr>
          <w:noProof/>
          <w:rPrChange w:id="5128" w:author="Peto" w:date="2018-06-14T07:18:00Z">
            <w:rPr/>
          </w:rPrChange>
        </w:rPr>
        <w:fldChar w:fldCharType="begin"/>
      </w:r>
      <w:r w:rsidRPr="00A82009">
        <w:rPr>
          <w:noProof/>
          <w:rPrChange w:id="5129" w:author="Peto" w:date="2018-06-14T07:18:00Z">
            <w:rPr/>
          </w:rPrChange>
        </w:rPr>
        <w:instrText xml:space="preserve"> REF sramek \h </w:instrText>
      </w:r>
      <w:r w:rsidRPr="00A82009">
        <w:rPr>
          <w:noProof/>
          <w:rPrChange w:id="5130" w:author="Peto" w:date="2018-06-14T07:18:00Z">
            <w:rPr>
              <w:noProof/>
            </w:rPr>
          </w:rPrChange>
        </w:rPr>
      </w:r>
      <w:r w:rsidRPr="00A82009">
        <w:rPr>
          <w:noProof/>
          <w:rPrChange w:id="5131" w:author="Peto" w:date="2018-06-14T07:18:00Z">
            <w:rPr/>
          </w:rPrChange>
        </w:rPr>
        <w:fldChar w:fldCharType="separate"/>
      </w:r>
      <w:r w:rsidR="00F95B9C" w:rsidRPr="00A82009">
        <w:rPr>
          <w:noProof/>
          <w:color w:val="000000"/>
        </w:rPr>
        <w:t>30</w:t>
      </w:r>
      <w:r w:rsidRPr="00A82009">
        <w:rPr>
          <w:noProof/>
          <w:rPrChange w:id="5132" w:author="Peto" w:date="2018-06-14T07:18:00Z">
            <w:rPr/>
          </w:rPrChange>
        </w:rPr>
        <w:fldChar w:fldCharType="end"/>
      </w:r>
      <w:r w:rsidRPr="00A82009">
        <w:rPr>
          <w:noProof/>
          <w:rPrChange w:id="5133" w:author="Peto" w:date="2018-06-14T07:18:00Z">
            <w:rPr/>
          </w:rPrChange>
        </w:rPr>
        <w:t>) metódy vysoko korelujú s hodnotami SV vypočítanými metódou definovanom Bernstainom (</w:t>
      </w:r>
      <w:r w:rsidRPr="00A82009">
        <w:rPr>
          <w:noProof/>
          <w:rPrChange w:id="5134" w:author="Peto" w:date="2018-06-14T07:18:00Z">
            <w:rPr/>
          </w:rPrChange>
        </w:rPr>
        <w:fldChar w:fldCharType="begin"/>
      </w:r>
      <w:r w:rsidRPr="00A82009">
        <w:rPr>
          <w:noProof/>
          <w:rPrChange w:id="5135" w:author="Peto" w:date="2018-06-14T07:18:00Z">
            <w:rPr/>
          </w:rPrChange>
        </w:rPr>
        <w:instrText xml:space="preserve"> REF Berstain_model_3 \h </w:instrText>
      </w:r>
      <w:r w:rsidRPr="00A82009">
        <w:rPr>
          <w:noProof/>
          <w:rPrChange w:id="5136" w:author="Peto" w:date="2018-06-14T07:18:00Z">
            <w:rPr>
              <w:noProof/>
            </w:rPr>
          </w:rPrChange>
        </w:rPr>
      </w:r>
      <w:r w:rsidRPr="00A82009">
        <w:rPr>
          <w:noProof/>
          <w:rPrChange w:id="5137" w:author="Peto" w:date="2018-06-14T07:18:00Z">
            <w:rPr/>
          </w:rPrChange>
        </w:rPr>
        <w:fldChar w:fldCharType="separate"/>
      </w:r>
      <w:r w:rsidR="00F95B9C" w:rsidRPr="00A82009">
        <w:rPr>
          <w:noProof/>
          <w:color w:val="000000"/>
        </w:rPr>
        <w:t>37</w:t>
      </w:r>
      <w:r w:rsidRPr="00A82009">
        <w:rPr>
          <w:noProof/>
          <w:rPrChange w:id="5138" w:author="Peto" w:date="2018-06-14T07:18:00Z">
            <w:rPr/>
          </w:rPrChange>
        </w:rPr>
        <w:fldChar w:fldCharType="end"/>
      </w:r>
      <w:r w:rsidRPr="00A82009">
        <w:rPr>
          <w:noProof/>
          <w:rPrChange w:id="5139" w:author="Peto" w:date="2018-06-14T07:18:00Z">
            <w:rPr/>
          </w:rPrChange>
        </w:rPr>
        <w:t xml:space="preserve">) (r=0,75). Je to hlavne kvôli tomu, že stredné zrýchlenie krvi v aorte takisto vysoko koreluje s hodnotou SV (r=0,75) </w:t>
      </w:r>
      <w:r w:rsidRPr="00A82009">
        <w:rPr>
          <w:noProof/>
          <w:rPrChange w:id="5140" w:author="Peto" w:date="2018-06-14T07:18:00Z">
            <w:rPr/>
          </w:rPrChange>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sidRPr="00A82009">
        <w:rPr>
          <w:noProof/>
          <w:rPrChange w:id="5141" w:author="Peto" w:date="2018-06-14T07:18:00Z">
            <w:rPr/>
          </w:rPrChange>
        </w:rPr>
        <w:instrText xml:space="preserve"> ADDIN EN.CITE </w:instrText>
      </w:r>
      <w:r w:rsidR="00AD692D" w:rsidRPr="00A82009">
        <w:rPr>
          <w:noProof/>
          <w:rPrChange w:id="5142" w:author="Peto" w:date="2018-06-14T07:18:00Z">
            <w:rPr/>
          </w:rPrChange>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sidRPr="00A82009">
        <w:rPr>
          <w:noProof/>
          <w:rPrChange w:id="5143" w:author="Peto" w:date="2018-06-14T07:18:00Z">
            <w:rPr/>
          </w:rPrChange>
        </w:rPr>
        <w:instrText xml:space="preserve"> ADDIN EN.CITE.DATA </w:instrText>
      </w:r>
      <w:r w:rsidR="00AD692D" w:rsidRPr="00A82009">
        <w:rPr>
          <w:noProof/>
          <w:rPrChange w:id="5144" w:author="Peto" w:date="2018-06-14T07:18:00Z">
            <w:rPr>
              <w:noProof/>
            </w:rPr>
          </w:rPrChange>
        </w:rPr>
      </w:r>
      <w:r w:rsidR="00AD692D" w:rsidRPr="00A82009">
        <w:rPr>
          <w:noProof/>
          <w:rPrChange w:id="5145" w:author="Peto" w:date="2018-06-14T07:18:00Z">
            <w:rPr/>
          </w:rPrChange>
        </w:rPr>
        <w:fldChar w:fldCharType="end"/>
      </w:r>
      <w:r w:rsidRPr="00A82009">
        <w:rPr>
          <w:noProof/>
          <w:rPrChange w:id="5146" w:author="Peto" w:date="2018-06-14T07:18:00Z">
            <w:rPr>
              <w:noProof/>
            </w:rPr>
          </w:rPrChange>
        </w:rPr>
      </w:r>
      <w:r w:rsidRPr="00A82009">
        <w:rPr>
          <w:noProof/>
          <w:rPrChange w:id="5147" w:author="Peto" w:date="2018-06-14T07:18:00Z">
            <w:rPr/>
          </w:rPrChange>
        </w:rPr>
        <w:fldChar w:fldCharType="separate"/>
      </w:r>
      <w:r w:rsidR="00AD692D" w:rsidRPr="00A82009">
        <w:rPr>
          <w:noProof/>
          <w:vertAlign w:val="superscript"/>
        </w:rPr>
        <w:t>39-41</w:t>
      </w:r>
      <w:r w:rsidRPr="00A82009">
        <w:rPr>
          <w:noProof/>
          <w:rPrChange w:id="5148" w:author="Peto" w:date="2018-06-14T07:18:00Z">
            <w:rPr/>
          </w:rPrChange>
        </w:rPr>
        <w:fldChar w:fldCharType="end"/>
      </w:r>
      <w:r w:rsidRPr="00A82009">
        <w:rPr>
          <w:noProof/>
          <w:rPrChange w:id="5149" w:author="Peto" w:date="2018-06-14T07:18:00Z">
            <w:rPr/>
          </w:rPrChange>
        </w:rPr>
        <w:t xml:space="preserve">. Je potrebné povedať, že odmocnením parametru </w:t>
      </w:r>
      <m:oMath>
        <m:r>
          <w:rPr>
            <w:rFonts w:ascii="Cambria Math" w:hAnsi="Cambria Math"/>
            <w:noProof/>
            <w:rPrChange w:id="5150"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151" w:author="Peto" w:date="2018-06-14T07:18:00Z">
                  <w:rPr>
                    <w:rFonts w:ascii="Cambria Math" w:hAnsi="Cambria Math"/>
                  </w:rPr>
                </w:rPrChange>
              </w:rPr>
              <m:t>)</m:t>
            </m:r>
          </m:num>
          <m:den>
            <m:r>
              <w:rPr>
                <w:rFonts w:ascii="Cambria Math" w:hAnsi="Cambria Math"/>
                <w:noProof/>
                <w:rPrChange w:id="515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153" w:author="Peto" w:date="2018-06-14T07:18:00Z">
                      <w:rPr>
                        <w:rFonts w:ascii="Cambria Math" w:hAnsi="Cambria Math"/>
                      </w:rPr>
                    </w:rPrChange>
                  </w:rPr>
                  <m:t>t</m:t>
                </m:r>
              </m:e>
              <m:sub>
                <m:r>
                  <w:rPr>
                    <w:rFonts w:ascii="Cambria Math" w:hAnsi="Cambria Math"/>
                    <w:noProof/>
                    <w:rPrChange w:id="5154" w:author="Peto" w:date="2018-06-14T07:18:00Z">
                      <w:rPr>
                        <w:rFonts w:ascii="Cambria Math" w:hAnsi="Cambria Math"/>
                      </w:rPr>
                    </w:rPrChange>
                  </w:rPr>
                  <m:t>max</m:t>
                </m:r>
              </m:sub>
            </m:sSub>
          </m:den>
        </m:f>
      </m:oMath>
      <w:r w:rsidRPr="00A82009">
        <w:rPr>
          <w:noProof/>
          <w:rPrChange w:id="5155" w:author="Peto" w:date="2018-06-14T07:18:00Z">
            <w:rPr/>
          </w:rPrChange>
        </w:rPr>
        <w:t xml:space="preserve"> sa utlmuje vplyv parametra </w:t>
      </w:r>
      <m:oMath>
        <m:r>
          <w:rPr>
            <w:rFonts w:ascii="Cambria Math" w:hAnsi="Cambria Math"/>
            <w:noProof/>
            <w:rPrChange w:id="5156"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157" w:author="Peto" w:date="2018-06-14T07:18:00Z">
                  <w:rPr>
                    <w:rFonts w:ascii="Cambria Math" w:hAnsi="Cambria Math"/>
                  </w:rPr>
                </w:rPrChange>
              </w:rPr>
              <m:t>)</m:t>
            </m:r>
          </m:num>
          <m:den>
            <m:r>
              <w:rPr>
                <w:rFonts w:ascii="Cambria Math" w:hAnsi="Cambria Math"/>
                <w:noProof/>
                <w:rPrChange w:id="515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159" w:author="Peto" w:date="2018-06-14T07:18:00Z">
                      <w:rPr>
                        <w:rFonts w:ascii="Cambria Math" w:hAnsi="Cambria Math"/>
                      </w:rPr>
                    </w:rPrChange>
                  </w:rPr>
                  <m:t>t</m:t>
                </m:r>
              </m:e>
              <m:sub>
                <m:r>
                  <w:rPr>
                    <w:rFonts w:ascii="Cambria Math" w:hAnsi="Cambria Math"/>
                    <w:noProof/>
                    <w:rPrChange w:id="5160" w:author="Peto" w:date="2018-06-14T07:18:00Z">
                      <w:rPr>
                        <w:rFonts w:ascii="Cambria Math" w:hAnsi="Cambria Math"/>
                      </w:rPr>
                    </w:rPrChange>
                  </w:rPr>
                  <m:t>max</m:t>
                </m:r>
              </m:sub>
            </m:sSub>
          </m:den>
        </m:f>
      </m:oMath>
      <w:r w:rsidRPr="00A82009">
        <w:rPr>
          <w:noProof/>
          <w:rPrChange w:id="5161" w:author="Peto" w:date="2018-06-14T07:18:00Z">
            <w:rPr/>
          </w:rPrChange>
        </w:rPr>
        <w:t xml:space="preserve"> na výslednú hodnotu SV a zvyšuje sa vplyv objemovej konštanty </w:t>
      </w:r>
      <m:oMath>
        <m:sSub>
          <m:sSubPr>
            <m:ctrlPr>
              <w:rPr>
                <w:rFonts w:ascii="Cambria Math" w:hAnsi="Cambria Math"/>
                <w:i/>
                <w:noProof/>
              </w:rPr>
            </m:ctrlPr>
          </m:sSubPr>
          <m:e>
            <m:r>
              <w:rPr>
                <w:rFonts w:ascii="Cambria Math" w:hAnsi="Cambria Math"/>
                <w:noProof/>
                <w:rPrChange w:id="5162" w:author="Peto" w:date="2018-06-14T07:18:00Z">
                  <w:rPr>
                    <w:rFonts w:ascii="Cambria Math" w:hAnsi="Cambria Math"/>
                  </w:rPr>
                </w:rPrChange>
              </w:rPr>
              <m:t>V</m:t>
            </m:r>
          </m:e>
          <m:sub>
            <m:r>
              <w:rPr>
                <w:rFonts w:ascii="Cambria Math" w:hAnsi="Cambria Math"/>
                <w:noProof/>
                <w:rPrChange w:id="5163" w:author="Peto" w:date="2018-06-14T07:18:00Z">
                  <w:rPr>
                    <w:rFonts w:ascii="Cambria Math" w:hAnsi="Cambria Math"/>
                  </w:rPr>
                </w:rPrChange>
              </w:rPr>
              <m:t>ITBV</m:t>
            </m:r>
          </m:sub>
        </m:sSub>
      </m:oMath>
      <w:r w:rsidRPr="00A82009">
        <w:rPr>
          <w:noProof/>
          <w:rPrChange w:id="5164" w:author="Peto" w:date="2018-06-14T07:18:00Z">
            <w:rPr/>
          </w:rPrChange>
        </w:rPr>
        <w:t xml:space="preserve"> na absolútnu hodnotu SV. Bola pritom ukázaná silná väzba metabolicky aktívnej telesnej hmoty (Fat-Free body Mass - FFM) na hodnotu SV </w:t>
      </w:r>
      <w:r w:rsidRPr="00A82009">
        <w:rPr>
          <w:noProof/>
          <w:rPrChange w:id="5165" w:author="Peto" w:date="2018-06-14T07:18:00Z">
            <w:rPr/>
          </w:rPrChange>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sidRPr="00A82009">
        <w:rPr>
          <w:noProof/>
          <w:rPrChange w:id="5166" w:author="Peto" w:date="2018-06-14T07:18:00Z">
            <w:rPr/>
          </w:rPrChange>
        </w:rPr>
        <w:instrText xml:space="preserve"> ADDIN EN.CITE </w:instrText>
      </w:r>
      <w:r w:rsidR="00AD692D" w:rsidRPr="00A82009">
        <w:rPr>
          <w:noProof/>
          <w:rPrChange w:id="5167" w:author="Peto" w:date="2018-06-14T07:18:00Z">
            <w:rPr/>
          </w:rPrChange>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sidRPr="00A82009">
        <w:rPr>
          <w:noProof/>
          <w:rPrChange w:id="5168" w:author="Peto" w:date="2018-06-14T07:18:00Z">
            <w:rPr/>
          </w:rPrChange>
        </w:rPr>
        <w:instrText xml:space="preserve"> ADDIN EN.CITE.DATA </w:instrText>
      </w:r>
      <w:r w:rsidR="00AD692D" w:rsidRPr="00A82009">
        <w:rPr>
          <w:noProof/>
          <w:rPrChange w:id="5169" w:author="Peto" w:date="2018-06-14T07:18:00Z">
            <w:rPr>
              <w:noProof/>
            </w:rPr>
          </w:rPrChange>
        </w:rPr>
      </w:r>
      <w:r w:rsidR="00AD692D" w:rsidRPr="00A82009">
        <w:rPr>
          <w:noProof/>
          <w:rPrChange w:id="5170" w:author="Peto" w:date="2018-06-14T07:18:00Z">
            <w:rPr/>
          </w:rPrChange>
        </w:rPr>
        <w:fldChar w:fldCharType="end"/>
      </w:r>
      <w:r w:rsidRPr="00A82009">
        <w:rPr>
          <w:noProof/>
          <w:rPrChange w:id="5171" w:author="Peto" w:date="2018-06-14T07:18:00Z">
            <w:rPr>
              <w:noProof/>
            </w:rPr>
          </w:rPrChange>
        </w:rPr>
      </w:r>
      <w:r w:rsidRPr="00A82009">
        <w:rPr>
          <w:noProof/>
          <w:rPrChange w:id="5172" w:author="Peto" w:date="2018-06-14T07:18:00Z">
            <w:rPr/>
          </w:rPrChange>
        </w:rPr>
        <w:fldChar w:fldCharType="separate"/>
      </w:r>
      <w:r w:rsidR="00AD692D" w:rsidRPr="00A82009">
        <w:rPr>
          <w:noProof/>
          <w:vertAlign w:val="superscript"/>
        </w:rPr>
        <w:t>42</w:t>
      </w:r>
      <w:r w:rsidRPr="00A82009">
        <w:rPr>
          <w:noProof/>
          <w:rPrChange w:id="5173" w:author="Peto" w:date="2018-06-14T07:18:00Z">
            <w:rPr/>
          </w:rPrChange>
        </w:rPr>
        <w:fldChar w:fldCharType="end"/>
      </w:r>
      <w:r w:rsidRPr="00A82009">
        <w:rPr>
          <w:noProof/>
          <w:rPrChange w:id="5174" w:author="Peto" w:date="2018-06-14T07:18:00Z">
            <w:rPr/>
          </w:rPrChange>
        </w:rPr>
        <w:t>.</w:t>
      </w:r>
    </w:p>
    <w:p w14:paraId="5CB981B0" w14:textId="77777777" w:rsidR="00CE547F" w:rsidRPr="00A82009" w:rsidRDefault="00CE547F" w:rsidP="00CE547F">
      <w:pPr>
        <w:rPr>
          <w:noProof/>
          <w:rPrChange w:id="5175" w:author="Peto" w:date="2018-06-14T07:18:00Z">
            <w:rPr/>
          </w:rPrChange>
        </w:rPr>
      </w:pPr>
    </w:p>
    <w:p w14:paraId="53B13426" w14:textId="7C82C6EF" w:rsidR="00CE547F" w:rsidRPr="00A82009" w:rsidRDefault="00CE547F" w:rsidP="00CE547F">
      <w:pPr>
        <w:rPr>
          <w:noProof/>
          <w:rPrChange w:id="5176" w:author="Peto" w:date="2018-06-14T07:18:00Z">
            <w:rPr/>
          </w:rPrChange>
        </w:rPr>
      </w:pPr>
      <w:r w:rsidRPr="00A82009">
        <w:rPr>
          <w:noProof/>
          <w:rPrChange w:id="5177" w:author="Peto" w:date="2018-06-14T07:18:00Z">
            <w:rPr/>
          </w:rPrChange>
        </w:rPr>
        <w:t xml:space="preserve">Výrazná negatívna závislosť existuje medzi hodnotou </w:t>
      </w:r>
      <m:oMath>
        <m:f>
          <m:fPr>
            <m:ctrlPr>
              <w:rPr>
                <w:rFonts w:ascii="Cambria Math" w:hAnsi="Cambria Math"/>
                <w:i/>
                <w:noProof/>
              </w:rPr>
            </m:ctrlPr>
          </m:fPr>
          <m:num>
            <m:r>
              <w:rPr>
                <w:rFonts w:ascii="Cambria Math" w:hAnsi="Cambria Math"/>
                <w:noProof/>
                <w:rPrChange w:id="5178"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179" w:author="Peto" w:date="2018-06-14T07:18:00Z">
                      <w:rPr>
                        <w:rFonts w:ascii="Cambria Math" w:hAnsi="Cambria Math"/>
                      </w:rPr>
                    </w:rPrChange>
                  </w:rPr>
                  <m:t>)</m:t>
                </m:r>
              </m:num>
              <m:den>
                <m:r>
                  <w:rPr>
                    <w:rFonts w:ascii="Cambria Math" w:hAnsi="Cambria Math"/>
                    <w:noProof/>
                    <w:rPrChange w:id="5180"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181" w:author="Peto" w:date="2018-06-14T07:18:00Z">
                          <w:rPr>
                            <w:rFonts w:ascii="Cambria Math" w:hAnsi="Cambria Math"/>
                          </w:rPr>
                        </w:rPrChange>
                      </w:rPr>
                      <m:t>t</m:t>
                    </m:r>
                  </m:e>
                  <m:sub>
                    <m:r>
                      <w:rPr>
                        <w:rFonts w:ascii="Cambria Math" w:hAnsi="Cambria Math"/>
                        <w:noProof/>
                        <w:rPrChange w:id="5182"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5183" w:author="Peto" w:date="2018-06-14T07:18:00Z">
                      <w:rPr>
                        <w:rFonts w:ascii="Cambria Math" w:hAnsi="Cambria Math"/>
                      </w:rPr>
                    </w:rPrChange>
                  </w:rPr>
                  <m:t>Z</m:t>
                </m:r>
              </m:e>
              <m:sub>
                <m:r>
                  <w:rPr>
                    <w:rFonts w:ascii="Cambria Math" w:hAnsi="Cambria Math"/>
                    <w:noProof/>
                    <w:rPrChange w:id="5184" w:author="Peto" w:date="2018-06-14T07:18:00Z">
                      <w:rPr>
                        <w:rFonts w:ascii="Cambria Math" w:hAnsi="Cambria Math"/>
                      </w:rPr>
                    </w:rPrChange>
                  </w:rPr>
                  <m:t>0</m:t>
                </m:r>
              </m:sub>
            </m:sSub>
          </m:den>
        </m:f>
      </m:oMath>
      <w:r w:rsidRPr="00A82009">
        <w:rPr>
          <w:noProof/>
          <w:rPrChange w:id="5185" w:author="Peto" w:date="2018-06-14T07:18:00Z">
            <w:rPr/>
          </w:rPrChange>
        </w:rPr>
        <w:t xml:space="preserve"> </w:t>
      </w:r>
      <w:commentRangeStart w:id="5186"/>
      <w:r w:rsidRPr="00A82009">
        <w:rPr>
          <w:noProof/>
          <w:rPrChange w:id="5187" w:author="Peto" w:date="2018-06-14T07:18:00Z">
            <w:rPr/>
          </w:rPrChange>
        </w:rPr>
        <w:t>a</w:t>
      </w:r>
      <w:commentRangeEnd w:id="5186"/>
      <w:r w:rsidRPr="00A82009">
        <w:rPr>
          <w:rStyle w:val="Odkaznakomentr"/>
          <w:noProof/>
          <w:rPrChange w:id="5188" w:author="Peto" w:date="2018-06-14T07:18:00Z">
            <w:rPr>
              <w:rStyle w:val="Odkaznakomentr"/>
            </w:rPr>
          </w:rPrChange>
        </w:rPr>
        <w:commentReference w:id="5186"/>
      </w:r>
      <w:r w:rsidRPr="00A82009">
        <w:rPr>
          <w:noProof/>
          <w:rPrChange w:id="5189" w:author="Peto" w:date="2018-06-14T07:18:00Z">
            <w:rPr/>
          </w:rPrChange>
        </w:rPr>
        <w:t xml:space="preserve"> telesnou váhou (r=-0.75)</w:t>
      </w:r>
      <w:r w:rsidRPr="00A82009">
        <w:rPr>
          <w:noProof/>
          <w:rPrChange w:id="5190" w:author="Peto" w:date="2018-06-14T07:18:00Z">
            <w:rPr/>
          </w:rPrChange>
        </w:rPr>
        <w:fldChar w:fldCharType="begin"/>
      </w:r>
      <w:r w:rsidR="00AD692D" w:rsidRPr="00A82009">
        <w:rPr>
          <w:noProof/>
          <w:rPrChange w:id="5191" w:author="Peto" w:date="2018-06-14T07:18:00Z">
            <w:rPr/>
          </w:rPrChange>
        </w:rPr>
        <w:instrText xml:space="preserve"> ADDIN EN.CITE &lt;EndNote&gt;&lt;Cite&gt;&lt;Author&gt;Sageman&lt;/Author&gt;&lt;Year&gt;1999&lt;/Year&gt;&lt;IDText&gt;Reliability and precision of a new thoracic electrical bioimpedance monitor in a lower body negative pressure model&lt;/IDText&gt;&lt;DisplayText&gt;&lt;style face="superscript"&gt;43&lt;/style&gt;&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A82009">
        <w:rPr>
          <w:noProof/>
          <w:rPrChange w:id="5192" w:author="Peto" w:date="2018-06-14T07:18:00Z">
            <w:rPr/>
          </w:rPrChange>
        </w:rPr>
        <w:fldChar w:fldCharType="separate"/>
      </w:r>
      <w:r w:rsidR="00AD692D" w:rsidRPr="00A82009">
        <w:rPr>
          <w:noProof/>
          <w:vertAlign w:val="superscript"/>
        </w:rPr>
        <w:t>43</w:t>
      </w:r>
      <w:r w:rsidRPr="00A82009">
        <w:rPr>
          <w:noProof/>
          <w:rPrChange w:id="5193" w:author="Peto" w:date="2018-06-14T07:18:00Z">
            <w:rPr/>
          </w:rPrChange>
        </w:rPr>
        <w:fldChar w:fldCharType="end"/>
      </w:r>
      <w:r w:rsidRPr="00A82009">
        <w:rPr>
          <w:noProof/>
          <w:rPrChange w:id="5194" w:author="Peto" w:date="2018-06-14T07:18:00Z">
            <w:rPr/>
          </w:rPrChange>
        </w:rPr>
        <w:t xml:space="preserve">.  Je to hlavne pre vysokú závislosť plochy aortálnej chlopne na telesnej váhe. Plocha aortálnej chlopne závislý okrem telesnej váhy aj na veku a pohlaví. Hodnota </w:t>
      </w:r>
      <m:oMath>
        <m:r>
          <w:rPr>
            <w:rFonts w:ascii="Cambria Math" w:hAnsi="Cambria Math"/>
            <w:noProof/>
            <w:rPrChange w:id="5195"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196" w:author="Peto" w:date="2018-06-14T07:18:00Z">
                  <w:rPr>
                    <w:rFonts w:ascii="Cambria Math" w:hAnsi="Cambria Math"/>
                  </w:rPr>
                </w:rPrChange>
              </w:rPr>
              <m:t>)</m:t>
            </m:r>
          </m:num>
          <m:den>
            <m:r>
              <w:rPr>
                <w:rFonts w:ascii="Cambria Math" w:hAnsi="Cambria Math"/>
                <w:noProof/>
                <w:rPrChange w:id="5197"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198" w:author="Peto" w:date="2018-06-14T07:18:00Z">
                      <w:rPr>
                        <w:rFonts w:ascii="Cambria Math" w:hAnsi="Cambria Math"/>
                      </w:rPr>
                    </w:rPrChange>
                  </w:rPr>
                  <m:t>t</m:t>
                </m:r>
              </m:e>
              <m:sub>
                <m:r>
                  <w:rPr>
                    <w:rFonts w:ascii="Cambria Math" w:hAnsi="Cambria Math"/>
                    <w:noProof/>
                    <w:rPrChange w:id="5199" w:author="Peto" w:date="2018-06-14T07:18:00Z">
                      <w:rPr>
                        <w:rFonts w:ascii="Cambria Math" w:hAnsi="Cambria Math"/>
                      </w:rPr>
                    </w:rPrChange>
                  </w:rPr>
                  <m:t>max</m:t>
                </m:r>
              </m:sub>
            </m:sSub>
          </m:den>
        </m:f>
      </m:oMath>
      <w:r w:rsidRPr="00A82009">
        <w:rPr>
          <w:noProof/>
          <w:rPrChange w:id="5200" w:author="Peto" w:date="2018-06-14T07:18:00Z">
            <w:rPr/>
          </w:rPrChange>
        </w:rPr>
        <w:t xml:space="preserve"> bude preto ovplyvnená aj telesnou váhou, vekom a pohlavím </w:t>
      </w:r>
      <w:r w:rsidRPr="00A82009">
        <w:rPr>
          <w:noProof/>
          <w:rPrChange w:id="5201" w:author="Peto" w:date="2018-06-14T07:18:00Z">
            <w:rPr/>
          </w:rPrChange>
        </w:rPr>
        <w:fldChar w:fldCharType="begin"/>
      </w:r>
      <w:r w:rsidR="00AD692D" w:rsidRPr="00A82009">
        <w:rPr>
          <w:noProof/>
          <w:rPrChange w:id="5202"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5203" w:author="Peto" w:date="2018-06-14T07:18:00Z">
            <w:rPr/>
          </w:rPrChange>
        </w:rPr>
        <w:fldChar w:fldCharType="separate"/>
      </w:r>
      <w:r w:rsidR="00AD692D" w:rsidRPr="00A82009">
        <w:rPr>
          <w:noProof/>
          <w:vertAlign w:val="superscript"/>
        </w:rPr>
        <w:t>3</w:t>
      </w:r>
      <w:r w:rsidRPr="00A82009">
        <w:rPr>
          <w:noProof/>
          <w:rPrChange w:id="5204" w:author="Peto" w:date="2018-06-14T07:18:00Z">
            <w:rPr/>
          </w:rPrChange>
        </w:rPr>
        <w:fldChar w:fldCharType="end"/>
      </w:r>
      <w:r w:rsidRPr="00A82009">
        <w:rPr>
          <w:noProof/>
          <w:rPrChange w:id="5205" w:author="Peto" w:date="2018-06-14T07:18:00Z">
            <w:rPr/>
          </w:rPrChange>
        </w:rPr>
        <w:t>.</w:t>
      </w:r>
    </w:p>
    <w:p w14:paraId="502A6F45" w14:textId="77777777" w:rsidR="00CE547F" w:rsidRPr="00A82009" w:rsidRDefault="00CE547F" w:rsidP="00CE547F">
      <w:pPr>
        <w:rPr>
          <w:noProof/>
          <w:rPrChange w:id="5206" w:author="Peto" w:date="2018-06-14T07:18:00Z">
            <w:rPr/>
          </w:rPrChange>
        </w:rPr>
      </w:pPr>
    </w:p>
    <w:p w14:paraId="06FB7F44" w14:textId="77777777" w:rsidR="00CE547F" w:rsidRPr="00A82009" w:rsidRDefault="00CE547F" w:rsidP="00CE547F">
      <w:pPr>
        <w:rPr>
          <w:noProof/>
          <w:rPrChange w:id="5207" w:author="Peto" w:date="2018-06-14T07:18:00Z">
            <w:rPr/>
          </w:rPrChange>
        </w:rPr>
      </w:pPr>
      <w:r w:rsidRPr="00A82009">
        <w:rPr>
          <w:noProof/>
          <w:rPrChange w:id="5208" w:author="Peto" w:date="2018-06-14T07:18:00Z">
            <w:rPr/>
          </w:rPrChange>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noProof/>
            <w:rPrChange w:id="5209"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10" w:author="Peto" w:date="2018-06-14T07:18:00Z">
                  <w:rPr>
                    <w:rFonts w:ascii="Cambria Math" w:hAnsi="Cambria Math"/>
                  </w:rPr>
                </w:rPrChange>
              </w:rPr>
              <m:t>)</m:t>
            </m:r>
          </m:num>
          <m:den>
            <m:r>
              <w:rPr>
                <w:rFonts w:ascii="Cambria Math" w:hAnsi="Cambria Math"/>
                <w:noProof/>
                <w:rPrChange w:id="5211"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212" w:author="Peto" w:date="2018-06-14T07:18:00Z">
                      <w:rPr>
                        <w:rFonts w:ascii="Cambria Math" w:hAnsi="Cambria Math"/>
                      </w:rPr>
                    </w:rPrChange>
                  </w:rPr>
                  <m:t>t</m:t>
                </m:r>
              </m:e>
              <m:sub>
                <m:r>
                  <w:rPr>
                    <w:rFonts w:ascii="Cambria Math" w:hAnsi="Cambria Math"/>
                    <w:noProof/>
                    <w:rPrChange w:id="5213" w:author="Peto" w:date="2018-06-14T07:18:00Z">
                      <w:rPr>
                        <w:rFonts w:ascii="Cambria Math" w:hAnsi="Cambria Math"/>
                      </w:rPr>
                    </w:rPrChange>
                  </w:rPr>
                  <m:t>max</m:t>
                </m:r>
              </m:sub>
            </m:sSub>
          </m:den>
        </m:f>
      </m:oMath>
      <w:r w:rsidRPr="00A82009">
        <w:rPr>
          <w:noProof/>
          <w:rPrChange w:id="5214" w:author="Peto" w:date="2018-06-14T07:18:00Z">
            <w:rPr/>
          </w:rPrChange>
        </w:rPr>
        <w:t>, už došlo k výtoku krvi zo srdca smerom k perifériám a tiež k určitému žilnému návratu späť do srdca. Tieto zmeny objemu krvi v hrudníku pritom taktiež ovplyvňujú formovanie krivky</w:t>
      </w:r>
      <m:oMath>
        <m:r>
          <w:rPr>
            <w:rFonts w:ascii="Cambria Math" w:hAnsi="Cambria Math"/>
            <w:noProof/>
            <w:rPrChange w:id="5215"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16" w:author="Peto" w:date="2018-06-14T07:18:00Z">
                  <w:rPr>
                    <w:rFonts w:ascii="Cambria Math" w:hAnsi="Cambria Math"/>
                  </w:rPr>
                </w:rPrChange>
              </w:rPr>
              <m:t>)</m:t>
            </m:r>
          </m:num>
          <m:den>
            <m:r>
              <w:rPr>
                <w:rFonts w:ascii="Cambria Math" w:hAnsi="Cambria Math"/>
                <w:noProof/>
                <w:rPrChange w:id="5217" w:author="Peto" w:date="2018-06-14T07:18:00Z">
                  <w:rPr>
                    <w:rFonts w:ascii="Cambria Math" w:hAnsi="Cambria Math"/>
                  </w:rPr>
                </w:rPrChange>
              </w:rPr>
              <m:t>dt</m:t>
            </m:r>
          </m:den>
        </m:f>
      </m:oMath>
      <w:r w:rsidRPr="00A82009">
        <w:rPr>
          <w:noProof/>
          <w:rPrChange w:id="5218" w:author="Peto" w:date="2018-06-14T07:18:00Z">
            <w:rPr/>
          </w:rPrChange>
        </w:rPr>
        <w:t xml:space="preserve">. </w:t>
      </w:r>
    </w:p>
    <w:p w14:paraId="794DF4F8" w14:textId="42A86C8F" w:rsidR="00CE547F" w:rsidRPr="00A82009" w:rsidRDefault="00CE547F" w:rsidP="00CE547F">
      <w:pPr>
        <w:rPr>
          <w:noProof/>
          <w:rPrChange w:id="5219" w:author="Peto" w:date="2018-06-14T07:18:00Z">
            <w:rPr/>
          </w:rPrChange>
        </w:rPr>
      </w:pPr>
      <w:r w:rsidRPr="00A82009">
        <w:rPr>
          <w:noProof/>
          <w:rPrChange w:id="5220" w:author="Peto" w:date="2018-06-14T07:18:00Z">
            <w:rPr/>
          </w:rPrChange>
        </w:rPr>
        <w:t xml:space="preserve">Pre zlepšenie merania sa experimentuje s rôznym umiestnením elektród </w:t>
      </w:r>
      <w:r w:rsidRPr="00A82009">
        <w:rPr>
          <w:noProof/>
          <w:rPrChange w:id="5221" w:author="Peto" w:date="2018-06-14T07:18:00Z">
            <w:rPr/>
          </w:rPrChange>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sidRPr="00A82009">
        <w:rPr>
          <w:noProof/>
          <w:rPrChange w:id="5222" w:author="Peto" w:date="2018-06-14T07:18:00Z">
            <w:rPr/>
          </w:rPrChange>
        </w:rPr>
        <w:instrText xml:space="preserve"> ADDIN EN.CITE </w:instrText>
      </w:r>
      <w:r w:rsidR="00AD692D" w:rsidRPr="00A82009">
        <w:rPr>
          <w:noProof/>
          <w:rPrChange w:id="5223" w:author="Peto" w:date="2018-06-14T07:18:00Z">
            <w:rPr/>
          </w:rPrChange>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sidRPr="00A82009">
        <w:rPr>
          <w:noProof/>
          <w:rPrChange w:id="5224" w:author="Peto" w:date="2018-06-14T07:18:00Z">
            <w:rPr/>
          </w:rPrChange>
        </w:rPr>
        <w:instrText xml:space="preserve"> ADDIN EN.CITE.DATA </w:instrText>
      </w:r>
      <w:r w:rsidR="00AD692D" w:rsidRPr="00A82009">
        <w:rPr>
          <w:noProof/>
          <w:rPrChange w:id="5225" w:author="Peto" w:date="2018-06-14T07:18:00Z">
            <w:rPr>
              <w:noProof/>
            </w:rPr>
          </w:rPrChange>
        </w:rPr>
      </w:r>
      <w:r w:rsidR="00AD692D" w:rsidRPr="00A82009">
        <w:rPr>
          <w:noProof/>
          <w:rPrChange w:id="5226" w:author="Peto" w:date="2018-06-14T07:18:00Z">
            <w:rPr/>
          </w:rPrChange>
        </w:rPr>
        <w:fldChar w:fldCharType="end"/>
      </w:r>
      <w:r w:rsidRPr="00A82009">
        <w:rPr>
          <w:noProof/>
          <w:rPrChange w:id="5227" w:author="Peto" w:date="2018-06-14T07:18:00Z">
            <w:rPr>
              <w:noProof/>
            </w:rPr>
          </w:rPrChange>
        </w:rPr>
      </w:r>
      <w:r w:rsidRPr="00A82009">
        <w:rPr>
          <w:noProof/>
          <w:rPrChange w:id="5228" w:author="Peto" w:date="2018-06-14T07:18:00Z">
            <w:rPr/>
          </w:rPrChange>
        </w:rPr>
        <w:fldChar w:fldCharType="separate"/>
      </w:r>
      <w:r w:rsidR="00AD692D" w:rsidRPr="00A82009">
        <w:rPr>
          <w:noProof/>
          <w:vertAlign w:val="superscript"/>
        </w:rPr>
        <w:t>44</w:t>
      </w:r>
      <w:r w:rsidRPr="00A82009">
        <w:rPr>
          <w:noProof/>
          <w:rPrChange w:id="5229" w:author="Peto" w:date="2018-06-14T07:18:00Z">
            <w:rPr/>
          </w:rPrChange>
        </w:rPr>
        <w:fldChar w:fldCharType="end"/>
      </w:r>
      <w:r w:rsidRPr="00A82009">
        <w:rPr>
          <w:noProof/>
          <w:rPrChange w:id="5230" w:author="Peto" w:date="2018-06-14T07:18:00Z">
            <w:rPr/>
          </w:rPrChange>
        </w:rPr>
        <w:t xml:space="preserve"> a kombináciou viacerých elektród </w:t>
      </w:r>
      <w:r w:rsidRPr="00A82009">
        <w:rPr>
          <w:noProof/>
          <w:rPrChange w:id="5231" w:author="Peto" w:date="2018-06-14T07:18:00Z">
            <w:rPr/>
          </w:rPrChange>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sidRPr="00A82009">
        <w:rPr>
          <w:noProof/>
          <w:rPrChange w:id="5232" w:author="Peto" w:date="2018-06-14T07:18:00Z">
            <w:rPr/>
          </w:rPrChange>
        </w:rPr>
        <w:instrText xml:space="preserve"> ADDIN EN.CITE </w:instrText>
      </w:r>
      <w:r w:rsidR="00AD692D" w:rsidRPr="00A82009">
        <w:rPr>
          <w:noProof/>
          <w:rPrChange w:id="5233" w:author="Peto" w:date="2018-06-14T07:18:00Z">
            <w:rPr/>
          </w:rPrChange>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sidRPr="00A82009">
        <w:rPr>
          <w:noProof/>
          <w:rPrChange w:id="5234" w:author="Peto" w:date="2018-06-14T07:18:00Z">
            <w:rPr/>
          </w:rPrChange>
        </w:rPr>
        <w:instrText xml:space="preserve"> ADDIN EN.CITE.DATA </w:instrText>
      </w:r>
      <w:r w:rsidR="00AD692D" w:rsidRPr="00A82009">
        <w:rPr>
          <w:noProof/>
          <w:rPrChange w:id="5235" w:author="Peto" w:date="2018-06-14T07:18:00Z">
            <w:rPr>
              <w:noProof/>
            </w:rPr>
          </w:rPrChange>
        </w:rPr>
      </w:r>
      <w:r w:rsidR="00AD692D" w:rsidRPr="00A82009">
        <w:rPr>
          <w:noProof/>
          <w:rPrChange w:id="5236" w:author="Peto" w:date="2018-06-14T07:18:00Z">
            <w:rPr/>
          </w:rPrChange>
        </w:rPr>
        <w:fldChar w:fldCharType="end"/>
      </w:r>
      <w:r w:rsidRPr="00A82009">
        <w:rPr>
          <w:noProof/>
          <w:rPrChange w:id="5237" w:author="Peto" w:date="2018-06-14T07:18:00Z">
            <w:rPr>
              <w:noProof/>
            </w:rPr>
          </w:rPrChange>
        </w:rPr>
      </w:r>
      <w:r w:rsidRPr="00A82009">
        <w:rPr>
          <w:noProof/>
          <w:rPrChange w:id="5238" w:author="Peto" w:date="2018-06-14T07:18:00Z">
            <w:rPr/>
          </w:rPrChange>
        </w:rPr>
        <w:fldChar w:fldCharType="separate"/>
      </w:r>
      <w:r w:rsidR="00AD692D" w:rsidRPr="00A82009">
        <w:rPr>
          <w:noProof/>
          <w:vertAlign w:val="superscript"/>
        </w:rPr>
        <w:t>45</w:t>
      </w:r>
      <w:r w:rsidRPr="00A82009">
        <w:rPr>
          <w:noProof/>
          <w:rPrChange w:id="5239" w:author="Peto" w:date="2018-06-14T07:18:00Z">
            <w:rPr/>
          </w:rPrChange>
        </w:rPr>
        <w:fldChar w:fldCharType="end"/>
      </w:r>
      <w:r w:rsidRPr="00A82009">
        <w:rPr>
          <w:noProof/>
          <w:rPrChange w:id="5240" w:author="Peto" w:date="2018-06-14T07:18:00Z">
            <w:rPr/>
          </w:rPrChange>
        </w:rPr>
        <w:t xml:space="preserve"> .</w:t>
      </w:r>
    </w:p>
    <w:p w14:paraId="3EBBC0CF" w14:textId="77777777" w:rsidR="00CE547F" w:rsidRPr="00A82009" w:rsidRDefault="00CE547F" w:rsidP="00CE547F">
      <w:pPr>
        <w:rPr>
          <w:noProof/>
          <w:rPrChange w:id="5241" w:author="Peto" w:date="2018-06-14T07:18:00Z">
            <w:rPr/>
          </w:rPrChange>
        </w:rPr>
      </w:pPr>
    </w:p>
    <w:p w14:paraId="43E0A2A3" w14:textId="77777777" w:rsidR="00CE547F" w:rsidRPr="00A82009" w:rsidRDefault="00CE547F" w:rsidP="00CE547F">
      <w:pPr>
        <w:pStyle w:val="Nadpis3"/>
        <w:rPr>
          <w:noProof/>
          <w:rPrChange w:id="5242" w:author="Peto" w:date="2018-06-14T07:18:00Z">
            <w:rPr/>
          </w:rPrChange>
        </w:rPr>
      </w:pPr>
      <w:bookmarkStart w:id="5243" w:name="_Toc516413216"/>
      <w:r w:rsidRPr="00A82009">
        <w:rPr>
          <w:noProof/>
          <w:rPrChange w:id="5244" w:author="Peto" w:date="2018-06-14T07:18:00Z">
            <w:rPr/>
          </w:rPrChange>
        </w:rPr>
        <w:t>Meranie SV z brachiálnej artérie</w:t>
      </w:r>
      <w:bookmarkEnd w:id="5243"/>
    </w:p>
    <w:p w14:paraId="1BCC0E19" w14:textId="77777777" w:rsidR="00CE547F" w:rsidRPr="00A82009" w:rsidRDefault="00CE547F" w:rsidP="00CE547F">
      <w:pPr>
        <w:rPr>
          <w:noProof/>
          <w:rPrChange w:id="5245" w:author="Peto" w:date="2018-06-14T07:18:00Z">
            <w:rPr/>
          </w:rPrChange>
        </w:rPr>
      </w:pPr>
    </w:p>
    <w:p w14:paraId="7E45A879" w14:textId="2453EE82" w:rsidR="00CE547F" w:rsidRPr="00A82009" w:rsidRDefault="00CE547F" w:rsidP="00CE547F">
      <w:pPr>
        <w:rPr>
          <w:noProof/>
          <w:rPrChange w:id="5246" w:author="Peto" w:date="2018-06-14T07:18:00Z">
            <w:rPr/>
          </w:rPrChange>
        </w:rPr>
      </w:pPr>
      <w:r w:rsidRPr="00A82009">
        <w:rPr>
          <w:noProof/>
        </w:rPr>
        <w:t>Zaujímavým novým prístupom je meranie srdečného výdaja zo zmien impedancie ruky. Táto metóda sa označuje ako TBEV (TransBrachail Electrical Velocimetry)</w:t>
      </w:r>
      <w:r w:rsidRPr="00D72AE1">
        <w:rPr>
          <w:noProof/>
        </w:rPr>
        <w:fldChar w:fldCharType="begin"/>
      </w:r>
      <w:r w:rsidR="00AD692D" w:rsidRPr="00A82009">
        <w:rPr>
          <w:noProof/>
        </w:rPr>
        <w:instrText xml:space="preserve"> ADDIN EN.CITE &lt;EndNote&gt;&lt;Cite&gt;&lt;Author&gt;Henry&lt;/Author&gt;&lt;Year&gt;2012&lt;/Year&gt;&lt;RecNum&gt;0&lt;/RecNum&gt;&lt;IDText&gt;Stroke Volume Obtained from the Brachial Artery Using Transbrachial Electrical Bioimpedance Velocimetry&lt;/IDText&gt;&lt;DisplayText&gt;&lt;style face="superscript"&gt;46&lt;/style&gt;&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D72AE1">
        <w:rPr>
          <w:noProof/>
          <w:rPrChange w:id="5247" w:author="Peto" w:date="2018-06-14T07:18:00Z">
            <w:rPr>
              <w:noProof/>
            </w:rPr>
          </w:rPrChange>
        </w:rPr>
        <w:fldChar w:fldCharType="separate"/>
      </w:r>
      <w:r w:rsidR="00AD692D" w:rsidRPr="00D72AE1">
        <w:rPr>
          <w:noProof/>
          <w:vertAlign w:val="superscript"/>
        </w:rPr>
        <w:t>46</w:t>
      </w:r>
      <w:r w:rsidRPr="00D72AE1">
        <w:rPr>
          <w:noProof/>
        </w:rPr>
        <w:fldChar w:fldCharType="end"/>
      </w:r>
      <w:r w:rsidRPr="001C1E9C">
        <w:rPr>
          <w:noProof/>
        </w:rPr>
        <w:t xml:space="preserve">. </w:t>
      </w:r>
      <w:r w:rsidRPr="00A82009">
        <w:rPr>
          <w:noProof/>
          <w:rPrChange w:id="5248" w:author="Peto" w:date="2018-06-14T07:18:00Z">
            <w:rPr/>
          </w:rPrChange>
        </w:rPr>
        <w:t xml:space="preserve">Podnetom na vznik tejto metódy bolo zistenie, že maximum zrýchlenia krvi v aorte vysoko koreluje s maximom zrýchlenia krvi v brachiálnej aorte (r =0,79) </w:t>
      </w:r>
      <w:r w:rsidRPr="00A82009">
        <w:rPr>
          <w:noProof/>
          <w:rPrChange w:id="5249" w:author="Peto" w:date="2018-06-14T07:18:00Z">
            <w:rPr/>
          </w:rPrChange>
        </w:rPr>
        <w:fldChar w:fldCharType="begin"/>
      </w:r>
      <w:r w:rsidR="00AD692D" w:rsidRPr="00A82009">
        <w:rPr>
          <w:noProof/>
          <w:rPrChange w:id="5250" w:author="Peto" w:date="2018-06-14T07:18:00Z">
            <w:rPr/>
          </w:rPrChange>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lt;style face="superscript"&gt;47&lt;/style&gt;&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A82009">
        <w:rPr>
          <w:noProof/>
          <w:rPrChange w:id="5251" w:author="Peto" w:date="2018-06-14T07:18:00Z">
            <w:rPr/>
          </w:rPrChange>
        </w:rPr>
        <w:fldChar w:fldCharType="separate"/>
      </w:r>
      <w:r w:rsidR="00AD692D" w:rsidRPr="00A82009">
        <w:rPr>
          <w:noProof/>
          <w:vertAlign w:val="superscript"/>
        </w:rPr>
        <w:t>47</w:t>
      </w:r>
      <w:r w:rsidRPr="00A82009">
        <w:rPr>
          <w:noProof/>
          <w:rPrChange w:id="5252" w:author="Peto" w:date="2018-06-14T07:18:00Z">
            <w:rPr/>
          </w:rPrChange>
        </w:rPr>
        <w:fldChar w:fldCharType="end"/>
      </w:r>
      <w:r w:rsidRPr="00A82009">
        <w:rPr>
          <w:noProof/>
          <w:rPrChange w:id="5253" w:author="Peto" w:date="2018-06-14T07:18:00Z">
            <w:rPr/>
          </w:rPrChange>
        </w:rPr>
        <w:t>. Takisto sa ukázalo, že maximum zrýchlenia v brachiálnej aorte nie je ovplyvnené väzoaktivitou ciev ruky. Bolo zistená len závislosť na stimulácií β1 adrenoreceptoru v srdci</w:t>
      </w:r>
      <w:r w:rsidRPr="00A82009">
        <w:rPr>
          <w:noProof/>
          <w:rPrChange w:id="5254" w:author="Peto" w:date="2018-06-14T07:18:00Z">
            <w:rPr/>
          </w:rPrChange>
        </w:rPr>
        <w:fldChar w:fldCharType="begin"/>
      </w:r>
      <w:r w:rsidR="00AD692D" w:rsidRPr="00A82009">
        <w:rPr>
          <w:noProof/>
          <w:rPrChange w:id="5255" w:author="Peto" w:date="2018-06-14T07:18:00Z">
            <w:rPr/>
          </w:rPrChange>
        </w:rPr>
        <w:instrText xml:space="preserve"> ADDIN EN.CITE &lt;EndNote&gt;&lt;Cite&gt;&lt;Author&gt;Chemla&lt;/Author&gt;&lt;Year&gt;1990&lt;/Year&gt;&lt;IDText&gt;EFFECT OF BETA-ADRENOCEPTORS AND THYROID-HORMONES ON VELOCITY AND ACCELERATION OF PERIPHERAL ARTERIAL FLOW IN HYPERTHYROIDISM&lt;/IDText&gt;&lt;DisplayText&gt;&lt;style face="superscript"&gt;48&lt;/style&gt;&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A82009">
        <w:rPr>
          <w:noProof/>
          <w:rPrChange w:id="5256" w:author="Peto" w:date="2018-06-14T07:18:00Z">
            <w:rPr/>
          </w:rPrChange>
        </w:rPr>
        <w:fldChar w:fldCharType="separate"/>
      </w:r>
      <w:r w:rsidR="00AD692D" w:rsidRPr="00A82009">
        <w:rPr>
          <w:noProof/>
          <w:vertAlign w:val="superscript"/>
        </w:rPr>
        <w:t>48</w:t>
      </w:r>
      <w:r w:rsidRPr="00A82009">
        <w:rPr>
          <w:noProof/>
          <w:rPrChange w:id="5257" w:author="Peto" w:date="2018-06-14T07:18:00Z">
            <w:rPr/>
          </w:rPrChange>
        </w:rPr>
        <w:fldChar w:fldCharType="end"/>
      </w:r>
      <w:r w:rsidRPr="00A82009">
        <w:rPr>
          <w:noProof/>
          <w:rPrChange w:id="5258" w:author="Peto" w:date="2018-06-14T07:18:00Z">
            <w:rPr/>
          </w:rPrChange>
        </w:rPr>
        <w:t xml:space="preserve">. Tvar signálu </w:t>
      </w:r>
      <m:oMath>
        <m:r>
          <w:rPr>
            <w:rFonts w:ascii="Cambria Math" w:hAnsi="Cambria Math"/>
            <w:noProof/>
            <w:rPrChange w:id="5259"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60" w:author="Peto" w:date="2018-06-14T07:18:00Z">
                  <w:rPr>
                    <w:rFonts w:ascii="Cambria Math" w:hAnsi="Cambria Math"/>
                  </w:rPr>
                </w:rPrChange>
              </w:rPr>
              <m:t>)</m:t>
            </m:r>
          </m:num>
          <m:den>
            <m:r>
              <w:rPr>
                <w:rFonts w:ascii="Cambria Math" w:hAnsi="Cambria Math"/>
                <w:noProof/>
                <w:rPrChange w:id="5261" w:author="Peto" w:date="2018-06-14T07:18:00Z">
                  <w:rPr>
                    <w:rFonts w:ascii="Cambria Math" w:hAnsi="Cambria Math"/>
                  </w:rPr>
                </w:rPrChange>
              </w:rPr>
              <m:t>dt</m:t>
            </m:r>
          </m:den>
        </m:f>
      </m:oMath>
      <w:r w:rsidRPr="00A82009">
        <w:rPr>
          <w:noProof/>
          <w:rPrChange w:id="5262" w:author="Peto" w:date="2018-06-14T07:18:00Z">
            <w:rPr/>
          </w:rPrChange>
        </w:rPr>
        <w:t xml:space="preserve"> na hrudi má viacero predpokladaných zdrojov ako zmeny objemu, dýchanie,... Na ruke sa však predpokladá, že najdôležitejším zdrojom, ktorý formuje krivku </w:t>
      </w:r>
      <m:oMath>
        <m:r>
          <w:rPr>
            <w:rFonts w:ascii="Cambria Math" w:hAnsi="Cambria Math"/>
            <w:noProof/>
            <w:rPrChange w:id="5263"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64" w:author="Peto" w:date="2018-06-14T07:18:00Z">
                  <w:rPr>
                    <w:rFonts w:ascii="Cambria Math" w:hAnsi="Cambria Math"/>
                  </w:rPr>
                </w:rPrChange>
              </w:rPr>
              <m:t>)</m:t>
            </m:r>
          </m:num>
          <m:den>
            <m:r>
              <w:rPr>
                <w:rFonts w:ascii="Cambria Math" w:hAnsi="Cambria Math"/>
                <w:noProof/>
                <w:rPrChange w:id="5265" w:author="Peto" w:date="2018-06-14T07:18:00Z">
                  <w:rPr>
                    <w:rFonts w:ascii="Cambria Math" w:hAnsi="Cambria Math"/>
                  </w:rPr>
                </w:rPrChange>
              </w:rPr>
              <m:t>dt</m:t>
            </m:r>
          </m:den>
        </m:f>
      </m:oMath>
      <w:r w:rsidRPr="00A82009">
        <w:rPr>
          <w:noProof/>
          <w:rPrChange w:id="5266" w:author="Peto" w:date="2018-06-14T07:18:00Z">
            <w:rPr/>
          </w:rPrChange>
        </w:rPr>
        <w:t xml:space="preserve"> je brachialna artéria a jej zmeny rýchlosti toku krvi v nej </w:t>
      </w:r>
      <w:r w:rsidRPr="00A82009">
        <w:rPr>
          <w:noProof/>
          <w:rPrChange w:id="5267"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5268" w:author="Peto" w:date="2018-06-14T07:18:00Z">
            <w:rPr/>
          </w:rPrChange>
        </w:rPr>
        <w:instrText xml:space="preserve"> ADDIN EN.CITE </w:instrText>
      </w:r>
      <w:r w:rsidR="00AD692D" w:rsidRPr="00A82009">
        <w:rPr>
          <w:noProof/>
          <w:rPrChange w:id="5269"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5270" w:author="Peto" w:date="2018-06-14T07:18:00Z">
            <w:rPr/>
          </w:rPrChange>
        </w:rPr>
        <w:instrText xml:space="preserve"> ADDIN EN.CITE.DATA </w:instrText>
      </w:r>
      <w:r w:rsidR="00AD692D" w:rsidRPr="00A82009">
        <w:rPr>
          <w:noProof/>
          <w:rPrChange w:id="5271" w:author="Peto" w:date="2018-06-14T07:18:00Z">
            <w:rPr>
              <w:noProof/>
            </w:rPr>
          </w:rPrChange>
        </w:rPr>
      </w:r>
      <w:r w:rsidR="00AD692D" w:rsidRPr="00A82009">
        <w:rPr>
          <w:noProof/>
          <w:rPrChange w:id="5272" w:author="Peto" w:date="2018-06-14T07:18:00Z">
            <w:rPr/>
          </w:rPrChange>
        </w:rPr>
        <w:fldChar w:fldCharType="end"/>
      </w:r>
      <w:r w:rsidRPr="00A82009">
        <w:rPr>
          <w:noProof/>
          <w:rPrChange w:id="5273" w:author="Peto" w:date="2018-06-14T07:18:00Z">
            <w:rPr>
              <w:noProof/>
            </w:rPr>
          </w:rPrChange>
        </w:rPr>
      </w:r>
      <w:r w:rsidRPr="00A82009">
        <w:rPr>
          <w:noProof/>
          <w:rPrChange w:id="5274" w:author="Peto" w:date="2018-06-14T07:18:00Z">
            <w:rPr/>
          </w:rPrChange>
        </w:rPr>
        <w:fldChar w:fldCharType="separate"/>
      </w:r>
      <w:r w:rsidR="00AD692D" w:rsidRPr="00A82009">
        <w:rPr>
          <w:noProof/>
          <w:vertAlign w:val="superscript"/>
        </w:rPr>
        <w:t>49</w:t>
      </w:r>
      <w:r w:rsidRPr="00A82009">
        <w:rPr>
          <w:noProof/>
          <w:rPrChange w:id="5275" w:author="Peto" w:date="2018-06-14T07:18:00Z">
            <w:rPr/>
          </w:rPrChange>
        </w:rPr>
        <w:fldChar w:fldCharType="end"/>
      </w:r>
      <w:r w:rsidRPr="00A82009">
        <w:rPr>
          <w:noProof/>
          <w:rPrChange w:id="5276" w:author="Peto" w:date="2018-06-14T07:18:00Z">
            <w:rPr/>
          </w:rPrChange>
        </w:rPr>
        <w:t xml:space="preserve">. Užší pôvod zdroja signálu </w:t>
      </w:r>
      <m:oMath>
        <m:r>
          <w:rPr>
            <w:rFonts w:ascii="Cambria Math" w:hAnsi="Cambria Math"/>
            <w:noProof/>
            <w:rPrChange w:id="5277"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78" w:author="Peto" w:date="2018-06-14T07:18:00Z">
                  <w:rPr>
                    <w:rFonts w:ascii="Cambria Math" w:hAnsi="Cambria Math"/>
                  </w:rPr>
                </w:rPrChange>
              </w:rPr>
              <m:t>)</m:t>
            </m:r>
          </m:num>
          <m:den>
            <m:r>
              <w:rPr>
                <w:rFonts w:ascii="Cambria Math" w:hAnsi="Cambria Math"/>
                <w:noProof/>
                <w:rPrChange w:id="5279" w:author="Peto" w:date="2018-06-14T07:18:00Z">
                  <w:rPr>
                    <w:rFonts w:ascii="Cambria Math" w:hAnsi="Cambria Math"/>
                  </w:rPr>
                </w:rPrChange>
              </w:rPr>
              <m:t>dt</m:t>
            </m:r>
          </m:den>
        </m:f>
      </m:oMath>
      <w:r w:rsidRPr="00A82009">
        <w:rPr>
          <w:noProof/>
          <w:rPrChange w:id="5280" w:author="Peto" w:date="2018-06-14T07:18:00Z">
            <w:rPr/>
          </w:rPrChange>
        </w:rPr>
        <w:t xml:space="preserve"> by mal prispieť k zvýšeniu presnosti merania SV. Meranie SV metódou TBEV je podobná ako Bernstainova metóda merania SV na hrudi (</w:t>
      </w:r>
      <w:r w:rsidRPr="00D72AE1">
        <w:rPr>
          <w:noProof/>
        </w:rPr>
        <w:fldChar w:fldCharType="begin"/>
      </w:r>
      <w:r w:rsidRPr="00A82009">
        <w:rPr>
          <w:noProof/>
        </w:rPr>
        <w:instrText xml:space="preserve"> REF Berstain_model_3 \h </w:instrText>
      </w:r>
      <w:r w:rsidRPr="00D72AE1">
        <w:rPr>
          <w:noProof/>
        </w:rPr>
      </w:r>
      <w:r w:rsidRPr="00D72AE1">
        <w:rPr>
          <w:noProof/>
          <w:rPrChange w:id="5281" w:author="Peto" w:date="2018-06-14T07:18:00Z">
            <w:rPr>
              <w:noProof/>
            </w:rPr>
          </w:rPrChange>
        </w:rPr>
        <w:fldChar w:fldCharType="separate"/>
      </w:r>
      <w:r w:rsidR="00F95B9C" w:rsidRPr="00D72AE1">
        <w:rPr>
          <w:noProof/>
          <w:color w:val="000000"/>
        </w:rPr>
        <w:t>37</w:t>
      </w:r>
      <w:r w:rsidRPr="00D72AE1">
        <w:rPr>
          <w:noProof/>
        </w:rPr>
        <w:fldChar w:fldCharType="end"/>
      </w:r>
      <w:r w:rsidRPr="001C1E9C">
        <w:rPr>
          <w:noProof/>
        </w:rPr>
        <w:t xml:space="preserve">). Zmena nastáva pri definícii objemu kde s zavádza konštanta </w:t>
      </w:r>
      <m:oMath>
        <m:sSub>
          <m:sSubPr>
            <m:ctrlPr>
              <w:rPr>
                <w:rFonts w:ascii="Cambria Math" w:hAnsi="Cambria Math"/>
                <w:i/>
                <w:noProof/>
              </w:rPr>
            </m:ctrlPr>
          </m:sSubPr>
          <m:e>
            <m:r>
              <w:rPr>
                <w:rFonts w:ascii="Cambria Math" w:hAnsi="Cambria Math"/>
                <w:noProof/>
                <w:rPrChange w:id="5282" w:author="Peto" w:date="2018-06-14T07:18:00Z">
                  <w:rPr>
                    <w:rFonts w:ascii="Cambria Math" w:hAnsi="Cambria Math"/>
                  </w:rPr>
                </w:rPrChange>
              </w:rPr>
              <m:t>V</m:t>
            </m:r>
          </m:e>
          <m:sub>
            <m:r>
              <w:rPr>
                <w:rFonts w:ascii="Cambria Math" w:hAnsi="Cambria Math"/>
                <w:noProof/>
                <w:rPrChange w:id="5283" w:author="Peto" w:date="2018-06-14T07:18:00Z">
                  <w:rPr>
                    <w:rFonts w:ascii="Cambria Math" w:hAnsi="Cambria Math"/>
                  </w:rPr>
                </w:rPrChange>
              </w:rPr>
              <m:t>C</m:t>
            </m:r>
          </m:sub>
        </m:sSub>
        <m:r>
          <w:rPr>
            <w:rFonts w:ascii="Cambria Math" w:hAnsi="Cambria Math"/>
            <w:noProof/>
          </w:rPr>
          <m:t>=32*m</m:t>
        </m:r>
      </m:oMath>
      <w:r w:rsidRPr="00D72AE1">
        <w:rPr>
          <w:noProof/>
        </w:rPr>
        <w:t xml:space="preserve">, kde </w:t>
      </w:r>
      <m:oMath>
        <m:r>
          <w:rPr>
            <w:rFonts w:ascii="Cambria Math" w:hAnsi="Cambria Math"/>
            <w:noProof/>
          </w:rPr>
          <m:t>m</m:t>
        </m:r>
      </m:oMath>
      <w:r w:rsidRPr="00AD5509">
        <w:rPr>
          <w:noProof/>
        </w:rPr>
        <w:t xml:space="preserve"> je telesná váha. Metóda merania SV metódou TBEV:</w:t>
      </w:r>
    </w:p>
    <w:p w14:paraId="515D3087" w14:textId="77777777" w:rsidR="00CE547F" w:rsidRPr="00A82009" w:rsidRDefault="00CE547F" w:rsidP="00CE547F">
      <w:pPr>
        <w:rPr>
          <w:noProof/>
          <w:rPrChange w:id="5284" w:author="Peto" w:date="2018-06-14T07:18:00Z">
            <w:rPr/>
          </w:rPrChange>
        </w:rPr>
      </w:pPr>
    </w:p>
    <w:p w14:paraId="7F1B8D92" w14:textId="77777777" w:rsidR="00CE547F" w:rsidRPr="00A82009" w:rsidRDefault="00CE547F" w:rsidP="00CE547F">
      <w:pPr>
        <w:rPr>
          <w:noProof/>
          <w:rPrChange w:id="5285"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973"/>
        <w:gridCol w:w="846"/>
      </w:tblGrid>
      <w:tr w:rsidR="00CE547F" w:rsidRPr="00A82009" w14:paraId="12F123F2" w14:textId="77777777" w:rsidTr="00452ADC">
        <w:tc>
          <w:tcPr>
            <w:tcW w:w="704" w:type="dxa"/>
          </w:tcPr>
          <w:p w14:paraId="5F1314C5" w14:textId="77777777" w:rsidR="00CE547F" w:rsidRPr="00A82009" w:rsidRDefault="00CE547F" w:rsidP="00452ADC">
            <w:pPr>
              <w:jc w:val="center"/>
              <w:rPr>
                <w:noProof/>
                <w:color w:val="000000"/>
                <w:rPrChange w:id="5286" w:author="Peto" w:date="2018-06-14T07:18:00Z">
                  <w:rPr>
                    <w:color w:val="000000"/>
                  </w:rPr>
                </w:rPrChange>
              </w:rPr>
            </w:pPr>
          </w:p>
        </w:tc>
        <w:tc>
          <w:tcPr>
            <w:tcW w:w="7088" w:type="dxa"/>
            <w:vAlign w:val="center"/>
          </w:tcPr>
          <w:p w14:paraId="7A10B7C8" w14:textId="77777777" w:rsidR="00CE547F" w:rsidRPr="00A82009" w:rsidRDefault="00837AE3" w:rsidP="00452ADC">
            <w:pPr>
              <w:jc w:val="center"/>
              <w:rPr>
                <w:noProof/>
                <w:color w:val="000000"/>
                <w:rPrChange w:id="5287"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5288" w:author="Peto" w:date="2018-06-14T07:18:00Z">
                          <w:rPr>
                            <w:rFonts w:ascii="Cambria Math" w:hAnsi="Cambria Math"/>
                          </w:rPr>
                        </w:rPrChange>
                      </w:rPr>
                      <m:t>SV</m:t>
                    </m:r>
                  </m:e>
                  <m:sub>
                    <m:r>
                      <w:rPr>
                        <w:rFonts w:ascii="Cambria Math" w:hAnsi="Cambria Math"/>
                        <w:noProof/>
                        <w:rPrChange w:id="5289" w:author="Peto" w:date="2018-06-14T07:18:00Z">
                          <w:rPr>
                            <w:rFonts w:ascii="Cambria Math" w:hAnsi="Cambria Math"/>
                          </w:rPr>
                        </w:rPrChange>
                      </w:rPr>
                      <m:t>TBEV</m:t>
                    </m:r>
                  </m:sub>
                </m:sSub>
                <m:r>
                  <w:rPr>
                    <w:rFonts w:ascii="Cambria Math" w:hAnsi="Cambria Math"/>
                    <w:noProof/>
                    <w:rPrChange w:id="5290"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noProof/>
                        <w:rPrChange w:id="5291" w:author="Peto" w:date="2018-06-14T07:18:00Z">
                          <w:rPr>
                            <w:rFonts w:ascii="Cambria Math" w:hAnsi="Cambria Math"/>
                          </w:rPr>
                        </w:rPrChange>
                      </w:rPr>
                      <m:t>V</m:t>
                    </m:r>
                  </m:e>
                  <m:sub>
                    <m:r>
                      <w:rPr>
                        <w:rFonts w:ascii="Cambria Math" w:hAnsi="Cambria Math"/>
                        <w:noProof/>
                        <w:rPrChange w:id="5292" w:author="Peto" w:date="2018-06-14T07:18:00Z">
                          <w:rPr>
                            <w:rFonts w:ascii="Cambria Math" w:hAnsi="Cambria Math"/>
                          </w:rPr>
                        </w:rPrChange>
                      </w:rPr>
                      <m:t>C</m:t>
                    </m:r>
                  </m:sub>
                </m:sSub>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5293"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94" w:author="Peto" w:date="2018-06-14T07:18:00Z">
                                  <w:rPr>
                                    <w:rFonts w:ascii="Cambria Math" w:hAnsi="Cambria Math"/>
                                  </w:rPr>
                                </w:rPrChange>
                              </w:rPr>
                              <m:t>)</m:t>
                            </m:r>
                          </m:num>
                          <m:den>
                            <m:r>
                              <w:rPr>
                                <w:rFonts w:ascii="Cambria Math" w:hAnsi="Cambria Math"/>
                                <w:noProof/>
                                <w:rPrChange w:id="5295"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296" w:author="Peto" w:date="2018-06-14T07:18:00Z">
                                      <w:rPr>
                                        <w:rFonts w:ascii="Cambria Math" w:hAnsi="Cambria Math"/>
                                      </w:rPr>
                                    </w:rPrChange>
                                  </w:rPr>
                                  <m:t>t</m:t>
                                </m:r>
                              </m:e>
                              <m:sub>
                                <m:r>
                                  <w:rPr>
                                    <w:rFonts w:ascii="Cambria Math" w:hAnsi="Cambria Math"/>
                                    <w:noProof/>
                                    <w:rPrChange w:id="5297"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5298" w:author="Peto" w:date="2018-06-14T07:18:00Z">
                                  <w:rPr>
                                    <w:rFonts w:ascii="Cambria Math" w:hAnsi="Cambria Math"/>
                                  </w:rPr>
                                </w:rPrChange>
                              </w:rPr>
                              <m:t>Z</m:t>
                            </m:r>
                          </m:e>
                          <m:sub>
                            <m:r>
                              <w:rPr>
                                <w:rFonts w:ascii="Cambria Math" w:hAnsi="Cambria Math"/>
                                <w:noProof/>
                                <w:rPrChange w:id="5299" w:author="Peto" w:date="2018-06-14T07:18:00Z">
                                  <w:rPr>
                                    <w:rFonts w:ascii="Cambria Math" w:hAnsi="Cambria Math"/>
                                  </w:rPr>
                                </w:rPrChange>
                              </w:rPr>
                              <m:t>0</m:t>
                            </m:r>
                          </m:sub>
                        </m:sSub>
                      </m:den>
                    </m:f>
                  </m:e>
                </m:rad>
                <m:sSub>
                  <m:sSubPr>
                    <m:ctrlPr>
                      <w:rPr>
                        <w:rFonts w:ascii="Cambria Math" w:hAnsi="Cambria Math"/>
                        <w:i/>
                        <w:noProof/>
                      </w:rPr>
                    </m:ctrlPr>
                  </m:sSubPr>
                  <m:e>
                    <m:r>
                      <w:rPr>
                        <w:rFonts w:ascii="Cambria Math" w:hAnsi="Cambria Math"/>
                        <w:noProof/>
                        <w:rPrChange w:id="5300" w:author="Peto" w:date="2018-06-14T07:18:00Z">
                          <w:rPr>
                            <w:rFonts w:ascii="Cambria Math" w:hAnsi="Cambria Math"/>
                          </w:rPr>
                        </w:rPrChange>
                      </w:rPr>
                      <m:t>T</m:t>
                    </m:r>
                  </m:e>
                  <m:sub>
                    <m:r>
                      <w:rPr>
                        <w:rFonts w:ascii="Cambria Math" w:hAnsi="Cambria Math"/>
                        <w:noProof/>
                        <w:rPrChange w:id="5301" w:author="Peto" w:date="2018-06-14T07:18:00Z">
                          <w:rPr>
                            <w:rFonts w:ascii="Cambria Math" w:hAnsi="Cambria Math"/>
                          </w:rPr>
                        </w:rPrChange>
                      </w:rPr>
                      <m:t>SF</m:t>
                    </m:r>
                  </m:sub>
                </m:sSub>
                <m:d>
                  <m:dPr>
                    <m:ctrlPr>
                      <w:rPr>
                        <w:rFonts w:ascii="Cambria Math" w:hAnsi="Cambria Math"/>
                        <w:i/>
                        <w:noProof/>
                      </w:rPr>
                    </m:ctrlPr>
                  </m:dPr>
                  <m:e>
                    <m:r>
                      <w:rPr>
                        <w:rFonts w:ascii="Cambria Math" w:hAnsi="Cambria Math"/>
                        <w:noProof/>
                        <w:rPrChange w:id="5302" w:author="Peto" w:date="2018-06-14T07:18:00Z">
                          <w:rPr>
                            <w:rFonts w:ascii="Cambria Math" w:hAnsi="Cambria Math"/>
                          </w:rPr>
                        </w:rPrChange>
                      </w:rPr>
                      <m:t>ml</m:t>
                    </m:r>
                  </m:e>
                </m:d>
                <m:r>
                  <m:rPr>
                    <m:sty m:val="p"/>
                  </m:rPr>
                  <w:rPr>
                    <w:rFonts w:ascii="Cambria Math" w:hAnsi="Cambria Math"/>
                    <w:noProof/>
                    <w:color w:val="000000"/>
                    <w:rPrChange w:id="5303" w:author="Peto" w:date="2018-06-14T07:18:00Z">
                      <w:rPr>
                        <w:rFonts w:ascii="Cambria Math" w:hAnsi="Cambria Math"/>
                        <w:color w:val="000000"/>
                      </w:rPr>
                    </w:rPrChange>
                  </w:rPr>
                  <m:t xml:space="preserve">.              </m:t>
                </m:r>
              </m:oMath>
            </m:oMathPara>
          </w:p>
        </w:tc>
        <w:tc>
          <w:tcPr>
            <w:tcW w:w="702" w:type="dxa"/>
            <w:vAlign w:val="center"/>
          </w:tcPr>
          <w:p w14:paraId="6E677B46" w14:textId="77777777" w:rsidR="00CE547F" w:rsidRPr="00A82009" w:rsidRDefault="00CE547F" w:rsidP="00452ADC">
            <w:pPr>
              <w:jc w:val="center"/>
              <w:rPr>
                <w:noProof/>
                <w:color w:val="000000"/>
                <w:rPrChange w:id="5304" w:author="Peto" w:date="2018-06-14T07:18:00Z">
                  <w:rPr>
                    <w:color w:val="000000"/>
                  </w:rPr>
                </w:rPrChange>
              </w:rPr>
            </w:pPr>
            <w:r w:rsidRPr="00A82009">
              <w:rPr>
                <w:noProof/>
                <w:color w:val="000000"/>
                <w:rPrChange w:id="5305" w:author="Peto" w:date="2018-06-14T07:18:00Z">
                  <w:rPr>
                    <w:color w:val="000000"/>
                  </w:rPr>
                </w:rPrChange>
              </w:rPr>
              <w:t>(</w:t>
            </w:r>
            <w:r w:rsidRPr="00A82009">
              <w:rPr>
                <w:noProof/>
                <w:rPrChange w:id="5306" w:author="Peto" w:date="2018-06-14T07:18:00Z">
                  <w:rPr>
                    <w:noProof/>
                    <w:color w:val="000000"/>
                  </w:rPr>
                </w:rPrChange>
              </w:rPr>
              <w:fldChar w:fldCharType="begin"/>
            </w:r>
            <w:r w:rsidRPr="00A82009">
              <w:rPr>
                <w:noProof/>
                <w:rPrChange w:id="5307" w:author="Peto" w:date="2018-06-14T07:18:00Z">
                  <w:rPr/>
                </w:rPrChange>
              </w:rPr>
              <w:instrText xml:space="preserve"> SEQ eq \* MERGEFORMAT </w:instrText>
            </w:r>
            <w:r w:rsidRPr="00A82009">
              <w:rPr>
                <w:noProof/>
                <w:rPrChange w:id="5308" w:author="Peto" w:date="2018-06-14T07:18:00Z">
                  <w:rPr>
                    <w:noProof/>
                    <w:color w:val="000000"/>
                  </w:rPr>
                </w:rPrChange>
              </w:rPr>
              <w:fldChar w:fldCharType="separate"/>
            </w:r>
            <w:ins w:id="5309" w:author="Peto" w:date="2018-06-10T16:58:00Z">
              <w:r w:rsidR="00F95B9C" w:rsidRPr="00A82009">
                <w:rPr>
                  <w:noProof/>
                  <w:color w:val="000000"/>
                  <w:rPrChange w:id="5310" w:author="Peto" w:date="2018-06-14T07:18:00Z">
                    <w:rPr/>
                  </w:rPrChange>
                </w:rPr>
                <w:t>39</w:t>
              </w:r>
            </w:ins>
            <w:del w:id="5311" w:author="Peto" w:date="2018-06-10T16:58:00Z">
              <w:r w:rsidR="00B85020" w:rsidRPr="00A82009" w:rsidDel="00F95B9C">
                <w:rPr>
                  <w:noProof/>
                  <w:color w:val="000000"/>
                </w:rPr>
                <w:delText>39</w:delText>
              </w:r>
            </w:del>
            <w:r w:rsidRPr="00A82009">
              <w:rPr>
                <w:noProof/>
                <w:color w:val="000000"/>
                <w:rPrChange w:id="5312" w:author="Peto" w:date="2018-06-14T07:18:00Z">
                  <w:rPr>
                    <w:noProof/>
                    <w:color w:val="000000"/>
                  </w:rPr>
                </w:rPrChange>
              </w:rPr>
              <w:fldChar w:fldCharType="end"/>
            </w:r>
            <w:r w:rsidRPr="00A82009">
              <w:rPr>
                <w:noProof/>
                <w:color w:val="000000"/>
                <w:rPrChange w:id="5313" w:author="Peto" w:date="2018-06-14T07:18:00Z">
                  <w:rPr>
                    <w:color w:val="000000"/>
                  </w:rPr>
                </w:rPrChange>
              </w:rPr>
              <w:t>)</w:t>
            </w:r>
          </w:p>
        </w:tc>
      </w:tr>
    </w:tbl>
    <w:p w14:paraId="47FCA39A" w14:textId="77777777" w:rsidR="00CE547F" w:rsidRPr="00A82009" w:rsidRDefault="00CE547F" w:rsidP="00CE547F">
      <w:pPr>
        <w:rPr>
          <w:noProof/>
          <w:rPrChange w:id="5314" w:author="Peto" w:date="2018-06-14T07:18:00Z">
            <w:rPr/>
          </w:rPrChange>
        </w:rPr>
      </w:pPr>
      <w:r w:rsidRPr="00A82009">
        <w:rPr>
          <w:noProof/>
          <w:rPrChange w:id="5315" w:author="Peto" w:date="2018-06-14T07:18:00Z">
            <w:rPr/>
          </w:rPrChange>
        </w:rPr>
        <w:t xml:space="preserve">, kde </w:t>
      </w:r>
      <m:oMath>
        <m:r>
          <w:rPr>
            <w:rFonts w:ascii="Cambria Math" w:hAnsi="Cambria Math"/>
            <w:noProof/>
            <w:rPrChange w:id="5316"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317" w:author="Peto" w:date="2018-06-14T07:18:00Z">
                  <w:rPr>
                    <w:rFonts w:ascii="Cambria Math" w:hAnsi="Cambria Math"/>
                  </w:rPr>
                </w:rPrChange>
              </w:rPr>
              <m:t>)</m:t>
            </m:r>
          </m:num>
          <m:den>
            <m:r>
              <w:rPr>
                <w:rFonts w:ascii="Cambria Math" w:hAnsi="Cambria Math"/>
                <w:noProof/>
                <w:rPrChange w:id="531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319" w:author="Peto" w:date="2018-06-14T07:18:00Z">
                      <w:rPr>
                        <w:rFonts w:ascii="Cambria Math" w:hAnsi="Cambria Math"/>
                      </w:rPr>
                    </w:rPrChange>
                  </w:rPr>
                  <m:t>t</m:t>
                </m:r>
              </m:e>
              <m:sub>
                <m:r>
                  <w:rPr>
                    <w:rFonts w:ascii="Cambria Math" w:hAnsi="Cambria Math"/>
                    <w:noProof/>
                    <w:rPrChange w:id="5320" w:author="Peto" w:date="2018-06-14T07:18:00Z">
                      <w:rPr>
                        <w:rFonts w:ascii="Cambria Math" w:hAnsi="Cambria Math"/>
                      </w:rPr>
                    </w:rPrChange>
                  </w:rPr>
                  <m:t>max</m:t>
                </m:r>
              </m:sub>
            </m:sSub>
          </m:den>
        </m:f>
      </m:oMath>
      <w:r w:rsidRPr="00A82009">
        <w:rPr>
          <w:noProof/>
          <w:rPrChange w:id="5321" w:author="Peto" w:date="2018-06-14T07:18:00Z">
            <w:rPr/>
          </w:rPrChange>
        </w:rPr>
        <w:t xml:space="preserve"> a </w:t>
      </w:r>
      <m:oMath>
        <m:sSub>
          <m:sSubPr>
            <m:ctrlPr>
              <w:rPr>
                <w:rFonts w:ascii="Cambria Math" w:hAnsi="Cambria Math"/>
                <w:i/>
                <w:noProof/>
              </w:rPr>
            </m:ctrlPr>
          </m:sSubPr>
          <m:e>
            <m:r>
              <w:rPr>
                <w:rFonts w:ascii="Cambria Math" w:hAnsi="Cambria Math"/>
                <w:noProof/>
                <w:rPrChange w:id="5322" w:author="Peto" w:date="2018-06-14T07:18:00Z">
                  <w:rPr>
                    <w:rFonts w:ascii="Cambria Math" w:hAnsi="Cambria Math"/>
                  </w:rPr>
                </w:rPrChange>
              </w:rPr>
              <m:t>Z</m:t>
            </m:r>
          </m:e>
          <m:sub>
            <m:r>
              <w:rPr>
                <w:rFonts w:ascii="Cambria Math" w:hAnsi="Cambria Math"/>
                <w:noProof/>
                <w:rPrChange w:id="5323" w:author="Peto" w:date="2018-06-14T07:18:00Z">
                  <w:rPr>
                    <w:rFonts w:ascii="Cambria Math" w:hAnsi="Cambria Math"/>
                  </w:rPr>
                </w:rPrChange>
              </w:rPr>
              <m:t>0</m:t>
            </m:r>
          </m:sub>
        </m:sSub>
      </m:oMath>
      <w:r w:rsidRPr="00A82009">
        <w:rPr>
          <w:noProof/>
          <w:rPrChange w:id="5324" w:author="Peto" w:date="2018-06-14T07:18:00Z">
            <w:rPr/>
          </w:rPrChange>
        </w:rPr>
        <w:t xml:space="preserve"> je merané na ruke a </w:t>
      </w:r>
      <m:oMath>
        <m:sSub>
          <m:sSubPr>
            <m:ctrlPr>
              <w:rPr>
                <w:rFonts w:ascii="Cambria Math" w:hAnsi="Cambria Math"/>
                <w:i/>
                <w:noProof/>
              </w:rPr>
            </m:ctrlPr>
          </m:sSubPr>
          <m:e>
            <m:r>
              <w:rPr>
                <w:rFonts w:ascii="Cambria Math" w:hAnsi="Cambria Math"/>
                <w:noProof/>
                <w:rPrChange w:id="5325" w:author="Peto" w:date="2018-06-14T07:18:00Z">
                  <w:rPr>
                    <w:rFonts w:ascii="Cambria Math" w:hAnsi="Cambria Math"/>
                  </w:rPr>
                </w:rPrChange>
              </w:rPr>
              <m:t>T</m:t>
            </m:r>
          </m:e>
          <m:sub>
            <m:r>
              <w:rPr>
                <w:rFonts w:ascii="Cambria Math" w:hAnsi="Cambria Math"/>
                <w:noProof/>
                <w:rPrChange w:id="5326" w:author="Peto" w:date="2018-06-14T07:18:00Z">
                  <w:rPr>
                    <w:rFonts w:ascii="Cambria Math" w:hAnsi="Cambria Math"/>
                  </w:rPr>
                </w:rPrChange>
              </w:rPr>
              <m:t>SF</m:t>
            </m:r>
          </m:sub>
        </m:sSub>
      </m:oMath>
      <w:r w:rsidRPr="00A82009">
        <w:rPr>
          <w:noProof/>
          <w:rPrChange w:id="5327" w:author="Peto" w:date="2018-06-14T07:18:00Z">
            <w:rPr/>
          </w:rPrChange>
        </w:rPr>
        <w:t xml:space="preserve"> je doba systolického toku krvi, ktorej hodnota je však podobná ako </w:t>
      </w:r>
      <m:oMath>
        <m:sSub>
          <m:sSubPr>
            <m:ctrlPr>
              <w:rPr>
                <w:rFonts w:ascii="Cambria Math" w:hAnsi="Cambria Math"/>
                <w:i/>
                <w:noProof/>
              </w:rPr>
            </m:ctrlPr>
          </m:sSubPr>
          <m:e>
            <m:r>
              <w:rPr>
                <w:rFonts w:ascii="Cambria Math" w:hAnsi="Cambria Math"/>
                <w:noProof/>
                <w:rPrChange w:id="5328" w:author="Peto" w:date="2018-06-14T07:18:00Z">
                  <w:rPr>
                    <w:rFonts w:ascii="Cambria Math" w:hAnsi="Cambria Math"/>
                  </w:rPr>
                </w:rPrChange>
              </w:rPr>
              <m:t>T</m:t>
            </m:r>
          </m:e>
          <m:sub>
            <m:r>
              <w:rPr>
                <w:rFonts w:ascii="Cambria Math" w:hAnsi="Cambria Math"/>
                <w:noProof/>
                <w:rPrChange w:id="5329" w:author="Peto" w:date="2018-06-14T07:18:00Z">
                  <w:rPr>
                    <w:rFonts w:ascii="Cambria Math" w:hAnsi="Cambria Math"/>
                  </w:rPr>
                </w:rPrChange>
              </w:rPr>
              <m:t>LVET</m:t>
            </m:r>
          </m:sub>
        </m:sSub>
      </m:oMath>
      <w:r w:rsidRPr="00A82009">
        <w:rPr>
          <w:noProof/>
          <w:rPrChange w:id="5330" w:author="Peto" w:date="2018-06-14T07:18:00Z">
            <w:rPr/>
          </w:rPrChange>
        </w:rPr>
        <w:t xml:space="preserve"> – doba toku ľavou komorou ako v pre v metóde v Bernstainovej metóde (</w:t>
      </w:r>
      <w:r w:rsidRPr="00A82009">
        <w:rPr>
          <w:noProof/>
          <w:rPrChange w:id="5331" w:author="Peto" w:date="2018-06-14T07:18:00Z">
            <w:rPr/>
          </w:rPrChange>
        </w:rPr>
        <w:fldChar w:fldCharType="begin"/>
      </w:r>
      <w:r w:rsidRPr="00A82009">
        <w:rPr>
          <w:noProof/>
          <w:rPrChange w:id="5332" w:author="Peto" w:date="2018-06-14T07:18:00Z">
            <w:rPr/>
          </w:rPrChange>
        </w:rPr>
        <w:instrText xml:space="preserve"> REF Berstain_model_3 \h </w:instrText>
      </w:r>
      <w:r w:rsidRPr="00A82009">
        <w:rPr>
          <w:noProof/>
          <w:rPrChange w:id="5333" w:author="Peto" w:date="2018-06-14T07:18:00Z">
            <w:rPr>
              <w:noProof/>
            </w:rPr>
          </w:rPrChange>
        </w:rPr>
      </w:r>
      <w:r w:rsidRPr="00A82009">
        <w:rPr>
          <w:noProof/>
          <w:rPrChange w:id="5334" w:author="Peto" w:date="2018-06-14T07:18:00Z">
            <w:rPr/>
          </w:rPrChange>
        </w:rPr>
        <w:fldChar w:fldCharType="separate"/>
      </w:r>
      <w:r w:rsidR="00F95B9C" w:rsidRPr="00A82009">
        <w:rPr>
          <w:noProof/>
          <w:color w:val="000000"/>
        </w:rPr>
        <w:t>37</w:t>
      </w:r>
      <w:r w:rsidRPr="00A82009">
        <w:rPr>
          <w:noProof/>
          <w:rPrChange w:id="5335" w:author="Peto" w:date="2018-06-14T07:18:00Z">
            <w:rPr/>
          </w:rPrChange>
        </w:rPr>
        <w:fldChar w:fldCharType="end"/>
      </w:r>
      <w:r w:rsidRPr="00A82009">
        <w:rPr>
          <w:noProof/>
          <w:rPrChange w:id="5336" w:author="Peto" w:date="2018-06-14T07:18:00Z">
            <w:rPr/>
          </w:rPrChange>
        </w:rPr>
        <w:t>).</w:t>
      </w:r>
    </w:p>
    <w:p w14:paraId="421D16A0" w14:textId="77777777" w:rsidR="00CE547F" w:rsidRPr="00A82009" w:rsidRDefault="00CE547F" w:rsidP="00CE547F">
      <w:pPr>
        <w:rPr>
          <w:noProof/>
          <w:rPrChange w:id="5337" w:author="Peto" w:date="2018-06-14T07:18:00Z">
            <w:rPr/>
          </w:rPrChange>
        </w:rPr>
      </w:pPr>
    </w:p>
    <w:p w14:paraId="70F9BD22" w14:textId="05482BF1" w:rsidR="00CE547F" w:rsidRPr="00A82009" w:rsidRDefault="00CE547F" w:rsidP="00CE547F">
      <w:pPr>
        <w:rPr>
          <w:noProof/>
          <w:rPrChange w:id="5338" w:author="Peto" w:date="2018-06-14T07:18:00Z">
            <w:rPr/>
          </w:rPrChange>
        </w:rPr>
      </w:pPr>
      <w:r w:rsidRPr="00A82009">
        <w:rPr>
          <w:noProof/>
          <w:rPrChange w:id="5339" w:author="Peto" w:date="2018-06-14T07:18:00Z">
            <w:rPr/>
          </w:rPrChange>
        </w:rPr>
        <w:t xml:space="preserve">Bioimpedancia sa používa aj na ďalšie účely, ako impedančná spektroskopia </w:t>
      </w:r>
      <w:r w:rsidRPr="00A82009">
        <w:rPr>
          <w:noProof/>
          <w:rPrChange w:id="5340" w:author="Peto" w:date="2018-06-14T07:18:00Z">
            <w:rPr/>
          </w:rPrChange>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sidRPr="00A82009">
        <w:rPr>
          <w:noProof/>
          <w:rPrChange w:id="5341" w:author="Peto" w:date="2018-06-14T07:18:00Z">
            <w:rPr/>
          </w:rPrChange>
        </w:rPr>
        <w:instrText xml:space="preserve"> ADDIN EN.CITE </w:instrText>
      </w:r>
      <w:r w:rsidR="00AD692D" w:rsidRPr="00A82009">
        <w:rPr>
          <w:noProof/>
          <w:rPrChange w:id="5342" w:author="Peto" w:date="2018-06-14T07:18:00Z">
            <w:rPr/>
          </w:rPrChange>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sidRPr="00A82009">
        <w:rPr>
          <w:noProof/>
          <w:rPrChange w:id="5343" w:author="Peto" w:date="2018-06-14T07:18:00Z">
            <w:rPr/>
          </w:rPrChange>
        </w:rPr>
        <w:instrText xml:space="preserve"> ADDIN EN.CITE.DATA </w:instrText>
      </w:r>
      <w:r w:rsidR="00AD692D" w:rsidRPr="00A82009">
        <w:rPr>
          <w:noProof/>
          <w:rPrChange w:id="5344" w:author="Peto" w:date="2018-06-14T07:18:00Z">
            <w:rPr>
              <w:noProof/>
            </w:rPr>
          </w:rPrChange>
        </w:rPr>
      </w:r>
      <w:r w:rsidR="00AD692D" w:rsidRPr="00A82009">
        <w:rPr>
          <w:noProof/>
          <w:rPrChange w:id="5345" w:author="Peto" w:date="2018-06-14T07:18:00Z">
            <w:rPr/>
          </w:rPrChange>
        </w:rPr>
        <w:fldChar w:fldCharType="end"/>
      </w:r>
      <w:r w:rsidRPr="00A82009">
        <w:rPr>
          <w:noProof/>
          <w:rPrChange w:id="5346" w:author="Peto" w:date="2018-06-14T07:18:00Z">
            <w:rPr>
              <w:noProof/>
            </w:rPr>
          </w:rPrChange>
        </w:rPr>
      </w:r>
      <w:r w:rsidRPr="00A82009">
        <w:rPr>
          <w:noProof/>
          <w:rPrChange w:id="5347" w:author="Peto" w:date="2018-06-14T07:18:00Z">
            <w:rPr/>
          </w:rPrChange>
        </w:rPr>
        <w:fldChar w:fldCharType="separate"/>
      </w:r>
      <w:r w:rsidR="00AD692D" w:rsidRPr="00A82009">
        <w:rPr>
          <w:noProof/>
          <w:vertAlign w:val="superscript"/>
        </w:rPr>
        <w:t>50</w:t>
      </w:r>
      <w:r w:rsidRPr="00A82009">
        <w:rPr>
          <w:noProof/>
          <w:rPrChange w:id="5348" w:author="Peto" w:date="2018-06-14T07:18:00Z">
            <w:rPr/>
          </w:rPrChange>
        </w:rPr>
        <w:fldChar w:fldCharType="end"/>
      </w:r>
      <w:r w:rsidRPr="00A82009">
        <w:rPr>
          <w:noProof/>
          <w:rPrChange w:id="5349" w:author="Peto" w:date="2018-06-14T07:18:00Z">
            <w:rPr/>
          </w:rPrChange>
        </w:rPr>
        <w:t xml:space="preserve">, impedančná tomografia </w:t>
      </w:r>
      <w:r w:rsidRPr="00A82009">
        <w:rPr>
          <w:noProof/>
          <w:rPrChange w:id="5350" w:author="Peto" w:date="2018-06-14T07:18:00Z">
            <w:rPr/>
          </w:rPrChange>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sidRPr="00A82009">
        <w:rPr>
          <w:noProof/>
          <w:rPrChange w:id="5351" w:author="Peto" w:date="2018-06-14T07:18:00Z">
            <w:rPr/>
          </w:rPrChange>
        </w:rPr>
        <w:instrText xml:space="preserve"> ADDIN EN.CITE </w:instrText>
      </w:r>
      <w:r w:rsidR="00AD692D" w:rsidRPr="00A82009">
        <w:rPr>
          <w:noProof/>
          <w:rPrChange w:id="5352" w:author="Peto" w:date="2018-06-14T07:18:00Z">
            <w:rPr/>
          </w:rPrChange>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sidRPr="00A82009">
        <w:rPr>
          <w:noProof/>
          <w:rPrChange w:id="5353" w:author="Peto" w:date="2018-06-14T07:18:00Z">
            <w:rPr/>
          </w:rPrChange>
        </w:rPr>
        <w:instrText xml:space="preserve"> ADDIN EN.CITE.DATA </w:instrText>
      </w:r>
      <w:r w:rsidR="00AD692D" w:rsidRPr="00A82009">
        <w:rPr>
          <w:noProof/>
          <w:rPrChange w:id="5354" w:author="Peto" w:date="2018-06-14T07:18:00Z">
            <w:rPr>
              <w:noProof/>
            </w:rPr>
          </w:rPrChange>
        </w:rPr>
      </w:r>
      <w:r w:rsidR="00AD692D" w:rsidRPr="00A82009">
        <w:rPr>
          <w:noProof/>
          <w:rPrChange w:id="5355" w:author="Peto" w:date="2018-06-14T07:18:00Z">
            <w:rPr/>
          </w:rPrChange>
        </w:rPr>
        <w:fldChar w:fldCharType="end"/>
      </w:r>
      <w:r w:rsidRPr="00A82009">
        <w:rPr>
          <w:noProof/>
          <w:rPrChange w:id="5356" w:author="Peto" w:date="2018-06-14T07:18:00Z">
            <w:rPr>
              <w:noProof/>
            </w:rPr>
          </w:rPrChange>
        </w:rPr>
      </w:r>
      <w:r w:rsidRPr="00A82009">
        <w:rPr>
          <w:noProof/>
          <w:rPrChange w:id="5357" w:author="Peto" w:date="2018-06-14T07:18:00Z">
            <w:rPr/>
          </w:rPrChange>
        </w:rPr>
        <w:fldChar w:fldCharType="separate"/>
      </w:r>
      <w:r w:rsidR="00AD692D" w:rsidRPr="00A82009">
        <w:rPr>
          <w:noProof/>
          <w:vertAlign w:val="superscript"/>
        </w:rPr>
        <w:t>51, 52</w:t>
      </w:r>
      <w:r w:rsidRPr="00A82009">
        <w:rPr>
          <w:noProof/>
          <w:rPrChange w:id="5358" w:author="Peto" w:date="2018-06-14T07:18:00Z">
            <w:rPr/>
          </w:rPrChange>
        </w:rPr>
        <w:fldChar w:fldCharType="end"/>
      </w:r>
      <w:r w:rsidRPr="00A82009">
        <w:rPr>
          <w:noProof/>
          <w:rPrChange w:id="5359" w:author="Peto" w:date="2018-06-14T07:18:00Z">
            <w:rPr/>
          </w:rPrChange>
        </w:rPr>
        <w:t xml:space="preserve">, na meranie rýchlosti pulznej vlny medzi hrudníkom a nohami, hrudníkom a rukami </w:t>
      </w:r>
      <w:r w:rsidRPr="00A82009">
        <w:rPr>
          <w:noProof/>
          <w:rPrChange w:id="5360"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5361" w:author="Peto" w:date="2018-06-14T07:18:00Z">
            <w:rPr/>
          </w:rPrChange>
        </w:rPr>
        <w:instrText xml:space="preserve"> ADDIN EN.CITE </w:instrText>
      </w:r>
      <w:r w:rsidR="00AD692D" w:rsidRPr="00A82009">
        <w:rPr>
          <w:noProof/>
          <w:rPrChange w:id="5362"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5363" w:author="Peto" w:date="2018-06-14T07:18:00Z">
            <w:rPr/>
          </w:rPrChange>
        </w:rPr>
        <w:instrText xml:space="preserve"> ADDIN EN.CITE.DATA </w:instrText>
      </w:r>
      <w:r w:rsidR="00AD692D" w:rsidRPr="00A82009">
        <w:rPr>
          <w:noProof/>
          <w:rPrChange w:id="5364" w:author="Peto" w:date="2018-06-14T07:18:00Z">
            <w:rPr>
              <w:noProof/>
            </w:rPr>
          </w:rPrChange>
        </w:rPr>
      </w:r>
      <w:r w:rsidR="00AD692D" w:rsidRPr="00A82009">
        <w:rPr>
          <w:noProof/>
          <w:rPrChange w:id="5365" w:author="Peto" w:date="2018-06-14T07:18:00Z">
            <w:rPr/>
          </w:rPrChange>
        </w:rPr>
        <w:fldChar w:fldCharType="end"/>
      </w:r>
      <w:r w:rsidRPr="00A82009">
        <w:rPr>
          <w:noProof/>
          <w:rPrChange w:id="5366" w:author="Peto" w:date="2018-06-14T07:18:00Z">
            <w:rPr>
              <w:noProof/>
            </w:rPr>
          </w:rPrChange>
        </w:rPr>
      </w:r>
      <w:r w:rsidRPr="00A82009">
        <w:rPr>
          <w:noProof/>
          <w:rPrChange w:id="5367" w:author="Peto" w:date="2018-06-14T07:18:00Z">
            <w:rPr/>
          </w:rPrChange>
        </w:rPr>
        <w:fldChar w:fldCharType="separate"/>
      </w:r>
      <w:r w:rsidR="00AD692D" w:rsidRPr="00A82009">
        <w:rPr>
          <w:noProof/>
          <w:vertAlign w:val="superscript"/>
        </w:rPr>
        <w:t>7</w:t>
      </w:r>
      <w:r w:rsidRPr="00A82009">
        <w:rPr>
          <w:noProof/>
          <w:rPrChange w:id="5368" w:author="Peto" w:date="2018-06-14T07:18:00Z">
            <w:rPr/>
          </w:rPrChange>
        </w:rPr>
        <w:fldChar w:fldCharType="end"/>
      </w:r>
      <w:r w:rsidRPr="00A82009">
        <w:rPr>
          <w:noProof/>
          <w:rPrChange w:id="5369" w:author="Peto" w:date="2018-06-14T07:18:00Z">
            <w:rPr/>
          </w:rPrChange>
        </w:rPr>
        <w:t xml:space="preserve">. </w:t>
      </w:r>
    </w:p>
    <w:p w14:paraId="37D9A65B" w14:textId="77777777" w:rsidR="00CE547F" w:rsidRPr="00A82009" w:rsidRDefault="00CE547F" w:rsidP="00CE547F">
      <w:pPr>
        <w:rPr>
          <w:noProof/>
          <w:rPrChange w:id="5370" w:author="Peto" w:date="2018-06-14T07:18:00Z">
            <w:rPr/>
          </w:rPrChange>
        </w:rPr>
      </w:pPr>
    </w:p>
    <w:p w14:paraId="33CFC534" w14:textId="77777777" w:rsidR="00CE547F" w:rsidRPr="00A82009" w:rsidRDefault="00CE547F" w:rsidP="00CE547F">
      <w:pPr>
        <w:pStyle w:val="Nadpis2"/>
        <w:rPr>
          <w:noProof/>
          <w:rPrChange w:id="5371" w:author="Peto" w:date="2018-06-14T07:18:00Z">
            <w:rPr/>
          </w:rPrChange>
        </w:rPr>
      </w:pPr>
      <w:bookmarkStart w:id="5372" w:name="_Toc516413217"/>
      <w:r w:rsidRPr="00A82009">
        <w:rPr>
          <w:noProof/>
          <w:rPrChange w:id="5373" w:author="Peto" w:date="2018-06-14T07:18:00Z">
            <w:rPr/>
          </w:rPrChange>
        </w:rPr>
        <w:t>Parametre výpočtu SV</w:t>
      </w:r>
      <w:bookmarkEnd w:id="3359"/>
      <w:bookmarkEnd w:id="5372"/>
    </w:p>
    <w:p w14:paraId="44CD350E" w14:textId="77777777" w:rsidR="00CE547F" w:rsidRPr="00A82009" w:rsidRDefault="00CE547F" w:rsidP="00CE547F">
      <w:pPr>
        <w:rPr>
          <w:noProof/>
          <w:rPrChange w:id="5374" w:author="Peto" w:date="2018-06-14T07:18:00Z">
            <w:rPr/>
          </w:rPrChange>
        </w:rPr>
      </w:pPr>
      <w:r w:rsidRPr="00A82009">
        <w:rPr>
          <w:noProof/>
          <w:rPrChange w:id="5375" w:author="Peto" w:date="2018-06-14T07:18:00Z">
            <w:rPr/>
          </w:rPrChange>
        </w:rPr>
        <w:t>Podľa Bernsteina potrebujeme pre výpočet SV poznať:</w:t>
      </w:r>
    </w:p>
    <w:p w14:paraId="0F7939C6" w14:textId="77777777" w:rsidR="00CE547F" w:rsidRPr="00A82009" w:rsidRDefault="00CE547F" w:rsidP="00CE547F">
      <w:pPr>
        <w:pStyle w:val="Odsekzoznamu"/>
        <w:numPr>
          <w:ilvl w:val="0"/>
          <w:numId w:val="2"/>
        </w:numPr>
        <w:overflowPunct/>
        <w:autoSpaceDE/>
        <w:autoSpaceDN/>
        <w:adjustRightInd/>
        <w:spacing w:after="200" w:line="252" w:lineRule="auto"/>
        <w:contextualSpacing/>
        <w:textAlignment w:val="auto"/>
        <w:rPr>
          <w:noProof/>
          <w:rPrChange w:id="5376" w:author="Peto" w:date="2018-06-14T07:18:00Z">
            <w:rPr/>
          </w:rPrChange>
        </w:rPr>
      </w:pPr>
      <w:r w:rsidRPr="00A82009">
        <w:rPr>
          <w:noProof/>
          <w:rPrChange w:id="5377" w:author="Peto" w:date="2018-06-14T07:18:00Z">
            <w:rPr/>
          </w:rPrChange>
        </w:rPr>
        <w:lastRenderedPageBreak/>
        <w:t>V</w:t>
      </w:r>
      <w:r w:rsidRPr="00A82009">
        <w:rPr>
          <w:noProof/>
          <w:vertAlign w:val="subscript"/>
          <w:rPrChange w:id="5378" w:author="Peto" w:date="2018-06-14T07:18:00Z">
            <w:rPr>
              <w:vertAlign w:val="subscript"/>
            </w:rPr>
          </w:rPrChange>
        </w:rPr>
        <w:t>ITBV</w:t>
      </w:r>
      <w:r w:rsidRPr="00A82009">
        <w:rPr>
          <w:noProof/>
          <w:rPrChange w:id="5379" w:author="Peto" w:date="2018-06-14T07:18:00Z">
            <w:rPr/>
          </w:rPrChange>
        </w:rPr>
        <w:t xml:space="preserve">, </w:t>
      </w:r>
      <m:oMath>
        <m:r>
          <w:rPr>
            <w:rFonts w:ascii="Cambria Math" w:hAnsi="Cambria Math"/>
            <w:noProof/>
            <w:rPrChange w:id="5380" w:author="Peto" w:date="2018-06-14T07:18:00Z">
              <w:rPr>
                <w:rFonts w:ascii="Cambria Math" w:hAnsi="Cambria Math"/>
              </w:rPr>
            </w:rPrChange>
          </w:rPr>
          <m:t>ζ</m:t>
        </m:r>
      </m:oMath>
      <w:r w:rsidRPr="00A82009">
        <w:rPr>
          <w:noProof/>
          <w:rPrChange w:id="5381" w:author="Peto" w:date="2018-06-14T07:18:00Z">
            <w:rPr/>
          </w:rPrChange>
        </w:rPr>
        <w:t xml:space="preserve"> – konštanty odvodené z telesnej váhy a objemu hrudníka</w:t>
      </w:r>
    </w:p>
    <w:p w14:paraId="38AA12AF" w14:textId="77777777" w:rsidR="00CE547F" w:rsidRPr="00A82009" w:rsidRDefault="00CE547F" w:rsidP="00CE547F">
      <w:pPr>
        <w:pStyle w:val="Odsekzoznamu"/>
        <w:numPr>
          <w:ilvl w:val="0"/>
          <w:numId w:val="2"/>
        </w:numPr>
        <w:overflowPunct/>
        <w:autoSpaceDE/>
        <w:autoSpaceDN/>
        <w:adjustRightInd/>
        <w:spacing w:after="200" w:line="252" w:lineRule="auto"/>
        <w:contextualSpacing/>
        <w:textAlignment w:val="auto"/>
        <w:rPr>
          <w:noProof/>
          <w:rPrChange w:id="5382" w:author="Peto" w:date="2018-06-14T07:18:00Z">
            <w:rPr/>
          </w:rPrChange>
        </w:rPr>
      </w:pPr>
      <w:r w:rsidRPr="00A82009">
        <w:rPr>
          <w:noProof/>
          <w:rPrChange w:id="5383" w:author="Peto" w:date="2018-06-14T07:18:00Z">
            <w:rPr/>
          </w:rPrChange>
        </w:rPr>
        <w:t>Z</w:t>
      </w:r>
      <w:r w:rsidRPr="00A82009">
        <w:rPr>
          <w:noProof/>
          <w:vertAlign w:val="subscript"/>
          <w:rPrChange w:id="5384" w:author="Peto" w:date="2018-06-14T07:18:00Z">
            <w:rPr>
              <w:vertAlign w:val="subscript"/>
            </w:rPr>
          </w:rPrChange>
        </w:rPr>
        <w:t xml:space="preserve">0 </w:t>
      </w:r>
      <w:r w:rsidRPr="00A82009">
        <w:rPr>
          <w:noProof/>
          <w:rPrChange w:id="5385" w:author="Peto" w:date="2018-06-14T07:18:00Z">
            <w:rPr/>
          </w:rPrChange>
        </w:rPr>
        <w:t>– základná impedancia hrudníka</w:t>
      </w:r>
    </w:p>
    <w:p w14:paraId="6F9B8E6D" w14:textId="4D794F62" w:rsidR="00CE547F" w:rsidRPr="00A82009" w:rsidRDefault="00CE547F" w:rsidP="00CE547F">
      <w:pPr>
        <w:pStyle w:val="Odsekzoznamu"/>
        <w:numPr>
          <w:ilvl w:val="0"/>
          <w:numId w:val="2"/>
        </w:numPr>
        <w:overflowPunct/>
        <w:autoSpaceDE/>
        <w:autoSpaceDN/>
        <w:adjustRightInd/>
        <w:spacing w:after="200" w:line="252" w:lineRule="auto"/>
        <w:contextualSpacing/>
        <w:textAlignment w:val="auto"/>
        <w:rPr>
          <w:noProof/>
          <w:rPrChange w:id="5386" w:author="Peto" w:date="2018-06-14T07:18:00Z">
            <w:rPr/>
          </w:rPrChange>
        </w:rPr>
      </w:pPr>
      <w:del w:id="5387" w:author="Langer, Peter" w:date="2018-06-12T08:18:00Z">
        <w:r w:rsidRPr="00A82009" w:rsidDel="00E16A17">
          <w:rPr>
            <w:noProof/>
            <w:rPrChange w:id="5388" w:author="Peto" w:date="2018-06-14T07:18:00Z">
              <w:rPr/>
            </w:rPrChange>
          </w:rPr>
          <w:delText>-</w:delText>
        </w:r>
      </w:del>
      <w:ins w:id="5389" w:author="Langer, Peter" w:date="2018-06-12T08:18:00Z">
        <m:oMath>
          <m:r>
            <w:rPr>
              <w:rFonts w:ascii="Cambria Math" w:hAnsi="Cambria Math"/>
              <w:noProof/>
              <w:rPrChange w:id="5390"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5391" w:author="Peto" w:date="2018-06-14T07:18:00Z">
                    <w:rPr>
                      <w:rFonts w:ascii="Cambria Math" w:hAnsi="Cambria Math"/>
                    </w:rPr>
                  </w:rPrChange>
                </w:rPr>
                <m:t>t</m:t>
              </m:r>
            </m:e>
            <m:sub>
              <m:r>
                <w:rPr>
                  <w:rFonts w:ascii="Cambria Math" w:hAnsi="Cambria Math"/>
                  <w:noProof/>
                  <w:rPrChange w:id="5392" w:author="Peto" w:date="2018-06-14T07:18:00Z">
                    <w:rPr>
                      <w:rFonts w:ascii="Cambria Math" w:hAnsi="Cambria Math"/>
                    </w:rPr>
                  </w:rPrChange>
                </w:rPr>
                <m:t>max</m:t>
              </m:r>
            </m:sub>
          </m:sSub>
        </m:oMath>
      </w:ins>
      <w:del w:id="5393" w:author="Langer, Peter" w:date="2018-06-12T08:18:00Z">
        <w:r w:rsidRPr="00A82009" w:rsidDel="00E16A17">
          <w:rPr>
            <w:noProof/>
            <w:rPrChange w:id="5394" w:author="Peto" w:date="2018-06-14T07:18:00Z">
              <w:rPr/>
            </w:rPrChange>
          </w:rPr>
          <w:delText>dZ/dt</w:delText>
        </w:r>
        <w:r w:rsidRPr="00A82009" w:rsidDel="00E16A17">
          <w:rPr>
            <w:noProof/>
            <w:vertAlign w:val="subscript"/>
            <w:rPrChange w:id="5395" w:author="Peto" w:date="2018-06-14T07:18:00Z">
              <w:rPr>
                <w:vertAlign w:val="subscript"/>
              </w:rPr>
            </w:rPrChange>
          </w:rPr>
          <w:delText>max</w:delText>
        </w:r>
      </w:del>
      <w:r w:rsidRPr="00A82009">
        <w:rPr>
          <w:noProof/>
          <w:vertAlign w:val="subscript"/>
          <w:rPrChange w:id="5396" w:author="Peto" w:date="2018-06-14T07:18:00Z">
            <w:rPr>
              <w:vertAlign w:val="subscript"/>
            </w:rPr>
          </w:rPrChange>
        </w:rPr>
        <w:t xml:space="preserve"> </w:t>
      </w:r>
      <w:r w:rsidRPr="00A82009">
        <w:rPr>
          <w:noProof/>
          <w:rPrChange w:id="5397" w:author="Peto" w:date="2018-06-14T07:18:00Z">
            <w:rPr/>
          </w:rPrChange>
        </w:rPr>
        <w:t>– maximum zápornej derivovanej impedancie hrudníka</w:t>
      </w:r>
    </w:p>
    <w:p w14:paraId="3DB3D70C" w14:textId="77777777" w:rsidR="00CE547F" w:rsidRPr="00A82009" w:rsidRDefault="00837AE3" w:rsidP="00CE547F">
      <w:pPr>
        <w:pStyle w:val="Odsekzoznamu"/>
        <w:numPr>
          <w:ilvl w:val="0"/>
          <w:numId w:val="2"/>
        </w:numPr>
        <w:overflowPunct/>
        <w:autoSpaceDE/>
        <w:autoSpaceDN/>
        <w:adjustRightInd/>
        <w:spacing w:after="200" w:line="252" w:lineRule="auto"/>
        <w:contextualSpacing/>
        <w:textAlignment w:val="auto"/>
        <w:rPr>
          <w:noProof/>
          <w:rPrChange w:id="5398" w:author="Peto" w:date="2018-06-14T07:18:00Z">
            <w:rPr/>
          </w:rPrChange>
        </w:rPr>
      </w:pPr>
      <m:oMath>
        <m:sSub>
          <m:sSubPr>
            <m:ctrlPr>
              <w:rPr>
                <w:rFonts w:ascii="Cambria Math" w:hAnsi="Cambria Math"/>
                <w:i/>
                <w:noProof/>
              </w:rPr>
            </m:ctrlPr>
          </m:sSubPr>
          <m:e>
            <m:r>
              <w:rPr>
                <w:rFonts w:ascii="Cambria Math" w:hAnsi="Cambria Math"/>
                <w:noProof/>
                <w:rPrChange w:id="5399" w:author="Peto" w:date="2018-06-14T07:18:00Z">
                  <w:rPr>
                    <w:rFonts w:ascii="Cambria Math" w:hAnsi="Cambria Math"/>
                  </w:rPr>
                </w:rPrChange>
              </w:rPr>
              <m:t>T</m:t>
            </m:r>
          </m:e>
          <m:sub>
            <m:r>
              <w:rPr>
                <w:rFonts w:ascii="Cambria Math" w:hAnsi="Cambria Math"/>
                <w:noProof/>
                <w:rPrChange w:id="5400" w:author="Peto" w:date="2018-06-14T07:18:00Z">
                  <w:rPr>
                    <w:rFonts w:ascii="Cambria Math" w:hAnsi="Cambria Math"/>
                  </w:rPr>
                </w:rPrChange>
              </w:rPr>
              <m:t>LVE</m:t>
            </m:r>
          </m:sub>
        </m:sSub>
      </m:oMath>
      <w:r w:rsidR="00CE547F" w:rsidRPr="00A82009">
        <w:rPr>
          <w:noProof/>
          <w:rPrChange w:id="5401" w:author="Peto" w:date="2018-06-14T07:18:00Z">
            <w:rPr/>
          </w:rPrChange>
        </w:rPr>
        <w:t xml:space="preserve">– dĺžka systoly (LVET – Left Ventricular Ejection Time) - </w:t>
      </w:r>
    </w:p>
    <w:p w14:paraId="374DAD1E" w14:textId="1DF81A7A" w:rsidR="00CE547F" w:rsidRPr="00A82009" w:rsidRDefault="00CE547F" w:rsidP="00CE547F">
      <w:pPr>
        <w:rPr>
          <w:noProof/>
          <w:rPrChange w:id="5402" w:author="Peto" w:date="2018-06-14T07:18:00Z">
            <w:rPr/>
          </w:rPrChange>
        </w:rPr>
      </w:pPr>
      <w:r w:rsidRPr="00A82009">
        <w:rPr>
          <w:noProof/>
          <w:rPrChange w:id="5403" w:author="Peto" w:date="2018-06-14T07:18:00Z">
            <w:rPr/>
          </w:rPrChange>
        </w:rPr>
        <w:t xml:space="preserve">Ak si uvedomíme, že konštanty a základná impedancia hrudníka sa nemenia počas merania, zmeny SV ovplyvňujú dva parametre: </w:t>
      </w:r>
      <w:ins w:id="5404" w:author="Langer, Peter" w:date="2018-06-12T08:18:00Z">
        <m:oMath>
          <m:r>
            <w:rPr>
              <w:rFonts w:ascii="Cambria Math" w:hAnsi="Cambria Math"/>
              <w:noProof/>
              <w:rPrChange w:id="540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5406" w:author="Peto" w:date="2018-06-14T07:18:00Z">
                    <w:rPr>
                      <w:rFonts w:ascii="Cambria Math" w:hAnsi="Cambria Math"/>
                    </w:rPr>
                  </w:rPrChange>
                </w:rPr>
                <m:t>t</m:t>
              </m:r>
            </m:e>
            <m:sub>
              <m:r>
                <w:rPr>
                  <w:rFonts w:ascii="Cambria Math" w:hAnsi="Cambria Math"/>
                  <w:noProof/>
                  <w:rPrChange w:id="5407" w:author="Peto" w:date="2018-06-14T07:18:00Z">
                    <w:rPr>
                      <w:rFonts w:ascii="Cambria Math" w:hAnsi="Cambria Math"/>
                    </w:rPr>
                  </w:rPrChange>
                </w:rPr>
                <m:t>max</m:t>
              </m:r>
            </m:sub>
          </m:sSub>
        </m:oMath>
      </w:ins>
      <w:del w:id="5408" w:author="Langer, Peter" w:date="2018-06-12T08:18:00Z">
        <w:r w:rsidRPr="00A82009" w:rsidDel="00E16A17">
          <w:rPr>
            <w:noProof/>
            <w:rPrChange w:id="5409" w:author="Peto" w:date="2018-06-14T07:18:00Z">
              <w:rPr/>
            </w:rPrChange>
          </w:rPr>
          <w:delText>-dZ/dtmax</w:delText>
        </w:r>
      </w:del>
      <w:r w:rsidRPr="00A82009">
        <w:rPr>
          <w:noProof/>
          <w:rPrChange w:id="5410" w:author="Peto" w:date="2018-06-14T07:18:00Z">
            <w:rPr/>
          </w:rPrChange>
        </w:rPr>
        <w:t xml:space="preserve"> a LVET interval. Tieto dva parametre sú postačujúce na sledovanie relatívnych zmien SV. Komplikácie pri správnom stanovení LVET intervalu a </w:t>
      </w:r>
      <w:ins w:id="5411" w:author="Langer, Peter" w:date="2018-06-12T08:18:00Z">
        <m:oMath>
          <m:r>
            <w:rPr>
              <w:rFonts w:ascii="Cambria Math" w:hAnsi="Cambria Math"/>
              <w:noProof/>
              <w:rPrChange w:id="5412"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5413" w:author="Peto" w:date="2018-06-14T07:18:00Z">
                    <w:rPr>
                      <w:rFonts w:ascii="Cambria Math" w:hAnsi="Cambria Math"/>
                    </w:rPr>
                  </w:rPrChange>
                </w:rPr>
                <m:t>t</m:t>
              </m:r>
            </m:e>
            <m:sub>
              <m:r>
                <w:rPr>
                  <w:rFonts w:ascii="Cambria Math" w:hAnsi="Cambria Math"/>
                  <w:noProof/>
                  <w:rPrChange w:id="5414" w:author="Peto" w:date="2018-06-14T07:18:00Z">
                    <w:rPr>
                      <w:rFonts w:ascii="Cambria Math" w:hAnsi="Cambria Math"/>
                    </w:rPr>
                  </w:rPrChange>
                </w:rPr>
                <m:t>max</m:t>
              </m:r>
            </m:sub>
          </m:sSub>
        </m:oMath>
      </w:ins>
      <w:del w:id="5415" w:author="Langer, Peter" w:date="2018-06-12T08:18:00Z">
        <w:r w:rsidRPr="00A82009" w:rsidDel="00E16A17">
          <w:rPr>
            <w:noProof/>
            <w:rPrChange w:id="5416" w:author="Peto" w:date="2018-06-14T07:18:00Z">
              <w:rPr/>
            </w:rPrChange>
          </w:rPr>
          <w:delText>-dZ/dtmax</w:delText>
        </w:r>
      </w:del>
      <w:r w:rsidRPr="00A82009">
        <w:rPr>
          <w:noProof/>
          <w:rPrChange w:id="5417" w:author="Peto" w:date="2018-06-14T07:18:00Z">
            <w:rPr/>
          </w:rPrChange>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A82009">
        <w:rPr>
          <w:noProof/>
          <w:rPrChange w:id="5418" w:author="Peto" w:date="2018-06-14T07:18:00Z">
            <w:rPr/>
          </w:rPrChange>
        </w:rPr>
        <w:fldChar w:fldCharType="begin"/>
      </w:r>
      <w:r w:rsidRPr="00A82009">
        <w:rPr>
          <w:noProof/>
          <w:rPrChange w:id="5419" w:author="Peto" w:date="2018-06-14T07:18:00Z">
            <w:rPr/>
          </w:rPrChange>
        </w:rPr>
        <w:instrText xml:space="preserve"> REF _Ref510254830 \h </w:instrText>
      </w:r>
      <w:r w:rsidRPr="00A82009">
        <w:rPr>
          <w:noProof/>
          <w:rPrChange w:id="5420" w:author="Peto" w:date="2018-06-14T07:18:00Z">
            <w:rPr>
              <w:noProof/>
            </w:rPr>
          </w:rPrChange>
        </w:rPr>
      </w:r>
      <w:r w:rsidRPr="00A82009">
        <w:rPr>
          <w:noProof/>
          <w:rPrChange w:id="5421" w:author="Peto" w:date="2018-06-14T07:18:00Z">
            <w:rPr/>
          </w:rPrChange>
        </w:rPr>
        <w:fldChar w:fldCharType="separate"/>
      </w:r>
      <w:ins w:id="5422" w:author="Peto" w:date="2018-06-10T16:58:00Z">
        <w:r w:rsidR="00F95B9C" w:rsidRPr="00A82009">
          <w:rPr>
            <w:noProof/>
            <w:rPrChange w:id="5423" w:author="Peto" w:date="2018-06-14T07:18:00Z">
              <w:rPr/>
            </w:rPrChange>
          </w:rPr>
          <w:t>Obrázok 1.11</w:t>
        </w:r>
      </w:ins>
      <w:del w:id="5424" w:author="Peto" w:date="2018-06-10T16:58:00Z">
        <w:r w:rsidR="00B85020" w:rsidRPr="00A82009" w:rsidDel="00F95B9C">
          <w:rPr>
            <w:noProof/>
            <w:rPrChange w:id="5425" w:author="Peto" w:date="2018-06-14T07:18:00Z">
              <w:rPr/>
            </w:rPrChange>
          </w:rPr>
          <w:delText>Obrázok 1.11</w:delText>
        </w:r>
      </w:del>
      <w:r w:rsidRPr="00A82009">
        <w:rPr>
          <w:noProof/>
          <w:rPrChange w:id="5426" w:author="Peto" w:date="2018-06-14T07:18:00Z">
            <w:rPr/>
          </w:rPrChange>
        </w:rPr>
        <w:fldChar w:fldCharType="end"/>
      </w:r>
      <w:r w:rsidRPr="00A82009">
        <w:rPr>
          <w:noProof/>
          <w:rPrChange w:id="5427" w:author="Peto" w:date="2018-06-14T07:18:00Z">
            <w:rPr/>
          </w:rPrChange>
        </w:rPr>
        <w:t>. Pre problémy pri stanovovaní týchto bodov sa častejšie využíva stanovenie LVET intervalu zo srdečných zvukov (HS – heart sounds).</w:t>
      </w:r>
    </w:p>
    <w:p w14:paraId="23CA433C" w14:textId="54DDD246" w:rsidR="00A41844" w:rsidRPr="00A82009" w:rsidRDefault="00A41844" w:rsidP="00A41844">
      <w:pPr>
        <w:pStyle w:val="Nadpis3"/>
        <w:rPr>
          <w:noProof/>
          <w:rPrChange w:id="5428" w:author="Peto" w:date="2018-06-14T07:18:00Z">
            <w:rPr/>
          </w:rPrChange>
        </w:rPr>
      </w:pPr>
      <w:bookmarkStart w:id="5429" w:name="_Toc516413218"/>
      <w:r w:rsidRPr="00A82009">
        <w:rPr>
          <w:noProof/>
          <w:rPrChange w:id="5430" w:author="Peto" w:date="2018-06-14T07:18:00Z">
            <w:rPr/>
          </w:rPrChange>
        </w:rPr>
        <w:t xml:space="preserve">Maximum derivovaného impedančného signálu </w:t>
      </w:r>
      <w:ins w:id="5431" w:author="Langer, Peter" w:date="2018-06-12T08:18:00Z">
        <m:oMath>
          <m:r>
            <m:rPr>
              <m:sty m:val="b"/>
            </m:rPr>
            <w:rPr>
              <w:rFonts w:ascii="Cambria Math" w:hAnsi="Cambria Math"/>
              <w:noProof/>
              <w:rPrChange w:id="5432" w:author="Peto" w:date="2018-06-14T07:18:00Z">
                <w:rPr>
                  <w:rFonts w:ascii="Cambria Math" w:hAnsi="Cambria Math"/>
                </w:rPr>
              </w:rPrChange>
            </w:rPr>
            <m:t>-</m:t>
          </m:r>
          <m:r>
            <m:rPr>
              <m:sty m:val="bi"/>
            </m:rPr>
            <w:rPr>
              <w:rFonts w:ascii="Cambria Math" w:hAnsi="Cambria Math"/>
              <w:noProof/>
              <w:rPrChange w:id="5433" w:author="Peto" w:date="2018-06-14T07:18:00Z">
                <w:rPr>
                  <w:rFonts w:ascii="Cambria Math" w:hAnsi="Cambria Math"/>
                </w:rPr>
              </w:rPrChange>
            </w:rPr>
            <m:t>dZ</m:t>
          </m:r>
          <m:r>
            <m:rPr>
              <m:sty m:val="b"/>
            </m:rPr>
            <w:rPr>
              <w:rFonts w:ascii="Cambria Math" w:hAnsi="Cambria Math"/>
              <w:noProof/>
              <w:rPrChange w:id="5434" w:author="Peto" w:date="2018-06-14T07:18:00Z">
                <w:rPr>
                  <w:rFonts w:ascii="Cambria Math" w:hAnsi="Cambria Math"/>
                </w:rPr>
              </w:rPrChange>
            </w:rPr>
            <m:t>/</m:t>
          </m:r>
          <m:r>
            <m:rPr>
              <m:sty m:val="bi"/>
            </m:rPr>
            <w:rPr>
              <w:rFonts w:ascii="Cambria Math" w:hAnsi="Cambria Math"/>
              <w:noProof/>
              <w:rPrChange w:id="5435" w:author="Peto" w:date="2018-06-14T07:18:00Z">
                <w:rPr>
                  <w:rFonts w:ascii="Cambria Math" w:hAnsi="Cambria Math"/>
                </w:rPr>
              </w:rPrChange>
            </w:rPr>
            <m:t>d</m:t>
          </m:r>
          <m:sSub>
            <m:sSubPr>
              <m:ctrlPr>
                <w:rPr>
                  <w:rFonts w:ascii="Cambria Math" w:hAnsi="Cambria Math"/>
                  <w:noProof/>
                </w:rPr>
              </m:ctrlPr>
            </m:sSubPr>
            <m:e>
              <m:r>
                <m:rPr>
                  <m:sty m:val="bi"/>
                </m:rPr>
                <w:rPr>
                  <w:rFonts w:ascii="Cambria Math" w:hAnsi="Cambria Math"/>
                  <w:noProof/>
                  <w:rPrChange w:id="5436" w:author="Peto" w:date="2018-06-14T07:18:00Z">
                    <w:rPr>
                      <w:rFonts w:ascii="Cambria Math" w:hAnsi="Cambria Math"/>
                    </w:rPr>
                  </w:rPrChange>
                </w:rPr>
                <m:t>t</m:t>
              </m:r>
            </m:e>
            <m:sub>
              <m:r>
                <m:rPr>
                  <m:sty m:val="bi"/>
                </m:rPr>
                <w:rPr>
                  <w:rFonts w:ascii="Cambria Math" w:hAnsi="Cambria Math"/>
                  <w:noProof/>
                  <w:rPrChange w:id="5437" w:author="Peto" w:date="2018-06-14T07:18:00Z">
                    <w:rPr>
                      <w:rFonts w:ascii="Cambria Math" w:hAnsi="Cambria Math"/>
                    </w:rPr>
                  </w:rPrChange>
                </w:rPr>
                <m:t>max</m:t>
              </m:r>
            </m:sub>
          </m:sSub>
        </m:oMath>
      </w:ins>
      <w:del w:id="5438" w:author="Langer, Peter" w:date="2018-06-12T08:18:00Z">
        <w:r w:rsidRPr="00A82009" w:rsidDel="00E16A17">
          <w:rPr>
            <w:noProof/>
            <w:rPrChange w:id="5439" w:author="Peto" w:date="2018-06-14T07:18:00Z">
              <w:rPr/>
            </w:rPrChange>
          </w:rPr>
          <w:delText>-dZ/dt</w:delText>
        </w:r>
        <w:r w:rsidRPr="00A82009" w:rsidDel="00E16A17">
          <w:rPr>
            <w:noProof/>
            <w:vertAlign w:val="subscript"/>
            <w:rPrChange w:id="5440" w:author="Peto" w:date="2018-06-14T07:18:00Z">
              <w:rPr>
                <w:vertAlign w:val="subscript"/>
              </w:rPr>
            </w:rPrChange>
          </w:rPr>
          <w:delText>max</w:delText>
        </w:r>
      </w:del>
      <w:bookmarkEnd w:id="5429"/>
    </w:p>
    <w:p w14:paraId="21820760" w14:textId="77777777" w:rsidR="00A41844" w:rsidRPr="00A82009" w:rsidRDefault="00A41844" w:rsidP="00A41844">
      <w:pPr>
        <w:rPr>
          <w:noProof/>
          <w:rPrChange w:id="5441" w:author="Peto" w:date="2018-06-14T07:18:00Z">
            <w:rPr/>
          </w:rPrChange>
        </w:rPr>
      </w:pPr>
    </w:p>
    <w:p w14:paraId="1461B8A8" w14:textId="0382EB01" w:rsidR="00A41844" w:rsidRPr="00A82009" w:rsidRDefault="00A41844" w:rsidP="00A41844">
      <w:pPr>
        <w:rPr>
          <w:noProof/>
          <w:rPrChange w:id="5442" w:author="Peto" w:date="2018-06-14T07:18:00Z">
            <w:rPr/>
          </w:rPrChange>
        </w:rPr>
      </w:pPr>
      <w:r w:rsidRPr="00A82009">
        <w:rPr>
          <w:noProof/>
          <w:rPrChange w:id="5443" w:author="Peto" w:date="2018-06-14T07:18:00Z">
            <w:rPr/>
          </w:rPrChange>
        </w:rPr>
        <w:t xml:space="preserve">Maximum zápornej derivácie impedancie nastáva v čase najväčšej sily, ktorou srdce pumpuje krv a hodnota maxima zápornej derivácie je analogická hodnote maxima tejto sily </w:t>
      </w:r>
      <w:r w:rsidRPr="00A82009">
        <w:rPr>
          <w:noProof/>
          <w:rPrChange w:id="5444" w:author="Peto" w:date="2018-06-14T07:18:00Z">
            <w:rPr/>
          </w:rPrChange>
        </w:rPr>
        <w:fldChar w:fldCharType="begin"/>
      </w:r>
      <w:r w:rsidR="00AD692D" w:rsidRPr="00A82009">
        <w:rPr>
          <w:noProof/>
          <w:rPrChange w:id="5445"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5446" w:author="Peto" w:date="2018-06-14T07:18:00Z">
            <w:rPr/>
          </w:rPrChange>
        </w:rPr>
        <w:fldChar w:fldCharType="separate"/>
      </w:r>
      <w:r w:rsidR="00AD692D" w:rsidRPr="00A82009">
        <w:rPr>
          <w:noProof/>
          <w:vertAlign w:val="superscript"/>
        </w:rPr>
        <w:t>3</w:t>
      </w:r>
      <w:r w:rsidRPr="00A82009">
        <w:rPr>
          <w:noProof/>
          <w:rPrChange w:id="5447" w:author="Peto" w:date="2018-06-14T07:18:00Z">
            <w:rPr/>
          </w:rPrChange>
        </w:rPr>
        <w:fldChar w:fldCharType="end"/>
      </w:r>
      <w:r w:rsidRPr="00A82009">
        <w:rPr>
          <w:noProof/>
          <w:rPrChange w:id="5448" w:author="Peto" w:date="2018-06-14T07:18:00Z">
            <w:rPr/>
          </w:rPrChange>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A82009" w:rsidRDefault="00A41844" w:rsidP="00A41844">
      <w:pPr>
        <w:rPr>
          <w:noProof/>
          <w:color w:val="000000"/>
          <w:rPrChange w:id="5449" w:author="Peto" w:date="2018-06-14T07:18:00Z">
            <w:rPr>
              <w:color w:val="000000"/>
            </w:rPr>
          </w:rPrChange>
        </w:rPr>
      </w:pPr>
    </w:p>
    <w:p w14:paraId="064C528A" w14:textId="77777777" w:rsidR="00A41844" w:rsidRPr="00A82009" w:rsidRDefault="00A41844" w:rsidP="00A41844">
      <w:pPr>
        <w:jc w:val="center"/>
        <w:rPr>
          <w:noProof/>
          <w:color w:val="000000"/>
          <w:rPrChange w:id="5450" w:author="Peto" w:date="2018-06-14T07:18:00Z">
            <w:rPr>
              <w:color w:val="000000"/>
            </w:rPr>
          </w:rPrChange>
        </w:rPr>
      </w:pPr>
      <w:r w:rsidRPr="00D72AE1">
        <w:rPr>
          <w:noProof/>
          <w:color w:val="000000"/>
          <w:lang w:val="cs-CZ"/>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7B85D826" w:rsidR="00A41844" w:rsidRPr="00A82009" w:rsidRDefault="00A41844" w:rsidP="00A41844">
      <w:pPr>
        <w:pStyle w:val="Popis"/>
        <w:rPr>
          <w:noProof/>
          <w:vanish/>
          <w:color w:val="000000"/>
          <w:szCs w:val="22"/>
          <w:lang w:val="sk-SK"/>
          <w:specVanish/>
          <w:rPrChange w:id="5451" w:author="Peto" w:date="2018-06-14T07:18:00Z">
            <w:rPr>
              <w:vanish/>
              <w:color w:val="000000"/>
              <w:szCs w:val="22"/>
              <w:lang w:val="sk-SK"/>
              <w:specVanish/>
            </w:rPr>
          </w:rPrChange>
        </w:rPr>
      </w:pPr>
      <w:bookmarkStart w:id="5452" w:name="_Ref510254830"/>
      <w:bookmarkStart w:id="5453" w:name="_Ref510254819"/>
      <w:bookmarkStart w:id="5454" w:name="_Toc516413266"/>
      <w:r w:rsidRPr="00A82009">
        <w:rPr>
          <w:noProof/>
          <w:lang w:val="sk-SK"/>
          <w:rPrChange w:id="5455" w:author="Peto" w:date="2018-06-14T07:18:00Z">
            <w:rPr>
              <w:lang w:val="sk-SK"/>
            </w:rPr>
          </w:rPrChange>
        </w:rPr>
        <w:t xml:space="preserve">Obrázok </w:t>
      </w:r>
      <w:r w:rsidR="00A53D98" w:rsidRPr="00A82009">
        <w:rPr>
          <w:noProof/>
          <w:lang w:val="sk-SK"/>
          <w:rPrChange w:id="5456" w:author="Peto" w:date="2018-06-14T07:18:00Z">
            <w:rPr>
              <w:lang w:val="sk-SK"/>
            </w:rPr>
          </w:rPrChange>
        </w:rPr>
        <w:fldChar w:fldCharType="begin"/>
      </w:r>
      <w:r w:rsidR="00A53D98" w:rsidRPr="00A82009">
        <w:rPr>
          <w:noProof/>
          <w:lang w:val="sk-SK"/>
          <w:rPrChange w:id="5457" w:author="Peto" w:date="2018-06-14T07:18:00Z">
            <w:rPr>
              <w:lang w:val="sk-SK"/>
            </w:rPr>
          </w:rPrChange>
        </w:rPr>
        <w:instrText xml:space="preserve"> STYLEREF 1 \s </w:instrText>
      </w:r>
      <w:r w:rsidR="00A53D98" w:rsidRPr="00A82009">
        <w:rPr>
          <w:noProof/>
          <w:lang w:val="sk-SK"/>
          <w:rPrChange w:id="5458" w:author="Peto" w:date="2018-06-14T07:18:00Z">
            <w:rPr>
              <w:lang w:val="sk-SK"/>
            </w:rPr>
          </w:rPrChange>
        </w:rPr>
        <w:fldChar w:fldCharType="separate"/>
      </w:r>
      <w:r w:rsidR="00F95B9C" w:rsidRPr="00A82009">
        <w:rPr>
          <w:noProof/>
          <w:lang w:val="sk-SK"/>
        </w:rPr>
        <w:t>1</w:t>
      </w:r>
      <w:r w:rsidR="00A53D98" w:rsidRPr="00A82009">
        <w:rPr>
          <w:noProof/>
          <w:lang w:val="sk-SK"/>
          <w:rPrChange w:id="5459" w:author="Peto" w:date="2018-06-14T07:18:00Z">
            <w:rPr>
              <w:lang w:val="sk-SK"/>
            </w:rPr>
          </w:rPrChange>
        </w:rPr>
        <w:fldChar w:fldCharType="end"/>
      </w:r>
      <w:r w:rsidR="00A53D98" w:rsidRPr="00A82009">
        <w:rPr>
          <w:noProof/>
          <w:lang w:val="sk-SK"/>
          <w:rPrChange w:id="5460" w:author="Peto" w:date="2018-06-14T07:18:00Z">
            <w:rPr>
              <w:lang w:val="sk-SK"/>
            </w:rPr>
          </w:rPrChange>
        </w:rPr>
        <w:t>.</w:t>
      </w:r>
      <w:r w:rsidR="00A53D98" w:rsidRPr="00A82009">
        <w:rPr>
          <w:noProof/>
          <w:lang w:val="sk-SK"/>
          <w:rPrChange w:id="5461" w:author="Peto" w:date="2018-06-14T07:18:00Z">
            <w:rPr>
              <w:lang w:val="sk-SK"/>
            </w:rPr>
          </w:rPrChange>
        </w:rPr>
        <w:fldChar w:fldCharType="begin"/>
      </w:r>
      <w:r w:rsidR="00A53D98" w:rsidRPr="00A82009">
        <w:rPr>
          <w:noProof/>
          <w:lang w:val="sk-SK"/>
          <w:rPrChange w:id="5462" w:author="Peto" w:date="2018-06-14T07:18:00Z">
            <w:rPr>
              <w:lang w:val="sk-SK"/>
            </w:rPr>
          </w:rPrChange>
        </w:rPr>
        <w:instrText xml:space="preserve"> SEQ Obrázok \* ARABIC \s 1 </w:instrText>
      </w:r>
      <w:r w:rsidR="00A53D98" w:rsidRPr="00A82009">
        <w:rPr>
          <w:noProof/>
          <w:lang w:val="sk-SK"/>
          <w:rPrChange w:id="5463" w:author="Peto" w:date="2018-06-14T07:18:00Z">
            <w:rPr>
              <w:lang w:val="sk-SK"/>
            </w:rPr>
          </w:rPrChange>
        </w:rPr>
        <w:fldChar w:fldCharType="separate"/>
      </w:r>
      <w:r w:rsidR="00F95B9C" w:rsidRPr="00A82009">
        <w:rPr>
          <w:noProof/>
          <w:lang w:val="sk-SK"/>
        </w:rPr>
        <w:t>11</w:t>
      </w:r>
      <w:r w:rsidR="00A53D98" w:rsidRPr="00A82009">
        <w:rPr>
          <w:noProof/>
          <w:lang w:val="sk-SK"/>
          <w:rPrChange w:id="5464" w:author="Peto" w:date="2018-06-14T07:18:00Z">
            <w:rPr>
              <w:lang w:val="sk-SK"/>
            </w:rPr>
          </w:rPrChange>
        </w:rPr>
        <w:fldChar w:fldCharType="end"/>
      </w:r>
      <w:bookmarkEnd w:id="5452"/>
      <w:r w:rsidRPr="00A82009">
        <w:rPr>
          <w:noProof/>
          <w:lang w:val="sk-SK"/>
          <w:rPrChange w:id="5465" w:author="Peto" w:date="2018-06-14T07:18:00Z">
            <w:rPr>
              <w:lang w:val="sk-SK"/>
            </w:rPr>
          </w:rPrChange>
        </w:rPr>
        <w:t>:</w:t>
      </w:r>
      <w:r w:rsidRPr="00A82009">
        <w:rPr>
          <w:noProof/>
          <w:color w:val="000000"/>
          <w:szCs w:val="22"/>
          <w:lang w:val="sk-SK"/>
          <w:rPrChange w:id="5466" w:author="Peto" w:date="2018-06-14T07:18:00Z">
            <w:rPr>
              <w:color w:val="000000"/>
              <w:szCs w:val="22"/>
              <w:lang w:val="sk-SK"/>
            </w:rPr>
          </w:rPrChange>
        </w:rPr>
        <w:t xml:space="preserve"> Rôzne tvary krivky </w:t>
      </w:r>
      <w:ins w:id="5467" w:author="Langer, Peter" w:date="2018-06-12T08:19:00Z">
        <m:oMath>
          <m:r>
            <w:rPr>
              <w:rFonts w:ascii="Cambria Math" w:hAnsi="Cambria Math"/>
              <w:noProof/>
              <w:lang w:val="sk-SK"/>
              <w:rPrChange w:id="5468" w:author="Peto" w:date="2018-06-14T07:18:00Z">
                <w:rPr>
                  <w:rFonts w:ascii="Cambria Math" w:hAnsi="Cambria Math"/>
                  <w:lang w:val="sk-SK"/>
                </w:rPr>
              </w:rPrChange>
            </w:rPr>
            <m:t>-dZ/dt</m:t>
          </m:r>
        </m:oMath>
      </w:ins>
      <w:del w:id="5469" w:author="Langer, Peter" w:date="2018-06-12T08:19:00Z">
        <w:r w:rsidRPr="00A82009" w:rsidDel="00E16A17">
          <w:rPr>
            <w:noProof/>
            <w:color w:val="000000"/>
            <w:szCs w:val="22"/>
            <w:lang w:val="sk-SK"/>
            <w:rPrChange w:id="5470" w:author="Peto" w:date="2018-06-14T07:18:00Z">
              <w:rPr>
                <w:color w:val="000000"/>
                <w:szCs w:val="22"/>
                <w:lang w:val="sk-SK"/>
              </w:rPr>
            </w:rPrChange>
          </w:rPr>
          <w:delText>-dZ/dt</w:delText>
        </w:r>
      </w:del>
      <w:r w:rsidRPr="00A82009">
        <w:rPr>
          <w:noProof/>
          <w:color w:val="000000"/>
          <w:szCs w:val="22"/>
          <w:lang w:val="sk-SK"/>
          <w:rPrChange w:id="5471" w:author="Peto" w:date="2018-06-14T07:18:00Z">
            <w:rPr>
              <w:color w:val="000000"/>
              <w:szCs w:val="22"/>
              <w:lang w:val="sk-SK"/>
            </w:rPr>
          </w:rPrChange>
        </w:rPr>
        <w:t>; počiatok systoly – B bod a koniec systoly – X bod</w:t>
      </w:r>
      <w:bookmarkEnd w:id="5453"/>
      <w:bookmarkEnd w:id="5454"/>
    </w:p>
    <w:commentRangeStart w:id="5472"/>
    <w:p w14:paraId="6199E2EE" w14:textId="1451E11B" w:rsidR="00A41844" w:rsidRPr="00A82009" w:rsidRDefault="00A41844" w:rsidP="00A41844">
      <w:pPr>
        <w:pStyle w:val="Popis"/>
        <w:rPr>
          <w:noProof/>
          <w:color w:val="000000"/>
          <w:lang w:val="sk-SK"/>
          <w:rPrChange w:id="5473" w:author="Peto" w:date="2018-06-14T07:18:00Z">
            <w:rPr>
              <w:color w:val="000000"/>
              <w:lang w:val="sk-SK"/>
            </w:rPr>
          </w:rPrChange>
        </w:rPr>
      </w:pPr>
      <w:r w:rsidRPr="00A82009">
        <w:rPr>
          <w:noProof/>
          <w:color w:val="000000"/>
          <w:szCs w:val="22"/>
          <w:lang w:val="sk-SK"/>
          <w:rPrChange w:id="5474" w:author="Peto" w:date="2018-06-14T07:18:00Z">
            <w:rPr>
              <w:color w:val="000000"/>
              <w:szCs w:val="22"/>
              <w:lang w:val="sk-SK"/>
            </w:rPr>
          </w:rPrChange>
        </w:rPr>
        <w:fldChar w:fldCharType="begin"/>
      </w:r>
      <w:r w:rsidR="00AD692D" w:rsidRPr="00A82009">
        <w:rPr>
          <w:noProof/>
          <w:color w:val="000000"/>
          <w:szCs w:val="22"/>
          <w:lang w:val="sk-SK"/>
          <w:rPrChange w:id="5475" w:author="Peto" w:date="2018-06-14T07:18:00Z">
            <w:rPr>
              <w:color w:val="000000"/>
              <w:szCs w:val="22"/>
              <w:lang w:val="sk-SK"/>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color w:val="000000"/>
          <w:szCs w:val="22"/>
          <w:lang w:val="sk-SK"/>
          <w:rPrChange w:id="5476" w:author="Peto" w:date="2018-06-14T07:18:00Z">
            <w:rPr>
              <w:color w:val="000000"/>
              <w:szCs w:val="22"/>
              <w:lang w:val="sk-SK"/>
            </w:rPr>
          </w:rPrChange>
        </w:rPr>
        <w:fldChar w:fldCharType="separate"/>
      </w:r>
      <w:r w:rsidR="00AD692D" w:rsidRPr="00A82009">
        <w:rPr>
          <w:noProof/>
          <w:color w:val="000000"/>
          <w:szCs w:val="22"/>
          <w:vertAlign w:val="superscript"/>
          <w:lang w:val="sk-SK"/>
        </w:rPr>
        <w:t>53</w:t>
      </w:r>
      <w:r w:rsidRPr="00A82009">
        <w:rPr>
          <w:noProof/>
          <w:color w:val="000000"/>
          <w:szCs w:val="22"/>
          <w:lang w:val="sk-SK"/>
          <w:rPrChange w:id="5477" w:author="Peto" w:date="2018-06-14T07:18:00Z">
            <w:rPr>
              <w:color w:val="000000"/>
              <w:szCs w:val="22"/>
              <w:lang w:val="sk-SK"/>
            </w:rPr>
          </w:rPrChange>
        </w:rPr>
        <w:fldChar w:fldCharType="end"/>
      </w:r>
      <w:commentRangeEnd w:id="5472"/>
      <w:r w:rsidR="00732B26" w:rsidRPr="00A82009">
        <w:rPr>
          <w:rStyle w:val="Odkaznakomentr"/>
          <w:rFonts w:eastAsia="Times New Roman" w:cs="Times New Roman"/>
          <w:noProof/>
          <w:spacing w:val="0"/>
          <w:lang w:val="sk-SK" w:eastAsia="cs-CZ" w:bidi="ar-SA"/>
          <w:rPrChange w:id="5478" w:author="Peto" w:date="2018-06-14T07:18:00Z">
            <w:rPr>
              <w:rStyle w:val="Odkaznakomentr"/>
              <w:rFonts w:eastAsia="Times New Roman" w:cs="Times New Roman"/>
              <w:spacing w:val="0"/>
              <w:lang w:val="cs-CZ" w:eastAsia="cs-CZ" w:bidi="ar-SA"/>
            </w:rPr>
          </w:rPrChange>
        </w:rPr>
        <w:commentReference w:id="5472"/>
      </w:r>
      <w:r w:rsidRPr="00A82009">
        <w:rPr>
          <w:noProof/>
          <w:color w:val="000000"/>
          <w:szCs w:val="22"/>
          <w:lang w:val="sk-SK"/>
          <w:rPrChange w:id="5479" w:author="Peto" w:date="2018-06-14T07:18:00Z">
            <w:rPr>
              <w:color w:val="000000"/>
              <w:szCs w:val="22"/>
              <w:lang w:val="sk-SK"/>
            </w:rPr>
          </w:rPrChange>
        </w:rPr>
        <w:t>.</w:t>
      </w:r>
    </w:p>
    <w:p w14:paraId="7DFDD7F0" w14:textId="77777777" w:rsidR="00A41844" w:rsidRPr="00A82009" w:rsidRDefault="00A41844" w:rsidP="00CE547F">
      <w:pPr>
        <w:rPr>
          <w:noProof/>
          <w:rPrChange w:id="5480" w:author="Peto" w:date="2018-06-14T07:18:00Z">
            <w:rPr/>
          </w:rPrChange>
        </w:rPr>
      </w:pPr>
    </w:p>
    <w:p w14:paraId="4D1FBCFF" w14:textId="1DDB97B4" w:rsidR="00A41844" w:rsidRPr="00A82009" w:rsidRDefault="00A41844" w:rsidP="00A41844">
      <w:pPr>
        <w:pStyle w:val="Nadpis2"/>
        <w:numPr>
          <w:ilvl w:val="1"/>
          <w:numId w:val="36"/>
        </w:numPr>
        <w:rPr>
          <w:noProof/>
          <w:rPrChange w:id="5481" w:author="Peto" w:date="2018-06-14T07:18:00Z">
            <w:rPr/>
          </w:rPrChange>
        </w:rPr>
      </w:pPr>
      <w:bookmarkStart w:id="5482" w:name="_Toc516413219"/>
      <w:r w:rsidRPr="00A82009">
        <w:rPr>
          <w:noProof/>
          <w:rPrChange w:id="5483" w:author="Peto" w:date="2018-06-14T07:18:00Z">
            <w:rPr/>
          </w:rPrChange>
        </w:rPr>
        <w:t xml:space="preserve">Stanovenie parametrov zo </w:t>
      </w:r>
      <w:ins w:id="5484" w:author="Pavel Jurak" w:date="2018-06-01T14:29:00Z">
        <w:r w:rsidR="00667838" w:rsidRPr="00A82009">
          <w:rPr>
            <w:noProof/>
            <w:rPrChange w:id="5485" w:author="Peto" w:date="2018-06-14T07:18:00Z">
              <w:rPr/>
            </w:rPrChange>
          </w:rPr>
          <w:t>s</w:t>
        </w:r>
      </w:ins>
      <w:del w:id="5486" w:author="Pavel Jurak" w:date="2018-06-01T14:29:00Z">
        <w:r w:rsidRPr="00A82009" w:rsidDel="00667838">
          <w:rPr>
            <w:noProof/>
            <w:rPrChange w:id="5487" w:author="Peto" w:date="2018-06-14T07:18:00Z">
              <w:rPr/>
            </w:rPrChange>
          </w:rPr>
          <w:delText>S</w:delText>
        </w:r>
      </w:del>
      <w:r w:rsidRPr="00A82009">
        <w:rPr>
          <w:noProof/>
          <w:rPrChange w:id="5488" w:author="Peto" w:date="2018-06-14T07:18:00Z">
            <w:rPr/>
          </w:rPrChange>
        </w:rPr>
        <w:t>rdečných zvukov</w:t>
      </w:r>
      <w:r w:rsidRPr="00A82009">
        <w:rPr>
          <w:rStyle w:val="Odkaznakomentr"/>
          <w:rFonts w:asciiTheme="majorHAnsi" w:hAnsiTheme="majorHAnsi" w:cs="Times New Roman"/>
          <w:b w:val="0"/>
          <w:bCs w:val="0"/>
          <w:noProof/>
          <w:rPrChange w:id="5489" w:author="Peto" w:date="2018-06-14T07:18:00Z">
            <w:rPr>
              <w:rStyle w:val="Odkaznakomentr"/>
              <w:rFonts w:asciiTheme="majorHAnsi" w:hAnsiTheme="majorHAnsi" w:cs="Times New Roman"/>
              <w:b w:val="0"/>
              <w:bCs w:val="0"/>
            </w:rPr>
          </w:rPrChange>
        </w:rPr>
        <w:commentReference w:id="5490"/>
      </w:r>
      <w:r w:rsidRPr="00A82009">
        <w:rPr>
          <w:noProof/>
          <w:rPrChange w:id="5491" w:author="Peto" w:date="2018-06-14T07:18:00Z">
            <w:rPr/>
          </w:rPrChange>
        </w:rPr>
        <w:t xml:space="preserve"> (HS)</w:t>
      </w:r>
      <w:bookmarkEnd w:id="5482"/>
    </w:p>
    <w:p w14:paraId="55A2610C" w14:textId="77777777" w:rsidR="00A41844" w:rsidRPr="00A82009" w:rsidRDefault="00A41844" w:rsidP="00A41844">
      <w:pPr>
        <w:rPr>
          <w:noProof/>
          <w:rPrChange w:id="5492" w:author="Peto" w:date="2018-06-14T07:18:00Z">
            <w:rPr/>
          </w:rPrChange>
        </w:rPr>
      </w:pPr>
    </w:p>
    <w:p w14:paraId="5171DE1A" w14:textId="6161EF79" w:rsidR="00A41844" w:rsidRPr="00A82009" w:rsidRDefault="00A41844" w:rsidP="00A41844">
      <w:pPr>
        <w:rPr>
          <w:noProof/>
          <w:rPrChange w:id="5493" w:author="Peto" w:date="2018-06-14T07:18:00Z">
            <w:rPr/>
          </w:rPrChange>
        </w:rPr>
      </w:pPr>
      <w:r w:rsidRPr="00A82009">
        <w:rPr>
          <w:noProof/>
          <w:rPrChange w:id="5494" w:author="Peto" w:date="2018-06-14T07:18:00Z">
            <w:rPr/>
          </w:rPrChange>
        </w:rPr>
        <w:t xml:space="preserve">Pre komplikácie s určovaním počiatku a koncu systoly z </w:t>
      </w:r>
      <w:ins w:id="5495" w:author="Langer, Peter" w:date="2018-06-12T08:19:00Z">
        <m:oMath>
          <m:r>
            <w:rPr>
              <w:rFonts w:ascii="Cambria Math" w:hAnsi="Cambria Math"/>
              <w:noProof/>
              <w:rPrChange w:id="5496" w:author="Peto" w:date="2018-06-14T07:18:00Z">
                <w:rPr>
                  <w:rFonts w:ascii="Cambria Math" w:hAnsi="Cambria Math"/>
                </w:rPr>
              </w:rPrChange>
            </w:rPr>
            <m:t>-dZ/dt</m:t>
          </m:r>
        </m:oMath>
      </w:ins>
      <w:del w:id="5497" w:author="Langer, Peter" w:date="2018-06-12T08:19:00Z">
        <w:r w:rsidRPr="00A82009" w:rsidDel="00E16A17">
          <w:rPr>
            <w:noProof/>
            <w:rPrChange w:id="5498" w:author="Peto" w:date="2018-06-14T07:18:00Z">
              <w:rPr/>
            </w:rPrChange>
          </w:rPr>
          <w:delText>-dZ/dt</w:delText>
        </w:r>
      </w:del>
      <w:r w:rsidRPr="00A82009">
        <w:rPr>
          <w:noProof/>
          <w:rPrChange w:id="5499" w:author="Peto" w:date="2018-06-14T07:18:00Z">
            <w:rPr/>
          </w:rPrChange>
        </w:rPr>
        <w:t xml:space="preserve"> je často nevyhnutné tieto parametre získať zo srdečných zvukov (Heart Sounds –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A82009">
        <w:rPr>
          <w:i/>
          <w:noProof/>
          <w:rPrChange w:id="5500" w:author="Peto" w:date="2018-06-14T07:18:00Z">
            <w:rPr>
              <w:i/>
            </w:rPr>
          </w:rPrChange>
        </w:rPr>
        <w:t>valvular</w:t>
      </w:r>
      <w:r w:rsidRPr="00A82009">
        <w:rPr>
          <w:noProof/>
          <w:rPrChange w:id="5501" w:author="Peto" w:date="2018-06-14T07:18:00Z">
            <w:rPr/>
          </w:rPrChange>
        </w:rPr>
        <w:t xml:space="preserve"> teória, podľa ktorej je zdroj HS v blízkosti srdečných chlopní. Podľa inej teórie, </w:t>
      </w:r>
      <w:r w:rsidRPr="00A82009">
        <w:rPr>
          <w:i/>
          <w:noProof/>
          <w:rPrChange w:id="5502" w:author="Peto" w:date="2018-06-14T07:18:00Z">
            <w:rPr>
              <w:i/>
            </w:rPr>
          </w:rPrChange>
        </w:rPr>
        <w:t>cardiohemic</w:t>
      </w:r>
      <w:r w:rsidRPr="00A82009">
        <w:rPr>
          <w:noProof/>
          <w:rPrChange w:id="5503" w:author="Peto" w:date="2018-06-14T07:18:00Z">
            <w:rPr/>
          </w:rPrChange>
        </w:rPr>
        <w:t xml:space="preserve"> teórie, sú srdce a krv navzájom závislé systémy ktoré vibrujú ako celok </w:t>
      </w:r>
      <w:r w:rsidRPr="00A82009">
        <w:rPr>
          <w:noProof/>
          <w:rPrChange w:id="5504" w:author="Peto" w:date="2018-06-14T07:18:00Z">
            <w:rPr/>
          </w:rPrChange>
        </w:rPr>
        <w:fldChar w:fldCharType="begin"/>
      </w:r>
      <w:r w:rsidR="00AD692D" w:rsidRPr="00A82009">
        <w:rPr>
          <w:noProof/>
          <w:rPrChange w:id="5505" w:author="Peto" w:date="2018-06-14T07:18:00Z">
            <w:rPr/>
          </w:rPrChange>
        </w:rPr>
        <w:instrText xml:space="preserve"> ADDIN EN.CITE &lt;EndNote&gt;&lt;Cite&gt;&lt;Author&gt;Fox&lt;/Author&gt;&lt;Year&gt;1999&lt;/Year&gt;&lt;IDText&gt;The physiologic origins of heart sounds and murmurs&lt;/IDText&gt;&lt;DisplayText&gt;&lt;style face="superscript"&gt;54&lt;/style&gt;&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A82009">
        <w:rPr>
          <w:noProof/>
          <w:rPrChange w:id="5506" w:author="Peto" w:date="2018-06-14T07:18:00Z">
            <w:rPr/>
          </w:rPrChange>
        </w:rPr>
        <w:fldChar w:fldCharType="separate"/>
      </w:r>
      <w:r w:rsidR="00AD692D" w:rsidRPr="00A82009">
        <w:rPr>
          <w:noProof/>
          <w:vertAlign w:val="superscript"/>
        </w:rPr>
        <w:t>54</w:t>
      </w:r>
      <w:r w:rsidRPr="00A82009">
        <w:rPr>
          <w:noProof/>
          <w:rPrChange w:id="5507" w:author="Peto" w:date="2018-06-14T07:18:00Z">
            <w:rPr/>
          </w:rPrChange>
        </w:rPr>
        <w:fldChar w:fldCharType="end"/>
      </w:r>
      <w:r w:rsidRPr="00A82009">
        <w:rPr>
          <w:noProof/>
          <w:rPrChange w:id="5508" w:author="Peto" w:date="2018-06-14T07:18:00Z">
            <w:rPr/>
          </w:rPrChange>
        </w:rPr>
        <w:t xml:space="preserve">. Keď budeme vychádzať z prvej menovanej teórie, a síce </w:t>
      </w:r>
      <w:r w:rsidRPr="00A82009">
        <w:rPr>
          <w:i/>
          <w:noProof/>
          <w:rPrChange w:id="5509" w:author="Peto" w:date="2018-06-14T07:18:00Z">
            <w:rPr>
              <w:i/>
            </w:rPr>
          </w:rPrChange>
        </w:rPr>
        <w:t>valvular</w:t>
      </w:r>
      <w:r w:rsidRPr="00A82009">
        <w:rPr>
          <w:noProof/>
          <w:rPrChange w:id="5510" w:author="Peto" w:date="2018-06-14T07:18:00Z">
            <w:rPr/>
          </w:rPrChange>
        </w:rPr>
        <w:t xml:space="preserve"> teórie, S1 je vyvolaný zatváraním cípovitých chlopní a to dvoj a trojcípou chlopňou. </w:t>
      </w:r>
      <w:r w:rsidRPr="00A82009">
        <w:rPr>
          <w:noProof/>
          <w:rPrChange w:id="5511" w:author="Peto" w:date="2018-06-14T07:18:00Z">
            <w:rPr/>
          </w:rPrChange>
        </w:rPr>
        <w:lastRenderedPageBreak/>
        <w:t xml:space="preserve">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Pr="00A82009" w:rsidRDefault="00A41844" w:rsidP="00CE547F">
      <w:pPr>
        <w:rPr>
          <w:noProof/>
          <w:rPrChange w:id="5512" w:author="Peto" w:date="2018-06-14T07:18:00Z">
            <w:rPr/>
          </w:rPrChange>
        </w:rPr>
      </w:pPr>
    </w:p>
    <w:p w14:paraId="7DEE3A0F" w14:textId="77777777" w:rsidR="00A41844" w:rsidRPr="00A82009" w:rsidRDefault="00A41844" w:rsidP="00A41844">
      <w:pPr>
        <w:pStyle w:val="Nadpis3"/>
        <w:rPr>
          <w:noProof/>
          <w:rPrChange w:id="5513" w:author="Peto" w:date="2018-06-14T07:18:00Z">
            <w:rPr/>
          </w:rPrChange>
        </w:rPr>
      </w:pPr>
      <w:bookmarkStart w:id="5514" w:name="_Toc386404204"/>
      <w:bookmarkStart w:id="5515" w:name="_Toc516413220"/>
      <w:r w:rsidRPr="00A82009">
        <w:rPr>
          <w:noProof/>
          <w:rPrChange w:id="5516" w:author="Peto" w:date="2018-06-14T07:18:00Z">
            <w:rPr/>
          </w:rPrChange>
        </w:rPr>
        <w:t>LVET interval- určenie počiatku systoly</w:t>
      </w:r>
      <w:bookmarkEnd w:id="5514"/>
      <w:bookmarkEnd w:id="5515"/>
    </w:p>
    <w:p w14:paraId="37365001" w14:textId="77777777" w:rsidR="00A41844" w:rsidRPr="00A82009" w:rsidRDefault="00A41844" w:rsidP="00A41844">
      <w:pPr>
        <w:jc w:val="center"/>
        <w:rPr>
          <w:b/>
          <w:noProof/>
          <w:color w:val="000000"/>
          <w:rPrChange w:id="5517" w:author="Peto" w:date="2018-06-14T07:18:00Z">
            <w:rPr>
              <w:b/>
              <w:color w:val="000000"/>
            </w:rPr>
          </w:rPrChange>
        </w:rPr>
      </w:pPr>
    </w:p>
    <w:p w14:paraId="39A80843" w14:textId="1A64DB39" w:rsidR="00A41844" w:rsidRPr="00A82009" w:rsidRDefault="00A41844" w:rsidP="00A41844">
      <w:pPr>
        <w:rPr>
          <w:noProof/>
          <w:rPrChange w:id="5518" w:author="Peto" w:date="2018-06-14T07:18:00Z">
            <w:rPr/>
          </w:rPrChange>
        </w:rPr>
      </w:pPr>
      <w:r w:rsidRPr="00A82009">
        <w:rPr>
          <w:noProof/>
          <w:rPrChange w:id="5519" w:author="Peto" w:date="2018-06-14T07:18:00Z">
            <w:rPr/>
          </w:rPrChange>
        </w:rPr>
        <w:t xml:space="preserve">Počiatok toku krvi z ľavej komory do aorty, ako ukazuje </w:t>
      </w:r>
      <w:r w:rsidRPr="00A82009">
        <w:rPr>
          <w:noProof/>
          <w:rPrChange w:id="5520" w:author="Peto" w:date="2018-06-14T07:18:00Z">
            <w:rPr/>
          </w:rPrChange>
        </w:rPr>
        <w:fldChar w:fldCharType="begin"/>
      </w:r>
      <w:r w:rsidRPr="00A82009">
        <w:rPr>
          <w:noProof/>
          <w:rPrChange w:id="5521" w:author="Peto" w:date="2018-06-14T07:18:00Z">
            <w:rPr/>
          </w:rPrChange>
        </w:rPr>
        <w:instrText xml:space="preserve"> REF _Ref510254830 \h </w:instrText>
      </w:r>
      <w:r w:rsidRPr="00A82009">
        <w:rPr>
          <w:noProof/>
          <w:rPrChange w:id="5522" w:author="Peto" w:date="2018-06-14T07:18:00Z">
            <w:rPr>
              <w:noProof/>
            </w:rPr>
          </w:rPrChange>
        </w:rPr>
      </w:r>
      <w:r w:rsidRPr="00A82009">
        <w:rPr>
          <w:noProof/>
          <w:rPrChange w:id="5523" w:author="Peto" w:date="2018-06-14T07:18:00Z">
            <w:rPr/>
          </w:rPrChange>
        </w:rPr>
        <w:fldChar w:fldCharType="separate"/>
      </w:r>
      <w:ins w:id="5524" w:author="Peto" w:date="2018-06-10T16:58:00Z">
        <w:r w:rsidR="00F95B9C" w:rsidRPr="00A82009">
          <w:rPr>
            <w:noProof/>
            <w:rPrChange w:id="5525" w:author="Peto" w:date="2018-06-14T07:18:00Z">
              <w:rPr/>
            </w:rPrChange>
          </w:rPr>
          <w:t>Obrázok 1.11</w:t>
        </w:r>
      </w:ins>
      <w:del w:id="5526" w:author="Peto" w:date="2018-06-10T16:58:00Z">
        <w:r w:rsidR="00B85020" w:rsidRPr="00A82009" w:rsidDel="00F95B9C">
          <w:rPr>
            <w:noProof/>
            <w:rPrChange w:id="5527" w:author="Peto" w:date="2018-06-14T07:18:00Z">
              <w:rPr/>
            </w:rPrChange>
          </w:rPr>
          <w:delText>Obrázok 1.11</w:delText>
        </w:r>
      </w:del>
      <w:r w:rsidRPr="00A82009">
        <w:rPr>
          <w:noProof/>
          <w:rPrChange w:id="5528" w:author="Peto" w:date="2018-06-14T07:18:00Z">
            <w:rPr/>
          </w:rPrChange>
        </w:rPr>
        <w:fldChar w:fldCharType="end"/>
      </w:r>
      <w:r w:rsidRPr="00A82009">
        <w:rPr>
          <w:noProof/>
          <w:rPrChange w:id="5529" w:author="Peto" w:date="2018-06-14T07:18:00Z">
            <w:rPr/>
          </w:rPrChange>
        </w:rPr>
        <w:t>, je na krivke označovaný ako bod B. Ide o typický zákmit na nástupnej hrane derivovaného impedančného signálu. Tento bod sa má podľa</w:t>
      </w:r>
      <w:r w:rsidRPr="00A82009">
        <w:rPr>
          <w:noProof/>
          <w:rPrChange w:id="5530" w:author="Peto" w:date="2018-06-14T07:18:00Z">
            <w:rPr/>
          </w:rPrChange>
        </w:rPr>
        <w:fldChar w:fldCharType="begin"/>
      </w:r>
      <w:r w:rsidR="00AD692D" w:rsidRPr="00A82009">
        <w:rPr>
          <w:noProof/>
          <w:rPrChange w:id="5531"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5532" w:author="Peto" w:date="2018-06-14T07:18:00Z">
            <w:rPr/>
          </w:rPrChange>
        </w:rPr>
        <w:fldChar w:fldCharType="separate"/>
      </w:r>
      <w:r w:rsidR="00AD692D" w:rsidRPr="00A82009">
        <w:rPr>
          <w:noProof/>
          <w:vertAlign w:val="superscript"/>
        </w:rPr>
        <w:t>53</w:t>
      </w:r>
      <w:r w:rsidRPr="00A82009">
        <w:rPr>
          <w:noProof/>
          <w:rPrChange w:id="5533" w:author="Peto" w:date="2018-06-14T07:18:00Z">
            <w:rPr/>
          </w:rPrChange>
        </w:rPr>
        <w:fldChar w:fldCharType="end"/>
      </w:r>
      <w:r w:rsidRPr="00A82009">
        <w:rPr>
          <w:noProof/>
          <w:rPrChange w:id="5534" w:author="Peto" w:date="2018-06-14T07:18:00Z">
            <w:rPr/>
          </w:rPrChange>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5535"/>
      <w:r w:rsidRPr="00A82009">
        <w:rPr>
          <w:noProof/>
          <w:rPrChange w:id="5536" w:author="Peto" w:date="2018-06-14T07:18:00Z">
            <w:rPr/>
          </w:rPrChange>
        </w:rPr>
        <w:t>0.02 – 0.06 sekundy</w:t>
      </w:r>
      <w:commentRangeEnd w:id="5535"/>
      <w:r w:rsidRPr="00A82009">
        <w:rPr>
          <w:rStyle w:val="Odkaznakomentr"/>
          <w:noProof/>
          <w:rPrChange w:id="5537" w:author="Peto" w:date="2018-06-14T07:18:00Z">
            <w:rPr>
              <w:rStyle w:val="Odkaznakomentr"/>
            </w:rPr>
          </w:rPrChange>
        </w:rPr>
        <w:commentReference w:id="5535"/>
      </w:r>
      <w:r w:rsidRPr="00A82009">
        <w:rPr>
          <w:noProof/>
          <w:rPrChange w:id="5538" w:author="Peto" w:date="2018-06-14T07:18:00Z">
            <w:rPr/>
          </w:rPrChange>
        </w:rPr>
        <w:t xml:space="preserve">. Viac dôkazov však hovorí o tomto bode ako o okamihu počiatku vypudenia krvi ľavou komorou do aorty. Ako zachytáva </w:t>
      </w:r>
      <w:r w:rsidRPr="00A82009">
        <w:rPr>
          <w:noProof/>
          <w:rPrChange w:id="5539" w:author="Peto" w:date="2018-06-14T07:18:00Z">
            <w:rPr/>
          </w:rPrChange>
        </w:rPr>
        <w:fldChar w:fldCharType="begin"/>
      </w:r>
      <w:r w:rsidRPr="00A82009">
        <w:rPr>
          <w:noProof/>
          <w:rPrChange w:id="5540" w:author="Peto" w:date="2018-06-14T07:18:00Z">
            <w:rPr/>
          </w:rPrChange>
        </w:rPr>
        <w:instrText xml:space="preserve"> REF _Ref510254830 \h </w:instrText>
      </w:r>
      <w:r w:rsidRPr="00A82009">
        <w:rPr>
          <w:noProof/>
          <w:rPrChange w:id="5541" w:author="Peto" w:date="2018-06-14T07:18:00Z">
            <w:rPr>
              <w:noProof/>
            </w:rPr>
          </w:rPrChange>
        </w:rPr>
      </w:r>
      <w:r w:rsidRPr="00A82009">
        <w:rPr>
          <w:noProof/>
          <w:rPrChange w:id="5542" w:author="Peto" w:date="2018-06-14T07:18:00Z">
            <w:rPr/>
          </w:rPrChange>
        </w:rPr>
        <w:fldChar w:fldCharType="separate"/>
      </w:r>
      <w:ins w:id="5543" w:author="Peto" w:date="2018-06-10T16:58:00Z">
        <w:r w:rsidR="00F95B9C" w:rsidRPr="00A82009">
          <w:rPr>
            <w:noProof/>
            <w:rPrChange w:id="5544" w:author="Peto" w:date="2018-06-14T07:18:00Z">
              <w:rPr/>
            </w:rPrChange>
          </w:rPr>
          <w:t>Obrázok 1.11</w:t>
        </w:r>
      </w:ins>
      <w:del w:id="5545" w:author="Peto" w:date="2018-06-10T16:58:00Z">
        <w:r w:rsidR="00B85020" w:rsidRPr="00A82009" w:rsidDel="00F95B9C">
          <w:rPr>
            <w:noProof/>
            <w:rPrChange w:id="5546" w:author="Peto" w:date="2018-06-14T07:18:00Z">
              <w:rPr/>
            </w:rPrChange>
          </w:rPr>
          <w:delText>Obrázok 1.11</w:delText>
        </w:r>
      </w:del>
      <w:r w:rsidRPr="00A82009">
        <w:rPr>
          <w:noProof/>
          <w:rPrChange w:id="5547" w:author="Peto" w:date="2018-06-14T07:18:00Z">
            <w:rPr/>
          </w:rPrChange>
        </w:rPr>
        <w:fldChar w:fldCharType="end"/>
      </w:r>
      <w:r w:rsidRPr="00A82009">
        <w:rPr>
          <w:noProof/>
          <w:rPrChange w:id="5548" w:author="Peto" w:date="2018-06-14T07:18:00Z">
            <w:rPr/>
          </w:rPrChange>
        </w:rPr>
        <w:t xml:space="preserve"> bod B môže byť rôzne situovaný na nástupnej hrane krivky. Počas zadržania dychu alebo výdychu (endexpiratory apnea) sa tento bod dostáva až na úroveň nulovej hodnoty derivácie impedancie. Podľa</w:t>
      </w:r>
      <w:r w:rsidRPr="00A82009">
        <w:rPr>
          <w:noProof/>
          <w:rPrChange w:id="5549" w:author="Peto" w:date="2018-06-14T07:18:00Z">
            <w:rPr/>
          </w:rPrChange>
        </w:rPr>
        <w:fldChar w:fldCharType="begin"/>
      </w:r>
      <w:r w:rsidR="00AD692D" w:rsidRPr="00A82009">
        <w:rPr>
          <w:noProof/>
          <w:rPrChange w:id="5550"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5551" w:author="Peto" w:date="2018-06-14T07:18:00Z">
            <w:rPr/>
          </w:rPrChange>
        </w:rPr>
        <w:fldChar w:fldCharType="separate"/>
      </w:r>
      <w:r w:rsidR="00AD692D" w:rsidRPr="00A82009">
        <w:rPr>
          <w:noProof/>
          <w:vertAlign w:val="superscript"/>
        </w:rPr>
        <w:t>53</w:t>
      </w:r>
      <w:r w:rsidRPr="00A82009">
        <w:rPr>
          <w:noProof/>
          <w:rPrChange w:id="5552" w:author="Peto" w:date="2018-06-14T07:18:00Z">
            <w:rPr/>
          </w:rPrChange>
        </w:rPr>
        <w:fldChar w:fldCharType="end"/>
      </w:r>
      <w:r w:rsidRPr="00A82009">
        <w:rPr>
          <w:noProof/>
          <w:rPrChange w:id="5553" w:author="Peto" w:date="2018-06-14T07:18:00Z">
            <w:rPr/>
          </w:rPrChange>
        </w:rPr>
        <w:t xml:space="preserve"> môže byť identifikovanie B bodu problematické, pretože nie je jasne viditeľný. Identifikácia tohto bodu je najčastejším problémom pri analýze impedančného signálu</w:t>
      </w:r>
      <w:r w:rsidR="008F7A5E" w:rsidRPr="00A82009">
        <w:rPr>
          <w:noProof/>
          <w:rPrChange w:id="5554" w:author="Peto" w:date="2018-06-14T07:18:00Z">
            <w:rPr/>
          </w:rPrChange>
        </w:rPr>
        <w:t xml:space="preserve"> </w:t>
      </w:r>
      <w:r w:rsidRPr="00A82009">
        <w:rPr>
          <w:noProof/>
          <w:rPrChange w:id="5555" w:author="Peto" w:date="2018-06-14T07:18:00Z">
            <w:rPr/>
          </w:rPrChange>
        </w:rPr>
        <w:fldChar w:fldCharType="begin"/>
      </w:r>
      <w:r w:rsidR="00AD692D" w:rsidRPr="00A82009">
        <w:rPr>
          <w:noProof/>
          <w:rPrChange w:id="5556"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5557" w:author="Peto" w:date="2018-06-14T07:18:00Z">
            <w:rPr/>
          </w:rPrChange>
        </w:rPr>
        <w:fldChar w:fldCharType="separate"/>
      </w:r>
      <w:r w:rsidR="00AD692D" w:rsidRPr="00A82009">
        <w:rPr>
          <w:noProof/>
          <w:vertAlign w:val="superscript"/>
        </w:rPr>
        <w:t>53</w:t>
      </w:r>
      <w:r w:rsidRPr="00A82009">
        <w:rPr>
          <w:noProof/>
          <w:rPrChange w:id="5558" w:author="Peto" w:date="2018-06-14T07:18:00Z">
            <w:rPr/>
          </w:rPrChange>
        </w:rPr>
        <w:fldChar w:fldCharType="end"/>
      </w:r>
      <w:r w:rsidRPr="00A82009">
        <w:rPr>
          <w:noProof/>
          <w:rPrChange w:id="5559" w:author="Peto" w:date="2018-06-14T07:18:00Z">
            <w:rPr/>
          </w:rPrChange>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A82009">
        <w:rPr>
          <w:noProof/>
          <w:rPrChange w:id="5560" w:author="Peto" w:date="2018-06-14T07:18:00Z">
            <w:rPr/>
          </w:rPrChange>
        </w:rPr>
        <w:fldChar w:fldCharType="begin"/>
      </w:r>
      <w:r w:rsidR="00AD692D" w:rsidRPr="00A82009">
        <w:rPr>
          <w:noProof/>
          <w:rPrChange w:id="5561"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5562" w:author="Peto" w:date="2018-06-14T07:18:00Z">
            <w:rPr/>
          </w:rPrChange>
        </w:rPr>
        <w:fldChar w:fldCharType="separate"/>
      </w:r>
      <w:r w:rsidR="00AD692D" w:rsidRPr="00A82009">
        <w:rPr>
          <w:noProof/>
          <w:vertAlign w:val="superscript"/>
        </w:rPr>
        <w:t>53</w:t>
      </w:r>
      <w:r w:rsidRPr="00A82009">
        <w:rPr>
          <w:noProof/>
          <w:rPrChange w:id="5563" w:author="Peto" w:date="2018-06-14T07:18:00Z">
            <w:rPr/>
          </w:rPrChange>
        </w:rPr>
        <w:fldChar w:fldCharType="end"/>
      </w:r>
      <w:r w:rsidRPr="00A82009">
        <w:rPr>
          <w:noProof/>
          <w:rPrChange w:id="5564" w:author="Peto" w:date="2018-06-14T07:18:00Z">
            <w:rPr/>
          </w:rPrChange>
        </w:rPr>
        <w:t xml:space="preserve">. V praxi sa však pre problémy pri detekcii počiatku systoly nahrádza bod B nulovou úrovňou derivovanej impedancie, pretože bod B sa často nachádza práve na tejto hodnote, ako uvádza </w:t>
      </w:r>
      <w:r w:rsidRPr="00A82009">
        <w:rPr>
          <w:noProof/>
          <w:rPrChange w:id="5565" w:author="Peto" w:date="2018-06-14T07:18:00Z">
            <w:rPr/>
          </w:rPrChange>
        </w:rPr>
        <w:fldChar w:fldCharType="begin"/>
      </w:r>
      <w:r w:rsidRPr="00A82009">
        <w:rPr>
          <w:noProof/>
          <w:rPrChange w:id="5566" w:author="Peto" w:date="2018-06-14T07:18:00Z">
            <w:rPr/>
          </w:rPrChange>
        </w:rPr>
        <w:instrText xml:space="preserve"> REF _Ref510254830 \h </w:instrText>
      </w:r>
      <w:r w:rsidRPr="00A82009">
        <w:rPr>
          <w:noProof/>
          <w:rPrChange w:id="5567" w:author="Peto" w:date="2018-06-14T07:18:00Z">
            <w:rPr>
              <w:noProof/>
            </w:rPr>
          </w:rPrChange>
        </w:rPr>
      </w:r>
      <w:r w:rsidRPr="00A82009">
        <w:rPr>
          <w:noProof/>
          <w:rPrChange w:id="5568" w:author="Peto" w:date="2018-06-14T07:18:00Z">
            <w:rPr/>
          </w:rPrChange>
        </w:rPr>
        <w:fldChar w:fldCharType="separate"/>
      </w:r>
      <w:ins w:id="5569" w:author="Peto" w:date="2018-06-10T16:58:00Z">
        <w:r w:rsidR="00F95B9C" w:rsidRPr="00A82009">
          <w:rPr>
            <w:noProof/>
            <w:rPrChange w:id="5570" w:author="Peto" w:date="2018-06-14T07:18:00Z">
              <w:rPr/>
            </w:rPrChange>
          </w:rPr>
          <w:t>Obrázok 1.11</w:t>
        </w:r>
      </w:ins>
      <w:del w:id="5571" w:author="Peto" w:date="2018-06-10T16:58:00Z">
        <w:r w:rsidR="00B85020" w:rsidRPr="00A82009" w:rsidDel="00F95B9C">
          <w:rPr>
            <w:noProof/>
            <w:rPrChange w:id="5572" w:author="Peto" w:date="2018-06-14T07:18:00Z">
              <w:rPr/>
            </w:rPrChange>
          </w:rPr>
          <w:delText>Obrázok 1.11</w:delText>
        </w:r>
      </w:del>
      <w:r w:rsidRPr="00A82009">
        <w:rPr>
          <w:noProof/>
          <w:rPrChange w:id="5573" w:author="Peto" w:date="2018-06-14T07:18:00Z">
            <w:rPr/>
          </w:rPrChange>
        </w:rPr>
        <w:fldChar w:fldCharType="end"/>
      </w:r>
      <w:r w:rsidRPr="00A82009">
        <w:rPr>
          <w:noProof/>
          <w:rPrChange w:id="5574" w:author="Peto" w:date="2018-06-14T07:18:00Z">
            <w:rPr/>
          </w:rPrChange>
        </w:rPr>
        <w:t>.</w:t>
      </w:r>
    </w:p>
    <w:p w14:paraId="7E51BA44" w14:textId="77777777" w:rsidR="00A41844" w:rsidRPr="00A82009" w:rsidRDefault="00A41844" w:rsidP="00A41844">
      <w:pPr>
        <w:rPr>
          <w:noProof/>
          <w:rPrChange w:id="5575" w:author="Peto" w:date="2018-06-14T07:18:00Z">
            <w:rPr/>
          </w:rPrChange>
        </w:rPr>
      </w:pPr>
    </w:p>
    <w:p w14:paraId="2063D14B" w14:textId="77777777" w:rsidR="00A41844" w:rsidRPr="00A82009" w:rsidRDefault="00A41844" w:rsidP="00A41844">
      <w:pPr>
        <w:pStyle w:val="Nadpis3"/>
        <w:rPr>
          <w:noProof/>
          <w:rPrChange w:id="5576" w:author="Peto" w:date="2018-06-14T07:18:00Z">
            <w:rPr/>
          </w:rPrChange>
        </w:rPr>
      </w:pPr>
      <w:bookmarkStart w:id="5577" w:name="_Toc386404205"/>
      <w:bookmarkStart w:id="5578" w:name="_Toc516413221"/>
      <w:r w:rsidRPr="00A82009">
        <w:rPr>
          <w:noProof/>
          <w:rPrChange w:id="5579" w:author="Peto" w:date="2018-06-14T07:18:00Z">
            <w:rPr/>
          </w:rPrChange>
        </w:rPr>
        <w:t>LVET interval  - určenie konca systoly</w:t>
      </w:r>
      <w:bookmarkEnd w:id="5577"/>
      <w:bookmarkEnd w:id="5578"/>
    </w:p>
    <w:p w14:paraId="3060F733" w14:textId="77777777" w:rsidR="00A41844" w:rsidRPr="00A82009" w:rsidRDefault="00A41844" w:rsidP="00A41844">
      <w:pPr>
        <w:rPr>
          <w:noProof/>
          <w:rPrChange w:id="5580" w:author="Peto" w:date="2018-06-14T07:18:00Z">
            <w:rPr/>
          </w:rPrChange>
        </w:rPr>
      </w:pPr>
    </w:p>
    <w:p w14:paraId="12F827E9" w14:textId="49AA4F40" w:rsidR="00A41844" w:rsidRPr="00A82009" w:rsidRDefault="00A41844" w:rsidP="00A41844">
      <w:pPr>
        <w:rPr>
          <w:noProof/>
          <w:rPrChange w:id="5581" w:author="Peto" w:date="2018-06-14T07:18:00Z">
            <w:rPr/>
          </w:rPrChange>
        </w:rPr>
      </w:pPr>
      <w:r w:rsidRPr="00A82009">
        <w:rPr>
          <w:noProof/>
          <w:rPrChange w:id="5582" w:author="Peto" w:date="2018-06-14T07:18:00Z">
            <w:rPr/>
          </w:rPrChange>
        </w:rPr>
        <w:t xml:space="preserve">Bod X je najnižším bodom na </w:t>
      </w:r>
      <w:ins w:id="5583" w:author="Langer, Peter" w:date="2018-06-12T08:19:00Z">
        <m:oMath>
          <m:r>
            <w:rPr>
              <w:rFonts w:ascii="Cambria Math" w:hAnsi="Cambria Math"/>
              <w:noProof/>
              <w:rPrChange w:id="5584" w:author="Peto" w:date="2018-06-14T07:18:00Z">
                <w:rPr>
                  <w:rFonts w:ascii="Cambria Math" w:hAnsi="Cambria Math"/>
                </w:rPr>
              </w:rPrChange>
            </w:rPr>
            <m:t>-dZ/dt</m:t>
          </m:r>
        </m:oMath>
      </w:ins>
      <w:del w:id="5585" w:author="Langer, Peter" w:date="2018-06-12T08:19:00Z">
        <w:r w:rsidRPr="00A82009" w:rsidDel="00E16A17">
          <w:rPr>
            <w:noProof/>
            <w:rPrChange w:id="5586" w:author="Peto" w:date="2018-06-14T07:18:00Z">
              <w:rPr/>
            </w:rPrChange>
          </w:rPr>
          <w:delText>-dZ/dt</w:delText>
        </w:r>
      </w:del>
      <w:r w:rsidRPr="00A82009">
        <w:rPr>
          <w:noProof/>
          <w:rPrChange w:id="5587" w:author="Peto" w:date="2018-06-14T07:18:00Z">
            <w:rPr/>
          </w:rPrChange>
        </w:rPr>
        <w:t xml:space="preserve"> a má reprezentovať koniec LVET intervalu </w:t>
      </w:r>
      <w:r w:rsidRPr="00A82009">
        <w:rPr>
          <w:noProof/>
          <w:rPrChange w:id="5588" w:author="Peto" w:date="2018-06-14T07:18:00Z">
            <w:rPr/>
          </w:rPrChange>
        </w:rPr>
        <w:fldChar w:fldCharType="begin"/>
      </w:r>
      <w:r w:rsidR="00AD692D" w:rsidRPr="00A82009">
        <w:rPr>
          <w:noProof/>
          <w:rPrChange w:id="5589"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5590" w:author="Peto" w:date="2018-06-14T07:18:00Z">
            <w:rPr/>
          </w:rPrChange>
        </w:rPr>
        <w:fldChar w:fldCharType="separate"/>
      </w:r>
      <w:r w:rsidR="00AD692D" w:rsidRPr="00A82009">
        <w:rPr>
          <w:noProof/>
          <w:vertAlign w:val="superscript"/>
        </w:rPr>
        <w:t>53</w:t>
      </w:r>
      <w:r w:rsidRPr="00A82009">
        <w:rPr>
          <w:noProof/>
          <w:rPrChange w:id="5591" w:author="Peto" w:date="2018-06-14T07:18:00Z">
            <w:rPr/>
          </w:rPrChange>
        </w:rPr>
        <w:fldChar w:fldCharType="end"/>
      </w:r>
      <w:r w:rsidRPr="00A82009">
        <w:rPr>
          <w:noProof/>
          <w:rPrChange w:id="5592" w:author="Peto" w:date="2018-06-14T07:18:00Z">
            <w:rPr/>
          </w:rPrChange>
        </w:rPr>
        <w:t xml:space="preserve">. Tento zdroj udáva, že u väčšiny ľudí je tento bod dobre definovaný, u cca 10% môžu byť v blízkosti dva či viac takýchto bodov, čo prináša možnosť chyby pri určení konca LVET </w:t>
      </w:r>
      <w:r w:rsidRPr="00A82009">
        <w:rPr>
          <w:noProof/>
          <w:rPrChange w:id="5593" w:author="Peto" w:date="2018-06-14T07:18:00Z">
            <w:rPr/>
          </w:rPrChange>
        </w:rPr>
        <w:lastRenderedPageBreak/>
        <w:t>intervalu. Pomôcť by vtedy mal druhý srdcový zvuk – S2, ktorý by mal korešpondovať s bodom X.</w:t>
      </w:r>
    </w:p>
    <w:bookmarkEnd w:id="0"/>
    <w:bookmarkEnd w:id="1"/>
    <w:p w14:paraId="17C1A2B1" w14:textId="77777777" w:rsidR="00CE547F" w:rsidRPr="00A82009" w:rsidRDefault="00CE547F" w:rsidP="00CE547F">
      <w:pPr>
        <w:pStyle w:val="Popis"/>
        <w:rPr>
          <w:noProof/>
          <w:lang w:val="sk-SK"/>
          <w:rPrChange w:id="5594" w:author="Peto" w:date="2018-06-14T07:18:00Z">
            <w:rPr>
              <w:lang w:val="sk-SK"/>
            </w:rPr>
          </w:rPrChange>
        </w:rPr>
      </w:pPr>
    </w:p>
    <w:p w14:paraId="7A8B25C2" w14:textId="77777777" w:rsidR="00CE547F" w:rsidRPr="00A82009" w:rsidRDefault="00CE547F" w:rsidP="00CE547F">
      <w:pPr>
        <w:pStyle w:val="Nadpis3"/>
        <w:rPr>
          <w:noProof/>
          <w:rPrChange w:id="5595" w:author="Peto" w:date="2018-06-14T07:18:00Z">
            <w:rPr/>
          </w:rPrChange>
        </w:rPr>
      </w:pPr>
      <w:bookmarkStart w:id="5596" w:name="_Toc386404209"/>
      <w:bookmarkStart w:id="5597" w:name="_Toc510268145"/>
      <w:bookmarkStart w:id="5598" w:name="_Toc516413222"/>
      <w:r w:rsidRPr="00A82009">
        <w:rPr>
          <w:noProof/>
          <w:rPrChange w:id="5599" w:author="Peto" w:date="2018-06-14T07:18:00Z">
            <w:rPr/>
          </w:rPrChange>
        </w:rPr>
        <w:t>Spracovanie HS</w:t>
      </w:r>
      <w:bookmarkEnd w:id="5596"/>
      <w:bookmarkEnd w:id="5597"/>
      <w:bookmarkEnd w:id="5598"/>
    </w:p>
    <w:p w14:paraId="47346BED" w14:textId="77777777" w:rsidR="00CE547F" w:rsidRPr="00A82009" w:rsidRDefault="00CE547F" w:rsidP="00CE547F">
      <w:pPr>
        <w:rPr>
          <w:noProof/>
          <w:rPrChange w:id="5600" w:author="Peto" w:date="2018-06-14T07:18:00Z">
            <w:rPr/>
          </w:rPrChange>
        </w:rPr>
      </w:pPr>
    </w:p>
    <w:p w14:paraId="411D4507" w14:textId="166064CB" w:rsidR="00CE547F" w:rsidRPr="00A82009" w:rsidRDefault="00CE547F" w:rsidP="00CE547F">
      <w:pPr>
        <w:rPr>
          <w:noProof/>
          <w:rPrChange w:id="5601" w:author="Peto" w:date="2018-06-14T07:18:00Z">
            <w:rPr/>
          </w:rPrChange>
        </w:rPr>
      </w:pPr>
      <w:r w:rsidRPr="00A82009">
        <w:rPr>
          <w:noProof/>
          <w:rPrChange w:id="5602" w:author="Peto" w:date="2018-06-14T07:18:00Z">
            <w:rPr/>
          </w:rPrChange>
        </w:rPr>
        <w:t xml:space="preserve">Analýza HS sa dá rozdeliť do troch krokov </w:t>
      </w:r>
      <w:r w:rsidRPr="00A82009">
        <w:rPr>
          <w:noProof/>
          <w:rPrChange w:id="5603" w:author="Peto" w:date="2018-06-14T07:18:00Z">
            <w:rPr/>
          </w:rPrChange>
        </w:rPr>
        <w:fldChar w:fldCharType="begin"/>
      </w:r>
      <w:r w:rsidR="00AD692D" w:rsidRPr="00A82009">
        <w:rPr>
          <w:noProof/>
          <w:rPrChange w:id="5604"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5605" w:author="Peto" w:date="2018-06-14T07:18:00Z">
            <w:rPr/>
          </w:rPrChange>
        </w:rPr>
        <w:fldChar w:fldCharType="separate"/>
      </w:r>
      <w:r w:rsidR="00AD692D" w:rsidRPr="00A82009">
        <w:rPr>
          <w:noProof/>
          <w:vertAlign w:val="superscript"/>
        </w:rPr>
        <w:t>55</w:t>
      </w:r>
      <w:r w:rsidRPr="00A82009">
        <w:rPr>
          <w:noProof/>
          <w:rPrChange w:id="5606" w:author="Peto" w:date="2018-06-14T07:18:00Z">
            <w:rPr/>
          </w:rPrChange>
        </w:rPr>
        <w:fldChar w:fldCharType="end"/>
      </w:r>
      <w:r w:rsidRPr="00A82009">
        <w:rPr>
          <w:noProof/>
          <w:rPrChange w:id="5607" w:author="Peto" w:date="2018-06-14T07:18:00Z">
            <w:rPr/>
          </w:rPrChange>
        </w:rPr>
        <w:t xml:space="preserve">: </w:t>
      </w:r>
    </w:p>
    <w:p w14:paraId="1AEE06E5" w14:textId="77777777" w:rsidR="00CE547F" w:rsidRPr="00A82009" w:rsidRDefault="00CE547F" w:rsidP="00CE547F">
      <w:pPr>
        <w:pStyle w:val="Odsekzoznamu"/>
        <w:numPr>
          <w:ilvl w:val="0"/>
          <w:numId w:val="13"/>
        </w:numPr>
        <w:rPr>
          <w:noProof/>
          <w:rPrChange w:id="5608" w:author="Peto" w:date="2018-06-14T07:18:00Z">
            <w:rPr/>
          </w:rPrChange>
        </w:rPr>
      </w:pPr>
      <w:r w:rsidRPr="00A82009">
        <w:rPr>
          <w:noProof/>
          <w:rPrChange w:id="5609" w:author="Peto" w:date="2018-06-14T07:18:00Z">
            <w:rPr/>
          </w:rPrChange>
        </w:rPr>
        <w:t xml:space="preserve">Segmentácia </w:t>
      </w:r>
    </w:p>
    <w:p w14:paraId="388B4181" w14:textId="77777777" w:rsidR="00CE547F" w:rsidRPr="00A82009" w:rsidRDefault="00CE547F" w:rsidP="00CE547F">
      <w:pPr>
        <w:pStyle w:val="Odsekzoznamu"/>
        <w:numPr>
          <w:ilvl w:val="0"/>
          <w:numId w:val="13"/>
        </w:numPr>
        <w:rPr>
          <w:noProof/>
          <w:rPrChange w:id="5610" w:author="Peto" w:date="2018-06-14T07:18:00Z">
            <w:rPr/>
          </w:rPrChange>
        </w:rPr>
      </w:pPr>
      <w:r w:rsidRPr="00A82009">
        <w:rPr>
          <w:noProof/>
          <w:rPrChange w:id="5611" w:author="Peto" w:date="2018-06-14T07:18:00Z">
            <w:rPr/>
          </w:rPrChange>
        </w:rPr>
        <w:t>Extrakcia znakov</w:t>
      </w:r>
    </w:p>
    <w:p w14:paraId="515CC230" w14:textId="77777777" w:rsidR="00CE547F" w:rsidRPr="00A82009" w:rsidRDefault="00CE547F" w:rsidP="00CE547F">
      <w:pPr>
        <w:pStyle w:val="Odsekzoznamu"/>
        <w:numPr>
          <w:ilvl w:val="0"/>
          <w:numId w:val="13"/>
        </w:numPr>
        <w:rPr>
          <w:noProof/>
          <w:rPrChange w:id="5612" w:author="Peto" w:date="2018-06-14T07:18:00Z">
            <w:rPr/>
          </w:rPrChange>
        </w:rPr>
      </w:pPr>
      <w:r w:rsidRPr="00A82009">
        <w:rPr>
          <w:noProof/>
          <w:rPrChange w:id="5613" w:author="Peto" w:date="2018-06-14T07:18:00Z">
            <w:rPr/>
          </w:rPrChange>
        </w:rPr>
        <w:t xml:space="preserve">Klasifikácia. </w:t>
      </w:r>
    </w:p>
    <w:p w14:paraId="6E927A7C" w14:textId="77777777" w:rsidR="00CE547F" w:rsidRPr="00A82009" w:rsidRDefault="00CE547F" w:rsidP="00CE547F">
      <w:pPr>
        <w:rPr>
          <w:noProof/>
          <w:rPrChange w:id="5614" w:author="Peto" w:date="2018-06-14T07:18:00Z">
            <w:rPr/>
          </w:rPrChange>
        </w:rPr>
      </w:pPr>
    </w:p>
    <w:p w14:paraId="0471D917" w14:textId="7C7F455A" w:rsidR="00CE547F" w:rsidRPr="00A82009" w:rsidRDefault="00CE547F" w:rsidP="00CE547F">
      <w:pPr>
        <w:rPr>
          <w:noProof/>
          <w:rPrChange w:id="5615" w:author="Peto" w:date="2018-06-14T07:18:00Z">
            <w:rPr/>
          </w:rPrChange>
        </w:rPr>
      </w:pPr>
      <w:r w:rsidRPr="00A82009">
        <w:rPr>
          <w:noProof/>
          <w:rPrChange w:id="5616" w:author="Peto" w:date="2018-06-14T07:18:00Z">
            <w:rPr/>
          </w:rPrChange>
        </w:rPr>
        <w:t xml:space="preserve">V prvom kroku – segmentácií sa určujú hranice jednotlivých srdečných cyklov a takisto hranice S1, S2, systoly a diastoly. Segmentácia sa dá rozdeliť na dve základné metódy a to priamu a nepriamu </w:t>
      </w:r>
      <w:r w:rsidRPr="00A82009">
        <w:rPr>
          <w:noProof/>
          <w:rPrChange w:id="5617" w:author="Peto" w:date="2018-06-14T07:18:00Z">
            <w:rPr/>
          </w:rPrChange>
        </w:rPr>
        <w:fldChar w:fldCharType="begin"/>
      </w:r>
      <w:r w:rsidR="00AD692D" w:rsidRPr="00A82009">
        <w:rPr>
          <w:noProof/>
          <w:rPrChange w:id="5618" w:author="Peto" w:date="2018-06-14T07:18:00Z">
            <w:rPr/>
          </w:rPrChange>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A82009">
        <w:rPr>
          <w:noProof/>
          <w:rPrChange w:id="5619" w:author="Peto" w:date="2018-06-14T07:18:00Z">
            <w:rPr/>
          </w:rPrChange>
        </w:rPr>
        <w:fldChar w:fldCharType="separate"/>
      </w:r>
      <w:r w:rsidR="00AD692D" w:rsidRPr="00A82009">
        <w:rPr>
          <w:noProof/>
          <w:vertAlign w:val="superscript"/>
        </w:rPr>
        <w:t>56</w:t>
      </w:r>
      <w:r w:rsidRPr="00A82009">
        <w:rPr>
          <w:noProof/>
          <w:rPrChange w:id="5620" w:author="Peto" w:date="2018-06-14T07:18:00Z">
            <w:rPr/>
          </w:rPrChange>
        </w:rPr>
        <w:fldChar w:fldCharType="end"/>
      </w:r>
      <w:r w:rsidRPr="00A82009">
        <w:rPr>
          <w:noProof/>
          <w:rPrChange w:id="5621" w:author="Peto" w:date="2018-06-14T07:18:00Z">
            <w:rPr/>
          </w:rPrChange>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A82009">
        <w:rPr>
          <w:noProof/>
          <w:rPrChange w:id="5622" w:author="Peto" w:date="2018-06-14T07:18:00Z">
            <w:rPr/>
          </w:rPrChange>
        </w:rPr>
        <w:fldChar w:fldCharType="begin"/>
      </w:r>
      <w:r w:rsidR="00AD692D" w:rsidRPr="00A82009">
        <w:rPr>
          <w:noProof/>
          <w:rPrChange w:id="5623" w:author="Peto" w:date="2018-06-14T07:18:00Z">
            <w:rPr/>
          </w:rPrChange>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A82009">
        <w:rPr>
          <w:noProof/>
          <w:rPrChange w:id="5624" w:author="Peto" w:date="2018-06-14T07:18:00Z">
            <w:rPr/>
          </w:rPrChange>
        </w:rPr>
        <w:fldChar w:fldCharType="separate"/>
      </w:r>
      <w:r w:rsidR="00AD692D" w:rsidRPr="00A82009">
        <w:rPr>
          <w:noProof/>
          <w:vertAlign w:val="superscript"/>
        </w:rPr>
        <w:t>56</w:t>
      </w:r>
      <w:r w:rsidRPr="00A82009">
        <w:rPr>
          <w:noProof/>
          <w:rPrChange w:id="5625" w:author="Peto" w:date="2018-06-14T07:18:00Z">
            <w:rPr/>
          </w:rPrChange>
        </w:rPr>
        <w:fldChar w:fldCharType="end"/>
      </w:r>
      <w:r w:rsidRPr="00A82009">
        <w:rPr>
          <w:noProof/>
          <w:rPrChange w:id="5626" w:author="Peto" w:date="2018-06-14T07:18:00Z">
            <w:rPr/>
          </w:rPrChange>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A82009" w:rsidRDefault="00CE547F" w:rsidP="00CE547F">
      <w:pPr>
        <w:rPr>
          <w:noProof/>
          <w:rPrChange w:id="5627" w:author="Peto" w:date="2018-06-14T07:18:00Z">
            <w:rPr/>
          </w:rPrChange>
        </w:rPr>
      </w:pPr>
    </w:p>
    <w:p w14:paraId="49C6F088" w14:textId="36D28D14" w:rsidR="00CE547F" w:rsidRPr="00A82009" w:rsidRDefault="00CE547F" w:rsidP="00CE547F">
      <w:pPr>
        <w:rPr>
          <w:noProof/>
          <w:rPrChange w:id="5628" w:author="Peto" w:date="2018-06-14T07:18:00Z">
            <w:rPr/>
          </w:rPrChange>
        </w:rPr>
      </w:pPr>
      <w:r w:rsidRPr="00A82009">
        <w:rPr>
          <w:noProof/>
          <w:rPrChange w:id="5629" w:author="Peto" w:date="2018-06-14T07:18:00Z">
            <w:rPr/>
          </w:rPrChange>
        </w:rPr>
        <w:t xml:space="preserve">Extrakcia znakov znamená získanie užitočnej informácie zo HS. Extrakcia sa dá znova rozdeliť na dve skupiny </w:t>
      </w:r>
      <w:r w:rsidRPr="00A82009">
        <w:rPr>
          <w:noProof/>
          <w:rPrChange w:id="5630" w:author="Peto" w:date="2018-06-14T07:18:00Z">
            <w:rPr/>
          </w:rPrChange>
        </w:rPr>
        <w:fldChar w:fldCharType="begin"/>
      </w:r>
      <w:r w:rsidR="00AD692D" w:rsidRPr="00A82009">
        <w:rPr>
          <w:noProof/>
          <w:rPrChange w:id="5631"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5632" w:author="Peto" w:date="2018-06-14T07:18:00Z">
            <w:rPr/>
          </w:rPrChange>
        </w:rPr>
        <w:fldChar w:fldCharType="separate"/>
      </w:r>
      <w:r w:rsidR="00AD692D" w:rsidRPr="00A82009">
        <w:rPr>
          <w:noProof/>
          <w:vertAlign w:val="superscript"/>
        </w:rPr>
        <w:t>55</w:t>
      </w:r>
      <w:r w:rsidRPr="00A82009">
        <w:rPr>
          <w:noProof/>
          <w:rPrChange w:id="5633" w:author="Peto" w:date="2018-06-14T07:18:00Z">
            <w:rPr/>
          </w:rPrChange>
        </w:rPr>
        <w:fldChar w:fldCharType="end"/>
      </w:r>
      <w:r w:rsidRPr="00A82009">
        <w:rPr>
          <w:noProof/>
          <w:rPrChange w:id="5634" w:author="Peto" w:date="2018-06-14T07:18:00Z">
            <w:rPr/>
          </w:rPrChange>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A82009" w:rsidRDefault="00CE547F" w:rsidP="00CE547F">
      <w:pPr>
        <w:rPr>
          <w:noProof/>
          <w:rPrChange w:id="5635" w:author="Peto" w:date="2018-06-14T07:18:00Z">
            <w:rPr/>
          </w:rPrChange>
        </w:rPr>
      </w:pPr>
    </w:p>
    <w:p w14:paraId="3F36799D" w14:textId="7B42AB4E" w:rsidR="00CE547F" w:rsidRPr="00A82009" w:rsidRDefault="00CE547F" w:rsidP="00CE547F">
      <w:pPr>
        <w:rPr>
          <w:noProof/>
          <w:rPrChange w:id="5636" w:author="Peto" w:date="2018-06-14T07:18:00Z">
            <w:rPr/>
          </w:rPrChange>
        </w:rPr>
      </w:pPr>
      <w:r w:rsidRPr="00A82009">
        <w:rPr>
          <w:noProof/>
          <w:rPrChange w:id="5637" w:author="Peto" w:date="2018-06-14T07:18:00Z">
            <w:rPr/>
          </w:rPrChange>
        </w:rPr>
        <w:t xml:space="preserve">Po extrakcií špecifických znakov nasleduje ich klasifikácia pre účely diagnostiky </w:t>
      </w:r>
      <w:r w:rsidRPr="00A82009">
        <w:rPr>
          <w:noProof/>
          <w:rPrChange w:id="5638" w:author="Peto" w:date="2018-06-14T07:18:00Z">
            <w:rPr/>
          </w:rPrChange>
        </w:rPr>
        <w:fldChar w:fldCharType="begin"/>
      </w:r>
      <w:r w:rsidR="00AD692D" w:rsidRPr="00A82009">
        <w:rPr>
          <w:noProof/>
          <w:rPrChange w:id="5639" w:author="Peto" w:date="2018-06-14T07:18:00Z">
            <w:rPr/>
          </w:rPrChange>
        </w:rPr>
        <w:instrText xml:space="preserve"> ADDIN EN.CITE &lt;EndNote&gt;&lt;Cite&gt;&lt;Author&gt;Wang&lt;/Author&gt;&lt;Year&gt;2016&lt;/Year&gt;&lt;IDText&gt;Improving Classification Accuracy of Heart Sound Recordings by Wavelet Filter and Multiple Features&lt;/IDText&gt;&lt;DisplayText&gt;&lt;style face="superscript"&gt;57&lt;/style&gt;&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A82009">
        <w:rPr>
          <w:noProof/>
          <w:rPrChange w:id="5640" w:author="Peto" w:date="2018-06-14T07:18:00Z">
            <w:rPr/>
          </w:rPrChange>
        </w:rPr>
        <w:fldChar w:fldCharType="separate"/>
      </w:r>
      <w:r w:rsidR="00AD692D" w:rsidRPr="00A82009">
        <w:rPr>
          <w:noProof/>
          <w:vertAlign w:val="superscript"/>
        </w:rPr>
        <w:t>57</w:t>
      </w:r>
      <w:r w:rsidRPr="00A82009">
        <w:rPr>
          <w:noProof/>
          <w:rPrChange w:id="5641" w:author="Peto" w:date="2018-06-14T07:18:00Z">
            <w:rPr/>
          </w:rPrChange>
        </w:rPr>
        <w:fldChar w:fldCharType="end"/>
      </w:r>
      <w:r w:rsidRPr="00A82009">
        <w:rPr>
          <w:noProof/>
          <w:rPrChange w:id="5642" w:author="Peto" w:date="2018-06-14T07:18:00Z">
            <w:rPr/>
          </w:rPrChange>
        </w:rPr>
        <w:t xml:space="preserve">. </w:t>
      </w:r>
    </w:p>
    <w:p w14:paraId="27E454AD" w14:textId="77777777" w:rsidR="00CE547F" w:rsidRPr="00A82009" w:rsidRDefault="00CE547F" w:rsidP="00CE547F">
      <w:pPr>
        <w:rPr>
          <w:noProof/>
          <w:rPrChange w:id="5643" w:author="Peto" w:date="2018-06-14T07:18:00Z">
            <w:rPr/>
          </w:rPrChange>
        </w:rPr>
      </w:pPr>
    </w:p>
    <w:p w14:paraId="7D91461D" w14:textId="77777777" w:rsidR="00CE547F" w:rsidRPr="00A82009" w:rsidRDefault="00CE547F" w:rsidP="00CE547F">
      <w:pPr>
        <w:pStyle w:val="Nadpis3"/>
        <w:rPr>
          <w:noProof/>
          <w:rPrChange w:id="5644" w:author="Peto" w:date="2018-06-14T07:18:00Z">
            <w:rPr/>
          </w:rPrChange>
        </w:rPr>
      </w:pPr>
      <w:bookmarkStart w:id="5645" w:name="_Toc386404210"/>
      <w:bookmarkStart w:id="5646" w:name="_Toc510268146"/>
      <w:bookmarkStart w:id="5647" w:name="_Toc516413223"/>
      <w:r w:rsidRPr="00A82009">
        <w:rPr>
          <w:noProof/>
          <w:rPrChange w:id="5648" w:author="Peto" w:date="2018-06-14T07:18:00Z">
            <w:rPr/>
          </w:rPrChange>
        </w:rPr>
        <w:t>Komplikácie pri spracovaní HS</w:t>
      </w:r>
      <w:bookmarkEnd w:id="5645"/>
      <w:bookmarkEnd w:id="5646"/>
      <w:bookmarkEnd w:id="5647"/>
    </w:p>
    <w:p w14:paraId="493BBB7F" w14:textId="77777777" w:rsidR="00CE547F" w:rsidRPr="00A82009" w:rsidRDefault="00CE547F" w:rsidP="00CE547F">
      <w:pPr>
        <w:rPr>
          <w:noProof/>
          <w:rPrChange w:id="5649" w:author="Peto" w:date="2018-06-14T07:18:00Z">
            <w:rPr/>
          </w:rPrChange>
        </w:rPr>
      </w:pPr>
    </w:p>
    <w:p w14:paraId="1394E5CF" w14:textId="4259C1BB" w:rsidR="00CE547F" w:rsidRPr="00A82009" w:rsidRDefault="00CE547F" w:rsidP="00CE547F">
      <w:pPr>
        <w:rPr>
          <w:noProof/>
          <w:rPrChange w:id="5650" w:author="Peto" w:date="2018-06-14T07:18:00Z">
            <w:rPr/>
          </w:rPrChange>
        </w:rPr>
      </w:pPr>
      <w:r w:rsidRPr="00A82009">
        <w:rPr>
          <w:noProof/>
          <w:rPrChange w:id="5651" w:author="Peto" w:date="2018-06-14T07:18:00Z">
            <w:rPr/>
          </w:rPrChange>
        </w:rPr>
        <w:t xml:space="preserve">Pri spracovaní signálu sa stretávame hlavne s týmito problémami </w:t>
      </w:r>
      <w:r w:rsidRPr="00A82009">
        <w:rPr>
          <w:noProof/>
          <w:rPrChange w:id="5652" w:author="Peto" w:date="2018-06-14T07:18:00Z">
            <w:rPr/>
          </w:rPrChange>
        </w:rPr>
        <w:fldChar w:fldCharType="begin"/>
      </w:r>
      <w:r w:rsidR="00AD692D" w:rsidRPr="00A82009">
        <w:rPr>
          <w:noProof/>
          <w:rPrChange w:id="5653"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5654" w:author="Peto" w:date="2018-06-14T07:18:00Z">
            <w:rPr/>
          </w:rPrChange>
        </w:rPr>
        <w:fldChar w:fldCharType="separate"/>
      </w:r>
      <w:r w:rsidR="00AD692D" w:rsidRPr="00A82009">
        <w:rPr>
          <w:noProof/>
          <w:vertAlign w:val="superscript"/>
        </w:rPr>
        <w:t>55</w:t>
      </w:r>
      <w:r w:rsidRPr="00A82009">
        <w:rPr>
          <w:noProof/>
          <w:rPrChange w:id="5655" w:author="Peto" w:date="2018-06-14T07:18:00Z">
            <w:rPr/>
          </w:rPrChange>
        </w:rPr>
        <w:fldChar w:fldCharType="end"/>
      </w:r>
      <w:r w:rsidRPr="00A82009">
        <w:rPr>
          <w:noProof/>
          <w:rPrChange w:id="5656" w:author="Peto" w:date="2018-06-14T07:18:00Z">
            <w:rPr/>
          </w:rPrChange>
        </w:rPr>
        <w:t>:</w:t>
      </w:r>
    </w:p>
    <w:p w14:paraId="5240F48A" w14:textId="77777777" w:rsidR="00CE547F" w:rsidRPr="00A82009" w:rsidRDefault="00CE547F" w:rsidP="00CE547F">
      <w:pPr>
        <w:rPr>
          <w:noProof/>
          <w:rPrChange w:id="5657" w:author="Peto" w:date="2018-06-14T07:18:00Z">
            <w:rPr/>
          </w:rPrChange>
        </w:rPr>
      </w:pPr>
    </w:p>
    <w:p w14:paraId="20F230C5"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5658" w:author="Peto" w:date="2018-06-14T07:18:00Z">
            <w:rPr/>
          </w:rPrChange>
        </w:rPr>
      </w:pPr>
      <w:r w:rsidRPr="00A82009">
        <w:rPr>
          <w:noProof/>
          <w:rPrChange w:id="5659" w:author="Peto" w:date="2018-06-14T07:18:00Z">
            <w:rPr/>
          </w:rPrChange>
        </w:rPr>
        <w:t>Problém určiť spektrum HS a ich komponent</w:t>
      </w:r>
    </w:p>
    <w:p w14:paraId="0645B8DB"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5660" w:author="Peto" w:date="2018-06-14T07:18:00Z">
            <w:rPr/>
          </w:rPrChange>
        </w:rPr>
      </w:pPr>
      <w:r w:rsidRPr="00A82009">
        <w:rPr>
          <w:noProof/>
          <w:rPrChange w:id="5661" w:author="Peto" w:date="2018-06-14T07:18:00Z">
            <w:rPr/>
          </w:rPrChange>
        </w:rPr>
        <w:t>Problém rozlíšiť spektrum jednotlivých HS</w:t>
      </w:r>
    </w:p>
    <w:p w14:paraId="3BD16161"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5662" w:author="Peto" w:date="2018-06-14T07:18:00Z">
            <w:rPr/>
          </w:rPrChange>
        </w:rPr>
      </w:pPr>
      <w:r w:rsidRPr="00A82009">
        <w:rPr>
          <w:noProof/>
          <w:rPrChange w:id="5663" w:author="Peto" w:date="2018-06-14T07:18:00Z">
            <w:rPr/>
          </w:rPrChange>
        </w:rPr>
        <w:t>Problém určiť variabilitu energie v rôznych HS</w:t>
      </w:r>
    </w:p>
    <w:p w14:paraId="6A91AC70"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5664" w:author="Peto" w:date="2018-06-14T07:18:00Z">
            <w:rPr/>
          </w:rPrChange>
        </w:rPr>
      </w:pPr>
      <w:r w:rsidRPr="00A82009">
        <w:rPr>
          <w:noProof/>
          <w:rPrChange w:id="5665" w:author="Peto" w:date="2018-06-14T07:18:00Z">
            <w:rPr/>
          </w:rPrChange>
        </w:rPr>
        <w:t>Artefakty a rušenie často zamaskujú HS</w:t>
      </w:r>
    </w:p>
    <w:p w14:paraId="71913B99"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5666" w:author="Peto" w:date="2018-06-14T07:18:00Z">
            <w:rPr/>
          </w:rPrChange>
        </w:rPr>
      </w:pPr>
      <w:r w:rsidRPr="00A82009">
        <w:rPr>
          <w:noProof/>
          <w:rPrChange w:id="5667" w:author="Peto" w:date="2018-06-14T07:18:00Z">
            <w:rPr/>
          </w:rPrChange>
        </w:rPr>
        <w:t>Problém určiť hranice jednotlivých HS</w:t>
      </w:r>
    </w:p>
    <w:p w14:paraId="6BA84089" w14:textId="7E8DE289" w:rsidR="00CE547F" w:rsidRPr="00A82009" w:rsidRDefault="00CE547F" w:rsidP="00CE547F">
      <w:pPr>
        <w:rPr>
          <w:noProof/>
          <w:rPrChange w:id="5668" w:author="Peto" w:date="2018-06-14T07:18:00Z">
            <w:rPr/>
          </w:rPrChange>
        </w:rPr>
      </w:pPr>
      <w:r w:rsidRPr="00A82009">
        <w:rPr>
          <w:noProof/>
          <w:rPrChange w:id="5669" w:author="Peto" w:date="2018-06-14T07:18:00Z">
            <w:rPr/>
          </w:rPrChange>
        </w:rPr>
        <w:t xml:space="preserve">Aj napriek pokrokom v spracovávaní signálov a veľkému počtu štúdií zaoberajúcimi sa HS stále existujú veľké problémy pri spracovávaní HS. Podľa </w:t>
      </w:r>
      <w:r w:rsidRPr="00A82009">
        <w:rPr>
          <w:noProof/>
          <w:rPrChange w:id="5670" w:author="Peto" w:date="2018-06-14T07:18:00Z">
            <w:rPr/>
          </w:rPrChange>
        </w:rPr>
        <w:fldChar w:fldCharType="begin"/>
      </w:r>
      <w:r w:rsidR="00AD692D" w:rsidRPr="00A82009">
        <w:rPr>
          <w:noProof/>
          <w:rPrChange w:id="5671"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5672" w:author="Peto" w:date="2018-06-14T07:18:00Z">
            <w:rPr/>
          </w:rPrChange>
        </w:rPr>
        <w:fldChar w:fldCharType="separate"/>
      </w:r>
      <w:r w:rsidR="00AD692D" w:rsidRPr="00A82009">
        <w:rPr>
          <w:noProof/>
          <w:vertAlign w:val="superscript"/>
        </w:rPr>
        <w:t>55</w:t>
      </w:r>
      <w:r w:rsidRPr="00A82009">
        <w:rPr>
          <w:noProof/>
          <w:rPrChange w:id="5673" w:author="Peto" w:date="2018-06-14T07:18:00Z">
            <w:rPr/>
          </w:rPrChange>
        </w:rPr>
        <w:fldChar w:fldCharType="end"/>
      </w:r>
      <w:r w:rsidRPr="00A82009">
        <w:rPr>
          <w:noProof/>
          <w:rPrChange w:id="5674" w:author="Peto" w:date="2018-06-14T07:18:00Z">
            <w:rPr/>
          </w:rPrChange>
        </w:rPr>
        <w:t xml:space="preserve"> sú nimi hlavne: </w:t>
      </w:r>
    </w:p>
    <w:p w14:paraId="30C0AD99" w14:textId="77777777" w:rsidR="00CE547F" w:rsidRPr="00A82009" w:rsidRDefault="00CE547F" w:rsidP="00CE547F">
      <w:pPr>
        <w:rPr>
          <w:noProof/>
          <w:rPrChange w:id="5675" w:author="Peto" w:date="2018-06-14T07:18:00Z">
            <w:rPr/>
          </w:rPrChange>
        </w:rPr>
      </w:pPr>
    </w:p>
    <w:p w14:paraId="6AD09AB9"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5676" w:author="Peto" w:date="2018-06-14T07:18:00Z">
            <w:rPr/>
          </w:rPrChange>
        </w:rPr>
      </w:pPr>
      <w:r w:rsidRPr="00A82009">
        <w:rPr>
          <w:noProof/>
          <w:rPrChange w:id="5677" w:author="Peto" w:date="2018-06-14T07:18:00Z">
            <w:rPr/>
          </w:rPrChange>
        </w:rPr>
        <w:t>Nedostatok súladu medzi výstupmi jednotlivých štúdií</w:t>
      </w:r>
    </w:p>
    <w:p w14:paraId="5FCCAABC"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5678" w:author="Peto" w:date="2018-06-14T07:18:00Z">
            <w:rPr/>
          </w:rPrChange>
        </w:rPr>
      </w:pPr>
      <w:r w:rsidRPr="00A82009">
        <w:rPr>
          <w:noProof/>
          <w:rPrChange w:id="5679" w:author="Peto" w:date="2018-06-14T07:18:00Z">
            <w:rPr/>
          </w:rPrChange>
        </w:rPr>
        <w:t>Slabá adaptácia algoritmov na spracovanie signálov na rôznych pacientov</w:t>
      </w:r>
    </w:p>
    <w:p w14:paraId="49BECE21"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5680" w:author="Peto" w:date="2018-06-14T07:18:00Z">
            <w:rPr/>
          </w:rPrChange>
        </w:rPr>
      </w:pPr>
      <w:r w:rsidRPr="00A82009">
        <w:rPr>
          <w:noProof/>
          <w:rPrChange w:id="5681" w:author="Peto" w:date="2018-06-14T07:18:00Z">
            <w:rPr/>
          </w:rPrChange>
        </w:rPr>
        <w:t>Nedôsledný proces klinického overovania analyzovaných techník</w:t>
      </w:r>
    </w:p>
    <w:p w14:paraId="37F6AE0B"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5682" w:author="Peto" w:date="2018-06-14T07:18:00Z">
            <w:rPr/>
          </w:rPrChange>
        </w:rPr>
      </w:pPr>
      <w:r w:rsidRPr="00A82009">
        <w:rPr>
          <w:noProof/>
          <w:rPrChange w:id="5683" w:author="Peto" w:date="2018-06-14T07:18:00Z">
            <w:rPr/>
          </w:rPrChange>
        </w:rPr>
        <w:t>Diagnostické algoritmy a systémy sú príliš komplexné a drahé</w:t>
      </w:r>
    </w:p>
    <w:p w14:paraId="1FE76A66" w14:textId="77777777" w:rsidR="00CE547F" w:rsidRPr="00A82009" w:rsidRDefault="00CE547F" w:rsidP="00CE547F">
      <w:pPr>
        <w:rPr>
          <w:noProof/>
          <w:lang w:eastAsia="en-US" w:bidi="en-US"/>
          <w:rPrChange w:id="5684" w:author="Peto" w:date="2018-06-14T07:18:00Z">
            <w:rPr>
              <w:lang w:eastAsia="en-US" w:bidi="en-US"/>
            </w:rPr>
          </w:rPrChange>
        </w:rPr>
      </w:pPr>
    </w:p>
    <w:p w14:paraId="0BE9917E" w14:textId="77777777" w:rsidR="00CE547F" w:rsidRPr="00A82009" w:rsidRDefault="00CE547F" w:rsidP="00CE547F">
      <w:pPr>
        <w:overflowPunct/>
        <w:autoSpaceDE/>
        <w:autoSpaceDN/>
        <w:adjustRightInd/>
        <w:spacing w:line="240" w:lineRule="auto"/>
        <w:jc w:val="left"/>
        <w:textAlignment w:val="auto"/>
        <w:rPr>
          <w:noProof/>
          <w:lang w:eastAsia="en-US" w:bidi="en-US"/>
          <w:rPrChange w:id="5685" w:author="Peto" w:date="2018-06-14T07:18:00Z">
            <w:rPr>
              <w:lang w:eastAsia="en-US" w:bidi="en-US"/>
            </w:rPr>
          </w:rPrChange>
        </w:rPr>
      </w:pPr>
      <w:r w:rsidRPr="00A82009">
        <w:rPr>
          <w:noProof/>
          <w:lang w:eastAsia="en-US" w:bidi="en-US"/>
          <w:rPrChange w:id="5686" w:author="Peto" w:date="2018-06-14T07:18:00Z">
            <w:rPr>
              <w:lang w:eastAsia="en-US" w:bidi="en-US"/>
            </w:rPr>
          </w:rPrChange>
        </w:rPr>
        <w:br w:type="page"/>
      </w:r>
    </w:p>
    <w:p w14:paraId="1A7F385C" w14:textId="77777777" w:rsidR="00CE547F" w:rsidRPr="00A82009" w:rsidRDefault="00CE547F" w:rsidP="00CE547F">
      <w:pPr>
        <w:pStyle w:val="Nadpis1"/>
        <w:rPr>
          <w:noProof/>
          <w:rPrChange w:id="5687" w:author="Peto" w:date="2018-06-14T07:18:00Z">
            <w:rPr/>
          </w:rPrChange>
        </w:rPr>
      </w:pPr>
      <w:bookmarkStart w:id="5688" w:name="_Toc386404211"/>
      <w:bookmarkStart w:id="5689" w:name="_Toc510268148"/>
      <w:bookmarkStart w:id="5690" w:name="_Toc516413224"/>
      <w:r w:rsidRPr="00A82009">
        <w:rPr>
          <w:noProof/>
          <w:rPrChange w:id="5691" w:author="Peto" w:date="2018-06-14T07:18:00Z">
            <w:rPr/>
          </w:rPrChange>
        </w:rPr>
        <w:lastRenderedPageBreak/>
        <w:t>Ciele dizertácie</w:t>
      </w:r>
      <w:bookmarkEnd w:id="5688"/>
      <w:bookmarkEnd w:id="5689"/>
      <w:bookmarkEnd w:id="5690"/>
    </w:p>
    <w:p w14:paraId="1DA1F3FF" w14:textId="69D4AF95" w:rsidR="00CE547F" w:rsidRPr="00A82009" w:rsidRDefault="00CE547F" w:rsidP="00CE547F">
      <w:pPr>
        <w:rPr>
          <w:noProof/>
          <w:szCs w:val="24"/>
          <w:rPrChange w:id="5692" w:author="Peto" w:date="2018-06-14T07:18:00Z">
            <w:rPr>
              <w:szCs w:val="24"/>
            </w:rPr>
          </w:rPrChange>
        </w:rPr>
      </w:pPr>
      <w:r w:rsidRPr="00A82009">
        <w:rPr>
          <w:noProof/>
          <w:szCs w:val="24"/>
          <w:rPrChange w:id="5693" w:author="Peto" w:date="2018-06-14T07:18:00Z">
            <w:rPr>
              <w:szCs w:val="24"/>
            </w:rPr>
          </w:rPrChange>
        </w:rPr>
        <w:t xml:space="preserve">Cieľom tejto prace je štúdium </w:t>
      </w:r>
      <w:ins w:id="5694" w:author="Peto" w:date="2018-06-11T20:10:00Z">
        <w:r w:rsidR="0099448B" w:rsidRPr="00A82009">
          <w:rPr>
            <w:noProof/>
            <w:szCs w:val="24"/>
            <w:rPrChange w:id="5695" w:author="Peto" w:date="2018-06-14T07:18:00Z">
              <w:rPr>
                <w:szCs w:val="24"/>
              </w:rPr>
            </w:rPrChange>
          </w:rPr>
          <w:t>vzájomých väzieb hemodynamických parametrov</w:t>
        </w:r>
      </w:ins>
      <w:ins w:id="5696" w:author="Peto" w:date="2018-06-11T20:43:00Z">
        <w:r w:rsidR="00B65C26" w:rsidRPr="00A82009">
          <w:rPr>
            <w:noProof/>
            <w:szCs w:val="24"/>
            <w:rPrChange w:id="5697" w:author="Peto" w:date="2018-06-14T07:18:00Z">
              <w:rPr>
                <w:szCs w:val="24"/>
              </w:rPr>
            </w:rPrChange>
          </w:rPr>
          <w:t xml:space="preserve"> </w:t>
        </w:r>
      </w:ins>
      <w:del w:id="5698" w:author="Peto" w:date="2018-06-11T20:11:00Z">
        <w:r w:rsidRPr="00A82009" w:rsidDel="0006501E">
          <w:rPr>
            <w:noProof/>
            <w:szCs w:val="24"/>
            <w:rPrChange w:id="5699" w:author="Peto" w:date="2018-06-14T07:18:00Z">
              <w:rPr>
                <w:szCs w:val="24"/>
              </w:rPr>
            </w:rPrChange>
          </w:rPr>
          <w:delText xml:space="preserve">metód slúžiacich na výpočet SV a popisujících vlastnosti krevní cirkulace </w:delText>
        </w:r>
      </w:del>
      <w:ins w:id="5700" w:author="Peto" w:date="2018-06-11T20:11:00Z">
        <w:r w:rsidR="0006501E" w:rsidRPr="00A82009">
          <w:rPr>
            <w:noProof/>
            <w:szCs w:val="24"/>
            <w:rPrChange w:id="5701" w:author="Peto" w:date="2018-06-14T07:18:00Z">
              <w:rPr>
                <w:szCs w:val="24"/>
              </w:rPr>
            </w:rPrChange>
          </w:rPr>
          <w:t>detekovaných z</w:t>
        </w:r>
      </w:ins>
      <w:r w:rsidRPr="00A82009">
        <w:rPr>
          <w:noProof/>
          <w:szCs w:val="24"/>
          <w:rPrChange w:id="5702" w:author="Peto" w:date="2018-06-14T07:18:00Z">
            <w:rPr>
              <w:szCs w:val="24"/>
            </w:rPr>
          </w:rPrChange>
        </w:rPr>
        <w:t xml:space="preserve"> </w:t>
      </w:r>
      <w:del w:id="5703" w:author="Peto" w:date="2018-06-11T20:11:00Z">
        <w:r w:rsidRPr="00A82009" w:rsidDel="0006501E">
          <w:rPr>
            <w:noProof/>
            <w:szCs w:val="24"/>
            <w:rPrChange w:id="5704" w:author="Peto" w:date="2018-06-14T07:18:00Z">
              <w:rPr>
                <w:szCs w:val="24"/>
              </w:rPr>
            </w:rPrChange>
          </w:rPr>
          <w:delText>z</w:delText>
        </w:r>
      </w:del>
      <w:r w:rsidRPr="00A82009">
        <w:rPr>
          <w:noProof/>
          <w:szCs w:val="24"/>
          <w:rPrChange w:id="5705" w:author="Peto" w:date="2018-06-14T07:18:00Z">
            <w:rPr>
              <w:szCs w:val="24"/>
            </w:rPr>
          </w:rPrChange>
        </w:rPr>
        <w:t xml:space="preserve"> impedancie hrudníka, impedancie krkavíc</w:t>
      </w:r>
      <w:ins w:id="5706" w:author="Peto" w:date="2018-06-11T20:43:00Z">
        <w:r w:rsidR="00B65C26" w:rsidRPr="00A82009">
          <w:rPr>
            <w:noProof/>
            <w:szCs w:val="24"/>
            <w:rPrChange w:id="5707" w:author="Peto" w:date="2018-06-14T07:18:00Z">
              <w:rPr>
                <w:szCs w:val="24"/>
              </w:rPr>
            </w:rPrChange>
          </w:rPr>
          <w:t>,</w:t>
        </w:r>
      </w:ins>
      <w:del w:id="5708" w:author="Peto" w:date="2018-06-11T20:11:00Z">
        <w:r w:rsidRPr="00A82009" w:rsidDel="0006501E">
          <w:rPr>
            <w:noProof/>
            <w:szCs w:val="24"/>
            <w:rPrChange w:id="5709" w:author="Peto" w:date="2018-06-14T07:18:00Z">
              <w:rPr>
                <w:szCs w:val="24"/>
              </w:rPr>
            </w:rPrChange>
          </w:rPr>
          <w:delText>,</w:delText>
        </w:r>
      </w:del>
      <w:r w:rsidRPr="00A82009">
        <w:rPr>
          <w:noProof/>
          <w:szCs w:val="24"/>
          <w:rPrChange w:id="5710" w:author="Peto" w:date="2018-06-14T07:18:00Z">
            <w:rPr>
              <w:szCs w:val="24"/>
            </w:rPr>
          </w:rPrChange>
        </w:rPr>
        <w:t xml:space="preserve"> impedancie dolných </w:t>
      </w:r>
      <w:ins w:id="5711" w:author="Peto" w:date="2018-06-11T20:11:00Z">
        <w:r w:rsidR="0006501E" w:rsidRPr="00A82009">
          <w:rPr>
            <w:noProof/>
            <w:szCs w:val="24"/>
            <w:rPrChange w:id="5712" w:author="Peto" w:date="2018-06-14T07:18:00Z">
              <w:rPr>
                <w:szCs w:val="24"/>
              </w:rPr>
            </w:rPrChange>
          </w:rPr>
          <w:t xml:space="preserve">a horných </w:t>
        </w:r>
      </w:ins>
      <w:r w:rsidRPr="00A82009">
        <w:rPr>
          <w:noProof/>
          <w:szCs w:val="24"/>
          <w:rPrChange w:id="5713" w:author="Peto" w:date="2018-06-14T07:18:00Z">
            <w:rPr>
              <w:szCs w:val="24"/>
            </w:rPr>
          </w:rPrChange>
        </w:rPr>
        <w:t>končatín, srdečných zvukov</w:t>
      </w:r>
      <w:ins w:id="5714" w:author="Peto" w:date="2018-06-11T20:12:00Z">
        <w:r w:rsidR="0006501E" w:rsidRPr="00A82009">
          <w:rPr>
            <w:noProof/>
            <w:szCs w:val="24"/>
            <w:rPrChange w:id="5715" w:author="Peto" w:date="2018-06-14T07:18:00Z">
              <w:rPr>
                <w:szCs w:val="24"/>
              </w:rPr>
            </w:rPrChange>
          </w:rPr>
          <w:t>, arteriálneho krvného tlaku</w:t>
        </w:r>
      </w:ins>
      <w:r w:rsidRPr="00A82009">
        <w:rPr>
          <w:noProof/>
          <w:szCs w:val="24"/>
          <w:rPrChange w:id="5716" w:author="Peto" w:date="2018-06-14T07:18:00Z">
            <w:rPr>
              <w:szCs w:val="24"/>
            </w:rPr>
          </w:rPrChange>
        </w:rPr>
        <w:t xml:space="preserve"> a</w:t>
      </w:r>
      <w:del w:id="5717" w:author="Peto" w:date="2018-06-11T20:29:00Z">
        <w:r w:rsidRPr="00A82009" w:rsidDel="00931731">
          <w:rPr>
            <w:noProof/>
            <w:szCs w:val="24"/>
            <w:rPrChange w:id="5718" w:author="Peto" w:date="2018-06-14T07:18:00Z">
              <w:rPr>
                <w:szCs w:val="24"/>
              </w:rPr>
            </w:rPrChange>
          </w:rPr>
          <w:delText xml:space="preserve"> </w:delText>
        </w:r>
      </w:del>
      <w:ins w:id="5719" w:author="Peto" w:date="2018-06-11T20:29:00Z">
        <w:r w:rsidR="00931731" w:rsidRPr="00A82009">
          <w:rPr>
            <w:noProof/>
            <w:szCs w:val="24"/>
            <w:rPrChange w:id="5720" w:author="Peto" w:date="2018-06-14T07:18:00Z">
              <w:rPr>
                <w:szCs w:val="24"/>
              </w:rPr>
            </w:rPrChange>
          </w:rPr>
          <w:t> </w:t>
        </w:r>
      </w:ins>
      <w:r w:rsidRPr="00A82009">
        <w:rPr>
          <w:noProof/>
          <w:szCs w:val="24"/>
          <w:rPrChange w:id="5721" w:author="Peto" w:date="2018-06-14T07:18:00Z">
            <w:rPr>
              <w:szCs w:val="24"/>
            </w:rPr>
          </w:rPrChange>
        </w:rPr>
        <w:t>EKG</w:t>
      </w:r>
      <w:ins w:id="5722" w:author="Peto" w:date="2018-06-11T20:29:00Z">
        <w:r w:rsidR="00931731" w:rsidRPr="00A82009">
          <w:rPr>
            <w:noProof/>
            <w:szCs w:val="24"/>
            <w:rPrChange w:id="5723" w:author="Peto" w:date="2018-06-14T07:18:00Z">
              <w:rPr>
                <w:szCs w:val="24"/>
              </w:rPr>
            </w:rPrChange>
          </w:rPr>
          <w:t xml:space="preserve"> počas hlbokého a spontnánneho dýchania</w:t>
        </w:r>
      </w:ins>
      <w:ins w:id="5724" w:author="Peto" w:date="2018-06-11T20:55:00Z">
        <w:r w:rsidR="00FA314F" w:rsidRPr="00A82009">
          <w:rPr>
            <w:noProof/>
            <w:szCs w:val="24"/>
            <w:rPrChange w:id="5725" w:author="Peto" w:date="2018-06-14T07:18:00Z">
              <w:rPr>
                <w:szCs w:val="24"/>
              </w:rPr>
            </w:rPrChange>
          </w:rPr>
          <w:t>.</w:t>
        </w:r>
      </w:ins>
      <w:del w:id="5726" w:author="Peto" w:date="2018-06-11T20:29:00Z">
        <w:r w:rsidRPr="00A82009" w:rsidDel="00931731">
          <w:rPr>
            <w:noProof/>
            <w:szCs w:val="24"/>
            <w:rPrChange w:id="5727" w:author="Peto" w:date="2018-06-14T07:18:00Z">
              <w:rPr>
                <w:szCs w:val="24"/>
              </w:rPr>
            </w:rPrChange>
          </w:rPr>
          <w:delText>.</w:delText>
        </w:r>
      </w:del>
      <w:r w:rsidRPr="00A82009">
        <w:rPr>
          <w:noProof/>
          <w:szCs w:val="24"/>
          <w:rPrChange w:id="5728" w:author="Peto" w:date="2018-06-14T07:18:00Z">
            <w:rPr>
              <w:szCs w:val="24"/>
            </w:rPr>
          </w:rPrChange>
        </w:rPr>
        <w:t xml:space="preserve"> </w:t>
      </w:r>
      <w:del w:id="5729" w:author="Peto" w:date="2018-06-11T20:21:00Z">
        <w:r w:rsidRPr="00A82009" w:rsidDel="00931731">
          <w:rPr>
            <w:noProof/>
            <w:szCs w:val="24"/>
            <w:rPrChange w:id="5730" w:author="Peto" w:date="2018-06-14T07:18:00Z">
              <w:rPr>
                <w:szCs w:val="24"/>
              </w:rPr>
            </w:rPrChange>
          </w:rPr>
          <w:delText xml:space="preserve">Budú </w:delText>
        </w:r>
      </w:del>
      <w:ins w:id="5731" w:author="Peto" w:date="2018-06-11T20:21:00Z">
        <w:r w:rsidR="00931731" w:rsidRPr="00A82009">
          <w:rPr>
            <w:noProof/>
            <w:szCs w:val="24"/>
            <w:rPrChange w:id="5732" w:author="Peto" w:date="2018-06-14T07:18:00Z">
              <w:rPr>
                <w:szCs w:val="24"/>
              </w:rPr>
            </w:rPrChange>
          </w:rPr>
          <w:t xml:space="preserve">Boli </w:t>
        </w:r>
      </w:ins>
      <w:r w:rsidRPr="00A82009">
        <w:rPr>
          <w:noProof/>
          <w:szCs w:val="24"/>
          <w:rPrChange w:id="5733" w:author="Peto" w:date="2018-06-14T07:18:00Z">
            <w:rPr>
              <w:szCs w:val="24"/>
            </w:rPr>
          </w:rPrChange>
        </w:rPr>
        <w:t xml:space="preserve">navrhnuté nové metódy </w:t>
      </w:r>
      <w:ins w:id="5734" w:author="Peto" w:date="2018-06-11T20:22:00Z">
        <w:r w:rsidR="00931731" w:rsidRPr="00A82009">
          <w:rPr>
            <w:noProof/>
            <w:szCs w:val="24"/>
            <w:rPrChange w:id="5735" w:author="Peto" w:date="2018-06-14T07:18:00Z">
              <w:rPr>
                <w:szCs w:val="24"/>
              </w:rPr>
            </w:rPrChange>
          </w:rPr>
          <w:t xml:space="preserve">na </w:t>
        </w:r>
      </w:ins>
      <w:ins w:id="5736" w:author="Peto" w:date="2018-06-11T20:30:00Z">
        <w:r w:rsidR="00931731" w:rsidRPr="00A82009">
          <w:rPr>
            <w:noProof/>
            <w:szCs w:val="24"/>
            <w:rPrChange w:id="5737" w:author="Peto" w:date="2018-06-14T07:18:00Z">
              <w:rPr>
                <w:szCs w:val="24"/>
              </w:rPr>
            </w:rPrChange>
          </w:rPr>
          <w:t xml:space="preserve">spresnenie </w:t>
        </w:r>
      </w:ins>
      <w:ins w:id="5738" w:author="Peto" w:date="2018-06-11T20:22:00Z">
        <w:r w:rsidR="00931731" w:rsidRPr="00A82009">
          <w:rPr>
            <w:noProof/>
            <w:szCs w:val="24"/>
            <w:rPrChange w:id="5739" w:author="Peto" w:date="2018-06-14T07:18:00Z">
              <w:rPr>
                <w:szCs w:val="24"/>
              </w:rPr>
            </w:rPrChange>
          </w:rPr>
          <w:t>detekciu parametrov slúžiacich na výpočet srdečného výdaja</w:t>
        </w:r>
      </w:ins>
      <w:del w:id="5740" w:author="Peto" w:date="2018-06-11T20:31:00Z">
        <w:r w:rsidRPr="00A82009" w:rsidDel="004E6D1F">
          <w:rPr>
            <w:noProof/>
            <w:szCs w:val="24"/>
            <w:rPrChange w:id="5741" w:author="Peto" w:date="2018-06-14T07:18:00Z">
              <w:rPr>
                <w:szCs w:val="24"/>
              </w:rPr>
            </w:rPrChange>
          </w:rPr>
          <w:delText xml:space="preserve">na detekciu parametrov slúžiacich na výpočet </w:delText>
        </w:r>
      </w:del>
      <w:del w:id="5742" w:author="Peto" w:date="2018-06-11T20:13:00Z">
        <w:r w:rsidRPr="00A82009" w:rsidDel="0006501E">
          <w:rPr>
            <w:noProof/>
            <w:szCs w:val="24"/>
            <w:rPrChange w:id="5743" w:author="Peto" w:date="2018-06-14T07:18:00Z">
              <w:rPr>
                <w:szCs w:val="24"/>
              </w:rPr>
            </w:rPrChange>
          </w:rPr>
          <w:delText>SV</w:delText>
        </w:r>
      </w:del>
      <w:del w:id="5744" w:author="Peto" w:date="2018-06-11T20:23:00Z">
        <w:r w:rsidRPr="00A82009" w:rsidDel="00931731">
          <w:rPr>
            <w:noProof/>
            <w:szCs w:val="24"/>
            <w:rPrChange w:id="5745" w:author="Peto" w:date="2018-06-14T07:18:00Z">
              <w:rPr>
                <w:szCs w:val="24"/>
              </w:rPr>
            </w:rPrChange>
          </w:rPr>
          <w:delText xml:space="preserve">. Najdôležitejšími parametrami pri výpočte SV sú dĺžka systoly (LVET - detekovaný hlavne zo srdečných zvukov) a maximum zápornej derivovanej impedancie (-dZ/dtmax). </w:delText>
        </w:r>
      </w:del>
      <w:ins w:id="5746" w:author="Peto" w:date="2018-06-11T20:23:00Z">
        <w:r w:rsidR="00931731" w:rsidRPr="00A82009">
          <w:rPr>
            <w:noProof/>
            <w:szCs w:val="24"/>
            <w:rPrChange w:id="5747" w:author="Peto" w:date="2018-06-14T07:18:00Z">
              <w:rPr>
                <w:szCs w:val="24"/>
              </w:rPr>
            </w:rPrChange>
          </w:rPr>
          <w:t>.</w:t>
        </w:r>
      </w:ins>
      <w:ins w:id="5748" w:author="Peto" w:date="2018-06-11T20:43:00Z">
        <w:r w:rsidR="00B65C26" w:rsidRPr="00A82009">
          <w:rPr>
            <w:noProof/>
            <w:szCs w:val="24"/>
            <w:rPrChange w:id="5749" w:author="Peto" w:date="2018-06-14T07:18:00Z">
              <w:rPr>
                <w:szCs w:val="24"/>
              </w:rPr>
            </w:rPrChange>
          </w:rPr>
          <w:t xml:space="preserve"> </w:t>
        </w:r>
      </w:ins>
      <w:r w:rsidRPr="00A82009">
        <w:rPr>
          <w:noProof/>
          <w:szCs w:val="24"/>
          <w:rPrChange w:id="5750" w:author="Peto" w:date="2018-06-14T07:18:00Z">
            <w:rPr>
              <w:szCs w:val="24"/>
            </w:rPr>
          </w:rPrChange>
        </w:rPr>
        <w:t xml:space="preserve">Dôraz je kladený na potlačenie vplyvu respirácie a iných nežiaducich zložiek signálu hrudníkovej impedancie. Následne </w:t>
      </w:r>
      <w:del w:id="5751" w:author="Peto" w:date="2018-06-11T20:31:00Z">
        <w:r w:rsidRPr="00A82009" w:rsidDel="004E6D1F">
          <w:rPr>
            <w:noProof/>
            <w:szCs w:val="24"/>
            <w:rPrChange w:id="5752" w:author="Peto" w:date="2018-06-14T07:18:00Z">
              <w:rPr>
                <w:szCs w:val="24"/>
              </w:rPr>
            </w:rPrChange>
          </w:rPr>
          <w:delText xml:space="preserve">budú </w:delText>
        </w:r>
      </w:del>
      <w:ins w:id="5753" w:author="Peto" w:date="2018-06-11T20:31:00Z">
        <w:r w:rsidR="004E6D1F" w:rsidRPr="00A82009">
          <w:rPr>
            <w:noProof/>
            <w:szCs w:val="24"/>
            <w:rPrChange w:id="5754" w:author="Peto" w:date="2018-06-14T07:18:00Z">
              <w:rPr>
                <w:szCs w:val="24"/>
              </w:rPr>
            </w:rPrChange>
          </w:rPr>
          <w:t xml:space="preserve">boli </w:t>
        </w:r>
      </w:ins>
      <w:r w:rsidRPr="00A82009">
        <w:rPr>
          <w:noProof/>
          <w:szCs w:val="24"/>
          <w:rPrChange w:id="5755" w:author="Peto" w:date="2018-06-14T07:18:00Z">
            <w:rPr>
              <w:szCs w:val="24"/>
            </w:rPr>
          </w:rPrChange>
        </w:rPr>
        <w:t xml:space="preserve">nové metódy </w:t>
      </w:r>
      <w:del w:id="5756" w:author="Peto" w:date="2018-06-11T20:52:00Z">
        <w:r w:rsidRPr="00A82009" w:rsidDel="00FA314F">
          <w:rPr>
            <w:noProof/>
            <w:szCs w:val="24"/>
            <w:rPrChange w:id="5757" w:author="Peto" w:date="2018-06-14T07:18:00Z">
              <w:rPr>
                <w:szCs w:val="24"/>
              </w:rPr>
            </w:rPrChange>
          </w:rPr>
          <w:delText xml:space="preserve">použité na výpočet kontinuálneho SV </w:delText>
        </w:r>
      </w:del>
      <w:del w:id="5758" w:author="Peto" w:date="2018-06-11T20:25:00Z">
        <w:r w:rsidRPr="00A82009" w:rsidDel="00931731">
          <w:rPr>
            <w:noProof/>
            <w:szCs w:val="24"/>
            <w:rPrChange w:id="5759" w:author="Peto" w:date="2018-06-14T07:18:00Z">
              <w:rPr>
                <w:szCs w:val="24"/>
              </w:rPr>
            </w:rPrChange>
          </w:rPr>
          <w:delText>na rôznych</w:delText>
        </w:r>
      </w:del>
      <w:del w:id="5760" w:author="Peto" w:date="2018-06-11T20:26:00Z">
        <w:r w:rsidRPr="00A82009" w:rsidDel="00931731">
          <w:rPr>
            <w:noProof/>
            <w:szCs w:val="24"/>
            <w:rPrChange w:id="5761" w:author="Peto" w:date="2018-06-14T07:18:00Z">
              <w:rPr>
                <w:szCs w:val="24"/>
              </w:rPr>
            </w:rPrChange>
          </w:rPr>
          <w:delText xml:space="preserve"> skupinách pacientov</w:delText>
        </w:r>
      </w:del>
      <w:del w:id="5762" w:author="Peto" w:date="2018-06-11T20:52:00Z">
        <w:r w:rsidRPr="00A82009" w:rsidDel="00FA314F">
          <w:rPr>
            <w:noProof/>
            <w:szCs w:val="24"/>
            <w:rPrChange w:id="5763" w:author="Peto" w:date="2018-06-14T07:18:00Z">
              <w:rPr>
                <w:szCs w:val="24"/>
              </w:rPr>
            </w:rPrChange>
          </w:rPr>
          <w:delText xml:space="preserve">. Výpočet SV novými metódami </w:delText>
        </w:r>
      </w:del>
      <w:del w:id="5764" w:author="Peto" w:date="2018-06-11T20:26:00Z">
        <w:r w:rsidRPr="00A82009" w:rsidDel="00931731">
          <w:rPr>
            <w:noProof/>
            <w:szCs w:val="24"/>
            <w:rPrChange w:id="5765" w:author="Peto" w:date="2018-06-14T07:18:00Z">
              <w:rPr>
                <w:szCs w:val="24"/>
              </w:rPr>
            </w:rPrChange>
          </w:rPr>
          <w:delText xml:space="preserve">bude </w:delText>
        </w:r>
      </w:del>
      <w:r w:rsidRPr="00A82009">
        <w:rPr>
          <w:noProof/>
          <w:szCs w:val="24"/>
          <w:rPrChange w:id="5766" w:author="Peto" w:date="2018-06-14T07:18:00Z">
            <w:rPr>
              <w:szCs w:val="24"/>
            </w:rPr>
          </w:rPrChange>
        </w:rPr>
        <w:t>porovnan</w:t>
      </w:r>
      <w:ins w:id="5767" w:author="Peto" w:date="2018-06-11T20:52:00Z">
        <w:r w:rsidR="00FA314F" w:rsidRPr="00A82009">
          <w:rPr>
            <w:noProof/>
            <w:szCs w:val="24"/>
            <w:rPrChange w:id="5768" w:author="Peto" w:date="2018-06-14T07:18:00Z">
              <w:rPr>
                <w:szCs w:val="24"/>
              </w:rPr>
            </w:rPrChange>
          </w:rPr>
          <w:t>é</w:t>
        </w:r>
      </w:ins>
      <w:del w:id="5769" w:author="Peto" w:date="2018-06-11T20:52:00Z">
        <w:r w:rsidRPr="00A82009" w:rsidDel="00FA314F">
          <w:rPr>
            <w:noProof/>
            <w:szCs w:val="24"/>
            <w:rPrChange w:id="5770" w:author="Peto" w:date="2018-06-14T07:18:00Z">
              <w:rPr>
                <w:szCs w:val="24"/>
              </w:rPr>
            </w:rPrChange>
          </w:rPr>
          <w:delText>ý</w:delText>
        </w:r>
      </w:del>
      <w:r w:rsidRPr="00A82009">
        <w:rPr>
          <w:noProof/>
          <w:szCs w:val="24"/>
          <w:rPrChange w:id="5771" w:author="Peto" w:date="2018-06-14T07:18:00Z">
            <w:rPr>
              <w:szCs w:val="24"/>
            </w:rPr>
          </w:rPrChange>
        </w:rPr>
        <w:t xml:space="preserve"> s výpočtom SV pomocou Dopplerovskej echokardiografie</w:t>
      </w:r>
      <w:ins w:id="5772" w:author="Peto" w:date="2018-06-11T20:26:00Z">
        <w:r w:rsidR="00931731" w:rsidRPr="00A82009">
          <w:rPr>
            <w:noProof/>
            <w:szCs w:val="24"/>
            <w:rPrChange w:id="5773" w:author="Peto" w:date="2018-06-14T07:18:00Z">
              <w:rPr>
                <w:szCs w:val="24"/>
              </w:rPr>
            </w:rPrChange>
          </w:rPr>
          <w:t xml:space="preserve"> a termodilúcie</w:t>
        </w:r>
      </w:ins>
      <w:r w:rsidRPr="00A82009">
        <w:rPr>
          <w:noProof/>
          <w:szCs w:val="24"/>
          <w:rPrChange w:id="5774" w:author="Peto" w:date="2018-06-14T07:18:00Z">
            <w:rPr>
              <w:szCs w:val="24"/>
            </w:rPr>
          </w:rPrChange>
        </w:rPr>
        <w:t>.</w:t>
      </w:r>
    </w:p>
    <w:p w14:paraId="691A378E" w14:textId="77777777" w:rsidR="00CE547F" w:rsidRPr="00A82009" w:rsidRDefault="00CE547F" w:rsidP="00CE547F">
      <w:pPr>
        <w:rPr>
          <w:noProof/>
          <w:szCs w:val="24"/>
          <w:rPrChange w:id="5775" w:author="Peto" w:date="2018-06-14T07:18:00Z">
            <w:rPr>
              <w:szCs w:val="24"/>
            </w:rPr>
          </w:rPrChange>
        </w:rPr>
      </w:pPr>
    </w:p>
    <w:p w14:paraId="2DD22C16" w14:textId="1F60E563" w:rsidR="00CE547F" w:rsidRPr="00A82009" w:rsidRDefault="00CE547F" w:rsidP="00CE547F">
      <w:pPr>
        <w:rPr>
          <w:noProof/>
          <w:szCs w:val="24"/>
          <w:rPrChange w:id="5776" w:author="Peto" w:date="2018-06-14T07:18:00Z">
            <w:rPr>
              <w:szCs w:val="24"/>
            </w:rPr>
          </w:rPrChange>
        </w:rPr>
      </w:pPr>
      <w:r w:rsidRPr="00A82009">
        <w:rPr>
          <w:noProof/>
          <w:szCs w:val="24"/>
          <w:rPrChange w:id="5777" w:author="Peto" w:date="2018-06-14T07:18:00Z">
            <w:rPr>
              <w:szCs w:val="24"/>
            </w:rPr>
          </w:rPrChange>
        </w:rPr>
        <w:t xml:space="preserve">Návrh a otestovanie novej metodiky detekcie parametrov pre výpočet SV </w:t>
      </w:r>
      <w:del w:id="5778" w:author="Peto" w:date="2018-06-11T20:55:00Z">
        <w:r w:rsidRPr="00A82009" w:rsidDel="00FA314F">
          <w:rPr>
            <w:noProof/>
            <w:szCs w:val="24"/>
            <w:rPrChange w:id="5779" w:author="Peto" w:date="2018-06-14T07:18:00Z">
              <w:rPr>
                <w:szCs w:val="24"/>
              </w:rPr>
            </w:rPrChange>
          </w:rPr>
          <w:delText xml:space="preserve">ktorá </w:delText>
        </w:r>
      </w:del>
      <w:r w:rsidRPr="00A82009">
        <w:rPr>
          <w:noProof/>
          <w:szCs w:val="24"/>
          <w:rPrChange w:id="5780" w:author="Peto" w:date="2018-06-14T07:18:00Z">
            <w:rPr>
              <w:szCs w:val="24"/>
            </w:rPr>
          </w:rPrChange>
        </w:rPr>
        <w:t xml:space="preserve">zahrňuje: </w:t>
      </w:r>
    </w:p>
    <w:p w14:paraId="72F2183D" w14:textId="71EC74B7" w:rsidR="00CE547F" w:rsidRPr="00A82009" w:rsidDel="00FA314F" w:rsidRDefault="00CE547F">
      <w:pPr>
        <w:pStyle w:val="Odsekzoznamu"/>
        <w:numPr>
          <w:ilvl w:val="0"/>
          <w:numId w:val="19"/>
        </w:numPr>
        <w:rPr>
          <w:del w:id="5781" w:author="Peto" w:date="2018-06-11T20:53:00Z"/>
          <w:noProof/>
          <w:szCs w:val="24"/>
          <w:rPrChange w:id="5782" w:author="Peto" w:date="2018-06-14T07:18:00Z">
            <w:rPr>
              <w:del w:id="5783" w:author="Peto" w:date="2018-06-11T20:53:00Z"/>
              <w:szCs w:val="24"/>
            </w:rPr>
          </w:rPrChange>
        </w:rPr>
      </w:pPr>
      <w:r w:rsidRPr="00A82009">
        <w:rPr>
          <w:noProof/>
          <w:szCs w:val="24"/>
          <w:rPrChange w:id="5784" w:author="Peto" w:date="2018-06-14T07:18:00Z">
            <w:rPr>
              <w:szCs w:val="24"/>
            </w:rPr>
          </w:rPrChange>
        </w:rPr>
        <w:t xml:space="preserve">Detekcia prvého </w:t>
      </w:r>
      <w:ins w:id="5785" w:author="Peto" w:date="2018-06-11T20:52:00Z">
        <w:r w:rsidR="00FA314F" w:rsidRPr="00A82009">
          <w:rPr>
            <w:noProof/>
            <w:szCs w:val="24"/>
            <w:rPrChange w:id="5786" w:author="Peto" w:date="2018-06-14T07:18:00Z">
              <w:rPr>
                <w:szCs w:val="24"/>
              </w:rPr>
            </w:rPrChange>
          </w:rPr>
          <w:t xml:space="preserve">a </w:t>
        </w:r>
      </w:ins>
      <w:ins w:id="5787" w:author="Peto" w:date="2018-06-11T20:53:00Z">
        <w:r w:rsidR="00FA314F" w:rsidRPr="00A82009">
          <w:rPr>
            <w:noProof/>
            <w:szCs w:val="24"/>
            <w:rPrChange w:id="5788" w:author="Peto" w:date="2018-06-14T07:18:00Z">
              <w:rPr>
                <w:szCs w:val="24"/>
              </w:rPr>
            </w:rPrChange>
          </w:rPr>
          <w:t xml:space="preserve">druhého </w:t>
        </w:r>
      </w:ins>
      <w:r w:rsidRPr="00A82009">
        <w:rPr>
          <w:noProof/>
          <w:szCs w:val="24"/>
          <w:rPrChange w:id="5789" w:author="Peto" w:date="2018-06-14T07:18:00Z">
            <w:rPr>
              <w:szCs w:val="24"/>
            </w:rPr>
          </w:rPrChange>
        </w:rPr>
        <w:t xml:space="preserve">srdečného zvuku </w:t>
      </w:r>
      <w:ins w:id="5790" w:author="Peto" w:date="2018-06-11T20:53:00Z">
        <w:r w:rsidR="00FA314F" w:rsidRPr="00A82009">
          <w:rPr>
            <w:noProof/>
            <w:szCs w:val="24"/>
            <w:rPrChange w:id="5791" w:author="Peto" w:date="2018-06-14T07:18:00Z">
              <w:rPr>
                <w:szCs w:val="24"/>
              </w:rPr>
            </w:rPrChange>
          </w:rPr>
          <w:t>(</w:t>
        </w:r>
      </w:ins>
      <w:del w:id="5792" w:author="Peto" w:date="2018-06-11T20:53:00Z">
        <w:r w:rsidRPr="00A82009" w:rsidDel="00FA314F">
          <w:rPr>
            <w:noProof/>
            <w:szCs w:val="24"/>
            <w:rPrChange w:id="5793" w:author="Peto" w:date="2018-06-14T07:18:00Z">
              <w:rPr>
                <w:szCs w:val="24"/>
              </w:rPr>
            </w:rPrChange>
          </w:rPr>
          <w:delText xml:space="preserve">- </w:delText>
        </w:r>
      </w:del>
      <w:r w:rsidRPr="00A82009">
        <w:rPr>
          <w:noProof/>
          <w:szCs w:val="24"/>
          <w:rPrChange w:id="5794" w:author="Peto" w:date="2018-06-14T07:18:00Z">
            <w:rPr>
              <w:szCs w:val="24"/>
            </w:rPr>
          </w:rPrChange>
        </w:rPr>
        <w:t>S1</w:t>
      </w:r>
      <w:ins w:id="5795" w:author="Peto" w:date="2018-06-11T20:53:00Z">
        <w:r w:rsidR="00FA314F" w:rsidRPr="00A82009">
          <w:rPr>
            <w:noProof/>
            <w:szCs w:val="24"/>
            <w:rPrChange w:id="5796" w:author="Peto" w:date="2018-06-14T07:18:00Z">
              <w:rPr>
                <w:szCs w:val="24"/>
              </w:rPr>
            </w:rPrChange>
          </w:rPr>
          <w:t>, S2)</w:t>
        </w:r>
      </w:ins>
      <w:del w:id="5797" w:author="Peto" w:date="2018-06-11T20:53:00Z">
        <w:r w:rsidRPr="00A82009" w:rsidDel="00FA314F">
          <w:rPr>
            <w:noProof/>
            <w:szCs w:val="24"/>
            <w:rPrChange w:id="5798" w:author="Peto" w:date="2018-06-14T07:18:00Z">
              <w:rPr>
                <w:szCs w:val="24"/>
              </w:rPr>
            </w:rPrChange>
          </w:rPr>
          <w:delText xml:space="preserve">  </w:delText>
        </w:r>
      </w:del>
    </w:p>
    <w:p w14:paraId="1CA16C42" w14:textId="17468AD8" w:rsidR="00CE547F" w:rsidRPr="00A82009" w:rsidRDefault="00CE547F">
      <w:pPr>
        <w:pStyle w:val="Odsekzoznamu"/>
        <w:numPr>
          <w:ilvl w:val="0"/>
          <w:numId w:val="19"/>
        </w:numPr>
        <w:rPr>
          <w:noProof/>
          <w:szCs w:val="24"/>
          <w:rPrChange w:id="5799" w:author="Peto" w:date="2018-06-14T07:18:00Z">
            <w:rPr>
              <w:szCs w:val="24"/>
            </w:rPr>
          </w:rPrChange>
        </w:rPr>
      </w:pPr>
      <w:del w:id="5800" w:author="Peto" w:date="2018-06-11T20:53:00Z">
        <w:r w:rsidRPr="00A82009" w:rsidDel="00FA314F">
          <w:rPr>
            <w:noProof/>
            <w:szCs w:val="24"/>
            <w:rPrChange w:id="5801" w:author="Peto" w:date="2018-06-14T07:18:00Z">
              <w:rPr>
                <w:szCs w:val="24"/>
              </w:rPr>
            </w:rPrChange>
          </w:rPr>
          <w:delText>Detekcia druhého srdečného zvuku - S2</w:delText>
        </w:r>
      </w:del>
      <w:r w:rsidRPr="00A82009">
        <w:rPr>
          <w:noProof/>
          <w:szCs w:val="24"/>
          <w:rPrChange w:id="5802" w:author="Peto" w:date="2018-06-14T07:18:00Z">
            <w:rPr>
              <w:szCs w:val="24"/>
            </w:rPr>
          </w:rPrChange>
        </w:rPr>
        <w:t xml:space="preserve"> </w:t>
      </w:r>
    </w:p>
    <w:p w14:paraId="77C2F28B" w14:textId="102E8643" w:rsidR="00CE547F" w:rsidRPr="00A82009" w:rsidRDefault="00CE547F" w:rsidP="00CE547F">
      <w:pPr>
        <w:pStyle w:val="Odsekzoznamu"/>
        <w:numPr>
          <w:ilvl w:val="0"/>
          <w:numId w:val="19"/>
        </w:numPr>
        <w:rPr>
          <w:ins w:id="5803" w:author="Peto" w:date="2018-06-11T20:44:00Z"/>
          <w:noProof/>
          <w:szCs w:val="24"/>
          <w:rPrChange w:id="5804" w:author="Peto" w:date="2018-06-14T07:18:00Z">
            <w:rPr>
              <w:ins w:id="5805" w:author="Peto" w:date="2018-06-11T20:44:00Z"/>
              <w:szCs w:val="24"/>
            </w:rPr>
          </w:rPrChange>
        </w:rPr>
      </w:pPr>
      <w:r w:rsidRPr="00A82009">
        <w:rPr>
          <w:noProof/>
          <w:szCs w:val="24"/>
          <w:rPrChange w:id="5806" w:author="Peto" w:date="2018-06-14T07:18:00Z">
            <w:rPr>
              <w:szCs w:val="24"/>
            </w:rPr>
          </w:rPrChange>
        </w:rPr>
        <w:t xml:space="preserve">Detekcia parametru </w:t>
      </w:r>
      <w:ins w:id="5807" w:author="Langer, Peter" w:date="2018-06-12T08:19:00Z">
        <m:oMath>
          <m:r>
            <w:rPr>
              <w:rFonts w:ascii="Cambria Math" w:hAnsi="Cambria Math"/>
              <w:noProof/>
              <w:rPrChange w:id="580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5809" w:author="Peto" w:date="2018-06-14T07:18:00Z">
                    <w:rPr>
                      <w:rFonts w:ascii="Cambria Math" w:hAnsi="Cambria Math"/>
                    </w:rPr>
                  </w:rPrChange>
                </w:rPr>
                <m:t>t</m:t>
              </m:r>
            </m:e>
            <m:sub>
              <m:r>
                <w:rPr>
                  <w:rFonts w:ascii="Cambria Math" w:hAnsi="Cambria Math"/>
                  <w:noProof/>
                  <w:rPrChange w:id="5810" w:author="Peto" w:date="2018-06-14T07:18:00Z">
                    <w:rPr>
                      <w:rFonts w:ascii="Cambria Math" w:hAnsi="Cambria Math"/>
                    </w:rPr>
                  </w:rPrChange>
                </w:rPr>
                <m:t>max</m:t>
              </m:r>
            </m:sub>
          </m:sSub>
        </m:oMath>
      </w:ins>
      <w:del w:id="5811" w:author="Langer, Peter" w:date="2018-06-12T08:19:00Z">
        <w:r w:rsidRPr="00A82009" w:rsidDel="00E16A17">
          <w:rPr>
            <w:noProof/>
            <w:szCs w:val="24"/>
            <w:rPrChange w:id="5812" w:author="Peto" w:date="2018-06-14T07:18:00Z">
              <w:rPr>
                <w:szCs w:val="24"/>
              </w:rPr>
            </w:rPrChange>
          </w:rPr>
          <w:delText>-dZ/dtmax</w:delText>
        </w:r>
      </w:del>
    </w:p>
    <w:p w14:paraId="0314369C" w14:textId="77777777" w:rsidR="00B65C26" w:rsidRPr="00A82009" w:rsidRDefault="00B65C26">
      <w:pPr>
        <w:pStyle w:val="Odsekzoznamu"/>
        <w:ind w:left="720"/>
        <w:rPr>
          <w:noProof/>
          <w:szCs w:val="24"/>
          <w:rPrChange w:id="5813" w:author="Peto" w:date="2018-06-14T07:18:00Z">
            <w:rPr>
              <w:szCs w:val="24"/>
            </w:rPr>
          </w:rPrChange>
        </w:rPr>
        <w:pPrChange w:id="5814" w:author="Peto" w:date="2018-06-11T20:44:00Z">
          <w:pPr>
            <w:pStyle w:val="Odsekzoznamu"/>
            <w:numPr>
              <w:numId w:val="19"/>
            </w:numPr>
            <w:ind w:left="720" w:hanging="360"/>
          </w:pPr>
        </w:pPrChange>
      </w:pPr>
    </w:p>
    <w:p w14:paraId="0CDFC525" w14:textId="77777777" w:rsidR="00CE547F" w:rsidRPr="00A82009" w:rsidRDefault="00CE547F" w:rsidP="00CE547F">
      <w:pPr>
        <w:rPr>
          <w:noProof/>
          <w:szCs w:val="24"/>
          <w:rPrChange w:id="5815" w:author="Peto" w:date="2018-06-14T07:18:00Z">
            <w:rPr>
              <w:szCs w:val="24"/>
            </w:rPr>
          </w:rPrChange>
        </w:rPr>
      </w:pPr>
      <w:r w:rsidRPr="00A82009">
        <w:rPr>
          <w:noProof/>
          <w:szCs w:val="24"/>
          <w:rPrChange w:id="5816" w:author="Peto" w:date="2018-06-14T07:18:00Z">
            <w:rPr>
              <w:szCs w:val="24"/>
            </w:rPr>
          </w:rPrChange>
        </w:rPr>
        <w:t>Overenie metodiky na základe variability parametrov:</w:t>
      </w:r>
    </w:p>
    <w:p w14:paraId="7F9ADFA6" w14:textId="4313F4B0" w:rsidR="00CE547F" w:rsidRPr="00A82009" w:rsidRDefault="00CE547F" w:rsidP="00CE547F">
      <w:pPr>
        <w:pStyle w:val="Odsekzoznamu"/>
        <w:numPr>
          <w:ilvl w:val="0"/>
          <w:numId w:val="12"/>
        </w:numPr>
        <w:rPr>
          <w:ins w:id="5817" w:author="Peto" w:date="2018-06-11T20:44:00Z"/>
          <w:noProof/>
          <w:szCs w:val="24"/>
          <w:rPrChange w:id="5818" w:author="Peto" w:date="2018-06-14T07:18:00Z">
            <w:rPr>
              <w:ins w:id="5819" w:author="Peto" w:date="2018-06-11T20:44:00Z"/>
              <w:szCs w:val="24"/>
            </w:rPr>
          </w:rPrChange>
        </w:rPr>
      </w:pPr>
      <w:r w:rsidRPr="00A82009">
        <w:rPr>
          <w:noProof/>
          <w:szCs w:val="24"/>
          <w:rPrChange w:id="5820" w:author="Peto" w:date="2018-06-14T07:18:00Z">
            <w:rPr>
              <w:szCs w:val="24"/>
            </w:rPr>
          </w:rPrChange>
        </w:rPr>
        <w:t>Detekované parametre by mali korelovať s fyziologickými procesmi – s</w:t>
      </w:r>
      <w:del w:id="5821" w:author="Peto" w:date="2018-06-11T20:44:00Z">
        <w:r w:rsidRPr="00A82009" w:rsidDel="00B65C26">
          <w:rPr>
            <w:noProof/>
            <w:szCs w:val="24"/>
            <w:rPrChange w:id="5822" w:author="Peto" w:date="2018-06-14T07:18:00Z">
              <w:rPr>
                <w:szCs w:val="24"/>
              </w:rPr>
            </w:rPrChange>
          </w:rPr>
          <w:delText> </w:delText>
        </w:r>
      </w:del>
      <w:ins w:id="5823" w:author="Peto" w:date="2018-06-11T20:44:00Z">
        <w:r w:rsidR="00B65C26" w:rsidRPr="00A82009">
          <w:rPr>
            <w:noProof/>
            <w:szCs w:val="24"/>
            <w:rPrChange w:id="5824" w:author="Peto" w:date="2018-06-14T07:18:00Z">
              <w:rPr>
                <w:szCs w:val="24"/>
              </w:rPr>
            </w:rPrChange>
          </w:rPr>
          <w:t> </w:t>
        </w:r>
      </w:ins>
      <w:r w:rsidRPr="00A82009">
        <w:rPr>
          <w:noProof/>
          <w:szCs w:val="24"/>
          <w:rPrChange w:id="5825" w:author="Peto" w:date="2018-06-14T07:18:00Z">
            <w:rPr>
              <w:szCs w:val="24"/>
            </w:rPr>
          </w:rPrChange>
        </w:rPr>
        <w:t>respiráciou</w:t>
      </w:r>
    </w:p>
    <w:p w14:paraId="397F9E4B" w14:textId="77777777" w:rsidR="00B65C26" w:rsidRPr="00A82009" w:rsidRDefault="00B65C26">
      <w:pPr>
        <w:pStyle w:val="Odsekzoznamu"/>
        <w:ind w:left="720"/>
        <w:rPr>
          <w:noProof/>
          <w:szCs w:val="24"/>
          <w:rPrChange w:id="5826" w:author="Peto" w:date="2018-06-14T07:18:00Z">
            <w:rPr>
              <w:szCs w:val="24"/>
            </w:rPr>
          </w:rPrChange>
        </w:rPr>
        <w:pPrChange w:id="5827" w:author="Peto" w:date="2018-06-11T20:44:00Z">
          <w:pPr>
            <w:pStyle w:val="Odsekzoznamu"/>
            <w:numPr>
              <w:numId w:val="12"/>
            </w:numPr>
            <w:ind w:left="720" w:hanging="360"/>
          </w:pPr>
        </w:pPrChange>
      </w:pPr>
    </w:p>
    <w:p w14:paraId="08166A5D" w14:textId="77777777" w:rsidR="00B65C26" w:rsidRPr="00A82009" w:rsidRDefault="00B65C26" w:rsidP="00B65C26">
      <w:pPr>
        <w:rPr>
          <w:ins w:id="5828" w:author="Peto" w:date="2018-06-11T20:45:00Z"/>
          <w:noProof/>
          <w:szCs w:val="24"/>
          <w:rPrChange w:id="5829" w:author="Peto" w:date="2018-06-14T07:18:00Z">
            <w:rPr>
              <w:ins w:id="5830" w:author="Peto" w:date="2018-06-11T20:45:00Z"/>
              <w:szCs w:val="24"/>
            </w:rPr>
          </w:rPrChange>
        </w:rPr>
      </w:pPr>
      <w:ins w:id="5831" w:author="Peto" w:date="2018-06-11T20:45:00Z">
        <w:r w:rsidRPr="00A82009">
          <w:rPr>
            <w:noProof/>
            <w:szCs w:val="24"/>
            <w:rPrChange w:id="5832" w:author="Peto" w:date="2018-06-14T07:18:00Z">
              <w:rPr>
                <w:szCs w:val="24"/>
              </w:rPr>
            </w:rPrChange>
          </w:rPr>
          <w:t>Štatistické spracovanie hodnôt hemodynamických parametrov počas merania</w:t>
        </w:r>
      </w:ins>
    </w:p>
    <w:p w14:paraId="5EFB2363" w14:textId="11F82E75" w:rsidR="00B65C26" w:rsidRPr="00A82009" w:rsidRDefault="00B65C26" w:rsidP="00B65C26">
      <w:pPr>
        <w:pStyle w:val="Odsekzoznamu"/>
        <w:numPr>
          <w:ilvl w:val="0"/>
          <w:numId w:val="12"/>
        </w:numPr>
        <w:rPr>
          <w:ins w:id="5833" w:author="Peto" w:date="2018-06-11T20:45:00Z"/>
          <w:noProof/>
          <w:szCs w:val="24"/>
          <w:rPrChange w:id="5834" w:author="Peto" w:date="2018-06-14T07:18:00Z">
            <w:rPr>
              <w:ins w:id="5835" w:author="Peto" w:date="2018-06-11T20:45:00Z"/>
              <w:szCs w:val="24"/>
            </w:rPr>
          </w:rPrChange>
        </w:rPr>
      </w:pPr>
      <w:ins w:id="5836" w:author="Peto" w:date="2018-06-11T20:45:00Z">
        <w:r w:rsidRPr="00A82009">
          <w:rPr>
            <w:noProof/>
            <w:szCs w:val="24"/>
            <w:rPrChange w:id="5837" w:author="Peto" w:date="2018-06-14T07:18:00Z">
              <w:rPr>
                <w:szCs w:val="24"/>
              </w:rPr>
            </w:rPrChange>
          </w:rPr>
          <w:t>Popisná štatistika parametrov počas hlbokého a </w:t>
        </w:r>
      </w:ins>
      <w:ins w:id="5838" w:author="Peto" w:date="2018-06-11T20:55:00Z">
        <w:r w:rsidR="00FA314F" w:rsidRPr="00A82009">
          <w:rPr>
            <w:noProof/>
            <w:szCs w:val="24"/>
            <w:rPrChange w:id="5839" w:author="Peto" w:date="2018-06-14T07:18:00Z">
              <w:rPr>
                <w:szCs w:val="24"/>
              </w:rPr>
            </w:rPrChange>
          </w:rPr>
          <w:t>spontánneho</w:t>
        </w:r>
      </w:ins>
      <w:ins w:id="5840" w:author="Peto" w:date="2018-06-11T20:45:00Z">
        <w:r w:rsidRPr="00A82009">
          <w:rPr>
            <w:noProof/>
            <w:szCs w:val="24"/>
            <w:rPrChange w:id="5841" w:author="Peto" w:date="2018-06-14T07:18:00Z">
              <w:rPr>
                <w:szCs w:val="24"/>
              </w:rPr>
            </w:rPrChange>
          </w:rPr>
          <w:t xml:space="preserve"> dýchania</w:t>
        </w:r>
      </w:ins>
    </w:p>
    <w:p w14:paraId="6DF678D6" w14:textId="77777777" w:rsidR="00B65C26" w:rsidRPr="00A82009" w:rsidRDefault="00B65C26">
      <w:pPr>
        <w:pStyle w:val="Odsekzoznamu"/>
        <w:ind w:left="720"/>
        <w:rPr>
          <w:ins w:id="5842" w:author="Peto" w:date="2018-06-11T20:45:00Z"/>
          <w:noProof/>
          <w:szCs w:val="24"/>
          <w:rPrChange w:id="5843" w:author="Peto" w:date="2018-06-14T07:18:00Z">
            <w:rPr>
              <w:ins w:id="5844" w:author="Peto" w:date="2018-06-11T20:45:00Z"/>
              <w:szCs w:val="24"/>
            </w:rPr>
          </w:rPrChange>
        </w:rPr>
        <w:pPrChange w:id="5845" w:author="Peto" w:date="2018-06-11T20:45:00Z">
          <w:pPr>
            <w:pStyle w:val="Odsekzoznamu"/>
            <w:numPr>
              <w:numId w:val="12"/>
            </w:numPr>
            <w:ind w:left="720" w:hanging="360"/>
          </w:pPr>
        </w:pPrChange>
      </w:pPr>
    </w:p>
    <w:p w14:paraId="6389703E" w14:textId="1BBE5790" w:rsidR="00B65C26" w:rsidRPr="00A82009" w:rsidRDefault="00B65C26" w:rsidP="00B65C26">
      <w:pPr>
        <w:rPr>
          <w:ins w:id="5846" w:author="Peto" w:date="2018-06-11T20:45:00Z"/>
          <w:noProof/>
          <w:szCs w:val="24"/>
          <w:rPrChange w:id="5847" w:author="Peto" w:date="2018-06-14T07:18:00Z">
            <w:rPr>
              <w:ins w:id="5848" w:author="Peto" w:date="2018-06-11T20:45:00Z"/>
              <w:szCs w:val="24"/>
            </w:rPr>
          </w:rPrChange>
        </w:rPr>
      </w:pPr>
      <w:ins w:id="5849" w:author="Peto" w:date="2018-06-11T20:45:00Z">
        <w:r w:rsidRPr="00A82009">
          <w:rPr>
            <w:noProof/>
            <w:szCs w:val="24"/>
            <w:rPrChange w:id="5850" w:author="Peto" w:date="2018-06-14T07:18:00Z">
              <w:rPr>
                <w:szCs w:val="24"/>
              </w:rPr>
            </w:rPrChange>
          </w:rPr>
          <w:t xml:space="preserve">Analýza vzájomných </w:t>
        </w:r>
      </w:ins>
      <w:ins w:id="5851" w:author="Peto" w:date="2018-06-11T20:46:00Z">
        <w:r w:rsidRPr="00A82009">
          <w:rPr>
            <w:noProof/>
            <w:szCs w:val="24"/>
            <w:rPrChange w:id="5852" w:author="Peto" w:date="2018-06-14T07:18:00Z">
              <w:rPr>
                <w:szCs w:val="24"/>
              </w:rPr>
            </w:rPrChange>
          </w:rPr>
          <w:t>väzieb</w:t>
        </w:r>
      </w:ins>
      <w:ins w:id="5853" w:author="Peto" w:date="2018-06-11T20:45:00Z">
        <w:r w:rsidRPr="00A82009">
          <w:rPr>
            <w:noProof/>
            <w:szCs w:val="24"/>
            <w:rPrChange w:id="5854" w:author="Peto" w:date="2018-06-14T07:18:00Z">
              <w:rPr>
                <w:szCs w:val="24"/>
              </w:rPr>
            </w:rPrChange>
          </w:rPr>
          <w:t xml:space="preserve"> hemodynamických parametrov</w:t>
        </w:r>
      </w:ins>
      <w:ins w:id="5855" w:author="Peto" w:date="2018-06-11T20:46:00Z">
        <w:r w:rsidRPr="00A82009">
          <w:rPr>
            <w:noProof/>
            <w:szCs w:val="24"/>
            <w:rPrChange w:id="5856" w:author="Peto" w:date="2018-06-14T07:18:00Z">
              <w:rPr>
                <w:szCs w:val="24"/>
              </w:rPr>
            </w:rPrChange>
          </w:rPr>
          <w:t>, kde bude sledovaná:</w:t>
        </w:r>
      </w:ins>
      <w:ins w:id="5857" w:author="Peto" w:date="2018-06-11T20:45:00Z">
        <w:r w:rsidRPr="00A82009">
          <w:rPr>
            <w:noProof/>
            <w:szCs w:val="24"/>
            <w:rPrChange w:id="5858" w:author="Peto" w:date="2018-06-14T07:18:00Z">
              <w:rPr>
                <w:szCs w:val="24"/>
              </w:rPr>
            </w:rPrChange>
          </w:rPr>
          <w:t xml:space="preserve"> </w:t>
        </w:r>
      </w:ins>
    </w:p>
    <w:p w14:paraId="2AA3EE37" w14:textId="1C4E7E80" w:rsidR="00B65C26" w:rsidRPr="00A82009" w:rsidRDefault="00B65C26" w:rsidP="00B65C26">
      <w:pPr>
        <w:pStyle w:val="Odsekzoznamu"/>
        <w:numPr>
          <w:ilvl w:val="0"/>
          <w:numId w:val="12"/>
        </w:numPr>
        <w:rPr>
          <w:ins w:id="5859" w:author="Peto" w:date="2018-06-11T20:46:00Z"/>
          <w:noProof/>
          <w:szCs w:val="24"/>
          <w:rPrChange w:id="5860" w:author="Peto" w:date="2018-06-14T07:18:00Z">
            <w:rPr>
              <w:ins w:id="5861" w:author="Peto" w:date="2018-06-11T20:46:00Z"/>
              <w:szCs w:val="24"/>
            </w:rPr>
          </w:rPrChange>
        </w:rPr>
      </w:pPr>
      <w:ins w:id="5862" w:author="Peto" w:date="2018-06-11T20:46:00Z">
        <w:r w:rsidRPr="00A82009">
          <w:rPr>
            <w:noProof/>
            <w:szCs w:val="24"/>
            <w:rPrChange w:id="5863" w:author="Peto" w:date="2018-06-14T07:18:00Z">
              <w:rPr>
                <w:szCs w:val="24"/>
              </w:rPr>
            </w:rPrChange>
          </w:rPr>
          <w:t xml:space="preserve">Sila </w:t>
        </w:r>
      </w:ins>
      <w:ins w:id="5864" w:author="Peto" w:date="2018-06-11T20:47:00Z">
        <w:r w:rsidRPr="00A82009">
          <w:rPr>
            <w:noProof/>
            <w:szCs w:val="24"/>
            <w:rPrChange w:id="5865" w:author="Peto" w:date="2018-06-14T07:18:00Z">
              <w:rPr>
                <w:szCs w:val="24"/>
              </w:rPr>
            </w:rPrChange>
          </w:rPr>
          <w:t>väzby</w:t>
        </w:r>
      </w:ins>
      <w:ins w:id="5866" w:author="Peto" w:date="2018-06-11T20:46:00Z">
        <w:r w:rsidRPr="00A82009">
          <w:rPr>
            <w:noProof/>
            <w:szCs w:val="24"/>
            <w:rPrChange w:id="5867" w:author="Peto" w:date="2018-06-14T07:18:00Z">
              <w:rPr>
                <w:szCs w:val="24"/>
              </w:rPr>
            </w:rPrChange>
          </w:rPr>
          <w:t xml:space="preserve"> </w:t>
        </w:r>
      </w:ins>
      <w:ins w:id="5868" w:author="Peto" w:date="2018-06-11T20:47:00Z">
        <w:r w:rsidRPr="00A82009">
          <w:rPr>
            <w:noProof/>
            <w:szCs w:val="24"/>
            <w:rPrChange w:id="5869" w:author="Peto" w:date="2018-06-14T07:18:00Z">
              <w:rPr>
                <w:szCs w:val="24"/>
              </w:rPr>
            </w:rPrChange>
          </w:rPr>
          <w:t>parametrov</w:t>
        </w:r>
      </w:ins>
      <w:ins w:id="5870" w:author="Peto" w:date="2018-06-11T20:46:00Z">
        <w:r w:rsidRPr="00A82009">
          <w:rPr>
            <w:noProof/>
            <w:szCs w:val="24"/>
            <w:rPrChange w:id="5871" w:author="Peto" w:date="2018-06-14T07:18:00Z">
              <w:rPr>
                <w:szCs w:val="24"/>
              </w:rPr>
            </w:rPrChange>
          </w:rPr>
          <w:t xml:space="preserve"> na </w:t>
        </w:r>
      </w:ins>
      <w:ins w:id="5872" w:author="Peto" w:date="2018-06-11T20:47:00Z">
        <w:r w:rsidRPr="00A82009">
          <w:rPr>
            <w:noProof/>
            <w:szCs w:val="24"/>
            <w:rPrChange w:id="5873" w:author="Peto" w:date="2018-06-14T07:18:00Z">
              <w:rPr>
                <w:szCs w:val="24"/>
              </w:rPr>
            </w:rPrChange>
          </w:rPr>
          <w:t>hlboké a </w:t>
        </w:r>
      </w:ins>
      <w:ins w:id="5874" w:author="Peto" w:date="2018-06-11T20:55:00Z">
        <w:r w:rsidR="00FA314F" w:rsidRPr="00A82009">
          <w:rPr>
            <w:noProof/>
            <w:szCs w:val="24"/>
            <w:rPrChange w:id="5875" w:author="Peto" w:date="2018-06-14T07:18:00Z">
              <w:rPr>
                <w:szCs w:val="24"/>
              </w:rPr>
            </w:rPrChange>
          </w:rPr>
          <w:t>spontánne</w:t>
        </w:r>
      </w:ins>
      <w:ins w:id="5876" w:author="Peto" w:date="2018-06-11T20:47:00Z">
        <w:r w:rsidRPr="00A82009">
          <w:rPr>
            <w:noProof/>
            <w:szCs w:val="24"/>
            <w:rPrChange w:id="5877" w:author="Peto" w:date="2018-06-14T07:18:00Z">
              <w:rPr>
                <w:szCs w:val="24"/>
              </w:rPr>
            </w:rPrChange>
          </w:rPr>
          <w:t xml:space="preserve"> </w:t>
        </w:r>
      </w:ins>
      <w:ins w:id="5878" w:author="Peto" w:date="2018-06-11T20:46:00Z">
        <w:r w:rsidRPr="00A82009">
          <w:rPr>
            <w:noProof/>
            <w:szCs w:val="24"/>
            <w:rPrChange w:id="5879" w:author="Peto" w:date="2018-06-14T07:18:00Z">
              <w:rPr>
                <w:szCs w:val="24"/>
              </w:rPr>
            </w:rPrChange>
          </w:rPr>
          <w:t>dýchanie</w:t>
        </w:r>
      </w:ins>
    </w:p>
    <w:p w14:paraId="4132E89C" w14:textId="634F0B66" w:rsidR="00B65C26" w:rsidRPr="00A82009" w:rsidRDefault="00B65C26" w:rsidP="00B65C26">
      <w:pPr>
        <w:pStyle w:val="Odsekzoznamu"/>
        <w:numPr>
          <w:ilvl w:val="0"/>
          <w:numId w:val="12"/>
        </w:numPr>
        <w:rPr>
          <w:ins w:id="5880" w:author="Peto" w:date="2018-06-11T20:47:00Z"/>
          <w:noProof/>
          <w:szCs w:val="24"/>
          <w:rPrChange w:id="5881" w:author="Peto" w:date="2018-06-14T07:18:00Z">
            <w:rPr>
              <w:ins w:id="5882" w:author="Peto" w:date="2018-06-11T20:47:00Z"/>
              <w:szCs w:val="24"/>
            </w:rPr>
          </w:rPrChange>
        </w:rPr>
      </w:pPr>
      <w:ins w:id="5883" w:author="Peto" w:date="2018-06-11T20:47:00Z">
        <w:r w:rsidRPr="00A82009">
          <w:rPr>
            <w:noProof/>
            <w:szCs w:val="24"/>
            <w:rPrChange w:id="5884" w:author="Peto" w:date="2018-06-14T07:18:00Z">
              <w:rPr>
                <w:szCs w:val="24"/>
              </w:rPr>
            </w:rPrChange>
          </w:rPr>
          <w:t>Posun reakcie parametrov na hlboké a </w:t>
        </w:r>
      </w:ins>
      <w:ins w:id="5885" w:author="Peto" w:date="2018-06-11T20:56:00Z">
        <w:r w:rsidR="00FA314F" w:rsidRPr="00A82009">
          <w:rPr>
            <w:noProof/>
            <w:szCs w:val="24"/>
            <w:rPrChange w:id="5886" w:author="Peto" w:date="2018-06-14T07:18:00Z">
              <w:rPr>
                <w:szCs w:val="24"/>
              </w:rPr>
            </w:rPrChange>
          </w:rPr>
          <w:t>spontánne</w:t>
        </w:r>
      </w:ins>
      <w:ins w:id="5887" w:author="Peto" w:date="2018-06-11T20:47:00Z">
        <w:r w:rsidRPr="00A82009">
          <w:rPr>
            <w:noProof/>
            <w:szCs w:val="24"/>
            <w:rPrChange w:id="5888" w:author="Peto" w:date="2018-06-14T07:18:00Z">
              <w:rPr>
                <w:szCs w:val="24"/>
              </w:rPr>
            </w:rPrChange>
          </w:rPr>
          <w:t xml:space="preserve"> dýchanie</w:t>
        </w:r>
      </w:ins>
    </w:p>
    <w:p w14:paraId="08CB1A6D" w14:textId="77777777" w:rsidR="00B65C26" w:rsidRPr="00A82009" w:rsidRDefault="00B65C26">
      <w:pPr>
        <w:pStyle w:val="Odsekzoznamu"/>
        <w:ind w:left="720"/>
        <w:rPr>
          <w:ins w:id="5889" w:author="Peto" w:date="2018-06-11T20:48:00Z"/>
          <w:noProof/>
          <w:szCs w:val="24"/>
          <w:rPrChange w:id="5890" w:author="Peto" w:date="2018-06-14T07:18:00Z">
            <w:rPr>
              <w:ins w:id="5891" w:author="Peto" w:date="2018-06-11T20:48:00Z"/>
              <w:szCs w:val="24"/>
            </w:rPr>
          </w:rPrChange>
        </w:rPr>
        <w:pPrChange w:id="5892" w:author="Peto" w:date="2018-06-11T20:44:00Z">
          <w:pPr>
            <w:pStyle w:val="Odsekzoznamu"/>
            <w:numPr>
              <w:numId w:val="12"/>
            </w:numPr>
            <w:ind w:left="720" w:hanging="360"/>
          </w:pPr>
        </w:pPrChange>
      </w:pPr>
    </w:p>
    <w:p w14:paraId="72C16AD0" w14:textId="0E84BF47" w:rsidR="00B65C26" w:rsidRPr="00A82009" w:rsidRDefault="00B65C26" w:rsidP="00B65C26">
      <w:pPr>
        <w:rPr>
          <w:ins w:id="5893" w:author="Peto" w:date="2018-06-11T20:48:00Z"/>
          <w:noProof/>
          <w:szCs w:val="24"/>
          <w:rPrChange w:id="5894" w:author="Peto" w:date="2018-06-14T07:18:00Z">
            <w:rPr>
              <w:ins w:id="5895" w:author="Peto" w:date="2018-06-11T20:48:00Z"/>
              <w:szCs w:val="24"/>
            </w:rPr>
          </w:rPrChange>
        </w:rPr>
      </w:pPr>
      <w:ins w:id="5896" w:author="Peto" w:date="2018-06-11T20:50:00Z">
        <w:r w:rsidRPr="00A82009">
          <w:rPr>
            <w:noProof/>
            <w:szCs w:val="24"/>
            <w:rPrChange w:id="5897" w:author="Peto" w:date="2018-06-14T07:18:00Z">
              <w:rPr>
                <w:szCs w:val="24"/>
              </w:rPr>
            </w:rPrChange>
          </w:rPr>
          <w:t>Bude navrhnutá nová metóda na stanovenie srdečn</w:t>
        </w:r>
      </w:ins>
      <w:ins w:id="5898" w:author="Peto" w:date="2018-06-11T20:51:00Z">
        <w:r w:rsidRPr="00A82009">
          <w:rPr>
            <w:noProof/>
            <w:szCs w:val="24"/>
            <w:rPrChange w:id="5899" w:author="Peto" w:date="2018-06-14T07:18:00Z">
              <w:rPr>
                <w:szCs w:val="24"/>
              </w:rPr>
            </w:rPrChange>
          </w:rPr>
          <w:t>ého výdaja z impedancie krku</w:t>
        </w:r>
      </w:ins>
      <w:ins w:id="5900" w:author="Peto" w:date="2018-06-11T20:48:00Z">
        <w:r w:rsidRPr="00A82009">
          <w:rPr>
            <w:noProof/>
            <w:szCs w:val="24"/>
            <w:rPrChange w:id="5901" w:author="Peto" w:date="2018-06-14T07:18:00Z">
              <w:rPr>
                <w:szCs w:val="24"/>
              </w:rPr>
            </w:rPrChange>
          </w:rPr>
          <w:t xml:space="preserve">: </w:t>
        </w:r>
      </w:ins>
    </w:p>
    <w:p w14:paraId="01D1AFC8" w14:textId="0067F80D" w:rsidR="00B65C26" w:rsidRPr="00A82009" w:rsidRDefault="00B65C26" w:rsidP="00B65C26">
      <w:pPr>
        <w:pStyle w:val="Odsekzoznamu"/>
        <w:numPr>
          <w:ilvl w:val="0"/>
          <w:numId w:val="12"/>
        </w:numPr>
        <w:rPr>
          <w:ins w:id="5902" w:author="Peto" w:date="2018-06-11T20:56:00Z"/>
          <w:noProof/>
          <w:szCs w:val="24"/>
          <w:rPrChange w:id="5903" w:author="Peto" w:date="2018-06-14T07:18:00Z">
            <w:rPr>
              <w:ins w:id="5904" w:author="Peto" w:date="2018-06-11T20:56:00Z"/>
              <w:szCs w:val="24"/>
            </w:rPr>
          </w:rPrChange>
        </w:rPr>
      </w:pPr>
      <w:ins w:id="5905" w:author="Peto" w:date="2018-06-11T20:51:00Z">
        <w:r w:rsidRPr="00A82009">
          <w:rPr>
            <w:noProof/>
            <w:szCs w:val="24"/>
            <w:rPrChange w:id="5906" w:author="Peto" w:date="2018-06-14T07:18:00Z">
              <w:rPr>
                <w:szCs w:val="24"/>
              </w:rPr>
            </w:rPrChange>
          </w:rPr>
          <w:t>Budú diskutované výhodý a nevhody tejto metódy</w:t>
        </w:r>
      </w:ins>
    </w:p>
    <w:p w14:paraId="1086A825" w14:textId="77777777" w:rsidR="00FA314F" w:rsidRPr="00A82009" w:rsidRDefault="00FA314F" w:rsidP="00B65C26">
      <w:pPr>
        <w:pStyle w:val="Odsekzoznamu"/>
        <w:numPr>
          <w:ilvl w:val="0"/>
          <w:numId w:val="12"/>
        </w:numPr>
        <w:rPr>
          <w:ins w:id="5907" w:author="Peto" w:date="2018-06-11T20:57:00Z"/>
          <w:noProof/>
          <w:szCs w:val="24"/>
          <w:rPrChange w:id="5908" w:author="Peto" w:date="2018-06-14T07:18:00Z">
            <w:rPr>
              <w:ins w:id="5909" w:author="Peto" w:date="2018-06-11T20:57:00Z"/>
              <w:szCs w:val="24"/>
            </w:rPr>
          </w:rPrChange>
        </w:rPr>
      </w:pPr>
      <w:ins w:id="5910" w:author="Peto" w:date="2018-06-11T20:57:00Z">
        <w:r w:rsidRPr="00A82009">
          <w:rPr>
            <w:noProof/>
            <w:szCs w:val="24"/>
            <w:rPrChange w:id="5911" w:author="Peto" w:date="2018-06-14T07:18:00Z">
              <w:rPr>
                <w:szCs w:val="24"/>
              </w:rPr>
            </w:rPrChange>
          </w:rPr>
          <w:t>Metóda bude porovnaná s meraním termodiloúciou, echokardiografiou</w:t>
        </w:r>
      </w:ins>
    </w:p>
    <w:p w14:paraId="7382E0E2" w14:textId="5FCFC7DA" w:rsidR="00CE547F" w:rsidRPr="00A82009" w:rsidDel="004E6D1F" w:rsidRDefault="00CE547F" w:rsidP="003C2DF3">
      <w:pPr>
        <w:pStyle w:val="Odsekzoznamu"/>
        <w:numPr>
          <w:ilvl w:val="0"/>
          <w:numId w:val="12"/>
        </w:numPr>
        <w:rPr>
          <w:del w:id="5912" w:author="Peto" w:date="2018-06-11T20:32:00Z"/>
          <w:noProof/>
          <w:szCs w:val="24"/>
          <w:rPrChange w:id="5913" w:author="Peto" w:date="2018-06-14T07:18:00Z">
            <w:rPr>
              <w:del w:id="5914" w:author="Peto" w:date="2018-06-11T20:32:00Z"/>
              <w:szCs w:val="24"/>
            </w:rPr>
          </w:rPrChange>
        </w:rPr>
      </w:pPr>
      <w:del w:id="5915" w:author="Peto" w:date="2018-06-11T20:32:00Z">
        <w:r w:rsidRPr="00A82009" w:rsidDel="004E6D1F">
          <w:rPr>
            <w:noProof/>
            <w:szCs w:val="24"/>
            <w:rPrChange w:id="5916" w:author="Peto" w:date="2018-06-14T07:18:00Z">
              <w:rPr>
                <w:szCs w:val="24"/>
              </w:rPr>
            </w:rPrChange>
          </w:rPr>
          <w:delText>Zistiť akým pomerom sa na zmene SV podieľa zmena LVET intervalu a akým zmena - dZ/dtma</w:delText>
        </w:r>
      </w:del>
      <w:ins w:id="5917" w:author="Pavel Jurak [2]" w:date="2018-05-30T18:20:00Z">
        <w:del w:id="5918" w:author="Peto" w:date="2018-06-11T20:32:00Z">
          <w:r w:rsidR="001B018A" w:rsidRPr="00A82009" w:rsidDel="004E6D1F">
            <w:rPr>
              <w:noProof/>
              <w:szCs w:val="24"/>
              <w:rPrChange w:id="5919" w:author="Peto" w:date="2018-06-14T07:18:00Z">
                <w:rPr>
                  <w:szCs w:val="24"/>
                </w:rPr>
              </w:rPrChange>
            </w:rPr>
            <w:delText>x</w:delText>
          </w:r>
        </w:del>
      </w:ins>
    </w:p>
    <w:p w14:paraId="7EFA286C" w14:textId="353148D8" w:rsidR="00CE547F" w:rsidRPr="00A82009" w:rsidDel="00B65C26" w:rsidRDefault="00CE547F" w:rsidP="00CE547F">
      <w:pPr>
        <w:rPr>
          <w:del w:id="5920" w:author="Peto" w:date="2018-06-11T20:42:00Z"/>
          <w:noProof/>
          <w:szCs w:val="24"/>
          <w:rPrChange w:id="5921" w:author="Peto" w:date="2018-06-14T07:18:00Z">
            <w:rPr>
              <w:del w:id="5922" w:author="Peto" w:date="2018-06-11T20:42:00Z"/>
              <w:szCs w:val="24"/>
            </w:rPr>
          </w:rPrChange>
        </w:rPr>
      </w:pPr>
      <w:del w:id="5923" w:author="Peto" w:date="2018-06-11T20:42:00Z">
        <w:r w:rsidRPr="00A82009" w:rsidDel="00B65C26">
          <w:rPr>
            <w:noProof/>
            <w:szCs w:val="24"/>
            <w:rPrChange w:id="5924" w:author="Peto" w:date="2018-06-14T07:18:00Z">
              <w:rPr>
                <w:szCs w:val="24"/>
              </w:rPr>
            </w:rPrChange>
          </w:rPr>
          <w:delText>Aplikácia metodiky na rôzne skupiny pacientov:</w:delText>
        </w:r>
      </w:del>
    </w:p>
    <w:p w14:paraId="5DEDADD8" w14:textId="3BF6F53E" w:rsidR="00CE547F" w:rsidRPr="00A82009" w:rsidDel="00B65C26" w:rsidRDefault="00CE547F">
      <w:pPr>
        <w:pStyle w:val="Odsekzoznamu"/>
        <w:ind w:left="720"/>
        <w:rPr>
          <w:del w:id="5925" w:author="Peto" w:date="2018-06-11T20:43:00Z"/>
          <w:noProof/>
          <w:szCs w:val="24"/>
          <w:rPrChange w:id="5926" w:author="Peto" w:date="2018-06-14T07:18:00Z">
            <w:rPr>
              <w:del w:id="5927" w:author="Peto" w:date="2018-06-11T20:43:00Z"/>
              <w:szCs w:val="24"/>
            </w:rPr>
          </w:rPrChange>
        </w:rPr>
        <w:pPrChange w:id="5928" w:author="Peto" w:date="2018-06-11T20:44:00Z">
          <w:pPr>
            <w:pStyle w:val="Odsekzoznamu"/>
            <w:numPr>
              <w:numId w:val="12"/>
            </w:numPr>
            <w:ind w:left="720" w:hanging="360"/>
          </w:pPr>
        </w:pPrChange>
      </w:pPr>
      <w:del w:id="5929" w:author="Peto" w:date="2018-06-11T20:43:00Z">
        <w:r w:rsidRPr="00A82009" w:rsidDel="00B65C26">
          <w:rPr>
            <w:noProof/>
            <w:szCs w:val="24"/>
            <w:rPrChange w:id="5930" w:author="Peto" w:date="2018-06-14T07:18:00Z">
              <w:rPr>
                <w:szCs w:val="24"/>
              </w:rPr>
            </w:rPrChange>
          </w:rPr>
          <w:delText xml:space="preserve">Zdravý dobrovoľníci </w:delText>
        </w:r>
      </w:del>
    </w:p>
    <w:p w14:paraId="023325FE" w14:textId="4D67F0FD" w:rsidR="00CE547F" w:rsidRPr="00A82009" w:rsidDel="00B65C26" w:rsidRDefault="00CE547F">
      <w:pPr>
        <w:pStyle w:val="Odsekzoznamu"/>
        <w:ind w:left="720"/>
        <w:rPr>
          <w:del w:id="5931" w:author="Peto" w:date="2018-06-11T20:43:00Z"/>
          <w:noProof/>
          <w:szCs w:val="24"/>
          <w:rPrChange w:id="5932" w:author="Peto" w:date="2018-06-14T07:18:00Z">
            <w:rPr>
              <w:del w:id="5933" w:author="Peto" w:date="2018-06-11T20:43:00Z"/>
              <w:szCs w:val="24"/>
            </w:rPr>
          </w:rPrChange>
        </w:rPr>
        <w:pPrChange w:id="5934" w:author="Peto" w:date="2018-06-11T20:44:00Z">
          <w:pPr>
            <w:pStyle w:val="Odsekzoznamu"/>
            <w:numPr>
              <w:numId w:val="12"/>
            </w:numPr>
            <w:ind w:left="720" w:hanging="360"/>
          </w:pPr>
        </w:pPrChange>
      </w:pPr>
      <w:del w:id="5935" w:author="Peto" w:date="2018-06-11T20:43:00Z">
        <w:r w:rsidRPr="00A82009" w:rsidDel="00B65C26">
          <w:rPr>
            <w:noProof/>
            <w:szCs w:val="24"/>
            <w:rPrChange w:id="5936" w:author="Peto" w:date="2018-06-14T07:18:00Z">
              <w:rPr>
                <w:szCs w:val="24"/>
              </w:rPr>
            </w:rPrChange>
          </w:rPr>
          <w:delText>Ľudia po transplantácií srdca</w:delText>
        </w:r>
      </w:del>
    </w:p>
    <w:p w14:paraId="7F4531AC" w14:textId="27950A87" w:rsidR="00CE547F" w:rsidRPr="00A82009" w:rsidRDefault="00CE547F">
      <w:pPr>
        <w:pStyle w:val="Odsekzoznamu"/>
        <w:ind w:left="720"/>
        <w:rPr>
          <w:noProof/>
          <w:szCs w:val="24"/>
          <w:rPrChange w:id="5937" w:author="Peto" w:date="2018-06-14T07:18:00Z">
            <w:rPr>
              <w:szCs w:val="24"/>
            </w:rPr>
          </w:rPrChange>
        </w:rPr>
        <w:pPrChange w:id="5938" w:author="Peto" w:date="2018-06-11T20:44:00Z">
          <w:pPr>
            <w:pStyle w:val="Odsekzoznamu"/>
            <w:numPr>
              <w:numId w:val="12"/>
            </w:numPr>
            <w:ind w:left="720" w:hanging="360"/>
          </w:pPr>
        </w:pPrChange>
      </w:pPr>
      <w:del w:id="5939" w:author="Peto" w:date="2018-06-11T20:43:00Z">
        <w:r w:rsidRPr="00A82009" w:rsidDel="00B65C26">
          <w:rPr>
            <w:noProof/>
            <w:szCs w:val="24"/>
            <w:rPrChange w:id="5940" w:author="Peto" w:date="2018-06-14T07:18:00Z">
              <w:rPr>
                <w:szCs w:val="24"/>
              </w:rPr>
            </w:rPrChange>
          </w:rPr>
          <w:delText>Ľudia s kardiostimulátormi</w:delText>
        </w:r>
      </w:del>
    </w:p>
    <w:p w14:paraId="152DBC8C" w14:textId="77777777" w:rsidR="00FA314F" w:rsidRPr="00A82009" w:rsidRDefault="00FA314F">
      <w:pPr>
        <w:rPr>
          <w:ins w:id="5941" w:author="Peto" w:date="2018-06-11T21:00:00Z"/>
          <w:noProof/>
          <w:szCs w:val="24"/>
          <w:rPrChange w:id="5942" w:author="Peto" w:date="2018-06-14T07:18:00Z">
            <w:rPr>
              <w:ins w:id="5943" w:author="Peto" w:date="2018-06-11T21:00:00Z"/>
              <w:szCs w:val="24"/>
            </w:rPr>
          </w:rPrChange>
        </w:rPr>
        <w:pPrChange w:id="5944" w:author="Peto" w:date="2018-06-11T21:00:00Z">
          <w:pPr>
            <w:pStyle w:val="Odsekzoznamu"/>
            <w:numPr>
              <w:numId w:val="12"/>
            </w:numPr>
            <w:overflowPunct/>
            <w:autoSpaceDE/>
            <w:autoSpaceDN/>
            <w:adjustRightInd/>
            <w:ind w:left="720" w:hanging="360"/>
            <w:textAlignment w:val="auto"/>
          </w:pPr>
        </w:pPrChange>
      </w:pPr>
      <w:ins w:id="5945" w:author="Peto" w:date="2018-06-11T20:59:00Z">
        <w:r w:rsidRPr="00A82009">
          <w:rPr>
            <w:noProof/>
            <w:szCs w:val="24"/>
            <w:rPrChange w:id="5946" w:author="Peto" w:date="2018-06-14T07:18:00Z">
              <w:rPr>
                <w:szCs w:val="24"/>
              </w:rPr>
            </w:rPrChange>
          </w:rPr>
          <w:t>Bude ukázan</w:t>
        </w:r>
      </w:ins>
      <w:ins w:id="5947" w:author="Peto" w:date="2018-06-11T21:00:00Z">
        <w:r w:rsidRPr="00A82009">
          <w:rPr>
            <w:noProof/>
            <w:szCs w:val="24"/>
            <w:rPrChange w:id="5948" w:author="Peto" w:date="2018-06-14T07:18:00Z">
              <w:rPr>
                <w:szCs w:val="24"/>
              </w:rPr>
            </w:rPrChange>
          </w:rPr>
          <w:t>é kontinuálne meranie srdečného výdaju počas fyzickej záťaže</w:t>
        </w:r>
      </w:ins>
    </w:p>
    <w:p w14:paraId="1C8FA0BB" w14:textId="5DCFD013" w:rsidR="00CE547F" w:rsidRPr="00A82009" w:rsidDel="00B65C26" w:rsidRDefault="00FA314F">
      <w:pPr>
        <w:pStyle w:val="Odsekzoznamu"/>
        <w:numPr>
          <w:ilvl w:val="0"/>
          <w:numId w:val="43"/>
        </w:numPr>
        <w:rPr>
          <w:del w:id="5949" w:author="Peto" w:date="2018-06-11T20:48:00Z"/>
          <w:noProof/>
          <w:szCs w:val="24"/>
          <w:rPrChange w:id="5950" w:author="Peto" w:date="2018-06-14T07:18:00Z">
            <w:rPr>
              <w:del w:id="5951" w:author="Peto" w:date="2018-06-11T20:48:00Z"/>
              <w:szCs w:val="24"/>
              <w:lang w:val="en-US"/>
            </w:rPr>
          </w:rPrChange>
        </w:rPr>
        <w:pPrChange w:id="5952" w:author="Peto" w:date="2018-06-11T21:02:00Z">
          <w:pPr/>
        </w:pPrChange>
      </w:pPr>
      <w:ins w:id="5953" w:author="Peto" w:date="2018-06-11T21:00:00Z">
        <w:r w:rsidRPr="00A82009">
          <w:rPr>
            <w:noProof/>
            <w:szCs w:val="24"/>
            <w:rPrChange w:id="5954" w:author="Peto" w:date="2018-06-14T07:18:00Z">
              <w:rPr>
                <w:szCs w:val="24"/>
              </w:rPr>
            </w:rPrChange>
          </w:rPr>
          <w:t xml:space="preserve">Analyzovaný </w:t>
        </w:r>
      </w:ins>
      <w:ins w:id="5955" w:author="Peto" w:date="2018-06-11T21:01:00Z">
        <w:r w:rsidRPr="00A82009">
          <w:rPr>
            <w:noProof/>
            <w:szCs w:val="24"/>
            <w:rPrChange w:id="5956" w:author="Peto" w:date="2018-06-14T07:18:00Z">
              <w:rPr>
                <w:szCs w:val="24"/>
              </w:rPr>
            </w:rPrChange>
          </w:rPr>
          <w:t>bude súbor dát pacientov po transplantácií srdca</w:t>
        </w:r>
      </w:ins>
      <w:del w:id="5957" w:author="Peto" w:date="2018-06-11T20:48:00Z">
        <w:r w:rsidR="00CE547F" w:rsidRPr="00A82009" w:rsidDel="00B65C26">
          <w:rPr>
            <w:noProof/>
            <w:szCs w:val="24"/>
            <w:rPrChange w:id="5958" w:author="Peto" w:date="2018-06-14T07:18:00Z">
              <w:rPr>
                <w:szCs w:val="24"/>
              </w:rPr>
            </w:rPrChange>
          </w:rPr>
          <w:delText>Porovnanie výsledkov novej metodiky na dátach z rôznych častí tela:</w:delText>
        </w:r>
      </w:del>
    </w:p>
    <w:p w14:paraId="5319D6AB" w14:textId="27A37F2F" w:rsidR="00B65C26" w:rsidRPr="00A82009" w:rsidDel="00FA314F" w:rsidRDefault="00CE547F">
      <w:pPr>
        <w:pStyle w:val="Odsekzoznamu"/>
        <w:rPr>
          <w:del w:id="5959" w:author="Peto" w:date="2018-06-11T20:53:00Z"/>
          <w:noProof/>
          <w:szCs w:val="24"/>
          <w:rPrChange w:id="5960" w:author="Peto" w:date="2018-06-14T07:18:00Z">
            <w:rPr>
              <w:del w:id="5961" w:author="Peto" w:date="2018-06-11T20:53:00Z"/>
              <w:szCs w:val="24"/>
            </w:rPr>
          </w:rPrChange>
        </w:rPr>
        <w:pPrChange w:id="5962" w:author="Peto" w:date="2018-06-11T21:02:00Z">
          <w:pPr>
            <w:pStyle w:val="Odsekzoznamu"/>
            <w:numPr>
              <w:numId w:val="12"/>
            </w:numPr>
            <w:ind w:left="720" w:hanging="360"/>
          </w:pPr>
        </w:pPrChange>
      </w:pPr>
      <w:del w:id="5963" w:author="Peto" w:date="2018-06-11T20:48:00Z">
        <w:r w:rsidRPr="00A82009" w:rsidDel="00B65C26">
          <w:rPr>
            <w:noProof/>
            <w:szCs w:val="24"/>
            <w:rPrChange w:id="5964" w:author="Peto" w:date="2018-06-14T07:18:00Z">
              <w:rPr>
                <w:szCs w:val="24"/>
              </w:rPr>
            </w:rPrChange>
          </w:rPr>
          <w:delText>Porovnanie relatívnych zmien detekovaných parametrov -dZ/dtmax  z hrudníka, krkavíc a dolných končatín</w:delText>
        </w:r>
      </w:del>
    </w:p>
    <w:p w14:paraId="5A36E355" w14:textId="77777777" w:rsidR="0021539E" w:rsidRPr="0021539E" w:rsidRDefault="0021539E" w:rsidP="0021539E">
      <w:pPr>
        <w:pStyle w:val="Odsekzoznamu"/>
        <w:rPr>
          <w:noProof/>
          <w:rPrChange w:id="5965" w:author="Peto" w:date="2018-06-14T07:18:00Z">
            <w:rPr/>
          </w:rPrChange>
        </w:rPr>
        <w:sectPr w:rsidR="0021539E" w:rsidRPr="0021539E" w:rsidSect="00452ADC">
          <w:headerReference w:type="default" r:id="rId31"/>
          <w:footerReference w:type="default" r:id="rId32"/>
          <w:headerReference w:type="first" r:id="rId33"/>
          <w:footerReference w:type="first" r:id="rId34"/>
          <w:pgSz w:w="11907" w:h="16840" w:code="9"/>
          <w:pgMar w:top="1418" w:right="1418" w:bottom="1418" w:left="1985" w:header="737" w:footer="737" w:gutter="0"/>
          <w:pgNumType w:start="1"/>
          <w:cols w:space="708"/>
          <w:noEndnote/>
          <w:titlePg/>
        </w:sectPr>
        <w:pPrChange w:id="5966" w:author="Peto" w:date="2018-06-11T21:02:00Z">
          <w:pPr>
            <w:pStyle w:val="Odsekzoznamu"/>
            <w:numPr>
              <w:numId w:val="12"/>
            </w:numPr>
            <w:overflowPunct/>
            <w:autoSpaceDE/>
            <w:autoSpaceDN/>
            <w:adjustRightInd/>
            <w:ind w:left="720" w:hanging="360"/>
            <w:textAlignment w:val="auto"/>
          </w:pPr>
        </w:pPrChange>
      </w:pPr>
    </w:p>
    <w:p w14:paraId="06BC1DC2" w14:textId="77777777" w:rsidR="00CE547F" w:rsidRPr="00A82009" w:rsidRDefault="00CE547F" w:rsidP="00CE547F">
      <w:pPr>
        <w:pStyle w:val="Nadpis1"/>
        <w:rPr>
          <w:noProof/>
          <w:rPrChange w:id="5967" w:author="Peto" w:date="2018-06-14T07:18:00Z">
            <w:rPr/>
          </w:rPrChange>
        </w:rPr>
      </w:pPr>
      <w:bookmarkStart w:id="5968" w:name="_Toc510268149"/>
      <w:bookmarkStart w:id="5969" w:name="_Toc516413225"/>
      <w:r w:rsidRPr="00A82009">
        <w:rPr>
          <w:noProof/>
          <w:rPrChange w:id="5970" w:author="Peto" w:date="2018-06-14T07:18:00Z">
            <w:rPr/>
          </w:rPrChange>
        </w:rPr>
        <w:lastRenderedPageBreak/>
        <w:t>Dosiahnuté vedecké poznatky</w:t>
      </w:r>
      <w:bookmarkEnd w:id="5968"/>
      <w:bookmarkEnd w:id="5969"/>
    </w:p>
    <w:p w14:paraId="78C0AEF1" w14:textId="433DF285" w:rsidR="00CE547F" w:rsidRPr="00A82009" w:rsidRDefault="00CE547F" w:rsidP="008F7A5E">
      <w:pPr>
        <w:rPr>
          <w:noProof/>
          <w:rPrChange w:id="5971" w:author="Peto" w:date="2018-06-14T07:18:00Z">
            <w:rPr/>
          </w:rPrChange>
        </w:rPr>
      </w:pPr>
      <w:r w:rsidRPr="00A82009">
        <w:rPr>
          <w:noProof/>
          <w:rPrChange w:id="5972" w:author="Peto" w:date="2018-06-14T07:18:00Z">
            <w:rPr/>
          </w:rPrChange>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A82009" w:rsidRDefault="00CE547F" w:rsidP="00CE547F">
      <w:pPr>
        <w:rPr>
          <w:noProof/>
          <w:rPrChange w:id="5973" w:author="Peto" w:date="2018-06-14T07:18:00Z">
            <w:rPr/>
          </w:rPrChange>
        </w:rPr>
      </w:pPr>
      <w:r w:rsidRPr="00A82009">
        <w:rPr>
          <w:noProof/>
          <w:rPrChange w:id="5974" w:author="Peto" w:date="2018-06-14T07:18:00Z">
            <w:rPr/>
          </w:rPrChange>
        </w:rPr>
        <w:t xml:space="preserve"> </w:t>
      </w:r>
      <w:r w:rsidRPr="00A82009">
        <w:rPr>
          <w:noProof/>
          <w:rPrChange w:id="5975" w:author="Peto" w:date="2018-06-14T07:18:00Z">
            <w:rPr/>
          </w:rPrChange>
        </w:rPr>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A82009" w:rsidRDefault="00CE547F" w:rsidP="00CE547F">
      <w:pPr>
        <w:rPr>
          <w:noProof/>
          <w:rPrChange w:id="5976" w:author="Peto" w:date="2018-06-14T07:18:00Z">
            <w:rPr/>
          </w:rPrChange>
        </w:rPr>
      </w:pPr>
      <w:r w:rsidRPr="00A82009">
        <w:rPr>
          <w:noProof/>
          <w:rPrChange w:id="5977" w:author="Peto" w:date="2018-06-14T07:18:00Z">
            <w:rPr/>
          </w:rPrChange>
        </w:rPr>
        <w:t>V tejto práci sú hodnotené dáta pacientov</w:t>
      </w:r>
      <w:ins w:id="5978" w:author="Pavel Jurak [2]" w:date="2018-05-30T18:23:00Z">
        <w:r w:rsidR="001B018A" w:rsidRPr="00A82009">
          <w:rPr>
            <w:noProof/>
            <w:rPrChange w:id="5979" w:author="Peto" w:date="2018-06-14T07:18:00Z">
              <w:rPr/>
            </w:rPrChange>
          </w:rPr>
          <w:t xml:space="preserve"> a</w:t>
        </w:r>
      </w:ins>
      <w:ins w:id="5980" w:author="Pavel Jurak [2]" w:date="2018-05-30T18:24:00Z">
        <w:r w:rsidR="001B018A" w:rsidRPr="00A82009">
          <w:rPr>
            <w:noProof/>
            <w:rPrChange w:id="5981" w:author="Peto" w:date="2018-06-14T07:18:00Z">
              <w:rPr/>
            </w:rPrChange>
          </w:rPr>
          <w:t> </w:t>
        </w:r>
      </w:ins>
      <w:ins w:id="5982" w:author="Pavel Jurak [2]" w:date="2018-05-30T18:23:00Z">
        <w:r w:rsidR="001B018A" w:rsidRPr="00A82009">
          <w:rPr>
            <w:noProof/>
            <w:rPrChange w:id="5983" w:author="Peto" w:date="2018-06-14T07:18:00Z">
              <w:rPr/>
            </w:rPrChange>
          </w:rPr>
          <w:t xml:space="preserve">zdravých </w:t>
        </w:r>
      </w:ins>
      <w:ins w:id="5984" w:author="Pavel Jurak [2]" w:date="2018-05-30T18:24:00Z">
        <w:r w:rsidR="001B018A" w:rsidRPr="00A82009">
          <w:rPr>
            <w:noProof/>
            <w:rPrChange w:id="5985" w:author="Peto" w:date="2018-06-14T07:18:00Z">
              <w:rPr/>
            </w:rPrChange>
          </w:rPr>
          <w:t xml:space="preserve">dobrovolníků </w:t>
        </w:r>
      </w:ins>
      <w:r w:rsidRPr="00A82009">
        <w:rPr>
          <w:noProof/>
          <w:rPrChange w:id="5986" w:author="Peto" w:date="2018-06-14T07:18:00Z">
            <w:rPr/>
          </w:rPrChange>
        </w:rPr>
        <w:t xml:space="preserve"> z fakultnej nemocnice u sv. Anny v Brne (FNUSA) </w:t>
      </w:r>
      <w:del w:id="5987" w:author="Pavel Jurak [2]" w:date="2018-05-30T18:24:00Z">
        <w:r w:rsidRPr="00A82009" w:rsidDel="001B018A">
          <w:rPr>
            <w:noProof/>
            <w:rPrChange w:id="5988" w:author="Peto" w:date="2018-06-14T07:18:00Z">
              <w:rPr/>
            </w:rPrChange>
          </w:rPr>
          <w:delText>a data zdravích dobrovoľnikov</w:delText>
        </w:r>
      </w:del>
      <w:r w:rsidRPr="00A82009">
        <w:rPr>
          <w:noProof/>
          <w:rPrChange w:id="5989" w:author="Peto" w:date="2018-06-14T07:18:00Z">
            <w:rPr/>
          </w:rPrChange>
        </w:rPr>
        <w:t xml:space="preserve">. </w:t>
      </w:r>
    </w:p>
    <w:p w14:paraId="325D0017" w14:textId="77777777" w:rsidR="00CE547F" w:rsidRPr="00A82009" w:rsidRDefault="00CE547F" w:rsidP="00CE547F">
      <w:pPr>
        <w:rPr>
          <w:noProof/>
          <w:rPrChange w:id="5990" w:author="Peto" w:date="2018-06-14T07:18:00Z">
            <w:rPr/>
          </w:rPrChange>
        </w:rPr>
      </w:pPr>
    </w:p>
    <w:p w14:paraId="34D93A5D" w14:textId="77777777" w:rsidR="00CE547F" w:rsidRPr="00A82009" w:rsidRDefault="00CE547F" w:rsidP="00CE547F">
      <w:pPr>
        <w:pStyle w:val="Nadpis2"/>
        <w:rPr>
          <w:noProof/>
          <w:rPrChange w:id="5991" w:author="Peto" w:date="2018-06-14T07:18:00Z">
            <w:rPr/>
          </w:rPrChange>
        </w:rPr>
      </w:pPr>
      <w:bookmarkStart w:id="5992" w:name="_Toc510268150"/>
      <w:bookmarkStart w:id="5993" w:name="_Toc516413226"/>
      <w:r w:rsidRPr="00A82009">
        <w:rPr>
          <w:noProof/>
          <w:rPrChange w:id="5994" w:author="Peto" w:date="2018-06-14T07:18:00Z">
            <w:rPr/>
          </w:rPrChange>
        </w:rPr>
        <w:t>Detekcia bioimpedančných parametrov</w:t>
      </w:r>
      <w:bookmarkEnd w:id="5992"/>
      <w:bookmarkEnd w:id="5993"/>
    </w:p>
    <w:p w14:paraId="0CA0CA9E" w14:textId="77777777" w:rsidR="00CE547F" w:rsidRPr="00A82009" w:rsidRDefault="00CE547F" w:rsidP="00CE547F">
      <w:pPr>
        <w:rPr>
          <w:noProof/>
          <w:rPrChange w:id="5995" w:author="Peto" w:date="2018-06-14T07:18:00Z">
            <w:rPr/>
          </w:rPrChange>
        </w:rPr>
      </w:pPr>
    </w:p>
    <w:p w14:paraId="6716563E" w14:textId="77777777" w:rsidR="00FC1930" w:rsidRPr="00A82009" w:rsidRDefault="00FC1930" w:rsidP="00FC1930">
      <w:pPr>
        <w:pStyle w:val="Nadpis3"/>
        <w:rPr>
          <w:noProof/>
          <w:rPrChange w:id="5996" w:author="Peto" w:date="2018-06-14T07:18:00Z">
            <w:rPr/>
          </w:rPrChange>
        </w:rPr>
      </w:pPr>
      <w:bookmarkStart w:id="5997" w:name="_Toc510268154"/>
      <w:bookmarkStart w:id="5998" w:name="_Toc516413227"/>
      <w:r w:rsidRPr="00A82009">
        <w:rPr>
          <w:noProof/>
          <w:rPrChange w:id="5999" w:author="Peto" w:date="2018-06-14T07:18:00Z">
            <w:rPr/>
          </w:rPrChange>
        </w:rPr>
        <w:t xml:space="preserve">Meraní </w:t>
      </w:r>
      <w:commentRangeStart w:id="6000"/>
      <w:r w:rsidRPr="00A82009">
        <w:rPr>
          <w:noProof/>
          <w:rPrChange w:id="6001" w:author="Peto" w:date="2018-06-14T07:18:00Z">
            <w:rPr/>
          </w:rPrChange>
        </w:rPr>
        <w:t>dobrovoľníci</w:t>
      </w:r>
      <w:bookmarkEnd w:id="5997"/>
      <w:commentRangeEnd w:id="6000"/>
      <w:r w:rsidRPr="00A82009">
        <w:rPr>
          <w:rStyle w:val="Odkaznakomentr"/>
          <w:b w:val="0"/>
          <w:bCs w:val="0"/>
          <w:noProof/>
          <w:rPrChange w:id="6002" w:author="Peto" w:date="2018-06-14T07:18:00Z">
            <w:rPr>
              <w:rStyle w:val="Odkaznakomentr"/>
              <w:b w:val="0"/>
              <w:bCs w:val="0"/>
            </w:rPr>
          </w:rPrChange>
        </w:rPr>
        <w:commentReference w:id="6000"/>
      </w:r>
      <w:bookmarkEnd w:id="5998"/>
    </w:p>
    <w:p w14:paraId="5EF7680E" w14:textId="77777777" w:rsidR="00FC1930" w:rsidRPr="00A82009" w:rsidRDefault="00FC1930" w:rsidP="00FC1930">
      <w:pPr>
        <w:rPr>
          <w:noProof/>
          <w:rPrChange w:id="6003" w:author="Peto" w:date="2018-06-14T07:18:00Z">
            <w:rPr/>
          </w:rPrChange>
        </w:rPr>
      </w:pPr>
    </w:p>
    <w:p w14:paraId="545FD1A1" w14:textId="77777777" w:rsidR="00FC1930" w:rsidRPr="00A82009" w:rsidRDefault="00FC1930" w:rsidP="00FC1930">
      <w:pPr>
        <w:rPr>
          <w:noProof/>
          <w:rPrChange w:id="6004" w:author="Peto" w:date="2018-06-14T07:18:00Z">
            <w:rPr/>
          </w:rPrChange>
        </w:rPr>
      </w:pPr>
      <w:r w:rsidRPr="00A82009">
        <w:rPr>
          <w:noProof/>
          <w:rPrChange w:id="6005" w:author="Peto" w:date="2018-06-14T07:18:00Z">
            <w:rPr/>
          </w:rPrChange>
        </w:rPr>
        <w:t xml:space="preserve">V tejto analýze boli vyhodnotené dáta namerané u 30-tich zdravých dobrovoľníkov vo veku 20-36 rokov. Charakteristiky meraných dobrovoľníkov uvádza </w:t>
      </w:r>
      <w:r w:rsidRPr="00A82009">
        <w:rPr>
          <w:noProof/>
          <w:rPrChange w:id="6006" w:author="Peto" w:date="2018-06-14T07:18:00Z">
            <w:rPr/>
          </w:rPrChange>
        </w:rPr>
        <w:fldChar w:fldCharType="begin"/>
      </w:r>
      <w:r w:rsidRPr="00A82009">
        <w:rPr>
          <w:noProof/>
          <w:rPrChange w:id="6007" w:author="Peto" w:date="2018-06-14T07:18:00Z">
            <w:rPr/>
          </w:rPrChange>
        </w:rPr>
        <w:instrText xml:space="preserve"> REF _Ref509515091 \h </w:instrText>
      </w:r>
      <w:r w:rsidRPr="00A82009">
        <w:rPr>
          <w:noProof/>
          <w:rPrChange w:id="6008" w:author="Peto" w:date="2018-06-14T07:18:00Z">
            <w:rPr>
              <w:noProof/>
            </w:rPr>
          </w:rPrChange>
        </w:rPr>
      </w:r>
      <w:r w:rsidRPr="00A82009">
        <w:rPr>
          <w:noProof/>
          <w:rPrChange w:id="6009" w:author="Peto" w:date="2018-06-14T07:18:00Z">
            <w:rPr/>
          </w:rPrChange>
        </w:rPr>
        <w:fldChar w:fldCharType="separate"/>
      </w:r>
      <w:ins w:id="6010" w:author="Peto" w:date="2018-06-10T16:58:00Z">
        <w:r w:rsidR="00F95B9C" w:rsidRPr="00A82009">
          <w:rPr>
            <w:noProof/>
            <w:rPrChange w:id="6011" w:author="Peto" w:date="2018-06-14T07:18:00Z">
              <w:rPr/>
            </w:rPrChange>
          </w:rPr>
          <w:t>Tabuľka 2</w:t>
        </w:r>
      </w:ins>
      <w:del w:id="6012" w:author="Peto" w:date="2018-06-10T16:58:00Z">
        <w:r w:rsidR="00B85020" w:rsidRPr="00A82009" w:rsidDel="00F95B9C">
          <w:rPr>
            <w:noProof/>
            <w:rPrChange w:id="6013" w:author="Peto" w:date="2018-06-14T07:18:00Z">
              <w:rPr/>
            </w:rPrChange>
          </w:rPr>
          <w:delText>Tabuľka 2</w:delText>
        </w:r>
      </w:del>
      <w:r w:rsidRPr="00A82009">
        <w:rPr>
          <w:noProof/>
          <w:rPrChange w:id="6014" w:author="Peto" w:date="2018-06-14T07:18:00Z">
            <w:rPr/>
          </w:rPrChange>
        </w:rPr>
        <w:fldChar w:fldCharType="end"/>
      </w:r>
      <w:r w:rsidRPr="00A82009">
        <w:rPr>
          <w:noProof/>
          <w:rPrChange w:id="6015" w:author="Peto" w:date="2018-06-14T07:18:00Z">
            <w:rPr/>
          </w:rPrChange>
        </w:rPr>
        <w:t>.</w:t>
      </w:r>
    </w:p>
    <w:p w14:paraId="7AF9E095" w14:textId="77777777" w:rsidR="00FC1930" w:rsidRPr="00A82009" w:rsidRDefault="00FC1930" w:rsidP="00FC1930">
      <w:pPr>
        <w:rPr>
          <w:noProof/>
          <w:rPrChange w:id="6016" w:author="Peto" w:date="2018-06-14T07:18:00Z">
            <w:rPr/>
          </w:rPrChange>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A82009"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A82009" w:rsidRDefault="00FC1930" w:rsidP="00AC46BC">
            <w:pPr>
              <w:overflowPunct/>
              <w:autoSpaceDE/>
              <w:autoSpaceDN/>
              <w:adjustRightInd/>
              <w:spacing w:line="240" w:lineRule="auto"/>
              <w:textAlignment w:val="auto"/>
              <w:rPr>
                <w:noProof/>
                <w:color w:val="000000"/>
                <w:szCs w:val="24"/>
                <w:rPrChange w:id="6017" w:author="Peto" w:date="2018-06-14T07:18:00Z">
                  <w:rPr>
                    <w:color w:val="000000"/>
                    <w:szCs w:val="24"/>
                  </w:rPr>
                </w:rPrChange>
              </w:rPr>
            </w:pPr>
            <w:r w:rsidRPr="00A82009">
              <w:rPr>
                <w:noProof/>
                <w:color w:val="000000"/>
                <w:szCs w:val="24"/>
                <w:rPrChange w:id="6018" w:author="Peto" w:date="2018-06-14T07:18:00Z">
                  <w:rPr>
                    <w:color w:val="000000"/>
                    <w:szCs w:val="24"/>
                  </w:rPr>
                </w:rPrChange>
              </w:rPr>
              <w:t>Vek (roky)</w:t>
            </w:r>
            <w:r w:rsidRPr="00A82009">
              <w:rPr>
                <w:rFonts w:ascii="Calibri" w:hAnsi="Calibri" w:cs="Calibri"/>
                <w:noProof/>
                <w:color w:val="000000"/>
                <w:szCs w:val="24"/>
                <w:rPrChange w:id="601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A82009" w:rsidRDefault="00FC1930" w:rsidP="00AC46BC">
            <w:pPr>
              <w:overflowPunct/>
              <w:autoSpaceDE/>
              <w:autoSpaceDN/>
              <w:adjustRightInd/>
              <w:spacing w:line="240" w:lineRule="auto"/>
              <w:jc w:val="right"/>
              <w:textAlignment w:val="auto"/>
              <w:rPr>
                <w:noProof/>
                <w:color w:val="000000"/>
                <w:szCs w:val="24"/>
                <w:rPrChange w:id="6020" w:author="Peto" w:date="2018-06-14T07:18:00Z">
                  <w:rPr>
                    <w:color w:val="000000"/>
                    <w:szCs w:val="24"/>
                  </w:rPr>
                </w:rPrChange>
              </w:rPr>
            </w:pPr>
            <w:r w:rsidRPr="00A82009">
              <w:rPr>
                <w:noProof/>
                <w:color w:val="000000"/>
                <w:szCs w:val="24"/>
                <w:rPrChange w:id="6021" w:author="Peto" w:date="2018-06-14T07:18:00Z">
                  <w:rPr>
                    <w:color w:val="000000"/>
                    <w:szCs w:val="24"/>
                  </w:rPr>
                </w:rPrChange>
              </w:rPr>
              <w:t>23.1 ± 4.5</w:t>
            </w:r>
          </w:p>
        </w:tc>
      </w:tr>
      <w:tr w:rsidR="00FC1930" w:rsidRPr="00A82009"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A82009" w:rsidRDefault="00FC1930" w:rsidP="00AC46BC">
            <w:pPr>
              <w:overflowPunct/>
              <w:autoSpaceDE/>
              <w:autoSpaceDN/>
              <w:adjustRightInd/>
              <w:spacing w:line="240" w:lineRule="auto"/>
              <w:textAlignment w:val="auto"/>
              <w:rPr>
                <w:noProof/>
                <w:color w:val="000000"/>
                <w:szCs w:val="24"/>
                <w:rPrChange w:id="6022" w:author="Peto" w:date="2018-06-14T07:18:00Z">
                  <w:rPr>
                    <w:color w:val="000000"/>
                    <w:szCs w:val="24"/>
                  </w:rPr>
                </w:rPrChange>
              </w:rPr>
            </w:pPr>
            <w:r w:rsidRPr="00A82009">
              <w:rPr>
                <w:noProof/>
                <w:color w:val="000000"/>
                <w:szCs w:val="24"/>
                <w:rPrChange w:id="6023" w:author="Peto" w:date="2018-06-14T07:18:00Z">
                  <w:rPr>
                    <w:color w:val="000000"/>
                    <w:szCs w:val="24"/>
                  </w:rPr>
                </w:rPrChange>
              </w:rPr>
              <w:t>Muži / Ženy (n)</w:t>
            </w:r>
            <w:r w:rsidRPr="00A82009">
              <w:rPr>
                <w:rFonts w:ascii="Calibri" w:hAnsi="Calibri" w:cs="Calibri"/>
                <w:noProof/>
                <w:color w:val="000000"/>
                <w:szCs w:val="24"/>
                <w:rPrChange w:id="6024"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6025" w:author="Peto" w:date="2018-06-14T07:18:00Z">
                  <w:rPr>
                    <w:rFonts w:ascii="Calibri" w:hAnsi="Calibri" w:cs="Calibri"/>
                    <w:color w:val="000000"/>
                    <w:szCs w:val="24"/>
                  </w:rPr>
                </w:rPrChange>
              </w:rPr>
            </w:pPr>
            <w:r w:rsidRPr="00A82009">
              <w:rPr>
                <w:rFonts w:ascii="Calibri" w:hAnsi="Calibri" w:cs="Calibri"/>
                <w:noProof/>
                <w:color w:val="000000"/>
                <w:szCs w:val="24"/>
                <w:rPrChange w:id="6026" w:author="Peto" w:date="2018-06-14T07:18:00Z">
                  <w:rPr>
                    <w:rFonts w:ascii="Calibri" w:hAnsi="Calibri" w:cs="Calibri"/>
                    <w:color w:val="000000"/>
                    <w:szCs w:val="24"/>
                  </w:rPr>
                </w:rPrChange>
              </w:rPr>
              <w:t xml:space="preserve">15 / 15  </w:t>
            </w:r>
          </w:p>
        </w:tc>
      </w:tr>
      <w:tr w:rsidR="00FC1930" w:rsidRPr="00A82009"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A82009" w:rsidRDefault="00FC1930" w:rsidP="00AC46BC">
            <w:pPr>
              <w:overflowPunct/>
              <w:autoSpaceDE/>
              <w:autoSpaceDN/>
              <w:adjustRightInd/>
              <w:spacing w:line="240" w:lineRule="auto"/>
              <w:textAlignment w:val="auto"/>
              <w:rPr>
                <w:noProof/>
                <w:color w:val="000000"/>
                <w:szCs w:val="24"/>
                <w:rPrChange w:id="6027" w:author="Peto" w:date="2018-06-14T07:18:00Z">
                  <w:rPr>
                    <w:color w:val="000000"/>
                    <w:szCs w:val="24"/>
                  </w:rPr>
                </w:rPrChange>
              </w:rPr>
            </w:pPr>
            <w:r w:rsidRPr="00A82009">
              <w:rPr>
                <w:noProof/>
                <w:color w:val="000000"/>
                <w:szCs w:val="24"/>
                <w:rPrChange w:id="6028" w:author="Peto" w:date="2018-06-14T07:18:00Z">
                  <w:rPr>
                    <w:color w:val="000000"/>
                    <w:szCs w:val="24"/>
                  </w:rPr>
                </w:rPrChange>
              </w:rPr>
              <w:lastRenderedPageBreak/>
              <w:t>Výška (cm)</w:t>
            </w:r>
            <w:r w:rsidRPr="00A82009">
              <w:rPr>
                <w:rFonts w:ascii="Calibri" w:hAnsi="Calibri" w:cs="Calibri"/>
                <w:noProof/>
                <w:color w:val="000000"/>
                <w:szCs w:val="24"/>
                <w:rPrChange w:id="602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6030" w:author="Peto" w:date="2018-06-14T07:18:00Z">
                  <w:rPr>
                    <w:rFonts w:ascii="Calibri" w:hAnsi="Calibri" w:cs="Calibri"/>
                    <w:color w:val="000000"/>
                    <w:szCs w:val="24"/>
                  </w:rPr>
                </w:rPrChange>
              </w:rPr>
            </w:pPr>
            <w:r w:rsidRPr="00A82009">
              <w:rPr>
                <w:rFonts w:ascii="Calibri" w:hAnsi="Calibri" w:cs="Calibri"/>
                <w:noProof/>
                <w:color w:val="000000"/>
                <w:szCs w:val="24"/>
                <w:rPrChange w:id="6031" w:author="Peto" w:date="2018-06-14T07:18:00Z">
                  <w:rPr>
                    <w:rFonts w:ascii="Calibri" w:hAnsi="Calibri" w:cs="Calibri"/>
                    <w:color w:val="000000"/>
                    <w:szCs w:val="24"/>
                  </w:rPr>
                </w:rPrChange>
              </w:rPr>
              <w:t xml:space="preserve">179 ± 6 </w:t>
            </w:r>
          </w:p>
        </w:tc>
      </w:tr>
      <w:tr w:rsidR="00FC1930" w:rsidRPr="00A82009"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A82009" w:rsidRDefault="00FC1930" w:rsidP="00AC46BC">
            <w:pPr>
              <w:overflowPunct/>
              <w:autoSpaceDE/>
              <w:autoSpaceDN/>
              <w:adjustRightInd/>
              <w:spacing w:line="240" w:lineRule="auto"/>
              <w:textAlignment w:val="auto"/>
              <w:rPr>
                <w:noProof/>
                <w:color w:val="000000"/>
                <w:szCs w:val="24"/>
                <w:rPrChange w:id="6032" w:author="Peto" w:date="2018-06-14T07:18:00Z">
                  <w:rPr>
                    <w:color w:val="000000"/>
                    <w:szCs w:val="24"/>
                  </w:rPr>
                </w:rPrChange>
              </w:rPr>
            </w:pPr>
            <w:r w:rsidRPr="00A82009">
              <w:rPr>
                <w:noProof/>
                <w:color w:val="000000"/>
                <w:szCs w:val="24"/>
                <w:rPrChange w:id="6033" w:author="Peto" w:date="2018-06-14T07:18:00Z">
                  <w:rPr>
                    <w:color w:val="000000"/>
                    <w:szCs w:val="24"/>
                  </w:rPr>
                </w:rPrChange>
              </w:rPr>
              <w:t>Váha (kg)</w:t>
            </w:r>
            <w:r w:rsidRPr="00A82009">
              <w:rPr>
                <w:rFonts w:ascii="Calibri" w:hAnsi="Calibri" w:cs="Calibri"/>
                <w:noProof/>
                <w:color w:val="000000"/>
                <w:szCs w:val="24"/>
                <w:rPrChange w:id="6034"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6035" w:author="Peto" w:date="2018-06-14T07:18:00Z">
                  <w:rPr>
                    <w:rFonts w:ascii="Calibri" w:hAnsi="Calibri" w:cs="Calibri"/>
                    <w:color w:val="000000"/>
                    <w:szCs w:val="24"/>
                  </w:rPr>
                </w:rPrChange>
              </w:rPr>
            </w:pPr>
            <w:r w:rsidRPr="00A82009">
              <w:rPr>
                <w:rFonts w:ascii="Calibri" w:hAnsi="Calibri" w:cs="Calibri"/>
                <w:noProof/>
                <w:color w:val="000000"/>
                <w:szCs w:val="24"/>
                <w:rPrChange w:id="6036" w:author="Peto" w:date="2018-06-14T07:18:00Z">
                  <w:rPr>
                    <w:rFonts w:ascii="Calibri" w:hAnsi="Calibri" w:cs="Calibri"/>
                    <w:color w:val="000000"/>
                    <w:szCs w:val="24"/>
                  </w:rPr>
                </w:rPrChange>
              </w:rPr>
              <w:t xml:space="preserve">73 ± 12 </w:t>
            </w:r>
          </w:p>
        </w:tc>
      </w:tr>
      <w:tr w:rsidR="00FC1930" w:rsidRPr="00A82009"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A82009" w:rsidRDefault="00FC1930" w:rsidP="00AC46BC">
            <w:pPr>
              <w:overflowPunct/>
              <w:autoSpaceDE/>
              <w:autoSpaceDN/>
              <w:adjustRightInd/>
              <w:spacing w:line="240" w:lineRule="auto"/>
              <w:textAlignment w:val="auto"/>
              <w:rPr>
                <w:noProof/>
                <w:color w:val="000000"/>
                <w:szCs w:val="24"/>
                <w:rPrChange w:id="6037" w:author="Peto" w:date="2018-06-14T07:18:00Z">
                  <w:rPr>
                    <w:color w:val="000000"/>
                    <w:szCs w:val="24"/>
                  </w:rPr>
                </w:rPrChange>
              </w:rPr>
            </w:pPr>
            <w:r w:rsidRPr="00A82009">
              <w:rPr>
                <w:noProof/>
                <w:color w:val="000000"/>
                <w:szCs w:val="24"/>
                <w:rPrChange w:id="6038" w:author="Peto" w:date="2018-06-14T07:18:00Z">
                  <w:rPr>
                    <w:color w:val="000000"/>
                    <w:szCs w:val="24"/>
                  </w:rPr>
                </w:rPrChange>
              </w:rPr>
              <w:t>SBP (mmHg)</w:t>
            </w:r>
            <w:r w:rsidRPr="00A82009">
              <w:rPr>
                <w:rFonts w:ascii="Calibri" w:hAnsi="Calibri" w:cs="Calibri"/>
                <w:noProof/>
                <w:color w:val="000000"/>
                <w:szCs w:val="24"/>
                <w:rPrChange w:id="603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6040" w:author="Peto" w:date="2018-06-14T07:18:00Z">
                  <w:rPr>
                    <w:rFonts w:ascii="Calibri" w:hAnsi="Calibri" w:cs="Calibri"/>
                    <w:color w:val="000000"/>
                    <w:szCs w:val="24"/>
                  </w:rPr>
                </w:rPrChange>
              </w:rPr>
            </w:pPr>
            <w:r w:rsidRPr="00A82009">
              <w:rPr>
                <w:rFonts w:ascii="Calibri" w:hAnsi="Calibri" w:cs="Calibri"/>
                <w:noProof/>
                <w:color w:val="000000"/>
                <w:szCs w:val="24"/>
                <w:rPrChange w:id="6041" w:author="Peto" w:date="2018-06-14T07:18:00Z">
                  <w:rPr>
                    <w:rFonts w:ascii="Calibri" w:hAnsi="Calibri" w:cs="Calibri"/>
                    <w:color w:val="000000"/>
                    <w:szCs w:val="24"/>
                  </w:rPr>
                </w:rPrChange>
              </w:rPr>
              <w:t xml:space="preserve">136 ± 34 </w:t>
            </w:r>
          </w:p>
        </w:tc>
      </w:tr>
      <w:tr w:rsidR="00FC1930" w:rsidRPr="00A82009"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A82009" w:rsidRDefault="00FC1930" w:rsidP="00AC46BC">
            <w:pPr>
              <w:overflowPunct/>
              <w:autoSpaceDE/>
              <w:autoSpaceDN/>
              <w:adjustRightInd/>
              <w:spacing w:line="240" w:lineRule="auto"/>
              <w:textAlignment w:val="auto"/>
              <w:rPr>
                <w:noProof/>
                <w:color w:val="000000"/>
                <w:szCs w:val="24"/>
                <w:rPrChange w:id="6042" w:author="Peto" w:date="2018-06-14T07:18:00Z">
                  <w:rPr>
                    <w:color w:val="000000"/>
                    <w:szCs w:val="24"/>
                  </w:rPr>
                </w:rPrChange>
              </w:rPr>
            </w:pPr>
            <w:r w:rsidRPr="00A82009">
              <w:rPr>
                <w:noProof/>
                <w:color w:val="000000"/>
                <w:szCs w:val="24"/>
                <w:rPrChange w:id="6043" w:author="Peto" w:date="2018-06-14T07:18:00Z">
                  <w:rPr>
                    <w:color w:val="000000"/>
                    <w:szCs w:val="24"/>
                  </w:rPr>
                </w:rPrChange>
              </w:rPr>
              <w:t>DBP (mmHg)</w:t>
            </w:r>
            <w:r w:rsidRPr="00A82009">
              <w:rPr>
                <w:rFonts w:ascii="Calibri" w:hAnsi="Calibri" w:cs="Calibri"/>
                <w:noProof/>
                <w:color w:val="000000"/>
                <w:szCs w:val="24"/>
                <w:rPrChange w:id="6044"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6045" w:author="Peto" w:date="2018-06-14T07:18:00Z">
                  <w:rPr>
                    <w:rFonts w:ascii="Calibri" w:hAnsi="Calibri" w:cs="Calibri"/>
                    <w:color w:val="000000"/>
                    <w:szCs w:val="24"/>
                  </w:rPr>
                </w:rPrChange>
              </w:rPr>
            </w:pPr>
            <w:r w:rsidRPr="00A82009">
              <w:rPr>
                <w:rFonts w:ascii="Calibri" w:hAnsi="Calibri" w:cs="Calibri"/>
                <w:noProof/>
                <w:color w:val="000000"/>
                <w:szCs w:val="24"/>
                <w:rPrChange w:id="6046" w:author="Peto" w:date="2018-06-14T07:18:00Z">
                  <w:rPr>
                    <w:rFonts w:ascii="Calibri" w:hAnsi="Calibri" w:cs="Calibri"/>
                    <w:color w:val="000000"/>
                    <w:szCs w:val="24"/>
                  </w:rPr>
                </w:rPrChange>
              </w:rPr>
              <w:t xml:space="preserve">73 ± 22 </w:t>
            </w:r>
          </w:p>
        </w:tc>
      </w:tr>
      <w:tr w:rsidR="00FC1930" w:rsidRPr="00A82009"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A82009" w:rsidRDefault="00FC1930" w:rsidP="00AC46BC">
            <w:pPr>
              <w:overflowPunct/>
              <w:autoSpaceDE/>
              <w:autoSpaceDN/>
              <w:adjustRightInd/>
              <w:spacing w:line="240" w:lineRule="auto"/>
              <w:textAlignment w:val="auto"/>
              <w:rPr>
                <w:noProof/>
                <w:color w:val="000000"/>
                <w:szCs w:val="24"/>
                <w:rPrChange w:id="6047" w:author="Peto" w:date="2018-06-14T07:18:00Z">
                  <w:rPr>
                    <w:color w:val="000000"/>
                    <w:szCs w:val="24"/>
                  </w:rPr>
                </w:rPrChange>
              </w:rPr>
            </w:pPr>
            <w:r w:rsidRPr="00A82009">
              <w:rPr>
                <w:noProof/>
                <w:color w:val="000000"/>
                <w:szCs w:val="24"/>
                <w:rPrChange w:id="6048" w:author="Peto" w:date="2018-06-14T07:18:00Z">
                  <w:rPr>
                    <w:color w:val="000000"/>
                    <w:szCs w:val="24"/>
                  </w:rPr>
                </w:rPrChange>
              </w:rPr>
              <w:t>MBP (mmHg)</w:t>
            </w:r>
            <w:r w:rsidRPr="00A82009">
              <w:rPr>
                <w:rFonts w:ascii="Calibri" w:hAnsi="Calibri" w:cs="Calibri"/>
                <w:noProof/>
                <w:color w:val="000000"/>
                <w:szCs w:val="24"/>
                <w:rPrChange w:id="604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6050" w:author="Peto" w:date="2018-06-14T07:18:00Z">
                  <w:rPr>
                    <w:rFonts w:ascii="Calibri" w:hAnsi="Calibri" w:cs="Calibri"/>
                    <w:color w:val="000000"/>
                    <w:szCs w:val="24"/>
                  </w:rPr>
                </w:rPrChange>
              </w:rPr>
            </w:pPr>
            <w:r w:rsidRPr="00A82009">
              <w:rPr>
                <w:rFonts w:ascii="Calibri" w:hAnsi="Calibri" w:cs="Calibri"/>
                <w:noProof/>
                <w:color w:val="000000"/>
                <w:szCs w:val="24"/>
                <w:rPrChange w:id="6051" w:author="Peto" w:date="2018-06-14T07:18:00Z">
                  <w:rPr>
                    <w:rFonts w:ascii="Calibri" w:hAnsi="Calibri" w:cs="Calibri"/>
                    <w:color w:val="000000"/>
                    <w:szCs w:val="24"/>
                  </w:rPr>
                </w:rPrChange>
              </w:rPr>
              <w:t xml:space="preserve">94 ± 26 </w:t>
            </w:r>
          </w:p>
        </w:tc>
      </w:tr>
      <w:tr w:rsidR="00FC1930" w:rsidRPr="00A82009"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A82009" w:rsidRDefault="00FC1930" w:rsidP="00AC46BC">
            <w:pPr>
              <w:overflowPunct/>
              <w:autoSpaceDE/>
              <w:autoSpaceDN/>
              <w:adjustRightInd/>
              <w:spacing w:line="240" w:lineRule="auto"/>
              <w:textAlignment w:val="auto"/>
              <w:rPr>
                <w:noProof/>
                <w:color w:val="000000"/>
                <w:szCs w:val="24"/>
                <w:rPrChange w:id="6052" w:author="Peto" w:date="2018-06-14T07:18:00Z">
                  <w:rPr>
                    <w:color w:val="000000"/>
                    <w:szCs w:val="24"/>
                  </w:rPr>
                </w:rPrChange>
              </w:rPr>
            </w:pPr>
            <w:r w:rsidRPr="00A82009">
              <w:rPr>
                <w:noProof/>
                <w:color w:val="000000"/>
                <w:szCs w:val="24"/>
                <w:rPrChange w:id="6053" w:author="Peto" w:date="2018-06-14T07:18:00Z">
                  <w:rPr>
                    <w:color w:val="000000"/>
                    <w:szCs w:val="24"/>
                  </w:rPr>
                </w:rPrChange>
              </w:rPr>
              <w:t>RR (s)</w:t>
            </w:r>
            <w:r w:rsidRPr="00A82009">
              <w:rPr>
                <w:rFonts w:ascii="Calibri" w:hAnsi="Calibri" w:cs="Calibri"/>
                <w:noProof/>
                <w:color w:val="000000"/>
                <w:szCs w:val="24"/>
                <w:rPrChange w:id="6054"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6055" w:author="Peto" w:date="2018-06-14T07:18:00Z">
                  <w:rPr>
                    <w:rFonts w:ascii="Calibri" w:hAnsi="Calibri" w:cs="Calibri"/>
                    <w:color w:val="000000"/>
                    <w:szCs w:val="24"/>
                  </w:rPr>
                </w:rPrChange>
              </w:rPr>
            </w:pPr>
            <w:r w:rsidRPr="00A82009">
              <w:rPr>
                <w:rFonts w:ascii="Calibri" w:hAnsi="Calibri" w:cs="Calibri"/>
                <w:noProof/>
                <w:color w:val="000000"/>
                <w:szCs w:val="24"/>
                <w:rPrChange w:id="6056" w:author="Peto" w:date="2018-06-14T07:18:00Z">
                  <w:rPr>
                    <w:rFonts w:ascii="Calibri" w:hAnsi="Calibri" w:cs="Calibri"/>
                    <w:color w:val="000000"/>
                    <w:szCs w:val="24"/>
                  </w:rPr>
                </w:rPrChange>
              </w:rPr>
              <w:t xml:space="preserve">0.94 ± 0.12 </w:t>
            </w:r>
          </w:p>
        </w:tc>
      </w:tr>
      <w:tr w:rsidR="00FC1930" w:rsidRPr="00A82009"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A82009" w:rsidRDefault="00FC1930" w:rsidP="00AC46BC">
            <w:pPr>
              <w:overflowPunct/>
              <w:autoSpaceDE/>
              <w:autoSpaceDN/>
              <w:adjustRightInd/>
              <w:spacing w:line="240" w:lineRule="auto"/>
              <w:textAlignment w:val="auto"/>
              <w:rPr>
                <w:noProof/>
                <w:color w:val="000000"/>
                <w:szCs w:val="24"/>
                <w:rPrChange w:id="6057" w:author="Peto" w:date="2018-06-14T07:18:00Z">
                  <w:rPr>
                    <w:color w:val="000000"/>
                    <w:szCs w:val="24"/>
                  </w:rPr>
                </w:rPrChange>
              </w:rPr>
            </w:pPr>
            <w:r w:rsidRPr="00A82009">
              <w:rPr>
                <w:noProof/>
                <w:color w:val="000000"/>
                <w:szCs w:val="24"/>
                <w:rPrChange w:id="6058" w:author="Peto" w:date="2018-06-14T07:18:00Z">
                  <w:rPr>
                    <w:color w:val="000000"/>
                    <w:szCs w:val="24"/>
                  </w:rPr>
                </w:rPrChange>
              </w:rPr>
              <w:t>BMI (kg/m^2)</w:t>
            </w:r>
            <w:r w:rsidRPr="00A82009">
              <w:rPr>
                <w:rFonts w:ascii="Calibri" w:hAnsi="Calibri" w:cs="Calibri"/>
                <w:noProof/>
                <w:color w:val="000000"/>
                <w:szCs w:val="24"/>
                <w:rPrChange w:id="605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6060" w:author="Peto" w:date="2018-06-14T07:18:00Z">
                  <w:rPr>
                    <w:rFonts w:ascii="Calibri" w:hAnsi="Calibri" w:cs="Calibri"/>
                    <w:color w:val="000000"/>
                    <w:szCs w:val="24"/>
                  </w:rPr>
                </w:rPrChange>
              </w:rPr>
            </w:pPr>
            <w:r w:rsidRPr="00A82009">
              <w:rPr>
                <w:rFonts w:ascii="Calibri" w:hAnsi="Calibri" w:cs="Calibri"/>
                <w:noProof/>
                <w:color w:val="000000"/>
                <w:szCs w:val="24"/>
                <w:rPrChange w:id="6061" w:author="Peto" w:date="2018-06-14T07:18:00Z">
                  <w:rPr>
                    <w:rFonts w:ascii="Calibri" w:hAnsi="Calibri" w:cs="Calibri"/>
                    <w:color w:val="000000"/>
                    <w:szCs w:val="24"/>
                  </w:rPr>
                </w:rPrChange>
              </w:rPr>
              <w:t xml:space="preserve">22 ± 2.7 </w:t>
            </w:r>
          </w:p>
        </w:tc>
      </w:tr>
    </w:tbl>
    <w:p w14:paraId="0588D909" w14:textId="77777777" w:rsidR="00FC1930" w:rsidRPr="00A82009" w:rsidRDefault="00FC1930" w:rsidP="00FC1930">
      <w:pPr>
        <w:pStyle w:val="Popis"/>
        <w:spacing w:before="240"/>
        <w:rPr>
          <w:noProof/>
          <w:lang w:val="sk-SK"/>
          <w:rPrChange w:id="6062" w:author="Peto" w:date="2018-06-14T07:18:00Z">
            <w:rPr>
              <w:lang w:val="sk-SK"/>
            </w:rPr>
          </w:rPrChange>
        </w:rPr>
      </w:pPr>
      <w:bookmarkStart w:id="6063" w:name="_Toc509997476"/>
      <w:bookmarkStart w:id="6064" w:name="_Ref509515091"/>
      <w:bookmarkStart w:id="6065" w:name="_Toc510268065"/>
      <w:bookmarkStart w:id="6066" w:name="_Toc513584976"/>
      <w:bookmarkStart w:id="6067" w:name="_Toc516413290"/>
      <w:r w:rsidRPr="00A82009">
        <w:rPr>
          <w:noProof/>
          <w:lang w:val="sk-SK"/>
          <w:rPrChange w:id="6068" w:author="Peto" w:date="2018-06-14T07:18:00Z">
            <w:rPr>
              <w:lang w:val="sk-SK"/>
            </w:rPr>
          </w:rPrChange>
        </w:rPr>
        <w:t xml:space="preserve">Tabuľka </w:t>
      </w:r>
      <w:r w:rsidRPr="00A82009">
        <w:rPr>
          <w:noProof/>
          <w:lang w:val="sk-SK"/>
          <w:rPrChange w:id="6069" w:author="Peto" w:date="2018-06-14T07:18:00Z">
            <w:rPr>
              <w:lang w:val="sk-SK"/>
            </w:rPr>
          </w:rPrChange>
        </w:rPr>
        <w:fldChar w:fldCharType="begin"/>
      </w:r>
      <w:r w:rsidRPr="00A82009">
        <w:rPr>
          <w:noProof/>
          <w:lang w:val="sk-SK"/>
          <w:rPrChange w:id="6070" w:author="Peto" w:date="2018-06-14T07:18:00Z">
            <w:rPr>
              <w:lang w:val="sk-SK"/>
            </w:rPr>
          </w:rPrChange>
        </w:rPr>
        <w:instrText xml:space="preserve"> SEQ Tabuľka \* ARABIC </w:instrText>
      </w:r>
      <w:r w:rsidRPr="00A82009">
        <w:rPr>
          <w:noProof/>
          <w:lang w:val="sk-SK"/>
          <w:rPrChange w:id="6071" w:author="Peto" w:date="2018-06-14T07:18:00Z">
            <w:rPr>
              <w:lang w:val="sk-SK"/>
            </w:rPr>
          </w:rPrChange>
        </w:rPr>
        <w:fldChar w:fldCharType="separate"/>
      </w:r>
      <w:r w:rsidR="00F95B9C" w:rsidRPr="00A82009">
        <w:rPr>
          <w:noProof/>
          <w:lang w:val="sk-SK"/>
        </w:rPr>
        <w:t>2</w:t>
      </w:r>
      <w:bookmarkEnd w:id="6063"/>
      <w:r w:rsidRPr="00A82009">
        <w:rPr>
          <w:noProof/>
          <w:lang w:val="sk-SK"/>
          <w:rPrChange w:id="6072" w:author="Peto" w:date="2018-06-14T07:18:00Z">
            <w:rPr>
              <w:lang w:val="sk-SK"/>
            </w:rPr>
          </w:rPrChange>
        </w:rPr>
        <w:fldChar w:fldCharType="end"/>
      </w:r>
      <w:bookmarkEnd w:id="6064"/>
      <w:r w:rsidRPr="00A82009">
        <w:rPr>
          <w:noProof/>
          <w:lang w:val="sk-SK"/>
          <w:rPrChange w:id="6073" w:author="Peto" w:date="2018-06-14T07:18:00Z">
            <w:rPr>
              <w:lang w:val="sk-SK"/>
            </w:rPr>
          </w:rPrChange>
        </w:rPr>
        <w:t>: Charakteristiky meraných dobrovoľníkov.</w:t>
      </w:r>
      <w:bookmarkEnd w:id="6065"/>
      <w:bookmarkEnd w:id="6066"/>
      <w:bookmarkEnd w:id="6067"/>
    </w:p>
    <w:p w14:paraId="6DFAD228" w14:textId="77777777" w:rsidR="00FC1930" w:rsidRPr="00A82009" w:rsidRDefault="00FC1930" w:rsidP="00FC1930">
      <w:pPr>
        <w:rPr>
          <w:noProof/>
          <w:lang w:eastAsia="en-US" w:bidi="en-US"/>
          <w:rPrChange w:id="6074" w:author="Peto" w:date="2018-06-14T07:18:00Z">
            <w:rPr>
              <w:lang w:eastAsia="en-US" w:bidi="en-US"/>
            </w:rPr>
          </w:rPrChange>
        </w:rPr>
      </w:pPr>
    </w:p>
    <w:p w14:paraId="4A5D48F5" w14:textId="7598BC75" w:rsidR="00FC1930" w:rsidRPr="00A82009" w:rsidRDefault="00AC46BC" w:rsidP="00FC1930">
      <w:pPr>
        <w:rPr>
          <w:noProof/>
          <w:rPrChange w:id="6075" w:author="Peto" w:date="2018-06-14T07:18:00Z">
            <w:rPr/>
          </w:rPrChange>
        </w:rPr>
      </w:pPr>
      <w:r w:rsidRPr="00A82009">
        <w:rPr>
          <w:noProof/>
          <w:rPrChange w:id="6076" w:author="Peto" w:date="2018-06-14T07:18:00Z">
            <w:rPr/>
          </w:rPrChange>
        </w:rPr>
        <w:t>Merania boli vykonané vo</w:t>
      </w:r>
      <w:r w:rsidR="00FC1930" w:rsidRPr="00A82009">
        <w:rPr>
          <w:noProof/>
          <w:rPrChange w:id="6077" w:author="Peto" w:date="2018-06-14T07:18:00Z">
            <w:rPr/>
          </w:rPrChange>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A82009" w:rsidRDefault="00FC1930" w:rsidP="00FC1930">
      <w:pPr>
        <w:pStyle w:val="Nadpis3"/>
        <w:rPr>
          <w:noProof/>
          <w:rPrChange w:id="6078" w:author="Peto" w:date="2018-06-14T07:18:00Z">
            <w:rPr/>
          </w:rPrChange>
        </w:rPr>
      </w:pPr>
      <w:bookmarkStart w:id="6079" w:name="_Toc510268155"/>
      <w:bookmarkStart w:id="6080" w:name="_Toc516413228"/>
      <w:r w:rsidRPr="00A82009">
        <w:rPr>
          <w:noProof/>
          <w:rPrChange w:id="6081" w:author="Peto" w:date="2018-06-14T07:18:00Z">
            <w:rPr/>
          </w:rPrChange>
        </w:rPr>
        <w:t>Merací protokol</w:t>
      </w:r>
      <w:bookmarkEnd w:id="6079"/>
      <w:bookmarkEnd w:id="6080"/>
    </w:p>
    <w:p w14:paraId="52E271E5" w14:textId="77777777" w:rsidR="00FC1930" w:rsidRPr="00A82009" w:rsidRDefault="00FC1930" w:rsidP="00FC1930">
      <w:pPr>
        <w:rPr>
          <w:noProof/>
          <w:rPrChange w:id="6082" w:author="Peto" w:date="2018-06-14T07:18:00Z">
            <w:rPr/>
          </w:rPrChange>
        </w:rPr>
      </w:pPr>
    </w:p>
    <w:p w14:paraId="54384BD0" w14:textId="2544AB8F" w:rsidR="00FC1930" w:rsidRPr="00A82009" w:rsidRDefault="00FC1930" w:rsidP="00FC1930">
      <w:pPr>
        <w:rPr>
          <w:noProof/>
          <w:rPrChange w:id="6083" w:author="Peto" w:date="2018-06-14T07:18:00Z">
            <w:rPr/>
          </w:rPrChange>
        </w:rPr>
      </w:pPr>
      <w:r w:rsidRPr="00A82009">
        <w:rPr>
          <w:noProof/>
          <w:rPrChange w:id="6084" w:author="Peto" w:date="2018-06-14T07:18:00Z">
            <w:rPr/>
          </w:rPrChange>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sidRPr="00A82009">
        <w:rPr>
          <w:noProof/>
          <w:rPrChange w:id="6085" w:author="Peto" w:date="2018-06-14T07:18:00Z">
            <w:rPr/>
          </w:rPrChange>
        </w:rPr>
        <w:t xml:space="preserve"> podľa inštrukcií na monitore</w:t>
      </w:r>
      <w:r w:rsidRPr="00A82009">
        <w:rPr>
          <w:noProof/>
          <w:rPrChange w:id="6086" w:author="Peto" w:date="2018-06-14T07:18:00Z">
            <w:rPr/>
          </w:rPrChange>
        </w:rPr>
        <w:t xml:space="preserve">. Nakoniec nasledovala opäť fáza spontánneho </w:t>
      </w:r>
      <w:commentRangeStart w:id="6087"/>
      <w:r w:rsidRPr="00A82009">
        <w:rPr>
          <w:noProof/>
          <w:rPrChange w:id="6088" w:author="Peto" w:date="2018-06-14T07:18:00Z">
            <w:rPr/>
          </w:rPrChange>
        </w:rPr>
        <w:t>dýchania</w:t>
      </w:r>
      <w:commentRangeEnd w:id="6087"/>
      <w:r w:rsidRPr="00A82009">
        <w:rPr>
          <w:rStyle w:val="Odkaznakomentr"/>
          <w:noProof/>
          <w:rPrChange w:id="6089" w:author="Peto" w:date="2018-06-14T07:18:00Z">
            <w:rPr>
              <w:rStyle w:val="Odkaznakomentr"/>
            </w:rPr>
          </w:rPrChange>
        </w:rPr>
        <w:commentReference w:id="6087"/>
      </w:r>
      <w:r w:rsidRPr="00A82009">
        <w:rPr>
          <w:noProof/>
          <w:rPrChange w:id="6090" w:author="Peto" w:date="2018-06-14T07:18:00Z">
            <w:rPr/>
          </w:rPrChange>
        </w:rPr>
        <w:t>.</w:t>
      </w:r>
    </w:p>
    <w:p w14:paraId="2115A595" w14:textId="77777777" w:rsidR="00FC1930" w:rsidRPr="00A82009" w:rsidRDefault="00FC1930" w:rsidP="00FC1930">
      <w:pPr>
        <w:rPr>
          <w:noProof/>
          <w:rPrChange w:id="6091" w:author="Peto" w:date="2018-06-14T07:18:00Z">
            <w:rPr/>
          </w:rPrChange>
        </w:rPr>
      </w:pPr>
    </w:p>
    <w:p w14:paraId="5676466B" w14:textId="2E91B2B6" w:rsidR="00934FBD" w:rsidRPr="00A82009" w:rsidRDefault="00934FBD" w:rsidP="00934FBD">
      <w:pPr>
        <w:pStyle w:val="Nadpis3"/>
        <w:rPr>
          <w:noProof/>
          <w:rPrChange w:id="6092" w:author="Peto" w:date="2018-06-14T07:18:00Z">
            <w:rPr/>
          </w:rPrChange>
        </w:rPr>
      </w:pPr>
      <w:bookmarkStart w:id="6093" w:name="_Toc516413229"/>
      <w:r w:rsidRPr="00A82009">
        <w:rPr>
          <w:noProof/>
          <w:rPrChange w:id="6094" w:author="Peto" w:date="2018-06-14T07:18:00Z">
            <w:rPr/>
          </w:rPrChange>
        </w:rPr>
        <w:t>Merané signály</w:t>
      </w:r>
      <w:bookmarkEnd w:id="6093"/>
    </w:p>
    <w:p w14:paraId="7CD4EF3E" w14:textId="77777777" w:rsidR="00934FBD" w:rsidRPr="00A82009" w:rsidRDefault="00934FBD" w:rsidP="00934FBD">
      <w:pPr>
        <w:rPr>
          <w:noProof/>
          <w:rPrChange w:id="6095" w:author="Peto" w:date="2018-06-14T07:18:00Z">
            <w:rPr/>
          </w:rPrChange>
        </w:rPr>
      </w:pPr>
    </w:p>
    <w:p w14:paraId="047CDAB0" w14:textId="198D06B4" w:rsidR="00934FBD" w:rsidRPr="00A82009" w:rsidRDefault="00934FBD" w:rsidP="00934FBD">
      <w:pPr>
        <w:rPr>
          <w:noProof/>
          <w:rPrChange w:id="6096" w:author="Peto" w:date="2018-06-14T07:18:00Z">
            <w:rPr/>
          </w:rPrChange>
        </w:rPr>
      </w:pPr>
      <w:r w:rsidRPr="00A82009">
        <w:rPr>
          <w:noProof/>
          <w:rPrChange w:id="6097" w:author="Peto" w:date="2018-06-14T07:18:00Z">
            <w:rPr/>
          </w:rPrChange>
        </w:rPr>
        <w:lastRenderedPageBreak/>
        <w:t>V tejto práci sú spracované tieto signály:</w:t>
      </w:r>
    </w:p>
    <w:p w14:paraId="2024EDA5" w14:textId="77777777" w:rsidR="00934FBD" w:rsidRPr="00A82009" w:rsidRDefault="00934FBD" w:rsidP="00934FBD">
      <w:pPr>
        <w:rPr>
          <w:noProof/>
          <w:rPrChange w:id="6098" w:author="Peto" w:date="2018-06-14T07:18:00Z">
            <w:rPr/>
          </w:rPrChange>
        </w:rPr>
      </w:pPr>
    </w:p>
    <w:p w14:paraId="37BFE9BE" w14:textId="140C6B46" w:rsidR="00934FBD" w:rsidRPr="00A82009" w:rsidRDefault="00934FBD" w:rsidP="00934FBD">
      <w:pPr>
        <w:pStyle w:val="Odsekzoznamu"/>
        <w:numPr>
          <w:ilvl w:val="0"/>
          <w:numId w:val="35"/>
        </w:numPr>
        <w:rPr>
          <w:noProof/>
          <w:rPrChange w:id="6099" w:author="Peto" w:date="2018-06-14T07:18:00Z">
            <w:rPr/>
          </w:rPrChange>
        </w:rPr>
      </w:pPr>
      <w:r w:rsidRPr="00A82009">
        <w:rPr>
          <w:noProof/>
          <w:rPrChange w:id="6100" w:author="Peto" w:date="2018-06-14T07:18:00Z">
            <w:rPr/>
          </w:rPrChange>
        </w:rPr>
        <w:t xml:space="preserve">Bioimpedancia nameraná multikanálovým bioimedančným monitoru (MBM; ISIBRNO MPM 14.1, Institute of Scientific Instruments, Brno, Czech Republic) </w:t>
      </w:r>
      <w:r w:rsidRPr="00A82009">
        <w:rPr>
          <w:noProof/>
          <w:rPrChange w:id="6101"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6102" w:author="Peto" w:date="2018-06-14T07:18:00Z">
            <w:rPr/>
          </w:rPrChange>
        </w:rPr>
        <w:instrText xml:space="preserve"> ADDIN EN.CITE </w:instrText>
      </w:r>
      <w:r w:rsidR="00AD692D" w:rsidRPr="00A82009">
        <w:rPr>
          <w:noProof/>
          <w:rPrChange w:id="6103"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6104" w:author="Peto" w:date="2018-06-14T07:18:00Z">
            <w:rPr/>
          </w:rPrChange>
        </w:rPr>
        <w:instrText xml:space="preserve"> ADDIN EN.CITE.DATA </w:instrText>
      </w:r>
      <w:r w:rsidR="00AD692D" w:rsidRPr="00A82009">
        <w:rPr>
          <w:noProof/>
          <w:rPrChange w:id="6105" w:author="Peto" w:date="2018-06-14T07:18:00Z">
            <w:rPr>
              <w:noProof/>
            </w:rPr>
          </w:rPrChange>
        </w:rPr>
      </w:r>
      <w:r w:rsidR="00AD692D" w:rsidRPr="00A82009">
        <w:rPr>
          <w:noProof/>
          <w:rPrChange w:id="6106" w:author="Peto" w:date="2018-06-14T07:18:00Z">
            <w:rPr/>
          </w:rPrChange>
        </w:rPr>
        <w:fldChar w:fldCharType="end"/>
      </w:r>
      <w:r w:rsidRPr="00A82009">
        <w:rPr>
          <w:noProof/>
          <w:rPrChange w:id="6107" w:author="Peto" w:date="2018-06-14T07:18:00Z">
            <w:rPr>
              <w:noProof/>
            </w:rPr>
          </w:rPrChange>
        </w:rPr>
      </w:r>
      <w:r w:rsidRPr="00A82009">
        <w:rPr>
          <w:noProof/>
          <w:rPrChange w:id="6108" w:author="Peto" w:date="2018-06-14T07:18:00Z">
            <w:rPr/>
          </w:rPrChange>
        </w:rPr>
        <w:fldChar w:fldCharType="separate"/>
      </w:r>
      <w:r w:rsidR="00AD692D" w:rsidRPr="00A82009">
        <w:rPr>
          <w:noProof/>
          <w:vertAlign w:val="superscript"/>
        </w:rPr>
        <w:t>7</w:t>
      </w:r>
      <w:r w:rsidRPr="00A82009">
        <w:rPr>
          <w:noProof/>
          <w:rPrChange w:id="6109" w:author="Peto" w:date="2018-06-14T07:18:00Z">
            <w:rPr/>
          </w:rPrChange>
        </w:rPr>
        <w:fldChar w:fldCharType="end"/>
      </w:r>
      <w:r w:rsidRPr="00A82009">
        <w:rPr>
          <w:noProof/>
          <w:rPrChange w:id="6110" w:author="Peto" w:date="2018-06-14T07:18:00Z">
            <w:rPr/>
          </w:rPrChange>
        </w:rPr>
        <w:t>.</w:t>
      </w:r>
    </w:p>
    <w:p w14:paraId="632757F6" w14:textId="77777777" w:rsidR="00934FBD" w:rsidRPr="00A82009" w:rsidRDefault="00934FBD" w:rsidP="00934FBD">
      <w:pPr>
        <w:pStyle w:val="Odsekzoznamu"/>
        <w:numPr>
          <w:ilvl w:val="0"/>
          <w:numId w:val="35"/>
        </w:numPr>
        <w:rPr>
          <w:noProof/>
          <w:rPrChange w:id="6111" w:author="Peto" w:date="2018-06-14T07:18:00Z">
            <w:rPr/>
          </w:rPrChange>
        </w:rPr>
      </w:pPr>
      <w:r w:rsidRPr="00A82009">
        <w:rPr>
          <w:noProof/>
          <w:rPrChange w:id="6112" w:author="Peto" w:date="2018-06-14T07:18:00Z">
            <w:rPr/>
          </w:rPrChange>
        </w:rPr>
        <w:t xml:space="preserve">12-zvodové EKG (ECG12, ISI BRNO, Czech Republic), </w:t>
      </w:r>
    </w:p>
    <w:p w14:paraId="56A9D0B6" w14:textId="77777777" w:rsidR="00934FBD" w:rsidRPr="00A82009" w:rsidRDefault="00934FBD" w:rsidP="00934FBD">
      <w:pPr>
        <w:pStyle w:val="Odsekzoznamu"/>
        <w:numPr>
          <w:ilvl w:val="0"/>
          <w:numId w:val="35"/>
        </w:numPr>
        <w:rPr>
          <w:noProof/>
          <w:rPrChange w:id="6113" w:author="Peto" w:date="2018-06-14T07:18:00Z">
            <w:rPr/>
          </w:rPrChange>
        </w:rPr>
      </w:pPr>
      <w:r w:rsidRPr="00A82009">
        <w:rPr>
          <w:noProof/>
          <w:rPrChange w:id="6114" w:author="Peto" w:date="2018-06-14T07:18:00Z">
            <w:rPr/>
          </w:rPrChange>
        </w:rPr>
        <w:t xml:space="preserve">kontinuálny arteriálny krvny tlak Penázovou metodou  (Finapres-2300, Ohmeda Medical, Englewood, Co., USA) </w:t>
      </w:r>
    </w:p>
    <w:p w14:paraId="4AB210CD" w14:textId="4BB8C529" w:rsidR="00934FBD" w:rsidRPr="00A82009" w:rsidRDefault="00934FBD" w:rsidP="00934FBD">
      <w:pPr>
        <w:pStyle w:val="Odsekzoznamu"/>
        <w:numPr>
          <w:ilvl w:val="0"/>
          <w:numId w:val="35"/>
        </w:numPr>
        <w:rPr>
          <w:noProof/>
          <w:rPrChange w:id="6115" w:author="Peto" w:date="2018-06-14T07:18:00Z">
            <w:rPr/>
          </w:rPrChange>
        </w:rPr>
      </w:pPr>
      <w:r w:rsidRPr="00A82009">
        <w:rPr>
          <w:noProof/>
          <w:rPrChange w:id="6116" w:author="Peto" w:date="2018-06-14T07:18:00Z">
            <w:rPr/>
          </w:rPrChange>
        </w:rPr>
        <w:t>srdečné zvuky (PCG 1.0, ISI BRNO, Czech Republic)</w:t>
      </w:r>
    </w:p>
    <w:p w14:paraId="27872E4B" w14:textId="77777777" w:rsidR="00934FBD" w:rsidRPr="00A82009" w:rsidRDefault="00934FBD" w:rsidP="00934FBD">
      <w:pPr>
        <w:rPr>
          <w:noProof/>
          <w:rPrChange w:id="6117" w:author="Peto" w:date="2018-06-14T07:18:00Z">
            <w:rPr/>
          </w:rPrChange>
        </w:rPr>
      </w:pPr>
    </w:p>
    <w:p w14:paraId="6B4CEDC4" w14:textId="08CA4F9B" w:rsidR="00934FBD" w:rsidRPr="00A82009" w:rsidRDefault="00934FBD" w:rsidP="00934FBD">
      <w:pPr>
        <w:rPr>
          <w:noProof/>
          <w:rPrChange w:id="6118" w:author="Peto" w:date="2018-06-14T07:18:00Z">
            <w:rPr/>
          </w:rPrChange>
        </w:rPr>
      </w:pPr>
      <w:r w:rsidRPr="00A82009">
        <w:rPr>
          <w:noProof/>
          <w:rPrChange w:id="6119" w:author="Peto" w:date="2018-06-14T07:18:00Z">
            <w:rPr/>
          </w:rPrChange>
        </w:rPr>
        <w:t xml:space="preserve">Polohu meraných hemodynamických signálov na ľudskom tele zachytáva </w:t>
      </w:r>
      <w:r w:rsidRPr="00A82009">
        <w:rPr>
          <w:noProof/>
          <w:rPrChange w:id="6120" w:author="Peto" w:date="2018-06-14T07:18:00Z">
            <w:rPr/>
          </w:rPrChange>
        </w:rPr>
        <w:fldChar w:fldCharType="begin"/>
      </w:r>
      <w:r w:rsidRPr="00A82009">
        <w:rPr>
          <w:noProof/>
          <w:rPrChange w:id="6121" w:author="Peto" w:date="2018-06-14T07:18:00Z">
            <w:rPr/>
          </w:rPrChange>
        </w:rPr>
        <w:instrText xml:space="preserve"> REF _Ref513755603 \h </w:instrText>
      </w:r>
      <w:r w:rsidRPr="00A82009">
        <w:rPr>
          <w:noProof/>
          <w:rPrChange w:id="6122" w:author="Peto" w:date="2018-06-14T07:18:00Z">
            <w:rPr>
              <w:noProof/>
            </w:rPr>
          </w:rPrChange>
        </w:rPr>
      </w:r>
      <w:r w:rsidRPr="00A82009">
        <w:rPr>
          <w:noProof/>
          <w:rPrChange w:id="6123" w:author="Peto" w:date="2018-06-14T07:18:00Z">
            <w:rPr/>
          </w:rPrChange>
        </w:rPr>
        <w:fldChar w:fldCharType="separate"/>
      </w:r>
      <w:ins w:id="6124" w:author="Peto" w:date="2018-06-10T16:58:00Z">
        <w:r w:rsidR="00F95B9C" w:rsidRPr="00A82009">
          <w:rPr>
            <w:noProof/>
            <w:rPrChange w:id="6125" w:author="Peto" w:date="2018-06-14T07:18:00Z">
              <w:rPr/>
            </w:rPrChange>
          </w:rPr>
          <w:t>Obrázok 3.1</w:t>
        </w:r>
      </w:ins>
      <w:del w:id="6126" w:author="Peto" w:date="2018-06-10T16:58:00Z">
        <w:r w:rsidR="00B85020" w:rsidRPr="00A82009" w:rsidDel="00F95B9C">
          <w:rPr>
            <w:noProof/>
            <w:rPrChange w:id="6127" w:author="Peto" w:date="2018-06-14T07:18:00Z">
              <w:rPr/>
            </w:rPrChange>
          </w:rPr>
          <w:delText>Obrázok 3.1</w:delText>
        </w:r>
      </w:del>
      <w:r w:rsidRPr="00A82009">
        <w:rPr>
          <w:noProof/>
          <w:rPrChange w:id="6128" w:author="Peto" w:date="2018-06-14T07:18:00Z">
            <w:rPr/>
          </w:rPrChange>
        </w:rPr>
        <w:fldChar w:fldCharType="end"/>
      </w:r>
      <w:r w:rsidRPr="00A82009">
        <w:rPr>
          <w:noProof/>
          <w:rPrChange w:id="6129" w:author="Peto" w:date="2018-06-14T07:18:00Z">
            <w:rPr/>
          </w:rPrChange>
        </w:rPr>
        <w:t>. Všetky signály boli nahrané so vzorkovacou frekvenciou 500Hz a rozlíšením 16 bitov. Pred vzorkovaním bol použitý antialiasingový filter.</w:t>
      </w:r>
    </w:p>
    <w:p w14:paraId="4034A996" w14:textId="77777777" w:rsidR="00934FBD" w:rsidRPr="00A82009" w:rsidRDefault="00934FBD" w:rsidP="00934FBD">
      <w:pPr>
        <w:jc w:val="center"/>
        <w:rPr>
          <w:noProof/>
          <w:rPrChange w:id="6130" w:author="Peto" w:date="2018-06-14T07:18:00Z">
            <w:rPr/>
          </w:rPrChange>
        </w:rPr>
      </w:pPr>
      <w:r w:rsidRPr="00D72AE1">
        <w:rPr>
          <w:noProof/>
          <w:lang w:val="cs-CZ"/>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A82009" w:rsidRDefault="00934FBD" w:rsidP="00934FBD">
      <w:pPr>
        <w:pStyle w:val="Popis"/>
        <w:rPr>
          <w:noProof/>
          <w:vanish/>
          <w:lang w:val="sk-SK"/>
          <w:specVanish/>
          <w:rPrChange w:id="6131" w:author="Peto" w:date="2018-06-14T07:18:00Z">
            <w:rPr>
              <w:vanish/>
              <w:lang w:val="sk-SK"/>
              <w:specVanish/>
            </w:rPr>
          </w:rPrChange>
        </w:rPr>
      </w:pPr>
      <w:bookmarkStart w:id="6132" w:name="_Ref513755603"/>
      <w:bookmarkStart w:id="6133" w:name="_Toc516413267"/>
      <w:r w:rsidRPr="00A82009">
        <w:rPr>
          <w:noProof/>
          <w:lang w:val="sk-SK"/>
          <w:rPrChange w:id="6134" w:author="Peto" w:date="2018-06-14T07:18:00Z">
            <w:rPr>
              <w:lang w:val="sk-SK"/>
            </w:rPr>
          </w:rPrChange>
        </w:rPr>
        <w:t xml:space="preserve">Obrázok </w:t>
      </w:r>
      <w:r w:rsidR="00A53D98" w:rsidRPr="00A82009">
        <w:rPr>
          <w:noProof/>
          <w:lang w:val="sk-SK"/>
          <w:rPrChange w:id="6135" w:author="Peto" w:date="2018-06-14T07:18:00Z">
            <w:rPr>
              <w:lang w:val="sk-SK"/>
            </w:rPr>
          </w:rPrChange>
        </w:rPr>
        <w:fldChar w:fldCharType="begin"/>
      </w:r>
      <w:r w:rsidR="00A53D98" w:rsidRPr="00A82009">
        <w:rPr>
          <w:noProof/>
          <w:lang w:val="sk-SK"/>
          <w:rPrChange w:id="6136" w:author="Peto" w:date="2018-06-14T07:18:00Z">
            <w:rPr>
              <w:lang w:val="sk-SK"/>
            </w:rPr>
          </w:rPrChange>
        </w:rPr>
        <w:instrText xml:space="preserve"> STYLEREF 1 \s </w:instrText>
      </w:r>
      <w:r w:rsidR="00A53D98" w:rsidRPr="00A82009">
        <w:rPr>
          <w:noProof/>
          <w:lang w:val="sk-SK"/>
          <w:rPrChange w:id="6137" w:author="Peto" w:date="2018-06-14T07:18:00Z">
            <w:rPr>
              <w:lang w:val="sk-SK"/>
            </w:rPr>
          </w:rPrChange>
        </w:rPr>
        <w:fldChar w:fldCharType="separate"/>
      </w:r>
      <w:r w:rsidR="00F95B9C" w:rsidRPr="00A82009">
        <w:rPr>
          <w:noProof/>
          <w:lang w:val="sk-SK"/>
        </w:rPr>
        <w:t>3</w:t>
      </w:r>
      <w:r w:rsidR="00A53D98" w:rsidRPr="00A82009">
        <w:rPr>
          <w:noProof/>
          <w:lang w:val="sk-SK"/>
          <w:rPrChange w:id="6138" w:author="Peto" w:date="2018-06-14T07:18:00Z">
            <w:rPr>
              <w:lang w:val="sk-SK"/>
            </w:rPr>
          </w:rPrChange>
        </w:rPr>
        <w:fldChar w:fldCharType="end"/>
      </w:r>
      <w:r w:rsidR="00A53D98" w:rsidRPr="00A82009">
        <w:rPr>
          <w:noProof/>
          <w:lang w:val="sk-SK"/>
          <w:rPrChange w:id="6139" w:author="Peto" w:date="2018-06-14T07:18:00Z">
            <w:rPr>
              <w:lang w:val="sk-SK"/>
            </w:rPr>
          </w:rPrChange>
        </w:rPr>
        <w:t>.</w:t>
      </w:r>
      <w:r w:rsidR="00A53D98" w:rsidRPr="00A82009">
        <w:rPr>
          <w:noProof/>
          <w:lang w:val="sk-SK"/>
          <w:rPrChange w:id="6140" w:author="Peto" w:date="2018-06-14T07:18:00Z">
            <w:rPr>
              <w:lang w:val="sk-SK"/>
            </w:rPr>
          </w:rPrChange>
        </w:rPr>
        <w:fldChar w:fldCharType="begin"/>
      </w:r>
      <w:r w:rsidR="00A53D98" w:rsidRPr="00A82009">
        <w:rPr>
          <w:noProof/>
          <w:lang w:val="sk-SK"/>
          <w:rPrChange w:id="6141" w:author="Peto" w:date="2018-06-14T07:18:00Z">
            <w:rPr>
              <w:lang w:val="sk-SK"/>
            </w:rPr>
          </w:rPrChange>
        </w:rPr>
        <w:instrText xml:space="preserve"> SEQ Obrázok \* ARABIC \s 1 </w:instrText>
      </w:r>
      <w:r w:rsidR="00A53D98" w:rsidRPr="00A82009">
        <w:rPr>
          <w:noProof/>
          <w:lang w:val="sk-SK"/>
          <w:rPrChange w:id="6142" w:author="Peto" w:date="2018-06-14T07:18:00Z">
            <w:rPr>
              <w:lang w:val="sk-SK"/>
            </w:rPr>
          </w:rPrChange>
        </w:rPr>
        <w:fldChar w:fldCharType="separate"/>
      </w:r>
      <w:r w:rsidR="00F95B9C" w:rsidRPr="00A82009">
        <w:rPr>
          <w:noProof/>
          <w:lang w:val="sk-SK"/>
        </w:rPr>
        <w:t>1</w:t>
      </w:r>
      <w:r w:rsidR="00A53D98" w:rsidRPr="00A82009">
        <w:rPr>
          <w:noProof/>
          <w:lang w:val="sk-SK"/>
          <w:rPrChange w:id="6143" w:author="Peto" w:date="2018-06-14T07:18:00Z">
            <w:rPr>
              <w:lang w:val="sk-SK"/>
            </w:rPr>
          </w:rPrChange>
        </w:rPr>
        <w:fldChar w:fldCharType="end"/>
      </w:r>
      <w:bookmarkEnd w:id="6132"/>
      <w:r w:rsidRPr="00A82009">
        <w:rPr>
          <w:noProof/>
          <w:lang w:val="sk-SK"/>
          <w:rPrChange w:id="6144" w:author="Peto" w:date="2018-06-14T07:18:00Z">
            <w:rPr>
              <w:lang w:val="sk-SK"/>
            </w:rPr>
          </w:rPrChange>
        </w:rPr>
        <w:t>: Poloha meraných hemodynamických signálov na ľudskom tele.</w:t>
      </w:r>
      <w:bookmarkEnd w:id="6133"/>
    </w:p>
    <w:p w14:paraId="167C2F68" w14:textId="77777777" w:rsidR="00934FBD" w:rsidRPr="00A82009" w:rsidRDefault="00934FBD" w:rsidP="00934FBD">
      <w:pPr>
        <w:pStyle w:val="Popis"/>
        <w:rPr>
          <w:noProof/>
          <w:lang w:val="sk-SK"/>
          <w:rPrChange w:id="6145" w:author="Peto" w:date="2018-06-14T07:18:00Z">
            <w:rPr>
              <w:lang w:val="sk-SK"/>
            </w:rPr>
          </w:rPrChange>
        </w:rPr>
      </w:pPr>
      <w:r w:rsidRPr="00A82009">
        <w:rPr>
          <w:noProof/>
          <w:lang w:val="sk-SK"/>
          <w:rPrChange w:id="6146" w:author="Peto" w:date="2018-06-14T07:18:00Z">
            <w:rPr>
              <w:lang w:val="sk-SK"/>
            </w:rPr>
          </w:rPrChange>
        </w:rPr>
        <w:t xml:space="preserve"> Kanály Zi sú polohy elektród zaznamenávajúce impedanciu, BP udáva meranie krvného tlaku, EKG elektrokardiogram a HS srdečné zvuky. Symbol </w:t>
      </w:r>
      <m:oMath>
        <m:sSub>
          <m:sSubPr>
            <m:ctrlPr>
              <w:rPr>
                <w:rFonts w:ascii="Cambria Math" w:hAnsi="Cambria Math"/>
                <w:i/>
                <w:noProof/>
                <w:color w:val="000000"/>
                <w:lang w:val="sk-SK"/>
              </w:rPr>
            </m:ctrlPr>
          </m:sSubPr>
          <m:e>
            <m:r>
              <w:rPr>
                <w:rFonts w:ascii="Cambria Math" w:hAnsi="Cambria Math"/>
                <w:noProof/>
                <w:color w:val="000000"/>
                <w:lang w:val="sk-SK"/>
                <w:rPrChange w:id="6147" w:author="Peto" w:date="2018-06-14T07:18:00Z">
                  <w:rPr>
                    <w:rFonts w:ascii="Cambria Math" w:hAnsi="Cambria Math"/>
                    <w:color w:val="000000"/>
                    <w:lang w:val="sk-SK"/>
                  </w:rPr>
                </w:rPrChange>
              </w:rPr>
              <m:t>I</m:t>
            </m:r>
          </m:e>
          <m:sub>
            <m:r>
              <w:rPr>
                <w:rFonts w:ascii="Cambria Math" w:hAnsi="Cambria Math"/>
                <w:noProof/>
                <w:color w:val="000000"/>
                <w:lang w:val="sk-SK"/>
                <w:rPrChange w:id="6148" w:author="Peto" w:date="2018-06-14T07:18:00Z">
                  <w:rPr>
                    <w:rFonts w:ascii="Cambria Math" w:hAnsi="Cambria Math"/>
                    <w:color w:val="000000"/>
                    <w:lang w:val="sk-SK"/>
                  </w:rPr>
                </w:rPrChange>
              </w:rPr>
              <m:t>i</m:t>
            </m:r>
          </m:sub>
        </m:sSub>
      </m:oMath>
      <w:r w:rsidRPr="00A82009">
        <w:rPr>
          <w:noProof/>
          <w:lang w:val="sk-SK"/>
          <w:rPrChange w:id="6149" w:author="Peto" w:date="2018-06-14T07:18:00Z">
            <w:rPr>
              <w:lang w:val="sk-SK"/>
            </w:rPr>
          </w:rPrChange>
        </w:rPr>
        <w:t xml:space="preserve"> značí zdroj elektrického prúdu. V spodnej časti obrázku je načrtnutý príklad meraných </w:t>
      </w:r>
      <w:commentRangeStart w:id="6150"/>
      <w:r w:rsidRPr="00A82009">
        <w:rPr>
          <w:noProof/>
          <w:lang w:val="sk-SK"/>
          <w:rPrChange w:id="6151" w:author="Peto" w:date="2018-06-14T07:18:00Z">
            <w:rPr>
              <w:lang w:val="sk-SK"/>
            </w:rPr>
          </w:rPrChange>
        </w:rPr>
        <w:t>signálov</w:t>
      </w:r>
      <w:commentRangeEnd w:id="6150"/>
      <w:r w:rsidR="00A03BED" w:rsidRPr="00A82009">
        <w:rPr>
          <w:rStyle w:val="Odkaznakomentr"/>
          <w:rFonts w:eastAsia="Times New Roman" w:cs="Times New Roman"/>
          <w:noProof/>
          <w:spacing w:val="0"/>
          <w:lang w:val="sk-SK" w:eastAsia="cs-CZ" w:bidi="ar-SA"/>
          <w:rPrChange w:id="6152" w:author="Peto" w:date="2018-06-14T07:18:00Z">
            <w:rPr>
              <w:rStyle w:val="Odkaznakomentr"/>
              <w:rFonts w:eastAsia="Times New Roman" w:cs="Times New Roman"/>
              <w:spacing w:val="0"/>
              <w:lang w:val="cs-CZ" w:eastAsia="cs-CZ" w:bidi="ar-SA"/>
            </w:rPr>
          </w:rPrChange>
        </w:rPr>
        <w:commentReference w:id="6150"/>
      </w:r>
      <w:r w:rsidRPr="00A82009">
        <w:rPr>
          <w:noProof/>
          <w:lang w:val="sk-SK"/>
          <w:rPrChange w:id="6153" w:author="Peto" w:date="2018-06-14T07:18:00Z">
            <w:rPr>
              <w:lang w:val="sk-SK"/>
            </w:rPr>
          </w:rPrChange>
        </w:rPr>
        <w:t>.</w:t>
      </w:r>
    </w:p>
    <w:p w14:paraId="1639C669" w14:textId="77777777" w:rsidR="00934FBD" w:rsidRPr="00A82009" w:rsidRDefault="00934FBD" w:rsidP="00934FBD">
      <w:pPr>
        <w:rPr>
          <w:noProof/>
          <w:rPrChange w:id="6154" w:author="Peto" w:date="2018-06-14T07:18:00Z">
            <w:rPr/>
          </w:rPrChange>
        </w:rPr>
      </w:pPr>
    </w:p>
    <w:p w14:paraId="2A19F69A" w14:textId="77777777" w:rsidR="00E45212" w:rsidRPr="00A82009" w:rsidRDefault="00E45212" w:rsidP="00E45212">
      <w:pPr>
        <w:pStyle w:val="Nadpis3"/>
        <w:numPr>
          <w:ilvl w:val="2"/>
          <w:numId w:val="32"/>
        </w:numPr>
        <w:rPr>
          <w:noProof/>
          <w:rPrChange w:id="6155" w:author="Peto" w:date="2018-06-14T07:18:00Z">
            <w:rPr/>
          </w:rPrChange>
        </w:rPr>
      </w:pPr>
      <w:bookmarkStart w:id="6156" w:name="_Toc510268147"/>
      <w:bookmarkStart w:id="6157" w:name="_Toc516413230"/>
      <w:r w:rsidRPr="00A82009">
        <w:rPr>
          <w:noProof/>
          <w:rPrChange w:id="6158" w:author="Peto" w:date="2018-06-14T07:18:00Z">
            <w:rPr/>
          </w:rPrChange>
        </w:rPr>
        <w:lastRenderedPageBreak/>
        <w:t>Multikanálový bioimpedančný monitor</w:t>
      </w:r>
      <w:bookmarkEnd w:id="6156"/>
      <w:bookmarkEnd w:id="6157"/>
    </w:p>
    <w:p w14:paraId="4116415F" w14:textId="77777777" w:rsidR="00E45212" w:rsidRPr="00A82009" w:rsidRDefault="00E45212" w:rsidP="00E45212">
      <w:pPr>
        <w:rPr>
          <w:noProof/>
          <w:rPrChange w:id="6159" w:author="Peto" w:date="2018-06-14T07:18:00Z">
            <w:rPr/>
          </w:rPrChange>
        </w:rPr>
      </w:pPr>
    </w:p>
    <w:p w14:paraId="4A02D34C" w14:textId="15AFEABF" w:rsidR="00E45212" w:rsidRPr="00A82009" w:rsidRDefault="00842989" w:rsidP="00E45212">
      <w:pPr>
        <w:rPr>
          <w:noProof/>
          <w:color w:val="000000"/>
          <w:rPrChange w:id="6160" w:author="Peto" w:date="2018-06-14T07:18:00Z">
            <w:rPr>
              <w:color w:val="000000"/>
            </w:rPr>
          </w:rPrChange>
        </w:rPr>
      </w:pPr>
      <w:r w:rsidRPr="00A82009">
        <w:rPr>
          <w:noProof/>
          <w:rPrChange w:id="6161" w:author="Peto" w:date="2018-06-14T07:18:00Z">
            <w:rPr/>
          </w:rPrChange>
        </w:rPr>
        <w:t xml:space="preserve">Na trhu existuje niekoľko bioimpedančných monitorov merajúcich CO </w:t>
      </w:r>
      <w:r w:rsidRPr="00A82009">
        <w:rPr>
          <w:noProof/>
          <w:rPrChange w:id="6162" w:author="Peto" w:date="2018-06-14T07:18:00Z">
            <w:rPr/>
          </w:rPrChange>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sidRPr="00A82009">
        <w:rPr>
          <w:noProof/>
          <w:rPrChange w:id="6163" w:author="Peto" w:date="2018-06-14T07:18:00Z">
            <w:rPr/>
          </w:rPrChange>
        </w:rPr>
        <w:instrText xml:space="preserve"> ADDIN EN.CITE </w:instrText>
      </w:r>
      <w:r w:rsidR="00AD692D" w:rsidRPr="00A82009">
        <w:rPr>
          <w:noProof/>
          <w:rPrChange w:id="6164" w:author="Peto" w:date="2018-06-14T07:18:00Z">
            <w:rPr/>
          </w:rPrChange>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sidRPr="00A82009">
        <w:rPr>
          <w:noProof/>
          <w:rPrChange w:id="6165" w:author="Peto" w:date="2018-06-14T07:18:00Z">
            <w:rPr/>
          </w:rPrChange>
        </w:rPr>
        <w:instrText xml:space="preserve"> ADDIN EN.CITE.DATA </w:instrText>
      </w:r>
      <w:r w:rsidR="00AD692D" w:rsidRPr="00A82009">
        <w:rPr>
          <w:noProof/>
          <w:rPrChange w:id="6166" w:author="Peto" w:date="2018-06-14T07:18:00Z">
            <w:rPr>
              <w:noProof/>
            </w:rPr>
          </w:rPrChange>
        </w:rPr>
      </w:r>
      <w:r w:rsidR="00AD692D" w:rsidRPr="00A82009">
        <w:rPr>
          <w:noProof/>
          <w:rPrChange w:id="6167" w:author="Peto" w:date="2018-06-14T07:18:00Z">
            <w:rPr/>
          </w:rPrChange>
        </w:rPr>
        <w:fldChar w:fldCharType="end"/>
      </w:r>
      <w:r w:rsidRPr="00A82009">
        <w:rPr>
          <w:noProof/>
          <w:rPrChange w:id="6168" w:author="Peto" w:date="2018-06-14T07:18:00Z">
            <w:rPr>
              <w:noProof/>
            </w:rPr>
          </w:rPrChange>
        </w:rPr>
      </w:r>
      <w:r w:rsidRPr="00A82009">
        <w:rPr>
          <w:noProof/>
          <w:rPrChange w:id="6169" w:author="Peto" w:date="2018-06-14T07:18:00Z">
            <w:rPr/>
          </w:rPrChange>
        </w:rPr>
        <w:fldChar w:fldCharType="separate"/>
      </w:r>
      <w:r w:rsidR="00AD692D" w:rsidRPr="00A82009">
        <w:rPr>
          <w:noProof/>
          <w:vertAlign w:val="superscript"/>
        </w:rPr>
        <w:t>58, 59</w:t>
      </w:r>
      <w:r w:rsidRPr="00A82009">
        <w:rPr>
          <w:noProof/>
          <w:rPrChange w:id="6170" w:author="Peto" w:date="2018-06-14T07:18:00Z">
            <w:rPr/>
          </w:rPrChange>
        </w:rPr>
        <w:fldChar w:fldCharType="end"/>
      </w:r>
      <w:r w:rsidRPr="00A82009">
        <w:rPr>
          <w:noProof/>
          <w:rPrChange w:id="6171" w:author="Peto" w:date="2018-06-14T07:18:00Z">
            <w:rPr/>
          </w:rPrChange>
        </w:rPr>
        <w:t xml:space="preserve">. V tejto práci sú spracované dáta nameraná multikanálovým bioimedančným monitoru (MBM; ISIBRNO MPM 14.1, Institute of Scientific Instruments, Brno, Czech Republic). </w:t>
      </w:r>
      <w:r w:rsidR="00E45212" w:rsidRPr="00A82009">
        <w:rPr>
          <w:noProof/>
          <w:rPrChange w:id="6172" w:author="Peto" w:date="2018-06-14T07:18:00Z">
            <w:rPr/>
          </w:rPrChange>
        </w:rPr>
        <w:t>MBM monitor nezávisle a simultánne meria impedanciu na 18-tich miestach tela - na hrudníku, rukách, nohách a krku (</w:t>
      </w:r>
      <m:oMath>
        <m:sSub>
          <m:sSubPr>
            <m:ctrlPr>
              <w:rPr>
                <w:rFonts w:ascii="Cambria Math" w:hAnsi="Cambria Math"/>
                <w:i/>
                <w:noProof/>
                <w:color w:val="000000"/>
              </w:rPr>
            </m:ctrlPr>
          </m:sSubPr>
          <m:e>
            <m:r>
              <w:rPr>
                <w:rFonts w:ascii="Cambria Math" w:hAnsi="Cambria Math"/>
                <w:noProof/>
                <w:color w:val="000000"/>
                <w:rPrChange w:id="6173" w:author="Peto" w:date="2018-06-14T07:18:00Z">
                  <w:rPr>
                    <w:rFonts w:ascii="Cambria Math" w:hAnsi="Cambria Math"/>
                    <w:color w:val="000000"/>
                  </w:rPr>
                </w:rPrChange>
              </w:rPr>
              <m:t>Z</m:t>
            </m:r>
          </m:e>
          <m:sub>
            <m:r>
              <w:rPr>
                <w:rFonts w:ascii="Cambria Math" w:hAnsi="Cambria Math"/>
                <w:noProof/>
                <w:color w:val="000000"/>
                <w:rPrChange w:id="6174" w:author="Peto" w:date="2018-06-14T07:18:00Z">
                  <w:rPr>
                    <w:rFonts w:ascii="Cambria Math" w:hAnsi="Cambria Math"/>
                    <w:color w:val="000000"/>
                  </w:rPr>
                </w:rPrChange>
              </w:rPr>
              <m:t>1</m:t>
            </m:r>
          </m:sub>
        </m:sSub>
        <m:r>
          <w:rPr>
            <w:rFonts w:ascii="Cambria Math" w:hAnsi="Cambria Math"/>
            <w:noProof/>
            <w:color w:val="000000"/>
            <w:rPrChange w:id="6175" w:author="Peto" w:date="2018-06-14T07:18:00Z">
              <w:rPr>
                <w:rFonts w:ascii="Cambria Math" w:hAnsi="Cambria Math"/>
                <w:color w:val="000000"/>
              </w:rPr>
            </w:rPrChange>
          </w:rPr>
          <m:t>,</m:t>
        </m:r>
        <m:r>
          <w:rPr>
            <w:rFonts w:ascii="Cambria Math" w:hAnsi="Cambria Math" w:hint="eastAsia"/>
            <w:noProof/>
            <w:color w:val="000000"/>
            <w:rPrChange w:id="6176" w:author="Peto" w:date="2018-06-14T07:18:00Z">
              <w:rPr>
                <w:rFonts w:ascii="Cambria Math" w:hAnsi="Cambria Math" w:hint="eastAsia"/>
                <w:color w:val="000000"/>
              </w:rPr>
            </w:rPrChange>
          </w:rPr>
          <m:t>…</m:t>
        </m:r>
        <m:r>
          <w:rPr>
            <w:rFonts w:ascii="Cambria Math" w:hAnsi="Cambria Math"/>
            <w:noProof/>
            <w:color w:val="000000"/>
            <w:rPrChange w:id="6177" w:author="Peto" w:date="2018-06-14T07:18:00Z">
              <w:rPr>
                <w:rFonts w:ascii="Cambria Math" w:hAnsi="Cambria Math"/>
                <w:color w:val="000000"/>
              </w:rPr>
            </w:rPrChange>
          </w:rPr>
          <m:t>,</m:t>
        </m:r>
        <m:sSub>
          <m:sSubPr>
            <m:ctrlPr>
              <w:rPr>
                <w:rFonts w:ascii="Cambria Math" w:hAnsi="Cambria Math"/>
                <w:i/>
                <w:noProof/>
                <w:color w:val="000000"/>
              </w:rPr>
            </m:ctrlPr>
          </m:sSubPr>
          <m:e>
            <m:r>
              <w:rPr>
                <w:rFonts w:ascii="Cambria Math" w:hAnsi="Cambria Math"/>
                <w:noProof/>
                <w:color w:val="000000"/>
                <w:rPrChange w:id="6178" w:author="Peto" w:date="2018-06-14T07:18:00Z">
                  <w:rPr>
                    <w:rFonts w:ascii="Cambria Math" w:hAnsi="Cambria Math"/>
                    <w:color w:val="000000"/>
                  </w:rPr>
                </w:rPrChange>
              </w:rPr>
              <m:t>Z</m:t>
            </m:r>
          </m:e>
          <m:sub>
            <m:r>
              <w:rPr>
                <w:rFonts w:ascii="Cambria Math" w:hAnsi="Cambria Math"/>
                <w:noProof/>
                <w:color w:val="000000"/>
                <w:rPrChange w:id="6179" w:author="Peto" w:date="2018-06-14T07:18:00Z">
                  <w:rPr>
                    <w:rFonts w:ascii="Cambria Math" w:hAnsi="Cambria Math"/>
                    <w:color w:val="000000"/>
                  </w:rPr>
                </w:rPrChange>
              </w:rPr>
              <m:t>18</m:t>
            </m:r>
          </m:sub>
        </m:sSub>
      </m:oMath>
      <w:r w:rsidR="00E45212" w:rsidRPr="00A82009">
        <w:rPr>
          <w:noProof/>
          <w:color w:val="000000"/>
          <w:rPrChange w:id="6180" w:author="Peto" w:date="2018-06-14T07:18:00Z">
            <w:rPr>
              <w:color w:val="000000"/>
            </w:rPr>
          </w:rPrChange>
        </w:rPr>
        <w:t xml:space="preserve"> na</w:t>
      </w:r>
      <w:r w:rsidR="008F7A5E" w:rsidRPr="00A82009">
        <w:rPr>
          <w:noProof/>
          <w:rPrChange w:id="6181" w:author="Peto" w:date="2018-06-14T07:18:00Z">
            <w:rPr/>
          </w:rPrChange>
        </w:rPr>
        <w:t xml:space="preserve"> </w:t>
      </w:r>
      <w:r w:rsidR="008F7A5E" w:rsidRPr="00A82009">
        <w:rPr>
          <w:noProof/>
          <w:rPrChange w:id="6182" w:author="Peto" w:date="2018-06-14T07:18:00Z">
            <w:rPr/>
          </w:rPrChange>
        </w:rPr>
        <w:fldChar w:fldCharType="begin"/>
      </w:r>
      <w:r w:rsidR="008F7A5E" w:rsidRPr="00A82009">
        <w:rPr>
          <w:noProof/>
          <w:rPrChange w:id="6183" w:author="Peto" w:date="2018-06-14T07:18:00Z">
            <w:rPr/>
          </w:rPrChange>
        </w:rPr>
        <w:instrText xml:space="preserve"> REF _Ref513755603 \h </w:instrText>
      </w:r>
      <w:r w:rsidR="008F7A5E" w:rsidRPr="00A82009">
        <w:rPr>
          <w:noProof/>
          <w:rPrChange w:id="6184" w:author="Peto" w:date="2018-06-14T07:18:00Z">
            <w:rPr>
              <w:noProof/>
            </w:rPr>
          </w:rPrChange>
        </w:rPr>
      </w:r>
      <w:r w:rsidR="008F7A5E" w:rsidRPr="00A82009">
        <w:rPr>
          <w:noProof/>
          <w:rPrChange w:id="6185" w:author="Peto" w:date="2018-06-14T07:18:00Z">
            <w:rPr/>
          </w:rPrChange>
        </w:rPr>
        <w:fldChar w:fldCharType="separate"/>
      </w:r>
      <w:ins w:id="6186" w:author="Peto" w:date="2018-06-10T16:58:00Z">
        <w:r w:rsidR="00F95B9C" w:rsidRPr="00A82009">
          <w:rPr>
            <w:noProof/>
            <w:rPrChange w:id="6187" w:author="Peto" w:date="2018-06-14T07:18:00Z">
              <w:rPr/>
            </w:rPrChange>
          </w:rPr>
          <w:t>Obrázok 3.1</w:t>
        </w:r>
      </w:ins>
      <w:del w:id="6188" w:author="Peto" w:date="2018-06-10T16:58:00Z">
        <w:r w:rsidR="00B85020" w:rsidRPr="00A82009" w:rsidDel="00F95B9C">
          <w:rPr>
            <w:noProof/>
            <w:rPrChange w:id="6189" w:author="Peto" w:date="2018-06-14T07:18:00Z">
              <w:rPr/>
            </w:rPrChange>
          </w:rPr>
          <w:delText>Obrázok 3.1</w:delText>
        </w:r>
      </w:del>
      <w:r w:rsidR="008F7A5E" w:rsidRPr="00A82009">
        <w:rPr>
          <w:noProof/>
          <w:rPrChange w:id="6190" w:author="Peto" w:date="2018-06-14T07:18:00Z">
            <w:rPr/>
          </w:rPrChange>
        </w:rPr>
        <w:fldChar w:fldCharType="end"/>
      </w:r>
      <w:r w:rsidR="00E45212" w:rsidRPr="00A82009">
        <w:rPr>
          <w:noProof/>
          <w:rPrChange w:id="6191" w:author="Peto" w:date="2018-06-14T07:18:00Z">
            <w:rPr/>
          </w:rPrChange>
        </w:rPr>
        <w:t>). Pre komplexnosť a priestorové rozloženie ľudského tela nie je možné použiť len jeden zdroj prúdu. MBM používa 3 nezávislé zdroje prúdu (</w:t>
      </w:r>
      <m:oMath>
        <m:sSub>
          <m:sSubPr>
            <m:ctrlPr>
              <w:rPr>
                <w:rFonts w:ascii="Cambria Math" w:hAnsi="Cambria Math"/>
                <w:i/>
                <w:noProof/>
                <w:color w:val="000000"/>
              </w:rPr>
            </m:ctrlPr>
          </m:sSubPr>
          <m:e>
            <m:r>
              <w:rPr>
                <w:rFonts w:ascii="Cambria Math" w:hAnsi="Cambria Math"/>
                <w:noProof/>
                <w:color w:val="000000"/>
                <w:rPrChange w:id="6192" w:author="Peto" w:date="2018-06-14T07:18:00Z">
                  <w:rPr>
                    <w:rFonts w:ascii="Cambria Math" w:hAnsi="Cambria Math"/>
                    <w:color w:val="000000"/>
                  </w:rPr>
                </w:rPrChange>
              </w:rPr>
              <m:t>I</m:t>
            </m:r>
          </m:e>
          <m:sub>
            <m:r>
              <w:rPr>
                <w:rFonts w:ascii="Cambria Math" w:hAnsi="Cambria Math"/>
                <w:noProof/>
                <w:color w:val="000000"/>
                <w:rPrChange w:id="6193" w:author="Peto" w:date="2018-06-14T07:18:00Z">
                  <w:rPr>
                    <w:rFonts w:ascii="Cambria Math" w:hAnsi="Cambria Math"/>
                    <w:color w:val="000000"/>
                  </w:rPr>
                </w:rPrChange>
              </w:rPr>
              <m:t>1</m:t>
            </m:r>
          </m:sub>
        </m:sSub>
        <m:r>
          <w:rPr>
            <w:rFonts w:ascii="Cambria Math" w:hAnsi="Cambria Math"/>
            <w:noProof/>
            <w:color w:val="000000"/>
            <w:rPrChange w:id="6194" w:author="Peto" w:date="2018-06-14T07:18:00Z">
              <w:rPr>
                <w:rFonts w:ascii="Cambria Math" w:hAnsi="Cambria Math"/>
                <w:color w:val="000000"/>
              </w:rPr>
            </w:rPrChange>
          </w:rPr>
          <m:t>,</m:t>
        </m:r>
        <m:sSub>
          <m:sSubPr>
            <m:ctrlPr>
              <w:rPr>
                <w:rFonts w:ascii="Cambria Math" w:hAnsi="Cambria Math"/>
                <w:i/>
                <w:noProof/>
                <w:color w:val="000000"/>
              </w:rPr>
            </m:ctrlPr>
          </m:sSubPr>
          <m:e>
            <m:r>
              <w:rPr>
                <w:rFonts w:ascii="Cambria Math" w:hAnsi="Cambria Math"/>
                <w:noProof/>
                <w:color w:val="000000"/>
                <w:rPrChange w:id="6195" w:author="Peto" w:date="2018-06-14T07:18:00Z">
                  <w:rPr>
                    <w:rFonts w:ascii="Cambria Math" w:hAnsi="Cambria Math"/>
                    <w:color w:val="000000"/>
                  </w:rPr>
                </w:rPrChange>
              </w:rPr>
              <m:t>I</m:t>
            </m:r>
          </m:e>
          <m:sub>
            <m:r>
              <w:rPr>
                <w:rFonts w:ascii="Cambria Math" w:hAnsi="Cambria Math"/>
                <w:noProof/>
                <w:color w:val="000000"/>
                <w:rPrChange w:id="6196" w:author="Peto" w:date="2018-06-14T07:18:00Z">
                  <w:rPr>
                    <w:rFonts w:ascii="Cambria Math" w:hAnsi="Cambria Math"/>
                    <w:color w:val="000000"/>
                  </w:rPr>
                </w:rPrChange>
              </w:rPr>
              <m:t>2</m:t>
            </m:r>
          </m:sub>
        </m:sSub>
      </m:oMath>
      <w:r w:rsidR="00E45212" w:rsidRPr="00A82009">
        <w:rPr>
          <w:noProof/>
          <w:color w:val="000000"/>
          <w:rPrChange w:id="6197" w:author="Peto" w:date="2018-06-14T07:18:00Z">
            <w:rPr>
              <w:color w:val="000000"/>
            </w:rPr>
          </w:rPrChange>
        </w:rPr>
        <w:t xml:space="preserve"> a </w:t>
      </w:r>
      <m:oMath>
        <m:sSub>
          <m:sSubPr>
            <m:ctrlPr>
              <w:rPr>
                <w:rFonts w:ascii="Cambria Math" w:hAnsi="Cambria Math"/>
                <w:i/>
                <w:noProof/>
                <w:color w:val="000000"/>
              </w:rPr>
            </m:ctrlPr>
          </m:sSubPr>
          <m:e>
            <m:r>
              <w:rPr>
                <w:rFonts w:ascii="Cambria Math" w:hAnsi="Cambria Math"/>
                <w:noProof/>
                <w:color w:val="000000"/>
                <w:rPrChange w:id="6198" w:author="Peto" w:date="2018-06-14T07:18:00Z">
                  <w:rPr>
                    <w:rFonts w:ascii="Cambria Math" w:hAnsi="Cambria Math"/>
                    <w:color w:val="000000"/>
                  </w:rPr>
                </w:rPrChange>
              </w:rPr>
              <m:t>I</m:t>
            </m:r>
          </m:e>
          <m:sub>
            <m:r>
              <w:rPr>
                <w:rFonts w:ascii="Cambria Math" w:hAnsi="Cambria Math"/>
                <w:noProof/>
                <w:color w:val="000000"/>
                <w:rPrChange w:id="6199" w:author="Peto" w:date="2018-06-14T07:18:00Z">
                  <w:rPr>
                    <w:rFonts w:ascii="Cambria Math" w:hAnsi="Cambria Math"/>
                    <w:color w:val="000000"/>
                  </w:rPr>
                </w:rPrChange>
              </w:rPr>
              <m:t>3</m:t>
            </m:r>
          </m:sub>
        </m:sSub>
      </m:oMath>
      <w:r w:rsidR="00E45212" w:rsidRPr="00A82009">
        <w:rPr>
          <w:noProof/>
          <w:color w:val="000000"/>
          <w:rPrChange w:id="6200" w:author="Peto" w:date="2018-06-14T07:18:00Z">
            <w:rPr>
              <w:color w:val="000000"/>
            </w:rPr>
          </w:rPrChange>
        </w:rPr>
        <w:t xml:space="preserve"> </w:t>
      </w:r>
      <w:r w:rsidR="008F7A5E" w:rsidRPr="00A82009">
        <w:rPr>
          <w:noProof/>
          <w:color w:val="000000"/>
          <w:rPrChange w:id="6201" w:author="Peto" w:date="2018-06-14T07:18:00Z">
            <w:rPr>
              <w:color w:val="000000"/>
            </w:rPr>
          </w:rPrChange>
        </w:rPr>
        <w:fldChar w:fldCharType="begin"/>
      </w:r>
      <w:r w:rsidR="008F7A5E" w:rsidRPr="00A82009">
        <w:rPr>
          <w:noProof/>
          <w:color w:val="000000"/>
          <w:rPrChange w:id="6202" w:author="Peto" w:date="2018-06-14T07:18:00Z">
            <w:rPr>
              <w:color w:val="000000"/>
            </w:rPr>
          </w:rPrChange>
        </w:rPr>
        <w:instrText xml:space="preserve"> REF _Ref513755603 \h </w:instrText>
      </w:r>
      <w:r w:rsidR="008F7A5E" w:rsidRPr="00A82009">
        <w:rPr>
          <w:noProof/>
          <w:color w:val="000000"/>
          <w:rPrChange w:id="6203" w:author="Peto" w:date="2018-06-14T07:18:00Z">
            <w:rPr>
              <w:noProof/>
              <w:color w:val="000000"/>
            </w:rPr>
          </w:rPrChange>
        </w:rPr>
      </w:r>
      <w:r w:rsidR="008F7A5E" w:rsidRPr="00A82009">
        <w:rPr>
          <w:noProof/>
          <w:color w:val="000000"/>
          <w:rPrChange w:id="6204" w:author="Peto" w:date="2018-06-14T07:18:00Z">
            <w:rPr>
              <w:color w:val="000000"/>
            </w:rPr>
          </w:rPrChange>
        </w:rPr>
        <w:fldChar w:fldCharType="separate"/>
      </w:r>
      <w:ins w:id="6205" w:author="Peto" w:date="2018-06-10T16:58:00Z">
        <w:r w:rsidR="00F95B9C" w:rsidRPr="00A82009">
          <w:rPr>
            <w:noProof/>
            <w:rPrChange w:id="6206" w:author="Peto" w:date="2018-06-14T07:18:00Z">
              <w:rPr/>
            </w:rPrChange>
          </w:rPr>
          <w:t>Obrázok 3.1</w:t>
        </w:r>
      </w:ins>
      <w:del w:id="6207" w:author="Peto" w:date="2018-06-10T16:58:00Z">
        <w:r w:rsidR="00B85020" w:rsidRPr="00A82009" w:rsidDel="00F95B9C">
          <w:rPr>
            <w:noProof/>
            <w:rPrChange w:id="6208" w:author="Peto" w:date="2018-06-14T07:18:00Z">
              <w:rPr/>
            </w:rPrChange>
          </w:rPr>
          <w:delText>Obrázok 3.1</w:delText>
        </w:r>
      </w:del>
      <w:r w:rsidR="008F7A5E" w:rsidRPr="00A82009">
        <w:rPr>
          <w:noProof/>
          <w:color w:val="000000"/>
          <w:rPrChange w:id="6209" w:author="Peto" w:date="2018-06-14T07:18:00Z">
            <w:rPr>
              <w:color w:val="000000"/>
            </w:rPr>
          </w:rPrChange>
        </w:rPr>
        <w:fldChar w:fldCharType="end"/>
      </w:r>
      <w:r w:rsidR="00E45212" w:rsidRPr="00A82009">
        <w:rPr>
          <w:noProof/>
          <w:rPrChange w:id="6210" w:author="Peto" w:date="2018-06-14T07:18:00Z">
            <w:rPr/>
          </w:rPrChange>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noProof/>
                <w:color w:val="000000"/>
              </w:rPr>
            </m:ctrlPr>
          </m:sSubPr>
          <m:e>
            <m:r>
              <w:rPr>
                <w:rFonts w:ascii="Cambria Math" w:hAnsi="Cambria Math"/>
                <w:noProof/>
                <w:color w:val="000000"/>
                <w:rPrChange w:id="6211" w:author="Peto" w:date="2018-06-14T07:18:00Z">
                  <w:rPr>
                    <w:rFonts w:ascii="Cambria Math" w:hAnsi="Cambria Math"/>
                    <w:color w:val="000000"/>
                  </w:rPr>
                </w:rPrChange>
              </w:rPr>
              <m:t>I</m:t>
            </m:r>
          </m:e>
          <m:sub>
            <m:r>
              <w:rPr>
                <w:rFonts w:ascii="Cambria Math" w:hAnsi="Cambria Math"/>
                <w:noProof/>
                <w:color w:val="000000"/>
                <w:rPrChange w:id="6212" w:author="Peto" w:date="2018-06-14T07:18:00Z">
                  <w:rPr>
                    <w:rFonts w:ascii="Cambria Math" w:hAnsi="Cambria Math"/>
                    <w:color w:val="000000"/>
                  </w:rPr>
                </w:rPrChange>
              </w:rPr>
              <m:t>i</m:t>
            </m:r>
          </m:sub>
        </m:sSub>
      </m:oMath>
      <w:r w:rsidR="00E45212" w:rsidRPr="00A82009">
        <w:rPr>
          <w:noProof/>
          <w:color w:val="000000"/>
          <w:rPrChange w:id="6213" w:author="Peto" w:date="2018-06-14T07:18:00Z">
            <w:rPr>
              <w:color w:val="000000"/>
            </w:rPr>
          </w:rPrChange>
        </w:rPr>
        <w:t>)</w:t>
      </w:r>
      <w:r w:rsidR="00E45212" w:rsidRPr="00A82009">
        <w:rPr>
          <w:noProof/>
          <w:rPrChange w:id="6214" w:author="Peto" w:date="2018-06-14T07:18:00Z">
            <w:rPr/>
          </w:rPrChange>
        </w:rPr>
        <w:t xml:space="preserve"> a merací kanál </w:t>
      </w:r>
      <m:oMath>
        <m:sSub>
          <m:sSubPr>
            <m:ctrlPr>
              <w:rPr>
                <w:rFonts w:ascii="Cambria Math" w:hAnsi="Cambria Math"/>
                <w:i/>
                <w:noProof/>
                <w:color w:val="000000"/>
              </w:rPr>
            </m:ctrlPr>
          </m:sSubPr>
          <m:e>
            <m:r>
              <w:rPr>
                <w:rFonts w:ascii="Cambria Math" w:hAnsi="Cambria Math"/>
                <w:noProof/>
                <w:color w:val="000000"/>
                <w:rPrChange w:id="6215" w:author="Peto" w:date="2018-06-14T07:18:00Z">
                  <w:rPr>
                    <w:rFonts w:ascii="Cambria Math" w:hAnsi="Cambria Math"/>
                    <w:color w:val="000000"/>
                  </w:rPr>
                </w:rPrChange>
              </w:rPr>
              <m:t>CH</m:t>
            </m:r>
          </m:e>
          <m:sub>
            <m:r>
              <w:rPr>
                <w:rFonts w:ascii="Cambria Math" w:hAnsi="Cambria Math"/>
                <w:noProof/>
                <w:color w:val="000000"/>
                <w:rPrChange w:id="6216" w:author="Peto" w:date="2018-06-14T07:18:00Z">
                  <w:rPr>
                    <w:rFonts w:ascii="Cambria Math" w:hAnsi="Cambria Math"/>
                    <w:color w:val="000000"/>
                  </w:rPr>
                </w:rPrChange>
              </w:rPr>
              <m:t>j</m:t>
            </m:r>
          </m:sub>
        </m:sSub>
      </m:oMath>
      <w:r w:rsidR="00E45212" w:rsidRPr="00A82009">
        <w:rPr>
          <w:noProof/>
          <w:rPrChange w:id="6217" w:author="Peto" w:date="2018-06-14T07:18:00Z">
            <w:rPr/>
          </w:rPrChange>
        </w:rPr>
        <w:t xml:space="preserve"> je pripojený na vnútorné elektródy. Bioimpedancia </w:t>
      </w:r>
      <m:oMath>
        <m:sSub>
          <m:sSubPr>
            <m:ctrlPr>
              <w:rPr>
                <w:rFonts w:ascii="Cambria Math" w:hAnsi="Cambria Math"/>
                <w:i/>
                <w:noProof/>
                <w:color w:val="000000"/>
              </w:rPr>
            </m:ctrlPr>
          </m:sSubPr>
          <m:e>
            <m:r>
              <w:rPr>
                <w:rFonts w:ascii="Cambria Math" w:hAnsi="Cambria Math"/>
                <w:noProof/>
                <w:color w:val="000000"/>
                <w:rPrChange w:id="6218" w:author="Peto" w:date="2018-06-14T07:18:00Z">
                  <w:rPr>
                    <w:rFonts w:ascii="Cambria Math" w:hAnsi="Cambria Math"/>
                    <w:color w:val="000000"/>
                  </w:rPr>
                </w:rPrChange>
              </w:rPr>
              <m:t>Z</m:t>
            </m:r>
          </m:e>
          <m:sub>
            <m:r>
              <w:rPr>
                <w:rFonts w:ascii="Cambria Math" w:hAnsi="Cambria Math"/>
                <w:noProof/>
                <w:color w:val="000000"/>
                <w:rPrChange w:id="6219" w:author="Peto" w:date="2018-06-14T07:18:00Z">
                  <w:rPr>
                    <w:rFonts w:ascii="Cambria Math" w:hAnsi="Cambria Math"/>
                    <w:color w:val="000000"/>
                  </w:rPr>
                </w:rPrChange>
              </w:rPr>
              <m:t>j</m:t>
            </m:r>
          </m:sub>
        </m:sSub>
      </m:oMath>
      <w:r w:rsidR="00E45212" w:rsidRPr="00A82009">
        <w:rPr>
          <w:noProof/>
          <w:color w:val="000000"/>
          <w:rPrChange w:id="6220" w:author="Peto" w:date="2018-06-14T07:18:00Z">
            <w:rPr>
              <w:color w:val="000000"/>
            </w:rPr>
          </w:rPrChange>
        </w:rPr>
        <w:t xml:space="preserve">(t) </w:t>
      </w:r>
      <w:r w:rsidR="00E45212" w:rsidRPr="00A82009">
        <w:rPr>
          <w:noProof/>
          <w:rPrChange w:id="6221" w:author="Peto" w:date="2018-06-14T07:18:00Z">
            <w:rPr/>
          </w:rPrChange>
        </w:rPr>
        <w:t xml:space="preserve">medzi elektródami </w:t>
      </w:r>
      <m:oMath>
        <m:sSub>
          <m:sSubPr>
            <m:ctrlPr>
              <w:rPr>
                <w:rFonts w:ascii="Cambria Math" w:hAnsi="Cambria Math"/>
                <w:i/>
                <w:noProof/>
                <w:color w:val="000000"/>
              </w:rPr>
            </m:ctrlPr>
          </m:sSubPr>
          <m:e>
            <m:r>
              <w:rPr>
                <w:rFonts w:ascii="Cambria Math" w:hAnsi="Cambria Math"/>
                <w:noProof/>
                <w:color w:val="000000"/>
                <w:rPrChange w:id="6222" w:author="Peto" w:date="2018-06-14T07:18:00Z">
                  <w:rPr>
                    <w:rFonts w:ascii="Cambria Math" w:hAnsi="Cambria Math"/>
                    <w:color w:val="000000"/>
                  </w:rPr>
                </w:rPrChange>
              </w:rPr>
              <m:t>CH</m:t>
            </m:r>
          </m:e>
          <m:sub>
            <m:r>
              <w:rPr>
                <w:rFonts w:ascii="Cambria Math" w:hAnsi="Cambria Math"/>
                <w:noProof/>
                <w:color w:val="000000"/>
                <w:rPrChange w:id="6223" w:author="Peto" w:date="2018-06-14T07:18:00Z">
                  <w:rPr>
                    <w:rFonts w:ascii="Cambria Math" w:hAnsi="Cambria Math"/>
                    <w:color w:val="000000"/>
                  </w:rPr>
                </w:rPrChange>
              </w:rPr>
              <m:t>j+</m:t>
            </m:r>
          </m:sub>
        </m:sSub>
      </m:oMath>
      <w:r w:rsidR="00E45212" w:rsidRPr="00A82009">
        <w:rPr>
          <w:noProof/>
          <w:color w:val="000000"/>
          <w:rPrChange w:id="6224" w:author="Peto" w:date="2018-06-14T07:18:00Z">
            <w:rPr>
              <w:color w:val="000000"/>
            </w:rPr>
          </w:rPrChange>
        </w:rPr>
        <w:t xml:space="preserve"> a </w:t>
      </w:r>
      <m:oMath>
        <m:sSub>
          <m:sSubPr>
            <m:ctrlPr>
              <w:rPr>
                <w:rFonts w:ascii="Cambria Math" w:hAnsi="Cambria Math"/>
                <w:i/>
                <w:noProof/>
                <w:color w:val="000000"/>
              </w:rPr>
            </m:ctrlPr>
          </m:sSubPr>
          <m:e>
            <m:r>
              <w:rPr>
                <w:rFonts w:ascii="Cambria Math" w:hAnsi="Cambria Math"/>
                <w:noProof/>
                <w:color w:val="000000"/>
                <w:rPrChange w:id="6225" w:author="Peto" w:date="2018-06-14T07:18:00Z">
                  <w:rPr>
                    <w:rFonts w:ascii="Cambria Math" w:hAnsi="Cambria Math"/>
                    <w:color w:val="000000"/>
                  </w:rPr>
                </w:rPrChange>
              </w:rPr>
              <m:t>CH</m:t>
            </m:r>
          </m:e>
          <m:sub>
            <m:r>
              <w:rPr>
                <w:rFonts w:ascii="Cambria Math" w:hAnsi="Cambria Math"/>
                <w:noProof/>
                <w:color w:val="000000"/>
                <w:rPrChange w:id="6226" w:author="Peto" w:date="2018-06-14T07:18:00Z">
                  <w:rPr>
                    <w:rFonts w:ascii="Cambria Math" w:hAnsi="Cambria Math"/>
                    <w:color w:val="000000"/>
                  </w:rPr>
                </w:rPrChange>
              </w:rPr>
              <m:t>j-</m:t>
            </m:r>
          </m:sub>
        </m:sSub>
      </m:oMath>
      <w:r w:rsidR="00E45212" w:rsidRPr="00A82009">
        <w:rPr>
          <w:noProof/>
          <w:color w:val="000000"/>
          <w:rPrChange w:id="6227" w:author="Peto" w:date="2018-06-14T07:18:00Z">
            <w:rPr>
              <w:color w:val="000000"/>
            </w:rPr>
          </w:rPrChange>
        </w:rPr>
        <w:t xml:space="preserve"> je meraná podľha Ohmovho zákona:</w:t>
      </w:r>
    </w:p>
    <w:p w14:paraId="6970D7C9" w14:textId="77777777" w:rsidR="00E45212" w:rsidRPr="00A82009" w:rsidRDefault="00E45212" w:rsidP="00E45212">
      <w:pPr>
        <w:rPr>
          <w:noProof/>
          <w:color w:val="000000"/>
          <w:rPrChange w:id="6228"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A82009" w14:paraId="511AE839" w14:textId="77777777" w:rsidTr="00AC46BC">
        <w:tc>
          <w:tcPr>
            <w:tcW w:w="704" w:type="dxa"/>
          </w:tcPr>
          <w:p w14:paraId="2913174F" w14:textId="77777777" w:rsidR="00E45212" w:rsidRPr="00A82009" w:rsidRDefault="00E45212" w:rsidP="00AC46BC">
            <w:pPr>
              <w:jc w:val="center"/>
              <w:rPr>
                <w:noProof/>
                <w:color w:val="000000"/>
                <w:rPrChange w:id="6229" w:author="Peto" w:date="2018-06-14T07:18:00Z">
                  <w:rPr>
                    <w:color w:val="000000"/>
                  </w:rPr>
                </w:rPrChange>
              </w:rPr>
            </w:pPr>
          </w:p>
        </w:tc>
        <w:tc>
          <w:tcPr>
            <w:tcW w:w="7088" w:type="dxa"/>
            <w:vAlign w:val="center"/>
          </w:tcPr>
          <w:p w14:paraId="5C71EAA5" w14:textId="77777777" w:rsidR="00E45212" w:rsidRPr="00A82009" w:rsidRDefault="00837AE3" w:rsidP="00AC46BC">
            <w:pPr>
              <w:jc w:val="center"/>
              <w:rPr>
                <w:noProof/>
                <w:color w:val="000000"/>
                <w:rPrChange w:id="6230" w:author="Peto" w:date="2018-06-14T07:18:00Z">
                  <w:rPr>
                    <w:color w:val="000000"/>
                  </w:rPr>
                </w:rPrChange>
              </w:rPr>
            </w:pPr>
            <m:oMath>
              <m:sSub>
                <m:sSubPr>
                  <m:ctrlPr>
                    <w:rPr>
                      <w:rFonts w:ascii="Cambria Math" w:hAnsi="Cambria Math"/>
                      <w:i/>
                      <w:noProof/>
                    </w:rPr>
                  </m:ctrlPr>
                </m:sSubPr>
                <m:e>
                  <m:r>
                    <w:rPr>
                      <w:rFonts w:ascii="Cambria Math" w:hAnsi="Cambria Math"/>
                      <w:noProof/>
                      <w:rPrChange w:id="6231" w:author="Peto" w:date="2018-06-14T07:18:00Z">
                        <w:rPr>
                          <w:rFonts w:ascii="Cambria Math" w:hAnsi="Cambria Math"/>
                        </w:rPr>
                      </w:rPrChange>
                    </w:rPr>
                    <m:t>Z</m:t>
                  </m:r>
                </m:e>
                <m:sub>
                  <m:r>
                    <w:rPr>
                      <w:rFonts w:ascii="Cambria Math" w:hAnsi="Cambria Math"/>
                      <w:noProof/>
                      <w:rPrChange w:id="6232"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233" w:author="Peto" w:date="2018-06-14T07:18:00Z">
                        <w:rPr>
                          <w:rFonts w:ascii="Cambria Math" w:hAnsi="Cambria Math"/>
                        </w:rPr>
                      </w:rPrChange>
                    </w:rPr>
                    <m:t>t</m:t>
                  </m:r>
                </m:e>
              </m:d>
              <m:r>
                <w:rPr>
                  <w:rFonts w:ascii="Cambria Math" w:hAnsi="Cambria Math"/>
                  <w:noProof/>
                  <w:rPrChange w:id="6234" w:author="Peto" w:date="2018-06-14T07:18:00Z">
                    <w:rPr>
                      <w:rFonts w:ascii="Cambria Math" w:hAnsi="Cambria Math"/>
                    </w:rPr>
                  </w:rPrChange>
                </w:rPr>
                <m:t>=</m:t>
              </m:r>
              <m:sSub>
                <m:sSubPr>
                  <m:ctrlPr>
                    <w:rPr>
                      <w:rFonts w:ascii="Cambria Math" w:hAnsi="Cambria Math"/>
                      <w:i/>
                      <w:noProof/>
                    </w:rPr>
                  </m:ctrlPr>
                </m:sSubPr>
                <m:e>
                  <m:r>
                    <w:rPr>
                      <w:rFonts w:ascii="Cambria Math" w:hAnsi="Cambria Math"/>
                      <w:noProof/>
                      <w:rPrChange w:id="6235" w:author="Peto" w:date="2018-06-14T07:18:00Z">
                        <w:rPr>
                          <w:rFonts w:ascii="Cambria Math" w:hAnsi="Cambria Math"/>
                        </w:rPr>
                      </w:rPrChange>
                    </w:rPr>
                    <m:t>U</m:t>
                  </m:r>
                </m:e>
                <m:sub>
                  <m:r>
                    <w:rPr>
                      <w:rFonts w:ascii="Cambria Math" w:hAnsi="Cambria Math"/>
                      <w:noProof/>
                      <w:rPrChange w:id="6236"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237" w:author="Peto" w:date="2018-06-14T07:18:00Z">
                        <w:rPr>
                          <w:rFonts w:ascii="Cambria Math" w:hAnsi="Cambria Math"/>
                        </w:rPr>
                      </w:rPrChange>
                    </w:rPr>
                    <m:t>t</m:t>
                  </m:r>
                </m:e>
              </m:d>
              <m:r>
                <w:rPr>
                  <w:rFonts w:ascii="Cambria Math" w:hAnsi="Cambria Math"/>
                  <w:noProof/>
                  <w:rPrChange w:id="6238"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noProof/>
                      <w:rPrChange w:id="6239" w:author="Peto" w:date="2018-06-14T07:18:00Z">
                        <w:rPr>
                          <w:rFonts w:ascii="Cambria Math" w:hAnsi="Cambria Math"/>
                        </w:rPr>
                      </w:rPrChange>
                    </w:rPr>
                    <m:t>I</m:t>
                  </m:r>
                </m:e>
                <m:sub>
                  <m:r>
                    <w:rPr>
                      <w:rFonts w:ascii="Cambria Math" w:hAnsi="Cambria Math"/>
                      <w:noProof/>
                      <w:rPrChange w:id="6240" w:author="Peto" w:date="2018-06-14T07:18:00Z">
                        <w:rPr>
                          <w:rFonts w:ascii="Cambria Math" w:hAnsi="Cambria Math"/>
                        </w:rPr>
                      </w:rPrChange>
                    </w:rPr>
                    <m:t>j</m:t>
                  </m:r>
                </m:sub>
              </m:sSub>
              <m:r>
                <w:rPr>
                  <w:rFonts w:ascii="Cambria Math" w:hAnsi="Cambria Math"/>
                  <w:noProof/>
                  <w:rPrChange w:id="6241" w:author="Peto" w:date="2018-06-14T07:18:00Z">
                    <w:rPr>
                      <w:rFonts w:ascii="Cambria Math" w:hAnsi="Cambria Math"/>
                    </w:rPr>
                  </w:rPrChange>
                </w:rPr>
                <m:t>(t)</m:t>
              </m:r>
            </m:oMath>
            <w:r w:rsidR="00E45212" w:rsidRPr="00A82009">
              <w:rPr>
                <w:noProof/>
                <w:rPrChange w:id="6242" w:author="Peto" w:date="2018-06-14T07:18:00Z">
                  <w:rPr/>
                </w:rPrChange>
              </w:rPr>
              <w:t xml:space="preserve"> </w:t>
            </w:r>
          </w:p>
        </w:tc>
        <w:tc>
          <w:tcPr>
            <w:tcW w:w="702" w:type="dxa"/>
            <w:vAlign w:val="center"/>
          </w:tcPr>
          <w:p w14:paraId="19439795" w14:textId="77777777" w:rsidR="00E45212" w:rsidRPr="00A82009" w:rsidRDefault="00E45212" w:rsidP="00AC46BC">
            <w:pPr>
              <w:jc w:val="center"/>
              <w:rPr>
                <w:noProof/>
                <w:color w:val="000000"/>
                <w:rPrChange w:id="6243" w:author="Peto" w:date="2018-06-14T07:18:00Z">
                  <w:rPr>
                    <w:color w:val="000000"/>
                  </w:rPr>
                </w:rPrChange>
              </w:rPr>
            </w:pPr>
            <w:r w:rsidRPr="00A82009">
              <w:rPr>
                <w:noProof/>
                <w:color w:val="000000"/>
                <w:rPrChange w:id="6244" w:author="Peto" w:date="2018-06-14T07:18:00Z">
                  <w:rPr>
                    <w:color w:val="000000"/>
                  </w:rPr>
                </w:rPrChange>
              </w:rPr>
              <w:t>(</w:t>
            </w:r>
            <w:bookmarkStart w:id="6245" w:name="MBM_ZUI"/>
            <w:r w:rsidRPr="00A82009">
              <w:rPr>
                <w:noProof/>
                <w:color w:val="000000"/>
                <w:rPrChange w:id="6246" w:author="Peto" w:date="2018-06-14T07:18:00Z">
                  <w:rPr>
                    <w:color w:val="000000"/>
                  </w:rPr>
                </w:rPrChange>
              </w:rPr>
              <w:fldChar w:fldCharType="begin"/>
            </w:r>
            <w:r w:rsidRPr="00A82009">
              <w:rPr>
                <w:noProof/>
                <w:color w:val="000000"/>
                <w:rPrChange w:id="6247" w:author="Peto" w:date="2018-06-14T07:18:00Z">
                  <w:rPr>
                    <w:color w:val="000000"/>
                  </w:rPr>
                </w:rPrChange>
              </w:rPr>
              <w:instrText xml:space="preserve"> SEQ eq \* MERGEFORMAT </w:instrText>
            </w:r>
            <w:r w:rsidRPr="00A82009">
              <w:rPr>
                <w:noProof/>
                <w:color w:val="000000"/>
                <w:rPrChange w:id="6248" w:author="Peto" w:date="2018-06-14T07:18:00Z">
                  <w:rPr>
                    <w:color w:val="000000"/>
                  </w:rPr>
                </w:rPrChange>
              </w:rPr>
              <w:fldChar w:fldCharType="separate"/>
            </w:r>
            <w:r w:rsidR="00F95B9C" w:rsidRPr="00A82009">
              <w:rPr>
                <w:noProof/>
                <w:color w:val="000000"/>
              </w:rPr>
              <w:t>40</w:t>
            </w:r>
            <w:r w:rsidRPr="00A82009">
              <w:rPr>
                <w:noProof/>
                <w:color w:val="000000"/>
                <w:rPrChange w:id="6249" w:author="Peto" w:date="2018-06-14T07:18:00Z">
                  <w:rPr>
                    <w:color w:val="000000"/>
                  </w:rPr>
                </w:rPrChange>
              </w:rPr>
              <w:fldChar w:fldCharType="end"/>
            </w:r>
            <w:bookmarkEnd w:id="6245"/>
            <w:r w:rsidRPr="00A82009">
              <w:rPr>
                <w:noProof/>
                <w:color w:val="000000"/>
                <w:rPrChange w:id="6250" w:author="Peto" w:date="2018-06-14T07:18:00Z">
                  <w:rPr>
                    <w:color w:val="000000"/>
                  </w:rPr>
                </w:rPrChange>
              </w:rPr>
              <w:t>)</w:t>
            </w:r>
          </w:p>
        </w:tc>
      </w:tr>
    </w:tbl>
    <w:p w14:paraId="104BBC49" w14:textId="77777777" w:rsidR="00E45212" w:rsidRPr="00A82009" w:rsidRDefault="00E45212" w:rsidP="00E45212">
      <w:pPr>
        <w:rPr>
          <w:noProof/>
          <w:color w:val="000000"/>
          <w:rPrChange w:id="6251" w:author="Peto" w:date="2018-06-14T07:18:00Z">
            <w:rPr>
              <w:color w:val="000000"/>
            </w:rPr>
          </w:rPrChange>
        </w:rPr>
      </w:pPr>
    </w:p>
    <w:p w14:paraId="4482ED5F" w14:textId="77777777" w:rsidR="00E45212" w:rsidRPr="00A82009" w:rsidRDefault="00E45212" w:rsidP="00E45212">
      <w:pPr>
        <w:rPr>
          <w:noProof/>
          <w:color w:val="000000"/>
          <w:rPrChange w:id="6252" w:author="Peto" w:date="2018-06-14T07:18:00Z">
            <w:rPr>
              <w:color w:val="000000"/>
            </w:rPr>
          </w:rPrChange>
        </w:rPr>
      </w:pPr>
      <w:r w:rsidRPr="00A82009">
        <w:rPr>
          <w:noProof/>
          <w:rPrChange w:id="6253" w:author="Peto" w:date="2018-06-14T07:18:00Z">
            <w:rPr/>
          </w:rPrChange>
        </w:rPr>
        <w:t xml:space="preserve">Kde </w:t>
      </w:r>
      <m:oMath>
        <m:sSub>
          <m:sSubPr>
            <m:ctrlPr>
              <w:rPr>
                <w:rFonts w:ascii="Cambria Math" w:hAnsi="Cambria Math"/>
                <w:i/>
                <w:noProof/>
              </w:rPr>
            </m:ctrlPr>
          </m:sSubPr>
          <m:e>
            <m:r>
              <w:rPr>
                <w:rFonts w:ascii="Cambria Math" w:hAnsi="Cambria Math"/>
                <w:noProof/>
                <w:rPrChange w:id="6254" w:author="Peto" w:date="2018-06-14T07:18:00Z">
                  <w:rPr>
                    <w:rFonts w:ascii="Cambria Math" w:hAnsi="Cambria Math"/>
                  </w:rPr>
                </w:rPrChange>
              </w:rPr>
              <m:t>U</m:t>
            </m:r>
          </m:e>
          <m:sub>
            <m:r>
              <w:rPr>
                <w:rFonts w:ascii="Cambria Math" w:hAnsi="Cambria Math"/>
                <w:noProof/>
                <w:rPrChange w:id="6255" w:author="Peto" w:date="2018-06-14T07:18:00Z">
                  <w:rPr>
                    <w:rFonts w:ascii="Cambria Math" w:hAnsi="Cambria Math"/>
                  </w:rPr>
                </w:rPrChange>
              </w:rPr>
              <m:t>j</m:t>
            </m:r>
          </m:sub>
        </m:sSub>
        <m:r>
          <w:rPr>
            <w:rFonts w:ascii="Cambria Math" w:hAnsi="Cambria Math"/>
            <w:noProof/>
            <w:rPrChange w:id="6256" w:author="Peto" w:date="2018-06-14T07:18:00Z">
              <w:rPr>
                <w:rFonts w:ascii="Cambria Math" w:hAnsi="Cambria Math"/>
              </w:rPr>
            </w:rPrChange>
          </w:rPr>
          <m:t>(t)</m:t>
        </m:r>
      </m:oMath>
      <w:r w:rsidRPr="00A82009">
        <w:rPr>
          <w:noProof/>
          <w:rPrChange w:id="6257" w:author="Peto" w:date="2018-06-14T07:18:00Z">
            <w:rPr/>
          </w:rPrChange>
        </w:rPr>
        <w:t xml:space="preserve"> je napatie zaznamené na elektrodách </w:t>
      </w:r>
      <m:oMath>
        <m:sSub>
          <m:sSubPr>
            <m:ctrlPr>
              <w:rPr>
                <w:rFonts w:ascii="Cambria Math" w:hAnsi="Cambria Math"/>
                <w:i/>
                <w:noProof/>
                <w:color w:val="000000"/>
              </w:rPr>
            </m:ctrlPr>
          </m:sSubPr>
          <m:e>
            <m:r>
              <w:rPr>
                <w:rFonts w:ascii="Cambria Math" w:hAnsi="Cambria Math"/>
                <w:noProof/>
                <w:color w:val="000000"/>
                <w:rPrChange w:id="6258" w:author="Peto" w:date="2018-06-14T07:18:00Z">
                  <w:rPr>
                    <w:rFonts w:ascii="Cambria Math" w:hAnsi="Cambria Math"/>
                    <w:color w:val="000000"/>
                  </w:rPr>
                </w:rPrChange>
              </w:rPr>
              <m:t>CH</m:t>
            </m:r>
          </m:e>
          <m:sub>
            <m:r>
              <w:rPr>
                <w:rFonts w:ascii="Cambria Math" w:hAnsi="Cambria Math"/>
                <w:noProof/>
                <w:color w:val="000000"/>
                <w:rPrChange w:id="6259" w:author="Peto" w:date="2018-06-14T07:18:00Z">
                  <w:rPr>
                    <w:rFonts w:ascii="Cambria Math" w:hAnsi="Cambria Math"/>
                    <w:color w:val="000000"/>
                  </w:rPr>
                </w:rPrChange>
              </w:rPr>
              <m:t>j+</m:t>
            </m:r>
          </m:sub>
        </m:sSub>
      </m:oMath>
      <w:r w:rsidRPr="00A82009">
        <w:rPr>
          <w:noProof/>
          <w:color w:val="000000"/>
          <w:rPrChange w:id="6260" w:author="Peto" w:date="2018-06-14T07:18:00Z">
            <w:rPr>
              <w:color w:val="000000"/>
            </w:rPr>
          </w:rPrChange>
        </w:rPr>
        <w:t xml:space="preserve"> a </w:t>
      </w:r>
      <m:oMath>
        <m:sSub>
          <m:sSubPr>
            <m:ctrlPr>
              <w:rPr>
                <w:rFonts w:ascii="Cambria Math" w:hAnsi="Cambria Math"/>
                <w:i/>
                <w:noProof/>
                <w:color w:val="000000"/>
              </w:rPr>
            </m:ctrlPr>
          </m:sSubPr>
          <m:e>
            <m:r>
              <w:rPr>
                <w:rFonts w:ascii="Cambria Math" w:hAnsi="Cambria Math"/>
                <w:noProof/>
                <w:color w:val="000000"/>
                <w:rPrChange w:id="6261" w:author="Peto" w:date="2018-06-14T07:18:00Z">
                  <w:rPr>
                    <w:rFonts w:ascii="Cambria Math" w:hAnsi="Cambria Math"/>
                    <w:color w:val="000000"/>
                  </w:rPr>
                </w:rPrChange>
              </w:rPr>
              <m:t>CH</m:t>
            </m:r>
          </m:e>
          <m:sub>
            <m:r>
              <w:rPr>
                <w:rFonts w:ascii="Cambria Math" w:hAnsi="Cambria Math"/>
                <w:noProof/>
                <w:color w:val="000000"/>
                <w:rPrChange w:id="6262" w:author="Peto" w:date="2018-06-14T07:18:00Z">
                  <w:rPr>
                    <w:rFonts w:ascii="Cambria Math" w:hAnsi="Cambria Math"/>
                    <w:color w:val="000000"/>
                  </w:rPr>
                </w:rPrChange>
              </w:rPr>
              <m:t>j-</m:t>
            </m:r>
          </m:sub>
        </m:sSub>
      </m:oMath>
      <w:r w:rsidRPr="00A82009">
        <w:rPr>
          <w:noProof/>
          <w:color w:val="000000"/>
          <w:rPrChange w:id="6263" w:author="Peto" w:date="2018-06-14T07:18:00Z">
            <w:rPr>
              <w:color w:val="000000"/>
            </w:rPr>
          </w:rPrChange>
        </w:rPr>
        <w:t xml:space="preserve">, a </w:t>
      </w:r>
      <m:oMath>
        <m:sSub>
          <m:sSubPr>
            <m:ctrlPr>
              <w:rPr>
                <w:rFonts w:ascii="Cambria Math" w:hAnsi="Cambria Math"/>
                <w:i/>
                <w:noProof/>
                <w:color w:val="000000"/>
              </w:rPr>
            </m:ctrlPr>
          </m:sSubPr>
          <m:e>
            <m:r>
              <w:rPr>
                <w:rFonts w:ascii="Cambria Math" w:hAnsi="Cambria Math"/>
                <w:noProof/>
                <w:color w:val="000000"/>
                <w:rPrChange w:id="6264" w:author="Peto" w:date="2018-06-14T07:18:00Z">
                  <w:rPr>
                    <w:rFonts w:ascii="Cambria Math" w:hAnsi="Cambria Math"/>
                    <w:color w:val="000000"/>
                  </w:rPr>
                </w:rPrChange>
              </w:rPr>
              <m:t>I</m:t>
            </m:r>
          </m:e>
          <m:sub>
            <m:r>
              <w:rPr>
                <w:rFonts w:ascii="Cambria Math" w:hAnsi="Cambria Math"/>
                <w:noProof/>
                <w:color w:val="000000"/>
                <w:rPrChange w:id="6265" w:author="Peto" w:date="2018-06-14T07:18:00Z">
                  <w:rPr>
                    <w:rFonts w:ascii="Cambria Math" w:hAnsi="Cambria Math"/>
                    <w:color w:val="000000"/>
                  </w:rPr>
                </w:rPrChange>
              </w:rPr>
              <m:t>j</m:t>
            </m:r>
          </m:sub>
        </m:sSub>
      </m:oMath>
      <w:r w:rsidRPr="00A82009">
        <w:rPr>
          <w:noProof/>
          <w:color w:val="000000"/>
          <w:rPrChange w:id="6266" w:author="Peto" w:date="2018-06-14T07:18:00Z">
            <w:rPr>
              <w:color w:val="000000"/>
            </w:rPr>
          </w:rPrChange>
        </w:rPr>
        <w:t xml:space="preserve">(t) je  hodnota elektrického prúdu zdroja prúdu. Bioimpedancia je komplexná hodnota a dá sa rozdeliť na dve časti, na reálnu </w:t>
      </w:r>
      <m:oMath>
        <m:sSub>
          <m:sSubPr>
            <m:ctrlPr>
              <w:rPr>
                <w:rFonts w:ascii="Cambria Math" w:hAnsi="Cambria Math"/>
                <w:i/>
                <w:noProof/>
                <w:color w:val="000000"/>
              </w:rPr>
            </m:ctrlPr>
          </m:sSubPr>
          <m:e>
            <m:r>
              <w:rPr>
                <w:rFonts w:ascii="Cambria Math" w:hAnsi="Cambria Math"/>
                <w:noProof/>
                <w:color w:val="000000"/>
                <w:rPrChange w:id="6267" w:author="Peto" w:date="2018-06-14T07:18:00Z">
                  <w:rPr>
                    <w:rFonts w:ascii="Cambria Math" w:hAnsi="Cambria Math"/>
                    <w:color w:val="000000"/>
                  </w:rPr>
                </w:rPrChange>
              </w:rPr>
              <m:t>R</m:t>
            </m:r>
          </m:e>
          <m:sub>
            <m:r>
              <w:rPr>
                <w:rFonts w:ascii="Cambria Math" w:hAnsi="Cambria Math"/>
                <w:noProof/>
                <w:color w:val="000000"/>
                <w:rPrChange w:id="6268" w:author="Peto" w:date="2018-06-14T07:18:00Z">
                  <w:rPr>
                    <w:rFonts w:ascii="Cambria Math" w:hAnsi="Cambria Math"/>
                    <w:color w:val="000000"/>
                  </w:rPr>
                </w:rPrChange>
              </w:rPr>
              <m:t>j</m:t>
            </m:r>
          </m:sub>
        </m:sSub>
      </m:oMath>
      <w:r w:rsidRPr="00A82009">
        <w:rPr>
          <w:noProof/>
          <w:color w:val="000000"/>
          <w:rPrChange w:id="6269" w:author="Peto" w:date="2018-06-14T07:18:00Z">
            <w:rPr>
              <w:color w:val="000000"/>
            </w:rPr>
          </w:rPrChange>
        </w:rPr>
        <w:t xml:space="preserve">(t) a imaginárnu </w:t>
      </w:r>
      <m:oMath>
        <m:sSub>
          <m:sSubPr>
            <m:ctrlPr>
              <w:rPr>
                <w:rFonts w:ascii="Cambria Math" w:hAnsi="Cambria Math"/>
                <w:i/>
                <w:noProof/>
                <w:color w:val="000000"/>
              </w:rPr>
            </m:ctrlPr>
          </m:sSubPr>
          <m:e>
            <m:r>
              <w:rPr>
                <w:rFonts w:ascii="Cambria Math" w:hAnsi="Cambria Math"/>
                <w:noProof/>
                <w:color w:val="000000"/>
                <w:rPrChange w:id="6270" w:author="Peto" w:date="2018-06-14T07:18:00Z">
                  <w:rPr>
                    <w:rFonts w:ascii="Cambria Math" w:hAnsi="Cambria Math"/>
                    <w:color w:val="000000"/>
                  </w:rPr>
                </w:rPrChange>
              </w:rPr>
              <m:t>iX</m:t>
            </m:r>
          </m:e>
          <m:sub>
            <m:r>
              <w:rPr>
                <w:rFonts w:ascii="Cambria Math" w:hAnsi="Cambria Math"/>
                <w:noProof/>
                <w:color w:val="000000"/>
                <w:rPrChange w:id="6271" w:author="Peto" w:date="2018-06-14T07:18:00Z">
                  <w:rPr>
                    <w:rFonts w:ascii="Cambria Math" w:hAnsi="Cambria Math"/>
                    <w:color w:val="000000"/>
                  </w:rPr>
                </w:rPrChange>
              </w:rPr>
              <m:t>j</m:t>
            </m:r>
          </m:sub>
        </m:sSub>
      </m:oMath>
      <w:r w:rsidRPr="00A82009">
        <w:rPr>
          <w:noProof/>
          <w:color w:val="000000"/>
          <w:rPrChange w:id="6272" w:author="Peto" w:date="2018-06-14T07:18:00Z">
            <w:rPr>
              <w:color w:val="000000"/>
            </w:rPr>
          </w:rPrChange>
        </w:rPr>
        <w:t>(t):</w:t>
      </w:r>
    </w:p>
    <w:p w14:paraId="6DD93FD5" w14:textId="77777777" w:rsidR="00E45212" w:rsidRPr="00A82009" w:rsidRDefault="00E45212" w:rsidP="00E45212">
      <w:pPr>
        <w:rPr>
          <w:noProof/>
          <w:color w:val="000000"/>
          <w:rPrChange w:id="6273"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A82009" w14:paraId="47B71622" w14:textId="77777777" w:rsidTr="00AC46BC">
        <w:tc>
          <w:tcPr>
            <w:tcW w:w="704" w:type="dxa"/>
          </w:tcPr>
          <w:p w14:paraId="4272C4EA" w14:textId="77777777" w:rsidR="00E45212" w:rsidRPr="00A82009" w:rsidRDefault="00E45212" w:rsidP="00AC46BC">
            <w:pPr>
              <w:jc w:val="center"/>
              <w:rPr>
                <w:noProof/>
                <w:color w:val="000000"/>
                <w:rPrChange w:id="6274" w:author="Peto" w:date="2018-06-14T07:18:00Z">
                  <w:rPr>
                    <w:color w:val="000000"/>
                  </w:rPr>
                </w:rPrChange>
              </w:rPr>
            </w:pPr>
          </w:p>
        </w:tc>
        <w:tc>
          <w:tcPr>
            <w:tcW w:w="7088" w:type="dxa"/>
            <w:vAlign w:val="center"/>
          </w:tcPr>
          <w:p w14:paraId="47F92CA2" w14:textId="77777777" w:rsidR="00E45212" w:rsidRPr="00A82009" w:rsidRDefault="00837AE3" w:rsidP="00AC46BC">
            <w:pPr>
              <w:jc w:val="center"/>
              <w:rPr>
                <w:noProof/>
                <w:color w:val="000000"/>
                <w:rPrChange w:id="6275"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6276" w:author="Peto" w:date="2018-06-14T07:18:00Z">
                          <w:rPr>
                            <w:rFonts w:ascii="Cambria Math" w:hAnsi="Cambria Math"/>
                          </w:rPr>
                        </w:rPrChange>
                      </w:rPr>
                      <m:t>Z</m:t>
                    </m:r>
                  </m:e>
                  <m:sub>
                    <m:r>
                      <w:rPr>
                        <w:rFonts w:ascii="Cambria Math" w:hAnsi="Cambria Math"/>
                        <w:noProof/>
                        <w:rPrChange w:id="6277"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278" w:author="Peto" w:date="2018-06-14T07:18:00Z">
                          <w:rPr>
                            <w:rFonts w:ascii="Cambria Math" w:hAnsi="Cambria Math"/>
                          </w:rPr>
                        </w:rPrChange>
                      </w:rPr>
                      <m:t>t</m:t>
                    </m:r>
                  </m:e>
                </m:d>
                <m:r>
                  <w:rPr>
                    <w:rFonts w:ascii="Cambria Math" w:hAnsi="Cambria Math"/>
                    <w:noProof/>
                    <w:rPrChange w:id="6279" w:author="Peto" w:date="2018-06-14T07:18:00Z">
                      <w:rPr>
                        <w:rFonts w:ascii="Cambria Math" w:hAnsi="Cambria Math"/>
                      </w:rPr>
                    </w:rPrChange>
                  </w:rPr>
                  <m:t>=R</m:t>
                </m:r>
                <m:d>
                  <m:dPr>
                    <m:ctrlPr>
                      <w:rPr>
                        <w:rFonts w:ascii="Cambria Math" w:hAnsi="Cambria Math"/>
                        <w:i/>
                        <w:noProof/>
                      </w:rPr>
                    </m:ctrlPr>
                  </m:dPr>
                  <m:e>
                    <m:r>
                      <w:rPr>
                        <w:rFonts w:ascii="Cambria Math" w:hAnsi="Cambria Math"/>
                        <w:noProof/>
                        <w:rPrChange w:id="6280" w:author="Peto" w:date="2018-06-14T07:18:00Z">
                          <w:rPr>
                            <w:rFonts w:ascii="Cambria Math" w:hAnsi="Cambria Math"/>
                          </w:rPr>
                        </w:rPrChange>
                      </w:rPr>
                      <m:t>t</m:t>
                    </m:r>
                  </m:e>
                </m:d>
                <m:r>
                  <w:rPr>
                    <w:rFonts w:ascii="Cambria Math" w:hAnsi="Cambria Math"/>
                    <w:noProof/>
                    <w:rPrChange w:id="6281"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noProof/>
                        <w:rPrChange w:id="6282" w:author="Peto" w:date="2018-06-14T07:18:00Z">
                          <w:rPr>
                            <w:rFonts w:ascii="Cambria Math" w:hAnsi="Cambria Math"/>
                          </w:rPr>
                        </w:rPrChange>
                      </w:rPr>
                      <m:t>iX</m:t>
                    </m:r>
                  </m:e>
                  <m:sub>
                    <m:r>
                      <w:rPr>
                        <w:rFonts w:ascii="Cambria Math" w:hAnsi="Cambria Math"/>
                        <w:noProof/>
                        <w:rPrChange w:id="6283"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284" w:author="Peto" w:date="2018-06-14T07:18:00Z">
                          <w:rPr>
                            <w:rFonts w:ascii="Cambria Math" w:hAnsi="Cambria Math"/>
                          </w:rPr>
                        </w:rPrChange>
                      </w:rPr>
                      <m:t>t</m:t>
                    </m:r>
                  </m:e>
                </m:d>
                <m:r>
                  <w:rPr>
                    <w:rFonts w:ascii="Cambria Math" w:hAnsi="Cambria Math"/>
                    <w:noProof/>
                    <w:rPrChange w:id="6285" w:author="Peto" w:date="2018-06-14T07:18:00Z">
                      <w:rPr>
                        <w:rFonts w:ascii="Cambria Math" w:hAnsi="Cambria Math"/>
                      </w:rPr>
                    </w:rPrChange>
                  </w:rPr>
                  <m:t xml:space="preserve">= </m:t>
                </m:r>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Change w:id="6286" w:author="Peto" w:date="2018-06-14T07:18:00Z">
                              <w:rPr>
                                <w:rFonts w:ascii="Cambria Math" w:hAnsi="Cambria Math"/>
                              </w:rPr>
                            </w:rPrChange>
                          </w:rPr>
                          <m:t>Z</m:t>
                        </m:r>
                      </m:e>
                      <m:sub>
                        <m:r>
                          <w:rPr>
                            <w:rFonts w:ascii="Cambria Math" w:hAnsi="Cambria Math"/>
                            <w:noProof/>
                            <w:rPrChange w:id="6287"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288" w:author="Peto" w:date="2018-06-14T07:18:00Z">
                              <w:rPr>
                                <w:rFonts w:ascii="Cambria Math" w:hAnsi="Cambria Math"/>
                              </w:rPr>
                            </w:rPrChange>
                          </w:rPr>
                          <m:t>t</m:t>
                        </m:r>
                      </m:e>
                    </m:d>
                  </m:e>
                </m:d>
                <m:sSup>
                  <m:sSupPr>
                    <m:ctrlPr>
                      <w:rPr>
                        <w:rFonts w:ascii="Cambria Math" w:hAnsi="Cambria Math"/>
                        <w:i/>
                        <w:noProof/>
                      </w:rPr>
                    </m:ctrlPr>
                  </m:sSupPr>
                  <m:e>
                    <m:r>
                      <w:rPr>
                        <w:rFonts w:ascii="Cambria Math" w:hAnsi="Cambria Math"/>
                        <w:noProof/>
                        <w:rPrChange w:id="6289" w:author="Peto" w:date="2018-06-14T07:18:00Z">
                          <w:rPr>
                            <w:rFonts w:ascii="Cambria Math" w:hAnsi="Cambria Math"/>
                          </w:rPr>
                        </w:rPrChange>
                      </w:rPr>
                      <m:t>e</m:t>
                    </m:r>
                  </m:e>
                  <m:sup>
                    <m:r>
                      <w:rPr>
                        <w:rFonts w:ascii="Cambria Math" w:hAnsi="Cambria Math"/>
                        <w:noProof/>
                        <w:rPrChange w:id="6290" w:author="Peto" w:date="2018-06-14T07:18:00Z">
                          <w:rPr>
                            <w:rFonts w:ascii="Cambria Math" w:hAnsi="Cambria Math"/>
                          </w:rPr>
                        </w:rPrChange>
                      </w:rPr>
                      <m:t>i</m:t>
                    </m:r>
                    <m:sSub>
                      <m:sSubPr>
                        <m:ctrlPr>
                          <w:rPr>
                            <w:rFonts w:ascii="Cambria Math" w:hAnsi="Cambria Math"/>
                            <w:i/>
                            <w:noProof/>
                          </w:rPr>
                        </m:ctrlPr>
                      </m:sSubPr>
                      <m:e>
                        <m:r>
                          <w:rPr>
                            <w:rFonts w:ascii="Cambria Math" w:hAnsi="Cambria Math"/>
                            <w:noProof/>
                            <w:rPrChange w:id="6291" w:author="Peto" w:date="2018-06-14T07:18:00Z">
                              <w:rPr>
                                <w:rFonts w:ascii="Cambria Math" w:hAnsi="Cambria Math"/>
                              </w:rPr>
                            </w:rPrChange>
                          </w:rPr>
                          <m:t>∅</m:t>
                        </m:r>
                      </m:e>
                      <m:sub>
                        <m:r>
                          <w:rPr>
                            <w:rFonts w:ascii="Cambria Math" w:hAnsi="Cambria Math"/>
                            <w:noProof/>
                            <w:rPrChange w:id="6292" w:author="Peto" w:date="2018-06-14T07:18:00Z">
                              <w:rPr>
                                <w:rFonts w:ascii="Cambria Math" w:hAnsi="Cambria Math"/>
                              </w:rPr>
                            </w:rPrChange>
                          </w:rPr>
                          <m:t>j</m:t>
                        </m:r>
                      </m:sub>
                    </m:sSub>
                    <m:r>
                      <w:rPr>
                        <w:rFonts w:ascii="Cambria Math" w:hAnsi="Cambria Math"/>
                        <w:noProof/>
                        <w:rPrChange w:id="6293" w:author="Peto" w:date="2018-06-14T07:18:00Z">
                          <w:rPr>
                            <w:rFonts w:ascii="Cambria Math" w:hAnsi="Cambria Math"/>
                          </w:rPr>
                        </w:rPrChange>
                      </w:rPr>
                      <m:t>(t)</m:t>
                    </m:r>
                  </m:sup>
                </m:sSup>
              </m:oMath>
            </m:oMathPara>
          </w:p>
        </w:tc>
        <w:tc>
          <w:tcPr>
            <w:tcW w:w="702" w:type="dxa"/>
            <w:vAlign w:val="center"/>
          </w:tcPr>
          <w:p w14:paraId="3D3224B5" w14:textId="77777777" w:rsidR="00E45212" w:rsidRPr="00A82009" w:rsidRDefault="00E45212" w:rsidP="00AC46BC">
            <w:pPr>
              <w:jc w:val="center"/>
              <w:rPr>
                <w:noProof/>
                <w:color w:val="000000"/>
                <w:rPrChange w:id="6294" w:author="Peto" w:date="2018-06-14T07:18:00Z">
                  <w:rPr>
                    <w:color w:val="000000"/>
                  </w:rPr>
                </w:rPrChange>
              </w:rPr>
            </w:pPr>
            <w:r w:rsidRPr="00A82009">
              <w:rPr>
                <w:noProof/>
                <w:color w:val="000000"/>
                <w:rPrChange w:id="6295" w:author="Peto" w:date="2018-06-14T07:18:00Z">
                  <w:rPr>
                    <w:color w:val="000000"/>
                  </w:rPr>
                </w:rPrChange>
              </w:rPr>
              <w:t>(</w:t>
            </w:r>
            <w:bookmarkStart w:id="6296" w:name="MBM_ZRX"/>
            <w:r w:rsidRPr="00A82009">
              <w:rPr>
                <w:noProof/>
                <w:color w:val="000000"/>
                <w:rPrChange w:id="6297" w:author="Peto" w:date="2018-06-14T07:18:00Z">
                  <w:rPr>
                    <w:color w:val="000000"/>
                  </w:rPr>
                </w:rPrChange>
              </w:rPr>
              <w:fldChar w:fldCharType="begin"/>
            </w:r>
            <w:r w:rsidRPr="00A82009">
              <w:rPr>
                <w:noProof/>
                <w:color w:val="000000"/>
                <w:rPrChange w:id="6298" w:author="Peto" w:date="2018-06-14T07:18:00Z">
                  <w:rPr>
                    <w:color w:val="000000"/>
                  </w:rPr>
                </w:rPrChange>
              </w:rPr>
              <w:instrText xml:space="preserve"> SEQ eq \* MERGEFORMAT </w:instrText>
            </w:r>
            <w:r w:rsidRPr="00A82009">
              <w:rPr>
                <w:noProof/>
                <w:color w:val="000000"/>
                <w:rPrChange w:id="6299" w:author="Peto" w:date="2018-06-14T07:18:00Z">
                  <w:rPr>
                    <w:color w:val="000000"/>
                  </w:rPr>
                </w:rPrChange>
              </w:rPr>
              <w:fldChar w:fldCharType="separate"/>
            </w:r>
            <w:r w:rsidR="00F95B9C" w:rsidRPr="00A82009">
              <w:rPr>
                <w:noProof/>
                <w:color w:val="000000"/>
              </w:rPr>
              <w:t>41</w:t>
            </w:r>
            <w:r w:rsidRPr="00A82009">
              <w:rPr>
                <w:noProof/>
                <w:color w:val="000000"/>
                <w:rPrChange w:id="6300" w:author="Peto" w:date="2018-06-14T07:18:00Z">
                  <w:rPr>
                    <w:color w:val="000000"/>
                  </w:rPr>
                </w:rPrChange>
              </w:rPr>
              <w:fldChar w:fldCharType="end"/>
            </w:r>
            <w:bookmarkEnd w:id="6296"/>
            <w:r w:rsidRPr="00A82009">
              <w:rPr>
                <w:noProof/>
                <w:color w:val="000000"/>
                <w:rPrChange w:id="6301" w:author="Peto" w:date="2018-06-14T07:18:00Z">
                  <w:rPr>
                    <w:color w:val="000000"/>
                  </w:rPr>
                </w:rPrChange>
              </w:rPr>
              <w:t>)</w:t>
            </w:r>
          </w:p>
        </w:tc>
      </w:tr>
    </w:tbl>
    <w:p w14:paraId="55D90325" w14:textId="77777777" w:rsidR="00E45212" w:rsidRPr="00A82009" w:rsidRDefault="00E45212" w:rsidP="00E45212">
      <w:pPr>
        <w:rPr>
          <w:noProof/>
          <w:color w:val="000000"/>
          <w:rPrChange w:id="6302" w:author="Peto" w:date="2018-06-14T07:18:00Z">
            <w:rPr>
              <w:color w:val="000000"/>
            </w:rPr>
          </w:rPrChange>
        </w:rPr>
      </w:pPr>
    </w:p>
    <w:p w14:paraId="015A98C2" w14:textId="751A6563" w:rsidR="00E45212" w:rsidRPr="00A82009" w:rsidRDefault="00E45212" w:rsidP="00E45212">
      <w:pPr>
        <w:rPr>
          <w:noProof/>
          <w:color w:val="000000"/>
          <w:rPrChange w:id="6303" w:author="Peto" w:date="2018-06-14T07:18:00Z">
            <w:rPr>
              <w:color w:val="000000"/>
            </w:rPr>
          </w:rPrChange>
        </w:rPr>
      </w:pPr>
      <w:r w:rsidRPr="00A82009">
        <w:rPr>
          <w:noProof/>
          <w:color w:val="000000"/>
          <w:rPrChange w:id="6304" w:author="Peto" w:date="2018-06-14T07:18:00Z">
            <w:rPr>
              <w:color w:val="000000"/>
            </w:rPr>
          </w:rPrChange>
        </w:rPr>
        <w:t xml:space="preserve">kde </w:t>
      </w:r>
      <m:oMath>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Change w:id="6305" w:author="Peto" w:date="2018-06-14T07:18:00Z">
                      <w:rPr>
                        <w:rFonts w:ascii="Cambria Math" w:hAnsi="Cambria Math"/>
                      </w:rPr>
                    </w:rPrChange>
                  </w:rPr>
                  <m:t>Z</m:t>
                </m:r>
              </m:e>
              <m:sub>
                <m:r>
                  <w:rPr>
                    <w:rFonts w:ascii="Cambria Math" w:hAnsi="Cambria Math"/>
                    <w:noProof/>
                    <w:rPrChange w:id="6306"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307" w:author="Peto" w:date="2018-06-14T07:18:00Z">
                      <w:rPr>
                        <w:rFonts w:ascii="Cambria Math" w:hAnsi="Cambria Math"/>
                      </w:rPr>
                    </w:rPrChange>
                  </w:rPr>
                  <m:t>t</m:t>
                </m:r>
              </m:e>
            </m:d>
          </m:e>
        </m:d>
      </m:oMath>
      <w:r w:rsidRPr="00A82009">
        <w:rPr>
          <w:noProof/>
          <w:rPrChange w:id="6308" w:author="Peto" w:date="2018-06-14T07:18:00Z">
            <w:rPr/>
          </w:rPrChange>
        </w:rPr>
        <w:t xml:space="preserve"> je veľkosť impedancie a </w:t>
      </w:r>
      <m:oMath>
        <m:sSub>
          <m:sSubPr>
            <m:ctrlPr>
              <w:rPr>
                <w:rFonts w:ascii="Cambria Math" w:hAnsi="Cambria Math"/>
                <w:i/>
                <w:noProof/>
              </w:rPr>
            </m:ctrlPr>
          </m:sSubPr>
          <m:e>
            <m:r>
              <w:rPr>
                <w:rFonts w:ascii="Cambria Math" w:hAnsi="Cambria Math"/>
                <w:noProof/>
                <w:rPrChange w:id="6309" w:author="Peto" w:date="2018-06-14T07:18:00Z">
                  <w:rPr>
                    <w:rFonts w:ascii="Cambria Math" w:hAnsi="Cambria Math"/>
                  </w:rPr>
                </w:rPrChange>
              </w:rPr>
              <m:t>∅</m:t>
            </m:r>
          </m:e>
          <m:sub>
            <m:r>
              <w:rPr>
                <w:rFonts w:ascii="Cambria Math" w:hAnsi="Cambria Math"/>
                <w:noProof/>
                <w:rPrChange w:id="6310" w:author="Peto" w:date="2018-06-14T07:18:00Z">
                  <w:rPr>
                    <w:rFonts w:ascii="Cambria Math" w:hAnsi="Cambria Math"/>
                  </w:rPr>
                </w:rPrChange>
              </w:rPr>
              <m:t>j</m:t>
            </m:r>
          </m:sub>
        </m:sSub>
        <m:r>
          <w:rPr>
            <w:rFonts w:ascii="Cambria Math" w:hAnsi="Cambria Math"/>
            <w:noProof/>
            <w:rPrChange w:id="6311" w:author="Peto" w:date="2018-06-14T07:18:00Z">
              <w:rPr>
                <w:rFonts w:ascii="Cambria Math" w:hAnsi="Cambria Math"/>
              </w:rPr>
            </w:rPrChange>
          </w:rPr>
          <m:t>(t)</m:t>
        </m:r>
      </m:oMath>
      <w:r w:rsidRPr="00A82009">
        <w:rPr>
          <w:noProof/>
          <w:rPrChange w:id="6312" w:author="Peto" w:date="2018-06-14T07:18:00Z">
            <w:rPr/>
          </w:rPrChange>
        </w:rPr>
        <w:t xml:space="preserve"> je fáza impedanciena kanály j. </w:t>
      </w:r>
      <w:r w:rsidRPr="00A82009">
        <w:rPr>
          <w:noProof/>
          <w:color w:val="000000"/>
          <w:rPrChange w:id="6313" w:author="Peto" w:date="2018-06-14T07:18:00Z">
            <w:rPr>
              <w:color w:val="000000"/>
            </w:rPr>
          </w:rPrChange>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sidRPr="00A82009">
        <w:rPr>
          <w:noProof/>
          <w:color w:val="000000"/>
          <w:rPrChange w:id="6314" w:author="Peto" w:date="2018-06-14T07:18:00Z">
            <w:rPr>
              <w:color w:val="000000"/>
            </w:rPr>
          </w:rPrChange>
        </w:rPr>
        <w:fldChar w:fldCharType="begin"/>
      </w:r>
      <w:r w:rsidR="008F7A5E" w:rsidRPr="00A82009">
        <w:rPr>
          <w:noProof/>
          <w:color w:val="000000"/>
          <w:rPrChange w:id="6315" w:author="Peto" w:date="2018-06-14T07:18:00Z">
            <w:rPr>
              <w:color w:val="000000"/>
            </w:rPr>
          </w:rPrChange>
        </w:rPr>
        <w:instrText xml:space="preserve"> REF _Ref513755603 \h </w:instrText>
      </w:r>
      <w:r w:rsidR="008F7A5E" w:rsidRPr="00A82009">
        <w:rPr>
          <w:noProof/>
          <w:color w:val="000000"/>
          <w:rPrChange w:id="6316" w:author="Peto" w:date="2018-06-14T07:18:00Z">
            <w:rPr>
              <w:noProof/>
              <w:color w:val="000000"/>
            </w:rPr>
          </w:rPrChange>
        </w:rPr>
      </w:r>
      <w:r w:rsidR="008F7A5E" w:rsidRPr="00A82009">
        <w:rPr>
          <w:noProof/>
          <w:color w:val="000000"/>
          <w:rPrChange w:id="6317" w:author="Peto" w:date="2018-06-14T07:18:00Z">
            <w:rPr>
              <w:color w:val="000000"/>
            </w:rPr>
          </w:rPrChange>
        </w:rPr>
        <w:fldChar w:fldCharType="separate"/>
      </w:r>
      <w:ins w:id="6318" w:author="Peto" w:date="2018-06-10T16:58:00Z">
        <w:r w:rsidR="00F95B9C" w:rsidRPr="00A82009">
          <w:rPr>
            <w:noProof/>
            <w:rPrChange w:id="6319" w:author="Peto" w:date="2018-06-14T07:18:00Z">
              <w:rPr/>
            </w:rPrChange>
          </w:rPr>
          <w:t>Obrázok 3.1</w:t>
        </w:r>
      </w:ins>
      <w:del w:id="6320" w:author="Peto" w:date="2018-06-10T16:58:00Z">
        <w:r w:rsidR="00B85020" w:rsidRPr="00A82009" w:rsidDel="00F95B9C">
          <w:rPr>
            <w:noProof/>
            <w:rPrChange w:id="6321" w:author="Peto" w:date="2018-06-14T07:18:00Z">
              <w:rPr/>
            </w:rPrChange>
          </w:rPr>
          <w:delText>Obrázok 3.1</w:delText>
        </w:r>
      </w:del>
      <w:r w:rsidR="008F7A5E" w:rsidRPr="00A82009">
        <w:rPr>
          <w:noProof/>
          <w:color w:val="000000"/>
          <w:rPrChange w:id="6322" w:author="Peto" w:date="2018-06-14T07:18:00Z">
            <w:rPr>
              <w:color w:val="000000"/>
            </w:rPr>
          </w:rPrChange>
        </w:rPr>
        <w:fldChar w:fldCharType="end"/>
      </w:r>
      <w:r w:rsidRPr="00A82009">
        <w:rPr>
          <w:noProof/>
          <w:color w:val="000000"/>
          <w:rPrChange w:id="6323" w:author="Peto" w:date="2018-06-14T07:18:00Z">
            <w:rPr>
              <w:color w:val="000000"/>
            </w:rPr>
          </w:rPrChange>
        </w:rPr>
        <w:t xml:space="preserve">). Meraný kanál je vždy naladený na jeden zo zdrojov prúdu, ktoré zobrazuje </w:t>
      </w:r>
      <w:r w:rsidR="008F7A5E" w:rsidRPr="00A82009">
        <w:rPr>
          <w:noProof/>
          <w:color w:val="000000"/>
          <w:rPrChange w:id="6324" w:author="Peto" w:date="2018-06-14T07:18:00Z">
            <w:rPr>
              <w:color w:val="000000"/>
            </w:rPr>
          </w:rPrChange>
        </w:rPr>
        <w:fldChar w:fldCharType="begin"/>
      </w:r>
      <w:r w:rsidR="008F7A5E" w:rsidRPr="00A82009">
        <w:rPr>
          <w:noProof/>
          <w:color w:val="000000"/>
          <w:rPrChange w:id="6325" w:author="Peto" w:date="2018-06-14T07:18:00Z">
            <w:rPr>
              <w:color w:val="000000"/>
            </w:rPr>
          </w:rPrChange>
        </w:rPr>
        <w:instrText xml:space="preserve"> REF _Ref513755603 \h </w:instrText>
      </w:r>
      <w:r w:rsidR="008F7A5E" w:rsidRPr="00A82009">
        <w:rPr>
          <w:noProof/>
          <w:color w:val="000000"/>
          <w:rPrChange w:id="6326" w:author="Peto" w:date="2018-06-14T07:18:00Z">
            <w:rPr>
              <w:noProof/>
              <w:color w:val="000000"/>
            </w:rPr>
          </w:rPrChange>
        </w:rPr>
      </w:r>
      <w:r w:rsidR="008F7A5E" w:rsidRPr="00A82009">
        <w:rPr>
          <w:noProof/>
          <w:color w:val="000000"/>
          <w:rPrChange w:id="6327" w:author="Peto" w:date="2018-06-14T07:18:00Z">
            <w:rPr>
              <w:color w:val="000000"/>
            </w:rPr>
          </w:rPrChange>
        </w:rPr>
        <w:fldChar w:fldCharType="separate"/>
      </w:r>
      <w:ins w:id="6328" w:author="Peto" w:date="2018-06-10T16:58:00Z">
        <w:r w:rsidR="00F95B9C" w:rsidRPr="00A82009">
          <w:rPr>
            <w:noProof/>
            <w:rPrChange w:id="6329" w:author="Peto" w:date="2018-06-14T07:18:00Z">
              <w:rPr/>
            </w:rPrChange>
          </w:rPr>
          <w:t>Obrázok 3.1</w:t>
        </w:r>
      </w:ins>
      <w:del w:id="6330" w:author="Peto" w:date="2018-06-10T16:58:00Z">
        <w:r w:rsidR="00B85020" w:rsidRPr="00A82009" w:rsidDel="00F95B9C">
          <w:rPr>
            <w:noProof/>
            <w:rPrChange w:id="6331" w:author="Peto" w:date="2018-06-14T07:18:00Z">
              <w:rPr/>
            </w:rPrChange>
          </w:rPr>
          <w:delText>Obrázok 3.1</w:delText>
        </w:r>
      </w:del>
      <w:r w:rsidR="008F7A5E" w:rsidRPr="00A82009">
        <w:rPr>
          <w:noProof/>
          <w:color w:val="000000"/>
          <w:rPrChange w:id="6332" w:author="Peto" w:date="2018-06-14T07:18:00Z">
            <w:rPr>
              <w:color w:val="000000"/>
            </w:rPr>
          </w:rPrChange>
        </w:rPr>
        <w:fldChar w:fldCharType="end"/>
      </w:r>
      <w:r w:rsidRPr="00A82009">
        <w:rPr>
          <w:noProof/>
          <w:color w:val="000000"/>
          <w:rPrChange w:id="6333" w:author="Peto" w:date="2018-06-14T07:18:00Z">
            <w:rPr>
              <w:color w:val="000000"/>
            </w:rPr>
          </w:rPrChange>
        </w:rPr>
        <w:t xml:space="preserve"> ako </w:t>
      </w:r>
      <m:oMath>
        <m:sSub>
          <m:sSubPr>
            <m:ctrlPr>
              <w:rPr>
                <w:rFonts w:ascii="Cambria Math" w:hAnsi="Cambria Math"/>
                <w:i/>
                <w:noProof/>
                <w:color w:val="000000"/>
              </w:rPr>
            </m:ctrlPr>
          </m:sSubPr>
          <m:e>
            <m:r>
              <w:rPr>
                <w:rFonts w:ascii="Cambria Math" w:hAnsi="Cambria Math"/>
                <w:noProof/>
                <w:color w:val="000000"/>
                <w:rPrChange w:id="6334" w:author="Peto" w:date="2018-06-14T07:18:00Z">
                  <w:rPr>
                    <w:rFonts w:ascii="Cambria Math" w:hAnsi="Cambria Math"/>
                    <w:color w:val="000000"/>
                  </w:rPr>
                </w:rPrChange>
              </w:rPr>
              <m:t>I</m:t>
            </m:r>
          </m:e>
          <m:sub>
            <m:r>
              <w:rPr>
                <w:rFonts w:ascii="Cambria Math" w:hAnsi="Cambria Math"/>
                <w:noProof/>
                <w:color w:val="000000"/>
                <w:rPrChange w:id="6335" w:author="Peto" w:date="2018-06-14T07:18:00Z">
                  <w:rPr>
                    <w:rFonts w:ascii="Cambria Math" w:hAnsi="Cambria Math"/>
                    <w:color w:val="000000"/>
                  </w:rPr>
                </w:rPrChange>
              </w:rPr>
              <m:t>1</m:t>
            </m:r>
          </m:sub>
        </m:sSub>
      </m:oMath>
      <w:r w:rsidRPr="00A82009">
        <w:rPr>
          <w:noProof/>
          <w:color w:val="000000"/>
          <w:rPrChange w:id="6336" w:author="Peto" w:date="2018-06-14T07:18:00Z">
            <w:rPr>
              <w:color w:val="000000"/>
            </w:rPr>
          </w:rPrChange>
        </w:rPr>
        <w:t xml:space="preserve">, </w:t>
      </w:r>
      <m:oMath>
        <m:sSub>
          <m:sSubPr>
            <m:ctrlPr>
              <w:rPr>
                <w:rFonts w:ascii="Cambria Math" w:hAnsi="Cambria Math"/>
                <w:i/>
                <w:noProof/>
                <w:color w:val="000000"/>
              </w:rPr>
            </m:ctrlPr>
          </m:sSubPr>
          <m:e>
            <m:r>
              <w:rPr>
                <w:rFonts w:ascii="Cambria Math" w:hAnsi="Cambria Math"/>
                <w:noProof/>
                <w:color w:val="000000"/>
                <w:rPrChange w:id="6337" w:author="Peto" w:date="2018-06-14T07:18:00Z">
                  <w:rPr>
                    <w:rFonts w:ascii="Cambria Math" w:hAnsi="Cambria Math"/>
                    <w:color w:val="000000"/>
                  </w:rPr>
                </w:rPrChange>
              </w:rPr>
              <m:t>I</m:t>
            </m:r>
          </m:e>
          <m:sub>
            <m:r>
              <w:rPr>
                <w:rFonts w:ascii="Cambria Math" w:hAnsi="Cambria Math"/>
                <w:noProof/>
                <w:color w:val="000000"/>
                <w:rPrChange w:id="6338" w:author="Peto" w:date="2018-06-14T07:18:00Z">
                  <w:rPr>
                    <w:rFonts w:ascii="Cambria Math" w:hAnsi="Cambria Math"/>
                    <w:color w:val="000000"/>
                  </w:rPr>
                </w:rPrChange>
              </w:rPr>
              <m:t>2</m:t>
            </m:r>
          </m:sub>
        </m:sSub>
      </m:oMath>
      <w:r w:rsidRPr="00A82009">
        <w:rPr>
          <w:noProof/>
          <w:color w:val="000000"/>
          <w:rPrChange w:id="6339" w:author="Peto" w:date="2018-06-14T07:18:00Z">
            <w:rPr>
              <w:color w:val="000000"/>
            </w:rPr>
          </w:rPrChange>
        </w:rPr>
        <w:t xml:space="preserve"> a </w:t>
      </w:r>
      <m:oMath>
        <m:sSub>
          <m:sSubPr>
            <m:ctrlPr>
              <w:rPr>
                <w:rFonts w:ascii="Cambria Math" w:hAnsi="Cambria Math"/>
                <w:i/>
                <w:noProof/>
                <w:color w:val="000000"/>
              </w:rPr>
            </m:ctrlPr>
          </m:sSubPr>
          <m:e>
            <m:r>
              <w:rPr>
                <w:rFonts w:ascii="Cambria Math" w:hAnsi="Cambria Math"/>
                <w:noProof/>
                <w:color w:val="000000"/>
                <w:rPrChange w:id="6340" w:author="Peto" w:date="2018-06-14T07:18:00Z">
                  <w:rPr>
                    <w:rFonts w:ascii="Cambria Math" w:hAnsi="Cambria Math"/>
                    <w:color w:val="000000"/>
                  </w:rPr>
                </w:rPrChange>
              </w:rPr>
              <m:t>I</m:t>
            </m:r>
          </m:e>
          <m:sub>
            <m:r>
              <w:rPr>
                <w:rFonts w:ascii="Cambria Math" w:hAnsi="Cambria Math"/>
                <w:noProof/>
                <w:color w:val="000000"/>
                <w:rPrChange w:id="6341" w:author="Peto" w:date="2018-06-14T07:18:00Z">
                  <w:rPr>
                    <w:rFonts w:ascii="Cambria Math" w:hAnsi="Cambria Math"/>
                    <w:color w:val="000000"/>
                  </w:rPr>
                </w:rPrChange>
              </w:rPr>
              <m:t>3</m:t>
            </m:r>
          </m:sub>
        </m:sSub>
        <m:r>
          <w:rPr>
            <w:rFonts w:ascii="Cambria Math" w:hAnsi="Cambria Math"/>
            <w:noProof/>
            <w:color w:val="000000"/>
            <w:rPrChange w:id="6342" w:author="Peto" w:date="2018-06-14T07:18:00Z">
              <w:rPr>
                <w:rFonts w:ascii="Cambria Math" w:hAnsi="Cambria Math"/>
                <w:color w:val="000000"/>
              </w:rPr>
            </w:rPrChange>
          </w:rPr>
          <m:t>.</m:t>
        </m:r>
      </m:oMath>
    </w:p>
    <w:p w14:paraId="0BA2F6B0" w14:textId="77777777" w:rsidR="00E45212" w:rsidRPr="00A82009" w:rsidRDefault="00E45212" w:rsidP="00E45212">
      <w:pPr>
        <w:rPr>
          <w:noProof/>
          <w:rPrChange w:id="6343" w:author="Peto" w:date="2018-06-14T07:18:00Z">
            <w:rPr/>
          </w:rPrChange>
        </w:rPr>
      </w:pPr>
      <w:r w:rsidRPr="00A82009">
        <w:rPr>
          <w:noProof/>
          <w:color w:val="000000"/>
          <w:rPrChange w:id="6344" w:author="Peto" w:date="2018-06-14T07:18:00Z">
            <w:rPr>
              <w:color w:val="000000"/>
            </w:rPr>
          </w:rPrChange>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noProof/>
              </w:rPr>
            </m:ctrlPr>
          </m:sSubPr>
          <m:e>
            <m:r>
              <w:rPr>
                <w:rFonts w:ascii="Cambria Math" w:hAnsi="Cambria Math"/>
                <w:noProof/>
                <w:rPrChange w:id="6345" w:author="Peto" w:date="2018-06-14T07:18:00Z">
                  <w:rPr>
                    <w:rFonts w:ascii="Cambria Math" w:hAnsi="Cambria Math"/>
                  </w:rPr>
                </w:rPrChange>
              </w:rPr>
              <m:t>Z</m:t>
            </m:r>
          </m:e>
          <m:sub>
            <m:r>
              <w:rPr>
                <w:rFonts w:ascii="Cambria Math" w:hAnsi="Cambria Math"/>
                <w:noProof/>
                <w:rPrChange w:id="6346" w:author="Peto" w:date="2018-06-14T07:18:00Z">
                  <w:rPr>
                    <w:rFonts w:ascii="Cambria Math" w:hAnsi="Cambria Math"/>
                  </w:rPr>
                </w:rPrChange>
              </w:rPr>
              <m:t>1</m:t>
            </m:r>
          </m:sub>
        </m:sSub>
      </m:oMath>
      <w:r w:rsidRPr="00A82009">
        <w:rPr>
          <w:noProof/>
          <w:rPrChange w:id="6347" w:author="Peto" w:date="2018-06-14T07:18:00Z">
            <w:rPr/>
          </w:rPrChange>
        </w:rPr>
        <w:t xml:space="preserve">a </w:t>
      </w:r>
      <m:oMath>
        <m:sSub>
          <m:sSubPr>
            <m:ctrlPr>
              <w:rPr>
                <w:rFonts w:ascii="Cambria Math" w:hAnsi="Cambria Math"/>
                <w:i/>
                <w:noProof/>
              </w:rPr>
            </m:ctrlPr>
          </m:sSubPr>
          <m:e>
            <m:r>
              <w:rPr>
                <w:rFonts w:ascii="Cambria Math" w:hAnsi="Cambria Math"/>
                <w:noProof/>
                <w:rPrChange w:id="6348" w:author="Peto" w:date="2018-06-14T07:18:00Z">
                  <w:rPr>
                    <w:rFonts w:ascii="Cambria Math" w:hAnsi="Cambria Math"/>
                  </w:rPr>
                </w:rPrChange>
              </w:rPr>
              <m:t>Z</m:t>
            </m:r>
          </m:e>
          <m:sub>
            <m:r>
              <w:rPr>
                <w:rFonts w:ascii="Cambria Math" w:hAnsi="Cambria Math"/>
                <w:noProof/>
                <w:rPrChange w:id="6349" w:author="Peto" w:date="2018-06-14T07:18:00Z">
                  <w:rPr>
                    <w:rFonts w:ascii="Cambria Math" w:hAnsi="Cambria Math"/>
                  </w:rPr>
                </w:rPrChange>
              </w:rPr>
              <m:t>2</m:t>
            </m:r>
          </m:sub>
        </m:sSub>
        <m:r>
          <w:rPr>
            <w:rFonts w:ascii="Cambria Math" w:hAnsi="Cambria Math"/>
            <w:noProof/>
            <w:rPrChange w:id="6350" w:author="Peto" w:date="2018-06-14T07:18:00Z">
              <w:rPr>
                <w:rFonts w:ascii="Cambria Math" w:hAnsi="Cambria Math"/>
              </w:rPr>
            </w:rPrChange>
          </w:rPr>
          <m:t>)</m:t>
        </m:r>
      </m:oMath>
      <w:r w:rsidRPr="00A82009">
        <w:rPr>
          <w:noProof/>
          <w:rPrChange w:id="6351" w:author="Peto" w:date="2018-06-14T07:18:00Z">
            <w:rPr/>
          </w:rPrChange>
        </w:rPr>
        <w:t xml:space="preserve">, ľavá a pravá časť hrude </w:t>
      </w:r>
      <w:r w:rsidRPr="00A82009">
        <w:rPr>
          <w:noProof/>
          <w:color w:val="000000"/>
          <w:rPrChange w:id="6352" w:author="Peto" w:date="2018-06-14T07:18:00Z">
            <w:rPr>
              <w:color w:val="000000"/>
            </w:rPr>
          </w:rPrChange>
        </w:rPr>
        <w:t>(</w:t>
      </w:r>
      <m:oMath>
        <m:sSub>
          <m:sSubPr>
            <m:ctrlPr>
              <w:rPr>
                <w:rFonts w:ascii="Cambria Math" w:hAnsi="Cambria Math"/>
                <w:i/>
                <w:noProof/>
              </w:rPr>
            </m:ctrlPr>
          </m:sSubPr>
          <m:e>
            <m:r>
              <w:rPr>
                <w:rFonts w:ascii="Cambria Math" w:hAnsi="Cambria Math"/>
                <w:noProof/>
                <w:rPrChange w:id="6353" w:author="Peto" w:date="2018-06-14T07:18:00Z">
                  <w:rPr>
                    <w:rFonts w:ascii="Cambria Math" w:hAnsi="Cambria Math"/>
                  </w:rPr>
                </w:rPrChange>
              </w:rPr>
              <m:t>Z</m:t>
            </m:r>
          </m:e>
          <m:sub>
            <m:r>
              <w:rPr>
                <w:rFonts w:ascii="Cambria Math" w:hAnsi="Cambria Math"/>
                <w:noProof/>
                <w:rPrChange w:id="6354" w:author="Peto" w:date="2018-06-14T07:18:00Z">
                  <w:rPr>
                    <w:rFonts w:ascii="Cambria Math" w:hAnsi="Cambria Math"/>
                  </w:rPr>
                </w:rPrChange>
              </w:rPr>
              <m:t>3</m:t>
            </m:r>
          </m:sub>
        </m:sSub>
      </m:oMath>
      <w:r w:rsidRPr="00A82009">
        <w:rPr>
          <w:noProof/>
          <w:rPrChange w:id="6355" w:author="Peto" w:date="2018-06-14T07:18:00Z">
            <w:rPr/>
          </w:rPrChange>
        </w:rPr>
        <w:t xml:space="preserve"> a </w:t>
      </w:r>
      <m:oMath>
        <m:sSub>
          <m:sSubPr>
            <m:ctrlPr>
              <w:rPr>
                <w:rFonts w:ascii="Cambria Math" w:hAnsi="Cambria Math"/>
                <w:i/>
                <w:noProof/>
              </w:rPr>
            </m:ctrlPr>
          </m:sSubPr>
          <m:e>
            <m:r>
              <w:rPr>
                <w:rFonts w:ascii="Cambria Math" w:hAnsi="Cambria Math"/>
                <w:noProof/>
                <w:rPrChange w:id="6356" w:author="Peto" w:date="2018-06-14T07:18:00Z">
                  <w:rPr>
                    <w:rFonts w:ascii="Cambria Math" w:hAnsi="Cambria Math"/>
                  </w:rPr>
                </w:rPrChange>
              </w:rPr>
              <m:t>Z</m:t>
            </m:r>
          </m:e>
          <m:sub>
            <m:r>
              <w:rPr>
                <w:rFonts w:ascii="Cambria Math" w:hAnsi="Cambria Math"/>
                <w:noProof/>
                <w:rPrChange w:id="6357" w:author="Peto" w:date="2018-06-14T07:18:00Z">
                  <w:rPr>
                    <w:rFonts w:ascii="Cambria Math" w:hAnsi="Cambria Math"/>
                  </w:rPr>
                </w:rPrChange>
              </w:rPr>
              <m:t>4</m:t>
            </m:r>
          </m:sub>
        </m:sSub>
        <m:r>
          <w:rPr>
            <w:rFonts w:ascii="Cambria Math" w:hAnsi="Cambria Math"/>
            <w:noProof/>
            <w:rPrChange w:id="6358" w:author="Peto" w:date="2018-06-14T07:18:00Z">
              <w:rPr>
                <w:rFonts w:ascii="Cambria Math" w:hAnsi="Cambria Math"/>
              </w:rPr>
            </w:rPrChange>
          </w:rPr>
          <m:t>)</m:t>
        </m:r>
      </m:oMath>
      <w:r w:rsidRPr="00A82009">
        <w:rPr>
          <w:noProof/>
          <w:rPrChange w:id="6359" w:author="Peto" w:date="2018-06-14T07:18:00Z">
            <w:rPr/>
          </w:rPrChange>
        </w:rPr>
        <w:t xml:space="preserve">, ľavé a pravé stehno </w:t>
      </w:r>
      <w:r w:rsidRPr="00A82009">
        <w:rPr>
          <w:noProof/>
          <w:color w:val="000000"/>
          <w:rPrChange w:id="6360" w:author="Peto" w:date="2018-06-14T07:18:00Z">
            <w:rPr>
              <w:color w:val="000000"/>
            </w:rPr>
          </w:rPrChange>
        </w:rPr>
        <w:t>(</w:t>
      </w:r>
      <m:oMath>
        <m:sSub>
          <m:sSubPr>
            <m:ctrlPr>
              <w:rPr>
                <w:rFonts w:ascii="Cambria Math" w:hAnsi="Cambria Math"/>
                <w:i/>
                <w:noProof/>
              </w:rPr>
            </m:ctrlPr>
          </m:sSubPr>
          <m:e>
            <m:r>
              <w:rPr>
                <w:rFonts w:ascii="Cambria Math" w:hAnsi="Cambria Math"/>
                <w:noProof/>
                <w:rPrChange w:id="6361" w:author="Peto" w:date="2018-06-14T07:18:00Z">
                  <w:rPr>
                    <w:rFonts w:ascii="Cambria Math" w:hAnsi="Cambria Math"/>
                  </w:rPr>
                </w:rPrChange>
              </w:rPr>
              <m:t>Z</m:t>
            </m:r>
          </m:e>
          <m:sub>
            <m:r>
              <w:rPr>
                <w:rFonts w:ascii="Cambria Math" w:hAnsi="Cambria Math"/>
                <w:noProof/>
                <w:rPrChange w:id="6362" w:author="Peto" w:date="2018-06-14T07:18:00Z">
                  <w:rPr>
                    <w:rFonts w:ascii="Cambria Math" w:hAnsi="Cambria Math"/>
                  </w:rPr>
                </w:rPrChange>
              </w:rPr>
              <m:t>5</m:t>
            </m:r>
          </m:sub>
        </m:sSub>
      </m:oMath>
      <w:r w:rsidRPr="00A82009">
        <w:rPr>
          <w:noProof/>
          <w:rPrChange w:id="6363" w:author="Peto" w:date="2018-06-14T07:18:00Z">
            <w:rPr/>
          </w:rPrChange>
        </w:rPr>
        <w:t xml:space="preserve"> a </w:t>
      </w:r>
      <m:oMath>
        <m:sSub>
          <m:sSubPr>
            <m:ctrlPr>
              <w:rPr>
                <w:rFonts w:ascii="Cambria Math" w:hAnsi="Cambria Math"/>
                <w:i/>
                <w:noProof/>
              </w:rPr>
            </m:ctrlPr>
          </m:sSubPr>
          <m:e>
            <m:r>
              <w:rPr>
                <w:rFonts w:ascii="Cambria Math" w:hAnsi="Cambria Math"/>
                <w:noProof/>
                <w:rPrChange w:id="6364" w:author="Peto" w:date="2018-06-14T07:18:00Z">
                  <w:rPr>
                    <w:rFonts w:ascii="Cambria Math" w:hAnsi="Cambria Math"/>
                  </w:rPr>
                </w:rPrChange>
              </w:rPr>
              <m:t>Z</m:t>
            </m:r>
          </m:e>
          <m:sub>
            <m:r>
              <w:rPr>
                <w:rFonts w:ascii="Cambria Math" w:hAnsi="Cambria Math"/>
                <w:noProof/>
                <w:rPrChange w:id="6365" w:author="Peto" w:date="2018-06-14T07:18:00Z">
                  <w:rPr>
                    <w:rFonts w:ascii="Cambria Math" w:hAnsi="Cambria Math"/>
                  </w:rPr>
                </w:rPrChange>
              </w:rPr>
              <m:t>6</m:t>
            </m:r>
          </m:sub>
        </m:sSub>
        <m:r>
          <w:rPr>
            <w:rFonts w:ascii="Cambria Math" w:hAnsi="Cambria Math"/>
            <w:noProof/>
            <w:rPrChange w:id="6366" w:author="Peto" w:date="2018-06-14T07:18:00Z">
              <w:rPr>
                <w:rFonts w:ascii="Cambria Math" w:hAnsi="Cambria Math"/>
              </w:rPr>
            </w:rPrChange>
          </w:rPr>
          <m:t>)</m:t>
        </m:r>
      </m:oMath>
      <w:r w:rsidRPr="00A82009">
        <w:rPr>
          <w:noProof/>
          <w:rPrChange w:id="6367" w:author="Peto" w:date="2018-06-14T07:18:00Z">
            <w:rPr/>
          </w:rPrChange>
        </w:rPr>
        <w:t xml:space="preserve">, ľavé a pravé lýtko </w:t>
      </w:r>
      <w:r w:rsidRPr="00A82009">
        <w:rPr>
          <w:noProof/>
          <w:color w:val="000000"/>
          <w:rPrChange w:id="6368" w:author="Peto" w:date="2018-06-14T07:18:00Z">
            <w:rPr>
              <w:color w:val="000000"/>
            </w:rPr>
          </w:rPrChange>
        </w:rPr>
        <w:t>(</w:t>
      </w:r>
      <m:oMath>
        <m:sSub>
          <m:sSubPr>
            <m:ctrlPr>
              <w:rPr>
                <w:rFonts w:ascii="Cambria Math" w:hAnsi="Cambria Math"/>
                <w:i/>
                <w:noProof/>
              </w:rPr>
            </m:ctrlPr>
          </m:sSubPr>
          <m:e>
            <m:r>
              <w:rPr>
                <w:rFonts w:ascii="Cambria Math" w:hAnsi="Cambria Math"/>
                <w:noProof/>
                <w:rPrChange w:id="6369" w:author="Peto" w:date="2018-06-14T07:18:00Z">
                  <w:rPr>
                    <w:rFonts w:ascii="Cambria Math" w:hAnsi="Cambria Math"/>
                  </w:rPr>
                </w:rPrChange>
              </w:rPr>
              <m:t>Z</m:t>
            </m:r>
          </m:e>
          <m:sub>
            <m:r>
              <w:rPr>
                <w:rFonts w:ascii="Cambria Math" w:hAnsi="Cambria Math"/>
                <w:noProof/>
                <w:rPrChange w:id="6370" w:author="Peto" w:date="2018-06-14T07:18:00Z">
                  <w:rPr>
                    <w:rFonts w:ascii="Cambria Math" w:hAnsi="Cambria Math"/>
                  </w:rPr>
                </w:rPrChange>
              </w:rPr>
              <m:t>7</m:t>
            </m:r>
          </m:sub>
        </m:sSub>
      </m:oMath>
      <w:r w:rsidRPr="00A82009">
        <w:rPr>
          <w:noProof/>
          <w:rPrChange w:id="6371" w:author="Peto" w:date="2018-06-14T07:18:00Z">
            <w:rPr/>
          </w:rPrChange>
        </w:rPr>
        <w:t xml:space="preserve"> a </w:t>
      </w:r>
      <m:oMath>
        <m:sSub>
          <m:sSubPr>
            <m:ctrlPr>
              <w:rPr>
                <w:rFonts w:ascii="Cambria Math" w:hAnsi="Cambria Math"/>
                <w:i/>
                <w:noProof/>
              </w:rPr>
            </m:ctrlPr>
          </m:sSubPr>
          <m:e>
            <m:r>
              <w:rPr>
                <w:rFonts w:ascii="Cambria Math" w:hAnsi="Cambria Math"/>
                <w:noProof/>
                <w:rPrChange w:id="6372" w:author="Peto" w:date="2018-06-14T07:18:00Z">
                  <w:rPr>
                    <w:rFonts w:ascii="Cambria Math" w:hAnsi="Cambria Math"/>
                  </w:rPr>
                </w:rPrChange>
              </w:rPr>
              <m:t>Z</m:t>
            </m:r>
          </m:e>
          <m:sub>
            <m:r>
              <w:rPr>
                <w:rFonts w:ascii="Cambria Math" w:hAnsi="Cambria Math"/>
                <w:noProof/>
                <w:rPrChange w:id="6373" w:author="Peto" w:date="2018-06-14T07:18:00Z">
                  <w:rPr>
                    <w:rFonts w:ascii="Cambria Math" w:hAnsi="Cambria Math"/>
                  </w:rPr>
                </w:rPrChange>
              </w:rPr>
              <m:t>8</m:t>
            </m:r>
          </m:sub>
        </m:sSub>
        <m:r>
          <w:rPr>
            <w:rFonts w:ascii="Cambria Math" w:hAnsi="Cambria Math"/>
            <w:noProof/>
            <w:rPrChange w:id="6374" w:author="Peto" w:date="2018-06-14T07:18:00Z">
              <w:rPr>
                <w:rFonts w:ascii="Cambria Math" w:hAnsi="Cambria Math"/>
              </w:rPr>
            </w:rPrChange>
          </w:rPr>
          <m:t>)</m:t>
        </m:r>
      </m:oMath>
      <w:r w:rsidRPr="00A82009">
        <w:rPr>
          <w:noProof/>
          <w:rPrChange w:id="6375" w:author="Peto" w:date="2018-06-14T07:18:00Z">
            <w:rPr/>
          </w:rPrChange>
        </w:rPr>
        <w:t xml:space="preserve">, ľavé a pravé rameno </w:t>
      </w:r>
      <w:r w:rsidRPr="00A82009">
        <w:rPr>
          <w:noProof/>
          <w:color w:val="000000"/>
          <w:rPrChange w:id="6376" w:author="Peto" w:date="2018-06-14T07:18:00Z">
            <w:rPr>
              <w:color w:val="000000"/>
            </w:rPr>
          </w:rPrChange>
        </w:rPr>
        <w:t>(</w:t>
      </w:r>
      <m:oMath>
        <m:sSub>
          <m:sSubPr>
            <m:ctrlPr>
              <w:rPr>
                <w:rFonts w:ascii="Cambria Math" w:hAnsi="Cambria Math"/>
                <w:i/>
                <w:noProof/>
              </w:rPr>
            </m:ctrlPr>
          </m:sSubPr>
          <m:e>
            <m:r>
              <w:rPr>
                <w:rFonts w:ascii="Cambria Math" w:hAnsi="Cambria Math"/>
                <w:noProof/>
                <w:rPrChange w:id="6377" w:author="Peto" w:date="2018-06-14T07:18:00Z">
                  <w:rPr>
                    <w:rFonts w:ascii="Cambria Math" w:hAnsi="Cambria Math"/>
                  </w:rPr>
                </w:rPrChange>
              </w:rPr>
              <m:t>Z</m:t>
            </m:r>
          </m:e>
          <m:sub>
            <m:r>
              <w:rPr>
                <w:rFonts w:ascii="Cambria Math" w:hAnsi="Cambria Math"/>
                <w:noProof/>
                <w:rPrChange w:id="6378" w:author="Peto" w:date="2018-06-14T07:18:00Z">
                  <w:rPr>
                    <w:rFonts w:ascii="Cambria Math" w:hAnsi="Cambria Math"/>
                  </w:rPr>
                </w:rPrChange>
              </w:rPr>
              <m:t>13</m:t>
            </m:r>
          </m:sub>
        </m:sSub>
      </m:oMath>
      <w:r w:rsidRPr="00A82009">
        <w:rPr>
          <w:noProof/>
          <w:rPrChange w:id="6379" w:author="Peto" w:date="2018-06-14T07:18:00Z">
            <w:rPr/>
          </w:rPrChange>
        </w:rPr>
        <w:t xml:space="preserve"> a </w:t>
      </w:r>
      <m:oMath>
        <m:sSub>
          <m:sSubPr>
            <m:ctrlPr>
              <w:rPr>
                <w:rFonts w:ascii="Cambria Math" w:hAnsi="Cambria Math"/>
                <w:i/>
                <w:noProof/>
              </w:rPr>
            </m:ctrlPr>
          </m:sSubPr>
          <m:e>
            <m:r>
              <w:rPr>
                <w:rFonts w:ascii="Cambria Math" w:hAnsi="Cambria Math"/>
                <w:noProof/>
                <w:rPrChange w:id="6380" w:author="Peto" w:date="2018-06-14T07:18:00Z">
                  <w:rPr>
                    <w:rFonts w:ascii="Cambria Math" w:hAnsi="Cambria Math"/>
                  </w:rPr>
                </w:rPrChange>
              </w:rPr>
              <m:t>Z</m:t>
            </m:r>
          </m:e>
          <m:sub>
            <m:r>
              <w:rPr>
                <w:rFonts w:ascii="Cambria Math" w:hAnsi="Cambria Math"/>
                <w:noProof/>
                <w:rPrChange w:id="6381" w:author="Peto" w:date="2018-06-14T07:18:00Z">
                  <w:rPr>
                    <w:rFonts w:ascii="Cambria Math" w:hAnsi="Cambria Math"/>
                  </w:rPr>
                </w:rPrChange>
              </w:rPr>
              <m:t>14</m:t>
            </m:r>
          </m:sub>
        </m:sSub>
        <m:r>
          <w:rPr>
            <w:rFonts w:ascii="Cambria Math" w:hAnsi="Cambria Math"/>
            <w:noProof/>
            <w:rPrChange w:id="6382" w:author="Peto" w:date="2018-06-14T07:18:00Z">
              <w:rPr>
                <w:rFonts w:ascii="Cambria Math" w:hAnsi="Cambria Math"/>
              </w:rPr>
            </w:rPrChange>
          </w:rPr>
          <m:t>)</m:t>
        </m:r>
      </m:oMath>
      <w:r w:rsidRPr="00A82009">
        <w:rPr>
          <w:noProof/>
          <w:rPrChange w:id="6383" w:author="Peto" w:date="2018-06-14T07:18:00Z">
            <w:rPr/>
          </w:rPrChange>
        </w:rPr>
        <w:t xml:space="preserve"> a ľavé a pravé predlaktie </w:t>
      </w:r>
      <w:r w:rsidRPr="00A82009">
        <w:rPr>
          <w:noProof/>
          <w:color w:val="000000"/>
          <w:rPrChange w:id="6384" w:author="Peto" w:date="2018-06-14T07:18:00Z">
            <w:rPr>
              <w:color w:val="000000"/>
            </w:rPr>
          </w:rPrChange>
        </w:rPr>
        <w:t>(</w:t>
      </w:r>
      <m:oMath>
        <m:sSub>
          <m:sSubPr>
            <m:ctrlPr>
              <w:rPr>
                <w:rFonts w:ascii="Cambria Math" w:hAnsi="Cambria Math"/>
                <w:i/>
                <w:noProof/>
              </w:rPr>
            </m:ctrlPr>
          </m:sSubPr>
          <m:e>
            <m:r>
              <w:rPr>
                <w:rFonts w:ascii="Cambria Math" w:hAnsi="Cambria Math"/>
                <w:noProof/>
                <w:rPrChange w:id="6385" w:author="Peto" w:date="2018-06-14T07:18:00Z">
                  <w:rPr>
                    <w:rFonts w:ascii="Cambria Math" w:hAnsi="Cambria Math"/>
                  </w:rPr>
                </w:rPrChange>
              </w:rPr>
              <m:t>Z</m:t>
            </m:r>
          </m:e>
          <m:sub>
            <m:r>
              <w:rPr>
                <w:rFonts w:ascii="Cambria Math" w:hAnsi="Cambria Math"/>
                <w:noProof/>
                <w:rPrChange w:id="6386" w:author="Peto" w:date="2018-06-14T07:18:00Z">
                  <w:rPr>
                    <w:rFonts w:ascii="Cambria Math" w:hAnsi="Cambria Math"/>
                  </w:rPr>
                </w:rPrChange>
              </w:rPr>
              <m:t>15</m:t>
            </m:r>
          </m:sub>
        </m:sSub>
      </m:oMath>
      <w:r w:rsidRPr="00A82009">
        <w:rPr>
          <w:noProof/>
          <w:rPrChange w:id="6387" w:author="Peto" w:date="2018-06-14T07:18:00Z">
            <w:rPr/>
          </w:rPrChange>
        </w:rPr>
        <w:t xml:space="preserve"> a </w:t>
      </w:r>
      <m:oMath>
        <m:sSub>
          <m:sSubPr>
            <m:ctrlPr>
              <w:rPr>
                <w:rFonts w:ascii="Cambria Math" w:hAnsi="Cambria Math"/>
                <w:i/>
                <w:noProof/>
              </w:rPr>
            </m:ctrlPr>
          </m:sSubPr>
          <m:e>
            <m:r>
              <w:rPr>
                <w:rFonts w:ascii="Cambria Math" w:hAnsi="Cambria Math"/>
                <w:noProof/>
                <w:rPrChange w:id="6388" w:author="Peto" w:date="2018-06-14T07:18:00Z">
                  <w:rPr>
                    <w:rFonts w:ascii="Cambria Math" w:hAnsi="Cambria Math"/>
                  </w:rPr>
                </w:rPrChange>
              </w:rPr>
              <m:t>Z</m:t>
            </m:r>
          </m:e>
          <m:sub>
            <m:r>
              <w:rPr>
                <w:rFonts w:ascii="Cambria Math" w:hAnsi="Cambria Math"/>
                <w:noProof/>
                <w:rPrChange w:id="6389" w:author="Peto" w:date="2018-06-14T07:18:00Z">
                  <w:rPr>
                    <w:rFonts w:ascii="Cambria Math" w:hAnsi="Cambria Math"/>
                  </w:rPr>
                </w:rPrChange>
              </w:rPr>
              <m:t>16</m:t>
            </m:r>
          </m:sub>
        </m:sSub>
        <m:r>
          <w:rPr>
            <w:rFonts w:ascii="Cambria Math" w:hAnsi="Cambria Math"/>
            <w:noProof/>
            <w:rPrChange w:id="6390" w:author="Peto" w:date="2018-06-14T07:18:00Z">
              <w:rPr>
                <w:rFonts w:ascii="Cambria Math" w:hAnsi="Cambria Math"/>
              </w:rPr>
            </w:rPrChange>
          </w:rPr>
          <m:t>)</m:t>
        </m:r>
      </m:oMath>
      <w:r w:rsidRPr="00A82009">
        <w:rPr>
          <w:noProof/>
          <w:rPrChange w:id="6391" w:author="Peto" w:date="2018-06-14T07:18:00Z">
            <w:rPr/>
          </w:rPrChange>
        </w:rPr>
        <w:t xml:space="preserve">. 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6392"/>
    </w:p>
    <w:commentRangeEnd w:id="6392"/>
    <w:p w14:paraId="05DE77DD" w14:textId="10BADD1B" w:rsidR="00E45212" w:rsidRPr="00A82009" w:rsidRDefault="00E45212" w:rsidP="00E45212">
      <w:pPr>
        <w:rPr>
          <w:noProof/>
          <w:rPrChange w:id="6393" w:author="Peto" w:date="2018-06-14T07:18:00Z">
            <w:rPr/>
          </w:rPrChange>
        </w:rPr>
      </w:pPr>
      <w:r w:rsidRPr="00A82009">
        <w:rPr>
          <w:rStyle w:val="Odkaznakomentr"/>
          <w:noProof/>
          <w:rPrChange w:id="6394" w:author="Peto" w:date="2018-06-14T07:18:00Z">
            <w:rPr>
              <w:rStyle w:val="Odkaznakomentr"/>
            </w:rPr>
          </w:rPrChange>
        </w:rPr>
        <w:commentReference w:id="6392"/>
      </w:r>
    </w:p>
    <w:p w14:paraId="42A9018F" w14:textId="23217BE2" w:rsidR="00E45212" w:rsidRPr="00A82009" w:rsidRDefault="00E45212" w:rsidP="00E45212">
      <w:pPr>
        <w:rPr>
          <w:noProof/>
          <w:rPrChange w:id="6395" w:author="Peto" w:date="2018-06-14T07:18:00Z">
            <w:rPr/>
          </w:rPrChange>
        </w:rPr>
      </w:pPr>
      <w:r w:rsidRPr="00D72AE1">
        <w:rPr>
          <w:noProof/>
          <w:szCs w:val="22"/>
          <w:lang w:val="cs-CZ"/>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A82009">
        <w:rPr>
          <w:noProof/>
          <w:rPrChange w:id="6396" w:author="Peto" w:date="2018-06-14T07:18:00Z">
            <w:rPr/>
          </w:rPrChange>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noProof/>
            <w:rPrChange w:id="6397" w:author="Peto" w:date="2018-06-14T07:18:00Z">
              <w:rPr>
                <w:rFonts w:ascii="Cambria Math" w:hAnsi="Cambria Math"/>
              </w:rPr>
            </w:rPrChange>
          </w:rPr>
          <m:t>R</m:t>
        </m:r>
        <m:d>
          <m:dPr>
            <m:ctrlPr>
              <w:rPr>
                <w:rFonts w:ascii="Cambria Math" w:hAnsi="Cambria Math"/>
                <w:i/>
                <w:noProof/>
              </w:rPr>
            </m:ctrlPr>
          </m:dPr>
          <m:e>
            <m:r>
              <w:rPr>
                <w:rFonts w:ascii="Cambria Math" w:hAnsi="Cambria Math"/>
                <w:noProof/>
                <w:rPrChange w:id="6398" w:author="Peto" w:date="2018-06-14T07:18:00Z">
                  <w:rPr>
                    <w:rFonts w:ascii="Cambria Math" w:hAnsi="Cambria Math"/>
                  </w:rPr>
                </w:rPrChange>
              </w:rPr>
              <m:t>t</m:t>
            </m:r>
          </m:e>
        </m:d>
      </m:oMath>
      <w:r w:rsidRPr="00A82009">
        <w:rPr>
          <w:noProof/>
          <w:rPrChange w:id="6399" w:author="Peto" w:date="2018-06-14T07:18:00Z">
            <w:rPr/>
          </w:rPrChange>
        </w:rPr>
        <w:t xml:space="preserve"> a kvadratúrna komponenta reaktanciu </w:t>
      </w:r>
      <m:oMath>
        <m:r>
          <w:rPr>
            <w:rFonts w:ascii="Cambria Math" w:hAnsi="Cambria Math"/>
            <w:noProof/>
            <w:rPrChange w:id="6400" w:author="Peto" w:date="2018-06-14T07:18:00Z">
              <w:rPr>
                <w:rFonts w:ascii="Cambria Math" w:hAnsi="Cambria Math"/>
              </w:rPr>
            </w:rPrChange>
          </w:rPr>
          <m:t>X</m:t>
        </m:r>
        <m:d>
          <m:dPr>
            <m:ctrlPr>
              <w:rPr>
                <w:rFonts w:ascii="Cambria Math" w:hAnsi="Cambria Math"/>
                <w:i/>
                <w:noProof/>
              </w:rPr>
            </m:ctrlPr>
          </m:dPr>
          <m:e>
            <m:r>
              <w:rPr>
                <w:rFonts w:ascii="Cambria Math" w:hAnsi="Cambria Math"/>
                <w:noProof/>
                <w:rPrChange w:id="6401" w:author="Peto" w:date="2018-06-14T07:18:00Z">
                  <w:rPr>
                    <w:rFonts w:ascii="Cambria Math" w:hAnsi="Cambria Math"/>
                  </w:rPr>
                </w:rPrChange>
              </w:rPr>
              <m:t>t</m:t>
            </m:r>
          </m:e>
        </m:d>
        <m:r>
          <w:rPr>
            <w:rFonts w:ascii="Cambria Math" w:hAnsi="Cambria Math"/>
            <w:noProof/>
            <w:rPrChange w:id="6402" w:author="Peto" w:date="2018-06-14T07:18:00Z">
              <w:rPr>
                <w:rFonts w:ascii="Cambria Math" w:hAnsi="Cambria Math"/>
              </w:rPr>
            </w:rPrChange>
          </w:rPr>
          <m:t xml:space="preserve"> </m:t>
        </m:r>
      </m:oMath>
      <w:r w:rsidRPr="00A82009">
        <w:rPr>
          <w:noProof/>
          <w:rPrChange w:id="6403" w:author="Peto" w:date="2018-06-14T07:18:00Z">
            <w:rPr/>
          </w:rPrChange>
        </w:rPr>
        <w:t xml:space="preserve">meranej impedancie </w:t>
      </w:r>
      <w:r w:rsidRPr="00A82009">
        <w:rPr>
          <w:noProof/>
          <w:rPrChange w:id="6404"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6405" w:author="Peto" w:date="2018-06-14T07:18:00Z">
            <w:rPr/>
          </w:rPrChange>
        </w:rPr>
        <w:instrText xml:space="preserve"> ADDIN EN.CITE </w:instrText>
      </w:r>
      <w:r w:rsidR="00AD692D" w:rsidRPr="00A82009">
        <w:rPr>
          <w:noProof/>
          <w:rPrChange w:id="6406"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6407" w:author="Peto" w:date="2018-06-14T07:18:00Z">
            <w:rPr/>
          </w:rPrChange>
        </w:rPr>
        <w:instrText xml:space="preserve"> ADDIN EN.CITE.DATA </w:instrText>
      </w:r>
      <w:r w:rsidR="00AD692D" w:rsidRPr="00A82009">
        <w:rPr>
          <w:noProof/>
          <w:rPrChange w:id="6408" w:author="Peto" w:date="2018-06-14T07:18:00Z">
            <w:rPr>
              <w:noProof/>
            </w:rPr>
          </w:rPrChange>
        </w:rPr>
      </w:r>
      <w:r w:rsidR="00AD692D" w:rsidRPr="00A82009">
        <w:rPr>
          <w:noProof/>
          <w:rPrChange w:id="6409" w:author="Peto" w:date="2018-06-14T07:18:00Z">
            <w:rPr/>
          </w:rPrChange>
        </w:rPr>
        <w:fldChar w:fldCharType="end"/>
      </w:r>
      <w:r w:rsidRPr="00A82009">
        <w:rPr>
          <w:noProof/>
          <w:rPrChange w:id="6410" w:author="Peto" w:date="2018-06-14T07:18:00Z">
            <w:rPr>
              <w:noProof/>
            </w:rPr>
          </w:rPrChange>
        </w:rPr>
      </w:r>
      <w:r w:rsidRPr="00A82009">
        <w:rPr>
          <w:noProof/>
          <w:rPrChange w:id="6411" w:author="Peto" w:date="2018-06-14T07:18:00Z">
            <w:rPr/>
          </w:rPrChange>
        </w:rPr>
        <w:fldChar w:fldCharType="separate"/>
      </w:r>
      <w:r w:rsidR="00AD692D" w:rsidRPr="00A82009">
        <w:rPr>
          <w:noProof/>
          <w:vertAlign w:val="superscript"/>
        </w:rPr>
        <w:t>7</w:t>
      </w:r>
      <w:r w:rsidRPr="00A82009">
        <w:rPr>
          <w:noProof/>
          <w:rPrChange w:id="6412" w:author="Peto" w:date="2018-06-14T07:18:00Z">
            <w:rPr/>
          </w:rPrChange>
        </w:rPr>
        <w:fldChar w:fldCharType="end"/>
      </w:r>
      <w:r w:rsidRPr="00A82009">
        <w:rPr>
          <w:noProof/>
          <w:rPrChange w:id="6413" w:author="Peto" w:date="2018-06-14T07:18:00Z">
            <w:rPr/>
          </w:rPrChange>
        </w:rPr>
        <w:t xml:space="preserve">. </w:t>
      </w:r>
      <w:r w:rsidRPr="00A82009">
        <w:rPr>
          <w:noProof/>
          <w:rPrChange w:id="6414" w:author="Peto" w:date="2018-06-14T07:18:00Z">
            <w:rPr/>
          </w:rPrChange>
        </w:rPr>
        <w:fldChar w:fldCharType="begin"/>
      </w:r>
      <w:r w:rsidRPr="00A82009">
        <w:rPr>
          <w:noProof/>
          <w:rPrChange w:id="6415" w:author="Peto" w:date="2018-06-14T07:18:00Z">
            <w:rPr/>
          </w:rPrChange>
        </w:rPr>
        <w:instrText xml:space="preserve"> REF _Ref510264846 \h </w:instrText>
      </w:r>
      <w:r w:rsidRPr="00A82009">
        <w:rPr>
          <w:noProof/>
          <w:rPrChange w:id="6416" w:author="Peto" w:date="2018-06-14T07:18:00Z">
            <w:rPr>
              <w:noProof/>
            </w:rPr>
          </w:rPrChange>
        </w:rPr>
      </w:r>
      <w:r w:rsidRPr="00A82009">
        <w:rPr>
          <w:noProof/>
          <w:rPrChange w:id="6417" w:author="Peto" w:date="2018-06-14T07:18:00Z">
            <w:rPr/>
          </w:rPrChange>
        </w:rPr>
        <w:fldChar w:fldCharType="separate"/>
      </w:r>
      <w:ins w:id="6418" w:author="Peto" w:date="2018-06-10T16:58:00Z">
        <w:r w:rsidR="00F95B9C" w:rsidRPr="00A82009">
          <w:rPr>
            <w:noProof/>
            <w:rPrChange w:id="6419" w:author="Peto" w:date="2018-06-14T07:18:00Z">
              <w:rPr/>
            </w:rPrChange>
          </w:rPr>
          <w:t>Obrázok 3.2</w:t>
        </w:r>
      </w:ins>
      <w:del w:id="6420" w:author="Peto" w:date="2018-06-10T16:58:00Z">
        <w:r w:rsidR="00B85020" w:rsidRPr="00A82009" w:rsidDel="00F95B9C">
          <w:rPr>
            <w:noProof/>
            <w:rPrChange w:id="6421" w:author="Peto" w:date="2018-06-14T07:18:00Z">
              <w:rPr/>
            </w:rPrChange>
          </w:rPr>
          <w:delText>Obrázok 3.2</w:delText>
        </w:r>
      </w:del>
      <w:r w:rsidRPr="00A82009">
        <w:rPr>
          <w:noProof/>
          <w:rPrChange w:id="6422" w:author="Peto" w:date="2018-06-14T07:18:00Z">
            <w:rPr/>
          </w:rPrChange>
        </w:rPr>
        <w:fldChar w:fldCharType="end"/>
      </w:r>
      <w:r w:rsidRPr="00A82009">
        <w:rPr>
          <w:noProof/>
          <w:rPrChange w:id="6423" w:author="Peto" w:date="2018-06-14T07:18:00Z">
            <w:rPr/>
          </w:rPrChange>
        </w:rPr>
        <w:t xml:space="preserve"> ukazuje dobrovoľníka počas merania MBM monitorom.</w:t>
      </w:r>
    </w:p>
    <w:p w14:paraId="76C8772E" w14:textId="77777777" w:rsidR="008F7A5E" w:rsidRPr="00A82009" w:rsidRDefault="00E45212" w:rsidP="008F7A5E">
      <w:pPr>
        <w:pStyle w:val="Popis"/>
        <w:rPr>
          <w:noProof/>
          <w:vanish/>
          <w:lang w:val="sk-SK"/>
          <w:specVanish/>
          <w:rPrChange w:id="6424" w:author="Peto" w:date="2018-06-14T07:18:00Z">
            <w:rPr>
              <w:vanish/>
              <w:lang w:val="sk-SK"/>
              <w:specVanish/>
            </w:rPr>
          </w:rPrChange>
        </w:rPr>
      </w:pPr>
      <w:bookmarkStart w:id="6425" w:name="_Ref510264846"/>
      <w:bookmarkStart w:id="6426" w:name="_Ref510264825"/>
      <w:bookmarkStart w:id="6427" w:name="_Toc516413268"/>
      <w:r w:rsidRPr="00A82009">
        <w:rPr>
          <w:noProof/>
          <w:lang w:val="sk-SK"/>
          <w:rPrChange w:id="6428" w:author="Peto" w:date="2018-06-14T07:18:00Z">
            <w:rPr>
              <w:lang w:val="sk-SK"/>
            </w:rPr>
          </w:rPrChange>
        </w:rPr>
        <w:t xml:space="preserve">Obrázok </w:t>
      </w:r>
      <w:r w:rsidR="00A53D98" w:rsidRPr="00A82009">
        <w:rPr>
          <w:noProof/>
          <w:lang w:val="sk-SK"/>
          <w:rPrChange w:id="6429" w:author="Peto" w:date="2018-06-14T07:18:00Z">
            <w:rPr>
              <w:lang w:val="sk-SK"/>
            </w:rPr>
          </w:rPrChange>
        </w:rPr>
        <w:fldChar w:fldCharType="begin"/>
      </w:r>
      <w:r w:rsidR="00A53D98" w:rsidRPr="00A82009">
        <w:rPr>
          <w:noProof/>
          <w:lang w:val="sk-SK"/>
          <w:rPrChange w:id="6430" w:author="Peto" w:date="2018-06-14T07:18:00Z">
            <w:rPr>
              <w:lang w:val="sk-SK"/>
            </w:rPr>
          </w:rPrChange>
        </w:rPr>
        <w:instrText xml:space="preserve"> STYLEREF 1 \s </w:instrText>
      </w:r>
      <w:r w:rsidR="00A53D98" w:rsidRPr="00A82009">
        <w:rPr>
          <w:noProof/>
          <w:lang w:val="sk-SK"/>
          <w:rPrChange w:id="6431" w:author="Peto" w:date="2018-06-14T07:18:00Z">
            <w:rPr>
              <w:lang w:val="sk-SK"/>
            </w:rPr>
          </w:rPrChange>
        </w:rPr>
        <w:fldChar w:fldCharType="separate"/>
      </w:r>
      <w:r w:rsidR="00F95B9C" w:rsidRPr="00A82009">
        <w:rPr>
          <w:noProof/>
          <w:lang w:val="sk-SK"/>
        </w:rPr>
        <w:t>3</w:t>
      </w:r>
      <w:r w:rsidR="00A53D98" w:rsidRPr="00A82009">
        <w:rPr>
          <w:noProof/>
          <w:lang w:val="sk-SK"/>
          <w:rPrChange w:id="6432" w:author="Peto" w:date="2018-06-14T07:18:00Z">
            <w:rPr>
              <w:lang w:val="sk-SK"/>
            </w:rPr>
          </w:rPrChange>
        </w:rPr>
        <w:fldChar w:fldCharType="end"/>
      </w:r>
      <w:r w:rsidR="00A53D98" w:rsidRPr="00A82009">
        <w:rPr>
          <w:noProof/>
          <w:lang w:val="sk-SK"/>
          <w:rPrChange w:id="6433" w:author="Peto" w:date="2018-06-14T07:18:00Z">
            <w:rPr>
              <w:lang w:val="sk-SK"/>
            </w:rPr>
          </w:rPrChange>
        </w:rPr>
        <w:t>.</w:t>
      </w:r>
      <w:r w:rsidR="00A53D98" w:rsidRPr="00A82009">
        <w:rPr>
          <w:noProof/>
          <w:lang w:val="sk-SK"/>
          <w:rPrChange w:id="6434" w:author="Peto" w:date="2018-06-14T07:18:00Z">
            <w:rPr>
              <w:lang w:val="sk-SK"/>
            </w:rPr>
          </w:rPrChange>
        </w:rPr>
        <w:fldChar w:fldCharType="begin"/>
      </w:r>
      <w:r w:rsidR="00A53D98" w:rsidRPr="00A82009">
        <w:rPr>
          <w:noProof/>
          <w:lang w:val="sk-SK"/>
          <w:rPrChange w:id="6435" w:author="Peto" w:date="2018-06-14T07:18:00Z">
            <w:rPr>
              <w:lang w:val="sk-SK"/>
            </w:rPr>
          </w:rPrChange>
        </w:rPr>
        <w:instrText xml:space="preserve"> SEQ Obrázok \* ARABIC \s 1 </w:instrText>
      </w:r>
      <w:r w:rsidR="00A53D98" w:rsidRPr="00A82009">
        <w:rPr>
          <w:noProof/>
          <w:lang w:val="sk-SK"/>
          <w:rPrChange w:id="6436" w:author="Peto" w:date="2018-06-14T07:18:00Z">
            <w:rPr>
              <w:lang w:val="sk-SK"/>
            </w:rPr>
          </w:rPrChange>
        </w:rPr>
        <w:fldChar w:fldCharType="separate"/>
      </w:r>
      <w:r w:rsidR="00F95B9C" w:rsidRPr="00A82009">
        <w:rPr>
          <w:noProof/>
          <w:lang w:val="sk-SK"/>
        </w:rPr>
        <w:t>2</w:t>
      </w:r>
      <w:r w:rsidR="00A53D98" w:rsidRPr="00A82009">
        <w:rPr>
          <w:noProof/>
          <w:lang w:val="sk-SK"/>
          <w:rPrChange w:id="6437" w:author="Peto" w:date="2018-06-14T07:18:00Z">
            <w:rPr>
              <w:lang w:val="sk-SK"/>
            </w:rPr>
          </w:rPrChange>
        </w:rPr>
        <w:fldChar w:fldCharType="end"/>
      </w:r>
      <w:bookmarkEnd w:id="6425"/>
      <w:r w:rsidRPr="00A82009">
        <w:rPr>
          <w:noProof/>
          <w:lang w:val="sk-SK"/>
          <w:rPrChange w:id="6438" w:author="Peto" w:date="2018-06-14T07:18:00Z">
            <w:rPr>
              <w:lang w:val="sk-SK"/>
            </w:rPr>
          </w:rPrChange>
        </w:rPr>
        <w:t>:</w:t>
      </w:r>
      <w:r w:rsidRPr="00A82009">
        <w:rPr>
          <w:noProof/>
          <w:szCs w:val="22"/>
          <w:lang w:val="sk-SK"/>
          <w:rPrChange w:id="6439" w:author="Peto" w:date="2018-06-14T07:18:00Z">
            <w:rPr>
              <w:szCs w:val="22"/>
              <w:lang w:val="sk-SK"/>
            </w:rPr>
          </w:rPrChange>
        </w:rPr>
        <w:t xml:space="preserve"> Dobrovoľník počas </w:t>
      </w:r>
      <w:r w:rsidRPr="00A82009">
        <w:rPr>
          <w:noProof/>
          <w:lang w:val="sk-SK"/>
          <w:rPrChange w:id="6440" w:author="Peto" w:date="2018-06-14T07:18:00Z">
            <w:rPr>
              <w:lang w:val="sk-SK"/>
            </w:rPr>
          </w:rPrChange>
        </w:rPr>
        <w:t>merania</w:t>
      </w:r>
      <w:r w:rsidRPr="00A82009">
        <w:rPr>
          <w:noProof/>
          <w:szCs w:val="22"/>
          <w:lang w:val="sk-SK"/>
          <w:rPrChange w:id="6441" w:author="Peto" w:date="2018-06-14T07:18:00Z">
            <w:rPr>
              <w:szCs w:val="22"/>
              <w:lang w:val="sk-SK"/>
            </w:rPr>
          </w:rPrChange>
        </w:rPr>
        <w:t xml:space="preserve"> bioimpedančným monitorom MBM</w:t>
      </w:r>
      <w:bookmarkEnd w:id="6426"/>
      <w:r w:rsidR="008F7A5E" w:rsidRPr="00A82009">
        <w:rPr>
          <w:noProof/>
          <w:lang w:val="sk-SK"/>
          <w:rPrChange w:id="6442" w:author="Peto" w:date="2018-06-14T07:18:00Z">
            <w:rPr>
              <w:lang w:val="sk-SK"/>
            </w:rPr>
          </w:rPrChange>
        </w:rPr>
        <w:t>.</w:t>
      </w:r>
      <w:bookmarkEnd w:id="6427"/>
    </w:p>
    <w:p w14:paraId="68ADA9D8" w14:textId="6D943F07" w:rsidR="00E45212" w:rsidRPr="00A82009" w:rsidRDefault="008F7A5E" w:rsidP="00E45212">
      <w:pPr>
        <w:pStyle w:val="Popis"/>
        <w:rPr>
          <w:noProof/>
          <w:szCs w:val="22"/>
          <w:lang w:val="sk-SK"/>
          <w:rPrChange w:id="6443" w:author="Peto" w:date="2018-06-14T07:18:00Z">
            <w:rPr>
              <w:szCs w:val="22"/>
              <w:lang w:val="sk-SK"/>
            </w:rPr>
          </w:rPrChange>
        </w:rPr>
      </w:pPr>
      <w:r w:rsidRPr="00A82009">
        <w:rPr>
          <w:noProof/>
          <w:szCs w:val="22"/>
          <w:lang w:val="sk-SK"/>
          <w:rPrChange w:id="6444" w:author="Peto" w:date="2018-06-14T07:18:00Z">
            <w:rPr>
              <w:szCs w:val="22"/>
              <w:lang w:val="sk-SK"/>
            </w:rPr>
          </w:rPrChange>
        </w:rPr>
        <w:t xml:space="preserve"> Dobrovoľník je </w:t>
      </w:r>
      <w:r w:rsidRPr="00A82009">
        <w:rPr>
          <w:noProof/>
          <w:szCs w:val="22"/>
          <w:highlight w:val="yellow"/>
          <w:lang w:val="sk-SK"/>
          <w:rPrChange w:id="6445" w:author="Peto" w:date="2018-06-14T07:18:00Z">
            <w:rPr>
              <w:szCs w:val="22"/>
              <w:lang w:val="sk-SK"/>
            </w:rPr>
          </w:rPrChange>
        </w:rPr>
        <w:t>polepený modrými elektródami</w:t>
      </w:r>
      <w:r w:rsidRPr="00A82009">
        <w:rPr>
          <w:noProof/>
          <w:szCs w:val="22"/>
          <w:lang w:val="sk-SK"/>
          <w:rPrChange w:id="6446" w:author="Peto" w:date="2018-06-14T07:18:00Z">
            <w:rPr>
              <w:szCs w:val="22"/>
              <w:lang w:val="sk-SK"/>
            </w:rPr>
          </w:rPrChange>
        </w:rPr>
        <w:t>, ktoré slúžia ako zdroje elektrického prúdu, impedanciu snímajúce elektródy a EKG elektródy. Na pravej ruke ma pr</w:t>
      </w:r>
      <w:r w:rsidR="00D047CA" w:rsidRPr="00A82009">
        <w:rPr>
          <w:noProof/>
          <w:szCs w:val="22"/>
          <w:lang w:val="sk-SK"/>
          <w:rPrChange w:id="6447" w:author="Peto" w:date="2018-06-14T07:18:00Z">
            <w:rPr>
              <w:szCs w:val="22"/>
              <w:lang w:val="sk-SK"/>
            </w:rPr>
          </w:rPrChange>
        </w:rPr>
        <w:t>i</w:t>
      </w:r>
      <w:r w:rsidRPr="00A82009">
        <w:rPr>
          <w:noProof/>
          <w:szCs w:val="22"/>
          <w:lang w:val="sk-SK"/>
          <w:rPrChange w:id="6448" w:author="Peto" w:date="2018-06-14T07:18:00Z">
            <w:rPr>
              <w:szCs w:val="22"/>
              <w:lang w:val="sk-SK"/>
            </w:rPr>
          </w:rPrChange>
        </w:rPr>
        <w:t xml:space="preserve">pevnenú manžetu na meranie arteriálneho krvného tlaku. Vpravo na stole sú </w:t>
      </w:r>
      <w:r w:rsidR="00D047CA" w:rsidRPr="00A82009">
        <w:rPr>
          <w:noProof/>
          <w:szCs w:val="22"/>
          <w:lang w:val="sk-SK"/>
          <w:rPrChange w:id="6449" w:author="Peto" w:date="2018-06-14T07:18:00Z">
            <w:rPr>
              <w:szCs w:val="22"/>
              <w:lang w:val="sk-SK"/>
            </w:rPr>
          </w:rPrChange>
        </w:rPr>
        <w:t>zosilňovače</w:t>
      </w:r>
      <w:r w:rsidRPr="00A82009">
        <w:rPr>
          <w:noProof/>
          <w:szCs w:val="22"/>
          <w:lang w:val="sk-SK"/>
          <w:rPrChange w:id="6450" w:author="Peto" w:date="2018-06-14T07:18:00Z">
            <w:rPr>
              <w:szCs w:val="22"/>
              <w:lang w:val="sk-SK"/>
            </w:rPr>
          </w:rPrChange>
        </w:rPr>
        <w:t xml:space="preserve"> impedančného signálu a počítač nahrávajúci </w:t>
      </w:r>
      <w:r w:rsidR="00D047CA" w:rsidRPr="00A82009">
        <w:rPr>
          <w:noProof/>
          <w:szCs w:val="22"/>
          <w:lang w:val="sk-SK"/>
          <w:rPrChange w:id="6451" w:author="Peto" w:date="2018-06-14T07:18:00Z">
            <w:rPr>
              <w:szCs w:val="22"/>
              <w:lang w:val="sk-SK"/>
            </w:rPr>
          </w:rPrChange>
        </w:rPr>
        <w:t>namerané signály.</w:t>
      </w:r>
    </w:p>
    <w:p w14:paraId="1A4F1647" w14:textId="4BDB3A63" w:rsidR="00FC1930" w:rsidRPr="00A82009" w:rsidRDefault="00FC1930" w:rsidP="00CE547F">
      <w:pPr>
        <w:rPr>
          <w:noProof/>
          <w:rPrChange w:id="6452" w:author="Peto" w:date="2018-06-14T07:18:00Z">
            <w:rPr/>
          </w:rPrChange>
        </w:rPr>
      </w:pPr>
    </w:p>
    <w:p w14:paraId="654985F7" w14:textId="77777777" w:rsidR="00934FBD" w:rsidRPr="00A82009" w:rsidRDefault="00934FBD" w:rsidP="00934FBD">
      <w:pPr>
        <w:pStyle w:val="Nadpis3"/>
        <w:rPr>
          <w:noProof/>
          <w:rPrChange w:id="6453" w:author="Peto" w:date="2018-06-14T07:18:00Z">
            <w:rPr/>
          </w:rPrChange>
        </w:rPr>
      </w:pPr>
      <w:bookmarkStart w:id="6454" w:name="_Toc510268156"/>
      <w:bookmarkStart w:id="6455" w:name="_Toc516413231"/>
      <w:r w:rsidRPr="00A82009">
        <w:rPr>
          <w:noProof/>
          <w:rPrChange w:id="6456" w:author="Peto" w:date="2018-06-14T07:18:00Z">
            <w:rPr/>
          </w:rPrChange>
        </w:rPr>
        <w:t>Spracovanie dát</w:t>
      </w:r>
      <w:bookmarkEnd w:id="6454"/>
      <w:bookmarkEnd w:id="6455"/>
    </w:p>
    <w:p w14:paraId="50A54725" w14:textId="77777777" w:rsidR="00934FBD" w:rsidRPr="00A82009" w:rsidRDefault="00934FBD" w:rsidP="00934FBD">
      <w:pPr>
        <w:rPr>
          <w:noProof/>
          <w:rPrChange w:id="6457" w:author="Peto" w:date="2018-06-14T07:18:00Z">
            <w:rPr/>
          </w:rPrChange>
        </w:rPr>
      </w:pPr>
    </w:p>
    <w:p w14:paraId="6FA73E4A" w14:textId="77777777" w:rsidR="00934FBD" w:rsidRPr="00A82009" w:rsidRDefault="00934FBD" w:rsidP="00934FBD">
      <w:pPr>
        <w:rPr>
          <w:noProof/>
          <w:rPrChange w:id="6458" w:author="Peto" w:date="2018-06-14T07:18:00Z">
            <w:rPr/>
          </w:rPrChange>
        </w:rPr>
      </w:pPr>
      <w:r w:rsidRPr="00A82009">
        <w:rPr>
          <w:noProof/>
          <w:rPrChange w:id="6459" w:author="Peto" w:date="2018-06-14T07:18:00Z">
            <w:rPr/>
          </w:rPrChange>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A82009" w:rsidRDefault="00934FBD" w:rsidP="00934FBD">
      <w:pPr>
        <w:rPr>
          <w:noProof/>
          <w:rPrChange w:id="6460" w:author="Peto" w:date="2018-06-14T07:18:00Z">
            <w:rPr/>
          </w:rPrChange>
        </w:rPr>
      </w:pPr>
    </w:p>
    <w:p w14:paraId="69E5F708" w14:textId="07AAEA95" w:rsidR="00934FBD" w:rsidRPr="00A82009" w:rsidRDefault="00934FBD" w:rsidP="00934FBD">
      <w:pPr>
        <w:rPr>
          <w:noProof/>
          <w:rPrChange w:id="6461" w:author="Peto" w:date="2018-06-14T07:18:00Z">
            <w:rPr/>
          </w:rPrChange>
        </w:rPr>
      </w:pPr>
      <w:r w:rsidRPr="00A82009">
        <w:rPr>
          <w:noProof/>
          <w:rPrChange w:id="6462" w:author="Peto" w:date="2018-06-14T07:18:00Z">
            <w:rPr/>
          </w:rPrChange>
        </w:rPr>
        <w:t xml:space="preserve">Pri spracovaní boli identifikované nasledovné problémové priebehy signálu </w:t>
      </w:r>
      <w:ins w:id="6463" w:author="Langer, Peter" w:date="2018-06-12T08:19:00Z">
        <m:oMath>
          <m:r>
            <w:rPr>
              <w:rFonts w:ascii="Cambria Math" w:hAnsi="Cambria Math"/>
              <w:noProof/>
              <w:rPrChange w:id="6464" w:author="Peto" w:date="2018-06-14T07:18:00Z">
                <w:rPr>
                  <w:rFonts w:ascii="Cambria Math" w:hAnsi="Cambria Math"/>
                </w:rPr>
              </w:rPrChange>
            </w:rPr>
            <m:t>-dZ/dt</m:t>
          </m:r>
        </m:oMath>
      </w:ins>
      <w:del w:id="6465" w:author="Langer, Peter" w:date="2018-06-12T08:19:00Z">
        <w:r w:rsidRPr="00A82009" w:rsidDel="00E16A17">
          <w:rPr>
            <w:noProof/>
            <w:rPrChange w:id="6466" w:author="Peto" w:date="2018-06-14T07:18:00Z">
              <w:rPr/>
            </w:rPrChange>
          </w:rPr>
          <w:delText>-dZ/dt</w:delText>
        </w:r>
      </w:del>
      <w:r w:rsidRPr="00A82009">
        <w:rPr>
          <w:noProof/>
          <w:rPrChange w:id="6467" w:author="Peto" w:date="2018-06-14T07:18:00Z">
            <w:rPr/>
          </w:rPrChange>
        </w:rPr>
        <w:t>:</w:t>
      </w:r>
    </w:p>
    <w:p w14:paraId="3642E2DF" w14:textId="77777777" w:rsidR="00934FBD" w:rsidRPr="00A82009" w:rsidRDefault="00934FBD" w:rsidP="00934FBD">
      <w:pPr>
        <w:pStyle w:val="Odsekzoznamu"/>
        <w:numPr>
          <w:ilvl w:val="0"/>
          <w:numId w:val="28"/>
        </w:numPr>
        <w:rPr>
          <w:noProof/>
          <w:rPrChange w:id="6468" w:author="Peto" w:date="2018-06-14T07:18:00Z">
            <w:rPr/>
          </w:rPrChange>
        </w:rPr>
      </w:pPr>
      <w:r w:rsidRPr="00A82009">
        <w:rPr>
          <w:noProof/>
          <w:rPrChange w:id="6469" w:author="Peto" w:date="2018-06-14T07:18:00Z">
            <w:rPr/>
          </w:rPrChange>
        </w:rPr>
        <w:t>Slabý pomer signál šum, signál máva spravidla výrazne nižšiu amplitúdu oproti kvalitnému signálu (</w:t>
      </w:r>
      <w:commentRangeStart w:id="6470"/>
      <w:r w:rsidRPr="00A82009">
        <w:rPr>
          <w:noProof/>
          <w:rPrChange w:id="6471" w:author="Peto" w:date="2018-06-14T07:18:00Z">
            <w:rPr/>
          </w:rPrChange>
        </w:rPr>
        <w:fldChar w:fldCharType="begin"/>
      </w:r>
      <w:r w:rsidRPr="00A82009">
        <w:rPr>
          <w:noProof/>
          <w:rPrChange w:id="6472" w:author="Peto" w:date="2018-06-14T07:18:00Z">
            <w:rPr/>
          </w:rPrChange>
        </w:rPr>
        <w:instrText xml:space="preserve"> REF _Ref510295431 \h </w:instrText>
      </w:r>
      <w:r w:rsidRPr="00A82009">
        <w:rPr>
          <w:noProof/>
          <w:rPrChange w:id="6473" w:author="Peto" w:date="2018-06-14T07:18:00Z">
            <w:rPr>
              <w:noProof/>
            </w:rPr>
          </w:rPrChange>
        </w:rPr>
      </w:r>
      <w:r w:rsidRPr="00A82009">
        <w:rPr>
          <w:noProof/>
          <w:rPrChange w:id="6474" w:author="Peto" w:date="2018-06-14T07:18:00Z">
            <w:rPr/>
          </w:rPrChange>
        </w:rPr>
        <w:fldChar w:fldCharType="separate"/>
      </w:r>
      <w:ins w:id="6475" w:author="Peto" w:date="2018-06-10T16:58:00Z">
        <w:r w:rsidR="00F95B9C" w:rsidRPr="00A82009">
          <w:rPr>
            <w:noProof/>
            <w:rPrChange w:id="6476" w:author="Peto" w:date="2018-06-14T07:18:00Z">
              <w:rPr/>
            </w:rPrChange>
          </w:rPr>
          <w:t>Obrázok 3.3</w:t>
        </w:r>
      </w:ins>
      <w:del w:id="6477" w:author="Peto" w:date="2018-06-10T16:58:00Z">
        <w:r w:rsidR="00B85020" w:rsidRPr="00A82009" w:rsidDel="00F95B9C">
          <w:rPr>
            <w:noProof/>
            <w:rPrChange w:id="6478" w:author="Peto" w:date="2018-06-14T07:18:00Z">
              <w:rPr/>
            </w:rPrChange>
          </w:rPr>
          <w:delText>Obrázok 3.3</w:delText>
        </w:r>
      </w:del>
      <w:r w:rsidRPr="00A82009">
        <w:rPr>
          <w:noProof/>
          <w:rPrChange w:id="6479" w:author="Peto" w:date="2018-06-14T07:18:00Z">
            <w:rPr/>
          </w:rPrChange>
        </w:rPr>
        <w:fldChar w:fldCharType="end"/>
      </w:r>
      <w:commentRangeEnd w:id="6470"/>
      <w:r w:rsidR="006B0346" w:rsidRPr="00A82009">
        <w:rPr>
          <w:rStyle w:val="Odkaznakomentr"/>
          <w:noProof/>
          <w:rPrChange w:id="6480" w:author="Peto" w:date="2018-06-14T07:18:00Z">
            <w:rPr>
              <w:rStyle w:val="Odkaznakomentr"/>
            </w:rPr>
          </w:rPrChange>
        </w:rPr>
        <w:commentReference w:id="6470"/>
      </w:r>
      <w:r w:rsidRPr="00A82009">
        <w:rPr>
          <w:noProof/>
          <w:rPrChange w:id="6481" w:author="Peto" w:date="2018-06-14T07:18:00Z">
            <w:rPr/>
          </w:rPrChange>
        </w:rPr>
        <w:t>).</w:t>
      </w:r>
    </w:p>
    <w:p w14:paraId="1163DF5E" w14:textId="35A556DD" w:rsidR="00F95B9C" w:rsidRPr="00A82009" w:rsidRDefault="00934FBD" w:rsidP="00934FBD">
      <w:pPr>
        <w:pStyle w:val="Popis"/>
        <w:rPr>
          <w:ins w:id="6482" w:author="Peto" w:date="2018-06-10T16:58:00Z"/>
          <w:noProof/>
          <w:lang w:val="sk-SK"/>
          <w:rPrChange w:id="6483" w:author="Peto" w:date="2018-06-14T07:18:00Z">
            <w:rPr>
              <w:ins w:id="6484" w:author="Peto" w:date="2018-06-10T16:58:00Z"/>
              <w:lang w:val="sk-SK"/>
            </w:rPr>
          </w:rPrChange>
        </w:rPr>
      </w:pPr>
      <w:r w:rsidRPr="00A82009">
        <w:rPr>
          <w:noProof/>
          <w:lang w:val="sk-SK"/>
          <w:rPrChange w:id="6485" w:author="Peto" w:date="2018-06-14T07:18:00Z">
            <w:rPr>
              <w:lang w:val="sk-SK"/>
            </w:rPr>
          </w:rPrChange>
        </w:rPr>
        <w:t xml:space="preserve">Prítomná druhá špička </w:t>
      </w:r>
      <w:ins w:id="6486" w:author="Langer, Peter" w:date="2018-06-12T08:19:00Z">
        <m:oMath>
          <m:r>
            <w:rPr>
              <w:rFonts w:ascii="Cambria Math" w:hAnsi="Cambria Math"/>
              <w:noProof/>
              <w:lang w:val="sk-SK"/>
              <w:rPrChange w:id="6487"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488" w:author="Peto" w:date="2018-06-14T07:18:00Z">
                    <w:rPr>
                      <w:rFonts w:ascii="Cambria Math" w:hAnsi="Cambria Math"/>
                      <w:lang w:val="sk-SK"/>
                    </w:rPr>
                  </w:rPrChange>
                </w:rPr>
                <m:t>t</m:t>
              </m:r>
            </m:e>
            <m:sub>
              <m:r>
                <w:rPr>
                  <w:rFonts w:ascii="Cambria Math" w:hAnsi="Cambria Math"/>
                  <w:noProof/>
                  <w:lang w:val="sk-SK"/>
                  <w:rPrChange w:id="6489" w:author="Peto" w:date="2018-06-14T07:18:00Z">
                    <w:rPr>
                      <w:rFonts w:ascii="Cambria Math" w:hAnsi="Cambria Math"/>
                      <w:lang w:val="sk-SK"/>
                    </w:rPr>
                  </w:rPrChange>
                </w:rPr>
                <m:t>max</m:t>
              </m:r>
            </m:sub>
          </m:sSub>
        </m:oMath>
      </w:ins>
      <w:del w:id="6490" w:author="Langer, Peter" w:date="2018-06-12T08:19:00Z">
        <w:r w:rsidRPr="00A82009" w:rsidDel="00E16A17">
          <w:rPr>
            <w:i/>
            <w:noProof/>
            <w:lang w:val="sk-SK"/>
            <w:rPrChange w:id="6491" w:author="Peto" w:date="2018-06-14T07:18:00Z">
              <w:rPr>
                <w:i/>
                <w:lang w:val="sk-SK"/>
              </w:rPr>
            </w:rPrChange>
          </w:rPr>
          <w:delText>-dZ/dt max</w:delText>
        </w:r>
      </w:del>
      <w:r w:rsidRPr="00A82009">
        <w:rPr>
          <w:noProof/>
          <w:lang w:val="sk-SK"/>
          <w:rPrChange w:id="6492" w:author="Peto" w:date="2018-06-14T07:18:00Z">
            <w:rPr>
              <w:lang w:val="sk-SK"/>
            </w:rPr>
          </w:rPrChange>
        </w:rPr>
        <w:t xml:space="preserve"> vrámci srdečného cyklu, svojou výškou prevyšuje prvú špičku </w:t>
      </w:r>
      <w:ins w:id="6493" w:author="Langer, Peter" w:date="2018-06-12T08:20:00Z">
        <m:oMath>
          <m:r>
            <w:rPr>
              <w:rFonts w:ascii="Cambria Math" w:hAnsi="Cambria Math"/>
              <w:noProof/>
              <w:lang w:val="sk-SK"/>
              <w:rPrChange w:id="6494"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495" w:author="Peto" w:date="2018-06-14T07:18:00Z">
                    <w:rPr>
                      <w:rFonts w:ascii="Cambria Math" w:hAnsi="Cambria Math"/>
                      <w:lang w:val="sk-SK"/>
                    </w:rPr>
                  </w:rPrChange>
                </w:rPr>
                <m:t>t</m:t>
              </m:r>
            </m:e>
            <m:sub>
              <m:r>
                <w:rPr>
                  <w:rFonts w:ascii="Cambria Math" w:hAnsi="Cambria Math"/>
                  <w:noProof/>
                  <w:lang w:val="sk-SK"/>
                  <w:rPrChange w:id="6496" w:author="Peto" w:date="2018-06-14T07:18:00Z">
                    <w:rPr>
                      <w:rFonts w:ascii="Cambria Math" w:hAnsi="Cambria Math"/>
                      <w:lang w:val="sk-SK"/>
                    </w:rPr>
                  </w:rPrChange>
                </w:rPr>
                <m:t>max</m:t>
              </m:r>
            </m:sub>
          </m:sSub>
        </m:oMath>
      </w:ins>
      <w:del w:id="6497" w:author="Langer, Peter" w:date="2018-06-12T08:20:00Z">
        <w:r w:rsidRPr="00A82009" w:rsidDel="00E16A17">
          <w:rPr>
            <w:i/>
            <w:noProof/>
            <w:lang w:val="sk-SK"/>
            <w:rPrChange w:id="6498" w:author="Peto" w:date="2018-06-14T07:18:00Z">
              <w:rPr>
                <w:i/>
                <w:lang w:val="sk-SK"/>
              </w:rPr>
            </w:rPrChange>
          </w:rPr>
          <w:delText>-dZ/dt max</w:delText>
        </w:r>
      </w:del>
      <w:r w:rsidRPr="00A82009">
        <w:rPr>
          <w:i/>
          <w:noProof/>
          <w:lang w:val="sk-SK"/>
          <w:rPrChange w:id="6499" w:author="Peto" w:date="2018-06-14T07:18:00Z">
            <w:rPr>
              <w:i/>
              <w:lang w:val="sk-SK"/>
            </w:rPr>
          </w:rPrChange>
        </w:rPr>
        <w:t xml:space="preserve"> (</w:t>
      </w:r>
      <w:r w:rsidRPr="00A82009">
        <w:rPr>
          <w:i/>
          <w:noProof/>
          <w:lang w:val="sk-SK"/>
          <w:rPrChange w:id="6500" w:author="Peto" w:date="2018-06-14T07:18:00Z">
            <w:rPr>
              <w:i/>
              <w:lang w:val="sk-SK"/>
            </w:rPr>
          </w:rPrChange>
        </w:rPr>
        <w:fldChar w:fldCharType="begin"/>
      </w:r>
      <w:r w:rsidRPr="00A82009">
        <w:rPr>
          <w:i/>
          <w:noProof/>
          <w:lang w:val="sk-SK"/>
          <w:rPrChange w:id="6501" w:author="Peto" w:date="2018-06-14T07:18:00Z">
            <w:rPr>
              <w:i/>
              <w:lang w:val="sk-SK"/>
            </w:rPr>
          </w:rPrChange>
        </w:rPr>
        <w:instrText xml:space="preserve"> REF _Ref510295450 \h </w:instrText>
      </w:r>
      <w:r w:rsidRPr="00A82009">
        <w:rPr>
          <w:i/>
          <w:noProof/>
          <w:lang w:val="sk-SK"/>
          <w:rPrChange w:id="6502" w:author="Peto" w:date="2018-06-14T07:18:00Z">
            <w:rPr>
              <w:i/>
              <w:noProof/>
              <w:lang w:val="sk-SK"/>
            </w:rPr>
          </w:rPrChange>
        </w:rPr>
      </w:r>
      <w:r w:rsidRPr="00A82009">
        <w:rPr>
          <w:i/>
          <w:noProof/>
          <w:lang w:val="sk-SK"/>
          <w:rPrChange w:id="6503" w:author="Peto" w:date="2018-06-14T07:18:00Z">
            <w:rPr>
              <w:i/>
              <w:lang w:val="sk-SK"/>
            </w:rPr>
          </w:rPrChange>
        </w:rPr>
        <w:fldChar w:fldCharType="separate"/>
      </w:r>
    </w:p>
    <w:p w14:paraId="2C00CC0B" w14:textId="77777777" w:rsidR="00B85020" w:rsidRPr="00A82009" w:rsidDel="00F95B9C" w:rsidRDefault="00F95B9C" w:rsidP="00934FBD">
      <w:pPr>
        <w:pStyle w:val="Popis"/>
        <w:rPr>
          <w:del w:id="6504" w:author="Peto" w:date="2018-06-10T16:58:00Z"/>
          <w:noProof/>
          <w:lang w:val="sk-SK"/>
          <w:rPrChange w:id="6505" w:author="Peto" w:date="2018-06-14T07:18:00Z">
            <w:rPr>
              <w:del w:id="6506" w:author="Peto" w:date="2018-06-10T16:58:00Z"/>
              <w:lang w:val="sk-SK"/>
            </w:rPr>
          </w:rPrChange>
        </w:rPr>
      </w:pPr>
      <w:ins w:id="6507" w:author="Peto" w:date="2018-06-10T16:58:00Z">
        <w:r w:rsidRPr="00A82009">
          <w:rPr>
            <w:noProof/>
            <w:rPrChange w:id="6508" w:author="Peto" w:date="2018-06-14T07:18:00Z">
              <w:rPr/>
            </w:rPrChange>
          </w:rPr>
          <w:t>Obrázok 3.4</w:t>
        </w:r>
      </w:ins>
    </w:p>
    <w:p w14:paraId="6FCE2142" w14:textId="517E579A" w:rsidR="00934FBD" w:rsidRPr="00A82009" w:rsidRDefault="00B85020" w:rsidP="00842989">
      <w:pPr>
        <w:pStyle w:val="Popis"/>
        <w:numPr>
          <w:ilvl w:val="0"/>
          <w:numId w:val="28"/>
        </w:numPr>
        <w:rPr>
          <w:noProof/>
          <w:lang w:val="sk-SK"/>
          <w:rPrChange w:id="6509" w:author="Peto" w:date="2018-06-14T07:18:00Z">
            <w:rPr>
              <w:lang w:val="sk-SK"/>
            </w:rPr>
          </w:rPrChange>
        </w:rPr>
      </w:pPr>
      <w:del w:id="6510" w:author="Peto" w:date="2018-06-10T16:58:00Z">
        <w:r w:rsidRPr="00A82009" w:rsidDel="00F95B9C">
          <w:rPr>
            <w:noProof/>
            <w:lang w:val="sk-SK"/>
            <w:rPrChange w:id="6511" w:author="Peto" w:date="2018-06-14T07:18:00Z">
              <w:rPr>
                <w:lang w:val="sk-SK"/>
              </w:rPr>
            </w:rPrChange>
          </w:rPr>
          <w:delText>Obrázok 3.4</w:delText>
        </w:r>
      </w:del>
      <w:r w:rsidR="00934FBD" w:rsidRPr="00A82009">
        <w:rPr>
          <w:i/>
          <w:noProof/>
          <w:lang w:val="sk-SK"/>
          <w:rPrChange w:id="6512" w:author="Peto" w:date="2018-06-14T07:18:00Z">
            <w:rPr>
              <w:i/>
              <w:lang w:val="sk-SK"/>
            </w:rPr>
          </w:rPrChange>
        </w:rPr>
        <w:fldChar w:fldCharType="end"/>
      </w:r>
      <w:r w:rsidR="00934FBD" w:rsidRPr="00A82009">
        <w:rPr>
          <w:i/>
          <w:noProof/>
          <w:lang w:val="sk-SK"/>
          <w:rPrChange w:id="6513" w:author="Peto" w:date="2018-06-14T07:18:00Z">
            <w:rPr>
              <w:i/>
              <w:lang w:val="sk-SK"/>
            </w:rPr>
          </w:rPrChange>
        </w:rPr>
        <w:t>).</w:t>
      </w:r>
    </w:p>
    <w:p w14:paraId="51DEC3BB" w14:textId="55AACE81" w:rsidR="00934FBD" w:rsidRPr="00A82009" w:rsidRDefault="00934FBD" w:rsidP="00934FBD">
      <w:pPr>
        <w:pStyle w:val="Odsekzoznamu"/>
        <w:numPr>
          <w:ilvl w:val="0"/>
          <w:numId w:val="28"/>
        </w:numPr>
        <w:rPr>
          <w:noProof/>
          <w:rPrChange w:id="6514" w:author="Peto" w:date="2018-06-14T07:18:00Z">
            <w:rPr/>
          </w:rPrChange>
        </w:rPr>
      </w:pPr>
      <w:r w:rsidRPr="00A82009">
        <w:rPr>
          <w:noProof/>
          <w:rPrChange w:id="6515" w:author="Peto" w:date="2018-06-14T07:18:00Z">
            <w:rPr/>
          </w:rPrChange>
        </w:rPr>
        <w:t xml:space="preserve">Rozdvojený vrchol </w:t>
      </w:r>
      <w:ins w:id="6516" w:author="Langer, Peter" w:date="2018-06-12T08:20:00Z">
        <m:oMath>
          <m:r>
            <w:rPr>
              <w:rFonts w:ascii="Cambria Math" w:hAnsi="Cambria Math"/>
              <w:noProof/>
              <w:rPrChange w:id="6517"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518" w:author="Peto" w:date="2018-06-14T07:18:00Z">
                    <w:rPr>
                      <w:rFonts w:ascii="Cambria Math" w:hAnsi="Cambria Math"/>
                    </w:rPr>
                  </w:rPrChange>
                </w:rPr>
                <m:t>t</m:t>
              </m:r>
            </m:e>
            <m:sub>
              <m:r>
                <w:rPr>
                  <w:rFonts w:ascii="Cambria Math" w:hAnsi="Cambria Math"/>
                  <w:noProof/>
                  <w:rPrChange w:id="6519" w:author="Peto" w:date="2018-06-14T07:18:00Z">
                    <w:rPr>
                      <w:rFonts w:ascii="Cambria Math" w:hAnsi="Cambria Math"/>
                    </w:rPr>
                  </w:rPrChange>
                </w:rPr>
                <m:t>max</m:t>
              </m:r>
            </m:sub>
          </m:sSub>
        </m:oMath>
      </w:ins>
      <w:del w:id="6520" w:author="Langer, Peter" w:date="2018-06-12T08:20:00Z">
        <w:r w:rsidRPr="00A82009" w:rsidDel="00E16A17">
          <w:rPr>
            <w:i/>
            <w:noProof/>
            <w:rPrChange w:id="6521" w:author="Peto" w:date="2018-06-14T07:18:00Z">
              <w:rPr>
                <w:i/>
              </w:rPr>
            </w:rPrChange>
          </w:rPr>
          <w:delText>-dZ/dt max</w:delText>
        </w:r>
      </w:del>
      <w:r w:rsidRPr="00A82009">
        <w:rPr>
          <w:noProof/>
          <w:rPrChange w:id="6522" w:author="Peto" w:date="2018-06-14T07:18:00Z">
            <w:rPr/>
          </w:rPrChange>
        </w:rPr>
        <w:t xml:space="preserve">, vyskytuje sa hlavne pri výdychu </w:t>
      </w:r>
    </w:p>
    <w:p w14:paraId="6A07C65B" w14:textId="77777777" w:rsidR="00934FBD" w:rsidRPr="00A82009" w:rsidRDefault="00934FBD" w:rsidP="00934FBD">
      <w:pPr>
        <w:pStyle w:val="Odsekzoznamu"/>
        <w:ind w:left="720"/>
        <w:rPr>
          <w:noProof/>
          <w:rPrChange w:id="6523" w:author="Peto" w:date="2018-06-14T07:18:00Z">
            <w:rPr/>
          </w:rPrChange>
        </w:rPr>
      </w:pPr>
      <w:r w:rsidRPr="00A82009">
        <w:rPr>
          <w:noProof/>
          <w:rPrChange w:id="6524" w:author="Peto" w:date="2018-06-14T07:18:00Z">
            <w:rPr/>
          </w:rPrChange>
        </w:rPr>
        <w:t>(</w:t>
      </w:r>
      <w:r w:rsidRPr="00A82009">
        <w:rPr>
          <w:noProof/>
          <w:rPrChange w:id="6525" w:author="Peto" w:date="2018-06-14T07:18:00Z">
            <w:rPr/>
          </w:rPrChange>
        </w:rPr>
        <w:fldChar w:fldCharType="begin"/>
      </w:r>
      <w:r w:rsidRPr="00A82009">
        <w:rPr>
          <w:noProof/>
          <w:rPrChange w:id="6526" w:author="Peto" w:date="2018-06-14T07:18:00Z">
            <w:rPr/>
          </w:rPrChange>
        </w:rPr>
        <w:instrText xml:space="preserve"> REF _Ref510295499 \h </w:instrText>
      </w:r>
      <w:r w:rsidRPr="00A82009">
        <w:rPr>
          <w:noProof/>
          <w:rPrChange w:id="6527" w:author="Peto" w:date="2018-06-14T07:18:00Z">
            <w:rPr>
              <w:noProof/>
            </w:rPr>
          </w:rPrChange>
        </w:rPr>
      </w:r>
      <w:r w:rsidRPr="00A82009">
        <w:rPr>
          <w:noProof/>
          <w:rPrChange w:id="6528" w:author="Peto" w:date="2018-06-14T07:18:00Z">
            <w:rPr/>
          </w:rPrChange>
        </w:rPr>
        <w:fldChar w:fldCharType="separate"/>
      </w:r>
      <w:ins w:id="6529" w:author="Peto" w:date="2018-06-10T16:58:00Z">
        <w:r w:rsidR="00F95B9C" w:rsidRPr="00A82009">
          <w:rPr>
            <w:noProof/>
            <w:rPrChange w:id="6530" w:author="Peto" w:date="2018-06-14T07:18:00Z">
              <w:rPr/>
            </w:rPrChange>
          </w:rPr>
          <w:t>Obrázok 3.5</w:t>
        </w:r>
      </w:ins>
      <w:del w:id="6531" w:author="Peto" w:date="2018-06-10T16:58:00Z">
        <w:r w:rsidR="00B85020" w:rsidRPr="00A82009" w:rsidDel="00F95B9C">
          <w:rPr>
            <w:noProof/>
            <w:rPrChange w:id="6532" w:author="Peto" w:date="2018-06-14T07:18:00Z">
              <w:rPr/>
            </w:rPrChange>
          </w:rPr>
          <w:delText>Obrázok 3.5</w:delText>
        </w:r>
      </w:del>
      <w:r w:rsidRPr="00A82009">
        <w:rPr>
          <w:noProof/>
          <w:rPrChange w:id="6533" w:author="Peto" w:date="2018-06-14T07:18:00Z">
            <w:rPr/>
          </w:rPrChange>
        </w:rPr>
        <w:fldChar w:fldCharType="end"/>
      </w:r>
      <w:r w:rsidRPr="00A82009">
        <w:rPr>
          <w:noProof/>
          <w:rPrChange w:id="6534" w:author="Peto" w:date="2018-06-14T07:18:00Z">
            <w:rPr/>
          </w:rPrChange>
        </w:rPr>
        <w:t>).</w:t>
      </w:r>
    </w:p>
    <w:p w14:paraId="475180B4" w14:textId="1E22546E" w:rsidR="00934FBD" w:rsidRPr="00A82009" w:rsidRDefault="00934FBD" w:rsidP="00934FBD">
      <w:pPr>
        <w:pStyle w:val="Odsekzoznamu"/>
        <w:numPr>
          <w:ilvl w:val="0"/>
          <w:numId w:val="28"/>
        </w:numPr>
        <w:rPr>
          <w:noProof/>
          <w:rPrChange w:id="6535" w:author="Peto" w:date="2018-06-14T07:18:00Z">
            <w:rPr/>
          </w:rPrChange>
        </w:rPr>
      </w:pPr>
      <w:r w:rsidRPr="00A82009">
        <w:rPr>
          <w:noProof/>
          <w:rPrChange w:id="6536" w:author="Peto" w:date="2018-06-14T07:18:00Z">
            <w:rPr/>
          </w:rPrChange>
        </w:rPr>
        <w:t xml:space="preserve">Výrazné rozdiely v amplitúde </w:t>
      </w:r>
      <w:ins w:id="6537" w:author="Langer, Peter" w:date="2018-06-12T08:20:00Z">
        <m:oMath>
          <m:r>
            <w:rPr>
              <w:rFonts w:ascii="Cambria Math" w:hAnsi="Cambria Math"/>
              <w:noProof/>
              <w:rPrChange w:id="653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539" w:author="Peto" w:date="2018-06-14T07:18:00Z">
                    <w:rPr>
                      <w:rFonts w:ascii="Cambria Math" w:hAnsi="Cambria Math"/>
                    </w:rPr>
                  </w:rPrChange>
                </w:rPr>
                <m:t>t</m:t>
              </m:r>
            </m:e>
            <m:sub>
              <m:r>
                <w:rPr>
                  <w:rFonts w:ascii="Cambria Math" w:hAnsi="Cambria Math"/>
                  <w:noProof/>
                  <w:rPrChange w:id="6540" w:author="Peto" w:date="2018-06-14T07:18:00Z">
                    <w:rPr>
                      <w:rFonts w:ascii="Cambria Math" w:hAnsi="Cambria Math"/>
                    </w:rPr>
                  </w:rPrChange>
                </w:rPr>
                <m:t>max</m:t>
              </m:r>
            </m:sub>
          </m:sSub>
        </m:oMath>
      </w:ins>
      <w:del w:id="6541" w:author="Langer, Peter" w:date="2018-06-12T08:20:00Z">
        <w:r w:rsidRPr="00A82009" w:rsidDel="00E16A17">
          <w:rPr>
            <w:i/>
            <w:noProof/>
            <w:rPrChange w:id="6542" w:author="Peto" w:date="2018-06-14T07:18:00Z">
              <w:rPr>
                <w:i/>
              </w:rPr>
            </w:rPrChange>
          </w:rPr>
          <w:delText>-dZ/dt max</w:delText>
        </w:r>
      </w:del>
      <w:r w:rsidRPr="00A82009">
        <w:rPr>
          <w:noProof/>
          <w:rPrChange w:id="6543" w:author="Peto" w:date="2018-06-14T07:18:00Z">
            <w:rPr/>
          </w:rPrChange>
        </w:rPr>
        <w:t>, pravdepodobne nefyziologické (</w:t>
      </w:r>
      <w:r w:rsidRPr="00A82009">
        <w:rPr>
          <w:noProof/>
          <w:rPrChange w:id="6544" w:author="Peto" w:date="2018-06-14T07:18:00Z">
            <w:rPr/>
          </w:rPrChange>
        </w:rPr>
        <w:fldChar w:fldCharType="begin"/>
      </w:r>
      <w:r w:rsidRPr="00A82009">
        <w:rPr>
          <w:noProof/>
          <w:rPrChange w:id="6545" w:author="Peto" w:date="2018-06-14T07:18:00Z">
            <w:rPr/>
          </w:rPrChange>
        </w:rPr>
        <w:instrText xml:space="preserve"> REF _Ref510295528 \h </w:instrText>
      </w:r>
      <w:r w:rsidRPr="00A82009">
        <w:rPr>
          <w:noProof/>
          <w:rPrChange w:id="6546" w:author="Peto" w:date="2018-06-14T07:18:00Z">
            <w:rPr>
              <w:noProof/>
            </w:rPr>
          </w:rPrChange>
        </w:rPr>
      </w:r>
      <w:r w:rsidRPr="00A82009">
        <w:rPr>
          <w:noProof/>
          <w:rPrChange w:id="6547" w:author="Peto" w:date="2018-06-14T07:18:00Z">
            <w:rPr/>
          </w:rPrChange>
        </w:rPr>
        <w:fldChar w:fldCharType="separate"/>
      </w:r>
      <w:ins w:id="6548" w:author="Peto" w:date="2018-06-10T16:58:00Z">
        <w:r w:rsidR="00F95B9C" w:rsidRPr="00A82009">
          <w:rPr>
            <w:noProof/>
            <w:rPrChange w:id="6549" w:author="Peto" w:date="2018-06-14T07:18:00Z">
              <w:rPr/>
            </w:rPrChange>
          </w:rPr>
          <w:t>Obrázok 3.6</w:t>
        </w:r>
      </w:ins>
      <w:del w:id="6550" w:author="Peto" w:date="2018-06-10T16:58:00Z">
        <w:r w:rsidR="00B85020" w:rsidRPr="00A82009" w:rsidDel="00F95B9C">
          <w:rPr>
            <w:noProof/>
            <w:rPrChange w:id="6551" w:author="Peto" w:date="2018-06-14T07:18:00Z">
              <w:rPr/>
            </w:rPrChange>
          </w:rPr>
          <w:delText>Obrázok 3.6</w:delText>
        </w:r>
      </w:del>
      <w:r w:rsidRPr="00A82009">
        <w:rPr>
          <w:noProof/>
          <w:rPrChange w:id="6552" w:author="Peto" w:date="2018-06-14T07:18:00Z">
            <w:rPr/>
          </w:rPrChange>
        </w:rPr>
        <w:fldChar w:fldCharType="end"/>
      </w:r>
      <w:r w:rsidRPr="00A82009">
        <w:rPr>
          <w:noProof/>
          <w:rPrChange w:id="6553" w:author="Peto" w:date="2018-06-14T07:18:00Z">
            <w:rPr/>
          </w:rPrChange>
        </w:rPr>
        <w:t>).</w:t>
      </w:r>
    </w:p>
    <w:p w14:paraId="1CC34598" w14:textId="77777777" w:rsidR="00934FBD" w:rsidRPr="00A82009" w:rsidRDefault="00934FBD" w:rsidP="00934FBD">
      <w:pPr>
        <w:pStyle w:val="Odsekzoznamu"/>
        <w:ind w:left="720"/>
        <w:rPr>
          <w:noProof/>
          <w:rPrChange w:id="6554" w:author="Peto" w:date="2018-06-14T07:18:00Z">
            <w:rPr/>
          </w:rPrChange>
        </w:rPr>
      </w:pPr>
    </w:p>
    <w:p w14:paraId="0A51A7A5" w14:textId="77777777" w:rsidR="00934FBD" w:rsidRPr="00A82009" w:rsidRDefault="00934FBD" w:rsidP="00934FBD">
      <w:pPr>
        <w:jc w:val="center"/>
        <w:rPr>
          <w:noProof/>
          <w:rPrChange w:id="6555" w:author="Peto" w:date="2018-06-14T07:18:00Z">
            <w:rPr/>
          </w:rPrChange>
        </w:rPr>
      </w:pPr>
      <w:r w:rsidRPr="00D72AE1">
        <w:rPr>
          <w:noProof/>
          <w:lang w:val="cs-CZ"/>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2C08FA4E" w:rsidR="00934FBD" w:rsidRPr="00A82009" w:rsidRDefault="00934FBD" w:rsidP="00934FBD">
      <w:pPr>
        <w:pStyle w:val="Popis"/>
        <w:rPr>
          <w:noProof/>
          <w:vanish/>
          <w:lang w:val="sk-SK"/>
          <w:specVanish/>
          <w:rPrChange w:id="6556" w:author="Peto" w:date="2018-06-14T07:18:00Z">
            <w:rPr>
              <w:vanish/>
              <w:lang w:val="sk-SK"/>
              <w:specVanish/>
            </w:rPr>
          </w:rPrChange>
        </w:rPr>
      </w:pPr>
      <w:bookmarkStart w:id="6557" w:name="_Ref510295431"/>
      <w:bookmarkStart w:id="6558" w:name="_Toc516413269"/>
      <w:r w:rsidRPr="00A82009">
        <w:rPr>
          <w:noProof/>
          <w:lang w:val="sk-SK"/>
          <w:rPrChange w:id="6559" w:author="Peto" w:date="2018-06-14T07:18:00Z">
            <w:rPr>
              <w:lang w:val="sk-SK"/>
            </w:rPr>
          </w:rPrChange>
        </w:rPr>
        <w:t xml:space="preserve">Obrázok </w:t>
      </w:r>
      <w:r w:rsidR="00A53D98" w:rsidRPr="00A82009">
        <w:rPr>
          <w:noProof/>
          <w:lang w:val="sk-SK"/>
          <w:rPrChange w:id="6560" w:author="Peto" w:date="2018-06-14T07:18:00Z">
            <w:rPr>
              <w:lang w:val="sk-SK"/>
            </w:rPr>
          </w:rPrChange>
        </w:rPr>
        <w:fldChar w:fldCharType="begin"/>
      </w:r>
      <w:r w:rsidR="00A53D98" w:rsidRPr="00A82009">
        <w:rPr>
          <w:noProof/>
          <w:lang w:val="sk-SK"/>
          <w:rPrChange w:id="6561" w:author="Peto" w:date="2018-06-14T07:18:00Z">
            <w:rPr>
              <w:lang w:val="sk-SK"/>
            </w:rPr>
          </w:rPrChange>
        </w:rPr>
        <w:instrText xml:space="preserve"> STYLEREF 1 \s </w:instrText>
      </w:r>
      <w:r w:rsidR="00A53D98" w:rsidRPr="00A82009">
        <w:rPr>
          <w:noProof/>
          <w:lang w:val="sk-SK"/>
          <w:rPrChange w:id="6562" w:author="Peto" w:date="2018-06-14T07:18:00Z">
            <w:rPr>
              <w:lang w:val="sk-SK"/>
            </w:rPr>
          </w:rPrChange>
        </w:rPr>
        <w:fldChar w:fldCharType="separate"/>
      </w:r>
      <w:r w:rsidR="00F95B9C" w:rsidRPr="00A82009">
        <w:rPr>
          <w:noProof/>
          <w:lang w:val="sk-SK"/>
        </w:rPr>
        <w:t>3</w:t>
      </w:r>
      <w:r w:rsidR="00A53D98" w:rsidRPr="00A82009">
        <w:rPr>
          <w:noProof/>
          <w:lang w:val="sk-SK"/>
          <w:rPrChange w:id="6563" w:author="Peto" w:date="2018-06-14T07:18:00Z">
            <w:rPr>
              <w:lang w:val="sk-SK"/>
            </w:rPr>
          </w:rPrChange>
        </w:rPr>
        <w:fldChar w:fldCharType="end"/>
      </w:r>
      <w:r w:rsidR="00A53D98" w:rsidRPr="00A82009">
        <w:rPr>
          <w:noProof/>
          <w:lang w:val="sk-SK"/>
          <w:rPrChange w:id="6564" w:author="Peto" w:date="2018-06-14T07:18:00Z">
            <w:rPr>
              <w:lang w:val="sk-SK"/>
            </w:rPr>
          </w:rPrChange>
        </w:rPr>
        <w:t>.</w:t>
      </w:r>
      <w:r w:rsidR="00A53D98" w:rsidRPr="00A82009">
        <w:rPr>
          <w:noProof/>
          <w:lang w:val="sk-SK"/>
          <w:rPrChange w:id="6565" w:author="Peto" w:date="2018-06-14T07:18:00Z">
            <w:rPr>
              <w:lang w:val="sk-SK"/>
            </w:rPr>
          </w:rPrChange>
        </w:rPr>
        <w:fldChar w:fldCharType="begin"/>
      </w:r>
      <w:r w:rsidR="00A53D98" w:rsidRPr="00A82009">
        <w:rPr>
          <w:noProof/>
          <w:lang w:val="sk-SK"/>
          <w:rPrChange w:id="6566" w:author="Peto" w:date="2018-06-14T07:18:00Z">
            <w:rPr>
              <w:lang w:val="sk-SK"/>
            </w:rPr>
          </w:rPrChange>
        </w:rPr>
        <w:instrText xml:space="preserve"> SEQ Obrázok \* ARABIC \s 1 </w:instrText>
      </w:r>
      <w:r w:rsidR="00A53D98" w:rsidRPr="00A82009">
        <w:rPr>
          <w:noProof/>
          <w:lang w:val="sk-SK"/>
          <w:rPrChange w:id="6567" w:author="Peto" w:date="2018-06-14T07:18:00Z">
            <w:rPr>
              <w:lang w:val="sk-SK"/>
            </w:rPr>
          </w:rPrChange>
        </w:rPr>
        <w:fldChar w:fldCharType="separate"/>
      </w:r>
      <w:r w:rsidR="00F95B9C" w:rsidRPr="00A82009">
        <w:rPr>
          <w:noProof/>
          <w:lang w:val="sk-SK"/>
        </w:rPr>
        <w:t>3</w:t>
      </w:r>
      <w:r w:rsidR="00A53D98" w:rsidRPr="00A82009">
        <w:rPr>
          <w:noProof/>
          <w:lang w:val="sk-SK"/>
          <w:rPrChange w:id="6568" w:author="Peto" w:date="2018-06-14T07:18:00Z">
            <w:rPr>
              <w:lang w:val="sk-SK"/>
            </w:rPr>
          </w:rPrChange>
        </w:rPr>
        <w:fldChar w:fldCharType="end"/>
      </w:r>
      <w:bookmarkEnd w:id="6557"/>
      <w:r w:rsidRPr="00A82009">
        <w:rPr>
          <w:noProof/>
          <w:lang w:val="sk-SK"/>
          <w:rPrChange w:id="6569" w:author="Peto" w:date="2018-06-14T07:18:00Z">
            <w:rPr>
              <w:lang w:val="sk-SK"/>
            </w:rPr>
          </w:rPrChange>
        </w:rPr>
        <w:t xml:space="preserve">: Problémový tvar signálu </w:t>
      </w:r>
      <w:ins w:id="6570" w:author="Langer, Peter" w:date="2018-06-12T08:20:00Z">
        <m:oMath>
          <m:r>
            <w:rPr>
              <w:rFonts w:ascii="Cambria Math" w:hAnsi="Cambria Math"/>
              <w:noProof/>
              <w:lang w:val="sk-SK"/>
              <w:rPrChange w:id="6571"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572" w:author="Peto" w:date="2018-06-14T07:18:00Z">
                    <w:rPr>
                      <w:rFonts w:ascii="Cambria Math" w:hAnsi="Cambria Math"/>
                      <w:lang w:val="sk-SK"/>
                    </w:rPr>
                  </w:rPrChange>
                </w:rPr>
                <m:t>t</m:t>
              </m:r>
            </m:e>
            <m:sub>
              <m:r>
                <w:rPr>
                  <w:rFonts w:ascii="Cambria Math" w:hAnsi="Cambria Math"/>
                  <w:noProof/>
                  <w:lang w:val="sk-SK"/>
                  <w:rPrChange w:id="6573" w:author="Peto" w:date="2018-06-14T07:18:00Z">
                    <w:rPr>
                      <w:rFonts w:ascii="Cambria Math" w:hAnsi="Cambria Math"/>
                      <w:lang w:val="sk-SK"/>
                    </w:rPr>
                  </w:rPrChange>
                </w:rPr>
                <m:t>max</m:t>
              </m:r>
            </m:sub>
          </m:sSub>
        </m:oMath>
      </w:ins>
      <w:del w:id="6574" w:author="Langer, Peter" w:date="2018-06-12T08:20:00Z">
        <w:r w:rsidRPr="00A82009" w:rsidDel="00E16A17">
          <w:rPr>
            <w:noProof/>
            <w:lang w:val="sk-SK"/>
            <w:rPrChange w:id="6575" w:author="Peto" w:date="2018-06-14T07:18:00Z">
              <w:rPr>
                <w:lang w:val="sk-SK"/>
              </w:rPr>
            </w:rPrChange>
          </w:rPr>
          <w:delText>-dZ/dt max</w:delText>
        </w:r>
      </w:del>
      <w:r w:rsidRPr="00A82009">
        <w:rPr>
          <w:noProof/>
          <w:lang w:val="sk-SK"/>
          <w:rPrChange w:id="6576" w:author="Peto" w:date="2018-06-14T07:18:00Z">
            <w:rPr>
              <w:lang w:val="sk-SK"/>
            </w:rPr>
          </w:rPrChange>
        </w:rPr>
        <w:t>. Nízky pomer signál-šum</w:t>
      </w:r>
      <w:bookmarkEnd w:id="6558"/>
    </w:p>
    <w:p w14:paraId="0463EEDA" w14:textId="60B1A690" w:rsidR="00934FBD" w:rsidRPr="00A82009" w:rsidRDefault="00934FBD" w:rsidP="00934FBD">
      <w:pPr>
        <w:pStyle w:val="Popis"/>
        <w:rPr>
          <w:noProof/>
          <w:lang w:val="sk-SK"/>
          <w:rPrChange w:id="6577" w:author="Peto" w:date="2018-06-14T07:18:00Z">
            <w:rPr>
              <w:lang w:val="sk-SK"/>
            </w:rPr>
          </w:rPrChange>
        </w:rPr>
      </w:pPr>
      <w:r w:rsidRPr="00A82009">
        <w:rPr>
          <w:noProof/>
          <w:lang w:val="sk-SK"/>
          <w:rPrChange w:id="6578" w:author="Peto" w:date="2018-06-14T07:18:00Z">
            <w:rPr>
              <w:lang w:val="sk-SK"/>
            </w:rPr>
          </w:rPrChange>
        </w:rPr>
        <w:t xml:space="preserve">. Modrá krivka je </w:t>
      </w:r>
      <w:ins w:id="6579" w:author="Langer, Peter" w:date="2018-06-12T08:20:00Z">
        <m:oMath>
          <m:r>
            <w:rPr>
              <w:rFonts w:ascii="Cambria Math" w:hAnsi="Cambria Math"/>
              <w:noProof/>
              <w:lang w:val="sk-SK"/>
              <w:rPrChange w:id="6580" w:author="Peto" w:date="2018-06-14T07:18:00Z">
                <w:rPr>
                  <w:rFonts w:ascii="Cambria Math" w:hAnsi="Cambria Math"/>
                  <w:lang w:val="sk-SK"/>
                </w:rPr>
              </w:rPrChange>
            </w:rPr>
            <m:t>-dZ/dt</m:t>
          </m:r>
        </m:oMath>
      </w:ins>
      <w:del w:id="6581" w:author="Langer, Peter" w:date="2018-06-12T08:20:00Z">
        <w:r w:rsidRPr="00A82009" w:rsidDel="00E16A17">
          <w:rPr>
            <w:i/>
            <w:noProof/>
            <w:lang w:val="sk-SK"/>
            <w:rPrChange w:id="6582" w:author="Peto" w:date="2018-06-14T07:18:00Z">
              <w:rPr>
                <w:i/>
                <w:lang w:val="sk-SK"/>
              </w:rPr>
            </w:rPrChange>
          </w:rPr>
          <w:delText>-dZ/dt</w:delText>
        </w:r>
      </w:del>
      <w:r w:rsidRPr="00A82009">
        <w:rPr>
          <w:noProof/>
          <w:lang w:val="sk-SK"/>
          <w:rPrChange w:id="6583" w:author="Peto" w:date="2018-06-14T07:18:00Z">
            <w:rPr>
              <w:lang w:val="sk-SK"/>
            </w:rPr>
          </w:rPrChange>
        </w:rPr>
        <w:t xml:space="preserve"> na kanály 1 (krk). Červená hviezda ukazuje pozíciu R vlny v srdcovom cykle. </w:t>
      </w:r>
    </w:p>
    <w:p w14:paraId="08CEE1DD" w14:textId="77777777" w:rsidR="00934FBD" w:rsidRPr="00A82009" w:rsidRDefault="00934FBD" w:rsidP="00934FBD">
      <w:pPr>
        <w:pStyle w:val="Popis"/>
        <w:rPr>
          <w:noProof/>
          <w:lang w:val="sk-SK"/>
          <w:rPrChange w:id="6584" w:author="Peto" w:date="2018-06-14T07:18:00Z">
            <w:rPr>
              <w:lang w:val="sk-SK"/>
            </w:rPr>
          </w:rPrChange>
        </w:rPr>
      </w:pPr>
      <w:r w:rsidRPr="00A82009">
        <w:rPr>
          <w:noProof/>
          <w:lang w:val="cs-CZ" w:eastAsia="cs-CZ" w:bidi="ar-SA"/>
          <w:rPrChange w:id="6585" w:author="Peto" w:date="2018-06-14T07:18:00Z">
            <w:rPr>
              <w:noProof/>
              <w:lang w:val="cs-CZ" w:eastAsia="cs-CZ" w:bidi="ar-SA"/>
            </w:rPr>
          </w:rPrChange>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6586" w:name="_Ref510295450"/>
    </w:p>
    <w:p w14:paraId="03BB8566" w14:textId="2B98653B" w:rsidR="00934FBD" w:rsidRPr="00A82009" w:rsidRDefault="00934FBD" w:rsidP="00934FBD">
      <w:pPr>
        <w:pStyle w:val="Popis"/>
        <w:rPr>
          <w:noProof/>
          <w:vanish/>
          <w:lang w:val="sk-SK"/>
          <w:specVanish/>
          <w:rPrChange w:id="6587" w:author="Peto" w:date="2018-06-14T07:18:00Z">
            <w:rPr>
              <w:vanish/>
              <w:lang w:val="sk-SK"/>
              <w:specVanish/>
            </w:rPr>
          </w:rPrChange>
        </w:rPr>
      </w:pPr>
      <w:bookmarkStart w:id="6588" w:name="_Toc516413270"/>
      <w:r w:rsidRPr="00A82009">
        <w:rPr>
          <w:noProof/>
          <w:lang w:val="sk-SK"/>
          <w:rPrChange w:id="6589" w:author="Peto" w:date="2018-06-14T07:18:00Z">
            <w:rPr>
              <w:lang w:val="sk-SK"/>
            </w:rPr>
          </w:rPrChange>
        </w:rPr>
        <w:t xml:space="preserve">Obrázok </w:t>
      </w:r>
      <w:r w:rsidR="00A53D98" w:rsidRPr="00A82009">
        <w:rPr>
          <w:noProof/>
          <w:lang w:val="sk-SK"/>
          <w:rPrChange w:id="6590" w:author="Peto" w:date="2018-06-14T07:18:00Z">
            <w:rPr>
              <w:lang w:val="sk-SK"/>
            </w:rPr>
          </w:rPrChange>
        </w:rPr>
        <w:fldChar w:fldCharType="begin"/>
      </w:r>
      <w:r w:rsidR="00A53D98" w:rsidRPr="00A82009">
        <w:rPr>
          <w:noProof/>
          <w:lang w:val="sk-SK"/>
          <w:rPrChange w:id="6591" w:author="Peto" w:date="2018-06-14T07:18:00Z">
            <w:rPr>
              <w:lang w:val="sk-SK"/>
            </w:rPr>
          </w:rPrChange>
        </w:rPr>
        <w:instrText xml:space="preserve"> STYLEREF 1 \s </w:instrText>
      </w:r>
      <w:r w:rsidR="00A53D98" w:rsidRPr="00A82009">
        <w:rPr>
          <w:noProof/>
          <w:lang w:val="sk-SK"/>
          <w:rPrChange w:id="6592" w:author="Peto" w:date="2018-06-14T07:18:00Z">
            <w:rPr>
              <w:lang w:val="sk-SK"/>
            </w:rPr>
          </w:rPrChange>
        </w:rPr>
        <w:fldChar w:fldCharType="separate"/>
      </w:r>
      <w:r w:rsidR="00F95B9C" w:rsidRPr="00A82009">
        <w:rPr>
          <w:noProof/>
          <w:lang w:val="sk-SK"/>
        </w:rPr>
        <w:t>3</w:t>
      </w:r>
      <w:r w:rsidR="00A53D98" w:rsidRPr="00A82009">
        <w:rPr>
          <w:noProof/>
          <w:lang w:val="sk-SK"/>
          <w:rPrChange w:id="6593" w:author="Peto" w:date="2018-06-14T07:18:00Z">
            <w:rPr>
              <w:lang w:val="sk-SK"/>
            </w:rPr>
          </w:rPrChange>
        </w:rPr>
        <w:fldChar w:fldCharType="end"/>
      </w:r>
      <w:r w:rsidR="00A53D98" w:rsidRPr="00A82009">
        <w:rPr>
          <w:noProof/>
          <w:lang w:val="sk-SK"/>
          <w:rPrChange w:id="6594" w:author="Peto" w:date="2018-06-14T07:18:00Z">
            <w:rPr>
              <w:lang w:val="sk-SK"/>
            </w:rPr>
          </w:rPrChange>
        </w:rPr>
        <w:t>.</w:t>
      </w:r>
      <w:r w:rsidR="00A53D98" w:rsidRPr="00A82009">
        <w:rPr>
          <w:noProof/>
          <w:lang w:val="sk-SK"/>
          <w:rPrChange w:id="6595" w:author="Peto" w:date="2018-06-14T07:18:00Z">
            <w:rPr>
              <w:lang w:val="sk-SK"/>
            </w:rPr>
          </w:rPrChange>
        </w:rPr>
        <w:fldChar w:fldCharType="begin"/>
      </w:r>
      <w:r w:rsidR="00A53D98" w:rsidRPr="00A82009">
        <w:rPr>
          <w:noProof/>
          <w:lang w:val="sk-SK"/>
          <w:rPrChange w:id="6596" w:author="Peto" w:date="2018-06-14T07:18:00Z">
            <w:rPr>
              <w:lang w:val="sk-SK"/>
            </w:rPr>
          </w:rPrChange>
        </w:rPr>
        <w:instrText xml:space="preserve"> SEQ Obrázok \* ARABIC \s 1 </w:instrText>
      </w:r>
      <w:r w:rsidR="00A53D98" w:rsidRPr="00A82009">
        <w:rPr>
          <w:noProof/>
          <w:lang w:val="sk-SK"/>
          <w:rPrChange w:id="6597" w:author="Peto" w:date="2018-06-14T07:18:00Z">
            <w:rPr>
              <w:lang w:val="sk-SK"/>
            </w:rPr>
          </w:rPrChange>
        </w:rPr>
        <w:fldChar w:fldCharType="separate"/>
      </w:r>
      <w:r w:rsidR="00F95B9C" w:rsidRPr="00A82009">
        <w:rPr>
          <w:noProof/>
          <w:lang w:val="sk-SK"/>
        </w:rPr>
        <w:t>4</w:t>
      </w:r>
      <w:r w:rsidR="00A53D98" w:rsidRPr="00A82009">
        <w:rPr>
          <w:noProof/>
          <w:lang w:val="sk-SK"/>
          <w:rPrChange w:id="6598" w:author="Peto" w:date="2018-06-14T07:18:00Z">
            <w:rPr>
              <w:lang w:val="sk-SK"/>
            </w:rPr>
          </w:rPrChange>
        </w:rPr>
        <w:fldChar w:fldCharType="end"/>
      </w:r>
      <w:bookmarkEnd w:id="6586"/>
      <w:r w:rsidRPr="00A82009">
        <w:rPr>
          <w:noProof/>
          <w:lang w:val="sk-SK"/>
          <w:rPrChange w:id="6599" w:author="Peto" w:date="2018-06-14T07:18:00Z">
            <w:rPr>
              <w:lang w:val="sk-SK"/>
            </w:rPr>
          </w:rPrChange>
        </w:rPr>
        <w:t xml:space="preserve">: Problémový tvar signálu </w:t>
      </w:r>
      <w:ins w:id="6600" w:author="Langer, Peter" w:date="2018-06-12T08:20:00Z">
        <m:oMath>
          <m:r>
            <w:rPr>
              <w:rFonts w:ascii="Cambria Math" w:hAnsi="Cambria Math"/>
              <w:noProof/>
              <w:lang w:val="sk-SK"/>
              <w:rPrChange w:id="6601" w:author="Peto" w:date="2018-06-14T07:18:00Z">
                <w:rPr>
                  <w:rFonts w:ascii="Cambria Math" w:hAnsi="Cambria Math"/>
                  <w:lang w:val="sk-SK"/>
                </w:rPr>
              </w:rPrChange>
            </w:rPr>
            <m:t>-dZ/dt</m:t>
          </m:r>
        </m:oMath>
      </w:ins>
      <w:del w:id="6602" w:author="Langer, Peter" w:date="2018-06-12T08:20:00Z">
        <w:r w:rsidRPr="00A82009" w:rsidDel="00E16A17">
          <w:rPr>
            <w:i/>
            <w:noProof/>
            <w:lang w:val="sk-SK"/>
            <w:rPrChange w:id="6603" w:author="Peto" w:date="2018-06-14T07:18:00Z">
              <w:rPr>
                <w:i/>
                <w:lang w:val="sk-SK"/>
              </w:rPr>
            </w:rPrChange>
          </w:rPr>
          <w:delText>-dZ/dt</w:delText>
        </w:r>
      </w:del>
      <w:r w:rsidRPr="00A82009">
        <w:rPr>
          <w:noProof/>
          <w:lang w:val="sk-SK"/>
          <w:rPrChange w:id="6604" w:author="Peto" w:date="2018-06-14T07:18:00Z">
            <w:rPr>
              <w:lang w:val="sk-SK"/>
            </w:rPr>
          </w:rPrChange>
        </w:rPr>
        <w:t xml:space="preserve">. V signály prítomný druhý vrchol </w:t>
      </w:r>
      <w:ins w:id="6605" w:author="Langer, Peter" w:date="2018-06-12T08:20:00Z">
        <m:oMath>
          <m:r>
            <w:rPr>
              <w:rFonts w:ascii="Cambria Math" w:hAnsi="Cambria Math"/>
              <w:noProof/>
              <w:lang w:val="sk-SK"/>
              <w:rPrChange w:id="6606"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607" w:author="Peto" w:date="2018-06-14T07:18:00Z">
                    <w:rPr>
                      <w:rFonts w:ascii="Cambria Math" w:hAnsi="Cambria Math"/>
                      <w:lang w:val="sk-SK"/>
                    </w:rPr>
                  </w:rPrChange>
                </w:rPr>
                <m:t>t</m:t>
              </m:r>
            </m:e>
            <m:sub>
              <m:r>
                <w:rPr>
                  <w:rFonts w:ascii="Cambria Math" w:hAnsi="Cambria Math"/>
                  <w:noProof/>
                  <w:lang w:val="sk-SK"/>
                  <w:rPrChange w:id="6608" w:author="Peto" w:date="2018-06-14T07:18:00Z">
                    <w:rPr>
                      <w:rFonts w:ascii="Cambria Math" w:hAnsi="Cambria Math"/>
                      <w:lang w:val="sk-SK"/>
                    </w:rPr>
                  </w:rPrChange>
                </w:rPr>
                <m:t>max</m:t>
              </m:r>
            </m:sub>
          </m:sSub>
        </m:oMath>
      </w:ins>
      <w:del w:id="6609" w:author="Langer, Peter" w:date="2018-06-12T08:20:00Z">
        <w:r w:rsidRPr="00A82009" w:rsidDel="00E16A17">
          <w:rPr>
            <w:noProof/>
            <w:lang w:val="sk-SK"/>
            <w:rPrChange w:id="6610" w:author="Peto" w:date="2018-06-14T07:18:00Z">
              <w:rPr>
                <w:lang w:val="sk-SK"/>
              </w:rPr>
            </w:rPrChange>
          </w:rPr>
          <w:delText>-dZ/dt max</w:delText>
        </w:r>
      </w:del>
      <w:bookmarkEnd w:id="6588"/>
    </w:p>
    <w:p w14:paraId="4BF950AD" w14:textId="229424F7" w:rsidR="00934FBD" w:rsidRPr="00A82009" w:rsidRDefault="00934FBD" w:rsidP="00934FBD">
      <w:pPr>
        <w:pStyle w:val="Popis"/>
        <w:rPr>
          <w:noProof/>
          <w:lang w:val="sk-SK"/>
          <w:rPrChange w:id="6611" w:author="Peto" w:date="2018-06-14T07:18:00Z">
            <w:rPr>
              <w:lang w:val="sk-SK"/>
            </w:rPr>
          </w:rPrChange>
        </w:rPr>
      </w:pPr>
      <w:r w:rsidRPr="00A82009">
        <w:rPr>
          <w:noProof/>
          <w:lang w:val="sk-SK"/>
          <w:rPrChange w:id="6612" w:author="Peto" w:date="2018-06-14T07:18:00Z">
            <w:rPr>
              <w:lang w:val="sk-SK"/>
            </w:rPr>
          </w:rPrChange>
        </w:rPr>
        <w:t xml:space="preserve">, amplitúdov prevyšuje prvý vrchol </w:t>
      </w:r>
      <w:ins w:id="6613" w:author="Langer, Peter" w:date="2018-06-12T08:20:00Z">
        <m:oMath>
          <m:r>
            <w:rPr>
              <w:rFonts w:ascii="Cambria Math" w:hAnsi="Cambria Math"/>
              <w:noProof/>
              <w:lang w:val="sk-SK"/>
              <w:rPrChange w:id="6614"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615" w:author="Peto" w:date="2018-06-14T07:18:00Z">
                    <w:rPr>
                      <w:rFonts w:ascii="Cambria Math" w:hAnsi="Cambria Math"/>
                      <w:lang w:val="sk-SK"/>
                    </w:rPr>
                  </w:rPrChange>
                </w:rPr>
                <m:t>t</m:t>
              </m:r>
            </m:e>
            <m:sub>
              <m:r>
                <w:rPr>
                  <w:rFonts w:ascii="Cambria Math" w:hAnsi="Cambria Math"/>
                  <w:noProof/>
                  <w:lang w:val="sk-SK"/>
                  <w:rPrChange w:id="6616" w:author="Peto" w:date="2018-06-14T07:18:00Z">
                    <w:rPr>
                      <w:rFonts w:ascii="Cambria Math" w:hAnsi="Cambria Math"/>
                      <w:lang w:val="sk-SK"/>
                    </w:rPr>
                  </w:rPrChange>
                </w:rPr>
                <m:t>max</m:t>
              </m:r>
            </m:sub>
          </m:sSub>
        </m:oMath>
      </w:ins>
      <w:del w:id="6617" w:author="Langer, Peter" w:date="2018-06-12T08:20:00Z">
        <w:r w:rsidRPr="00A82009" w:rsidDel="00E16A17">
          <w:rPr>
            <w:noProof/>
            <w:lang w:val="sk-SK"/>
            <w:rPrChange w:id="6618" w:author="Peto" w:date="2018-06-14T07:18:00Z">
              <w:rPr>
                <w:lang w:val="sk-SK"/>
              </w:rPr>
            </w:rPrChange>
          </w:rPr>
          <w:delText>dZ/dt max</w:delText>
        </w:r>
      </w:del>
      <w:r w:rsidRPr="00A82009">
        <w:rPr>
          <w:noProof/>
          <w:lang w:val="sk-SK"/>
          <w:rPrChange w:id="6619" w:author="Peto" w:date="2018-06-14T07:18:00Z">
            <w:rPr>
              <w:lang w:val="sk-SK"/>
            </w:rPr>
          </w:rPrChange>
        </w:rPr>
        <w:t xml:space="preserve">. Zhora zelená krvka je signál Z0 na kanály 15, dole modrá krivka je </w:t>
      </w:r>
      <w:ins w:id="6620" w:author="Langer, Peter" w:date="2018-06-12T08:21:00Z">
        <m:oMath>
          <m:r>
            <w:rPr>
              <w:rFonts w:ascii="Cambria Math" w:hAnsi="Cambria Math"/>
              <w:noProof/>
              <w:lang w:val="sk-SK"/>
              <w:rPrChange w:id="6621" w:author="Peto" w:date="2018-06-14T07:18:00Z">
                <w:rPr>
                  <w:rFonts w:ascii="Cambria Math" w:hAnsi="Cambria Math"/>
                  <w:lang w:val="sk-SK"/>
                </w:rPr>
              </w:rPrChange>
            </w:rPr>
            <m:t>-dZ/dt</m:t>
          </m:r>
        </m:oMath>
      </w:ins>
      <w:del w:id="6622" w:author="Langer, Peter" w:date="2018-06-12T08:21:00Z">
        <w:r w:rsidRPr="00A82009" w:rsidDel="00E16A17">
          <w:rPr>
            <w:i/>
            <w:noProof/>
            <w:lang w:val="sk-SK"/>
            <w:rPrChange w:id="6623" w:author="Peto" w:date="2018-06-14T07:18:00Z">
              <w:rPr>
                <w:i/>
                <w:lang w:val="sk-SK"/>
              </w:rPr>
            </w:rPrChange>
          </w:rPr>
          <w:delText>-dZ/dt</w:delText>
        </w:r>
      </w:del>
      <w:r w:rsidRPr="00A82009">
        <w:rPr>
          <w:noProof/>
          <w:lang w:val="sk-SK"/>
          <w:rPrChange w:id="6624" w:author="Peto" w:date="2018-06-14T07:18:00Z">
            <w:rPr>
              <w:lang w:val="sk-SK"/>
            </w:rPr>
          </w:rPrChange>
        </w:rPr>
        <w:t xml:space="preserve"> na kanály 15 (ruka). Červená hviezda ukazuje pozíciu R vlny v srdečnom cykle.</w:t>
      </w:r>
    </w:p>
    <w:p w14:paraId="3698E6A6" w14:textId="77777777" w:rsidR="00934FBD" w:rsidRPr="00A82009" w:rsidRDefault="00934FBD" w:rsidP="00934FBD">
      <w:pPr>
        <w:rPr>
          <w:noProof/>
          <w:lang w:eastAsia="en-US" w:bidi="en-US"/>
          <w:rPrChange w:id="6625" w:author="Peto" w:date="2018-06-14T07:18:00Z">
            <w:rPr>
              <w:lang w:eastAsia="en-US" w:bidi="en-US"/>
            </w:rPr>
          </w:rPrChange>
        </w:rPr>
      </w:pPr>
    </w:p>
    <w:p w14:paraId="22D53411" w14:textId="77777777" w:rsidR="00934FBD" w:rsidRPr="00A82009" w:rsidRDefault="00934FBD" w:rsidP="00934FBD">
      <w:pPr>
        <w:keepNext/>
        <w:jc w:val="center"/>
        <w:rPr>
          <w:noProof/>
          <w:rPrChange w:id="6626" w:author="Peto" w:date="2018-06-14T07:18:00Z">
            <w:rPr/>
          </w:rPrChange>
        </w:rPr>
      </w:pPr>
      <w:r w:rsidRPr="00D72AE1">
        <w:rPr>
          <w:noProof/>
          <w:lang w:val="cs-CZ"/>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413E1FB6" w:rsidR="00934FBD" w:rsidRPr="00A82009" w:rsidRDefault="00934FBD" w:rsidP="00934FBD">
      <w:pPr>
        <w:pStyle w:val="Popis"/>
        <w:rPr>
          <w:noProof/>
          <w:vanish/>
          <w:lang w:val="sk-SK"/>
          <w:specVanish/>
          <w:rPrChange w:id="6627" w:author="Peto" w:date="2018-06-14T07:18:00Z">
            <w:rPr>
              <w:vanish/>
              <w:lang w:val="sk-SK"/>
              <w:specVanish/>
            </w:rPr>
          </w:rPrChange>
        </w:rPr>
      </w:pPr>
      <w:bookmarkStart w:id="6628" w:name="_Ref510295499"/>
      <w:bookmarkStart w:id="6629" w:name="_Toc516413271"/>
      <w:r w:rsidRPr="00A82009">
        <w:rPr>
          <w:noProof/>
          <w:lang w:val="sk-SK"/>
          <w:rPrChange w:id="6630" w:author="Peto" w:date="2018-06-14T07:18:00Z">
            <w:rPr>
              <w:lang w:val="sk-SK"/>
            </w:rPr>
          </w:rPrChange>
        </w:rPr>
        <w:t xml:space="preserve">Obrázok </w:t>
      </w:r>
      <w:r w:rsidR="00A53D98" w:rsidRPr="00A82009">
        <w:rPr>
          <w:noProof/>
          <w:lang w:val="sk-SK"/>
          <w:rPrChange w:id="6631" w:author="Peto" w:date="2018-06-14T07:18:00Z">
            <w:rPr>
              <w:lang w:val="sk-SK"/>
            </w:rPr>
          </w:rPrChange>
        </w:rPr>
        <w:fldChar w:fldCharType="begin"/>
      </w:r>
      <w:r w:rsidR="00A53D98" w:rsidRPr="00A82009">
        <w:rPr>
          <w:noProof/>
          <w:lang w:val="sk-SK"/>
          <w:rPrChange w:id="6632" w:author="Peto" w:date="2018-06-14T07:18:00Z">
            <w:rPr>
              <w:lang w:val="sk-SK"/>
            </w:rPr>
          </w:rPrChange>
        </w:rPr>
        <w:instrText xml:space="preserve"> STYLEREF 1 \s </w:instrText>
      </w:r>
      <w:r w:rsidR="00A53D98" w:rsidRPr="00A82009">
        <w:rPr>
          <w:noProof/>
          <w:lang w:val="sk-SK"/>
          <w:rPrChange w:id="6633" w:author="Peto" w:date="2018-06-14T07:18:00Z">
            <w:rPr>
              <w:lang w:val="sk-SK"/>
            </w:rPr>
          </w:rPrChange>
        </w:rPr>
        <w:fldChar w:fldCharType="separate"/>
      </w:r>
      <w:r w:rsidR="00F95B9C" w:rsidRPr="00A82009">
        <w:rPr>
          <w:noProof/>
          <w:lang w:val="sk-SK"/>
        </w:rPr>
        <w:t>3</w:t>
      </w:r>
      <w:r w:rsidR="00A53D98" w:rsidRPr="00A82009">
        <w:rPr>
          <w:noProof/>
          <w:lang w:val="sk-SK"/>
          <w:rPrChange w:id="6634" w:author="Peto" w:date="2018-06-14T07:18:00Z">
            <w:rPr>
              <w:lang w:val="sk-SK"/>
            </w:rPr>
          </w:rPrChange>
        </w:rPr>
        <w:fldChar w:fldCharType="end"/>
      </w:r>
      <w:r w:rsidR="00A53D98" w:rsidRPr="00A82009">
        <w:rPr>
          <w:noProof/>
          <w:lang w:val="sk-SK"/>
          <w:rPrChange w:id="6635" w:author="Peto" w:date="2018-06-14T07:18:00Z">
            <w:rPr>
              <w:lang w:val="sk-SK"/>
            </w:rPr>
          </w:rPrChange>
        </w:rPr>
        <w:t>.</w:t>
      </w:r>
      <w:r w:rsidR="00A53D98" w:rsidRPr="00A82009">
        <w:rPr>
          <w:noProof/>
          <w:lang w:val="sk-SK"/>
          <w:rPrChange w:id="6636" w:author="Peto" w:date="2018-06-14T07:18:00Z">
            <w:rPr>
              <w:lang w:val="sk-SK"/>
            </w:rPr>
          </w:rPrChange>
        </w:rPr>
        <w:fldChar w:fldCharType="begin"/>
      </w:r>
      <w:r w:rsidR="00A53D98" w:rsidRPr="00A82009">
        <w:rPr>
          <w:noProof/>
          <w:lang w:val="sk-SK"/>
          <w:rPrChange w:id="6637" w:author="Peto" w:date="2018-06-14T07:18:00Z">
            <w:rPr>
              <w:lang w:val="sk-SK"/>
            </w:rPr>
          </w:rPrChange>
        </w:rPr>
        <w:instrText xml:space="preserve"> SEQ Obrázok \* ARABIC \s 1 </w:instrText>
      </w:r>
      <w:r w:rsidR="00A53D98" w:rsidRPr="00A82009">
        <w:rPr>
          <w:noProof/>
          <w:lang w:val="sk-SK"/>
          <w:rPrChange w:id="6638" w:author="Peto" w:date="2018-06-14T07:18:00Z">
            <w:rPr>
              <w:lang w:val="sk-SK"/>
            </w:rPr>
          </w:rPrChange>
        </w:rPr>
        <w:fldChar w:fldCharType="separate"/>
      </w:r>
      <w:r w:rsidR="00F95B9C" w:rsidRPr="00A82009">
        <w:rPr>
          <w:noProof/>
          <w:lang w:val="sk-SK"/>
        </w:rPr>
        <w:t>5</w:t>
      </w:r>
      <w:r w:rsidR="00A53D98" w:rsidRPr="00A82009">
        <w:rPr>
          <w:noProof/>
          <w:lang w:val="sk-SK"/>
          <w:rPrChange w:id="6639" w:author="Peto" w:date="2018-06-14T07:18:00Z">
            <w:rPr>
              <w:lang w:val="sk-SK"/>
            </w:rPr>
          </w:rPrChange>
        </w:rPr>
        <w:fldChar w:fldCharType="end"/>
      </w:r>
      <w:bookmarkEnd w:id="6628"/>
      <w:r w:rsidRPr="00A82009">
        <w:rPr>
          <w:noProof/>
          <w:lang w:val="sk-SK"/>
          <w:rPrChange w:id="6640" w:author="Peto" w:date="2018-06-14T07:18:00Z">
            <w:rPr>
              <w:lang w:val="sk-SK"/>
            </w:rPr>
          </w:rPrChange>
        </w:rPr>
        <w:t xml:space="preserve">: Problémový tvar signálu </w:t>
      </w:r>
      <w:ins w:id="6641" w:author="Langer, Peter" w:date="2018-06-12T08:21:00Z">
        <m:oMath>
          <m:r>
            <w:rPr>
              <w:rFonts w:ascii="Cambria Math" w:hAnsi="Cambria Math"/>
              <w:noProof/>
              <w:lang w:val="sk-SK"/>
              <w:rPrChange w:id="6642" w:author="Peto" w:date="2018-06-14T07:18:00Z">
                <w:rPr>
                  <w:rFonts w:ascii="Cambria Math" w:hAnsi="Cambria Math"/>
                  <w:lang w:val="sk-SK"/>
                </w:rPr>
              </w:rPrChange>
            </w:rPr>
            <m:t>-dZ/dt</m:t>
          </m:r>
        </m:oMath>
      </w:ins>
      <w:del w:id="6643" w:author="Langer, Peter" w:date="2018-06-12T08:21:00Z">
        <w:r w:rsidRPr="00A82009" w:rsidDel="00E16A17">
          <w:rPr>
            <w:i/>
            <w:noProof/>
            <w:lang w:val="sk-SK"/>
            <w:rPrChange w:id="6644" w:author="Peto" w:date="2018-06-14T07:18:00Z">
              <w:rPr>
                <w:i/>
                <w:lang w:val="sk-SK"/>
              </w:rPr>
            </w:rPrChange>
          </w:rPr>
          <w:delText>-dZ/dt</w:delText>
        </w:r>
      </w:del>
      <w:r w:rsidRPr="00A82009">
        <w:rPr>
          <w:noProof/>
          <w:lang w:val="sk-SK"/>
          <w:rPrChange w:id="6645" w:author="Peto" w:date="2018-06-14T07:18:00Z">
            <w:rPr>
              <w:lang w:val="sk-SK"/>
            </w:rPr>
          </w:rPrChange>
        </w:rPr>
        <w:t xml:space="preserve">. Vrchol </w:t>
      </w:r>
      <w:ins w:id="6646" w:author="Langer, Peter" w:date="2018-06-12T08:21:00Z">
        <m:oMath>
          <m:r>
            <w:rPr>
              <w:rFonts w:ascii="Cambria Math" w:hAnsi="Cambria Math"/>
              <w:noProof/>
              <w:lang w:val="sk-SK"/>
              <w:rPrChange w:id="6647"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648" w:author="Peto" w:date="2018-06-14T07:18:00Z">
                    <w:rPr>
                      <w:rFonts w:ascii="Cambria Math" w:hAnsi="Cambria Math"/>
                      <w:lang w:val="sk-SK"/>
                    </w:rPr>
                  </w:rPrChange>
                </w:rPr>
                <m:t>t</m:t>
              </m:r>
            </m:e>
            <m:sub>
              <m:r>
                <w:rPr>
                  <w:rFonts w:ascii="Cambria Math" w:hAnsi="Cambria Math"/>
                  <w:noProof/>
                  <w:lang w:val="sk-SK"/>
                  <w:rPrChange w:id="6649" w:author="Peto" w:date="2018-06-14T07:18:00Z">
                    <w:rPr>
                      <w:rFonts w:ascii="Cambria Math" w:hAnsi="Cambria Math"/>
                      <w:lang w:val="sk-SK"/>
                    </w:rPr>
                  </w:rPrChange>
                </w:rPr>
                <m:t>max</m:t>
              </m:r>
            </m:sub>
          </m:sSub>
        </m:oMath>
      </w:ins>
      <w:del w:id="6650" w:author="Langer, Peter" w:date="2018-06-12T08:21:00Z">
        <w:r w:rsidRPr="00A82009" w:rsidDel="00E16A17">
          <w:rPr>
            <w:noProof/>
            <w:lang w:val="sk-SK"/>
            <w:rPrChange w:id="6651" w:author="Peto" w:date="2018-06-14T07:18:00Z">
              <w:rPr>
                <w:lang w:val="sk-SK"/>
              </w:rPr>
            </w:rPrChange>
          </w:rPr>
          <w:delText>-dZ/dt max</w:delText>
        </w:r>
      </w:del>
      <w:r w:rsidRPr="00A82009">
        <w:rPr>
          <w:noProof/>
          <w:lang w:val="sk-SK"/>
          <w:rPrChange w:id="6652" w:author="Peto" w:date="2018-06-14T07:18:00Z">
            <w:rPr>
              <w:lang w:val="sk-SK"/>
            </w:rPr>
          </w:rPrChange>
        </w:rPr>
        <w:t xml:space="preserve"> je rozdvojený</w:t>
      </w:r>
      <w:bookmarkEnd w:id="6629"/>
    </w:p>
    <w:p w14:paraId="4071A83A" w14:textId="63432167" w:rsidR="00934FBD" w:rsidRPr="00A82009" w:rsidRDefault="00934FBD" w:rsidP="00934FBD">
      <w:pPr>
        <w:pStyle w:val="Popis"/>
        <w:rPr>
          <w:noProof/>
          <w:lang w:val="sk-SK"/>
          <w:rPrChange w:id="6653" w:author="Peto" w:date="2018-06-14T07:18:00Z">
            <w:rPr>
              <w:lang w:val="sk-SK"/>
            </w:rPr>
          </w:rPrChange>
        </w:rPr>
      </w:pPr>
      <w:r w:rsidRPr="00A82009">
        <w:rPr>
          <w:noProof/>
          <w:lang w:val="sk-SK"/>
          <w:rPrChange w:id="6654" w:author="Peto" w:date="2018-06-14T07:18:00Z">
            <w:rPr>
              <w:lang w:val="sk-SK"/>
            </w:rPr>
          </w:rPrChange>
        </w:rPr>
        <w:t xml:space="preserve">. Zhora zelená krvka je signál Z0 na kanály 4, dole modrá krivka je </w:t>
      </w:r>
      <w:ins w:id="6655" w:author="Langer, Peter" w:date="2018-06-12T08:21:00Z">
        <m:oMath>
          <m:r>
            <w:rPr>
              <w:rFonts w:ascii="Cambria Math" w:hAnsi="Cambria Math"/>
              <w:noProof/>
              <w:lang w:val="sk-SK"/>
              <w:rPrChange w:id="6656" w:author="Peto" w:date="2018-06-14T07:18:00Z">
                <w:rPr>
                  <w:rFonts w:ascii="Cambria Math" w:hAnsi="Cambria Math"/>
                  <w:lang w:val="sk-SK"/>
                </w:rPr>
              </w:rPrChange>
            </w:rPr>
            <m:t>-dZ/dt</m:t>
          </m:r>
        </m:oMath>
        <w:r w:rsidR="00E16A17" w:rsidRPr="00A82009">
          <w:rPr>
            <w:noProof/>
            <w:lang w:val="sk-SK"/>
            <w:rPrChange w:id="6657" w:author="Peto" w:date="2018-06-14T07:18:00Z">
              <w:rPr>
                <w:lang w:val="sk-SK"/>
              </w:rPr>
            </w:rPrChange>
          </w:rPr>
          <w:t xml:space="preserve"> </w:t>
        </w:r>
      </w:ins>
      <w:del w:id="6658" w:author="Langer, Peter" w:date="2018-06-12T08:21:00Z">
        <w:r w:rsidRPr="00A82009" w:rsidDel="00E16A17">
          <w:rPr>
            <w:i/>
            <w:noProof/>
            <w:lang w:val="sk-SK"/>
            <w:rPrChange w:id="6659" w:author="Peto" w:date="2018-06-14T07:18:00Z">
              <w:rPr>
                <w:i/>
                <w:lang w:val="sk-SK"/>
              </w:rPr>
            </w:rPrChange>
          </w:rPr>
          <w:delText>-dZ/dt</w:delText>
        </w:r>
        <w:r w:rsidRPr="00A82009" w:rsidDel="00E16A17">
          <w:rPr>
            <w:noProof/>
            <w:lang w:val="sk-SK"/>
            <w:rPrChange w:id="6660" w:author="Peto" w:date="2018-06-14T07:18:00Z">
              <w:rPr>
                <w:lang w:val="sk-SK"/>
              </w:rPr>
            </w:rPrChange>
          </w:rPr>
          <w:delText xml:space="preserve"> </w:delText>
        </w:r>
      </w:del>
      <w:r w:rsidRPr="00A82009">
        <w:rPr>
          <w:noProof/>
          <w:lang w:val="sk-SK"/>
          <w:rPrChange w:id="6661" w:author="Peto" w:date="2018-06-14T07:18:00Z">
            <w:rPr>
              <w:lang w:val="sk-SK"/>
            </w:rPr>
          </w:rPrChange>
        </w:rPr>
        <w:t>na kanály 4 (hruď). Červená hviezda ukazuje pozíciu R vlny v srdečnom cykle.</w:t>
      </w:r>
    </w:p>
    <w:p w14:paraId="634F95FB" w14:textId="77777777" w:rsidR="00934FBD" w:rsidRPr="00A82009" w:rsidRDefault="00934FBD" w:rsidP="00934FBD">
      <w:pPr>
        <w:rPr>
          <w:noProof/>
          <w:rPrChange w:id="6662" w:author="Peto" w:date="2018-06-14T07:18:00Z">
            <w:rPr/>
          </w:rPrChange>
        </w:rPr>
      </w:pPr>
    </w:p>
    <w:p w14:paraId="7F39A103" w14:textId="77777777" w:rsidR="00934FBD" w:rsidRPr="00A82009" w:rsidRDefault="00934FBD" w:rsidP="00934FBD">
      <w:pPr>
        <w:jc w:val="center"/>
        <w:rPr>
          <w:noProof/>
          <w:rPrChange w:id="6663" w:author="Peto" w:date="2018-06-14T07:18:00Z">
            <w:rPr/>
          </w:rPrChange>
        </w:rPr>
      </w:pPr>
      <w:r w:rsidRPr="00D72AE1">
        <w:rPr>
          <w:noProof/>
          <w:lang w:val="cs-CZ"/>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515CD9F5" w:rsidR="00934FBD" w:rsidRPr="00A82009" w:rsidRDefault="00934FBD" w:rsidP="00934FBD">
      <w:pPr>
        <w:pStyle w:val="Popis"/>
        <w:rPr>
          <w:noProof/>
          <w:vanish/>
          <w:lang w:val="sk-SK"/>
          <w:specVanish/>
          <w:rPrChange w:id="6664" w:author="Peto" w:date="2018-06-14T07:18:00Z">
            <w:rPr>
              <w:vanish/>
              <w:lang w:val="sk-SK"/>
              <w:specVanish/>
            </w:rPr>
          </w:rPrChange>
        </w:rPr>
      </w:pPr>
      <w:bookmarkStart w:id="6665" w:name="_Ref510295528"/>
      <w:bookmarkStart w:id="6666" w:name="_Toc516413272"/>
      <w:r w:rsidRPr="00A82009">
        <w:rPr>
          <w:noProof/>
          <w:lang w:val="sk-SK"/>
          <w:rPrChange w:id="6667" w:author="Peto" w:date="2018-06-14T07:18:00Z">
            <w:rPr>
              <w:lang w:val="sk-SK"/>
            </w:rPr>
          </w:rPrChange>
        </w:rPr>
        <w:t xml:space="preserve">Obrázok </w:t>
      </w:r>
      <w:r w:rsidR="00A53D98" w:rsidRPr="00A82009">
        <w:rPr>
          <w:noProof/>
          <w:lang w:val="sk-SK"/>
          <w:rPrChange w:id="6668" w:author="Peto" w:date="2018-06-14T07:18:00Z">
            <w:rPr>
              <w:lang w:val="sk-SK"/>
            </w:rPr>
          </w:rPrChange>
        </w:rPr>
        <w:fldChar w:fldCharType="begin"/>
      </w:r>
      <w:r w:rsidR="00A53D98" w:rsidRPr="00A82009">
        <w:rPr>
          <w:noProof/>
          <w:lang w:val="sk-SK"/>
          <w:rPrChange w:id="6669" w:author="Peto" w:date="2018-06-14T07:18:00Z">
            <w:rPr>
              <w:lang w:val="sk-SK"/>
            </w:rPr>
          </w:rPrChange>
        </w:rPr>
        <w:instrText xml:space="preserve"> STYLEREF 1 \s </w:instrText>
      </w:r>
      <w:r w:rsidR="00A53D98" w:rsidRPr="00A82009">
        <w:rPr>
          <w:noProof/>
          <w:lang w:val="sk-SK"/>
          <w:rPrChange w:id="6670" w:author="Peto" w:date="2018-06-14T07:18:00Z">
            <w:rPr>
              <w:lang w:val="sk-SK"/>
            </w:rPr>
          </w:rPrChange>
        </w:rPr>
        <w:fldChar w:fldCharType="separate"/>
      </w:r>
      <w:r w:rsidR="00F95B9C" w:rsidRPr="00A82009">
        <w:rPr>
          <w:noProof/>
          <w:lang w:val="sk-SK"/>
        </w:rPr>
        <w:t>3</w:t>
      </w:r>
      <w:r w:rsidR="00A53D98" w:rsidRPr="00A82009">
        <w:rPr>
          <w:noProof/>
          <w:lang w:val="sk-SK"/>
          <w:rPrChange w:id="6671" w:author="Peto" w:date="2018-06-14T07:18:00Z">
            <w:rPr>
              <w:lang w:val="sk-SK"/>
            </w:rPr>
          </w:rPrChange>
        </w:rPr>
        <w:fldChar w:fldCharType="end"/>
      </w:r>
      <w:r w:rsidR="00A53D98" w:rsidRPr="00A82009">
        <w:rPr>
          <w:noProof/>
          <w:lang w:val="sk-SK"/>
          <w:rPrChange w:id="6672" w:author="Peto" w:date="2018-06-14T07:18:00Z">
            <w:rPr>
              <w:lang w:val="sk-SK"/>
            </w:rPr>
          </w:rPrChange>
        </w:rPr>
        <w:t>.</w:t>
      </w:r>
      <w:r w:rsidR="00A53D98" w:rsidRPr="00A82009">
        <w:rPr>
          <w:noProof/>
          <w:lang w:val="sk-SK"/>
          <w:rPrChange w:id="6673" w:author="Peto" w:date="2018-06-14T07:18:00Z">
            <w:rPr>
              <w:lang w:val="sk-SK"/>
            </w:rPr>
          </w:rPrChange>
        </w:rPr>
        <w:fldChar w:fldCharType="begin"/>
      </w:r>
      <w:r w:rsidR="00A53D98" w:rsidRPr="00A82009">
        <w:rPr>
          <w:noProof/>
          <w:lang w:val="sk-SK"/>
          <w:rPrChange w:id="6674" w:author="Peto" w:date="2018-06-14T07:18:00Z">
            <w:rPr>
              <w:lang w:val="sk-SK"/>
            </w:rPr>
          </w:rPrChange>
        </w:rPr>
        <w:instrText xml:space="preserve"> SEQ Obrázok \* ARABIC \s 1 </w:instrText>
      </w:r>
      <w:r w:rsidR="00A53D98" w:rsidRPr="00A82009">
        <w:rPr>
          <w:noProof/>
          <w:lang w:val="sk-SK"/>
          <w:rPrChange w:id="6675" w:author="Peto" w:date="2018-06-14T07:18:00Z">
            <w:rPr>
              <w:lang w:val="sk-SK"/>
            </w:rPr>
          </w:rPrChange>
        </w:rPr>
        <w:fldChar w:fldCharType="separate"/>
      </w:r>
      <w:r w:rsidR="00F95B9C" w:rsidRPr="00A82009">
        <w:rPr>
          <w:noProof/>
          <w:lang w:val="sk-SK"/>
        </w:rPr>
        <w:t>6</w:t>
      </w:r>
      <w:r w:rsidR="00A53D98" w:rsidRPr="00A82009">
        <w:rPr>
          <w:noProof/>
          <w:lang w:val="sk-SK"/>
          <w:rPrChange w:id="6676" w:author="Peto" w:date="2018-06-14T07:18:00Z">
            <w:rPr>
              <w:lang w:val="sk-SK"/>
            </w:rPr>
          </w:rPrChange>
        </w:rPr>
        <w:fldChar w:fldCharType="end"/>
      </w:r>
      <w:bookmarkEnd w:id="6665"/>
      <w:r w:rsidRPr="00A82009">
        <w:rPr>
          <w:noProof/>
          <w:lang w:val="sk-SK"/>
          <w:rPrChange w:id="6677" w:author="Peto" w:date="2018-06-14T07:18:00Z">
            <w:rPr>
              <w:lang w:val="sk-SK"/>
            </w:rPr>
          </w:rPrChange>
        </w:rPr>
        <w:t xml:space="preserve">: Problémový tvar signálu </w:t>
      </w:r>
      <w:ins w:id="6678" w:author="Langer, Peter" w:date="2018-06-12T08:21:00Z">
        <m:oMath>
          <m:r>
            <w:rPr>
              <w:rFonts w:ascii="Cambria Math" w:hAnsi="Cambria Math"/>
              <w:noProof/>
              <w:lang w:val="sk-SK"/>
              <w:rPrChange w:id="6679" w:author="Peto" w:date="2018-06-14T07:18:00Z">
                <w:rPr>
                  <w:rFonts w:ascii="Cambria Math" w:hAnsi="Cambria Math"/>
                  <w:lang w:val="sk-SK"/>
                </w:rPr>
              </w:rPrChange>
            </w:rPr>
            <m:t>-dZ/dt</m:t>
          </m:r>
        </m:oMath>
      </w:ins>
      <w:del w:id="6680" w:author="Langer, Peter" w:date="2018-06-12T08:21:00Z">
        <w:r w:rsidRPr="00A82009" w:rsidDel="00E16A17">
          <w:rPr>
            <w:i/>
            <w:noProof/>
            <w:lang w:val="sk-SK"/>
            <w:rPrChange w:id="6681" w:author="Peto" w:date="2018-06-14T07:18:00Z">
              <w:rPr>
                <w:i/>
                <w:lang w:val="sk-SK"/>
              </w:rPr>
            </w:rPrChange>
          </w:rPr>
          <w:delText>-dZ/dt</w:delText>
        </w:r>
      </w:del>
      <w:r w:rsidRPr="00A82009">
        <w:rPr>
          <w:i/>
          <w:noProof/>
          <w:lang w:val="sk-SK"/>
          <w:rPrChange w:id="6682" w:author="Peto" w:date="2018-06-14T07:18:00Z">
            <w:rPr>
              <w:i/>
              <w:lang w:val="sk-SK"/>
            </w:rPr>
          </w:rPrChange>
        </w:rPr>
        <w:t xml:space="preserve">. </w:t>
      </w:r>
      <w:r w:rsidRPr="00A82009">
        <w:rPr>
          <w:noProof/>
          <w:lang w:val="sk-SK"/>
          <w:rPrChange w:id="6683" w:author="Peto" w:date="2018-06-14T07:18:00Z">
            <w:rPr>
              <w:lang w:val="sk-SK"/>
            </w:rPr>
          </w:rPrChange>
        </w:rPr>
        <w:t xml:space="preserve">Pravdepodobne nefyziologické rozdiely v po sebe nasledujúcich hodnotách </w:t>
      </w:r>
      <w:ins w:id="6684" w:author="Langer, Peter" w:date="2018-06-12T08:22:00Z">
        <m:oMath>
          <m:r>
            <w:rPr>
              <w:rFonts w:ascii="Cambria Math" w:hAnsi="Cambria Math"/>
              <w:noProof/>
              <w:lang w:val="sk-SK"/>
              <w:rPrChange w:id="6685"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686" w:author="Peto" w:date="2018-06-14T07:18:00Z">
                    <w:rPr>
                      <w:rFonts w:ascii="Cambria Math" w:hAnsi="Cambria Math"/>
                      <w:lang w:val="sk-SK"/>
                    </w:rPr>
                  </w:rPrChange>
                </w:rPr>
                <m:t>t</m:t>
              </m:r>
            </m:e>
            <m:sub>
              <m:r>
                <w:rPr>
                  <w:rFonts w:ascii="Cambria Math" w:hAnsi="Cambria Math"/>
                  <w:noProof/>
                  <w:lang w:val="sk-SK"/>
                  <w:rPrChange w:id="6687" w:author="Peto" w:date="2018-06-14T07:18:00Z">
                    <w:rPr>
                      <w:rFonts w:ascii="Cambria Math" w:hAnsi="Cambria Math"/>
                      <w:lang w:val="sk-SK"/>
                    </w:rPr>
                  </w:rPrChange>
                </w:rPr>
                <m:t>max</m:t>
              </m:r>
            </m:sub>
          </m:sSub>
        </m:oMath>
      </w:ins>
      <w:del w:id="6688" w:author="Langer, Peter" w:date="2018-06-12T08:22:00Z">
        <w:r w:rsidRPr="00A82009" w:rsidDel="00E16A17">
          <w:rPr>
            <w:i/>
            <w:noProof/>
            <w:lang w:val="sk-SK"/>
            <w:rPrChange w:id="6689" w:author="Peto" w:date="2018-06-14T07:18:00Z">
              <w:rPr>
                <w:i/>
                <w:lang w:val="sk-SK"/>
              </w:rPr>
            </w:rPrChange>
          </w:rPr>
          <w:delText>-dZ/dt max</w:delText>
        </w:r>
      </w:del>
      <w:bookmarkEnd w:id="6666"/>
    </w:p>
    <w:p w14:paraId="7AC4FA9C" w14:textId="58329376" w:rsidR="00934FBD" w:rsidRPr="00A82009" w:rsidRDefault="00934FBD" w:rsidP="00934FBD">
      <w:pPr>
        <w:pStyle w:val="Popis"/>
        <w:rPr>
          <w:noProof/>
          <w:lang w:val="sk-SK"/>
          <w:rPrChange w:id="6690" w:author="Peto" w:date="2018-06-14T07:18:00Z">
            <w:rPr>
              <w:lang w:val="sk-SK"/>
            </w:rPr>
          </w:rPrChange>
        </w:rPr>
      </w:pPr>
      <w:r w:rsidRPr="00A82009">
        <w:rPr>
          <w:i/>
          <w:noProof/>
          <w:lang w:val="sk-SK"/>
          <w:rPrChange w:id="6691" w:author="Peto" w:date="2018-06-14T07:18:00Z">
            <w:rPr>
              <w:i/>
              <w:lang w:val="sk-SK"/>
            </w:rPr>
          </w:rPrChange>
        </w:rPr>
        <w:t xml:space="preserve">. </w:t>
      </w:r>
      <w:r w:rsidRPr="00A82009">
        <w:rPr>
          <w:noProof/>
          <w:lang w:val="sk-SK"/>
          <w:rPrChange w:id="6692" w:author="Peto" w:date="2018-06-14T07:18:00Z">
            <w:rPr>
              <w:lang w:val="sk-SK"/>
            </w:rPr>
          </w:rPrChange>
        </w:rPr>
        <w:t xml:space="preserve">Modrá krivka je </w:t>
      </w:r>
      <w:ins w:id="6693" w:author="Langer, Peter" w:date="2018-06-12T08:22:00Z">
        <m:oMath>
          <m:r>
            <w:rPr>
              <w:rFonts w:ascii="Cambria Math" w:hAnsi="Cambria Math"/>
              <w:noProof/>
              <w:lang w:val="sk-SK"/>
              <w:rPrChange w:id="6694" w:author="Peto" w:date="2018-06-14T07:18:00Z">
                <w:rPr>
                  <w:rFonts w:ascii="Cambria Math" w:hAnsi="Cambria Math"/>
                  <w:lang w:val="sk-SK"/>
                </w:rPr>
              </w:rPrChange>
            </w:rPr>
            <m:t>-dZ/dt</m:t>
          </m:r>
        </m:oMath>
      </w:ins>
      <w:del w:id="6695" w:author="Langer, Peter" w:date="2018-06-12T08:22:00Z">
        <w:r w:rsidRPr="00A82009" w:rsidDel="00E16A17">
          <w:rPr>
            <w:i/>
            <w:noProof/>
            <w:lang w:val="sk-SK"/>
            <w:rPrChange w:id="6696" w:author="Peto" w:date="2018-06-14T07:18:00Z">
              <w:rPr>
                <w:i/>
                <w:lang w:val="sk-SK"/>
              </w:rPr>
            </w:rPrChange>
          </w:rPr>
          <w:delText>-dZ/dt</w:delText>
        </w:r>
      </w:del>
      <w:r w:rsidRPr="00A82009">
        <w:rPr>
          <w:noProof/>
          <w:lang w:val="sk-SK"/>
          <w:rPrChange w:id="6697" w:author="Peto" w:date="2018-06-14T07:18:00Z">
            <w:rPr>
              <w:lang w:val="sk-SK"/>
            </w:rPr>
          </w:rPrChange>
        </w:rPr>
        <w:t xml:space="preserve"> na kanály 15 (ruka). Červená hviezda ukazuje pozíciu R vlny v srdečnom </w:t>
      </w:r>
      <w:commentRangeStart w:id="6698"/>
      <w:r w:rsidRPr="00A82009">
        <w:rPr>
          <w:noProof/>
          <w:lang w:val="sk-SK"/>
          <w:rPrChange w:id="6699" w:author="Peto" w:date="2018-06-14T07:18:00Z">
            <w:rPr>
              <w:lang w:val="sk-SK"/>
            </w:rPr>
          </w:rPrChange>
        </w:rPr>
        <w:t>cykle</w:t>
      </w:r>
      <w:commentRangeEnd w:id="6698"/>
      <w:r w:rsidR="00123471" w:rsidRPr="00A82009">
        <w:rPr>
          <w:rStyle w:val="Odkaznakomentr"/>
          <w:rFonts w:eastAsia="Times New Roman" w:cs="Times New Roman"/>
          <w:noProof/>
          <w:spacing w:val="0"/>
          <w:lang w:val="sk-SK" w:eastAsia="cs-CZ" w:bidi="ar-SA"/>
          <w:rPrChange w:id="6700" w:author="Peto" w:date="2018-06-14T07:18:00Z">
            <w:rPr>
              <w:rStyle w:val="Odkaznakomentr"/>
              <w:rFonts w:eastAsia="Times New Roman" w:cs="Times New Roman"/>
              <w:spacing w:val="0"/>
              <w:lang w:val="cs-CZ" w:eastAsia="cs-CZ" w:bidi="ar-SA"/>
            </w:rPr>
          </w:rPrChange>
        </w:rPr>
        <w:commentReference w:id="6698"/>
      </w:r>
      <w:r w:rsidRPr="00A82009">
        <w:rPr>
          <w:noProof/>
          <w:lang w:val="sk-SK"/>
          <w:rPrChange w:id="6701" w:author="Peto" w:date="2018-06-14T07:18:00Z">
            <w:rPr>
              <w:lang w:val="sk-SK"/>
            </w:rPr>
          </w:rPrChange>
        </w:rPr>
        <w:t>.</w:t>
      </w:r>
    </w:p>
    <w:p w14:paraId="71CF3BCA" w14:textId="77777777" w:rsidR="00934FBD" w:rsidRPr="00A82009" w:rsidRDefault="00934FBD" w:rsidP="00934FBD">
      <w:pPr>
        <w:pStyle w:val="Popis"/>
        <w:rPr>
          <w:i/>
          <w:noProof/>
          <w:lang w:val="sk-SK"/>
          <w:rPrChange w:id="6702" w:author="Peto" w:date="2018-06-14T07:18:00Z">
            <w:rPr>
              <w:i/>
            </w:rPr>
          </w:rPrChange>
        </w:rPr>
      </w:pPr>
    </w:p>
    <w:p w14:paraId="36359DCF" w14:textId="4EE2FEE9" w:rsidR="00934FBD" w:rsidRPr="00A82009" w:rsidRDefault="00934FBD" w:rsidP="00934FBD">
      <w:pPr>
        <w:rPr>
          <w:noProof/>
          <w:lang w:eastAsia="en-US" w:bidi="en-US"/>
          <w:rPrChange w:id="6703" w:author="Peto" w:date="2018-06-14T07:18:00Z">
            <w:rPr>
              <w:lang w:eastAsia="en-US" w:bidi="en-US"/>
            </w:rPr>
          </w:rPrChange>
        </w:rPr>
      </w:pPr>
      <w:r w:rsidRPr="00A82009">
        <w:rPr>
          <w:noProof/>
          <w:lang w:eastAsia="en-US" w:bidi="en-US"/>
          <w:rPrChange w:id="6704" w:author="Peto" w:date="2018-06-14T07:18:00Z">
            <w:rPr>
              <w:lang w:eastAsia="en-US" w:bidi="en-US"/>
            </w:rPr>
          </w:rPrChange>
        </w:rPr>
        <w:t xml:space="preserve">Záznamy s problémovými tvarmi signálov sú buď vylúčené z ďalšieho spracovania, </w:t>
      </w:r>
      <w:commentRangeStart w:id="6705"/>
      <w:r w:rsidRPr="00A82009">
        <w:rPr>
          <w:noProof/>
          <w:lang w:eastAsia="en-US" w:bidi="en-US"/>
          <w:rPrChange w:id="6706" w:author="Peto" w:date="2018-06-14T07:18:00Z">
            <w:rPr>
              <w:lang w:eastAsia="en-US" w:bidi="en-US"/>
            </w:rPr>
          </w:rPrChange>
        </w:rPr>
        <w:t xml:space="preserve">alebo je upravený algoritmus </w:t>
      </w:r>
      <w:commentRangeEnd w:id="6705"/>
      <w:r w:rsidRPr="00A82009">
        <w:rPr>
          <w:rStyle w:val="Odkaznakomentr"/>
          <w:noProof/>
          <w:rPrChange w:id="6707" w:author="Peto" w:date="2018-06-14T07:18:00Z">
            <w:rPr>
              <w:rStyle w:val="Odkaznakomentr"/>
            </w:rPr>
          </w:rPrChange>
        </w:rPr>
        <w:commentReference w:id="6705"/>
      </w:r>
      <w:r w:rsidRPr="00A82009">
        <w:rPr>
          <w:noProof/>
          <w:lang w:eastAsia="en-US" w:bidi="en-US"/>
          <w:rPrChange w:id="6708" w:author="Peto" w:date="2018-06-14T07:18:00Z">
            <w:rPr>
              <w:lang w:eastAsia="en-US" w:bidi="en-US"/>
            </w:rPr>
          </w:rPrChange>
        </w:rPr>
        <w:t>na spracovanie signálov, tak aby nedochádzalo k nesprávnej detekcií parametrov.</w:t>
      </w:r>
      <w:r w:rsidR="00842989" w:rsidRPr="00A82009">
        <w:rPr>
          <w:noProof/>
          <w:lang w:eastAsia="en-US" w:bidi="en-US"/>
          <w:rPrChange w:id="6709" w:author="Peto" w:date="2018-06-14T07:18:00Z">
            <w:rPr>
              <w:lang w:eastAsia="en-US" w:bidi="en-US"/>
            </w:rPr>
          </w:rPrChange>
        </w:rPr>
        <w:t xml:space="preserve"> Signály s nízkym pomerom signál šum boli vylúčen</w:t>
      </w:r>
      <w:r w:rsidR="005242E4" w:rsidRPr="00A82009">
        <w:rPr>
          <w:noProof/>
          <w:lang w:eastAsia="en-US" w:bidi="en-US"/>
          <w:rPrChange w:id="6710" w:author="Peto" w:date="2018-06-14T07:18:00Z">
            <w:rPr>
              <w:lang w:eastAsia="en-US" w:bidi="en-US"/>
            </w:rPr>
          </w:rPrChange>
        </w:rPr>
        <w:t>é.</w:t>
      </w:r>
      <w:r w:rsidR="00842989" w:rsidRPr="00A82009">
        <w:rPr>
          <w:noProof/>
          <w:lang w:eastAsia="en-US" w:bidi="en-US"/>
          <w:rPrChange w:id="6711" w:author="Peto" w:date="2018-06-14T07:18:00Z">
            <w:rPr>
              <w:lang w:eastAsia="en-US" w:bidi="en-US"/>
            </w:rPr>
          </w:rPrChange>
        </w:rPr>
        <w:t xml:space="preserve"> </w:t>
      </w:r>
      <w:r w:rsidR="005242E4" w:rsidRPr="00A82009">
        <w:rPr>
          <w:noProof/>
          <w:lang w:eastAsia="en-US" w:bidi="en-US"/>
          <w:rPrChange w:id="6712" w:author="Peto" w:date="2018-06-14T07:18:00Z">
            <w:rPr>
              <w:lang w:eastAsia="en-US" w:bidi="en-US"/>
            </w:rPr>
          </w:rPrChange>
        </w:rPr>
        <w:t>P</w:t>
      </w:r>
      <w:r w:rsidR="00842989" w:rsidRPr="00A82009">
        <w:rPr>
          <w:noProof/>
          <w:lang w:eastAsia="en-US" w:bidi="en-US"/>
          <w:rPrChange w:id="6713" w:author="Peto" w:date="2018-06-14T07:18:00Z">
            <w:rPr>
              <w:lang w:eastAsia="en-US" w:bidi="en-US"/>
            </w:rPr>
          </w:rPrChange>
        </w:rPr>
        <w:t xml:space="preserve">ri prítomnej druhej špičke boli zužované úseky RR intervalu v ktorých sa detekovalo </w:t>
      </w:r>
      <w:ins w:id="6714" w:author="Langer, Peter" w:date="2018-06-12T08:22:00Z">
        <m:oMath>
          <m:r>
            <w:rPr>
              <w:rFonts w:ascii="Cambria Math" w:hAnsi="Cambria Math"/>
              <w:noProof/>
              <w:rPrChange w:id="671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716" w:author="Peto" w:date="2018-06-14T07:18:00Z">
                    <w:rPr>
                      <w:rFonts w:ascii="Cambria Math" w:hAnsi="Cambria Math"/>
                    </w:rPr>
                  </w:rPrChange>
                </w:rPr>
                <m:t>t</m:t>
              </m:r>
            </m:e>
            <m:sub>
              <m:r>
                <w:rPr>
                  <w:rFonts w:ascii="Cambria Math" w:hAnsi="Cambria Math"/>
                  <w:noProof/>
                  <w:rPrChange w:id="6717" w:author="Peto" w:date="2018-06-14T07:18:00Z">
                    <w:rPr>
                      <w:rFonts w:ascii="Cambria Math" w:hAnsi="Cambria Math"/>
                    </w:rPr>
                  </w:rPrChange>
                </w:rPr>
                <m:t>max</m:t>
              </m:r>
            </m:sub>
          </m:sSub>
        </m:oMath>
      </w:ins>
      <w:del w:id="6718" w:author="Langer, Peter" w:date="2018-06-12T08:22:00Z">
        <w:r w:rsidR="00842989" w:rsidRPr="00A82009" w:rsidDel="00E16A17">
          <w:rPr>
            <w:i/>
            <w:noProof/>
            <w:rPrChange w:id="6719" w:author="Peto" w:date="2018-06-14T07:18:00Z">
              <w:rPr>
                <w:i/>
              </w:rPr>
            </w:rPrChange>
          </w:rPr>
          <w:delText>-dZ/dt max</w:delText>
        </w:r>
      </w:del>
      <w:r w:rsidR="005242E4" w:rsidRPr="00A82009">
        <w:rPr>
          <w:i/>
          <w:noProof/>
          <w:rPrChange w:id="6720" w:author="Peto" w:date="2018-06-14T07:18:00Z">
            <w:rPr>
              <w:i/>
            </w:rPr>
          </w:rPrChange>
        </w:rPr>
        <w:t>.</w:t>
      </w:r>
      <w:r w:rsidR="00842989" w:rsidRPr="00A82009">
        <w:rPr>
          <w:i/>
          <w:noProof/>
          <w:rPrChange w:id="6721" w:author="Peto" w:date="2018-06-14T07:18:00Z">
            <w:rPr>
              <w:i/>
            </w:rPr>
          </w:rPrChange>
        </w:rPr>
        <w:t xml:space="preserve"> </w:t>
      </w:r>
      <w:r w:rsidR="00842989" w:rsidRPr="00A82009">
        <w:rPr>
          <w:noProof/>
          <w:rPrChange w:id="6722" w:author="Peto" w:date="2018-06-14T07:18:00Z">
            <w:rPr/>
          </w:rPrChange>
        </w:rPr>
        <w:t xml:space="preserve">Pri rozdvojenej špičke bolo detekovaná poloha </w:t>
      </w:r>
      <w:ins w:id="6723" w:author="Langer, Peter" w:date="2018-06-12T08:22:00Z">
        <m:oMath>
          <m:r>
            <w:rPr>
              <w:rFonts w:ascii="Cambria Math" w:hAnsi="Cambria Math"/>
              <w:noProof/>
              <w:rPrChange w:id="6724"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725" w:author="Peto" w:date="2018-06-14T07:18:00Z">
                    <w:rPr>
                      <w:rFonts w:ascii="Cambria Math" w:hAnsi="Cambria Math"/>
                    </w:rPr>
                  </w:rPrChange>
                </w:rPr>
                <m:t>t</m:t>
              </m:r>
            </m:e>
            <m:sub>
              <m:r>
                <w:rPr>
                  <w:rFonts w:ascii="Cambria Math" w:hAnsi="Cambria Math"/>
                  <w:noProof/>
                  <w:rPrChange w:id="6726" w:author="Peto" w:date="2018-06-14T07:18:00Z">
                    <w:rPr>
                      <w:rFonts w:ascii="Cambria Math" w:hAnsi="Cambria Math"/>
                    </w:rPr>
                  </w:rPrChange>
                </w:rPr>
                <m:t>max</m:t>
              </m:r>
            </m:sub>
          </m:sSub>
        </m:oMath>
      </w:ins>
      <w:del w:id="6727" w:author="Langer, Peter" w:date="2018-06-12T08:22:00Z">
        <w:r w:rsidR="00842989" w:rsidRPr="00A82009" w:rsidDel="00E16A17">
          <w:rPr>
            <w:i/>
            <w:noProof/>
            <w:rPrChange w:id="6728" w:author="Peto" w:date="2018-06-14T07:18:00Z">
              <w:rPr>
                <w:i/>
              </w:rPr>
            </w:rPrChange>
          </w:rPr>
          <w:delText>-dZ/dt max</w:delText>
        </w:r>
      </w:del>
      <w:r w:rsidR="00842989" w:rsidRPr="00A82009">
        <w:rPr>
          <w:i/>
          <w:noProof/>
          <w:rPrChange w:id="6729" w:author="Peto" w:date="2018-06-14T07:18:00Z">
            <w:rPr>
              <w:i/>
            </w:rPr>
          </w:rPrChange>
        </w:rPr>
        <w:t xml:space="preserve"> </w:t>
      </w:r>
      <w:r w:rsidR="00842989" w:rsidRPr="00A82009">
        <w:rPr>
          <w:noProof/>
          <w:rPrChange w:id="6730" w:author="Peto" w:date="2018-06-14T07:18:00Z">
            <w:rPr/>
          </w:rPrChange>
        </w:rPr>
        <w:t xml:space="preserve">ako tažisko </w:t>
      </w:r>
      <w:r w:rsidR="005242E4" w:rsidRPr="00A82009">
        <w:rPr>
          <w:noProof/>
          <w:rPrChange w:id="6731" w:author="Peto" w:date="2018-06-14T07:18:00Z">
            <w:rPr/>
          </w:rPrChange>
        </w:rPr>
        <w:t xml:space="preserve">krivky </w:t>
      </w:r>
      <w:ins w:id="6732" w:author="Langer, Peter" w:date="2018-06-12T08:22:00Z">
        <m:oMath>
          <m:r>
            <w:rPr>
              <w:rFonts w:ascii="Cambria Math" w:hAnsi="Cambria Math"/>
              <w:noProof/>
              <w:rPrChange w:id="673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734" w:author="Peto" w:date="2018-06-14T07:18:00Z">
                    <w:rPr>
                      <w:rFonts w:ascii="Cambria Math" w:hAnsi="Cambria Math"/>
                    </w:rPr>
                  </w:rPrChange>
                </w:rPr>
                <m:t>t</m:t>
              </m:r>
            </m:e>
            <m:sub>
              <m:r>
                <w:rPr>
                  <w:rFonts w:ascii="Cambria Math" w:hAnsi="Cambria Math"/>
                  <w:noProof/>
                  <w:rPrChange w:id="6735" w:author="Peto" w:date="2018-06-14T07:18:00Z">
                    <w:rPr>
                      <w:rFonts w:ascii="Cambria Math" w:hAnsi="Cambria Math"/>
                    </w:rPr>
                  </w:rPrChange>
                </w:rPr>
                <m:t>max</m:t>
              </m:r>
            </m:sub>
          </m:sSub>
        </m:oMath>
      </w:ins>
      <w:del w:id="6736" w:author="Langer, Peter" w:date="2018-06-12T08:22:00Z">
        <w:r w:rsidR="005242E4" w:rsidRPr="00A82009" w:rsidDel="00E16A17">
          <w:rPr>
            <w:i/>
            <w:noProof/>
            <w:rPrChange w:id="6737" w:author="Peto" w:date="2018-06-14T07:18:00Z">
              <w:rPr>
                <w:i/>
              </w:rPr>
            </w:rPrChange>
          </w:rPr>
          <w:delText>-dZ/dt max</w:delText>
        </w:r>
      </w:del>
      <w:r w:rsidR="005242E4" w:rsidRPr="00A82009">
        <w:rPr>
          <w:i/>
          <w:noProof/>
          <w:rPrChange w:id="6738" w:author="Peto" w:date="2018-06-14T07:18:00Z">
            <w:rPr>
              <w:i/>
            </w:rPr>
          </w:rPrChange>
        </w:rPr>
        <w:t xml:space="preserve">. </w:t>
      </w:r>
      <w:r w:rsidR="006C0833" w:rsidRPr="00A82009">
        <w:rPr>
          <w:noProof/>
          <w:rPrChange w:id="6739" w:author="Peto" w:date="2018-06-14T07:18:00Z">
            <w:rPr/>
          </w:rPrChange>
        </w:rPr>
        <w:t>P</w:t>
      </w:r>
      <w:r w:rsidR="005242E4" w:rsidRPr="00A82009">
        <w:rPr>
          <w:noProof/>
          <w:rPrChange w:id="6740" w:author="Peto" w:date="2018-06-14T07:18:00Z">
            <w:rPr/>
          </w:rPrChange>
        </w:rPr>
        <w:t xml:space="preserve">ri výrazných rozdieloch v amplitúde </w:t>
      </w:r>
      <w:ins w:id="6741" w:author="Langer, Peter" w:date="2018-06-12T08:22:00Z">
        <m:oMath>
          <m:r>
            <w:rPr>
              <w:rFonts w:ascii="Cambria Math" w:hAnsi="Cambria Math"/>
              <w:noProof/>
              <w:rPrChange w:id="6742"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743" w:author="Peto" w:date="2018-06-14T07:18:00Z">
                    <w:rPr>
                      <w:rFonts w:ascii="Cambria Math" w:hAnsi="Cambria Math"/>
                    </w:rPr>
                  </w:rPrChange>
                </w:rPr>
                <m:t>t</m:t>
              </m:r>
            </m:e>
            <m:sub>
              <m:r>
                <w:rPr>
                  <w:rFonts w:ascii="Cambria Math" w:hAnsi="Cambria Math"/>
                  <w:noProof/>
                  <w:rPrChange w:id="6744" w:author="Peto" w:date="2018-06-14T07:18:00Z">
                    <w:rPr>
                      <w:rFonts w:ascii="Cambria Math" w:hAnsi="Cambria Math"/>
                    </w:rPr>
                  </w:rPrChange>
                </w:rPr>
                <m:t>max</m:t>
              </m:r>
            </m:sub>
          </m:sSub>
        </m:oMath>
      </w:ins>
      <w:del w:id="6745" w:author="Langer, Peter" w:date="2018-06-12T08:22:00Z">
        <w:r w:rsidR="005242E4" w:rsidRPr="00A82009" w:rsidDel="00E16A17">
          <w:rPr>
            <w:i/>
            <w:noProof/>
            <w:rPrChange w:id="6746" w:author="Peto" w:date="2018-06-14T07:18:00Z">
              <w:rPr>
                <w:i/>
              </w:rPr>
            </w:rPrChange>
          </w:rPr>
          <w:delText>-dZ/dt max</w:delText>
        </w:r>
      </w:del>
      <w:r w:rsidR="005242E4" w:rsidRPr="00A82009">
        <w:rPr>
          <w:i/>
          <w:noProof/>
          <w:rPrChange w:id="6747" w:author="Peto" w:date="2018-06-14T07:18:00Z">
            <w:rPr>
              <w:i/>
            </w:rPr>
          </w:rPrChange>
        </w:rPr>
        <w:t xml:space="preserve"> </w:t>
      </w:r>
      <w:r w:rsidR="005242E4" w:rsidRPr="00A82009">
        <w:rPr>
          <w:noProof/>
          <w:rPrChange w:id="6748" w:author="Peto" w:date="2018-06-14T07:18:00Z">
            <w:rPr/>
          </w:rPrChange>
        </w:rPr>
        <w:t>bol takýto signál ponechaný pre hodnotenie, keďže sa vyskytoval veľmi výnimočne a nemáme dokaz o tom že je nefyziologický.</w:t>
      </w:r>
    </w:p>
    <w:p w14:paraId="1D06D8F9" w14:textId="77777777" w:rsidR="00934FBD" w:rsidRPr="00A82009" w:rsidRDefault="00934FBD" w:rsidP="00CE547F">
      <w:pPr>
        <w:rPr>
          <w:noProof/>
          <w:rPrChange w:id="6749" w:author="Peto" w:date="2018-06-14T07:18:00Z">
            <w:rPr/>
          </w:rPrChange>
        </w:rPr>
      </w:pPr>
    </w:p>
    <w:p w14:paraId="0F89D828" w14:textId="7D6EBCD6" w:rsidR="00CE547F" w:rsidRPr="00A82009" w:rsidRDefault="00CE547F" w:rsidP="00CE547F">
      <w:pPr>
        <w:pStyle w:val="Nadpis3"/>
        <w:rPr>
          <w:noProof/>
          <w:rPrChange w:id="6750" w:author="Peto" w:date="2018-06-14T07:18:00Z">
            <w:rPr/>
          </w:rPrChange>
        </w:rPr>
      </w:pPr>
      <w:bookmarkStart w:id="6751" w:name="_Toc510268151"/>
      <w:bookmarkStart w:id="6752" w:name="_Toc516413232"/>
      <w:r w:rsidRPr="00A82009">
        <w:rPr>
          <w:noProof/>
          <w:rPrChange w:id="6753" w:author="Peto" w:date="2018-06-14T07:18:00Z">
            <w:rPr/>
          </w:rPrChange>
        </w:rPr>
        <w:t xml:space="preserve">Detekcia </w:t>
      </w:r>
      <w:r w:rsidR="006C0833" w:rsidRPr="00A82009">
        <w:rPr>
          <w:noProof/>
          <w:rPrChange w:id="6754" w:author="Peto" w:date="2018-06-14T07:18:00Z">
            <w:rPr/>
          </w:rPrChange>
        </w:rPr>
        <w:t>prvého srdečného zvuku (</w:t>
      </w:r>
      <w:r w:rsidRPr="00A82009">
        <w:rPr>
          <w:noProof/>
          <w:rPrChange w:id="6755" w:author="Peto" w:date="2018-06-14T07:18:00Z">
            <w:rPr/>
          </w:rPrChange>
        </w:rPr>
        <w:t>S1</w:t>
      </w:r>
      <w:bookmarkEnd w:id="6751"/>
      <w:r w:rsidR="006C0833" w:rsidRPr="00A82009">
        <w:rPr>
          <w:noProof/>
          <w:rPrChange w:id="6756" w:author="Peto" w:date="2018-06-14T07:18:00Z">
            <w:rPr/>
          </w:rPrChange>
        </w:rPr>
        <w:t>)</w:t>
      </w:r>
      <w:bookmarkEnd w:id="6752"/>
    </w:p>
    <w:p w14:paraId="36363852" w14:textId="77777777" w:rsidR="00CE547F" w:rsidRPr="00A82009" w:rsidRDefault="00CE547F" w:rsidP="00CE547F">
      <w:pPr>
        <w:rPr>
          <w:noProof/>
          <w:rPrChange w:id="6757" w:author="Peto" w:date="2018-06-14T07:18:00Z">
            <w:rPr/>
          </w:rPrChange>
        </w:rPr>
      </w:pPr>
    </w:p>
    <w:p w14:paraId="2E1279C5" w14:textId="5E9BC3C2" w:rsidR="00E45212" w:rsidRPr="00A82009" w:rsidRDefault="00CE547F" w:rsidP="00E45212">
      <w:pPr>
        <w:rPr>
          <w:noProof/>
          <w:rPrChange w:id="6758" w:author="Peto" w:date="2018-06-14T07:18:00Z">
            <w:rPr/>
          </w:rPrChange>
        </w:rPr>
      </w:pPr>
      <w:r w:rsidRPr="00A82009">
        <w:rPr>
          <w:noProof/>
          <w:rPrChange w:id="6759" w:author="Peto" w:date="2018-06-14T07:18:00Z">
            <w:rPr/>
          </w:rPrChange>
        </w:rPr>
        <w:t xml:space="preserve">S1 je prvým zvukom po R-vlne. Frekvenčný rozsah nie je z literatúry jasný. Jeden zdroj tvrdí že jeho spektrum je v pásme 50-150Hz </w:t>
      </w:r>
      <w:r w:rsidRPr="00A82009">
        <w:rPr>
          <w:noProof/>
          <w:rPrChange w:id="6760" w:author="Peto" w:date="2018-06-14T07:18:00Z">
            <w:rPr/>
          </w:rPrChange>
        </w:rPr>
        <w:fldChar w:fldCharType="begin"/>
      </w:r>
      <w:r w:rsidR="00AD692D" w:rsidRPr="00A82009">
        <w:rPr>
          <w:noProof/>
          <w:rPrChange w:id="6761" w:author="Peto" w:date="2018-06-14T07:18:00Z">
            <w:rPr/>
          </w:rPrChange>
        </w:rPr>
        <w:instrText xml:space="preserve"> ADDIN EN.CITE &lt;EndNote&gt;&lt;Cite&gt;&lt;Author&gt;Djebbari&lt;/Author&gt;&lt;Year&gt;2000&lt;/Year&gt;&lt;IDText&gt;Short-time Fourier transform analysis of the phonocardiogram signal&lt;/IDText&gt;&lt;DisplayText&gt;&lt;style face="superscript"&gt;60&lt;/style&gt;&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A82009">
        <w:rPr>
          <w:noProof/>
          <w:rPrChange w:id="6762" w:author="Peto" w:date="2018-06-14T07:18:00Z">
            <w:rPr/>
          </w:rPrChange>
        </w:rPr>
        <w:fldChar w:fldCharType="separate"/>
      </w:r>
      <w:r w:rsidR="00AD692D" w:rsidRPr="00A82009">
        <w:rPr>
          <w:noProof/>
          <w:vertAlign w:val="superscript"/>
        </w:rPr>
        <w:t>60</w:t>
      </w:r>
      <w:r w:rsidRPr="00A82009">
        <w:rPr>
          <w:noProof/>
          <w:rPrChange w:id="6763" w:author="Peto" w:date="2018-06-14T07:18:00Z">
            <w:rPr/>
          </w:rPrChange>
        </w:rPr>
        <w:fldChar w:fldCharType="end"/>
      </w:r>
      <w:r w:rsidRPr="00A82009">
        <w:rPr>
          <w:noProof/>
          <w:rPrChange w:id="6764" w:author="Peto" w:date="2018-06-14T07:18:00Z">
            <w:rPr/>
          </w:rPrChange>
        </w:rPr>
        <w:t xml:space="preserve">, iný že to je 20-150Hz </w:t>
      </w:r>
      <w:r w:rsidRPr="00A82009">
        <w:rPr>
          <w:noProof/>
          <w:rPrChange w:id="6765" w:author="Peto" w:date="2018-06-14T07:18:00Z">
            <w:rPr/>
          </w:rPrChange>
        </w:rPr>
        <w:fldChar w:fldCharType="begin"/>
      </w:r>
      <w:r w:rsidR="00AD692D" w:rsidRPr="00A82009">
        <w:rPr>
          <w:noProof/>
          <w:rPrChange w:id="6766" w:author="Peto" w:date="2018-06-14T07:18:00Z">
            <w:rPr/>
          </w:rPrChange>
        </w:rPr>
        <w:instrText xml:space="preserve"> ADDIN EN.CITE &lt;EndNote&gt;&lt;Cite&gt;&lt;Author&gt;J. Zhong&lt;/Author&gt;&lt;Year&gt;2013&lt;/Year&gt;&lt;IDText&gt;Automatic heart sound signal analysis with reused multi-scale wavelet transform&lt;/IDText&gt;&lt;DisplayText&gt;&lt;style face="superscript"&gt;61&lt;/style&gt;&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A82009">
        <w:rPr>
          <w:noProof/>
          <w:rPrChange w:id="6767" w:author="Peto" w:date="2018-06-14T07:18:00Z">
            <w:rPr/>
          </w:rPrChange>
        </w:rPr>
        <w:fldChar w:fldCharType="separate"/>
      </w:r>
      <w:r w:rsidR="00AD692D" w:rsidRPr="00A82009">
        <w:rPr>
          <w:noProof/>
          <w:vertAlign w:val="superscript"/>
        </w:rPr>
        <w:t>61</w:t>
      </w:r>
      <w:r w:rsidRPr="00A82009">
        <w:rPr>
          <w:noProof/>
          <w:rPrChange w:id="6768" w:author="Peto" w:date="2018-06-14T07:18:00Z">
            <w:rPr/>
          </w:rPrChange>
        </w:rPr>
        <w:fldChar w:fldCharType="end"/>
      </w:r>
      <w:r w:rsidRPr="00A82009">
        <w:rPr>
          <w:noProof/>
          <w:rPrChange w:id="6769" w:author="Peto" w:date="2018-06-14T07:18:00Z">
            <w:rPr/>
          </w:rPrChange>
        </w:rPr>
        <w:t xml:space="preserve">. Na odfiltrovanie užitočnej zložky HS z nameraného signálu sa používa filtrovanie za pomoci </w:t>
      </w:r>
      <w:r w:rsidR="00CA3240" w:rsidRPr="00A82009">
        <w:rPr>
          <w:noProof/>
          <w:rPrChange w:id="6770" w:author="Peto" w:date="2018-06-14T07:18:00Z">
            <w:rPr/>
          </w:rPrChange>
        </w:rPr>
        <w:t xml:space="preserve">dikrétnej vlnkovej transformácie (Discrete Wavelet Transform – </w:t>
      </w:r>
      <w:commentRangeStart w:id="6771"/>
      <w:r w:rsidRPr="00A82009">
        <w:rPr>
          <w:noProof/>
          <w:rPrChange w:id="6772" w:author="Peto" w:date="2018-06-14T07:18:00Z">
            <w:rPr/>
          </w:rPrChange>
        </w:rPr>
        <w:t>DWT</w:t>
      </w:r>
      <w:commentRangeEnd w:id="6771"/>
      <w:r w:rsidR="00CA3240" w:rsidRPr="00A82009">
        <w:rPr>
          <w:noProof/>
          <w:rPrChange w:id="6773" w:author="Peto" w:date="2018-06-14T07:18:00Z">
            <w:rPr/>
          </w:rPrChange>
        </w:rPr>
        <w:t>)</w:t>
      </w:r>
      <w:r w:rsidRPr="00A82009">
        <w:rPr>
          <w:rStyle w:val="Odkaznakomentr"/>
          <w:noProof/>
          <w:rPrChange w:id="6774" w:author="Peto" w:date="2018-06-14T07:18:00Z">
            <w:rPr>
              <w:rStyle w:val="Odkaznakomentr"/>
            </w:rPr>
          </w:rPrChange>
        </w:rPr>
        <w:commentReference w:id="6771"/>
      </w:r>
      <w:r w:rsidRPr="00A82009">
        <w:rPr>
          <w:noProof/>
          <w:rPrChange w:id="6775" w:author="Peto" w:date="2018-06-14T07:18:00Z">
            <w:rPr/>
          </w:rPrChange>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A82009">
        <w:rPr>
          <w:noProof/>
          <w:rPrChange w:id="6776" w:author="Peto" w:date="2018-06-14T07:18:00Z">
            <w:rPr/>
          </w:rPrChange>
        </w:rPr>
        <w:fldChar w:fldCharType="begin"/>
      </w:r>
      <w:r w:rsidR="00AD692D" w:rsidRPr="00A82009">
        <w:rPr>
          <w:noProof/>
          <w:rPrChange w:id="6777" w:author="Peto" w:date="2018-06-14T07:18:00Z">
            <w:rPr/>
          </w:rPrChange>
        </w:rPr>
        <w:instrText xml:space="preserve"> ADDIN EN.CITE &lt;EndNote&gt;&lt;Cite&gt;&lt;Author&gt;El-Segaier&lt;/Author&gt;&lt;Year&gt;2005&lt;/Year&gt;&lt;IDText&gt;Computer-based detection and analysis of heart sound and murmur&lt;/IDText&gt;&lt;DisplayText&gt;&lt;style face="superscript"&gt;62&lt;/style&gt;&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A82009">
        <w:rPr>
          <w:noProof/>
          <w:rPrChange w:id="6778" w:author="Peto" w:date="2018-06-14T07:18:00Z">
            <w:rPr/>
          </w:rPrChange>
        </w:rPr>
        <w:fldChar w:fldCharType="separate"/>
      </w:r>
      <w:r w:rsidR="00AD692D" w:rsidRPr="00A82009">
        <w:rPr>
          <w:noProof/>
          <w:vertAlign w:val="superscript"/>
        </w:rPr>
        <w:t>62</w:t>
      </w:r>
      <w:r w:rsidRPr="00A82009">
        <w:rPr>
          <w:noProof/>
          <w:rPrChange w:id="6779" w:author="Peto" w:date="2018-06-14T07:18:00Z">
            <w:rPr/>
          </w:rPrChange>
        </w:rPr>
        <w:fldChar w:fldCharType="end"/>
      </w:r>
      <w:r w:rsidRPr="00A82009">
        <w:rPr>
          <w:noProof/>
          <w:rPrChange w:id="6780" w:author="Peto" w:date="2018-06-14T07:18:00Z">
            <w:rPr/>
          </w:rPrChange>
        </w:rPr>
        <w:t xml:space="preserve">, DWT bola znova použitá </w:t>
      </w:r>
      <w:r w:rsidRPr="00A82009">
        <w:rPr>
          <w:noProof/>
          <w:rPrChange w:id="6781"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6782" w:author="Peto" w:date="2018-06-14T07:18:00Z">
            <w:rPr/>
          </w:rPrChange>
        </w:rPr>
        <w:instrText xml:space="preserve"> ADDIN EN.CITE </w:instrText>
      </w:r>
      <w:r w:rsidR="00AD692D" w:rsidRPr="00A82009">
        <w:rPr>
          <w:noProof/>
          <w:rPrChange w:id="6783"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6784" w:author="Peto" w:date="2018-06-14T07:18:00Z">
            <w:rPr/>
          </w:rPrChange>
        </w:rPr>
        <w:instrText xml:space="preserve"> ADDIN EN.CITE.DATA </w:instrText>
      </w:r>
      <w:r w:rsidR="00AD692D" w:rsidRPr="00A82009">
        <w:rPr>
          <w:noProof/>
          <w:rPrChange w:id="6785" w:author="Peto" w:date="2018-06-14T07:18:00Z">
            <w:rPr>
              <w:noProof/>
            </w:rPr>
          </w:rPrChange>
        </w:rPr>
      </w:r>
      <w:r w:rsidR="00AD692D" w:rsidRPr="00A82009">
        <w:rPr>
          <w:noProof/>
          <w:rPrChange w:id="6786" w:author="Peto" w:date="2018-06-14T07:18:00Z">
            <w:rPr/>
          </w:rPrChange>
        </w:rPr>
        <w:fldChar w:fldCharType="end"/>
      </w:r>
      <w:r w:rsidRPr="00A82009">
        <w:rPr>
          <w:noProof/>
          <w:rPrChange w:id="6787" w:author="Peto" w:date="2018-06-14T07:18:00Z">
            <w:rPr>
              <w:noProof/>
            </w:rPr>
          </w:rPrChange>
        </w:rPr>
      </w:r>
      <w:r w:rsidRPr="00A82009">
        <w:rPr>
          <w:noProof/>
          <w:rPrChange w:id="6788" w:author="Peto" w:date="2018-06-14T07:18:00Z">
            <w:rPr/>
          </w:rPrChange>
        </w:rPr>
        <w:fldChar w:fldCharType="separate"/>
      </w:r>
      <w:r w:rsidR="00AD692D" w:rsidRPr="00A82009">
        <w:rPr>
          <w:noProof/>
          <w:vertAlign w:val="superscript"/>
        </w:rPr>
        <w:t>63</w:t>
      </w:r>
      <w:r w:rsidRPr="00A82009">
        <w:rPr>
          <w:noProof/>
          <w:rPrChange w:id="6789" w:author="Peto" w:date="2018-06-14T07:18:00Z">
            <w:rPr/>
          </w:rPrChange>
        </w:rPr>
        <w:fldChar w:fldCharType="end"/>
      </w:r>
      <w:r w:rsidRPr="00A82009">
        <w:rPr>
          <w:noProof/>
          <w:rPrChange w:id="6790" w:author="Peto" w:date="2018-06-14T07:18:00Z">
            <w:rPr/>
          </w:rPrChange>
        </w:rPr>
        <w:t xml:space="preserve"> alebo </w:t>
      </w:r>
      <w:r w:rsidRPr="00A82009">
        <w:rPr>
          <w:noProof/>
          <w:rPrChange w:id="6791" w:author="Peto" w:date="2018-06-14T07:18:00Z">
            <w:rPr/>
          </w:rPrChange>
        </w:rPr>
        <w:fldChar w:fldCharType="begin"/>
      </w:r>
      <w:r w:rsidR="00AD692D" w:rsidRPr="00A82009">
        <w:rPr>
          <w:noProof/>
          <w:rPrChange w:id="6792" w:author="Peto" w:date="2018-06-14T07:18:00Z">
            <w:rPr/>
          </w:rPrChange>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A82009">
        <w:rPr>
          <w:noProof/>
          <w:rPrChange w:id="6793" w:author="Peto" w:date="2018-06-14T07:18:00Z">
            <w:rPr/>
          </w:rPrChange>
        </w:rPr>
        <w:fldChar w:fldCharType="separate"/>
      </w:r>
      <w:r w:rsidR="00AD692D" w:rsidRPr="00A82009">
        <w:rPr>
          <w:noProof/>
          <w:vertAlign w:val="superscript"/>
        </w:rPr>
        <w:t>64</w:t>
      </w:r>
      <w:r w:rsidRPr="00A82009">
        <w:rPr>
          <w:noProof/>
          <w:rPrChange w:id="6794" w:author="Peto" w:date="2018-06-14T07:18:00Z">
            <w:rPr/>
          </w:rPrChange>
        </w:rPr>
        <w:fldChar w:fldCharType="end"/>
      </w:r>
      <w:r w:rsidRPr="00A82009">
        <w:rPr>
          <w:noProof/>
          <w:rPrChange w:id="6795" w:author="Peto" w:date="2018-06-14T07:18:00Z">
            <w:rPr/>
          </w:rPrChange>
        </w:rPr>
        <w:t xml:space="preserve">, neurónové siete </w:t>
      </w:r>
      <w:r w:rsidRPr="00A82009">
        <w:rPr>
          <w:noProof/>
          <w:rPrChange w:id="6796" w:author="Peto" w:date="2018-06-14T07:18:00Z">
            <w:rPr/>
          </w:rPrChange>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sidRPr="00A82009">
        <w:rPr>
          <w:noProof/>
          <w:rPrChange w:id="6797" w:author="Peto" w:date="2018-06-14T07:18:00Z">
            <w:rPr/>
          </w:rPrChange>
        </w:rPr>
        <w:instrText xml:space="preserve"> ADDIN EN.CITE </w:instrText>
      </w:r>
      <w:r w:rsidR="00AD692D" w:rsidRPr="00A82009">
        <w:rPr>
          <w:noProof/>
          <w:rPrChange w:id="6798" w:author="Peto" w:date="2018-06-14T07:18:00Z">
            <w:rPr/>
          </w:rPrChange>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sidRPr="00A82009">
        <w:rPr>
          <w:noProof/>
          <w:rPrChange w:id="6799" w:author="Peto" w:date="2018-06-14T07:18:00Z">
            <w:rPr/>
          </w:rPrChange>
        </w:rPr>
        <w:instrText xml:space="preserve"> ADDIN EN.CITE.DATA </w:instrText>
      </w:r>
      <w:r w:rsidR="00AD692D" w:rsidRPr="00A82009">
        <w:rPr>
          <w:noProof/>
          <w:rPrChange w:id="6800" w:author="Peto" w:date="2018-06-14T07:18:00Z">
            <w:rPr>
              <w:noProof/>
            </w:rPr>
          </w:rPrChange>
        </w:rPr>
      </w:r>
      <w:r w:rsidR="00AD692D" w:rsidRPr="00A82009">
        <w:rPr>
          <w:noProof/>
          <w:rPrChange w:id="6801" w:author="Peto" w:date="2018-06-14T07:18:00Z">
            <w:rPr/>
          </w:rPrChange>
        </w:rPr>
        <w:fldChar w:fldCharType="end"/>
      </w:r>
      <w:r w:rsidRPr="00A82009">
        <w:rPr>
          <w:noProof/>
          <w:rPrChange w:id="6802" w:author="Peto" w:date="2018-06-14T07:18:00Z">
            <w:rPr>
              <w:noProof/>
            </w:rPr>
          </w:rPrChange>
        </w:rPr>
      </w:r>
      <w:r w:rsidRPr="00A82009">
        <w:rPr>
          <w:noProof/>
          <w:rPrChange w:id="6803" w:author="Peto" w:date="2018-06-14T07:18:00Z">
            <w:rPr/>
          </w:rPrChange>
        </w:rPr>
        <w:fldChar w:fldCharType="separate"/>
      </w:r>
      <w:r w:rsidR="00AD692D" w:rsidRPr="00A82009">
        <w:rPr>
          <w:noProof/>
          <w:vertAlign w:val="superscript"/>
        </w:rPr>
        <w:t>65</w:t>
      </w:r>
      <w:r w:rsidRPr="00A82009">
        <w:rPr>
          <w:noProof/>
          <w:rPrChange w:id="6804" w:author="Peto" w:date="2018-06-14T07:18:00Z">
            <w:rPr/>
          </w:rPrChange>
        </w:rPr>
        <w:fldChar w:fldCharType="end"/>
      </w:r>
      <w:r w:rsidRPr="00A82009">
        <w:rPr>
          <w:noProof/>
          <w:rPrChange w:id="6805" w:author="Peto" w:date="2018-06-14T07:18:00Z">
            <w:rPr/>
          </w:rPrChange>
        </w:rPr>
        <w:t xml:space="preserve">. </w:t>
      </w:r>
      <w:r w:rsidR="00E45212" w:rsidRPr="00A82009">
        <w:rPr>
          <w:noProof/>
          <w:rPrChange w:id="6806" w:author="Peto" w:date="2018-06-14T07:18:00Z">
            <w:rPr/>
          </w:rPrChange>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A82009">
        <w:rPr>
          <w:noProof/>
          <w:rPrChange w:id="6807" w:author="Peto" w:date="2018-06-14T07:18:00Z">
            <w:rPr/>
          </w:rPrChange>
        </w:rPr>
        <w:fldChar w:fldCharType="begin"/>
      </w:r>
      <w:r w:rsidR="00AD692D" w:rsidRPr="00A82009">
        <w:rPr>
          <w:noProof/>
          <w:rPrChange w:id="6808" w:author="Peto" w:date="2018-06-14T07:18:00Z">
            <w:rPr/>
          </w:rPrChange>
        </w:rPr>
        <w:instrText xml:space="preserve"> ADDIN EN.CITE &lt;EndNote&gt;&lt;Cite&gt;&lt;Author&gt;Debbal&lt;/Author&gt;&lt;Year&gt;2007&lt;/Year&gt;&lt;IDText&gt;Time-frequency analysis of the first and the second heartbeat sounds&lt;/IDText&gt;&lt;DisplayText&gt;&lt;style face="superscript"&gt;66&lt;/style&gt;&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A82009">
        <w:rPr>
          <w:noProof/>
          <w:rPrChange w:id="6809" w:author="Peto" w:date="2018-06-14T07:18:00Z">
            <w:rPr/>
          </w:rPrChange>
        </w:rPr>
        <w:fldChar w:fldCharType="separate"/>
      </w:r>
      <w:r w:rsidR="00AD692D" w:rsidRPr="00A82009">
        <w:rPr>
          <w:noProof/>
          <w:vertAlign w:val="superscript"/>
        </w:rPr>
        <w:t>66</w:t>
      </w:r>
      <w:r w:rsidR="00E45212" w:rsidRPr="00A82009">
        <w:rPr>
          <w:noProof/>
          <w:rPrChange w:id="6810" w:author="Peto" w:date="2018-06-14T07:18:00Z">
            <w:rPr/>
          </w:rPrChange>
        </w:rPr>
        <w:fldChar w:fldCharType="end"/>
      </w:r>
      <w:r w:rsidR="00E45212" w:rsidRPr="00A82009">
        <w:rPr>
          <w:noProof/>
          <w:rPrChange w:id="6811" w:author="Peto" w:date="2018-06-14T07:18:00Z">
            <w:rPr/>
          </w:rPrChange>
        </w:rPr>
        <w:t xml:space="preserve">. S1 je vyvolaný dvoma udalosťami a to zatvorením dvojcípej (M1 – mitral) a trojcípej (T1 - tricuspid) chlopne. </w:t>
      </w:r>
      <w:r w:rsidR="00E45212" w:rsidRPr="00A82009">
        <w:rPr>
          <w:noProof/>
          <w:rPrChange w:id="6812" w:author="Peto" w:date="2018-06-14T07:18:00Z">
            <w:rPr/>
          </w:rPrChange>
        </w:rPr>
        <w:fldChar w:fldCharType="begin"/>
      </w:r>
      <w:r w:rsidR="00E45212" w:rsidRPr="00A82009">
        <w:rPr>
          <w:noProof/>
          <w:rPrChange w:id="6813" w:author="Peto" w:date="2018-06-14T07:18:00Z">
            <w:rPr/>
          </w:rPrChange>
        </w:rPr>
        <w:instrText xml:space="preserve"> REF _Ref510259744 \h </w:instrText>
      </w:r>
      <w:r w:rsidR="00E45212" w:rsidRPr="00A82009">
        <w:rPr>
          <w:noProof/>
          <w:rPrChange w:id="6814" w:author="Peto" w:date="2018-06-14T07:18:00Z">
            <w:rPr>
              <w:noProof/>
            </w:rPr>
          </w:rPrChange>
        </w:rPr>
      </w:r>
      <w:r w:rsidR="00E45212" w:rsidRPr="00A82009">
        <w:rPr>
          <w:noProof/>
          <w:rPrChange w:id="6815" w:author="Peto" w:date="2018-06-14T07:18:00Z">
            <w:rPr/>
          </w:rPrChange>
        </w:rPr>
        <w:fldChar w:fldCharType="separate"/>
      </w:r>
      <w:ins w:id="6816" w:author="Peto" w:date="2018-06-10T16:58:00Z">
        <w:r w:rsidR="00F95B9C" w:rsidRPr="00A82009">
          <w:rPr>
            <w:noProof/>
            <w:rPrChange w:id="6817" w:author="Peto" w:date="2018-06-14T07:18:00Z">
              <w:rPr/>
            </w:rPrChange>
          </w:rPr>
          <w:t>Obrázok 3.7</w:t>
        </w:r>
      </w:ins>
      <w:del w:id="6818" w:author="Peto" w:date="2018-06-10T16:58:00Z">
        <w:r w:rsidR="00B85020" w:rsidRPr="00A82009" w:rsidDel="00F95B9C">
          <w:rPr>
            <w:noProof/>
            <w:rPrChange w:id="6819" w:author="Peto" w:date="2018-06-14T07:18:00Z">
              <w:rPr/>
            </w:rPrChange>
          </w:rPr>
          <w:delText>Obrázok 3.7</w:delText>
        </w:r>
      </w:del>
      <w:r w:rsidR="00E45212" w:rsidRPr="00A82009">
        <w:rPr>
          <w:noProof/>
          <w:rPrChange w:id="6820" w:author="Peto" w:date="2018-06-14T07:18:00Z">
            <w:rPr/>
          </w:rPrChange>
        </w:rPr>
        <w:fldChar w:fldCharType="end"/>
      </w:r>
      <w:r w:rsidR="00E45212" w:rsidRPr="00A82009">
        <w:rPr>
          <w:noProof/>
          <w:rPrChange w:id="6821" w:author="Peto" w:date="2018-06-14T07:18:00Z">
            <w:rPr/>
          </w:rPrChange>
        </w:rPr>
        <w:t xml:space="preserve"> </w:t>
      </w:r>
      <w:r w:rsidR="00D047CA" w:rsidRPr="00A82009">
        <w:rPr>
          <w:noProof/>
          <w:rPrChange w:id="6822" w:author="Peto" w:date="2018-06-14T07:18:00Z">
            <w:rPr/>
          </w:rPrChange>
        </w:rPr>
        <w:t xml:space="preserve">a </w:t>
      </w:r>
      <w:r w:rsidR="00D047CA" w:rsidRPr="00A82009">
        <w:rPr>
          <w:noProof/>
          <w:rPrChange w:id="6823" w:author="Peto" w:date="2018-06-14T07:18:00Z">
            <w:rPr/>
          </w:rPrChange>
        </w:rPr>
        <w:fldChar w:fldCharType="begin"/>
      </w:r>
      <w:r w:rsidR="00D047CA" w:rsidRPr="00A82009">
        <w:rPr>
          <w:noProof/>
          <w:rPrChange w:id="6824" w:author="Peto" w:date="2018-06-14T07:18:00Z">
            <w:rPr/>
          </w:rPrChange>
        </w:rPr>
        <w:instrText xml:space="preserve"> REF _Ref513977795 \h </w:instrText>
      </w:r>
      <w:r w:rsidR="00D047CA" w:rsidRPr="00A82009">
        <w:rPr>
          <w:noProof/>
          <w:rPrChange w:id="6825" w:author="Peto" w:date="2018-06-14T07:18:00Z">
            <w:rPr>
              <w:noProof/>
            </w:rPr>
          </w:rPrChange>
        </w:rPr>
      </w:r>
      <w:r w:rsidR="00D047CA" w:rsidRPr="00A82009">
        <w:rPr>
          <w:noProof/>
          <w:rPrChange w:id="6826" w:author="Peto" w:date="2018-06-14T07:18:00Z">
            <w:rPr/>
          </w:rPrChange>
        </w:rPr>
        <w:fldChar w:fldCharType="separate"/>
      </w:r>
      <w:ins w:id="6827" w:author="Peto" w:date="2018-06-10T16:58:00Z">
        <w:r w:rsidR="00F95B9C" w:rsidRPr="00A82009">
          <w:rPr>
            <w:noProof/>
            <w:rPrChange w:id="6828" w:author="Peto" w:date="2018-06-14T07:18:00Z">
              <w:rPr/>
            </w:rPrChange>
          </w:rPr>
          <w:t>Obrázok 3.8</w:t>
        </w:r>
      </w:ins>
      <w:del w:id="6829" w:author="Peto" w:date="2018-06-10T16:58:00Z">
        <w:r w:rsidR="00B85020" w:rsidRPr="00A82009" w:rsidDel="00F95B9C">
          <w:rPr>
            <w:noProof/>
            <w:rPrChange w:id="6830" w:author="Peto" w:date="2018-06-14T07:18:00Z">
              <w:rPr/>
            </w:rPrChange>
          </w:rPr>
          <w:delText>Obrázok 3.8</w:delText>
        </w:r>
      </w:del>
      <w:r w:rsidR="00D047CA" w:rsidRPr="00A82009">
        <w:rPr>
          <w:noProof/>
          <w:rPrChange w:id="6831" w:author="Peto" w:date="2018-06-14T07:18:00Z">
            <w:rPr/>
          </w:rPrChange>
        </w:rPr>
        <w:fldChar w:fldCharType="end"/>
      </w:r>
      <w:r w:rsidR="00D047CA" w:rsidRPr="00A82009">
        <w:rPr>
          <w:noProof/>
          <w:rPrChange w:id="6832" w:author="Peto" w:date="2018-06-14T07:18:00Z">
            <w:rPr/>
          </w:rPrChange>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sidRPr="00A82009">
        <w:rPr>
          <w:noProof/>
          <w:rPrChange w:id="6833" w:author="Peto" w:date="2018-06-14T07:18:00Z">
            <w:rPr/>
          </w:rPrChange>
        </w:rPr>
        <w:fldChar w:fldCharType="begin"/>
      </w:r>
      <w:r w:rsidR="00D047CA" w:rsidRPr="00A82009">
        <w:rPr>
          <w:noProof/>
          <w:rPrChange w:id="6834" w:author="Peto" w:date="2018-06-14T07:18:00Z">
            <w:rPr/>
          </w:rPrChange>
        </w:rPr>
        <w:instrText xml:space="preserve"> REF _Ref513977929 \h </w:instrText>
      </w:r>
      <w:r w:rsidR="00D047CA" w:rsidRPr="00A82009">
        <w:rPr>
          <w:noProof/>
          <w:rPrChange w:id="6835" w:author="Peto" w:date="2018-06-14T07:18:00Z">
            <w:rPr>
              <w:noProof/>
            </w:rPr>
          </w:rPrChange>
        </w:rPr>
      </w:r>
      <w:r w:rsidR="00D047CA" w:rsidRPr="00A82009">
        <w:rPr>
          <w:noProof/>
          <w:rPrChange w:id="6836" w:author="Peto" w:date="2018-06-14T07:18:00Z">
            <w:rPr/>
          </w:rPrChange>
        </w:rPr>
        <w:fldChar w:fldCharType="separate"/>
      </w:r>
      <w:ins w:id="6837" w:author="Peto" w:date="2018-06-10T16:58:00Z">
        <w:r w:rsidR="00F95B9C" w:rsidRPr="00A82009">
          <w:rPr>
            <w:noProof/>
            <w:rPrChange w:id="6838" w:author="Peto" w:date="2018-06-14T07:18:00Z">
              <w:rPr/>
            </w:rPrChange>
          </w:rPr>
          <w:t>Obrázok 3.9</w:t>
        </w:r>
      </w:ins>
      <w:del w:id="6839" w:author="Peto" w:date="2018-06-10T16:58:00Z">
        <w:r w:rsidR="00B85020" w:rsidRPr="00A82009" w:rsidDel="00F95B9C">
          <w:rPr>
            <w:noProof/>
            <w:rPrChange w:id="6840" w:author="Peto" w:date="2018-06-14T07:18:00Z">
              <w:rPr/>
            </w:rPrChange>
          </w:rPr>
          <w:delText>Obrázok 3.9</w:delText>
        </w:r>
      </w:del>
      <w:r w:rsidR="00D047CA" w:rsidRPr="00A82009">
        <w:rPr>
          <w:noProof/>
          <w:rPrChange w:id="6841" w:author="Peto" w:date="2018-06-14T07:18:00Z">
            <w:rPr/>
          </w:rPrChange>
        </w:rPr>
        <w:fldChar w:fldCharType="end"/>
      </w:r>
      <w:r w:rsidR="00D047CA" w:rsidRPr="00A82009">
        <w:rPr>
          <w:noProof/>
          <w:rPrChange w:id="6842" w:author="Peto" w:date="2018-06-14T07:18:00Z">
            <w:rPr/>
          </w:rPrChange>
        </w:rPr>
        <w:t xml:space="preserve"> znázorňuje priemerované spektrum pre 30 dobrovoľníkov.</w:t>
      </w:r>
    </w:p>
    <w:p w14:paraId="15D64499" w14:textId="77777777" w:rsidR="00E45212" w:rsidRPr="00A82009" w:rsidRDefault="00E45212" w:rsidP="00E45212">
      <w:pPr>
        <w:jc w:val="center"/>
        <w:rPr>
          <w:noProof/>
          <w:rPrChange w:id="6843" w:author="Peto" w:date="2018-06-14T07:18:00Z">
            <w:rPr/>
          </w:rPrChange>
        </w:rPr>
      </w:pPr>
      <w:r w:rsidRPr="00D72AE1">
        <w:rPr>
          <w:noProof/>
          <w:lang w:val="cs-CZ"/>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A82009" w:rsidRDefault="00E45212" w:rsidP="00E45212">
      <w:pPr>
        <w:pStyle w:val="Popis"/>
        <w:rPr>
          <w:noProof/>
          <w:vanish/>
          <w:color w:val="000000"/>
          <w:szCs w:val="22"/>
          <w:lang w:val="sk-SK"/>
          <w:specVanish/>
          <w:rPrChange w:id="6844" w:author="Peto" w:date="2018-06-14T07:18:00Z">
            <w:rPr>
              <w:vanish/>
              <w:color w:val="000000"/>
              <w:szCs w:val="22"/>
              <w:lang w:val="sk-SK"/>
              <w:specVanish/>
            </w:rPr>
          </w:rPrChange>
        </w:rPr>
      </w:pPr>
      <w:bookmarkStart w:id="6845" w:name="_Ref510259744"/>
      <w:bookmarkStart w:id="6846" w:name="_Toc516413273"/>
      <w:r w:rsidRPr="00A82009">
        <w:rPr>
          <w:noProof/>
          <w:lang w:val="sk-SK"/>
          <w:rPrChange w:id="6847" w:author="Peto" w:date="2018-06-14T07:18:00Z">
            <w:rPr>
              <w:lang w:val="sk-SK"/>
            </w:rPr>
          </w:rPrChange>
        </w:rPr>
        <w:t xml:space="preserve">Obrázok </w:t>
      </w:r>
      <w:r w:rsidR="00A53D98" w:rsidRPr="00A82009">
        <w:rPr>
          <w:noProof/>
          <w:lang w:val="sk-SK"/>
          <w:rPrChange w:id="6848" w:author="Peto" w:date="2018-06-14T07:18:00Z">
            <w:rPr>
              <w:lang w:val="sk-SK"/>
            </w:rPr>
          </w:rPrChange>
        </w:rPr>
        <w:fldChar w:fldCharType="begin"/>
      </w:r>
      <w:r w:rsidR="00A53D98" w:rsidRPr="00A82009">
        <w:rPr>
          <w:noProof/>
          <w:lang w:val="sk-SK"/>
          <w:rPrChange w:id="6849" w:author="Peto" w:date="2018-06-14T07:18:00Z">
            <w:rPr>
              <w:lang w:val="sk-SK"/>
            </w:rPr>
          </w:rPrChange>
        </w:rPr>
        <w:instrText xml:space="preserve"> STYLEREF 1 \s </w:instrText>
      </w:r>
      <w:r w:rsidR="00A53D98" w:rsidRPr="00A82009">
        <w:rPr>
          <w:noProof/>
          <w:lang w:val="sk-SK"/>
          <w:rPrChange w:id="6850" w:author="Peto" w:date="2018-06-14T07:18:00Z">
            <w:rPr>
              <w:lang w:val="sk-SK"/>
            </w:rPr>
          </w:rPrChange>
        </w:rPr>
        <w:fldChar w:fldCharType="separate"/>
      </w:r>
      <w:r w:rsidR="00F95B9C" w:rsidRPr="00A82009">
        <w:rPr>
          <w:noProof/>
          <w:lang w:val="sk-SK"/>
        </w:rPr>
        <w:t>3</w:t>
      </w:r>
      <w:r w:rsidR="00A53D98" w:rsidRPr="00A82009">
        <w:rPr>
          <w:noProof/>
          <w:lang w:val="sk-SK"/>
          <w:rPrChange w:id="6851" w:author="Peto" w:date="2018-06-14T07:18:00Z">
            <w:rPr>
              <w:lang w:val="sk-SK"/>
            </w:rPr>
          </w:rPrChange>
        </w:rPr>
        <w:fldChar w:fldCharType="end"/>
      </w:r>
      <w:r w:rsidR="00A53D98" w:rsidRPr="00A82009">
        <w:rPr>
          <w:noProof/>
          <w:lang w:val="sk-SK"/>
          <w:rPrChange w:id="6852" w:author="Peto" w:date="2018-06-14T07:18:00Z">
            <w:rPr>
              <w:lang w:val="sk-SK"/>
            </w:rPr>
          </w:rPrChange>
        </w:rPr>
        <w:t>.</w:t>
      </w:r>
      <w:r w:rsidR="00A53D98" w:rsidRPr="00A82009">
        <w:rPr>
          <w:noProof/>
          <w:lang w:val="sk-SK"/>
          <w:rPrChange w:id="6853" w:author="Peto" w:date="2018-06-14T07:18:00Z">
            <w:rPr>
              <w:lang w:val="sk-SK"/>
            </w:rPr>
          </w:rPrChange>
        </w:rPr>
        <w:fldChar w:fldCharType="begin"/>
      </w:r>
      <w:r w:rsidR="00A53D98" w:rsidRPr="00A82009">
        <w:rPr>
          <w:noProof/>
          <w:lang w:val="sk-SK"/>
          <w:rPrChange w:id="6854" w:author="Peto" w:date="2018-06-14T07:18:00Z">
            <w:rPr>
              <w:lang w:val="sk-SK"/>
            </w:rPr>
          </w:rPrChange>
        </w:rPr>
        <w:instrText xml:space="preserve"> SEQ Obrázok \* ARABIC \s 1 </w:instrText>
      </w:r>
      <w:r w:rsidR="00A53D98" w:rsidRPr="00A82009">
        <w:rPr>
          <w:noProof/>
          <w:lang w:val="sk-SK"/>
          <w:rPrChange w:id="6855" w:author="Peto" w:date="2018-06-14T07:18:00Z">
            <w:rPr>
              <w:lang w:val="sk-SK"/>
            </w:rPr>
          </w:rPrChange>
        </w:rPr>
        <w:fldChar w:fldCharType="separate"/>
      </w:r>
      <w:r w:rsidR="00F95B9C" w:rsidRPr="00A82009">
        <w:rPr>
          <w:noProof/>
          <w:lang w:val="sk-SK"/>
        </w:rPr>
        <w:t>7</w:t>
      </w:r>
      <w:r w:rsidR="00A53D98" w:rsidRPr="00A82009">
        <w:rPr>
          <w:noProof/>
          <w:lang w:val="sk-SK"/>
          <w:rPrChange w:id="6856" w:author="Peto" w:date="2018-06-14T07:18:00Z">
            <w:rPr>
              <w:lang w:val="sk-SK"/>
            </w:rPr>
          </w:rPrChange>
        </w:rPr>
        <w:fldChar w:fldCharType="end"/>
      </w:r>
      <w:bookmarkEnd w:id="6845"/>
      <w:r w:rsidRPr="00A82009">
        <w:rPr>
          <w:noProof/>
          <w:lang w:val="sk-SK"/>
          <w:rPrChange w:id="6857" w:author="Peto" w:date="2018-06-14T07:18:00Z">
            <w:rPr>
              <w:lang w:val="sk-SK"/>
            </w:rPr>
          </w:rPrChange>
        </w:rPr>
        <w:t>:</w:t>
      </w:r>
      <w:r w:rsidRPr="00A82009">
        <w:rPr>
          <w:noProof/>
          <w:szCs w:val="22"/>
          <w:lang w:val="sk-SK"/>
          <w:rPrChange w:id="6858" w:author="Peto" w:date="2018-06-14T07:18:00Z">
            <w:rPr>
              <w:szCs w:val="22"/>
              <w:lang w:val="sk-SK"/>
            </w:rPr>
          </w:rPrChange>
        </w:rPr>
        <w:t xml:space="preserve"> Spektrum prvého srdečného zvuku S1 subjektu A.</w:t>
      </w:r>
      <w:bookmarkEnd w:id="6846"/>
    </w:p>
    <w:p w14:paraId="54FC5399" w14:textId="77777777" w:rsidR="00E45212" w:rsidRPr="00A82009" w:rsidRDefault="00E45212" w:rsidP="00E45212">
      <w:pPr>
        <w:pStyle w:val="Popis"/>
        <w:rPr>
          <w:noProof/>
          <w:lang w:val="sk-SK"/>
          <w:rPrChange w:id="6859" w:author="Peto" w:date="2018-06-14T07:18:00Z">
            <w:rPr>
              <w:lang w:val="sk-SK"/>
            </w:rPr>
          </w:rPrChange>
        </w:rPr>
      </w:pPr>
      <w:r w:rsidRPr="00A82009">
        <w:rPr>
          <w:noProof/>
          <w:lang w:val="sk-SK"/>
          <w:rPrChange w:id="6860" w:author="Peto" w:date="2018-06-14T07:18:00Z">
            <w:rPr>
              <w:lang w:val="sk-SK"/>
            </w:rPr>
          </w:rPrChange>
        </w:rPr>
        <w:t xml:space="preserve"> Spektrum bolo priemerované z prvého srdečného zvuku počas 5 minútového merania v kľude.</w:t>
      </w:r>
    </w:p>
    <w:p w14:paraId="6F2006D8" w14:textId="77777777" w:rsidR="00E45212" w:rsidRPr="00A82009" w:rsidRDefault="00E45212" w:rsidP="00E45212">
      <w:pPr>
        <w:rPr>
          <w:noProof/>
          <w:lang w:eastAsia="en-US" w:bidi="en-US"/>
          <w:rPrChange w:id="6861" w:author="Peto" w:date="2018-06-14T07:18:00Z">
            <w:rPr>
              <w:lang w:eastAsia="en-US" w:bidi="en-US"/>
            </w:rPr>
          </w:rPrChange>
        </w:rPr>
      </w:pPr>
    </w:p>
    <w:p w14:paraId="3AB38CBF" w14:textId="77777777" w:rsidR="00E45212" w:rsidRPr="00A82009" w:rsidRDefault="00E45212" w:rsidP="00E45212">
      <w:pPr>
        <w:jc w:val="center"/>
        <w:rPr>
          <w:noProof/>
          <w:lang w:eastAsia="en-US" w:bidi="en-US"/>
          <w:rPrChange w:id="6862" w:author="Peto" w:date="2018-06-14T07:18:00Z">
            <w:rPr>
              <w:lang w:eastAsia="en-US" w:bidi="en-US"/>
            </w:rPr>
          </w:rPrChange>
        </w:rPr>
      </w:pPr>
      <w:r w:rsidRPr="00D72AE1">
        <w:rPr>
          <w:noProof/>
          <w:lang w:val="cs-CZ"/>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A82009" w:rsidRDefault="00E45212" w:rsidP="00E45212">
      <w:pPr>
        <w:pStyle w:val="Popis"/>
        <w:rPr>
          <w:noProof/>
          <w:vanish/>
          <w:color w:val="000000"/>
          <w:szCs w:val="22"/>
          <w:lang w:val="sk-SK"/>
          <w:specVanish/>
          <w:rPrChange w:id="6863" w:author="Peto" w:date="2018-06-14T07:18:00Z">
            <w:rPr>
              <w:vanish/>
              <w:color w:val="000000"/>
              <w:szCs w:val="22"/>
              <w:lang w:val="sk-SK"/>
              <w:specVanish/>
            </w:rPr>
          </w:rPrChange>
        </w:rPr>
      </w:pPr>
      <w:bookmarkStart w:id="6864" w:name="_Ref513977795"/>
      <w:bookmarkStart w:id="6865" w:name="_Toc516413274"/>
      <w:r w:rsidRPr="00A82009">
        <w:rPr>
          <w:noProof/>
          <w:lang w:val="sk-SK"/>
          <w:rPrChange w:id="6866" w:author="Peto" w:date="2018-06-14T07:18:00Z">
            <w:rPr>
              <w:lang w:val="sk-SK"/>
            </w:rPr>
          </w:rPrChange>
        </w:rPr>
        <w:t xml:space="preserve">Obrázok </w:t>
      </w:r>
      <w:r w:rsidR="00A53D98" w:rsidRPr="00A82009">
        <w:rPr>
          <w:noProof/>
          <w:lang w:val="sk-SK"/>
          <w:rPrChange w:id="6867" w:author="Peto" w:date="2018-06-14T07:18:00Z">
            <w:rPr>
              <w:lang w:val="sk-SK"/>
            </w:rPr>
          </w:rPrChange>
        </w:rPr>
        <w:fldChar w:fldCharType="begin"/>
      </w:r>
      <w:r w:rsidR="00A53D98" w:rsidRPr="00A82009">
        <w:rPr>
          <w:noProof/>
          <w:lang w:val="sk-SK"/>
          <w:rPrChange w:id="6868" w:author="Peto" w:date="2018-06-14T07:18:00Z">
            <w:rPr>
              <w:lang w:val="sk-SK"/>
            </w:rPr>
          </w:rPrChange>
        </w:rPr>
        <w:instrText xml:space="preserve"> STYLEREF 1 \s </w:instrText>
      </w:r>
      <w:r w:rsidR="00A53D98" w:rsidRPr="00A82009">
        <w:rPr>
          <w:noProof/>
          <w:lang w:val="sk-SK"/>
          <w:rPrChange w:id="6869" w:author="Peto" w:date="2018-06-14T07:18:00Z">
            <w:rPr>
              <w:lang w:val="sk-SK"/>
            </w:rPr>
          </w:rPrChange>
        </w:rPr>
        <w:fldChar w:fldCharType="separate"/>
      </w:r>
      <w:r w:rsidR="00F95B9C" w:rsidRPr="00A82009">
        <w:rPr>
          <w:noProof/>
          <w:lang w:val="sk-SK"/>
        </w:rPr>
        <w:t>3</w:t>
      </w:r>
      <w:r w:rsidR="00A53D98" w:rsidRPr="00A82009">
        <w:rPr>
          <w:noProof/>
          <w:lang w:val="sk-SK"/>
          <w:rPrChange w:id="6870" w:author="Peto" w:date="2018-06-14T07:18:00Z">
            <w:rPr>
              <w:lang w:val="sk-SK"/>
            </w:rPr>
          </w:rPrChange>
        </w:rPr>
        <w:fldChar w:fldCharType="end"/>
      </w:r>
      <w:r w:rsidR="00A53D98" w:rsidRPr="00A82009">
        <w:rPr>
          <w:noProof/>
          <w:lang w:val="sk-SK"/>
          <w:rPrChange w:id="6871" w:author="Peto" w:date="2018-06-14T07:18:00Z">
            <w:rPr>
              <w:lang w:val="sk-SK"/>
            </w:rPr>
          </w:rPrChange>
        </w:rPr>
        <w:t>.</w:t>
      </w:r>
      <w:r w:rsidR="00A53D98" w:rsidRPr="00A82009">
        <w:rPr>
          <w:noProof/>
          <w:lang w:val="sk-SK"/>
          <w:rPrChange w:id="6872" w:author="Peto" w:date="2018-06-14T07:18:00Z">
            <w:rPr>
              <w:lang w:val="sk-SK"/>
            </w:rPr>
          </w:rPrChange>
        </w:rPr>
        <w:fldChar w:fldCharType="begin"/>
      </w:r>
      <w:r w:rsidR="00A53D98" w:rsidRPr="00A82009">
        <w:rPr>
          <w:noProof/>
          <w:lang w:val="sk-SK"/>
          <w:rPrChange w:id="6873" w:author="Peto" w:date="2018-06-14T07:18:00Z">
            <w:rPr>
              <w:lang w:val="sk-SK"/>
            </w:rPr>
          </w:rPrChange>
        </w:rPr>
        <w:instrText xml:space="preserve"> SEQ Obrázok \* ARABIC \s 1 </w:instrText>
      </w:r>
      <w:r w:rsidR="00A53D98" w:rsidRPr="00A82009">
        <w:rPr>
          <w:noProof/>
          <w:lang w:val="sk-SK"/>
          <w:rPrChange w:id="6874" w:author="Peto" w:date="2018-06-14T07:18:00Z">
            <w:rPr>
              <w:lang w:val="sk-SK"/>
            </w:rPr>
          </w:rPrChange>
        </w:rPr>
        <w:fldChar w:fldCharType="separate"/>
      </w:r>
      <w:r w:rsidR="00F95B9C" w:rsidRPr="00A82009">
        <w:rPr>
          <w:noProof/>
          <w:lang w:val="sk-SK"/>
        </w:rPr>
        <w:t>8</w:t>
      </w:r>
      <w:r w:rsidR="00A53D98" w:rsidRPr="00A82009">
        <w:rPr>
          <w:noProof/>
          <w:lang w:val="sk-SK"/>
          <w:rPrChange w:id="6875" w:author="Peto" w:date="2018-06-14T07:18:00Z">
            <w:rPr>
              <w:lang w:val="sk-SK"/>
            </w:rPr>
          </w:rPrChange>
        </w:rPr>
        <w:fldChar w:fldCharType="end"/>
      </w:r>
      <w:bookmarkEnd w:id="6864"/>
      <w:r w:rsidRPr="00A82009">
        <w:rPr>
          <w:noProof/>
          <w:lang w:val="sk-SK"/>
          <w:rPrChange w:id="6876" w:author="Peto" w:date="2018-06-14T07:18:00Z">
            <w:rPr>
              <w:lang w:val="sk-SK"/>
            </w:rPr>
          </w:rPrChange>
        </w:rPr>
        <w:t xml:space="preserve"> </w:t>
      </w:r>
      <w:r w:rsidRPr="00A82009">
        <w:rPr>
          <w:noProof/>
          <w:szCs w:val="22"/>
          <w:lang w:val="sk-SK"/>
          <w:rPrChange w:id="6877" w:author="Peto" w:date="2018-06-14T07:18:00Z">
            <w:rPr>
              <w:szCs w:val="22"/>
              <w:lang w:val="sk-SK"/>
            </w:rPr>
          </w:rPrChange>
        </w:rPr>
        <w:t>Spektrum prvého srdečného zvuku S1 subjektu B.</w:t>
      </w:r>
      <w:bookmarkEnd w:id="6865"/>
    </w:p>
    <w:p w14:paraId="3A4365D0" w14:textId="77777777" w:rsidR="00E45212" w:rsidRPr="00A82009" w:rsidRDefault="00E45212" w:rsidP="00E45212">
      <w:pPr>
        <w:pStyle w:val="Popis"/>
        <w:rPr>
          <w:noProof/>
          <w:lang w:val="sk-SK"/>
          <w:rPrChange w:id="6878" w:author="Peto" w:date="2018-06-14T07:18:00Z">
            <w:rPr>
              <w:lang w:val="sk-SK"/>
            </w:rPr>
          </w:rPrChange>
        </w:rPr>
      </w:pPr>
      <w:r w:rsidRPr="00A82009">
        <w:rPr>
          <w:noProof/>
          <w:lang w:val="sk-SK"/>
          <w:rPrChange w:id="6879" w:author="Peto" w:date="2018-06-14T07:18:00Z">
            <w:rPr>
              <w:lang w:val="sk-SK"/>
            </w:rPr>
          </w:rPrChange>
        </w:rPr>
        <w:t xml:space="preserve"> Spektrum bolo priemerované z prvého srdečného zvuku počas 5 minútového merania v kľude.</w:t>
      </w:r>
    </w:p>
    <w:p w14:paraId="46A5AB2A" w14:textId="77777777" w:rsidR="00E45212" w:rsidRPr="00A82009" w:rsidRDefault="00E45212" w:rsidP="00E45212">
      <w:pPr>
        <w:pStyle w:val="Popis"/>
        <w:rPr>
          <w:noProof/>
          <w:lang w:val="sk-SK"/>
          <w:rPrChange w:id="6880" w:author="Peto" w:date="2018-06-14T07:18:00Z">
            <w:rPr>
              <w:lang w:val="sk-SK"/>
            </w:rPr>
          </w:rPrChange>
        </w:rPr>
      </w:pPr>
    </w:p>
    <w:p w14:paraId="5CA4327D" w14:textId="77777777" w:rsidR="00E45212" w:rsidRPr="00A82009" w:rsidRDefault="00E45212" w:rsidP="00E45212">
      <w:pPr>
        <w:jc w:val="center"/>
        <w:rPr>
          <w:noProof/>
          <w:lang w:eastAsia="en-US" w:bidi="en-US"/>
          <w:rPrChange w:id="6881" w:author="Peto" w:date="2018-06-14T07:18:00Z">
            <w:rPr>
              <w:lang w:eastAsia="en-US" w:bidi="en-US"/>
            </w:rPr>
          </w:rPrChange>
        </w:rPr>
      </w:pPr>
      <w:r w:rsidRPr="00D72AE1">
        <w:rPr>
          <w:noProof/>
          <w:lang w:val="cs-CZ"/>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A82009" w:rsidRDefault="00E45212" w:rsidP="00E45212">
      <w:pPr>
        <w:pStyle w:val="Popis"/>
        <w:rPr>
          <w:noProof/>
          <w:vanish/>
          <w:color w:val="000000"/>
          <w:szCs w:val="22"/>
          <w:lang w:val="sk-SK"/>
          <w:specVanish/>
          <w:rPrChange w:id="6882" w:author="Peto" w:date="2018-06-14T07:18:00Z">
            <w:rPr>
              <w:vanish/>
              <w:color w:val="000000"/>
              <w:szCs w:val="22"/>
              <w:lang w:val="sk-SK"/>
              <w:specVanish/>
            </w:rPr>
          </w:rPrChange>
        </w:rPr>
      </w:pPr>
      <w:bookmarkStart w:id="6883" w:name="_Ref513977929"/>
      <w:bookmarkStart w:id="6884" w:name="_Toc516413275"/>
      <w:r w:rsidRPr="00A82009">
        <w:rPr>
          <w:noProof/>
          <w:lang w:val="sk-SK"/>
          <w:rPrChange w:id="6885" w:author="Peto" w:date="2018-06-14T07:18:00Z">
            <w:rPr>
              <w:lang w:val="sk-SK"/>
            </w:rPr>
          </w:rPrChange>
        </w:rPr>
        <w:t xml:space="preserve">Obrázok </w:t>
      </w:r>
      <w:r w:rsidR="00A53D98" w:rsidRPr="00A82009">
        <w:rPr>
          <w:noProof/>
          <w:lang w:val="sk-SK"/>
          <w:rPrChange w:id="6886" w:author="Peto" w:date="2018-06-14T07:18:00Z">
            <w:rPr>
              <w:lang w:val="sk-SK"/>
            </w:rPr>
          </w:rPrChange>
        </w:rPr>
        <w:fldChar w:fldCharType="begin"/>
      </w:r>
      <w:r w:rsidR="00A53D98" w:rsidRPr="00A82009">
        <w:rPr>
          <w:noProof/>
          <w:lang w:val="sk-SK"/>
          <w:rPrChange w:id="6887" w:author="Peto" w:date="2018-06-14T07:18:00Z">
            <w:rPr>
              <w:lang w:val="sk-SK"/>
            </w:rPr>
          </w:rPrChange>
        </w:rPr>
        <w:instrText xml:space="preserve"> STYLEREF 1 \s </w:instrText>
      </w:r>
      <w:r w:rsidR="00A53D98" w:rsidRPr="00A82009">
        <w:rPr>
          <w:noProof/>
          <w:lang w:val="sk-SK"/>
          <w:rPrChange w:id="6888" w:author="Peto" w:date="2018-06-14T07:18:00Z">
            <w:rPr>
              <w:lang w:val="sk-SK"/>
            </w:rPr>
          </w:rPrChange>
        </w:rPr>
        <w:fldChar w:fldCharType="separate"/>
      </w:r>
      <w:r w:rsidR="00F95B9C" w:rsidRPr="00A82009">
        <w:rPr>
          <w:noProof/>
          <w:lang w:val="sk-SK"/>
        </w:rPr>
        <w:t>3</w:t>
      </w:r>
      <w:r w:rsidR="00A53D98" w:rsidRPr="00A82009">
        <w:rPr>
          <w:noProof/>
          <w:lang w:val="sk-SK"/>
          <w:rPrChange w:id="6889" w:author="Peto" w:date="2018-06-14T07:18:00Z">
            <w:rPr>
              <w:lang w:val="sk-SK"/>
            </w:rPr>
          </w:rPrChange>
        </w:rPr>
        <w:fldChar w:fldCharType="end"/>
      </w:r>
      <w:r w:rsidR="00A53D98" w:rsidRPr="00A82009">
        <w:rPr>
          <w:noProof/>
          <w:lang w:val="sk-SK"/>
          <w:rPrChange w:id="6890" w:author="Peto" w:date="2018-06-14T07:18:00Z">
            <w:rPr>
              <w:lang w:val="sk-SK"/>
            </w:rPr>
          </w:rPrChange>
        </w:rPr>
        <w:t>.</w:t>
      </w:r>
      <w:r w:rsidR="00A53D98" w:rsidRPr="00A82009">
        <w:rPr>
          <w:noProof/>
          <w:lang w:val="sk-SK"/>
          <w:rPrChange w:id="6891" w:author="Peto" w:date="2018-06-14T07:18:00Z">
            <w:rPr>
              <w:lang w:val="sk-SK"/>
            </w:rPr>
          </w:rPrChange>
        </w:rPr>
        <w:fldChar w:fldCharType="begin"/>
      </w:r>
      <w:r w:rsidR="00A53D98" w:rsidRPr="00A82009">
        <w:rPr>
          <w:noProof/>
          <w:lang w:val="sk-SK"/>
          <w:rPrChange w:id="6892" w:author="Peto" w:date="2018-06-14T07:18:00Z">
            <w:rPr>
              <w:lang w:val="sk-SK"/>
            </w:rPr>
          </w:rPrChange>
        </w:rPr>
        <w:instrText xml:space="preserve"> SEQ Obrázok \* ARABIC \s 1 </w:instrText>
      </w:r>
      <w:r w:rsidR="00A53D98" w:rsidRPr="00A82009">
        <w:rPr>
          <w:noProof/>
          <w:lang w:val="sk-SK"/>
          <w:rPrChange w:id="6893" w:author="Peto" w:date="2018-06-14T07:18:00Z">
            <w:rPr>
              <w:lang w:val="sk-SK"/>
            </w:rPr>
          </w:rPrChange>
        </w:rPr>
        <w:fldChar w:fldCharType="separate"/>
      </w:r>
      <w:r w:rsidR="00F95B9C" w:rsidRPr="00A82009">
        <w:rPr>
          <w:noProof/>
          <w:lang w:val="sk-SK"/>
        </w:rPr>
        <w:t>9</w:t>
      </w:r>
      <w:r w:rsidR="00A53D98" w:rsidRPr="00A82009">
        <w:rPr>
          <w:noProof/>
          <w:lang w:val="sk-SK"/>
          <w:rPrChange w:id="6894" w:author="Peto" w:date="2018-06-14T07:18:00Z">
            <w:rPr>
              <w:lang w:val="sk-SK"/>
            </w:rPr>
          </w:rPrChange>
        </w:rPr>
        <w:fldChar w:fldCharType="end"/>
      </w:r>
      <w:bookmarkEnd w:id="6883"/>
      <w:r w:rsidRPr="00A82009">
        <w:rPr>
          <w:noProof/>
          <w:szCs w:val="22"/>
          <w:lang w:val="sk-SK"/>
          <w:rPrChange w:id="6895" w:author="Peto" w:date="2018-06-14T07:18:00Z">
            <w:rPr>
              <w:szCs w:val="22"/>
              <w:lang w:val="sk-SK"/>
            </w:rPr>
          </w:rPrChange>
        </w:rPr>
        <w:t xml:space="preserve"> Spektrum prvého srdečného zvuku S1 pre 30 ľudí.</w:t>
      </w:r>
      <w:bookmarkEnd w:id="6884"/>
    </w:p>
    <w:p w14:paraId="6A184532" w14:textId="77777777" w:rsidR="00E45212" w:rsidRPr="00A82009" w:rsidRDefault="00E45212" w:rsidP="00E45212">
      <w:pPr>
        <w:pStyle w:val="Popis"/>
        <w:rPr>
          <w:noProof/>
          <w:lang w:val="sk-SK"/>
          <w:rPrChange w:id="6896" w:author="Peto" w:date="2018-06-14T07:18:00Z">
            <w:rPr>
              <w:lang w:val="sk-SK"/>
            </w:rPr>
          </w:rPrChange>
        </w:rPr>
      </w:pPr>
      <w:r w:rsidRPr="00A82009">
        <w:rPr>
          <w:noProof/>
          <w:lang w:val="sk-SK"/>
          <w:rPrChange w:id="6897" w:author="Peto" w:date="2018-06-14T07:18:00Z">
            <w:rPr>
              <w:lang w:val="sk-SK"/>
            </w:rPr>
          </w:rPrChange>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A82009" w:rsidRDefault="00E45212" w:rsidP="00CE547F">
      <w:pPr>
        <w:rPr>
          <w:noProof/>
          <w:rPrChange w:id="6898" w:author="Peto" w:date="2018-06-14T07:18:00Z">
            <w:rPr/>
          </w:rPrChange>
        </w:rPr>
      </w:pPr>
    </w:p>
    <w:p w14:paraId="5D858272" w14:textId="77777777" w:rsidR="000C5D02" w:rsidRPr="00A82009" w:rsidRDefault="00CE547F" w:rsidP="00CE547F">
      <w:pPr>
        <w:rPr>
          <w:noProof/>
          <w:rPrChange w:id="6899" w:author="Peto" w:date="2018-06-14T07:18:00Z">
            <w:rPr/>
          </w:rPrChange>
        </w:rPr>
      </w:pPr>
      <w:r w:rsidRPr="00A82009">
        <w:rPr>
          <w:noProof/>
          <w:rPrChange w:id="6900" w:author="Peto" w:date="2018-06-14T07:18:00Z">
            <w:rPr/>
          </w:rPrChange>
        </w:rPr>
        <w:lastRenderedPageBreak/>
        <w:t xml:space="preserve">Nasledujúci </w:t>
      </w:r>
      <w:commentRangeStart w:id="6901"/>
      <w:r w:rsidRPr="00A82009">
        <w:rPr>
          <w:noProof/>
          <w:rPrChange w:id="6902" w:author="Peto" w:date="2018-06-14T07:18:00Z">
            <w:rPr/>
          </w:rPrChange>
        </w:rPr>
        <w:t xml:space="preserve">experiment </w:t>
      </w:r>
      <w:r w:rsidR="00CA3240" w:rsidRPr="00A82009">
        <w:rPr>
          <w:noProof/>
          <w:rPrChange w:id="6903" w:author="Peto" w:date="2018-06-14T07:18:00Z">
            <w:rPr/>
          </w:rPrChange>
        </w:rPr>
        <w:t>testuje a stanovuje</w:t>
      </w:r>
      <w:r w:rsidRPr="00A82009">
        <w:rPr>
          <w:noProof/>
          <w:rPrChange w:id="6904" w:author="Peto" w:date="2018-06-14T07:18:00Z">
            <w:rPr/>
          </w:rPrChange>
        </w:rPr>
        <w:t xml:space="preserve"> </w:t>
      </w:r>
      <w:commentRangeEnd w:id="6901"/>
      <w:r w:rsidRPr="00A82009">
        <w:rPr>
          <w:rStyle w:val="Odkaznakomentr"/>
          <w:noProof/>
          <w:rPrChange w:id="6905" w:author="Peto" w:date="2018-06-14T07:18:00Z">
            <w:rPr>
              <w:rStyle w:val="Odkaznakomentr"/>
            </w:rPr>
          </w:rPrChange>
        </w:rPr>
        <w:commentReference w:id="6901"/>
      </w:r>
      <w:r w:rsidRPr="00A82009">
        <w:rPr>
          <w:noProof/>
          <w:rPrChange w:id="6906" w:author="Peto" w:date="2018-06-14T07:18:00Z">
            <w:rPr/>
          </w:rPrChange>
        </w:rPr>
        <w:t>optimálny typ metódy predspracovania a optimálne hranice pre filtrované pásmo. Signál bol frekvenčne filtrovaný za použitia DWT a fourierovej transformácie. K stanoveniu kritéria pre hodnotenie optimálnosti filtrácie</w:t>
      </w:r>
      <w:r w:rsidR="000C5D02" w:rsidRPr="00A82009">
        <w:rPr>
          <w:noProof/>
          <w:rPrChange w:id="6907" w:author="Peto" w:date="2018-06-14T07:18:00Z">
            <w:rPr/>
          </w:rPrChange>
        </w:rPr>
        <w:t xml:space="preserve"> bol vybraný nasledovný postup:</w:t>
      </w:r>
    </w:p>
    <w:p w14:paraId="654003E3" w14:textId="77777777" w:rsidR="000C5D02" w:rsidRPr="00A82009" w:rsidRDefault="00CE547F" w:rsidP="000C5D02">
      <w:pPr>
        <w:pStyle w:val="Odsekzoznamu"/>
        <w:numPr>
          <w:ilvl w:val="0"/>
          <w:numId w:val="31"/>
        </w:numPr>
        <w:rPr>
          <w:noProof/>
          <w:rPrChange w:id="6908" w:author="Peto" w:date="2018-06-14T07:18:00Z">
            <w:rPr/>
          </w:rPrChange>
        </w:rPr>
      </w:pPr>
      <w:commentRangeStart w:id="6909"/>
      <w:r w:rsidRPr="00A82009">
        <w:rPr>
          <w:noProof/>
          <w:rPrChange w:id="6910" w:author="Peto" w:date="2018-06-14T07:18:00Z">
            <w:rPr/>
          </w:rPrChange>
        </w:rPr>
        <w:t xml:space="preserve">Po filtrácií boli detekované S1 v každom R-R intervaly. </w:t>
      </w:r>
    </w:p>
    <w:p w14:paraId="724C97CF" w14:textId="77777777" w:rsidR="000C5D02" w:rsidRPr="00A82009" w:rsidRDefault="00CE547F" w:rsidP="000C5D02">
      <w:pPr>
        <w:pStyle w:val="Odsekzoznamu"/>
        <w:numPr>
          <w:ilvl w:val="0"/>
          <w:numId w:val="31"/>
        </w:numPr>
        <w:rPr>
          <w:noProof/>
          <w:rPrChange w:id="6911" w:author="Peto" w:date="2018-06-14T07:18:00Z">
            <w:rPr/>
          </w:rPrChange>
        </w:rPr>
      </w:pPr>
      <w:r w:rsidRPr="00A82009">
        <w:rPr>
          <w:noProof/>
          <w:rPrChange w:id="6912" w:author="Peto" w:date="2018-06-14T07:18:00Z">
            <w:rPr/>
          </w:rPrChange>
        </w:rPr>
        <w:t xml:space="preserve">Bola spočítaná vzdialenosť každého S1 od R-vlny ktorá mu predchádza. </w:t>
      </w:r>
    </w:p>
    <w:p w14:paraId="2461AA6B" w14:textId="77777777" w:rsidR="000C5D02" w:rsidRPr="00A82009" w:rsidRDefault="00CE547F" w:rsidP="000C5D02">
      <w:pPr>
        <w:pStyle w:val="Odsekzoznamu"/>
        <w:numPr>
          <w:ilvl w:val="0"/>
          <w:numId w:val="31"/>
        </w:numPr>
        <w:rPr>
          <w:noProof/>
          <w:rPrChange w:id="6913" w:author="Peto" w:date="2018-06-14T07:18:00Z">
            <w:rPr/>
          </w:rPrChange>
        </w:rPr>
      </w:pPr>
      <w:r w:rsidRPr="00A82009">
        <w:rPr>
          <w:noProof/>
          <w:rPrChange w:id="6914" w:author="Peto" w:date="2018-06-14T07:18:00Z">
            <w:rPr/>
          </w:rPrChange>
        </w:rPr>
        <w:t xml:space="preserve">Tieto vzdialenosť boli korelované s hodnotami respiračnej krivky. </w:t>
      </w:r>
    </w:p>
    <w:p w14:paraId="3BC5156F" w14:textId="77777777" w:rsidR="000C5D02" w:rsidRPr="00A82009" w:rsidRDefault="000C5D02" w:rsidP="000C5D02">
      <w:pPr>
        <w:pStyle w:val="Odsekzoznamu"/>
        <w:ind w:left="780"/>
        <w:rPr>
          <w:noProof/>
          <w:rPrChange w:id="6915" w:author="Peto" w:date="2018-06-14T07:18:00Z">
            <w:rPr/>
          </w:rPrChange>
        </w:rPr>
      </w:pPr>
    </w:p>
    <w:p w14:paraId="52159674" w14:textId="3E50E044" w:rsidR="00CE547F" w:rsidRPr="00A82009" w:rsidRDefault="00CE547F" w:rsidP="00FC1930">
      <w:pPr>
        <w:rPr>
          <w:noProof/>
          <w:rPrChange w:id="6916" w:author="Peto" w:date="2018-06-14T07:18:00Z">
            <w:rPr/>
          </w:rPrChange>
        </w:rPr>
      </w:pPr>
      <w:r w:rsidRPr="00A82009">
        <w:rPr>
          <w:noProof/>
          <w:rPrChange w:id="6917" w:author="Peto" w:date="2018-06-14T07:18:00Z">
            <w:rPr/>
          </w:rPrChange>
        </w:rPr>
        <w:t>Predpokladáme, že vzdialenosť S1 od R-vlny by mala korelovať s dýchaním</w:t>
      </w:r>
      <w:commentRangeEnd w:id="6909"/>
      <w:r w:rsidRPr="00A82009">
        <w:rPr>
          <w:rStyle w:val="Odkaznakomentr"/>
          <w:noProof/>
          <w:rPrChange w:id="6918" w:author="Peto" w:date="2018-06-14T07:18:00Z">
            <w:rPr>
              <w:rStyle w:val="Odkaznakomentr"/>
            </w:rPr>
          </w:rPrChange>
        </w:rPr>
        <w:commentReference w:id="6909"/>
      </w:r>
      <w:r w:rsidRPr="00A82009">
        <w:rPr>
          <w:noProof/>
          <w:rPrChange w:id="6919" w:author="Peto" w:date="2018-06-14T07:18:00Z">
            <w:rPr/>
          </w:rPrChange>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A82009" w:rsidRDefault="00CE547F" w:rsidP="00CE547F">
      <w:pPr>
        <w:rPr>
          <w:noProof/>
          <w:rPrChange w:id="6920" w:author="Peto" w:date="2018-06-14T07:18:00Z">
            <w:rPr/>
          </w:rPrChange>
        </w:rPr>
      </w:pPr>
    </w:p>
    <w:p w14:paraId="4280573D" w14:textId="77777777" w:rsidR="00CE547F" w:rsidRPr="00A82009" w:rsidRDefault="00CE547F" w:rsidP="00CE547F">
      <w:pPr>
        <w:pStyle w:val="Nadpis4"/>
        <w:rPr>
          <w:noProof/>
          <w:rPrChange w:id="6921" w:author="Peto" w:date="2018-06-14T07:18:00Z">
            <w:rPr/>
          </w:rPrChange>
        </w:rPr>
      </w:pPr>
      <w:bookmarkStart w:id="6922" w:name="_Toc386404214"/>
      <w:r w:rsidRPr="00A82009">
        <w:rPr>
          <w:noProof/>
          <w:rPrChange w:id="6923" w:author="Peto" w:date="2018-06-14T07:18:00Z">
            <w:rPr/>
          </w:rPrChange>
        </w:rPr>
        <w:t>Filtrácia fourierovou transformáciou</w:t>
      </w:r>
      <w:bookmarkEnd w:id="6922"/>
    </w:p>
    <w:p w14:paraId="509F963A" w14:textId="77777777" w:rsidR="00CE547F" w:rsidRPr="00A82009" w:rsidRDefault="00CE547F" w:rsidP="00CE547F">
      <w:pPr>
        <w:tabs>
          <w:tab w:val="left" w:pos="2920"/>
        </w:tabs>
        <w:rPr>
          <w:noProof/>
          <w:rPrChange w:id="6924" w:author="Peto" w:date="2018-06-14T07:18:00Z">
            <w:rPr/>
          </w:rPrChange>
        </w:rPr>
      </w:pPr>
    </w:p>
    <w:p w14:paraId="15530B76" w14:textId="2D38CCAD" w:rsidR="00CE547F" w:rsidRPr="00A82009" w:rsidRDefault="00CE547F" w:rsidP="00CE547F">
      <w:pPr>
        <w:rPr>
          <w:i/>
          <w:noProof/>
          <w:rPrChange w:id="6925" w:author="Peto" w:date="2018-06-14T07:18:00Z">
            <w:rPr>
              <w:i/>
            </w:rPr>
          </w:rPrChange>
        </w:rPr>
      </w:pPr>
      <w:r w:rsidRPr="00A82009">
        <w:rPr>
          <w:noProof/>
          <w:rPrChange w:id="6926" w:author="Peto" w:date="2018-06-14T07:18:00Z">
            <w:rPr/>
          </w:rPrChange>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sidRPr="00A82009">
        <w:rPr>
          <w:noProof/>
          <w:rPrChange w:id="6927" w:author="Peto" w:date="2018-06-14T07:18:00Z">
            <w:rPr/>
          </w:rPrChange>
        </w:rPr>
        <w:t xml:space="preserve"> </w:t>
      </w:r>
      <w:r w:rsidR="008F7A5E" w:rsidRPr="00A82009">
        <w:rPr>
          <w:noProof/>
          <w:rPrChange w:id="6928" w:author="Peto" w:date="2018-06-14T07:18:00Z">
            <w:rPr/>
          </w:rPrChange>
        </w:rPr>
        <w:fldChar w:fldCharType="begin"/>
      </w:r>
      <w:r w:rsidR="008F7A5E" w:rsidRPr="00A82009">
        <w:rPr>
          <w:noProof/>
          <w:rPrChange w:id="6929" w:author="Peto" w:date="2018-06-14T07:18:00Z">
            <w:rPr/>
          </w:rPrChange>
        </w:rPr>
        <w:instrText xml:space="preserve"> REF _Ref513977171 \h </w:instrText>
      </w:r>
      <w:r w:rsidR="008F7A5E" w:rsidRPr="00A82009">
        <w:rPr>
          <w:noProof/>
          <w:rPrChange w:id="6930" w:author="Peto" w:date="2018-06-14T07:18:00Z">
            <w:rPr>
              <w:noProof/>
            </w:rPr>
          </w:rPrChange>
        </w:rPr>
      </w:r>
      <w:r w:rsidR="008F7A5E" w:rsidRPr="00A82009">
        <w:rPr>
          <w:noProof/>
          <w:rPrChange w:id="6931" w:author="Peto" w:date="2018-06-14T07:18:00Z">
            <w:rPr/>
          </w:rPrChange>
        </w:rPr>
        <w:fldChar w:fldCharType="separate"/>
      </w:r>
      <w:r w:rsidR="00F95B9C" w:rsidRPr="00A82009">
        <w:rPr>
          <w:noProof/>
          <w:rPrChange w:id="6932" w:author="Peto" w:date="2018-06-14T07:18:00Z">
            <w:rPr/>
          </w:rPrChange>
        </w:rPr>
        <w:t>Tabuľka 3</w:t>
      </w:r>
      <w:r w:rsidR="008F7A5E" w:rsidRPr="00A82009">
        <w:rPr>
          <w:noProof/>
          <w:rPrChange w:id="6933" w:author="Peto" w:date="2018-06-14T07:18:00Z">
            <w:rPr/>
          </w:rPrChange>
        </w:rPr>
        <w:fldChar w:fldCharType="end"/>
      </w:r>
      <w:r w:rsidRPr="00A82009">
        <w:rPr>
          <w:noProof/>
          <w:rPrChange w:id="6934" w:author="Peto" w:date="2018-06-14T07:18:00Z">
            <w:rPr/>
          </w:rPrChange>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A82009">
        <w:rPr>
          <w:i/>
          <w:noProof/>
          <w:rPrChange w:id="6935" w:author="Peto" w:date="2018-06-14T07:18:00Z">
            <w:rPr>
              <w:i/>
            </w:rPr>
          </w:rPrChange>
        </w:rPr>
        <w:t>filfilt.</w:t>
      </w:r>
    </w:p>
    <w:p w14:paraId="2DEB5FEC" w14:textId="77777777" w:rsidR="00CE547F" w:rsidRPr="00A82009" w:rsidRDefault="00CE547F" w:rsidP="00CE547F">
      <w:pPr>
        <w:rPr>
          <w:noProof/>
          <w:rPrChange w:id="6936" w:author="Peto" w:date="2018-06-14T07:18:00Z">
            <w:rPr/>
          </w:rPrChange>
        </w:rPr>
      </w:pPr>
    </w:p>
    <w:p w14:paraId="39CBA119" w14:textId="77777777" w:rsidR="00CE547F" w:rsidRPr="00A82009" w:rsidRDefault="00CE547F" w:rsidP="00CE547F">
      <w:pPr>
        <w:jc w:val="center"/>
        <w:rPr>
          <w:noProof/>
          <w:sz w:val="22"/>
          <w:szCs w:val="22"/>
          <w:rPrChange w:id="6937" w:author="Peto" w:date="2018-06-14T07:18:00Z">
            <w:rPr>
              <w:sz w:val="22"/>
              <w:szCs w:val="22"/>
            </w:rPr>
          </w:rPrChange>
        </w:rPr>
      </w:pPr>
      <w:r w:rsidRPr="00D72AE1">
        <w:rPr>
          <w:noProof/>
          <w:sz w:val="22"/>
          <w:szCs w:val="22"/>
          <w:lang w:val="cs-CZ"/>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A82009" w:rsidRDefault="00CE547F" w:rsidP="00D047CA">
      <w:pPr>
        <w:pStyle w:val="Popis"/>
        <w:rPr>
          <w:noProof/>
          <w:vanish/>
          <w:color w:val="000000"/>
          <w:szCs w:val="22"/>
          <w:lang w:val="sk-SK"/>
          <w:specVanish/>
          <w:rPrChange w:id="6938" w:author="Peto" w:date="2018-06-14T07:18:00Z">
            <w:rPr>
              <w:vanish/>
              <w:color w:val="000000"/>
              <w:szCs w:val="22"/>
              <w:lang w:val="sk-SK"/>
              <w:specVanish/>
            </w:rPr>
          </w:rPrChange>
        </w:rPr>
      </w:pPr>
      <w:bookmarkStart w:id="6939" w:name="_Ref513977171"/>
      <w:bookmarkStart w:id="6940" w:name="_Toc516413291"/>
      <w:r w:rsidRPr="00A82009">
        <w:rPr>
          <w:noProof/>
          <w:lang w:val="sk-SK"/>
          <w:rPrChange w:id="6941" w:author="Peto" w:date="2018-06-14T07:18:00Z">
            <w:rPr/>
          </w:rPrChange>
        </w:rPr>
        <w:t xml:space="preserve">Tabuľka </w:t>
      </w:r>
      <w:r w:rsidRPr="00A82009">
        <w:rPr>
          <w:noProof/>
          <w:lang w:val="sk-SK"/>
          <w:rPrChange w:id="6942" w:author="Peto" w:date="2018-06-14T07:18:00Z">
            <w:rPr/>
          </w:rPrChange>
        </w:rPr>
        <w:fldChar w:fldCharType="begin"/>
      </w:r>
      <w:r w:rsidRPr="00A82009">
        <w:rPr>
          <w:noProof/>
          <w:lang w:val="sk-SK"/>
          <w:rPrChange w:id="6943" w:author="Peto" w:date="2018-06-14T07:18:00Z">
            <w:rPr/>
          </w:rPrChange>
        </w:rPr>
        <w:instrText xml:space="preserve"> SEQ Tabuľka \* ARABIC </w:instrText>
      </w:r>
      <w:r w:rsidRPr="00A82009">
        <w:rPr>
          <w:noProof/>
          <w:lang w:val="sk-SK"/>
          <w:rPrChange w:id="6944" w:author="Peto" w:date="2018-06-14T07:18:00Z">
            <w:rPr/>
          </w:rPrChange>
        </w:rPr>
        <w:fldChar w:fldCharType="separate"/>
      </w:r>
      <w:r w:rsidR="00F95B9C" w:rsidRPr="00A82009">
        <w:rPr>
          <w:noProof/>
          <w:lang w:val="sk-SK"/>
          <w:rPrChange w:id="6945" w:author="Peto" w:date="2018-06-14T07:18:00Z">
            <w:rPr>
              <w:noProof/>
            </w:rPr>
          </w:rPrChange>
        </w:rPr>
        <w:t>3</w:t>
      </w:r>
      <w:r w:rsidRPr="00A82009">
        <w:rPr>
          <w:noProof/>
          <w:lang w:val="sk-SK"/>
          <w:rPrChange w:id="6946" w:author="Peto" w:date="2018-06-14T07:18:00Z">
            <w:rPr/>
          </w:rPrChange>
        </w:rPr>
        <w:fldChar w:fldCharType="end"/>
      </w:r>
      <w:bookmarkEnd w:id="6939"/>
      <w:r w:rsidRPr="00A82009">
        <w:rPr>
          <w:noProof/>
          <w:lang w:val="sk-SK"/>
          <w:rPrChange w:id="6947" w:author="Peto" w:date="2018-06-14T07:18:00Z">
            <w:rPr/>
          </w:rPrChange>
        </w:rPr>
        <w:t>: T</w:t>
      </w:r>
      <w:r w:rsidRPr="00A82009">
        <w:rPr>
          <w:noProof/>
          <w:szCs w:val="22"/>
          <w:lang w:val="sk-SK"/>
          <w:rPrChange w:id="6948" w:author="Peto" w:date="2018-06-14T07:18:00Z">
            <w:rPr>
              <w:szCs w:val="22"/>
              <w:lang w:val="sk-SK"/>
            </w:rPr>
          </w:rPrChange>
        </w:rPr>
        <w:t>abuľka pásmových filtrov so spodnými a hornými hraničnými frekvenciami.</w:t>
      </w:r>
      <w:bookmarkEnd w:id="6940"/>
      <w:r w:rsidR="00D047CA" w:rsidRPr="00A82009">
        <w:rPr>
          <w:noProof/>
          <w:vanish/>
          <w:color w:val="000000"/>
          <w:szCs w:val="22"/>
          <w:lang w:val="sk-SK"/>
          <w:specVanish/>
          <w:rPrChange w:id="6949" w:author="Peto" w:date="2018-06-14T07:18:00Z">
            <w:rPr>
              <w:vanish/>
              <w:color w:val="000000"/>
              <w:szCs w:val="22"/>
              <w:lang w:val="sk-SK"/>
              <w:specVanish/>
            </w:rPr>
          </w:rPrChange>
        </w:rPr>
        <w:t xml:space="preserve"> </w:t>
      </w:r>
    </w:p>
    <w:p w14:paraId="53F0170B" w14:textId="635521F0" w:rsidR="00CE547F" w:rsidRPr="00A82009" w:rsidRDefault="00D047CA" w:rsidP="00D047CA">
      <w:pPr>
        <w:pStyle w:val="Popis"/>
        <w:rPr>
          <w:noProof/>
          <w:szCs w:val="22"/>
          <w:lang w:val="sk-SK"/>
          <w:rPrChange w:id="6950" w:author="Peto" w:date="2018-06-14T07:18:00Z">
            <w:rPr>
              <w:szCs w:val="22"/>
              <w:lang w:val="sk-SK"/>
            </w:rPr>
          </w:rPrChange>
        </w:rPr>
      </w:pPr>
      <w:r w:rsidRPr="00A82009">
        <w:rPr>
          <w:noProof/>
          <w:szCs w:val="22"/>
          <w:lang w:val="sk-SK"/>
          <w:rPrChange w:id="6951" w:author="Peto" w:date="2018-06-14T07:18:00Z">
            <w:rPr>
              <w:szCs w:val="22"/>
              <w:lang w:val="sk-SK"/>
            </w:rPr>
          </w:rPrChange>
        </w:rPr>
        <w:t xml:space="preserve"> </w:t>
      </w:r>
      <w:r w:rsidRPr="00A82009">
        <w:rPr>
          <w:noProof/>
          <w:lang w:val="sk-SK"/>
          <w:rPrChange w:id="6952" w:author="Peto" w:date="2018-06-14T07:18:00Z">
            <w:rPr>
              <w:lang w:val="sk-SK"/>
            </w:rPr>
          </w:rPrChange>
        </w:rPr>
        <w:t>Napríklad filter označený ako f30 má spodnú hranicu 15Hz a hornú hranicu 30 Hz</w:t>
      </w:r>
    </w:p>
    <w:p w14:paraId="3CB0EE78" w14:textId="77777777" w:rsidR="00CE547F" w:rsidRPr="00A82009" w:rsidRDefault="00CE547F" w:rsidP="00CE547F">
      <w:pPr>
        <w:pStyle w:val="Popis"/>
        <w:rPr>
          <w:noProof/>
          <w:szCs w:val="22"/>
          <w:lang w:val="sk-SK"/>
          <w:rPrChange w:id="6953" w:author="Peto" w:date="2018-06-14T07:18:00Z">
            <w:rPr>
              <w:szCs w:val="22"/>
              <w:lang w:val="sk-SK"/>
            </w:rPr>
          </w:rPrChange>
        </w:rPr>
      </w:pPr>
    </w:p>
    <w:p w14:paraId="6AB93387" w14:textId="77777777" w:rsidR="00CE547F" w:rsidRPr="00A82009" w:rsidRDefault="00CE547F" w:rsidP="00CE547F">
      <w:pPr>
        <w:pStyle w:val="Nadpis4"/>
        <w:rPr>
          <w:noProof/>
          <w:rPrChange w:id="6954" w:author="Peto" w:date="2018-06-14T07:18:00Z">
            <w:rPr/>
          </w:rPrChange>
        </w:rPr>
      </w:pPr>
      <w:bookmarkStart w:id="6955" w:name="_Toc386404215"/>
      <w:r w:rsidRPr="00A82009">
        <w:rPr>
          <w:noProof/>
          <w:rPrChange w:id="6956" w:author="Peto" w:date="2018-06-14T07:18:00Z">
            <w:rPr/>
          </w:rPrChange>
        </w:rPr>
        <w:t>DWT</w:t>
      </w:r>
      <w:bookmarkEnd w:id="6955"/>
    </w:p>
    <w:p w14:paraId="5DFABC40" w14:textId="77777777" w:rsidR="00CE547F" w:rsidRPr="00A82009" w:rsidRDefault="00CE547F" w:rsidP="00CE547F">
      <w:pPr>
        <w:rPr>
          <w:noProof/>
          <w:rPrChange w:id="6957" w:author="Peto" w:date="2018-06-14T07:18:00Z">
            <w:rPr/>
          </w:rPrChange>
        </w:rPr>
      </w:pPr>
    </w:p>
    <w:p w14:paraId="731F7C15" w14:textId="30F94920" w:rsidR="00CE547F" w:rsidRPr="00A82009" w:rsidRDefault="00CE547F" w:rsidP="00CE547F">
      <w:pPr>
        <w:tabs>
          <w:tab w:val="left" w:pos="3230"/>
        </w:tabs>
        <w:rPr>
          <w:noProof/>
          <w:rPrChange w:id="6958" w:author="Peto" w:date="2018-06-14T07:18:00Z">
            <w:rPr/>
          </w:rPrChange>
        </w:rPr>
      </w:pPr>
      <w:r w:rsidRPr="00A82009">
        <w:rPr>
          <w:noProof/>
          <w:rPrChange w:id="6959" w:author="Peto" w:date="2018-06-14T07:18:00Z">
            <w:rPr/>
          </w:rPrChange>
        </w:rPr>
        <w:t xml:space="preserve">Druhou metódou filtrácie je DWT. K filtrácií boli použité banky filtrov z rodiny Daubichies číslo 4 a 14 (db4, db14) a banka filtrov z rodiny Coiflet číslo 2 (coif2). Tieto banky filtrov hodnotila štúdia </w:t>
      </w:r>
      <w:r w:rsidRPr="00A82009">
        <w:rPr>
          <w:noProof/>
          <w:rPrChange w:id="6960" w:author="Peto" w:date="2018-06-14T07:18:00Z">
            <w:rPr/>
          </w:rPrChange>
        </w:rPr>
        <w:fldChar w:fldCharType="begin"/>
      </w:r>
      <w:r w:rsidR="00AD692D" w:rsidRPr="00A82009">
        <w:rPr>
          <w:noProof/>
          <w:rPrChange w:id="6961" w:author="Peto" w:date="2018-06-14T07:18:00Z">
            <w:rPr/>
          </w:rPrChange>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A82009">
        <w:rPr>
          <w:noProof/>
          <w:rPrChange w:id="6962" w:author="Peto" w:date="2018-06-14T07:18:00Z">
            <w:rPr/>
          </w:rPrChange>
        </w:rPr>
        <w:fldChar w:fldCharType="separate"/>
      </w:r>
      <w:r w:rsidR="00AD692D" w:rsidRPr="00A82009">
        <w:rPr>
          <w:noProof/>
          <w:vertAlign w:val="superscript"/>
        </w:rPr>
        <w:t>64</w:t>
      </w:r>
      <w:r w:rsidRPr="00A82009">
        <w:rPr>
          <w:noProof/>
          <w:rPrChange w:id="6963" w:author="Peto" w:date="2018-06-14T07:18:00Z">
            <w:rPr/>
          </w:rPrChange>
        </w:rPr>
        <w:fldChar w:fldCharType="end"/>
      </w:r>
      <w:r w:rsidRPr="00A82009">
        <w:rPr>
          <w:noProof/>
          <w:rPrChange w:id="6964" w:author="Peto" w:date="2018-06-14T07:18:00Z">
            <w:rPr/>
          </w:rPrChange>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A82009">
        <w:rPr>
          <w:noProof/>
          <w:rPrChange w:id="6965" w:author="Peto" w:date="2018-06-14T07:18:00Z">
            <w:rPr/>
          </w:rPrChange>
        </w:rPr>
        <w:fldChar w:fldCharType="begin"/>
      </w:r>
      <w:r w:rsidRPr="00A82009">
        <w:rPr>
          <w:noProof/>
          <w:rPrChange w:id="6966" w:author="Peto" w:date="2018-06-14T07:18:00Z">
            <w:rPr/>
          </w:rPrChange>
        </w:rPr>
        <w:instrText xml:space="preserve"> REF _Ref510260215 \h </w:instrText>
      </w:r>
      <w:r w:rsidRPr="00A82009">
        <w:rPr>
          <w:noProof/>
          <w:rPrChange w:id="6967" w:author="Peto" w:date="2018-06-14T07:18:00Z">
            <w:rPr>
              <w:noProof/>
            </w:rPr>
          </w:rPrChange>
        </w:rPr>
      </w:r>
      <w:r w:rsidRPr="00A82009">
        <w:rPr>
          <w:noProof/>
          <w:rPrChange w:id="6968" w:author="Peto" w:date="2018-06-14T07:18:00Z">
            <w:rPr/>
          </w:rPrChange>
        </w:rPr>
        <w:fldChar w:fldCharType="separate"/>
      </w:r>
      <w:ins w:id="6969" w:author="Peto" w:date="2018-06-10T16:58:00Z">
        <w:r w:rsidR="00F95B9C" w:rsidRPr="00A82009">
          <w:rPr>
            <w:noProof/>
            <w:rPrChange w:id="6970" w:author="Peto" w:date="2018-06-14T07:18:00Z">
              <w:rPr/>
            </w:rPrChange>
          </w:rPr>
          <w:t>Tabuľka 4</w:t>
        </w:r>
      </w:ins>
      <w:del w:id="6971" w:author="Peto" w:date="2018-06-10T16:58:00Z">
        <w:r w:rsidR="00B85020" w:rsidRPr="00A82009" w:rsidDel="00F95B9C">
          <w:rPr>
            <w:noProof/>
            <w:rPrChange w:id="6972" w:author="Peto" w:date="2018-06-14T07:18:00Z">
              <w:rPr/>
            </w:rPrChange>
          </w:rPr>
          <w:delText>Tabuľka 4</w:delText>
        </w:r>
      </w:del>
      <w:r w:rsidRPr="00A82009">
        <w:rPr>
          <w:noProof/>
          <w:rPrChange w:id="6973" w:author="Peto" w:date="2018-06-14T07:18:00Z">
            <w:rPr/>
          </w:rPrChange>
        </w:rPr>
        <w:fldChar w:fldCharType="end"/>
      </w:r>
      <w:r w:rsidR="000C5D02" w:rsidRPr="00A82009">
        <w:rPr>
          <w:noProof/>
          <w:rPrChange w:id="6974" w:author="Peto" w:date="2018-06-14T07:18:00Z">
            <w:rPr/>
          </w:rPrChange>
        </w:rPr>
        <w:t>.</w:t>
      </w:r>
    </w:p>
    <w:p w14:paraId="04EFBBA7" w14:textId="77777777" w:rsidR="000C5D02" w:rsidRPr="00A82009" w:rsidRDefault="000C5D02" w:rsidP="00CE547F">
      <w:pPr>
        <w:tabs>
          <w:tab w:val="left" w:pos="3230"/>
        </w:tabs>
        <w:rPr>
          <w:noProof/>
          <w:rPrChange w:id="6975" w:author="Peto" w:date="2018-06-14T07:18:00Z">
            <w:rPr/>
          </w:rPrChange>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A82009"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A82009" w:rsidRDefault="00CE547F" w:rsidP="00452ADC">
            <w:pPr>
              <w:jc w:val="center"/>
              <w:rPr>
                <w:noProof/>
                <w:color w:val="000000"/>
                <w:szCs w:val="24"/>
                <w:rPrChange w:id="6976" w:author="Peto" w:date="2018-06-14T07:18:00Z">
                  <w:rPr>
                    <w:color w:val="000000"/>
                    <w:szCs w:val="24"/>
                  </w:rPr>
                </w:rPrChange>
              </w:rPr>
            </w:pPr>
            <w:r w:rsidRPr="00A82009">
              <w:rPr>
                <w:noProof/>
                <w:color w:val="000000"/>
                <w:rPrChange w:id="6977" w:author="Peto" w:date="2018-06-14T07:18:00Z">
                  <w:rPr>
                    <w:color w:val="000000"/>
                  </w:rPr>
                </w:rPrChange>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A82009" w:rsidRDefault="00CE547F" w:rsidP="00452ADC">
            <w:pPr>
              <w:jc w:val="center"/>
              <w:rPr>
                <w:noProof/>
                <w:color w:val="000000"/>
                <w:szCs w:val="24"/>
                <w:rPrChange w:id="6978" w:author="Peto" w:date="2018-06-14T07:18:00Z">
                  <w:rPr>
                    <w:color w:val="000000"/>
                    <w:szCs w:val="24"/>
                  </w:rPr>
                </w:rPrChange>
              </w:rPr>
            </w:pPr>
            <w:r w:rsidRPr="00A82009">
              <w:rPr>
                <w:noProof/>
                <w:color w:val="000000"/>
                <w:rPrChange w:id="6979" w:author="Peto" w:date="2018-06-14T07:18:00Z">
                  <w:rPr>
                    <w:color w:val="000000"/>
                  </w:rPr>
                </w:rPrChange>
              </w:rPr>
              <w:t>pásmo [Hz]</w:t>
            </w:r>
          </w:p>
        </w:tc>
      </w:tr>
      <w:tr w:rsidR="00CE547F" w:rsidRPr="00A82009"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A82009" w:rsidRDefault="00CE547F" w:rsidP="00452ADC">
            <w:pPr>
              <w:jc w:val="center"/>
              <w:rPr>
                <w:noProof/>
                <w:color w:val="000000"/>
                <w:szCs w:val="24"/>
                <w:rPrChange w:id="6980" w:author="Peto" w:date="2018-06-14T07:18:00Z">
                  <w:rPr>
                    <w:color w:val="000000"/>
                    <w:szCs w:val="24"/>
                  </w:rPr>
                </w:rPrChange>
              </w:rPr>
            </w:pPr>
            <w:r w:rsidRPr="00A82009">
              <w:rPr>
                <w:noProof/>
                <w:color w:val="000000"/>
                <w:rPrChange w:id="6981" w:author="Peto" w:date="2018-06-14T07:18:00Z">
                  <w:rPr>
                    <w:color w:val="000000"/>
                  </w:rPr>
                </w:rPrChange>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A82009" w:rsidRDefault="00CE547F" w:rsidP="00452ADC">
            <w:pPr>
              <w:jc w:val="center"/>
              <w:rPr>
                <w:noProof/>
                <w:color w:val="000000"/>
                <w:szCs w:val="24"/>
                <w:rPrChange w:id="6982" w:author="Peto" w:date="2018-06-14T07:18:00Z">
                  <w:rPr>
                    <w:color w:val="000000"/>
                    <w:szCs w:val="24"/>
                  </w:rPr>
                </w:rPrChange>
              </w:rPr>
            </w:pPr>
            <w:r w:rsidRPr="00A82009">
              <w:rPr>
                <w:noProof/>
                <w:color w:val="000000"/>
                <w:rPrChange w:id="6983" w:author="Peto" w:date="2018-06-14T07:18:00Z">
                  <w:rPr>
                    <w:color w:val="000000"/>
                  </w:rPr>
                </w:rPrChange>
              </w:rPr>
              <w:t>125,0-250,0</w:t>
            </w:r>
          </w:p>
        </w:tc>
      </w:tr>
      <w:tr w:rsidR="00CE547F" w:rsidRPr="00A82009"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A82009" w:rsidRDefault="00CE547F" w:rsidP="00452ADC">
            <w:pPr>
              <w:jc w:val="center"/>
              <w:rPr>
                <w:noProof/>
                <w:color w:val="000000"/>
                <w:szCs w:val="24"/>
                <w:rPrChange w:id="6984" w:author="Peto" w:date="2018-06-14T07:18:00Z">
                  <w:rPr>
                    <w:color w:val="000000"/>
                    <w:szCs w:val="24"/>
                  </w:rPr>
                </w:rPrChange>
              </w:rPr>
            </w:pPr>
            <w:r w:rsidRPr="00A82009">
              <w:rPr>
                <w:noProof/>
                <w:color w:val="000000"/>
                <w:rPrChange w:id="6985" w:author="Peto" w:date="2018-06-14T07:18:00Z">
                  <w:rPr>
                    <w:color w:val="000000"/>
                  </w:rPr>
                </w:rPrChange>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A82009" w:rsidRDefault="00CE547F" w:rsidP="00452ADC">
            <w:pPr>
              <w:jc w:val="center"/>
              <w:rPr>
                <w:noProof/>
                <w:color w:val="000000"/>
                <w:szCs w:val="24"/>
                <w:rPrChange w:id="6986" w:author="Peto" w:date="2018-06-14T07:18:00Z">
                  <w:rPr>
                    <w:color w:val="000000"/>
                    <w:szCs w:val="24"/>
                  </w:rPr>
                </w:rPrChange>
              </w:rPr>
            </w:pPr>
            <w:r w:rsidRPr="00A82009">
              <w:rPr>
                <w:noProof/>
                <w:color w:val="000000"/>
                <w:rPrChange w:id="6987" w:author="Peto" w:date="2018-06-14T07:18:00Z">
                  <w:rPr>
                    <w:color w:val="000000"/>
                  </w:rPr>
                </w:rPrChange>
              </w:rPr>
              <w:t>62,5-125,0</w:t>
            </w:r>
          </w:p>
        </w:tc>
      </w:tr>
      <w:tr w:rsidR="00CE547F" w:rsidRPr="00A82009"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A82009" w:rsidRDefault="00CE547F" w:rsidP="00452ADC">
            <w:pPr>
              <w:jc w:val="center"/>
              <w:rPr>
                <w:noProof/>
                <w:color w:val="000000"/>
                <w:szCs w:val="24"/>
                <w:rPrChange w:id="6988" w:author="Peto" w:date="2018-06-14T07:18:00Z">
                  <w:rPr>
                    <w:color w:val="000000"/>
                    <w:szCs w:val="24"/>
                  </w:rPr>
                </w:rPrChange>
              </w:rPr>
            </w:pPr>
            <w:r w:rsidRPr="00A82009">
              <w:rPr>
                <w:noProof/>
                <w:color w:val="000000"/>
                <w:rPrChange w:id="6989" w:author="Peto" w:date="2018-06-14T07:18:00Z">
                  <w:rPr>
                    <w:color w:val="000000"/>
                  </w:rPr>
                </w:rPrChange>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A82009" w:rsidRDefault="00CE547F" w:rsidP="00452ADC">
            <w:pPr>
              <w:jc w:val="center"/>
              <w:rPr>
                <w:noProof/>
                <w:color w:val="000000"/>
                <w:szCs w:val="24"/>
                <w:rPrChange w:id="6990" w:author="Peto" w:date="2018-06-14T07:18:00Z">
                  <w:rPr>
                    <w:color w:val="000000"/>
                    <w:szCs w:val="24"/>
                  </w:rPr>
                </w:rPrChange>
              </w:rPr>
            </w:pPr>
            <w:r w:rsidRPr="00A82009">
              <w:rPr>
                <w:noProof/>
                <w:color w:val="000000"/>
                <w:rPrChange w:id="6991" w:author="Peto" w:date="2018-06-14T07:18:00Z">
                  <w:rPr>
                    <w:color w:val="000000"/>
                  </w:rPr>
                </w:rPrChange>
              </w:rPr>
              <w:t>31,3-62,5</w:t>
            </w:r>
          </w:p>
        </w:tc>
      </w:tr>
      <w:tr w:rsidR="00CE547F" w:rsidRPr="00A82009"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A82009" w:rsidRDefault="00CE547F" w:rsidP="00452ADC">
            <w:pPr>
              <w:jc w:val="center"/>
              <w:rPr>
                <w:noProof/>
                <w:color w:val="000000"/>
                <w:szCs w:val="24"/>
                <w:rPrChange w:id="6992" w:author="Peto" w:date="2018-06-14T07:18:00Z">
                  <w:rPr>
                    <w:color w:val="000000"/>
                    <w:szCs w:val="24"/>
                  </w:rPr>
                </w:rPrChange>
              </w:rPr>
            </w:pPr>
            <w:r w:rsidRPr="00A82009">
              <w:rPr>
                <w:noProof/>
                <w:color w:val="000000"/>
                <w:rPrChange w:id="6993" w:author="Peto" w:date="2018-06-14T07:18:00Z">
                  <w:rPr>
                    <w:color w:val="000000"/>
                  </w:rPr>
                </w:rPrChange>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A82009" w:rsidRDefault="00CE547F" w:rsidP="00452ADC">
            <w:pPr>
              <w:jc w:val="center"/>
              <w:rPr>
                <w:noProof/>
                <w:color w:val="000000"/>
                <w:szCs w:val="24"/>
                <w:rPrChange w:id="6994" w:author="Peto" w:date="2018-06-14T07:18:00Z">
                  <w:rPr>
                    <w:color w:val="000000"/>
                    <w:szCs w:val="24"/>
                  </w:rPr>
                </w:rPrChange>
              </w:rPr>
            </w:pPr>
            <w:r w:rsidRPr="00A82009">
              <w:rPr>
                <w:noProof/>
                <w:color w:val="000000"/>
                <w:rPrChange w:id="6995" w:author="Peto" w:date="2018-06-14T07:18:00Z">
                  <w:rPr>
                    <w:color w:val="000000"/>
                  </w:rPr>
                </w:rPrChange>
              </w:rPr>
              <w:t>15,6-31,3</w:t>
            </w:r>
          </w:p>
        </w:tc>
      </w:tr>
      <w:tr w:rsidR="00CE547F" w:rsidRPr="00A82009"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A82009" w:rsidRDefault="00CE547F" w:rsidP="00452ADC">
            <w:pPr>
              <w:jc w:val="center"/>
              <w:rPr>
                <w:noProof/>
                <w:color w:val="000000"/>
                <w:szCs w:val="24"/>
                <w:rPrChange w:id="6996" w:author="Peto" w:date="2018-06-14T07:18:00Z">
                  <w:rPr>
                    <w:color w:val="000000"/>
                    <w:szCs w:val="24"/>
                  </w:rPr>
                </w:rPrChange>
              </w:rPr>
            </w:pPr>
            <w:r w:rsidRPr="00A82009">
              <w:rPr>
                <w:noProof/>
                <w:color w:val="000000"/>
                <w:rPrChange w:id="6997" w:author="Peto" w:date="2018-06-14T07:18:00Z">
                  <w:rPr>
                    <w:color w:val="000000"/>
                  </w:rPr>
                </w:rPrChange>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A82009" w:rsidRDefault="00CE547F" w:rsidP="00452ADC">
            <w:pPr>
              <w:jc w:val="center"/>
              <w:rPr>
                <w:noProof/>
                <w:color w:val="000000"/>
                <w:szCs w:val="24"/>
                <w:rPrChange w:id="6998" w:author="Peto" w:date="2018-06-14T07:18:00Z">
                  <w:rPr>
                    <w:color w:val="000000"/>
                    <w:szCs w:val="24"/>
                  </w:rPr>
                </w:rPrChange>
              </w:rPr>
            </w:pPr>
            <w:r w:rsidRPr="00A82009">
              <w:rPr>
                <w:noProof/>
                <w:color w:val="000000"/>
                <w:rPrChange w:id="6999" w:author="Peto" w:date="2018-06-14T07:18:00Z">
                  <w:rPr>
                    <w:color w:val="000000"/>
                  </w:rPr>
                </w:rPrChange>
              </w:rPr>
              <w:t>7,8-15,6</w:t>
            </w:r>
          </w:p>
        </w:tc>
      </w:tr>
    </w:tbl>
    <w:p w14:paraId="12FD2791" w14:textId="77777777" w:rsidR="00CE547F" w:rsidRPr="00A82009" w:rsidRDefault="00CE547F" w:rsidP="00CE547F">
      <w:pPr>
        <w:pStyle w:val="Popis"/>
        <w:spacing w:before="240"/>
        <w:rPr>
          <w:noProof/>
          <w:szCs w:val="22"/>
          <w:lang w:val="sk-SK"/>
          <w:rPrChange w:id="7000" w:author="Peto" w:date="2018-06-14T07:18:00Z">
            <w:rPr>
              <w:szCs w:val="22"/>
              <w:lang w:val="sk-SK"/>
            </w:rPr>
          </w:rPrChange>
        </w:rPr>
      </w:pPr>
      <w:bookmarkStart w:id="7001" w:name="_Ref510260215"/>
      <w:bookmarkStart w:id="7002" w:name="_Ref510260211"/>
      <w:bookmarkStart w:id="7003" w:name="_Toc510268061"/>
      <w:bookmarkStart w:id="7004" w:name="_Toc513584972"/>
      <w:bookmarkStart w:id="7005" w:name="_Toc516413292"/>
      <w:r w:rsidRPr="00A82009">
        <w:rPr>
          <w:noProof/>
          <w:lang w:val="sk-SK"/>
          <w:rPrChange w:id="7006" w:author="Peto" w:date="2018-06-14T07:18:00Z">
            <w:rPr>
              <w:lang w:val="sk-SK"/>
            </w:rPr>
          </w:rPrChange>
        </w:rPr>
        <w:t xml:space="preserve">Tabuľka </w:t>
      </w:r>
      <w:r w:rsidRPr="00A82009">
        <w:rPr>
          <w:noProof/>
          <w:lang w:val="sk-SK"/>
          <w:rPrChange w:id="7007" w:author="Peto" w:date="2018-06-14T07:18:00Z">
            <w:rPr>
              <w:lang w:val="sk-SK"/>
            </w:rPr>
          </w:rPrChange>
        </w:rPr>
        <w:fldChar w:fldCharType="begin"/>
      </w:r>
      <w:r w:rsidRPr="00A82009">
        <w:rPr>
          <w:noProof/>
          <w:lang w:val="sk-SK"/>
          <w:rPrChange w:id="7008" w:author="Peto" w:date="2018-06-14T07:18:00Z">
            <w:rPr>
              <w:lang w:val="sk-SK"/>
            </w:rPr>
          </w:rPrChange>
        </w:rPr>
        <w:instrText xml:space="preserve"> SEQ Tabuľka \* ARABIC </w:instrText>
      </w:r>
      <w:r w:rsidRPr="00A82009">
        <w:rPr>
          <w:noProof/>
          <w:lang w:val="sk-SK"/>
          <w:rPrChange w:id="7009" w:author="Peto" w:date="2018-06-14T07:18:00Z">
            <w:rPr>
              <w:lang w:val="sk-SK"/>
            </w:rPr>
          </w:rPrChange>
        </w:rPr>
        <w:fldChar w:fldCharType="separate"/>
      </w:r>
      <w:r w:rsidR="00F95B9C" w:rsidRPr="00A82009">
        <w:rPr>
          <w:noProof/>
          <w:lang w:val="sk-SK"/>
        </w:rPr>
        <w:t>4</w:t>
      </w:r>
      <w:r w:rsidRPr="00A82009">
        <w:rPr>
          <w:noProof/>
          <w:lang w:val="sk-SK"/>
          <w:rPrChange w:id="7010" w:author="Peto" w:date="2018-06-14T07:18:00Z">
            <w:rPr>
              <w:lang w:val="sk-SK"/>
            </w:rPr>
          </w:rPrChange>
        </w:rPr>
        <w:fldChar w:fldCharType="end"/>
      </w:r>
      <w:bookmarkEnd w:id="7001"/>
      <w:r w:rsidRPr="00A82009">
        <w:rPr>
          <w:noProof/>
          <w:lang w:val="sk-SK"/>
          <w:rPrChange w:id="7011" w:author="Peto" w:date="2018-06-14T07:18:00Z">
            <w:rPr>
              <w:lang w:val="sk-SK"/>
            </w:rPr>
          </w:rPrChange>
        </w:rPr>
        <w:t>:</w:t>
      </w:r>
      <w:r w:rsidRPr="00A82009">
        <w:rPr>
          <w:noProof/>
          <w:szCs w:val="22"/>
          <w:lang w:val="sk-SK"/>
          <w:rPrChange w:id="7012" w:author="Peto" w:date="2018-06-14T07:18:00Z">
            <w:rPr>
              <w:szCs w:val="22"/>
              <w:lang w:val="sk-SK"/>
            </w:rPr>
          </w:rPrChange>
        </w:rPr>
        <w:t xml:space="preserve"> Stupne rozkladu DWT a im prislúchajúce frekvenčné pásma.</w:t>
      </w:r>
      <w:bookmarkEnd w:id="7002"/>
      <w:bookmarkEnd w:id="7003"/>
      <w:bookmarkEnd w:id="7004"/>
      <w:bookmarkEnd w:id="7005"/>
    </w:p>
    <w:p w14:paraId="14E3AC69" w14:textId="77777777" w:rsidR="00CE547F" w:rsidRPr="00A82009" w:rsidRDefault="00CE547F" w:rsidP="00CE547F">
      <w:pPr>
        <w:rPr>
          <w:noProof/>
          <w:rPrChange w:id="7013" w:author="Peto" w:date="2018-06-14T07:18:00Z">
            <w:rPr/>
          </w:rPrChange>
        </w:rPr>
      </w:pPr>
    </w:p>
    <w:p w14:paraId="7D59FD9A" w14:textId="77777777" w:rsidR="00CE547F" w:rsidRPr="00A82009" w:rsidRDefault="00CE547F" w:rsidP="00CE547F">
      <w:pPr>
        <w:rPr>
          <w:noProof/>
          <w:rPrChange w:id="7014" w:author="Peto" w:date="2018-06-14T07:18:00Z">
            <w:rPr/>
          </w:rPrChange>
        </w:rPr>
      </w:pPr>
      <w:r w:rsidRPr="00A82009">
        <w:rPr>
          <w:noProof/>
          <w:rPrChange w:id="7015" w:author="Peto" w:date="2018-06-14T07:18:00Z">
            <w:rPr/>
          </w:rPrChange>
        </w:rPr>
        <w:t>Po rozložení signálu na detaily sa signál rekonštruuje z vybraných detailov následovne. Označme si detaily signálu</w:t>
      </w:r>
      <m:oMath>
        <m:r>
          <w:rPr>
            <w:rFonts w:ascii="Cambria Math"/>
            <w:noProof/>
            <w:rPrChange w:id="7016" w:author="Peto" w:date="2018-06-14T07:18:00Z">
              <w:rPr>
                <w:rFonts w:ascii="Cambria Math"/>
              </w:rPr>
            </w:rPrChange>
          </w:rPr>
          <m:t xml:space="preserve"> </m:t>
        </m:r>
        <m:r>
          <w:rPr>
            <w:rFonts w:ascii="Cambria Math" w:hAnsi="Cambria Math"/>
            <w:noProof/>
            <w:rPrChange w:id="7017" w:author="Peto" w:date="2018-06-14T07:18:00Z">
              <w:rPr>
                <w:rFonts w:ascii="Cambria Math" w:hAnsi="Cambria Math"/>
              </w:rPr>
            </w:rPrChange>
          </w:rPr>
          <m:t>x</m:t>
        </m:r>
        <m:d>
          <m:dPr>
            <m:ctrlPr>
              <w:rPr>
                <w:rFonts w:ascii="Cambria Math" w:hAnsi="Cambria Math"/>
                <w:i/>
                <w:noProof/>
              </w:rPr>
            </m:ctrlPr>
          </m:dPr>
          <m:e>
            <m:r>
              <w:rPr>
                <w:rFonts w:ascii="Cambria Math" w:hAnsi="Cambria Math"/>
                <w:noProof/>
                <w:rPrChange w:id="7018" w:author="Peto" w:date="2018-06-14T07:18:00Z">
                  <w:rPr>
                    <w:rFonts w:ascii="Cambria Math" w:hAnsi="Cambria Math"/>
                  </w:rPr>
                </w:rPrChange>
              </w:rPr>
              <m:t>n</m:t>
            </m:r>
          </m:e>
        </m:d>
      </m:oMath>
      <w:r w:rsidRPr="00A82009">
        <w:rPr>
          <w:noProof/>
          <w:rPrChange w:id="7019" w:author="Peto" w:date="2018-06-14T07:18:00Z">
            <w:rPr/>
          </w:rPrChange>
        </w:rPr>
        <w:t xml:space="preserve"> </w:t>
      </w:r>
      <w:r w:rsidRPr="00A82009">
        <w:rPr>
          <w:rFonts w:eastAsiaTheme="minorEastAsia"/>
          <w:noProof/>
          <w:rPrChange w:id="7020" w:author="Peto" w:date="2018-06-14T07:18:00Z">
            <w:rPr>
              <w:rFonts w:eastAsiaTheme="minorEastAsia"/>
            </w:rPr>
          </w:rPrChange>
        </w:rPr>
        <w:t>ako</w:t>
      </w:r>
      <w:r w:rsidRPr="00A82009">
        <w:rPr>
          <w:noProof/>
          <w:rPrChange w:id="7021" w:author="Peto" w:date="2018-06-14T07:18:00Z">
            <w:rPr/>
          </w:rPrChange>
        </w:rPr>
        <w:t xml:space="preserve"> </w:t>
      </w:r>
      <m:oMath>
        <m:sSubSup>
          <m:sSubSupPr>
            <m:ctrlPr>
              <w:rPr>
                <w:rFonts w:ascii="Cambria Math" w:hAnsi="Cambria Math"/>
                <w:i/>
                <w:noProof/>
              </w:rPr>
            </m:ctrlPr>
          </m:sSubSupPr>
          <m:e>
            <m:r>
              <w:rPr>
                <w:rFonts w:ascii="Cambria Math" w:hAnsi="Cambria Math"/>
                <w:noProof/>
                <w:rPrChange w:id="7022" w:author="Peto" w:date="2018-06-14T07:18:00Z">
                  <w:rPr>
                    <w:rFonts w:ascii="Cambria Math" w:hAnsi="Cambria Math"/>
                  </w:rPr>
                </w:rPrChange>
              </w:rPr>
              <m:t>x</m:t>
            </m:r>
          </m:e>
          <m:sub>
            <m:r>
              <w:rPr>
                <w:rFonts w:ascii="Cambria Math"/>
                <w:noProof/>
                <w:rPrChange w:id="7023" w:author="Peto" w:date="2018-06-14T07:18:00Z">
                  <w:rPr>
                    <w:rFonts w:ascii="Cambria Math"/>
                  </w:rPr>
                </w:rPrChange>
              </w:rPr>
              <m:t>1</m:t>
            </m:r>
          </m:sub>
          <m:sup>
            <m:r>
              <w:rPr>
                <w:rFonts w:ascii="Cambria Math" w:hAnsi="Cambria Math"/>
                <w:noProof/>
                <w:rPrChange w:id="7024" w:author="Peto" w:date="2018-06-14T07:18:00Z">
                  <w:rPr>
                    <w:rFonts w:ascii="Cambria Math" w:hAnsi="Cambria Math"/>
                  </w:rPr>
                </w:rPrChange>
              </w:rPr>
              <m:t>d</m:t>
            </m:r>
          </m:sup>
        </m:sSubSup>
      </m:oMath>
      <w:r w:rsidRPr="00A82009">
        <w:rPr>
          <w:noProof/>
          <w:rPrChange w:id="7025" w:author="Peto" w:date="2018-06-14T07:18:00Z">
            <w:rPr/>
          </w:rPrChange>
        </w:rPr>
        <w:t xml:space="preserve">(n), </w:t>
      </w:r>
      <m:oMath>
        <m:sSubSup>
          <m:sSubSupPr>
            <m:ctrlPr>
              <w:rPr>
                <w:rFonts w:ascii="Cambria Math" w:hAnsi="Cambria Math"/>
                <w:i/>
                <w:noProof/>
              </w:rPr>
            </m:ctrlPr>
          </m:sSubSupPr>
          <m:e>
            <m:r>
              <w:rPr>
                <w:rFonts w:ascii="Cambria Math" w:hAnsi="Cambria Math"/>
                <w:noProof/>
                <w:rPrChange w:id="7026" w:author="Peto" w:date="2018-06-14T07:18:00Z">
                  <w:rPr>
                    <w:rFonts w:ascii="Cambria Math" w:hAnsi="Cambria Math"/>
                  </w:rPr>
                </w:rPrChange>
              </w:rPr>
              <m:t>x</m:t>
            </m:r>
          </m:e>
          <m:sub>
            <m:r>
              <w:rPr>
                <w:rFonts w:ascii="Cambria Math"/>
                <w:noProof/>
                <w:rPrChange w:id="7027" w:author="Peto" w:date="2018-06-14T07:18:00Z">
                  <w:rPr>
                    <w:rFonts w:ascii="Cambria Math"/>
                  </w:rPr>
                </w:rPrChange>
              </w:rPr>
              <m:t>2</m:t>
            </m:r>
          </m:sub>
          <m:sup>
            <m:r>
              <w:rPr>
                <w:rFonts w:ascii="Cambria Math" w:hAnsi="Cambria Math"/>
                <w:noProof/>
                <w:rPrChange w:id="7028" w:author="Peto" w:date="2018-06-14T07:18:00Z">
                  <w:rPr>
                    <w:rFonts w:ascii="Cambria Math" w:hAnsi="Cambria Math"/>
                  </w:rPr>
                </w:rPrChange>
              </w:rPr>
              <m:t>d</m:t>
            </m:r>
          </m:sup>
        </m:sSubSup>
      </m:oMath>
      <w:r w:rsidRPr="00A82009">
        <w:rPr>
          <w:noProof/>
          <w:rPrChange w:id="7029" w:author="Peto" w:date="2018-06-14T07:18:00Z">
            <w:rPr/>
          </w:rPrChange>
        </w:rPr>
        <w:t xml:space="preserve">(n), </w:t>
      </w:r>
      <m:oMath>
        <m:sSubSup>
          <m:sSubSupPr>
            <m:ctrlPr>
              <w:rPr>
                <w:rFonts w:ascii="Cambria Math" w:hAnsi="Cambria Math"/>
                <w:i/>
                <w:noProof/>
              </w:rPr>
            </m:ctrlPr>
          </m:sSubSupPr>
          <m:e>
            <m:r>
              <w:rPr>
                <w:rFonts w:ascii="Cambria Math" w:hAnsi="Cambria Math"/>
                <w:noProof/>
                <w:rPrChange w:id="7030" w:author="Peto" w:date="2018-06-14T07:18:00Z">
                  <w:rPr>
                    <w:rFonts w:ascii="Cambria Math" w:hAnsi="Cambria Math"/>
                  </w:rPr>
                </w:rPrChange>
              </w:rPr>
              <m:t>x</m:t>
            </m:r>
          </m:e>
          <m:sub>
            <m:r>
              <w:rPr>
                <w:rFonts w:ascii="Cambria Math"/>
                <w:noProof/>
                <w:rPrChange w:id="7031" w:author="Peto" w:date="2018-06-14T07:18:00Z">
                  <w:rPr>
                    <w:rFonts w:ascii="Cambria Math"/>
                  </w:rPr>
                </w:rPrChange>
              </w:rPr>
              <m:t>3</m:t>
            </m:r>
          </m:sub>
          <m:sup>
            <m:r>
              <w:rPr>
                <w:rFonts w:ascii="Cambria Math" w:hAnsi="Cambria Math"/>
                <w:noProof/>
                <w:rPrChange w:id="7032" w:author="Peto" w:date="2018-06-14T07:18:00Z">
                  <w:rPr>
                    <w:rFonts w:ascii="Cambria Math" w:hAnsi="Cambria Math"/>
                  </w:rPr>
                </w:rPrChange>
              </w:rPr>
              <m:t>d</m:t>
            </m:r>
          </m:sup>
        </m:sSubSup>
      </m:oMath>
      <w:r w:rsidRPr="00A82009">
        <w:rPr>
          <w:noProof/>
          <w:rPrChange w:id="7033" w:author="Peto" w:date="2018-06-14T07:18:00Z">
            <w:rPr/>
          </w:rPrChange>
        </w:rPr>
        <w:t xml:space="preserve">(n), </w:t>
      </w:r>
      <m:oMath>
        <m:sSubSup>
          <m:sSubSupPr>
            <m:ctrlPr>
              <w:rPr>
                <w:rFonts w:ascii="Cambria Math" w:hAnsi="Cambria Math"/>
                <w:i/>
                <w:noProof/>
              </w:rPr>
            </m:ctrlPr>
          </m:sSubSupPr>
          <m:e>
            <m:r>
              <w:rPr>
                <w:rFonts w:ascii="Cambria Math" w:hAnsi="Cambria Math"/>
                <w:noProof/>
                <w:rPrChange w:id="7034" w:author="Peto" w:date="2018-06-14T07:18:00Z">
                  <w:rPr>
                    <w:rFonts w:ascii="Cambria Math" w:hAnsi="Cambria Math"/>
                  </w:rPr>
                </w:rPrChange>
              </w:rPr>
              <m:t>x</m:t>
            </m:r>
          </m:e>
          <m:sub>
            <m:r>
              <w:rPr>
                <w:rFonts w:ascii="Cambria Math"/>
                <w:noProof/>
                <w:rPrChange w:id="7035" w:author="Peto" w:date="2018-06-14T07:18:00Z">
                  <w:rPr>
                    <w:rFonts w:ascii="Cambria Math"/>
                  </w:rPr>
                </w:rPrChange>
              </w:rPr>
              <m:t>4</m:t>
            </m:r>
          </m:sub>
          <m:sup>
            <m:r>
              <w:rPr>
                <w:rFonts w:ascii="Cambria Math" w:hAnsi="Cambria Math"/>
                <w:noProof/>
                <w:rPrChange w:id="7036" w:author="Peto" w:date="2018-06-14T07:18:00Z">
                  <w:rPr>
                    <w:rFonts w:ascii="Cambria Math" w:hAnsi="Cambria Math"/>
                  </w:rPr>
                </w:rPrChange>
              </w:rPr>
              <m:t>d</m:t>
            </m:r>
          </m:sup>
        </m:sSubSup>
      </m:oMath>
      <w:r w:rsidRPr="00A82009">
        <w:rPr>
          <w:noProof/>
          <w:rPrChange w:id="7037" w:author="Peto" w:date="2018-06-14T07:18:00Z">
            <w:rPr/>
          </w:rPrChange>
        </w:rPr>
        <w:t xml:space="preserve">(n) až </w:t>
      </w:r>
      <m:oMath>
        <m:sSubSup>
          <m:sSubSupPr>
            <m:ctrlPr>
              <w:rPr>
                <w:rFonts w:ascii="Cambria Math" w:hAnsi="Cambria Math"/>
                <w:i/>
                <w:noProof/>
              </w:rPr>
            </m:ctrlPr>
          </m:sSubSupPr>
          <m:e>
            <m:r>
              <w:rPr>
                <w:rFonts w:ascii="Cambria Math" w:hAnsi="Cambria Math"/>
                <w:noProof/>
                <w:rPrChange w:id="7038" w:author="Peto" w:date="2018-06-14T07:18:00Z">
                  <w:rPr>
                    <w:rFonts w:ascii="Cambria Math" w:hAnsi="Cambria Math"/>
                  </w:rPr>
                </w:rPrChange>
              </w:rPr>
              <m:t>x</m:t>
            </m:r>
          </m:e>
          <m:sub>
            <m:r>
              <w:rPr>
                <w:rFonts w:ascii="Cambria Math"/>
                <w:noProof/>
                <w:rPrChange w:id="7039" w:author="Peto" w:date="2018-06-14T07:18:00Z">
                  <w:rPr>
                    <w:rFonts w:ascii="Cambria Math"/>
                  </w:rPr>
                </w:rPrChange>
              </w:rPr>
              <m:t>5</m:t>
            </m:r>
          </m:sub>
          <m:sup>
            <m:r>
              <w:rPr>
                <w:rFonts w:ascii="Cambria Math" w:hAnsi="Cambria Math"/>
                <w:noProof/>
                <w:rPrChange w:id="7040" w:author="Peto" w:date="2018-06-14T07:18:00Z">
                  <w:rPr>
                    <w:rFonts w:ascii="Cambria Math" w:hAnsi="Cambria Math"/>
                  </w:rPr>
                </w:rPrChange>
              </w:rPr>
              <m:t>d</m:t>
            </m:r>
          </m:sup>
        </m:sSubSup>
      </m:oMath>
      <w:r w:rsidRPr="00A82009">
        <w:rPr>
          <w:noProof/>
          <w:rPrChange w:id="7041" w:author="Peto" w:date="2018-06-14T07:18:00Z">
            <w:rPr/>
          </w:rPrChange>
        </w:rPr>
        <w:t xml:space="preserve">(n). </w:t>
      </w:r>
      <w:r w:rsidRPr="00A82009">
        <w:rPr>
          <w:rFonts w:eastAsiaTheme="minorEastAsia"/>
          <w:noProof/>
          <w:rPrChange w:id="7042" w:author="Peto" w:date="2018-06-14T07:18:00Z">
            <w:rPr>
              <w:rFonts w:eastAsiaTheme="minorEastAsia"/>
            </w:rPr>
          </w:rPrChange>
        </w:rPr>
        <w:t xml:space="preserve">Prvým detailom je </w:t>
      </w:r>
      <m:oMath>
        <m:sSubSup>
          <m:sSubSupPr>
            <m:ctrlPr>
              <w:rPr>
                <w:rFonts w:ascii="Cambria Math" w:hAnsi="Cambria Math"/>
                <w:i/>
                <w:noProof/>
              </w:rPr>
            </m:ctrlPr>
          </m:sSubSupPr>
          <m:e>
            <m:r>
              <w:rPr>
                <w:rFonts w:ascii="Cambria Math" w:hAnsi="Cambria Math"/>
                <w:noProof/>
                <w:rPrChange w:id="7043" w:author="Peto" w:date="2018-06-14T07:18:00Z">
                  <w:rPr>
                    <w:rFonts w:ascii="Cambria Math" w:hAnsi="Cambria Math"/>
                  </w:rPr>
                </w:rPrChange>
              </w:rPr>
              <m:t>x</m:t>
            </m:r>
          </m:e>
          <m:sub>
            <m:r>
              <w:rPr>
                <w:rFonts w:ascii="Cambria Math"/>
                <w:noProof/>
                <w:rPrChange w:id="7044" w:author="Peto" w:date="2018-06-14T07:18:00Z">
                  <w:rPr>
                    <w:rFonts w:ascii="Cambria Math"/>
                  </w:rPr>
                </w:rPrChange>
              </w:rPr>
              <m:t>1</m:t>
            </m:r>
          </m:sub>
          <m:sup>
            <m:r>
              <w:rPr>
                <w:rFonts w:ascii="Cambria Math" w:hAnsi="Cambria Math"/>
                <w:noProof/>
                <w:rPrChange w:id="7045" w:author="Peto" w:date="2018-06-14T07:18:00Z">
                  <w:rPr>
                    <w:rFonts w:ascii="Cambria Math" w:hAnsi="Cambria Math"/>
                  </w:rPr>
                </w:rPrChange>
              </w:rPr>
              <m:t>d</m:t>
            </m:r>
          </m:sup>
        </m:sSubSup>
      </m:oMath>
      <w:r w:rsidRPr="00A82009">
        <w:rPr>
          <w:noProof/>
          <w:rPrChange w:id="7046" w:author="Peto" w:date="2018-06-14T07:18:00Z">
            <w:rPr/>
          </w:rPrChange>
        </w:rPr>
        <w:t xml:space="preserve">(n) a piatym je </w:t>
      </w:r>
      <m:oMath>
        <m:sSubSup>
          <m:sSubSupPr>
            <m:ctrlPr>
              <w:rPr>
                <w:rFonts w:ascii="Cambria Math" w:hAnsi="Cambria Math"/>
                <w:i/>
                <w:noProof/>
              </w:rPr>
            </m:ctrlPr>
          </m:sSubSupPr>
          <m:e>
            <m:r>
              <w:rPr>
                <w:rFonts w:ascii="Cambria Math" w:hAnsi="Cambria Math"/>
                <w:noProof/>
                <w:rPrChange w:id="7047" w:author="Peto" w:date="2018-06-14T07:18:00Z">
                  <w:rPr>
                    <w:rFonts w:ascii="Cambria Math" w:hAnsi="Cambria Math"/>
                  </w:rPr>
                </w:rPrChange>
              </w:rPr>
              <m:t>x</m:t>
            </m:r>
          </m:e>
          <m:sub>
            <m:r>
              <w:rPr>
                <w:rFonts w:ascii="Cambria Math"/>
                <w:noProof/>
                <w:rPrChange w:id="7048" w:author="Peto" w:date="2018-06-14T07:18:00Z">
                  <w:rPr>
                    <w:rFonts w:ascii="Cambria Math"/>
                  </w:rPr>
                </w:rPrChange>
              </w:rPr>
              <m:t>5</m:t>
            </m:r>
          </m:sub>
          <m:sup>
            <m:r>
              <w:rPr>
                <w:rFonts w:ascii="Cambria Math" w:hAnsi="Cambria Math"/>
                <w:noProof/>
                <w:rPrChange w:id="7049" w:author="Peto" w:date="2018-06-14T07:18:00Z">
                  <w:rPr>
                    <w:rFonts w:ascii="Cambria Math" w:hAnsi="Cambria Math"/>
                  </w:rPr>
                </w:rPrChange>
              </w:rPr>
              <m:t>d</m:t>
            </m:r>
          </m:sup>
        </m:sSubSup>
      </m:oMath>
      <w:r w:rsidRPr="00A82009">
        <w:rPr>
          <w:noProof/>
          <w:rPrChange w:id="7050" w:author="Peto" w:date="2018-06-14T07:18:00Z">
            <w:rPr/>
          </w:rPrChange>
        </w:rPr>
        <w:t xml:space="preserve">(n). Rekonštruovaný signál </w:t>
      </w:r>
      <m:oMath>
        <m:sSup>
          <m:sSupPr>
            <m:ctrlPr>
              <w:rPr>
                <w:rFonts w:ascii="Cambria Math" w:hAnsi="Cambria Math"/>
                <w:i/>
                <w:noProof/>
              </w:rPr>
            </m:ctrlPr>
          </m:sSupPr>
          <m:e>
            <m:r>
              <w:rPr>
                <w:rFonts w:ascii="Cambria Math" w:hAnsi="Cambria Math"/>
                <w:noProof/>
                <w:rPrChange w:id="7051" w:author="Peto" w:date="2018-06-14T07:18:00Z">
                  <w:rPr>
                    <w:rFonts w:ascii="Cambria Math" w:hAnsi="Cambria Math"/>
                  </w:rPr>
                </w:rPrChange>
              </w:rPr>
              <m:t>x</m:t>
            </m:r>
          </m:e>
          <m:sup>
            <m:r>
              <w:rPr>
                <w:rFonts w:ascii="Cambria Math"/>
                <w:noProof/>
                <w:rPrChange w:id="7052" w:author="Peto" w:date="2018-06-14T07:18:00Z">
                  <w:rPr>
                    <w:rFonts w:ascii="Cambria Math"/>
                  </w:rPr>
                </w:rPrChange>
              </w:rPr>
              <m:t>'</m:t>
            </m:r>
          </m:sup>
        </m:sSup>
      </m:oMath>
      <w:r w:rsidRPr="00A82009">
        <w:rPr>
          <w:noProof/>
          <w:rPrChange w:id="7053" w:author="Peto" w:date="2018-06-14T07:18:00Z">
            <w:rPr/>
          </w:rPrChange>
        </w:rPr>
        <w:t xml:space="preserve"> vyjadruje vzorec (</w:t>
      </w:r>
      <w:r w:rsidRPr="00A82009">
        <w:rPr>
          <w:noProof/>
          <w:rPrChange w:id="7054" w:author="Peto" w:date="2018-06-14T07:18:00Z">
            <w:rPr/>
          </w:rPrChange>
        </w:rPr>
        <w:fldChar w:fldCharType="begin"/>
      </w:r>
      <w:r w:rsidRPr="00A82009">
        <w:rPr>
          <w:noProof/>
          <w:rPrChange w:id="7055" w:author="Peto" w:date="2018-06-14T07:18:00Z">
            <w:rPr/>
          </w:rPrChange>
        </w:rPr>
        <w:instrText xml:space="preserve"> REF dwt \h </w:instrText>
      </w:r>
      <w:r w:rsidRPr="00A82009">
        <w:rPr>
          <w:noProof/>
          <w:rPrChange w:id="7056" w:author="Peto" w:date="2018-06-14T07:18:00Z">
            <w:rPr>
              <w:noProof/>
            </w:rPr>
          </w:rPrChange>
        </w:rPr>
      </w:r>
      <w:r w:rsidRPr="00A82009">
        <w:rPr>
          <w:noProof/>
          <w:rPrChange w:id="7057" w:author="Peto" w:date="2018-06-14T07:18:00Z">
            <w:rPr/>
          </w:rPrChange>
        </w:rPr>
        <w:fldChar w:fldCharType="separate"/>
      </w:r>
      <w:r w:rsidR="00F95B9C" w:rsidRPr="00A82009">
        <w:rPr>
          <w:noProof/>
          <w:color w:val="000000"/>
        </w:rPr>
        <w:t>42</w:t>
      </w:r>
      <w:r w:rsidRPr="00A82009">
        <w:rPr>
          <w:noProof/>
          <w:rPrChange w:id="7058" w:author="Peto" w:date="2018-06-14T07:18:00Z">
            <w:rPr/>
          </w:rPrChange>
        </w:rPr>
        <w:fldChar w:fldCharType="end"/>
      </w:r>
      <w:r w:rsidRPr="00A82009">
        <w:rPr>
          <w:noProof/>
          <w:rPrChange w:id="7059" w:author="Peto" w:date="2018-06-14T07:18:00Z">
            <w:rPr/>
          </w:rPrChange>
        </w:rPr>
        <w:t>):</w:t>
      </w:r>
    </w:p>
    <w:p w14:paraId="0062E566" w14:textId="77777777" w:rsidR="00CE547F" w:rsidRPr="00A82009" w:rsidRDefault="00CE547F" w:rsidP="00CE547F">
      <w:pPr>
        <w:rPr>
          <w:noProof/>
          <w:color w:val="000000"/>
          <w:rPrChange w:id="7060"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0551C53" w14:textId="77777777" w:rsidTr="00452ADC">
        <w:tc>
          <w:tcPr>
            <w:tcW w:w="704" w:type="dxa"/>
          </w:tcPr>
          <w:p w14:paraId="6D07359F" w14:textId="77777777" w:rsidR="00CE547F" w:rsidRPr="00A82009" w:rsidRDefault="00CE547F" w:rsidP="00452ADC">
            <w:pPr>
              <w:jc w:val="center"/>
              <w:rPr>
                <w:noProof/>
                <w:color w:val="000000"/>
                <w:rPrChange w:id="7061" w:author="Peto" w:date="2018-06-14T07:18:00Z">
                  <w:rPr>
                    <w:color w:val="000000"/>
                  </w:rPr>
                </w:rPrChange>
              </w:rPr>
            </w:pPr>
          </w:p>
        </w:tc>
        <w:tc>
          <w:tcPr>
            <w:tcW w:w="7088" w:type="dxa"/>
            <w:vAlign w:val="center"/>
          </w:tcPr>
          <w:p w14:paraId="48A0FE1D" w14:textId="77777777" w:rsidR="00CE547F" w:rsidRPr="00A82009" w:rsidRDefault="00CE547F" w:rsidP="00452ADC">
            <w:pPr>
              <w:jc w:val="center"/>
              <w:rPr>
                <w:noProof/>
                <w:color w:val="000000"/>
                <w:rPrChange w:id="7062" w:author="Peto" w:date="2018-06-14T07:18:00Z">
                  <w:rPr>
                    <w:color w:val="000000"/>
                  </w:rPr>
                </w:rPrChange>
              </w:rPr>
            </w:pPr>
            <w:r w:rsidRPr="00A82009">
              <w:rPr>
                <w:noProof/>
                <w:rPrChange w:id="7063" w:author="Peto" w:date="2018-06-14T07:18:00Z">
                  <w:rPr/>
                </w:rPrChange>
              </w:rPr>
              <w:t xml:space="preserve"> </w:t>
            </w:r>
            <m:oMath>
              <m:sSup>
                <m:sSupPr>
                  <m:ctrlPr>
                    <w:rPr>
                      <w:rFonts w:ascii="Cambria Math" w:hAnsi="Cambria Math"/>
                      <w:i/>
                      <w:noProof/>
                    </w:rPr>
                  </m:ctrlPr>
                </m:sSupPr>
                <m:e>
                  <m:r>
                    <w:rPr>
                      <w:rFonts w:ascii="Cambria Math" w:hAnsi="Cambria Math"/>
                      <w:noProof/>
                      <w:rPrChange w:id="7064" w:author="Peto" w:date="2018-06-14T07:18:00Z">
                        <w:rPr>
                          <w:rFonts w:ascii="Cambria Math" w:hAnsi="Cambria Math"/>
                        </w:rPr>
                      </w:rPrChange>
                    </w:rPr>
                    <m:t>x</m:t>
                  </m:r>
                </m:e>
                <m:sup>
                  <m:r>
                    <w:rPr>
                      <w:rFonts w:ascii="Cambria Math"/>
                      <w:noProof/>
                      <w:rPrChange w:id="7065" w:author="Peto" w:date="2018-06-14T07:18:00Z">
                        <w:rPr>
                          <w:rFonts w:ascii="Cambria Math"/>
                        </w:rPr>
                      </w:rPrChange>
                    </w:rPr>
                    <m:t>'</m:t>
                  </m:r>
                </m:sup>
              </m:sSup>
              <m:d>
                <m:dPr>
                  <m:ctrlPr>
                    <w:rPr>
                      <w:rFonts w:ascii="Cambria Math" w:hAnsi="Cambria Math"/>
                      <w:i/>
                      <w:noProof/>
                    </w:rPr>
                  </m:ctrlPr>
                </m:dPr>
                <m:e>
                  <m:r>
                    <w:rPr>
                      <w:rFonts w:ascii="Cambria Math" w:hAnsi="Cambria Math"/>
                      <w:noProof/>
                      <w:rPrChange w:id="7066" w:author="Peto" w:date="2018-06-14T07:18:00Z">
                        <w:rPr>
                          <w:rFonts w:ascii="Cambria Math" w:hAnsi="Cambria Math"/>
                        </w:rPr>
                      </w:rPrChange>
                    </w:rPr>
                    <m:t>n</m:t>
                  </m:r>
                </m:e>
              </m:d>
              <m:r>
                <w:rPr>
                  <w:rFonts w:ascii="Cambria Math"/>
                  <w:noProof/>
                  <w:rPrChange w:id="7067" w:author="Peto" w:date="2018-06-14T07:18:00Z">
                    <w:rPr>
                      <w:rFonts w:ascii="Cambria Math"/>
                    </w:rPr>
                  </w:rPrChange>
                </w:rPr>
                <m:t>=</m:t>
              </m:r>
              <m:nary>
                <m:naryPr>
                  <m:chr m:val="∑"/>
                  <m:limLoc m:val="undOvr"/>
                  <m:ctrlPr>
                    <w:rPr>
                      <w:rFonts w:ascii="Cambria Math" w:hAnsi="Cambria Math"/>
                      <w:i/>
                      <w:noProof/>
                    </w:rPr>
                  </m:ctrlPr>
                </m:naryPr>
                <m:sub>
                  <m:r>
                    <w:rPr>
                      <w:rFonts w:ascii="Cambria Math" w:hAnsi="Cambria Math"/>
                      <w:noProof/>
                      <w:rPrChange w:id="7068" w:author="Peto" w:date="2018-06-14T07:18:00Z">
                        <w:rPr>
                          <w:rFonts w:ascii="Cambria Math" w:hAnsi="Cambria Math"/>
                        </w:rPr>
                      </w:rPrChange>
                    </w:rPr>
                    <m:t>i</m:t>
                  </m:r>
                  <m:r>
                    <w:rPr>
                      <w:rFonts w:ascii="Cambria Math"/>
                      <w:noProof/>
                      <w:rPrChange w:id="7069" w:author="Peto" w:date="2018-06-14T07:18:00Z">
                        <w:rPr>
                          <w:rFonts w:ascii="Cambria Math"/>
                        </w:rPr>
                      </w:rPrChange>
                    </w:rPr>
                    <m:t xml:space="preserve"> = </m:t>
                  </m:r>
                  <m:r>
                    <w:rPr>
                      <w:rFonts w:ascii="Cambria Math" w:hAnsi="Cambria Math"/>
                      <w:noProof/>
                      <w:rPrChange w:id="7070" w:author="Peto" w:date="2018-06-14T07:18:00Z">
                        <w:rPr>
                          <w:rFonts w:ascii="Cambria Math" w:hAnsi="Cambria Math"/>
                        </w:rPr>
                      </w:rPrChange>
                    </w:rPr>
                    <m:t>l</m:t>
                  </m:r>
                </m:sub>
                <m:sup>
                  <m:r>
                    <w:rPr>
                      <w:rFonts w:ascii="Cambria Math" w:hAnsi="Cambria Math"/>
                      <w:noProof/>
                      <w:rPrChange w:id="7071" w:author="Peto" w:date="2018-06-14T07:18:00Z">
                        <w:rPr>
                          <w:rFonts w:ascii="Cambria Math" w:hAnsi="Cambria Math"/>
                        </w:rPr>
                      </w:rPrChange>
                    </w:rPr>
                    <m:t>h</m:t>
                  </m:r>
                </m:sup>
                <m:e>
                  <m:sSubSup>
                    <m:sSubSupPr>
                      <m:ctrlPr>
                        <w:rPr>
                          <w:rFonts w:ascii="Cambria Math" w:hAnsi="Cambria Math"/>
                          <w:i/>
                          <w:noProof/>
                        </w:rPr>
                      </m:ctrlPr>
                    </m:sSubSupPr>
                    <m:e>
                      <m:r>
                        <w:rPr>
                          <w:rFonts w:ascii="Cambria Math" w:hAnsi="Cambria Math"/>
                          <w:noProof/>
                          <w:rPrChange w:id="7072" w:author="Peto" w:date="2018-06-14T07:18:00Z">
                            <w:rPr>
                              <w:rFonts w:ascii="Cambria Math" w:hAnsi="Cambria Math"/>
                            </w:rPr>
                          </w:rPrChange>
                        </w:rPr>
                        <m:t>x</m:t>
                      </m:r>
                    </m:e>
                    <m:sub>
                      <m:r>
                        <w:rPr>
                          <w:rFonts w:ascii="Cambria Math" w:hAnsi="Cambria Math"/>
                          <w:noProof/>
                          <w:rPrChange w:id="7073" w:author="Peto" w:date="2018-06-14T07:18:00Z">
                            <w:rPr>
                              <w:rFonts w:ascii="Cambria Math" w:hAnsi="Cambria Math"/>
                            </w:rPr>
                          </w:rPrChange>
                        </w:rPr>
                        <m:t>i</m:t>
                      </m:r>
                    </m:sub>
                    <m:sup>
                      <m:r>
                        <w:rPr>
                          <w:rFonts w:ascii="Cambria Math" w:hAnsi="Cambria Math"/>
                          <w:noProof/>
                          <w:rPrChange w:id="7074" w:author="Peto" w:date="2018-06-14T07:18:00Z">
                            <w:rPr>
                              <w:rFonts w:ascii="Cambria Math" w:hAnsi="Cambria Math"/>
                            </w:rPr>
                          </w:rPrChange>
                        </w:rPr>
                        <m:t>d</m:t>
                      </m:r>
                    </m:sup>
                  </m:sSubSup>
                </m:e>
              </m:nary>
              <m:d>
                <m:dPr>
                  <m:ctrlPr>
                    <w:rPr>
                      <w:rFonts w:ascii="Cambria Math" w:hAnsi="Cambria Math"/>
                      <w:i/>
                      <w:noProof/>
                    </w:rPr>
                  </m:ctrlPr>
                </m:dPr>
                <m:e>
                  <m:r>
                    <w:rPr>
                      <w:rFonts w:ascii="Cambria Math" w:hAnsi="Cambria Math"/>
                      <w:noProof/>
                      <w:rPrChange w:id="7075" w:author="Peto" w:date="2018-06-14T07:18:00Z">
                        <w:rPr>
                          <w:rFonts w:ascii="Cambria Math" w:hAnsi="Cambria Math"/>
                        </w:rPr>
                      </w:rPrChange>
                    </w:rPr>
                    <m:t>n</m:t>
                  </m:r>
                </m:e>
              </m:d>
            </m:oMath>
          </w:p>
        </w:tc>
        <w:tc>
          <w:tcPr>
            <w:tcW w:w="702" w:type="dxa"/>
            <w:vAlign w:val="center"/>
          </w:tcPr>
          <w:p w14:paraId="63416F3B" w14:textId="77777777" w:rsidR="00CE547F" w:rsidRPr="00A82009" w:rsidRDefault="00CE547F" w:rsidP="00452ADC">
            <w:pPr>
              <w:jc w:val="center"/>
              <w:rPr>
                <w:noProof/>
                <w:color w:val="000000"/>
                <w:rPrChange w:id="7076" w:author="Peto" w:date="2018-06-14T07:18:00Z">
                  <w:rPr>
                    <w:color w:val="000000"/>
                  </w:rPr>
                </w:rPrChange>
              </w:rPr>
            </w:pPr>
            <w:r w:rsidRPr="00A82009">
              <w:rPr>
                <w:noProof/>
                <w:color w:val="000000"/>
                <w:rPrChange w:id="7077" w:author="Peto" w:date="2018-06-14T07:18:00Z">
                  <w:rPr>
                    <w:color w:val="000000"/>
                  </w:rPr>
                </w:rPrChange>
              </w:rPr>
              <w:t>(</w:t>
            </w:r>
            <w:bookmarkStart w:id="7078" w:name="dwt"/>
            <w:r w:rsidRPr="00A82009">
              <w:rPr>
                <w:noProof/>
                <w:color w:val="000000"/>
                <w:rPrChange w:id="7079" w:author="Peto" w:date="2018-06-14T07:18:00Z">
                  <w:rPr>
                    <w:color w:val="000000"/>
                  </w:rPr>
                </w:rPrChange>
              </w:rPr>
              <w:fldChar w:fldCharType="begin"/>
            </w:r>
            <w:r w:rsidRPr="00A82009">
              <w:rPr>
                <w:noProof/>
                <w:color w:val="000000"/>
                <w:rPrChange w:id="7080" w:author="Peto" w:date="2018-06-14T07:18:00Z">
                  <w:rPr>
                    <w:color w:val="000000"/>
                  </w:rPr>
                </w:rPrChange>
              </w:rPr>
              <w:instrText xml:space="preserve"> SEQ eq \* MERGEFORMAT </w:instrText>
            </w:r>
            <w:r w:rsidRPr="00A82009">
              <w:rPr>
                <w:noProof/>
                <w:color w:val="000000"/>
                <w:rPrChange w:id="7081" w:author="Peto" w:date="2018-06-14T07:18:00Z">
                  <w:rPr>
                    <w:color w:val="000000"/>
                  </w:rPr>
                </w:rPrChange>
              </w:rPr>
              <w:fldChar w:fldCharType="separate"/>
            </w:r>
            <w:r w:rsidR="00F95B9C" w:rsidRPr="00A82009">
              <w:rPr>
                <w:noProof/>
                <w:color w:val="000000"/>
              </w:rPr>
              <w:t>42</w:t>
            </w:r>
            <w:r w:rsidRPr="00A82009">
              <w:rPr>
                <w:noProof/>
                <w:color w:val="000000"/>
                <w:rPrChange w:id="7082" w:author="Peto" w:date="2018-06-14T07:18:00Z">
                  <w:rPr>
                    <w:color w:val="000000"/>
                  </w:rPr>
                </w:rPrChange>
              </w:rPr>
              <w:fldChar w:fldCharType="end"/>
            </w:r>
            <w:bookmarkEnd w:id="7078"/>
            <w:r w:rsidRPr="00A82009">
              <w:rPr>
                <w:noProof/>
                <w:color w:val="000000"/>
                <w:rPrChange w:id="7083" w:author="Peto" w:date="2018-06-14T07:18:00Z">
                  <w:rPr>
                    <w:color w:val="000000"/>
                  </w:rPr>
                </w:rPrChange>
              </w:rPr>
              <w:t>)</w:t>
            </w:r>
          </w:p>
        </w:tc>
      </w:tr>
    </w:tbl>
    <w:p w14:paraId="3C2C7997" w14:textId="77777777" w:rsidR="00CE547F" w:rsidRPr="00A82009" w:rsidRDefault="00CE547F" w:rsidP="00CE547F">
      <w:pPr>
        <w:rPr>
          <w:noProof/>
          <w:rPrChange w:id="7084" w:author="Peto" w:date="2018-06-14T07:18:00Z">
            <w:rPr/>
          </w:rPrChange>
        </w:rPr>
      </w:pPr>
    </w:p>
    <w:p w14:paraId="11415CBE" w14:textId="168ABD4B" w:rsidR="00CE547F" w:rsidRPr="00A82009" w:rsidRDefault="00CE547F" w:rsidP="00CE547F">
      <w:pPr>
        <w:rPr>
          <w:rFonts w:eastAsiaTheme="minorEastAsia"/>
          <w:noProof/>
          <w:rPrChange w:id="7085" w:author="Peto" w:date="2018-06-14T07:18:00Z">
            <w:rPr>
              <w:rFonts w:eastAsiaTheme="minorEastAsia"/>
            </w:rPr>
          </w:rPrChange>
        </w:rPr>
      </w:pPr>
      <w:r w:rsidRPr="00A82009">
        <w:rPr>
          <w:noProof/>
          <w:rPrChange w:id="7086" w:author="Peto" w:date="2018-06-14T07:18:00Z">
            <w:rPr/>
          </w:rPrChange>
        </w:rPr>
        <w:t xml:space="preserve">kde </w:t>
      </w:r>
      <m:oMath>
        <m:r>
          <w:rPr>
            <w:rFonts w:ascii="Cambria Math" w:hAnsi="Cambria Math"/>
            <w:noProof/>
            <w:rPrChange w:id="7087" w:author="Peto" w:date="2018-06-14T07:18:00Z">
              <w:rPr>
                <w:rFonts w:ascii="Cambria Math" w:hAnsi="Cambria Math"/>
              </w:rPr>
            </w:rPrChange>
          </w:rPr>
          <m:t>l∈</m:t>
        </m:r>
        <m:r>
          <w:rPr>
            <w:rFonts w:ascii="Cambria Math"/>
            <w:noProof/>
            <w:rPrChange w:id="7088" w:author="Peto" w:date="2018-06-14T07:18:00Z">
              <w:rPr>
                <w:rFonts w:ascii="Cambria Math"/>
              </w:rPr>
            </w:rPrChange>
          </w:rPr>
          <m:t xml:space="preserve">&lt;1,5&gt;,  </m:t>
        </m:r>
        <m:r>
          <w:rPr>
            <w:rFonts w:ascii="Cambria Math" w:hAnsi="Cambria Math"/>
            <w:noProof/>
            <w:rPrChange w:id="7089" w:author="Peto" w:date="2018-06-14T07:18:00Z">
              <w:rPr>
                <w:rFonts w:ascii="Cambria Math" w:hAnsi="Cambria Math"/>
              </w:rPr>
            </w:rPrChange>
          </w:rPr>
          <m:t>h∈</m:t>
        </m:r>
        <m:r>
          <w:rPr>
            <w:rFonts w:ascii="Cambria Math"/>
            <w:noProof/>
            <w:rPrChange w:id="7090" w:author="Peto" w:date="2018-06-14T07:18:00Z">
              <w:rPr>
                <w:rFonts w:ascii="Cambria Math"/>
              </w:rPr>
            </w:rPrChange>
          </w:rPr>
          <m:t xml:space="preserve">&lt;2,5&gt;,  </m:t>
        </m:r>
        <m:r>
          <w:rPr>
            <w:rFonts w:ascii="Cambria Math" w:hAnsi="Cambria Math"/>
            <w:noProof/>
            <w:rPrChange w:id="7091" w:author="Peto" w:date="2018-06-14T07:18:00Z">
              <w:rPr>
                <w:rFonts w:ascii="Cambria Math" w:hAnsi="Cambria Math"/>
              </w:rPr>
            </w:rPrChange>
          </w:rPr>
          <m:t>l</m:t>
        </m:r>
        <m:r>
          <w:rPr>
            <w:rFonts w:ascii="Cambria Math"/>
            <w:noProof/>
            <w:rPrChange w:id="7092" w:author="Peto" w:date="2018-06-14T07:18:00Z">
              <w:rPr>
                <w:rFonts w:ascii="Cambria Math"/>
              </w:rPr>
            </w:rPrChange>
          </w:rPr>
          <m:t>≤</m:t>
        </m:r>
        <m:r>
          <w:rPr>
            <w:rFonts w:ascii="Cambria Math" w:hAnsi="Cambria Math"/>
            <w:noProof/>
            <w:rPrChange w:id="7093" w:author="Peto" w:date="2018-06-14T07:18:00Z">
              <w:rPr>
                <w:rFonts w:ascii="Cambria Math" w:hAnsi="Cambria Math"/>
              </w:rPr>
            </w:rPrChange>
          </w:rPr>
          <m:t>h</m:t>
        </m:r>
      </m:oMath>
      <w:r w:rsidRPr="00A82009">
        <w:rPr>
          <w:rFonts w:eastAsiaTheme="minorEastAsia"/>
          <w:noProof/>
          <w:rPrChange w:id="7094" w:author="Peto" w:date="2018-06-14T07:18:00Z">
            <w:rPr>
              <w:rFonts w:eastAsiaTheme="minorEastAsia"/>
            </w:rPr>
          </w:rPrChange>
        </w:rPr>
        <w:t xml:space="preserve">. Pri zjednocovaní si vždy určíme spodnú a hornú hranicu zjednotenia. Spodná je označená písmenom </w:t>
      </w:r>
      <w:r w:rsidRPr="00A82009">
        <w:rPr>
          <w:rFonts w:eastAsiaTheme="minorEastAsia"/>
          <w:i/>
          <w:noProof/>
          <w:rPrChange w:id="7095" w:author="Peto" w:date="2018-06-14T07:18:00Z">
            <w:rPr>
              <w:rFonts w:eastAsiaTheme="minorEastAsia"/>
              <w:i/>
            </w:rPr>
          </w:rPrChange>
        </w:rPr>
        <w:t>l</w:t>
      </w:r>
      <w:r w:rsidRPr="00A82009">
        <w:rPr>
          <w:rFonts w:eastAsiaTheme="minorEastAsia"/>
          <w:noProof/>
          <w:rPrChange w:id="7096" w:author="Peto" w:date="2018-06-14T07:18:00Z">
            <w:rPr>
              <w:rFonts w:eastAsiaTheme="minorEastAsia"/>
            </w:rPr>
          </w:rPrChange>
        </w:rPr>
        <w:t xml:space="preserve">  a horná písmenom </w:t>
      </w:r>
      <w:r w:rsidRPr="00A82009">
        <w:rPr>
          <w:rFonts w:eastAsiaTheme="minorEastAsia"/>
          <w:i/>
          <w:noProof/>
          <w:rPrChange w:id="7097" w:author="Peto" w:date="2018-06-14T07:18:00Z">
            <w:rPr>
              <w:rFonts w:eastAsiaTheme="minorEastAsia"/>
              <w:i/>
            </w:rPr>
          </w:rPrChange>
        </w:rPr>
        <w:t>h</w:t>
      </w:r>
      <w:r w:rsidRPr="00A82009">
        <w:rPr>
          <w:rFonts w:eastAsiaTheme="minorEastAsia"/>
          <w:noProof/>
          <w:rPrChange w:id="7098" w:author="Peto" w:date="2018-06-14T07:18:00Z">
            <w:rPr>
              <w:rFonts w:eastAsiaTheme="minorEastAsia"/>
            </w:rPr>
          </w:rPrChange>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A82009">
        <w:rPr>
          <w:rFonts w:eastAsiaTheme="minorEastAsia"/>
          <w:noProof/>
          <w:rPrChange w:id="7099" w:author="Peto" w:date="2018-06-14T07:18:00Z">
            <w:rPr>
              <w:rFonts w:eastAsiaTheme="minorEastAsia"/>
            </w:rPr>
          </w:rPrChange>
        </w:rPr>
        <w:fldChar w:fldCharType="begin"/>
      </w:r>
      <w:r w:rsidRPr="00A82009">
        <w:rPr>
          <w:rFonts w:eastAsiaTheme="minorEastAsia"/>
          <w:noProof/>
          <w:rPrChange w:id="7100" w:author="Peto" w:date="2018-06-14T07:18:00Z">
            <w:rPr>
              <w:rFonts w:eastAsiaTheme="minorEastAsia"/>
            </w:rPr>
          </w:rPrChange>
        </w:rPr>
        <w:instrText xml:space="preserve"> REF _Ref510260338 \h </w:instrText>
      </w:r>
      <w:r w:rsidRPr="00A82009">
        <w:rPr>
          <w:rFonts w:eastAsiaTheme="minorEastAsia"/>
          <w:noProof/>
          <w:rPrChange w:id="7101" w:author="Peto" w:date="2018-06-14T07:18:00Z">
            <w:rPr>
              <w:rFonts w:eastAsiaTheme="minorEastAsia"/>
              <w:noProof/>
            </w:rPr>
          </w:rPrChange>
        </w:rPr>
      </w:r>
      <w:r w:rsidRPr="00A82009">
        <w:rPr>
          <w:rFonts w:eastAsiaTheme="minorEastAsia"/>
          <w:noProof/>
          <w:rPrChange w:id="7102" w:author="Peto" w:date="2018-06-14T07:18:00Z">
            <w:rPr>
              <w:rFonts w:eastAsiaTheme="minorEastAsia"/>
            </w:rPr>
          </w:rPrChange>
        </w:rPr>
        <w:fldChar w:fldCharType="separate"/>
      </w:r>
      <w:ins w:id="7103" w:author="Peto" w:date="2018-06-10T16:58:00Z">
        <w:r w:rsidR="00F95B9C" w:rsidRPr="00A82009">
          <w:rPr>
            <w:noProof/>
            <w:rPrChange w:id="7104" w:author="Peto" w:date="2018-06-14T07:18:00Z">
              <w:rPr/>
            </w:rPrChange>
          </w:rPr>
          <w:t>Tabuľka 5</w:t>
        </w:r>
      </w:ins>
      <w:del w:id="7105" w:author="Peto" w:date="2018-06-10T16:58:00Z">
        <w:r w:rsidR="00B85020" w:rsidRPr="00A82009" w:rsidDel="00F95B9C">
          <w:rPr>
            <w:noProof/>
            <w:rPrChange w:id="7106" w:author="Peto" w:date="2018-06-14T07:18:00Z">
              <w:rPr/>
            </w:rPrChange>
          </w:rPr>
          <w:delText>Tabuľka 5</w:delText>
        </w:r>
      </w:del>
      <w:r w:rsidRPr="00A82009">
        <w:rPr>
          <w:rFonts w:eastAsiaTheme="minorEastAsia"/>
          <w:noProof/>
          <w:rPrChange w:id="7107" w:author="Peto" w:date="2018-06-14T07:18:00Z">
            <w:rPr>
              <w:rFonts w:eastAsiaTheme="minorEastAsia"/>
            </w:rPr>
          </w:rPrChange>
        </w:rPr>
        <w:fldChar w:fldCharType="end"/>
      </w:r>
      <w:r w:rsidRPr="00A82009">
        <w:rPr>
          <w:rFonts w:eastAsiaTheme="minorEastAsia"/>
          <w:noProof/>
          <w:rPrChange w:id="7108" w:author="Peto" w:date="2018-06-14T07:18:00Z">
            <w:rPr>
              <w:rFonts w:eastAsiaTheme="minorEastAsia"/>
            </w:rPr>
          </w:rPrChange>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A82009">
        <w:rPr>
          <w:rFonts w:eastAsiaTheme="minorEastAsia"/>
          <w:noProof/>
          <w:rPrChange w:id="7109" w:author="Peto" w:date="2018-06-14T07:18:00Z">
            <w:rPr>
              <w:rFonts w:eastAsiaTheme="minorEastAsia"/>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rFonts w:eastAsiaTheme="minorEastAsia"/>
          <w:noProof/>
          <w:rPrChange w:id="7110" w:author="Peto" w:date="2018-06-14T07:18:00Z">
            <w:rPr>
              <w:rFonts w:eastAsiaTheme="minorEastAsia"/>
            </w:rPr>
          </w:rPrChange>
        </w:rPr>
        <w:instrText xml:space="preserve"> ADDIN EN.CITE </w:instrText>
      </w:r>
      <w:r w:rsidR="00AD692D" w:rsidRPr="00A82009">
        <w:rPr>
          <w:rFonts w:eastAsiaTheme="minorEastAsia"/>
          <w:noProof/>
          <w:rPrChange w:id="7111" w:author="Peto" w:date="2018-06-14T07:18:00Z">
            <w:rPr>
              <w:rFonts w:eastAsiaTheme="minorEastAsia"/>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rFonts w:eastAsiaTheme="minorEastAsia"/>
          <w:noProof/>
          <w:rPrChange w:id="7112" w:author="Peto" w:date="2018-06-14T07:18:00Z">
            <w:rPr>
              <w:rFonts w:eastAsiaTheme="minorEastAsia"/>
            </w:rPr>
          </w:rPrChange>
        </w:rPr>
        <w:instrText xml:space="preserve"> ADDIN EN.CITE.DATA </w:instrText>
      </w:r>
      <w:r w:rsidR="00AD692D" w:rsidRPr="00A82009">
        <w:rPr>
          <w:rFonts w:eastAsiaTheme="minorEastAsia"/>
          <w:noProof/>
          <w:rPrChange w:id="7113" w:author="Peto" w:date="2018-06-14T07:18:00Z">
            <w:rPr>
              <w:rFonts w:eastAsiaTheme="minorEastAsia"/>
              <w:noProof/>
            </w:rPr>
          </w:rPrChange>
        </w:rPr>
      </w:r>
      <w:r w:rsidR="00AD692D" w:rsidRPr="00A82009">
        <w:rPr>
          <w:rFonts w:eastAsiaTheme="minorEastAsia"/>
          <w:noProof/>
          <w:rPrChange w:id="7114" w:author="Peto" w:date="2018-06-14T07:18:00Z">
            <w:rPr>
              <w:rFonts w:eastAsiaTheme="minorEastAsia"/>
            </w:rPr>
          </w:rPrChange>
        </w:rPr>
        <w:fldChar w:fldCharType="end"/>
      </w:r>
      <w:r w:rsidRPr="00A82009">
        <w:rPr>
          <w:rFonts w:eastAsiaTheme="minorEastAsia"/>
          <w:noProof/>
          <w:rPrChange w:id="7115" w:author="Peto" w:date="2018-06-14T07:18:00Z">
            <w:rPr>
              <w:rFonts w:eastAsiaTheme="minorEastAsia"/>
              <w:noProof/>
            </w:rPr>
          </w:rPrChange>
        </w:rPr>
      </w:r>
      <w:r w:rsidRPr="00A82009">
        <w:rPr>
          <w:rFonts w:eastAsiaTheme="minorEastAsia"/>
          <w:noProof/>
          <w:rPrChange w:id="7116" w:author="Peto" w:date="2018-06-14T07:18:00Z">
            <w:rPr>
              <w:rFonts w:eastAsiaTheme="minorEastAsia"/>
            </w:rPr>
          </w:rPrChange>
        </w:rPr>
        <w:fldChar w:fldCharType="separate"/>
      </w:r>
      <w:r w:rsidR="00AD692D" w:rsidRPr="00A82009">
        <w:rPr>
          <w:rFonts w:eastAsiaTheme="minorEastAsia"/>
          <w:noProof/>
          <w:vertAlign w:val="superscript"/>
        </w:rPr>
        <w:t>63</w:t>
      </w:r>
      <w:r w:rsidRPr="00A82009">
        <w:rPr>
          <w:rFonts w:eastAsiaTheme="minorEastAsia"/>
          <w:noProof/>
          <w:rPrChange w:id="7117" w:author="Peto" w:date="2018-06-14T07:18:00Z">
            <w:rPr>
              <w:rFonts w:eastAsiaTheme="minorEastAsia"/>
            </w:rPr>
          </w:rPrChange>
        </w:rPr>
        <w:fldChar w:fldCharType="end"/>
      </w:r>
      <w:r w:rsidRPr="00A82009">
        <w:rPr>
          <w:rFonts w:eastAsiaTheme="minorEastAsia"/>
          <w:noProof/>
          <w:rPrChange w:id="7118" w:author="Peto" w:date="2018-06-14T07:18:00Z">
            <w:rPr>
              <w:rFonts w:eastAsiaTheme="minorEastAsia"/>
            </w:rPr>
          </w:rPrChange>
        </w:rPr>
        <w:t>.</w:t>
      </w:r>
    </w:p>
    <w:p w14:paraId="138F920F" w14:textId="77777777" w:rsidR="00CE547F" w:rsidRPr="00A82009" w:rsidRDefault="00CE547F" w:rsidP="00CE547F">
      <w:pPr>
        <w:rPr>
          <w:noProof/>
          <w:rPrChange w:id="7119" w:author="Peto" w:date="2018-06-14T07:18:00Z">
            <w:rPr/>
          </w:rPrChange>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A82009"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A82009" w:rsidRDefault="00CE547F" w:rsidP="00452ADC">
            <w:pPr>
              <w:overflowPunct/>
              <w:autoSpaceDE/>
              <w:autoSpaceDN/>
              <w:adjustRightInd/>
              <w:jc w:val="center"/>
              <w:textAlignment w:val="auto"/>
              <w:rPr>
                <w:noProof/>
                <w:color w:val="000000"/>
                <w:szCs w:val="24"/>
                <w:rPrChange w:id="7120" w:author="Peto" w:date="2018-06-14T07:18:00Z">
                  <w:rPr>
                    <w:color w:val="000000"/>
                    <w:szCs w:val="24"/>
                  </w:rPr>
                </w:rPrChange>
              </w:rPr>
            </w:pPr>
            <w:r w:rsidRPr="00A82009">
              <w:rPr>
                <w:noProof/>
                <w:color w:val="000000"/>
                <w:szCs w:val="24"/>
                <w:rPrChange w:id="7121" w:author="Peto" w:date="2018-06-14T07:18:00Z">
                  <w:rPr>
                    <w:color w:val="000000"/>
                    <w:szCs w:val="24"/>
                  </w:rPr>
                </w:rPrChange>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A82009" w:rsidRDefault="00CE547F" w:rsidP="00452ADC">
            <w:pPr>
              <w:overflowPunct/>
              <w:autoSpaceDE/>
              <w:autoSpaceDN/>
              <w:adjustRightInd/>
              <w:jc w:val="center"/>
              <w:textAlignment w:val="auto"/>
              <w:rPr>
                <w:noProof/>
                <w:color w:val="000000"/>
                <w:szCs w:val="24"/>
                <w:rPrChange w:id="7122" w:author="Peto" w:date="2018-06-14T07:18:00Z">
                  <w:rPr>
                    <w:color w:val="000000"/>
                    <w:szCs w:val="24"/>
                  </w:rPr>
                </w:rPrChange>
              </w:rPr>
            </w:pPr>
            <w:r w:rsidRPr="00A82009">
              <w:rPr>
                <w:noProof/>
                <w:color w:val="000000"/>
                <w:szCs w:val="24"/>
                <w:rPrChange w:id="7123" w:author="Peto" w:date="2018-06-14T07:18:00Z">
                  <w:rPr>
                    <w:color w:val="000000"/>
                    <w:szCs w:val="24"/>
                  </w:rPr>
                </w:rPrChange>
              </w:rPr>
              <w:t>2</w:t>
            </w:r>
          </w:p>
        </w:tc>
        <w:tc>
          <w:tcPr>
            <w:tcW w:w="960" w:type="dxa"/>
            <w:tcBorders>
              <w:top w:val="nil"/>
              <w:left w:val="nil"/>
              <w:bottom w:val="nil"/>
              <w:right w:val="nil"/>
            </w:tcBorders>
            <w:shd w:val="clear" w:color="auto" w:fill="auto"/>
            <w:noWrap/>
            <w:vAlign w:val="bottom"/>
            <w:hideMark/>
          </w:tcPr>
          <w:p w14:paraId="7CFC44A9" w14:textId="77777777" w:rsidR="00CE547F" w:rsidRPr="00A82009" w:rsidRDefault="00CE547F" w:rsidP="00452ADC">
            <w:pPr>
              <w:overflowPunct/>
              <w:autoSpaceDE/>
              <w:autoSpaceDN/>
              <w:adjustRightInd/>
              <w:jc w:val="center"/>
              <w:textAlignment w:val="auto"/>
              <w:rPr>
                <w:noProof/>
                <w:color w:val="000000"/>
                <w:szCs w:val="24"/>
                <w:rPrChange w:id="7124" w:author="Peto" w:date="2018-06-14T07:18:00Z">
                  <w:rPr>
                    <w:color w:val="000000"/>
                    <w:szCs w:val="24"/>
                  </w:rPr>
                </w:rPrChange>
              </w:rPr>
            </w:pPr>
            <w:r w:rsidRPr="00A82009">
              <w:rPr>
                <w:noProof/>
                <w:color w:val="000000"/>
                <w:szCs w:val="24"/>
                <w:rPrChange w:id="7125" w:author="Peto" w:date="2018-06-14T07:18:00Z">
                  <w:rPr>
                    <w:color w:val="000000"/>
                    <w:szCs w:val="24"/>
                  </w:rPr>
                </w:rPrChange>
              </w:rPr>
              <w:t>3</w:t>
            </w:r>
          </w:p>
        </w:tc>
        <w:tc>
          <w:tcPr>
            <w:tcW w:w="960" w:type="dxa"/>
            <w:tcBorders>
              <w:top w:val="nil"/>
              <w:left w:val="nil"/>
              <w:bottom w:val="nil"/>
              <w:right w:val="nil"/>
            </w:tcBorders>
            <w:shd w:val="clear" w:color="auto" w:fill="auto"/>
            <w:noWrap/>
            <w:vAlign w:val="bottom"/>
            <w:hideMark/>
          </w:tcPr>
          <w:p w14:paraId="74E2F59C" w14:textId="77777777" w:rsidR="00CE547F" w:rsidRPr="00A82009" w:rsidRDefault="00CE547F" w:rsidP="00452ADC">
            <w:pPr>
              <w:overflowPunct/>
              <w:autoSpaceDE/>
              <w:autoSpaceDN/>
              <w:adjustRightInd/>
              <w:jc w:val="center"/>
              <w:textAlignment w:val="auto"/>
              <w:rPr>
                <w:noProof/>
                <w:color w:val="000000"/>
                <w:szCs w:val="24"/>
                <w:rPrChange w:id="7126" w:author="Peto" w:date="2018-06-14T07:18:00Z">
                  <w:rPr>
                    <w:color w:val="000000"/>
                    <w:szCs w:val="24"/>
                  </w:rPr>
                </w:rPrChange>
              </w:rPr>
            </w:pPr>
            <w:r w:rsidRPr="00A82009">
              <w:rPr>
                <w:noProof/>
                <w:color w:val="000000"/>
                <w:szCs w:val="24"/>
                <w:rPrChange w:id="7127" w:author="Peto" w:date="2018-06-14T07:18:00Z">
                  <w:rPr>
                    <w:color w:val="000000"/>
                    <w:szCs w:val="24"/>
                  </w:rPr>
                </w:rPrChange>
              </w:rPr>
              <w:t>4</w:t>
            </w:r>
          </w:p>
        </w:tc>
        <w:tc>
          <w:tcPr>
            <w:tcW w:w="960" w:type="dxa"/>
            <w:tcBorders>
              <w:top w:val="nil"/>
              <w:left w:val="nil"/>
              <w:bottom w:val="nil"/>
              <w:right w:val="nil"/>
            </w:tcBorders>
            <w:shd w:val="clear" w:color="auto" w:fill="auto"/>
            <w:noWrap/>
            <w:vAlign w:val="bottom"/>
            <w:hideMark/>
          </w:tcPr>
          <w:p w14:paraId="41F5695E" w14:textId="77777777" w:rsidR="00CE547F" w:rsidRPr="00A82009" w:rsidRDefault="00CE547F" w:rsidP="00452ADC">
            <w:pPr>
              <w:overflowPunct/>
              <w:autoSpaceDE/>
              <w:autoSpaceDN/>
              <w:adjustRightInd/>
              <w:jc w:val="center"/>
              <w:textAlignment w:val="auto"/>
              <w:rPr>
                <w:noProof/>
                <w:color w:val="000000"/>
                <w:szCs w:val="24"/>
                <w:rPrChange w:id="7128" w:author="Peto" w:date="2018-06-14T07:18:00Z">
                  <w:rPr>
                    <w:color w:val="000000"/>
                    <w:szCs w:val="24"/>
                  </w:rPr>
                </w:rPrChange>
              </w:rPr>
            </w:pPr>
            <w:r w:rsidRPr="00A82009">
              <w:rPr>
                <w:noProof/>
                <w:color w:val="000000"/>
                <w:szCs w:val="24"/>
                <w:rPrChange w:id="7129" w:author="Peto" w:date="2018-06-14T07:18:00Z">
                  <w:rPr>
                    <w:color w:val="000000"/>
                    <w:szCs w:val="24"/>
                  </w:rPr>
                </w:rPrChange>
              </w:rPr>
              <w:t>5</w:t>
            </w:r>
          </w:p>
        </w:tc>
      </w:tr>
      <w:tr w:rsidR="00CE547F" w:rsidRPr="00A82009"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A82009" w:rsidRDefault="00CE547F" w:rsidP="00452ADC">
            <w:pPr>
              <w:overflowPunct/>
              <w:autoSpaceDE/>
              <w:autoSpaceDN/>
              <w:adjustRightInd/>
              <w:jc w:val="center"/>
              <w:textAlignment w:val="auto"/>
              <w:rPr>
                <w:noProof/>
                <w:color w:val="000000"/>
                <w:szCs w:val="24"/>
                <w:rPrChange w:id="7130" w:author="Peto" w:date="2018-06-14T07:18:00Z">
                  <w:rPr>
                    <w:color w:val="000000"/>
                    <w:szCs w:val="24"/>
                  </w:rPr>
                </w:rPrChange>
              </w:rPr>
            </w:pPr>
            <w:r w:rsidRPr="00A82009">
              <w:rPr>
                <w:noProof/>
                <w:color w:val="000000"/>
                <w:szCs w:val="24"/>
                <w:rPrChange w:id="7131" w:author="Peto" w:date="2018-06-14T07:18:00Z">
                  <w:rPr>
                    <w:color w:val="000000"/>
                    <w:szCs w:val="24"/>
                  </w:rPr>
                </w:rPrChange>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A82009" w:rsidRDefault="00CE547F" w:rsidP="00452ADC">
            <w:pPr>
              <w:overflowPunct/>
              <w:autoSpaceDE/>
              <w:autoSpaceDN/>
              <w:adjustRightInd/>
              <w:jc w:val="center"/>
              <w:textAlignment w:val="auto"/>
              <w:rPr>
                <w:noProof/>
                <w:color w:val="000000"/>
                <w:szCs w:val="24"/>
                <w:rPrChange w:id="7132" w:author="Peto" w:date="2018-06-14T07:18:00Z">
                  <w:rPr>
                    <w:color w:val="000000"/>
                    <w:szCs w:val="24"/>
                  </w:rPr>
                </w:rPrChange>
              </w:rPr>
            </w:pPr>
            <w:r w:rsidRPr="00A82009">
              <w:rPr>
                <w:noProof/>
                <w:color w:val="000000"/>
                <w:szCs w:val="24"/>
                <w:rPrChange w:id="7133" w:author="Peto" w:date="2018-06-14T07:18:00Z">
                  <w:rPr>
                    <w:color w:val="000000"/>
                    <w:szCs w:val="24"/>
                  </w:rPr>
                </w:rPrChange>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A82009" w:rsidRDefault="00CE547F" w:rsidP="00452ADC">
            <w:pPr>
              <w:overflowPunct/>
              <w:autoSpaceDE/>
              <w:autoSpaceDN/>
              <w:adjustRightInd/>
              <w:jc w:val="center"/>
              <w:textAlignment w:val="auto"/>
              <w:rPr>
                <w:noProof/>
                <w:color w:val="000000"/>
                <w:szCs w:val="24"/>
                <w:rPrChange w:id="7134" w:author="Peto" w:date="2018-06-14T07:18:00Z">
                  <w:rPr>
                    <w:color w:val="000000"/>
                    <w:szCs w:val="24"/>
                  </w:rPr>
                </w:rPrChange>
              </w:rPr>
            </w:pPr>
            <w:r w:rsidRPr="00A82009">
              <w:rPr>
                <w:noProof/>
                <w:color w:val="000000"/>
                <w:szCs w:val="24"/>
                <w:rPrChange w:id="7135" w:author="Peto" w:date="2018-06-14T07:18:00Z">
                  <w:rPr>
                    <w:color w:val="000000"/>
                    <w:szCs w:val="24"/>
                  </w:rPr>
                </w:rPrChange>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A82009" w:rsidRDefault="00CE547F" w:rsidP="00452ADC">
            <w:pPr>
              <w:overflowPunct/>
              <w:autoSpaceDE/>
              <w:autoSpaceDN/>
              <w:adjustRightInd/>
              <w:jc w:val="center"/>
              <w:textAlignment w:val="auto"/>
              <w:rPr>
                <w:noProof/>
                <w:color w:val="000000"/>
                <w:szCs w:val="24"/>
                <w:rPrChange w:id="7136" w:author="Peto" w:date="2018-06-14T07:18:00Z">
                  <w:rPr>
                    <w:color w:val="000000"/>
                    <w:szCs w:val="24"/>
                  </w:rPr>
                </w:rPrChange>
              </w:rPr>
            </w:pPr>
            <w:r w:rsidRPr="00A82009">
              <w:rPr>
                <w:noProof/>
                <w:color w:val="000000"/>
                <w:szCs w:val="24"/>
                <w:rPrChange w:id="7137" w:author="Peto" w:date="2018-06-14T07:18:00Z">
                  <w:rPr>
                    <w:color w:val="000000"/>
                    <w:szCs w:val="24"/>
                  </w:rPr>
                </w:rPrChange>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A82009" w:rsidRDefault="00CE547F" w:rsidP="00452ADC">
            <w:pPr>
              <w:overflowPunct/>
              <w:autoSpaceDE/>
              <w:autoSpaceDN/>
              <w:adjustRightInd/>
              <w:jc w:val="center"/>
              <w:textAlignment w:val="auto"/>
              <w:rPr>
                <w:noProof/>
                <w:color w:val="000000"/>
                <w:szCs w:val="24"/>
                <w:rPrChange w:id="7138" w:author="Peto" w:date="2018-06-14T07:18:00Z">
                  <w:rPr>
                    <w:color w:val="000000"/>
                    <w:szCs w:val="24"/>
                  </w:rPr>
                </w:rPrChange>
              </w:rPr>
            </w:pPr>
            <w:r w:rsidRPr="00A82009">
              <w:rPr>
                <w:noProof/>
                <w:color w:val="000000"/>
                <w:szCs w:val="24"/>
                <w:rPrChange w:id="7139" w:author="Peto" w:date="2018-06-14T07:18:00Z">
                  <w:rPr>
                    <w:color w:val="000000"/>
                    <w:szCs w:val="24"/>
                  </w:rPr>
                </w:rPrChange>
              </w:rPr>
              <w:t>f4</w:t>
            </w:r>
          </w:p>
        </w:tc>
      </w:tr>
      <w:tr w:rsidR="00CE547F" w:rsidRPr="00A82009"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A82009" w:rsidRDefault="00CE547F" w:rsidP="00452ADC">
            <w:pPr>
              <w:overflowPunct/>
              <w:autoSpaceDE/>
              <w:autoSpaceDN/>
              <w:adjustRightInd/>
              <w:jc w:val="center"/>
              <w:textAlignment w:val="auto"/>
              <w:rPr>
                <w:noProof/>
                <w:color w:val="000000"/>
                <w:szCs w:val="24"/>
                <w:rPrChange w:id="7140" w:author="Peto" w:date="2018-06-14T07:18:00Z">
                  <w:rPr>
                    <w:color w:val="000000"/>
                    <w:szCs w:val="24"/>
                  </w:rPr>
                </w:rPrChange>
              </w:rPr>
            </w:pPr>
            <w:r w:rsidRPr="00A82009">
              <w:rPr>
                <w:noProof/>
                <w:color w:val="000000"/>
                <w:szCs w:val="24"/>
                <w:rPrChange w:id="7141" w:author="Peto" w:date="2018-06-14T07:18:00Z">
                  <w:rPr>
                    <w:color w:val="000000"/>
                    <w:szCs w:val="24"/>
                  </w:rPr>
                </w:rPrChange>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A82009" w:rsidRDefault="00CE547F" w:rsidP="00452ADC">
            <w:pPr>
              <w:overflowPunct/>
              <w:autoSpaceDE/>
              <w:autoSpaceDN/>
              <w:adjustRightInd/>
              <w:jc w:val="center"/>
              <w:textAlignment w:val="auto"/>
              <w:rPr>
                <w:noProof/>
                <w:color w:val="000000"/>
                <w:szCs w:val="24"/>
                <w:rPrChange w:id="7142" w:author="Peto" w:date="2018-06-14T07:18:00Z">
                  <w:rPr>
                    <w:color w:val="000000"/>
                    <w:szCs w:val="24"/>
                  </w:rPr>
                </w:rPrChange>
              </w:rPr>
            </w:pPr>
            <w:r w:rsidRPr="00A82009">
              <w:rPr>
                <w:noProof/>
                <w:color w:val="000000"/>
                <w:szCs w:val="24"/>
                <w:rPrChange w:id="7143" w:author="Peto" w:date="2018-06-14T07:18:00Z">
                  <w:rPr>
                    <w:color w:val="000000"/>
                    <w:szCs w:val="24"/>
                  </w:rPr>
                </w:rPrChange>
              </w:rPr>
              <w:t>f5</w:t>
            </w:r>
          </w:p>
        </w:tc>
        <w:tc>
          <w:tcPr>
            <w:tcW w:w="960" w:type="dxa"/>
            <w:tcBorders>
              <w:top w:val="nil"/>
              <w:left w:val="nil"/>
              <w:bottom w:val="nil"/>
              <w:right w:val="nil"/>
            </w:tcBorders>
            <w:shd w:val="clear" w:color="auto" w:fill="auto"/>
            <w:noWrap/>
            <w:vAlign w:val="bottom"/>
            <w:hideMark/>
          </w:tcPr>
          <w:p w14:paraId="23DAD205" w14:textId="77777777" w:rsidR="00CE547F" w:rsidRPr="00A82009" w:rsidRDefault="00CE547F" w:rsidP="00452ADC">
            <w:pPr>
              <w:overflowPunct/>
              <w:autoSpaceDE/>
              <w:autoSpaceDN/>
              <w:adjustRightInd/>
              <w:jc w:val="center"/>
              <w:textAlignment w:val="auto"/>
              <w:rPr>
                <w:noProof/>
                <w:color w:val="000000"/>
                <w:szCs w:val="24"/>
                <w:rPrChange w:id="7144" w:author="Peto" w:date="2018-06-14T07:18:00Z">
                  <w:rPr>
                    <w:color w:val="000000"/>
                    <w:szCs w:val="24"/>
                  </w:rPr>
                </w:rPrChange>
              </w:rPr>
            </w:pPr>
            <w:r w:rsidRPr="00A82009">
              <w:rPr>
                <w:noProof/>
                <w:color w:val="000000"/>
                <w:szCs w:val="24"/>
                <w:rPrChange w:id="7145" w:author="Peto" w:date="2018-06-14T07:18:00Z">
                  <w:rPr>
                    <w:color w:val="000000"/>
                    <w:szCs w:val="24"/>
                  </w:rPr>
                </w:rPrChange>
              </w:rPr>
              <w:t>f6</w:t>
            </w:r>
          </w:p>
        </w:tc>
        <w:tc>
          <w:tcPr>
            <w:tcW w:w="960" w:type="dxa"/>
            <w:tcBorders>
              <w:top w:val="nil"/>
              <w:left w:val="nil"/>
              <w:bottom w:val="nil"/>
              <w:right w:val="nil"/>
            </w:tcBorders>
            <w:shd w:val="clear" w:color="auto" w:fill="auto"/>
            <w:noWrap/>
            <w:vAlign w:val="bottom"/>
            <w:hideMark/>
          </w:tcPr>
          <w:p w14:paraId="1CB7C3F7" w14:textId="77777777" w:rsidR="00CE547F" w:rsidRPr="00A82009" w:rsidRDefault="00CE547F" w:rsidP="00452ADC">
            <w:pPr>
              <w:overflowPunct/>
              <w:autoSpaceDE/>
              <w:autoSpaceDN/>
              <w:adjustRightInd/>
              <w:jc w:val="center"/>
              <w:textAlignment w:val="auto"/>
              <w:rPr>
                <w:noProof/>
                <w:color w:val="000000"/>
                <w:szCs w:val="24"/>
                <w:rPrChange w:id="7146" w:author="Peto" w:date="2018-06-14T07:18:00Z">
                  <w:rPr>
                    <w:color w:val="000000"/>
                    <w:szCs w:val="24"/>
                  </w:rPr>
                </w:rPrChange>
              </w:rPr>
            </w:pPr>
            <w:r w:rsidRPr="00A82009">
              <w:rPr>
                <w:noProof/>
                <w:color w:val="000000"/>
                <w:szCs w:val="24"/>
                <w:rPrChange w:id="7147" w:author="Peto" w:date="2018-06-14T07:18:00Z">
                  <w:rPr>
                    <w:color w:val="000000"/>
                    <w:szCs w:val="24"/>
                  </w:rPr>
                </w:rPrChange>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A82009" w:rsidRDefault="00CE547F" w:rsidP="00452ADC">
            <w:pPr>
              <w:overflowPunct/>
              <w:autoSpaceDE/>
              <w:autoSpaceDN/>
              <w:adjustRightInd/>
              <w:jc w:val="center"/>
              <w:textAlignment w:val="auto"/>
              <w:rPr>
                <w:noProof/>
                <w:color w:val="000000"/>
                <w:szCs w:val="24"/>
                <w:rPrChange w:id="7148" w:author="Peto" w:date="2018-06-14T07:18:00Z">
                  <w:rPr>
                    <w:color w:val="000000"/>
                    <w:szCs w:val="24"/>
                  </w:rPr>
                </w:rPrChange>
              </w:rPr>
            </w:pPr>
            <w:r w:rsidRPr="00A82009">
              <w:rPr>
                <w:noProof/>
                <w:color w:val="000000"/>
                <w:szCs w:val="24"/>
                <w:rPrChange w:id="7149" w:author="Peto" w:date="2018-06-14T07:18:00Z">
                  <w:rPr>
                    <w:color w:val="000000"/>
                    <w:szCs w:val="24"/>
                  </w:rPr>
                </w:rPrChange>
              </w:rPr>
              <w:t>f8</w:t>
            </w:r>
          </w:p>
        </w:tc>
      </w:tr>
      <w:tr w:rsidR="00CE547F" w:rsidRPr="00A82009"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A82009" w:rsidRDefault="00CE547F" w:rsidP="00452ADC">
            <w:pPr>
              <w:overflowPunct/>
              <w:autoSpaceDE/>
              <w:autoSpaceDN/>
              <w:adjustRightInd/>
              <w:jc w:val="center"/>
              <w:textAlignment w:val="auto"/>
              <w:rPr>
                <w:noProof/>
                <w:color w:val="000000"/>
                <w:szCs w:val="24"/>
                <w:rPrChange w:id="7150" w:author="Peto" w:date="2018-06-14T07:18:00Z">
                  <w:rPr>
                    <w:color w:val="000000"/>
                    <w:szCs w:val="24"/>
                  </w:rPr>
                </w:rPrChange>
              </w:rPr>
            </w:pPr>
            <w:r w:rsidRPr="00A82009">
              <w:rPr>
                <w:noProof/>
                <w:color w:val="000000"/>
                <w:szCs w:val="24"/>
                <w:rPrChange w:id="7151" w:author="Peto" w:date="2018-06-14T07:18:00Z">
                  <w:rPr>
                    <w:color w:val="000000"/>
                    <w:szCs w:val="24"/>
                  </w:rPr>
                </w:rPrChange>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A82009" w:rsidRDefault="00CE547F" w:rsidP="00452ADC">
            <w:pPr>
              <w:overflowPunct/>
              <w:autoSpaceDE/>
              <w:autoSpaceDN/>
              <w:adjustRightInd/>
              <w:jc w:val="center"/>
              <w:textAlignment w:val="auto"/>
              <w:rPr>
                <w:noProof/>
                <w:color w:val="000000"/>
                <w:szCs w:val="24"/>
                <w:rPrChange w:id="7152" w:author="Peto" w:date="2018-06-14T07:18:00Z">
                  <w:rPr>
                    <w:color w:val="000000"/>
                    <w:szCs w:val="24"/>
                  </w:rPr>
                </w:rPrChange>
              </w:rPr>
            </w:pPr>
            <w:r w:rsidRPr="00A82009">
              <w:rPr>
                <w:noProof/>
                <w:color w:val="000000"/>
                <w:szCs w:val="24"/>
                <w:rPrChange w:id="7153" w:author="Peto" w:date="2018-06-14T07:18:00Z">
                  <w:rPr>
                    <w:color w:val="000000"/>
                    <w:szCs w:val="24"/>
                  </w:rPr>
                </w:rPrChange>
              </w:rPr>
              <w:t> </w:t>
            </w:r>
          </w:p>
        </w:tc>
        <w:tc>
          <w:tcPr>
            <w:tcW w:w="960" w:type="dxa"/>
            <w:tcBorders>
              <w:top w:val="nil"/>
              <w:left w:val="nil"/>
              <w:bottom w:val="nil"/>
              <w:right w:val="nil"/>
            </w:tcBorders>
            <w:shd w:val="clear" w:color="auto" w:fill="auto"/>
            <w:noWrap/>
            <w:vAlign w:val="bottom"/>
            <w:hideMark/>
          </w:tcPr>
          <w:p w14:paraId="42008A1D" w14:textId="77777777" w:rsidR="00CE547F" w:rsidRPr="00A82009" w:rsidRDefault="00CE547F" w:rsidP="00452ADC">
            <w:pPr>
              <w:overflowPunct/>
              <w:autoSpaceDE/>
              <w:autoSpaceDN/>
              <w:adjustRightInd/>
              <w:jc w:val="center"/>
              <w:textAlignment w:val="auto"/>
              <w:rPr>
                <w:noProof/>
                <w:color w:val="000000"/>
                <w:szCs w:val="24"/>
                <w:rPrChange w:id="7154" w:author="Peto" w:date="2018-06-14T07:18:00Z">
                  <w:rPr>
                    <w:color w:val="000000"/>
                    <w:szCs w:val="24"/>
                  </w:rPr>
                </w:rPrChange>
              </w:rPr>
            </w:pPr>
            <w:r w:rsidRPr="00A82009">
              <w:rPr>
                <w:noProof/>
                <w:color w:val="000000"/>
                <w:szCs w:val="24"/>
                <w:rPrChange w:id="7155" w:author="Peto" w:date="2018-06-14T07:18:00Z">
                  <w:rPr>
                    <w:color w:val="000000"/>
                    <w:szCs w:val="24"/>
                  </w:rPr>
                </w:rPrChange>
              </w:rPr>
              <w:t>f9</w:t>
            </w:r>
          </w:p>
        </w:tc>
        <w:tc>
          <w:tcPr>
            <w:tcW w:w="960" w:type="dxa"/>
            <w:tcBorders>
              <w:top w:val="nil"/>
              <w:left w:val="nil"/>
              <w:bottom w:val="nil"/>
              <w:right w:val="nil"/>
            </w:tcBorders>
            <w:shd w:val="clear" w:color="auto" w:fill="auto"/>
            <w:noWrap/>
            <w:vAlign w:val="bottom"/>
            <w:hideMark/>
          </w:tcPr>
          <w:p w14:paraId="29BF4251" w14:textId="77777777" w:rsidR="00CE547F" w:rsidRPr="00A82009" w:rsidRDefault="00CE547F" w:rsidP="00452ADC">
            <w:pPr>
              <w:overflowPunct/>
              <w:autoSpaceDE/>
              <w:autoSpaceDN/>
              <w:adjustRightInd/>
              <w:jc w:val="center"/>
              <w:textAlignment w:val="auto"/>
              <w:rPr>
                <w:noProof/>
                <w:color w:val="000000"/>
                <w:szCs w:val="24"/>
                <w:rPrChange w:id="7156" w:author="Peto" w:date="2018-06-14T07:18:00Z">
                  <w:rPr>
                    <w:color w:val="000000"/>
                    <w:szCs w:val="24"/>
                  </w:rPr>
                </w:rPrChange>
              </w:rPr>
            </w:pPr>
            <w:r w:rsidRPr="00A82009">
              <w:rPr>
                <w:noProof/>
                <w:color w:val="000000"/>
                <w:szCs w:val="24"/>
                <w:rPrChange w:id="7157" w:author="Peto" w:date="2018-06-14T07:18:00Z">
                  <w:rPr>
                    <w:color w:val="000000"/>
                    <w:szCs w:val="24"/>
                  </w:rPr>
                </w:rPrChange>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A82009" w:rsidRDefault="00CE547F" w:rsidP="00452ADC">
            <w:pPr>
              <w:overflowPunct/>
              <w:autoSpaceDE/>
              <w:autoSpaceDN/>
              <w:adjustRightInd/>
              <w:jc w:val="center"/>
              <w:textAlignment w:val="auto"/>
              <w:rPr>
                <w:noProof/>
                <w:color w:val="000000"/>
                <w:szCs w:val="24"/>
                <w:rPrChange w:id="7158" w:author="Peto" w:date="2018-06-14T07:18:00Z">
                  <w:rPr>
                    <w:color w:val="000000"/>
                    <w:szCs w:val="24"/>
                  </w:rPr>
                </w:rPrChange>
              </w:rPr>
            </w:pPr>
            <w:r w:rsidRPr="00A82009">
              <w:rPr>
                <w:noProof/>
                <w:color w:val="000000"/>
                <w:szCs w:val="24"/>
                <w:rPrChange w:id="7159" w:author="Peto" w:date="2018-06-14T07:18:00Z">
                  <w:rPr>
                    <w:color w:val="000000"/>
                    <w:szCs w:val="24"/>
                  </w:rPr>
                </w:rPrChange>
              </w:rPr>
              <w:t>f11</w:t>
            </w:r>
          </w:p>
        </w:tc>
      </w:tr>
      <w:tr w:rsidR="00CE547F" w:rsidRPr="00A82009"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A82009" w:rsidRDefault="00CE547F" w:rsidP="00452ADC">
            <w:pPr>
              <w:overflowPunct/>
              <w:autoSpaceDE/>
              <w:autoSpaceDN/>
              <w:adjustRightInd/>
              <w:jc w:val="center"/>
              <w:textAlignment w:val="auto"/>
              <w:rPr>
                <w:noProof/>
                <w:color w:val="000000"/>
                <w:szCs w:val="24"/>
                <w:rPrChange w:id="7160" w:author="Peto" w:date="2018-06-14T07:18:00Z">
                  <w:rPr>
                    <w:color w:val="000000"/>
                    <w:szCs w:val="24"/>
                  </w:rPr>
                </w:rPrChange>
              </w:rPr>
            </w:pPr>
            <w:r w:rsidRPr="00A82009">
              <w:rPr>
                <w:noProof/>
                <w:color w:val="000000"/>
                <w:szCs w:val="24"/>
                <w:rPrChange w:id="7161" w:author="Peto" w:date="2018-06-14T07:18:00Z">
                  <w:rPr>
                    <w:color w:val="000000"/>
                    <w:szCs w:val="24"/>
                  </w:rPr>
                </w:rPrChange>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A82009" w:rsidRDefault="00CE547F" w:rsidP="00452ADC">
            <w:pPr>
              <w:overflowPunct/>
              <w:autoSpaceDE/>
              <w:autoSpaceDN/>
              <w:adjustRightInd/>
              <w:jc w:val="center"/>
              <w:textAlignment w:val="auto"/>
              <w:rPr>
                <w:noProof/>
                <w:color w:val="000000"/>
                <w:szCs w:val="24"/>
                <w:rPrChange w:id="7162" w:author="Peto" w:date="2018-06-14T07:18:00Z">
                  <w:rPr>
                    <w:color w:val="000000"/>
                    <w:szCs w:val="24"/>
                  </w:rPr>
                </w:rPrChange>
              </w:rPr>
            </w:pPr>
            <w:r w:rsidRPr="00A82009">
              <w:rPr>
                <w:noProof/>
                <w:color w:val="000000"/>
                <w:szCs w:val="24"/>
                <w:rPrChange w:id="7163" w:author="Peto" w:date="2018-06-14T07:18:00Z">
                  <w:rPr>
                    <w:color w:val="000000"/>
                    <w:szCs w:val="24"/>
                  </w:rPr>
                </w:rPrChange>
              </w:rPr>
              <w:t> </w:t>
            </w:r>
          </w:p>
        </w:tc>
        <w:tc>
          <w:tcPr>
            <w:tcW w:w="960" w:type="dxa"/>
            <w:tcBorders>
              <w:top w:val="nil"/>
              <w:left w:val="nil"/>
              <w:bottom w:val="nil"/>
              <w:right w:val="nil"/>
            </w:tcBorders>
            <w:shd w:val="clear" w:color="auto" w:fill="auto"/>
            <w:noWrap/>
            <w:vAlign w:val="bottom"/>
            <w:hideMark/>
          </w:tcPr>
          <w:p w14:paraId="166E956E" w14:textId="77777777" w:rsidR="00CE547F" w:rsidRPr="00A82009" w:rsidRDefault="00CE547F" w:rsidP="00452ADC">
            <w:pPr>
              <w:overflowPunct/>
              <w:autoSpaceDE/>
              <w:autoSpaceDN/>
              <w:adjustRightInd/>
              <w:jc w:val="center"/>
              <w:textAlignment w:val="auto"/>
              <w:rPr>
                <w:rFonts w:ascii="Calibri" w:hAnsi="Calibri"/>
                <w:noProof/>
                <w:color w:val="000000"/>
                <w:sz w:val="22"/>
                <w:szCs w:val="22"/>
                <w:rPrChange w:id="7164" w:author="Peto" w:date="2018-06-14T07:18:00Z">
                  <w:rPr>
                    <w:rFonts w:ascii="Calibri" w:hAnsi="Calibri"/>
                    <w:color w:val="000000"/>
                    <w:sz w:val="22"/>
                    <w:szCs w:val="22"/>
                  </w:rPr>
                </w:rPrChange>
              </w:rPr>
            </w:pPr>
          </w:p>
        </w:tc>
        <w:tc>
          <w:tcPr>
            <w:tcW w:w="960" w:type="dxa"/>
            <w:tcBorders>
              <w:top w:val="nil"/>
              <w:left w:val="nil"/>
              <w:bottom w:val="nil"/>
              <w:right w:val="nil"/>
            </w:tcBorders>
            <w:shd w:val="clear" w:color="auto" w:fill="auto"/>
            <w:noWrap/>
            <w:vAlign w:val="bottom"/>
            <w:hideMark/>
          </w:tcPr>
          <w:p w14:paraId="2B676066" w14:textId="77777777" w:rsidR="00CE547F" w:rsidRPr="00A82009" w:rsidRDefault="00CE547F" w:rsidP="00452ADC">
            <w:pPr>
              <w:overflowPunct/>
              <w:autoSpaceDE/>
              <w:autoSpaceDN/>
              <w:adjustRightInd/>
              <w:jc w:val="center"/>
              <w:textAlignment w:val="auto"/>
              <w:rPr>
                <w:noProof/>
                <w:color w:val="000000"/>
                <w:szCs w:val="24"/>
                <w:rPrChange w:id="7165" w:author="Peto" w:date="2018-06-14T07:18:00Z">
                  <w:rPr>
                    <w:color w:val="000000"/>
                    <w:szCs w:val="24"/>
                  </w:rPr>
                </w:rPrChange>
              </w:rPr>
            </w:pPr>
            <w:r w:rsidRPr="00A82009">
              <w:rPr>
                <w:noProof/>
                <w:color w:val="000000"/>
                <w:szCs w:val="24"/>
                <w:rPrChange w:id="7166" w:author="Peto" w:date="2018-06-14T07:18:00Z">
                  <w:rPr>
                    <w:color w:val="000000"/>
                    <w:szCs w:val="24"/>
                  </w:rPr>
                </w:rPrChange>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A82009" w:rsidRDefault="00CE547F" w:rsidP="00452ADC">
            <w:pPr>
              <w:overflowPunct/>
              <w:autoSpaceDE/>
              <w:autoSpaceDN/>
              <w:adjustRightInd/>
              <w:jc w:val="center"/>
              <w:textAlignment w:val="auto"/>
              <w:rPr>
                <w:noProof/>
                <w:color w:val="000000"/>
                <w:szCs w:val="24"/>
                <w:rPrChange w:id="7167" w:author="Peto" w:date="2018-06-14T07:18:00Z">
                  <w:rPr>
                    <w:color w:val="000000"/>
                    <w:szCs w:val="24"/>
                  </w:rPr>
                </w:rPrChange>
              </w:rPr>
            </w:pPr>
            <w:r w:rsidRPr="00A82009">
              <w:rPr>
                <w:noProof/>
                <w:color w:val="000000"/>
                <w:szCs w:val="24"/>
                <w:rPrChange w:id="7168" w:author="Peto" w:date="2018-06-14T07:18:00Z">
                  <w:rPr>
                    <w:color w:val="000000"/>
                    <w:szCs w:val="24"/>
                  </w:rPr>
                </w:rPrChange>
              </w:rPr>
              <w:t>f13</w:t>
            </w:r>
          </w:p>
        </w:tc>
      </w:tr>
      <w:tr w:rsidR="00CE547F" w:rsidRPr="00A82009"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A82009" w:rsidRDefault="00CE547F" w:rsidP="00452ADC">
            <w:pPr>
              <w:overflowPunct/>
              <w:autoSpaceDE/>
              <w:autoSpaceDN/>
              <w:adjustRightInd/>
              <w:jc w:val="center"/>
              <w:textAlignment w:val="auto"/>
              <w:rPr>
                <w:noProof/>
                <w:color w:val="000000"/>
                <w:szCs w:val="24"/>
                <w:rPrChange w:id="7169" w:author="Peto" w:date="2018-06-14T07:18:00Z">
                  <w:rPr>
                    <w:color w:val="000000"/>
                    <w:szCs w:val="24"/>
                  </w:rPr>
                </w:rPrChange>
              </w:rPr>
            </w:pPr>
            <w:r w:rsidRPr="00A82009">
              <w:rPr>
                <w:noProof/>
                <w:color w:val="000000"/>
                <w:szCs w:val="24"/>
                <w:rPrChange w:id="7170" w:author="Peto" w:date="2018-06-14T07:18:00Z">
                  <w:rPr>
                    <w:color w:val="000000"/>
                    <w:szCs w:val="24"/>
                  </w:rPr>
                </w:rPrChange>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A82009" w:rsidRDefault="00CE547F" w:rsidP="00452ADC">
            <w:pPr>
              <w:overflowPunct/>
              <w:autoSpaceDE/>
              <w:autoSpaceDN/>
              <w:adjustRightInd/>
              <w:jc w:val="center"/>
              <w:textAlignment w:val="auto"/>
              <w:rPr>
                <w:noProof/>
                <w:color w:val="000000"/>
                <w:szCs w:val="24"/>
                <w:rPrChange w:id="7171" w:author="Peto" w:date="2018-06-14T07:18:00Z">
                  <w:rPr>
                    <w:color w:val="000000"/>
                    <w:szCs w:val="24"/>
                  </w:rPr>
                </w:rPrChange>
              </w:rPr>
            </w:pPr>
            <w:r w:rsidRPr="00A82009">
              <w:rPr>
                <w:noProof/>
                <w:color w:val="000000"/>
                <w:szCs w:val="24"/>
                <w:rPrChange w:id="7172" w:author="Peto" w:date="2018-06-14T07:18:00Z">
                  <w:rPr>
                    <w:color w:val="000000"/>
                    <w:szCs w:val="24"/>
                  </w:rPr>
                </w:rPrChange>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A82009" w:rsidRDefault="00CE547F" w:rsidP="00452ADC">
            <w:pPr>
              <w:overflowPunct/>
              <w:autoSpaceDE/>
              <w:autoSpaceDN/>
              <w:adjustRightInd/>
              <w:jc w:val="center"/>
              <w:textAlignment w:val="auto"/>
              <w:rPr>
                <w:noProof/>
                <w:color w:val="000000"/>
                <w:szCs w:val="24"/>
                <w:rPrChange w:id="7173" w:author="Peto" w:date="2018-06-14T07:18:00Z">
                  <w:rPr>
                    <w:color w:val="000000"/>
                    <w:szCs w:val="24"/>
                  </w:rPr>
                </w:rPrChange>
              </w:rPr>
            </w:pPr>
            <w:r w:rsidRPr="00A82009">
              <w:rPr>
                <w:noProof/>
                <w:color w:val="000000"/>
                <w:szCs w:val="24"/>
                <w:rPrChange w:id="7174" w:author="Peto" w:date="2018-06-14T07:18:00Z">
                  <w:rPr>
                    <w:color w:val="000000"/>
                    <w:szCs w:val="24"/>
                  </w:rPr>
                </w:rPrChange>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A82009" w:rsidRDefault="00CE547F" w:rsidP="00452ADC">
            <w:pPr>
              <w:overflowPunct/>
              <w:autoSpaceDE/>
              <w:autoSpaceDN/>
              <w:adjustRightInd/>
              <w:jc w:val="center"/>
              <w:textAlignment w:val="auto"/>
              <w:rPr>
                <w:noProof/>
                <w:color w:val="000000"/>
                <w:szCs w:val="24"/>
                <w:rPrChange w:id="7175" w:author="Peto" w:date="2018-06-14T07:18:00Z">
                  <w:rPr>
                    <w:color w:val="000000"/>
                    <w:szCs w:val="24"/>
                  </w:rPr>
                </w:rPrChange>
              </w:rPr>
            </w:pPr>
            <w:r w:rsidRPr="00A82009">
              <w:rPr>
                <w:noProof/>
                <w:color w:val="000000"/>
                <w:szCs w:val="24"/>
                <w:rPrChange w:id="7176" w:author="Peto" w:date="2018-06-14T07:18:00Z">
                  <w:rPr>
                    <w:color w:val="000000"/>
                    <w:szCs w:val="24"/>
                  </w:rPr>
                </w:rPrChange>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A82009" w:rsidRDefault="00CE547F" w:rsidP="00452ADC">
            <w:pPr>
              <w:overflowPunct/>
              <w:autoSpaceDE/>
              <w:autoSpaceDN/>
              <w:adjustRightInd/>
              <w:jc w:val="center"/>
              <w:textAlignment w:val="auto"/>
              <w:rPr>
                <w:noProof/>
                <w:color w:val="000000"/>
                <w:szCs w:val="24"/>
                <w:rPrChange w:id="7177" w:author="Peto" w:date="2018-06-14T07:18:00Z">
                  <w:rPr>
                    <w:color w:val="000000"/>
                    <w:szCs w:val="24"/>
                  </w:rPr>
                </w:rPrChange>
              </w:rPr>
            </w:pPr>
            <w:r w:rsidRPr="00A82009">
              <w:rPr>
                <w:noProof/>
                <w:color w:val="000000"/>
                <w:szCs w:val="24"/>
                <w:rPrChange w:id="7178" w:author="Peto" w:date="2018-06-14T07:18:00Z">
                  <w:rPr>
                    <w:color w:val="000000"/>
                    <w:szCs w:val="24"/>
                  </w:rPr>
                </w:rPrChange>
              </w:rPr>
              <w:t>f14</w:t>
            </w:r>
          </w:p>
        </w:tc>
      </w:tr>
    </w:tbl>
    <w:p w14:paraId="5A33D8EE" w14:textId="121617CD" w:rsidR="00D047CA" w:rsidRPr="00A82009" w:rsidRDefault="00CE547F" w:rsidP="00D047CA">
      <w:pPr>
        <w:pStyle w:val="Popis"/>
        <w:rPr>
          <w:noProof/>
          <w:vanish/>
          <w:color w:val="000000"/>
          <w:szCs w:val="22"/>
          <w:lang w:val="sk-SK"/>
          <w:specVanish/>
          <w:rPrChange w:id="7179" w:author="Peto" w:date="2018-06-14T07:18:00Z">
            <w:rPr>
              <w:vanish/>
              <w:color w:val="000000"/>
              <w:szCs w:val="22"/>
              <w:lang w:val="sk-SK"/>
              <w:specVanish/>
            </w:rPr>
          </w:rPrChange>
        </w:rPr>
      </w:pPr>
      <w:bookmarkStart w:id="7180" w:name="_Ref510260338"/>
      <w:bookmarkStart w:id="7181" w:name="_Toc510268062"/>
      <w:bookmarkStart w:id="7182" w:name="_Toc513584973"/>
      <w:bookmarkStart w:id="7183" w:name="_Toc516413293"/>
      <w:r w:rsidRPr="00A82009">
        <w:rPr>
          <w:noProof/>
          <w:lang w:val="sk-SK"/>
          <w:rPrChange w:id="7184" w:author="Peto" w:date="2018-06-14T07:18:00Z">
            <w:rPr>
              <w:lang w:val="sk-SK"/>
            </w:rPr>
          </w:rPrChange>
        </w:rPr>
        <w:t xml:space="preserve">Tabuľka </w:t>
      </w:r>
      <w:r w:rsidRPr="00A82009">
        <w:rPr>
          <w:noProof/>
          <w:lang w:val="sk-SK"/>
          <w:rPrChange w:id="7185" w:author="Peto" w:date="2018-06-14T07:18:00Z">
            <w:rPr>
              <w:lang w:val="sk-SK"/>
            </w:rPr>
          </w:rPrChange>
        </w:rPr>
        <w:fldChar w:fldCharType="begin"/>
      </w:r>
      <w:r w:rsidRPr="00A82009">
        <w:rPr>
          <w:noProof/>
          <w:lang w:val="sk-SK"/>
          <w:rPrChange w:id="7186" w:author="Peto" w:date="2018-06-14T07:18:00Z">
            <w:rPr>
              <w:lang w:val="sk-SK"/>
            </w:rPr>
          </w:rPrChange>
        </w:rPr>
        <w:instrText xml:space="preserve"> SEQ Tabuľka \* ARABIC </w:instrText>
      </w:r>
      <w:r w:rsidRPr="00A82009">
        <w:rPr>
          <w:noProof/>
          <w:lang w:val="sk-SK"/>
          <w:rPrChange w:id="7187" w:author="Peto" w:date="2018-06-14T07:18:00Z">
            <w:rPr>
              <w:lang w:val="sk-SK"/>
            </w:rPr>
          </w:rPrChange>
        </w:rPr>
        <w:fldChar w:fldCharType="separate"/>
      </w:r>
      <w:r w:rsidR="00F95B9C" w:rsidRPr="00A82009">
        <w:rPr>
          <w:noProof/>
          <w:lang w:val="sk-SK"/>
        </w:rPr>
        <w:t>5</w:t>
      </w:r>
      <w:r w:rsidRPr="00A82009">
        <w:rPr>
          <w:noProof/>
          <w:lang w:val="sk-SK"/>
          <w:rPrChange w:id="7188" w:author="Peto" w:date="2018-06-14T07:18:00Z">
            <w:rPr>
              <w:lang w:val="sk-SK"/>
            </w:rPr>
          </w:rPrChange>
        </w:rPr>
        <w:fldChar w:fldCharType="end"/>
      </w:r>
      <w:bookmarkEnd w:id="7180"/>
      <w:r w:rsidRPr="00A82009">
        <w:rPr>
          <w:noProof/>
          <w:lang w:val="sk-SK"/>
          <w:rPrChange w:id="7189" w:author="Peto" w:date="2018-06-14T07:18:00Z">
            <w:rPr>
              <w:lang w:val="sk-SK"/>
            </w:rPr>
          </w:rPrChange>
        </w:rPr>
        <w:t>:</w:t>
      </w:r>
      <w:r w:rsidRPr="00A82009">
        <w:rPr>
          <w:noProof/>
          <w:szCs w:val="22"/>
          <w:lang w:val="sk-SK"/>
          <w:rPrChange w:id="7190" w:author="Peto" w:date="2018-06-14T07:18:00Z">
            <w:rPr>
              <w:szCs w:val="22"/>
              <w:lang w:val="sk-SK"/>
            </w:rPr>
          </w:rPrChange>
        </w:rPr>
        <w:t xml:space="preserve"> Tabuľka filtrov DWT s najnižším (pravý stĺpec) a najvyšším (prvý riadok) stupňom rozkladu.</w:t>
      </w:r>
      <w:bookmarkEnd w:id="7181"/>
      <w:bookmarkEnd w:id="7182"/>
      <w:bookmarkEnd w:id="7183"/>
      <w:r w:rsidR="00D047CA" w:rsidRPr="00A82009">
        <w:rPr>
          <w:noProof/>
          <w:vanish/>
          <w:color w:val="000000"/>
          <w:szCs w:val="22"/>
          <w:lang w:val="sk-SK"/>
          <w:specVanish/>
          <w:rPrChange w:id="7191" w:author="Peto" w:date="2018-06-14T07:18:00Z">
            <w:rPr>
              <w:vanish/>
              <w:color w:val="000000"/>
              <w:szCs w:val="22"/>
              <w:lang w:val="sk-SK"/>
              <w:specVanish/>
            </w:rPr>
          </w:rPrChange>
        </w:rPr>
        <w:t xml:space="preserve"> </w:t>
      </w:r>
    </w:p>
    <w:p w14:paraId="49508CD4" w14:textId="3E8E7C2C" w:rsidR="00CE547F" w:rsidRPr="00A82009" w:rsidRDefault="00D047CA" w:rsidP="00CE547F">
      <w:pPr>
        <w:pStyle w:val="Popis"/>
        <w:spacing w:before="240"/>
        <w:rPr>
          <w:noProof/>
          <w:szCs w:val="22"/>
          <w:lang w:val="sk-SK"/>
          <w:rPrChange w:id="7192" w:author="Peto" w:date="2018-06-14T07:18:00Z">
            <w:rPr>
              <w:szCs w:val="22"/>
              <w:lang w:val="sk-SK"/>
            </w:rPr>
          </w:rPrChange>
        </w:rPr>
      </w:pPr>
      <w:r w:rsidRPr="00A82009">
        <w:rPr>
          <w:noProof/>
          <w:szCs w:val="22"/>
          <w:lang w:val="sk-SK"/>
          <w:rPrChange w:id="7193" w:author="Peto" w:date="2018-06-14T07:18:00Z">
            <w:rPr>
              <w:szCs w:val="22"/>
              <w:lang w:val="sk-SK"/>
            </w:rPr>
          </w:rPrChange>
        </w:rPr>
        <w:t xml:space="preserve"> </w:t>
      </w:r>
      <w:r w:rsidRPr="00A82009">
        <w:rPr>
          <w:rFonts w:eastAsiaTheme="minorEastAsia"/>
          <w:noProof/>
          <w:lang w:val="sk-SK"/>
          <w:rPrChange w:id="7194" w:author="Peto" w:date="2018-06-14T07:18:00Z">
            <w:rPr>
              <w:rFonts w:eastAsiaTheme="minorEastAsia"/>
              <w:lang w:val="sk-SK"/>
            </w:rPr>
          </w:rPrChange>
        </w:rPr>
        <w:t>Napríklad filter f11 má spodnú hranicu zjednotenia 3 hornú hranicu 5, vznikol tak zjednotením detailov 3,4 a 5.</w:t>
      </w:r>
    </w:p>
    <w:p w14:paraId="32377E74" w14:textId="77777777" w:rsidR="00CE547F" w:rsidRPr="00A82009" w:rsidRDefault="00CE547F" w:rsidP="00CE547F">
      <w:pPr>
        <w:rPr>
          <w:noProof/>
          <w:sz w:val="22"/>
          <w:szCs w:val="22"/>
          <w:rPrChange w:id="7195" w:author="Peto" w:date="2018-06-14T07:18:00Z">
            <w:rPr>
              <w:sz w:val="22"/>
              <w:szCs w:val="22"/>
            </w:rPr>
          </w:rPrChange>
        </w:rPr>
      </w:pPr>
      <w:r w:rsidRPr="00A82009">
        <w:rPr>
          <w:rFonts w:eastAsiaTheme="minorEastAsia"/>
          <w:noProof/>
          <w:rPrChange w:id="7196" w:author="Peto" w:date="2018-06-14T07:18:00Z">
            <w:rPr>
              <w:rFonts w:eastAsiaTheme="minorEastAsia"/>
            </w:rPr>
          </w:rPrChange>
        </w:rPr>
        <w:t>Filter označený ako f9 má spodnú hranicu rozkladu 3 a hornú takisto 3. Vznikol teda z jediného detailu číslo 3.</w:t>
      </w:r>
    </w:p>
    <w:p w14:paraId="15FAEF07" w14:textId="77777777" w:rsidR="00CE547F" w:rsidRPr="00A82009" w:rsidRDefault="00CE547F" w:rsidP="00CE547F">
      <w:pPr>
        <w:pStyle w:val="Nadpis4"/>
        <w:rPr>
          <w:noProof/>
          <w:rPrChange w:id="7197" w:author="Peto" w:date="2018-06-14T07:18:00Z">
            <w:rPr/>
          </w:rPrChange>
        </w:rPr>
      </w:pPr>
      <w:bookmarkStart w:id="7198" w:name="_Toc386404216"/>
      <w:r w:rsidRPr="00A82009">
        <w:rPr>
          <w:noProof/>
          <w:rPrChange w:id="7199" w:author="Peto" w:date="2018-06-14T07:18:00Z">
            <w:rPr/>
          </w:rPrChange>
        </w:rPr>
        <w:t>Hodnotenie optimálnosti filtrácie</w:t>
      </w:r>
      <w:bookmarkEnd w:id="7198"/>
      <w:r w:rsidRPr="00A82009">
        <w:rPr>
          <w:noProof/>
          <w:rPrChange w:id="7200" w:author="Peto" w:date="2018-06-14T07:18:00Z">
            <w:rPr/>
          </w:rPrChange>
        </w:rPr>
        <w:tab/>
      </w:r>
    </w:p>
    <w:p w14:paraId="56B08C93" w14:textId="77777777" w:rsidR="00CE547F" w:rsidRPr="00A82009" w:rsidRDefault="00CE547F" w:rsidP="00CE547F">
      <w:pPr>
        <w:tabs>
          <w:tab w:val="left" w:pos="7140"/>
        </w:tabs>
        <w:rPr>
          <w:noProof/>
          <w:rPrChange w:id="7201" w:author="Peto" w:date="2018-06-14T07:18:00Z">
            <w:rPr/>
          </w:rPrChange>
        </w:rPr>
      </w:pPr>
    </w:p>
    <w:p w14:paraId="4E0DC39C" w14:textId="4E2FFACE" w:rsidR="00CE547F" w:rsidRPr="00A82009" w:rsidRDefault="00CE547F" w:rsidP="00CE547F">
      <w:pPr>
        <w:tabs>
          <w:tab w:val="left" w:pos="7140"/>
        </w:tabs>
        <w:rPr>
          <w:noProof/>
          <w:rPrChange w:id="7202" w:author="Peto" w:date="2018-06-14T07:18:00Z">
            <w:rPr/>
          </w:rPrChange>
        </w:rPr>
      </w:pPr>
      <w:r w:rsidRPr="00A82009">
        <w:rPr>
          <w:noProof/>
          <w:rPrChange w:id="7203" w:author="Peto" w:date="2018-06-14T07:18:00Z">
            <w:rPr/>
          </w:rPrChange>
        </w:rPr>
        <w:lastRenderedPageBreak/>
        <w:t>Po odfiltrovaní signálu bola spočítaná obálka normalizovaným Shanonovým algoritmom (</w:t>
      </w:r>
      <w:r w:rsidRPr="00A82009">
        <w:rPr>
          <w:i/>
          <w:noProof/>
          <w:rPrChange w:id="7204" w:author="Peto" w:date="2018-06-14T07:18:00Z">
            <w:rPr>
              <w:i/>
            </w:rPr>
          </w:rPrChange>
        </w:rPr>
        <w:t>Normalized Average Shannon energy detection Algorithm</w:t>
      </w:r>
      <w:r w:rsidRPr="00A82009">
        <w:rPr>
          <w:noProof/>
          <w:rPrChange w:id="7205" w:author="Peto" w:date="2018-06-14T07:18:00Z">
            <w:rPr/>
          </w:rPrChange>
        </w:rPr>
        <w:t xml:space="preserve">) – NASA (3) </w:t>
      </w:r>
      <w:r w:rsidRPr="00A82009">
        <w:rPr>
          <w:noProof/>
          <w:rPrChange w:id="7206"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7207" w:author="Peto" w:date="2018-06-14T07:18:00Z">
            <w:rPr/>
          </w:rPrChange>
        </w:rPr>
        <w:instrText xml:space="preserve"> ADDIN EN.CITE </w:instrText>
      </w:r>
      <w:r w:rsidR="00AD692D" w:rsidRPr="00A82009">
        <w:rPr>
          <w:noProof/>
          <w:rPrChange w:id="7208"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7209" w:author="Peto" w:date="2018-06-14T07:18:00Z">
            <w:rPr/>
          </w:rPrChange>
        </w:rPr>
        <w:instrText xml:space="preserve"> ADDIN EN.CITE.DATA </w:instrText>
      </w:r>
      <w:r w:rsidR="00AD692D" w:rsidRPr="00A82009">
        <w:rPr>
          <w:noProof/>
          <w:rPrChange w:id="7210" w:author="Peto" w:date="2018-06-14T07:18:00Z">
            <w:rPr>
              <w:noProof/>
            </w:rPr>
          </w:rPrChange>
        </w:rPr>
      </w:r>
      <w:r w:rsidR="00AD692D" w:rsidRPr="00A82009">
        <w:rPr>
          <w:noProof/>
          <w:rPrChange w:id="7211" w:author="Peto" w:date="2018-06-14T07:18:00Z">
            <w:rPr/>
          </w:rPrChange>
        </w:rPr>
        <w:fldChar w:fldCharType="end"/>
      </w:r>
      <w:r w:rsidRPr="00A82009">
        <w:rPr>
          <w:noProof/>
          <w:rPrChange w:id="7212" w:author="Peto" w:date="2018-06-14T07:18:00Z">
            <w:rPr>
              <w:noProof/>
            </w:rPr>
          </w:rPrChange>
        </w:rPr>
      </w:r>
      <w:r w:rsidRPr="00A82009">
        <w:rPr>
          <w:noProof/>
          <w:rPrChange w:id="7213" w:author="Peto" w:date="2018-06-14T07:18:00Z">
            <w:rPr/>
          </w:rPrChange>
        </w:rPr>
        <w:fldChar w:fldCharType="separate"/>
      </w:r>
      <w:r w:rsidR="00AD692D" w:rsidRPr="00A82009">
        <w:rPr>
          <w:noProof/>
          <w:vertAlign w:val="superscript"/>
        </w:rPr>
        <w:t>63</w:t>
      </w:r>
      <w:r w:rsidRPr="00A82009">
        <w:rPr>
          <w:noProof/>
          <w:rPrChange w:id="7214" w:author="Peto" w:date="2018-06-14T07:18:00Z">
            <w:rPr/>
          </w:rPrChange>
        </w:rPr>
        <w:fldChar w:fldCharType="end"/>
      </w:r>
      <w:r w:rsidRPr="00A82009">
        <w:rPr>
          <w:noProof/>
          <w:rPrChange w:id="7215" w:author="Peto" w:date="2018-06-14T07:18:00Z">
            <w:rPr/>
          </w:rPrChange>
        </w:rPr>
        <w:t>:</w:t>
      </w:r>
    </w:p>
    <w:p w14:paraId="01161A35" w14:textId="77777777" w:rsidR="00CE547F" w:rsidRPr="00A82009" w:rsidRDefault="00CE547F" w:rsidP="00CE547F">
      <w:pPr>
        <w:rPr>
          <w:noProof/>
          <w:rPrChange w:id="7216" w:author="Peto" w:date="2018-06-14T07:18:00Z">
            <w:rPr/>
          </w:rPrChange>
        </w:rPr>
      </w:pPr>
    </w:p>
    <w:p w14:paraId="47F81142" w14:textId="77777777" w:rsidR="00CE547F" w:rsidRPr="00A82009" w:rsidRDefault="00CE547F" w:rsidP="00CE547F">
      <w:pPr>
        <w:rPr>
          <w:noProof/>
          <w:color w:val="000000"/>
          <w:rPrChange w:id="7217"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41BF9B3" w14:textId="77777777" w:rsidTr="00452ADC">
        <w:tc>
          <w:tcPr>
            <w:tcW w:w="704" w:type="dxa"/>
          </w:tcPr>
          <w:p w14:paraId="12BAFF0D" w14:textId="77777777" w:rsidR="00CE547F" w:rsidRPr="00A82009" w:rsidRDefault="00CE547F" w:rsidP="00452ADC">
            <w:pPr>
              <w:jc w:val="center"/>
              <w:rPr>
                <w:noProof/>
                <w:color w:val="000000"/>
                <w:rPrChange w:id="7218" w:author="Peto" w:date="2018-06-14T07:18:00Z">
                  <w:rPr>
                    <w:color w:val="000000"/>
                  </w:rPr>
                </w:rPrChange>
              </w:rPr>
            </w:pPr>
          </w:p>
        </w:tc>
        <w:tc>
          <w:tcPr>
            <w:tcW w:w="7088" w:type="dxa"/>
            <w:vAlign w:val="center"/>
          </w:tcPr>
          <w:p w14:paraId="2AD74E25" w14:textId="77777777" w:rsidR="00CE547F" w:rsidRPr="00A82009" w:rsidRDefault="00837AE3" w:rsidP="00452ADC">
            <w:pPr>
              <w:jc w:val="center"/>
              <w:rPr>
                <w:noProof/>
                <w:color w:val="000000"/>
                <w:rPrChange w:id="7219" w:author="Peto" w:date="2018-06-14T07:18:00Z">
                  <w:rPr>
                    <w:color w:val="000000"/>
                  </w:rPr>
                </w:rPrChange>
              </w:rPr>
            </w:pPr>
            <m:oMath>
              <m:sSub>
                <m:sSubPr>
                  <m:ctrlPr>
                    <w:rPr>
                      <w:rFonts w:ascii="Cambria Math" w:hAnsi="Cambria Math"/>
                      <w:i/>
                      <w:noProof/>
                    </w:rPr>
                  </m:ctrlPr>
                </m:sSubPr>
                <m:e>
                  <m:r>
                    <w:rPr>
                      <w:rFonts w:ascii="Cambria Math" w:hAnsi="Cambria Math"/>
                      <w:noProof/>
                      <w:rPrChange w:id="7220" w:author="Peto" w:date="2018-06-14T07:18:00Z">
                        <w:rPr>
                          <w:rFonts w:ascii="Cambria Math" w:hAnsi="Cambria Math"/>
                        </w:rPr>
                      </w:rPrChange>
                    </w:rPr>
                    <m:t>E</m:t>
                  </m:r>
                </m:e>
                <m:sub>
                  <m:r>
                    <w:rPr>
                      <w:rFonts w:ascii="Cambria Math" w:hAnsi="Cambria Math"/>
                      <w:noProof/>
                      <w:rPrChange w:id="7221" w:author="Peto" w:date="2018-06-14T07:18:00Z">
                        <w:rPr>
                          <w:rFonts w:ascii="Cambria Math" w:hAnsi="Cambria Math"/>
                        </w:rPr>
                      </w:rPrChange>
                    </w:rPr>
                    <m:t>hs</m:t>
                  </m:r>
                </m:sub>
              </m:sSub>
              <m:r>
                <w:rPr>
                  <w:rFonts w:ascii="Cambria Math" w:hAnsi="Cambria Math"/>
                  <w:noProof/>
                  <w:rPrChange w:id="7222" w:author="Peto" w:date="2018-06-14T07:18:00Z">
                    <w:rPr>
                      <w:rFonts w:ascii="Cambria Math" w:hAnsi="Cambria Math"/>
                    </w:rPr>
                  </w:rPrChange>
                </w:rPr>
                <m:t>=</m:t>
              </m:r>
              <m:f>
                <m:fPr>
                  <m:ctrlPr>
                    <w:rPr>
                      <w:rFonts w:ascii="Cambria Math" w:hAnsi="Cambria Math"/>
                      <w:i/>
                      <w:noProof/>
                    </w:rPr>
                  </m:ctrlPr>
                </m:fPr>
                <m:num>
                  <m:r>
                    <w:rPr>
                      <w:rFonts w:ascii="Cambria Math" w:hAnsi="Cambria Math"/>
                      <w:noProof/>
                      <w:rPrChange w:id="7223" w:author="Peto" w:date="2018-06-14T07:18:00Z">
                        <w:rPr>
                          <w:rFonts w:ascii="Cambria Math" w:hAnsi="Cambria Math"/>
                        </w:rPr>
                      </w:rPrChange>
                    </w:rPr>
                    <m:t>1</m:t>
                  </m:r>
                </m:num>
                <m:den>
                  <m:r>
                    <w:rPr>
                      <w:rFonts w:ascii="Cambria Math" w:hAnsi="Cambria Math"/>
                      <w:noProof/>
                      <w:rPrChange w:id="7224" w:author="Peto" w:date="2018-06-14T07:18:00Z">
                        <w:rPr>
                          <w:rFonts w:ascii="Cambria Math" w:hAnsi="Cambria Math"/>
                        </w:rPr>
                      </w:rPrChange>
                    </w:rPr>
                    <m:t>N</m:t>
                  </m:r>
                </m:den>
              </m:f>
              <m:nary>
                <m:naryPr>
                  <m:chr m:val="∑"/>
                  <m:limLoc m:val="undOvr"/>
                  <m:ctrlPr>
                    <w:rPr>
                      <w:rFonts w:ascii="Cambria Math" w:hAnsi="Cambria Math"/>
                      <w:i/>
                      <w:noProof/>
                    </w:rPr>
                  </m:ctrlPr>
                </m:naryPr>
                <m:sub>
                  <m:r>
                    <w:rPr>
                      <w:rFonts w:ascii="Cambria Math" w:hAnsi="Cambria Math"/>
                      <w:noProof/>
                      <w:rPrChange w:id="7225" w:author="Peto" w:date="2018-06-14T07:18:00Z">
                        <w:rPr>
                          <w:rFonts w:ascii="Cambria Math" w:hAnsi="Cambria Math"/>
                        </w:rPr>
                      </w:rPrChange>
                    </w:rPr>
                    <m:t>i=1</m:t>
                  </m:r>
                </m:sub>
                <m:sup>
                  <m:r>
                    <w:rPr>
                      <w:rFonts w:ascii="Cambria Math" w:hAnsi="Cambria Math"/>
                      <w:noProof/>
                      <w:rPrChange w:id="7226" w:author="Peto" w:date="2018-06-14T07:18:00Z">
                        <w:rPr>
                          <w:rFonts w:ascii="Cambria Math" w:hAnsi="Cambria Math"/>
                        </w:rPr>
                      </w:rPrChange>
                    </w:rPr>
                    <m:t>N</m:t>
                  </m:r>
                </m:sup>
                <m:e>
                  <m:sSup>
                    <m:sSupPr>
                      <m:ctrlPr>
                        <w:rPr>
                          <w:rFonts w:ascii="Cambria Math" w:hAnsi="Cambria Math"/>
                          <w:i/>
                          <w:noProof/>
                        </w:rPr>
                      </m:ctrlPr>
                    </m:sSupPr>
                    <m:e>
                      <m:d>
                        <m:dPr>
                          <m:begChr m:val="|"/>
                          <m:endChr m:val="|"/>
                          <m:ctrlPr>
                            <w:rPr>
                              <w:rFonts w:ascii="Cambria Math" w:hAnsi="Cambria Math"/>
                              <w:i/>
                              <w:noProof/>
                            </w:rPr>
                          </m:ctrlPr>
                        </m:dPr>
                        <m:e>
                          <m:r>
                            <w:rPr>
                              <w:rFonts w:ascii="Cambria Math" w:hAnsi="Cambria Math"/>
                              <w:noProof/>
                              <w:rPrChange w:id="7227" w:author="Peto" w:date="2018-06-14T07:18:00Z">
                                <w:rPr>
                                  <w:rFonts w:ascii="Cambria Math" w:hAnsi="Cambria Math"/>
                                </w:rPr>
                              </w:rPrChange>
                            </w:rPr>
                            <m:t>x(i)</m:t>
                          </m:r>
                        </m:e>
                      </m:d>
                    </m:e>
                    <m:sup>
                      <m:r>
                        <w:rPr>
                          <w:rFonts w:ascii="Cambria Math" w:hAnsi="Cambria Math"/>
                          <w:noProof/>
                          <w:rPrChange w:id="7228" w:author="Peto" w:date="2018-06-14T07:18:00Z">
                            <w:rPr>
                              <w:rFonts w:ascii="Cambria Math" w:hAnsi="Cambria Math"/>
                            </w:rPr>
                          </w:rPrChange>
                        </w:rPr>
                        <m:t>3</m:t>
                      </m:r>
                    </m:sup>
                  </m:sSup>
                  <m:func>
                    <m:funcPr>
                      <m:ctrlPr>
                        <w:rPr>
                          <w:rFonts w:ascii="Cambria Math" w:hAnsi="Cambria Math"/>
                          <w:i/>
                          <w:noProof/>
                        </w:rPr>
                      </m:ctrlPr>
                    </m:funcPr>
                    <m:fName>
                      <m:r>
                        <m:rPr>
                          <m:sty m:val="p"/>
                        </m:rPr>
                        <w:rPr>
                          <w:rFonts w:ascii="Cambria Math" w:hAnsi="Cambria Math"/>
                          <w:noProof/>
                          <w:rPrChange w:id="7229" w:author="Peto" w:date="2018-06-14T07:18:00Z">
                            <w:rPr>
                              <w:rFonts w:ascii="Cambria Math" w:hAnsi="Cambria Math"/>
                            </w:rPr>
                          </w:rPrChange>
                        </w:rPr>
                        <m:t>log</m:t>
                      </m:r>
                    </m:fName>
                    <m:e>
                      <m:sSup>
                        <m:sSupPr>
                          <m:ctrlPr>
                            <w:rPr>
                              <w:rFonts w:ascii="Cambria Math" w:hAnsi="Cambria Math"/>
                              <w:i/>
                              <w:noProof/>
                            </w:rPr>
                          </m:ctrlPr>
                        </m:sSupPr>
                        <m:e>
                          <m:d>
                            <m:dPr>
                              <m:begChr m:val="|"/>
                              <m:endChr m:val="|"/>
                              <m:ctrlPr>
                                <w:rPr>
                                  <w:rFonts w:ascii="Cambria Math" w:hAnsi="Cambria Math"/>
                                  <w:i/>
                                  <w:noProof/>
                                </w:rPr>
                              </m:ctrlPr>
                            </m:dPr>
                            <m:e>
                              <m:r>
                                <w:rPr>
                                  <w:rFonts w:ascii="Cambria Math" w:hAnsi="Cambria Math"/>
                                  <w:noProof/>
                                  <w:rPrChange w:id="7230" w:author="Peto" w:date="2018-06-14T07:18:00Z">
                                    <w:rPr>
                                      <w:rFonts w:ascii="Cambria Math" w:hAnsi="Cambria Math"/>
                                    </w:rPr>
                                  </w:rPrChange>
                                </w:rPr>
                                <m:t>x(i)</m:t>
                              </m:r>
                            </m:e>
                          </m:d>
                        </m:e>
                        <m:sup>
                          <m:r>
                            <w:rPr>
                              <w:rFonts w:ascii="Cambria Math" w:hAnsi="Cambria Math"/>
                              <w:noProof/>
                              <w:rPrChange w:id="7231" w:author="Peto" w:date="2018-06-14T07:18:00Z">
                                <w:rPr>
                                  <w:rFonts w:ascii="Cambria Math" w:hAnsi="Cambria Math"/>
                                </w:rPr>
                              </w:rPrChange>
                            </w:rPr>
                            <m:t>3</m:t>
                          </m:r>
                        </m:sup>
                      </m:sSup>
                    </m:e>
                  </m:func>
                </m:e>
              </m:nary>
            </m:oMath>
            <w:r w:rsidR="00CE547F" w:rsidRPr="00A82009">
              <w:rPr>
                <w:noProof/>
                <w:rPrChange w:id="7232" w:author="Peto" w:date="2018-06-14T07:18:00Z">
                  <w:rPr/>
                </w:rPrChange>
              </w:rPr>
              <w:t>.</w:t>
            </w:r>
          </w:p>
        </w:tc>
        <w:tc>
          <w:tcPr>
            <w:tcW w:w="702" w:type="dxa"/>
            <w:vAlign w:val="center"/>
          </w:tcPr>
          <w:p w14:paraId="20DDB2AA" w14:textId="77777777" w:rsidR="00CE547F" w:rsidRPr="00A82009" w:rsidRDefault="00CE547F" w:rsidP="00452ADC">
            <w:pPr>
              <w:jc w:val="center"/>
              <w:rPr>
                <w:noProof/>
                <w:color w:val="000000"/>
                <w:rPrChange w:id="7233" w:author="Peto" w:date="2018-06-14T07:18:00Z">
                  <w:rPr>
                    <w:color w:val="000000"/>
                  </w:rPr>
                </w:rPrChange>
              </w:rPr>
            </w:pPr>
            <w:r w:rsidRPr="00A82009">
              <w:rPr>
                <w:noProof/>
                <w:color w:val="000000"/>
                <w:rPrChange w:id="7234" w:author="Peto" w:date="2018-06-14T07:18:00Z">
                  <w:rPr>
                    <w:color w:val="000000"/>
                  </w:rPr>
                </w:rPrChange>
              </w:rPr>
              <w:t>(</w:t>
            </w:r>
            <w:r w:rsidRPr="00A82009">
              <w:rPr>
                <w:noProof/>
                <w:color w:val="000000"/>
                <w:rPrChange w:id="7235" w:author="Peto" w:date="2018-06-14T07:18:00Z">
                  <w:rPr>
                    <w:color w:val="000000"/>
                  </w:rPr>
                </w:rPrChange>
              </w:rPr>
              <w:fldChar w:fldCharType="begin"/>
            </w:r>
            <w:r w:rsidRPr="00A82009">
              <w:rPr>
                <w:noProof/>
                <w:color w:val="000000"/>
                <w:rPrChange w:id="7236" w:author="Peto" w:date="2018-06-14T07:18:00Z">
                  <w:rPr>
                    <w:color w:val="000000"/>
                  </w:rPr>
                </w:rPrChange>
              </w:rPr>
              <w:instrText xml:space="preserve"> SEQ eq \* MERGEFORMAT </w:instrText>
            </w:r>
            <w:r w:rsidRPr="00A82009">
              <w:rPr>
                <w:noProof/>
                <w:color w:val="000000"/>
                <w:rPrChange w:id="7237" w:author="Peto" w:date="2018-06-14T07:18:00Z">
                  <w:rPr>
                    <w:color w:val="000000"/>
                  </w:rPr>
                </w:rPrChange>
              </w:rPr>
              <w:fldChar w:fldCharType="separate"/>
            </w:r>
            <w:r w:rsidR="00F95B9C" w:rsidRPr="00A82009">
              <w:rPr>
                <w:noProof/>
                <w:color w:val="000000"/>
              </w:rPr>
              <w:t>43</w:t>
            </w:r>
            <w:r w:rsidRPr="00A82009">
              <w:rPr>
                <w:noProof/>
                <w:color w:val="000000"/>
                <w:rPrChange w:id="7238" w:author="Peto" w:date="2018-06-14T07:18:00Z">
                  <w:rPr>
                    <w:color w:val="000000"/>
                  </w:rPr>
                </w:rPrChange>
              </w:rPr>
              <w:fldChar w:fldCharType="end"/>
            </w:r>
            <w:r w:rsidRPr="00A82009">
              <w:rPr>
                <w:noProof/>
                <w:color w:val="000000"/>
                <w:rPrChange w:id="7239" w:author="Peto" w:date="2018-06-14T07:18:00Z">
                  <w:rPr>
                    <w:color w:val="000000"/>
                  </w:rPr>
                </w:rPrChange>
              </w:rPr>
              <w:t>)</w:t>
            </w:r>
          </w:p>
        </w:tc>
      </w:tr>
    </w:tbl>
    <w:p w14:paraId="70472EFA" w14:textId="77777777" w:rsidR="00CE547F" w:rsidRPr="00A82009" w:rsidRDefault="00CE547F" w:rsidP="00CE547F">
      <w:pPr>
        <w:tabs>
          <w:tab w:val="left" w:pos="7140"/>
        </w:tabs>
        <w:rPr>
          <w:noProof/>
          <w:rPrChange w:id="7240" w:author="Peto" w:date="2018-06-14T07:18:00Z">
            <w:rPr/>
          </w:rPrChange>
        </w:rPr>
      </w:pPr>
    </w:p>
    <w:p w14:paraId="75E21CD6" w14:textId="7CF15D5C" w:rsidR="00CE547F" w:rsidRPr="00A82009" w:rsidRDefault="00CE547F" w:rsidP="00CE547F">
      <w:pPr>
        <w:rPr>
          <w:noProof/>
          <w:rPrChange w:id="7241" w:author="Peto" w:date="2018-06-14T07:18:00Z">
            <w:rPr/>
          </w:rPrChange>
        </w:rPr>
      </w:pPr>
      <w:r w:rsidRPr="00A82009">
        <w:rPr>
          <w:noProof/>
          <w:rPrChange w:id="7242" w:author="Peto" w:date="2018-06-14T07:18:00Z">
            <w:rPr/>
          </w:rPrChange>
        </w:rPr>
        <w:t xml:space="preserve">Obálku spočítanú pomocou NASA je zachytáva </w:t>
      </w:r>
      <w:r w:rsidR="008F7A5E" w:rsidRPr="00A82009">
        <w:rPr>
          <w:noProof/>
          <w:rPrChange w:id="7243" w:author="Peto" w:date="2018-06-14T07:18:00Z">
            <w:rPr/>
          </w:rPrChange>
        </w:rPr>
        <w:fldChar w:fldCharType="begin"/>
      </w:r>
      <w:r w:rsidR="008F7A5E" w:rsidRPr="00A82009">
        <w:rPr>
          <w:noProof/>
          <w:rPrChange w:id="7244" w:author="Peto" w:date="2018-06-14T07:18:00Z">
            <w:rPr/>
          </w:rPrChange>
        </w:rPr>
        <w:instrText xml:space="preserve"> REF _Ref513977304 \h </w:instrText>
      </w:r>
      <w:r w:rsidR="008F7A5E" w:rsidRPr="00A82009">
        <w:rPr>
          <w:noProof/>
          <w:rPrChange w:id="7245" w:author="Peto" w:date="2018-06-14T07:18:00Z">
            <w:rPr>
              <w:noProof/>
            </w:rPr>
          </w:rPrChange>
        </w:rPr>
      </w:r>
      <w:r w:rsidR="008F7A5E" w:rsidRPr="00A82009">
        <w:rPr>
          <w:noProof/>
          <w:rPrChange w:id="7246" w:author="Peto" w:date="2018-06-14T07:18:00Z">
            <w:rPr/>
          </w:rPrChange>
        </w:rPr>
        <w:fldChar w:fldCharType="separate"/>
      </w:r>
      <w:ins w:id="7247" w:author="Peto" w:date="2018-06-10T16:58:00Z">
        <w:r w:rsidR="00F95B9C" w:rsidRPr="00A82009">
          <w:rPr>
            <w:noProof/>
            <w:rPrChange w:id="7248" w:author="Peto" w:date="2018-06-14T07:18:00Z">
              <w:rPr/>
            </w:rPrChange>
          </w:rPr>
          <w:t>Obrázok 3.10</w:t>
        </w:r>
      </w:ins>
      <w:del w:id="7249" w:author="Peto" w:date="2018-06-10T16:58:00Z">
        <w:r w:rsidR="00B85020" w:rsidRPr="00A82009" w:rsidDel="00F95B9C">
          <w:rPr>
            <w:noProof/>
            <w:rPrChange w:id="7250" w:author="Peto" w:date="2018-06-14T07:18:00Z">
              <w:rPr/>
            </w:rPrChange>
          </w:rPr>
          <w:delText>Obrázok 3.10</w:delText>
        </w:r>
      </w:del>
      <w:r w:rsidR="008F7A5E" w:rsidRPr="00A82009">
        <w:rPr>
          <w:noProof/>
          <w:rPrChange w:id="7251" w:author="Peto" w:date="2018-06-14T07:18:00Z">
            <w:rPr/>
          </w:rPrChange>
        </w:rPr>
        <w:fldChar w:fldCharType="end"/>
      </w:r>
      <w:r w:rsidR="00D047CA" w:rsidRPr="00A82009">
        <w:rPr>
          <w:noProof/>
          <w:rPrChange w:id="7252" w:author="Peto" w:date="2018-06-14T07:18:00Z">
            <w:rPr/>
          </w:rPrChange>
        </w:rPr>
        <w:t xml:space="preserve"> </w:t>
      </w:r>
      <w:r w:rsidRPr="00A82009">
        <w:rPr>
          <w:noProof/>
          <w:rPrChange w:id="7253" w:author="Peto" w:date="2018-06-14T07:18:00Z">
            <w:rPr/>
          </w:rPrChange>
        </w:rPr>
        <w:t xml:space="preserve">kde je ako prvá krivka zhora </w:t>
      </w:r>
      <w:r w:rsidR="00D047CA" w:rsidRPr="00A82009">
        <w:rPr>
          <w:noProof/>
          <w:rPrChange w:id="7254" w:author="Peto" w:date="2018-06-14T07:18:00Z">
            <w:rPr/>
          </w:rPrChange>
        </w:rPr>
        <w:t>čiernej</w:t>
      </w:r>
      <w:r w:rsidRPr="00A82009">
        <w:rPr>
          <w:noProof/>
          <w:rPrChange w:id="7255" w:author="Peto" w:date="2018-06-14T07:18:00Z">
            <w:rPr/>
          </w:rPrChange>
        </w:rPr>
        <w:t xml:space="preserve"> farby</w:t>
      </w:r>
      <w:r w:rsidR="00D047CA" w:rsidRPr="00A82009">
        <w:rPr>
          <w:noProof/>
          <w:rPrChange w:id="7256" w:author="Peto" w:date="2018-06-14T07:18:00Z">
            <w:rPr/>
          </w:rPrChange>
        </w:rPr>
        <w:t>,</w:t>
      </w:r>
      <w:r w:rsidRPr="00A82009">
        <w:rPr>
          <w:noProof/>
          <w:rPrChange w:id="7257" w:author="Peto" w:date="2018-06-14T07:18:00Z">
            <w:rPr/>
          </w:rPrChange>
        </w:rPr>
        <w:t xml:space="preserve"> zobrazuje</w:t>
      </w:r>
      <w:r w:rsidR="00D047CA" w:rsidRPr="00A82009">
        <w:rPr>
          <w:noProof/>
          <w:rPrChange w:id="7258" w:author="Peto" w:date="2018-06-14T07:18:00Z">
            <w:rPr/>
          </w:rPrChange>
        </w:rPr>
        <w:t xml:space="preserve"> priebeh počas zhruba 1 sekundy.</w:t>
      </w:r>
      <w:r w:rsidRPr="00A82009">
        <w:rPr>
          <w:noProof/>
          <w:rPrChange w:id="7259" w:author="Peto" w:date="2018-06-14T07:18:00Z">
            <w:rPr/>
          </w:rPrChange>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A82009">
        <w:rPr>
          <w:noProof/>
          <w:rPrChange w:id="7260" w:author="Peto" w:date="2018-06-14T07:18:00Z">
            <w:rPr/>
          </w:rPrChange>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sti </w:t>
      </w:r>
      <w:r w:rsidR="00841AD8" w:rsidRPr="00A82009">
        <w:rPr>
          <w:noProof/>
          <w:rPrChange w:id="7261" w:author="Peto" w:date="2018-06-14T07:18:00Z">
            <w:rPr/>
          </w:rPrChange>
        </w:rPr>
        <w:fldChar w:fldCharType="begin"/>
      </w:r>
      <w:r w:rsidR="00841AD8" w:rsidRPr="00A82009">
        <w:rPr>
          <w:noProof/>
          <w:rPrChange w:id="7262" w:author="Peto" w:date="2018-06-14T07:18:00Z">
            <w:rPr/>
          </w:rPrChange>
        </w:rPr>
        <w:instrText xml:space="preserve"> REF _Ref513977304 \h </w:instrText>
      </w:r>
      <w:r w:rsidR="00841AD8" w:rsidRPr="00A82009">
        <w:rPr>
          <w:noProof/>
          <w:rPrChange w:id="7263" w:author="Peto" w:date="2018-06-14T07:18:00Z">
            <w:rPr>
              <w:noProof/>
            </w:rPr>
          </w:rPrChange>
        </w:rPr>
      </w:r>
      <w:r w:rsidR="00841AD8" w:rsidRPr="00A82009">
        <w:rPr>
          <w:noProof/>
          <w:rPrChange w:id="7264" w:author="Peto" w:date="2018-06-14T07:18:00Z">
            <w:rPr/>
          </w:rPrChange>
        </w:rPr>
        <w:fldChar w:fldCharType="separate"/>
      </w:r>
      <w:ins w:id="7265" w:author="Peto" w:date="2018-06-10T16:58:00Z">
        <w:r w:rsidR="00F95B9C" w:rsidRPr="00A82009">
          <w:rPr>
            <w:noProof/>
            <w:rPrChange w:id="7266" w:author="Peto" w:date="2018-06-14T07:18:00Z">
              <w:rPr/>
            </w:rPrChange>
          </w:rPr>
          <w:t>Obrázok 3.10</w:t>
        </w:r>
      </w:ins>
      <w:del w:id="7267" w:author="Peto" w:date="2018-06-10T16:58:00Z">
        <w:r w:rsidR="00B85020" w:rsidRPr="00A82009" w:rsidDel="00F95B9C">
          <w:rPr>
            <w:noProof/>
            <w:rPrChange w:id="7268" w:author="Peto" w:date="2018-06-14T07:18:00Z">
              <w:rPr/>
            </w:rPrChange>
          </w:rPr>
          <w:delText>Obrázok 3.10</w:delText>
        </w:r>
      </w:del>
      <w:r w:rsidR="00841AD8" w:rsidRPr="00A82009">
        <w:rPr>
          <w:noProof/>
          <w:rPrChange w:id="7269" w:author="Peto" w:date="2018-06-14T07:18:00Z">
            <w:rPr/>
          </w:rPrChange>
        </w:rPr>
        <w:fldChar w:fldCharType="end"/>
      </w:r>
      <w:r w:rsidR="00841AD8" w:rsidRPr="00A82009">
        <w:rPr>
          <w:noProof/>
          <w:rPrChange w:id="7270" w:author="Peto" w:date="2018-06-14T07:18:00Z">
            <w:rPr/>
          </w:rPrChange>
        </w:rPr>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7E792CDB" w14:textId="090BB0B5" w:rsidR="00CE547F" w:rsidRPr="00A82009" w:rsidRDefault="00837AE3" w:rsidP="00CE547F">
      <w:pPr>
        <w:rPr>
          <w:noProof/>
          <w:rPrChange w:id="7271" w:author="Peto" w:date="2018-06-14T07:18:00Z">
            <w:rPr/>
          </w:rPrChange>
        </w:rPr>
      </w:pPr>
      <w:r>
        <w:rPr>
          <w:noProof/>
        </w:rPr>
        <w:lastRenderedPageBreak/>
        <w:pict w14:anchorId="1E4A00BF">
          <v:shape id="_x0000_i1027" type="#_x0000_t75" style="width:425.45pt;height:400.4pt">
            <v:imagedata r:id="rId45" o:title="obalkyHS2"/>
          </v:shape>
        </w:pict>
      </w:r>
    </w:p>
    <w:p w14:paraId="609C6AC1" w14:textId="2BE3F409" w:rsidR="00CE547F" w:rsidRPr="00A82009" w:rsidRDefault="00CE547F" w:rsidP="00CE547F">
      <w:pPr>
        <w:pStyle w:val="Popis"/>
        <w:rPr>
          <w:noProof/>
          <w:vanish/>
          <w:szCs w:val="22"/>
          <w:lang w:val="sk-SK"/>
          <w:specVanish/>
          <w:rPrChange w:id="7272" w:author="Peto" w:date="2018-06-14T07:18:00Z">
            <w:rPr>
              <w:vanish/>
              <w:szCs w:val="22"/>
              <w:lang w:val="sk-SK"/>
              <w:specVanish/>
            </w:rPr>
          </w:rPrChange>
        </w:rPr>
      </w:pPr>
      <w:bookmarkStart w:id="7273" w:name="_Ref510260483"/>
      <w:bookmarkStart w:id="7274" w:name="_Ref513977304"/>
      <w:bookmarkStart w:id="7275" w:name="_Toc516413276"/>
      <w:r w:rsidRPr="00A82009">
        <w:rPr>
          <w:noProof/>
          <w:lang w:val="sk-SK"/>
          <w:rPrChange w:id="7276" w:author="Peto" w:date="2018-06-14T07:18:00Z">
            <w:rPr>
              <w:lang w:val="sk-SK"/>
            </w:rPr>
          </w:rPrChange>
        </w:rPr>
        <w:t xml:space="preserve">Obrázok </w:t>
      </w:r>
      <w:r w:rsidR="00A53D98" w:rsidRPr="00A82009">
        <w:rPr>
          <w:noProof/>
          <w:lang w:val="sk-SK"/>
          <w:rPrChange w:id="7277" w:author="Peto" w:date="2018-06-14T07:18:00Z">
            <w:rPr>
              <w:lang w:val="sk-SK"/>
            </w:rPr>
          </w:rPrChange>
        </w:rPr>
        <w:fldChar w:fldCharType="begin"/>
      </w:r>
      <w:r w:rsidR="00A53D98" w:rsidRPr="00A82009">
        <w:rPr>
          <w:noProof/>
          <w:lang w:val="sk-SK"/>
          <w:rPrChange w:id="7278" w:author="Peto" w:date="2018-06-14T07:18:00Z">
            <w:rPr>
              <w:lang w:val="sk-SK"/>
            </w:rPr>
          </w:rPrChange>
        </w:rPr>
        <w:instrText xml:space="preserve"> STYLEREF 1 \s </w:instrText>
      </w:r>
      <w:r w:rsidR="00A53D98" w:rsidRPr="00A82009">
        <w:rPr>
          <w:noProof/>
          <w:lang w:val="sk-SK"/>
          <w:rPrChange w:id="7279" w:author="Peto" w:date="2018-06-14T07:18:00Z">
            <w:rPr>
              <w:lang w:val="sk-SK"/>
            </w:rPr>
          </w:rPrChange>
        </w:rPr>
        <w:fldChar w:fldCharType="separate"/>
      </w:r>
      <w:r w:rsidR="00F95B9C" w:rsidRPr="00A82009">
        <w:rPr>
          <w:noProof/>
          <w:lang w:val="sk-SK"/>
        </w:rPr>
        <w:t>3</w:t>
      </w:r>
      <w:r w:rsidR="00A53D98" w:rsidRPr="00A82009">
        <w:rPr>
          <w:noProof/>
          <w:lang w:val="sk-SK"/>
          <w:rPrChange w:id="7280" w:author="Peto" w:date="2018-06-14T07:18:00Z">
            <w:rPr>
              <w:lang w:val="sk-SK"/>
            </w:rPr>
          </w:rPrChange>
        </w:rPr>
        <w:fldChar w:fldCharType="end"/>
      </w:r>
      <w:r w:rsidR="00A53D98" w:rsidRPr="00A82009">
        <w:rPr>
          <w:noProof/>
          <w:lang w:val="sk-SK"/>
          <w:rPrChange w:id="7281" w:author="Peto" w:date="2018-06-14T07:18:00Z">
            <w:rPr>
              <w:lang w:val="sk-SK"/>
            </w:rPr>
          </w:rPrChange>
        </w:rPr>
        <w:t>.</w:t>
      </w:r>
      <w:r w:rsidR="00A53D98" w:rsidRPr="00A82009">
        <w:rPr>
          <w:noProof/>
          <w:lang w:val="sk-SK"/>
          <w:rPrChange w:id="7282" w:author="Peto" w:date="2018-06-14T07:18:00Z">
            <w:rPr>
              <w:lang w:val="sk-SK"/>
            </w:rPr>
          </w:rPrChange>
        </w:rPr>
        <w:fldChar w:fldCharType="begin"/>
      </w:r>
      <w:r w:rsidR="00A53D98" w:rsidRPr="00A82009">
        <w:rPr>
          <w:noProof/>
          <w:lang w:val="sk-SK"/>
          <w:rPrChange w:id="7283" w:author="Peto" w:date="2018-06-14T07:18:00Z">
            <w:rPr>
              <w:lang w:val="sk-SK"/>
            </w:rPr>
          </w:rPrChange>
        </w:rPr>
        <w:instrText xml:space="preserve"> SEQ Obrázok \* ARABIC \s 1 </w:instrText>
      </w:r>
      <w:r w:rsidR="00A53D98" w:rsidRPr="00A82009">
        <w:rPr>
          <w:noProof/>
          <w:lang w:val="sk-SK"/>
          <w:rPrChange w:id="7284" w:author="Peto" w:date="2018-06-14T07:18:00Z">
            <w:rPr>
              <w:lang w:val="sk-SK"/>
            </w:rPr>
          </w:rPrChange>
        </w:rPr>
        <w:fldChar w:fldCharType="separate"/>
      </w:r>
      <w:r w:rsidR="00F95B9C" w:rsidRPr="00A82009">
        <w:rPr>
          <w:noProof/>
          <w:lang w:val="sk-SK"/>
        </w:rPr>
        <w:t>10</w:t>
      </w:r>
      <w:r w:rsidR="00A53D98" w:rsidRPr="00A82009">
        <w:rPr>
          <w:noProof/>
          <w:lang w:val="sk-SK"/>
          <w:rPrChange w:id="7285" w:author="Peto" w:date="2018-06-14T07:18:00Z">
            <w:rPr>
              <w:lang w:val="sk-SK"/>
            </w:rPr>
          </w:rPrChange>
        </w:rPr>
        <w:fldChar w:fldCharType="end"/>
      </w:r>
      <w:bookmarkEnd w:id="7273"/>
      <w:bookmarkEnd w:id="7274"/>
      <w:r w:rsidRPr="00A82009">
        <w:rPr>
          <w:noProof/>
          <w:lang w:val="sk-SK"/>
          <w:rPrChange w:id="7286" w:author="Peto" w:date="2018-06-14T07:18:00Z">
            <w:rPr>
              <w:lang w:val="sk-SK"/>
            </w:rPr>
          </w:rPrChange>
        </w:rPr>
        <w:t>: Detekcia prvého srdečného zvuku – S1</w:t>
      </w:r>
      <w:bookmarkEnd w:id="7275"/>
    </w:p>
    <w:p w14:paraId="6BB85CDB" w14:textId="490A51FD" w:rsidR="00CE547F" w:rsidRPr="00A82009" w:rsidRDefault="00CE547F" w:rsidP="00CE547F">
      <w:pPr>
        <w:pStyle w:val="Popis"/>
        <w:rPr>
          <w:noProof/>
          <w:szCs w:val="22"/>
          <w:lang w:val="sk-SK"/>
          <w:rPrChange w:id="7287" w:author="Peto" w:date="2018-06-14T07:18:00Z">
            <w:rPr>
              <w:szCs w:val="22"/>
              <w:lang w:val="sk-SK"/>
            </w:rPr>
          </w:rPrChange>
        </w:rPr>
      </w:pPr>
      <w:r w:rsidRPr="00A82009">
        <w:rPr>
          <w:noProof/>
          <w:lang w:val="sk-SK"/>
          <w:rPrChange w:id="7288" w:author="Peto" w:date="2018-06-14T07:18:00Z">
            <w:rPr>
              <w:lang w:val="sk-SK"/>
            </w:rPr>
          </w:rPrChange>
        </w:rPr>
        <w:t>.</w:t>
      </w:r>
      <w:r w:rsidRPr="00A82009">
        <w:rPr>
          <w:noProof/>
          <w:szCs w:val="22"/>
          <w:lang w:val="sk-SK"/>
          <w:rPrChange w:id="7289" w:author="Peto" w:date="2018-06-14T07:18:00Z">
            <w:rPr>
              <w:szCs w:val="22"/>
              <w:lang w:val="sk-SK"/>
            </w:rPr>
          </w:rPrChange>
        </w:rPr>
        <w:t xml:space="preserve"> Horná časť obrázku: </w:t>
      </w:r>
      <w:commentRangeStart w:id="7290"/>
      <w:r w:rsidRPr="00A82009">
        <w:rPr>
          <w:noProof/>
          <w:szCs w:val="22"/>
          <w:lang w:val="sk-SK"/>
          <w:rPrChange w:id="7291" w:author="Peto" w:date="2018-06-14T07:18:00Z">
            <w:rPr>
              <w:szCs w:val="22"/>
              <w:lang w:val="sk-SK"/>
            </w:rPr>
          </w:rPrChange>
        </w:rPr>
        <w:t xml:space="preserve">20-80Hz obálka HS (červená) s integrálmi (zelená a modrá) načrtajúcimi počítanie ťažiska, ďalej HS filtrovaný v pásme 20-80Hz (ružová) a posledná EKG (azúrová), </w:t>
      </w:r>
      <w:commentRangeEnd w:id="7290"/>
      <w:r w:rsidR="007D2129" w:rsidRPr="00A82009">
        <w:rPr>
          <w:rStyle w:val="Odkaznakomentr"/>
          <w:rFonts w:eastAsia="Times New Roman" w:cs="Times New Roman"/>
          <w:noProof/>
          <w:spacing w:val="0"/>
          <w:lang w:val="sk-SK" w:eastAsia="cs-CZ" w:bidi="ar-SA"/>
          <w:rPrChange w:id="7292" w:author="Peto" w:date="2018-06-14T07:18:00Z">
            <w:rPr>
              <w:rStyle w:val="Odkaznakomentr"/>
              <w:rFonts w:eastAsia="Times New Roman" w:cs="Times New Roman"/>
              <w:spacing w:val="0"/>
              <w:lang w:val="cs-CZ" w:eastAsia="cs-CZ" w:bidi="ar-SA"/>
            </w:rPr>
          </w:rPrChange>
        </w:rPr>
        <w:commentReference w:id="7290"/>
      </w:r>
      <w:r w:rsidRPr="00A82009">
        <w:rPr>
          <w:noProof/>
          <w:szCs w:val="22"/>
          <w:lang w:val="sk-SK"/>
          <w:rPrChange w:id="7293" w:author="Peto" w:date="2018-06-14T07:18:00Z">
            <w:rPr>
              <w:szCs w:val="22"/>
              <w:lang w:val="sk-SK"/>
            </w:rPr>
          </w:rPrChange>
        </w:rPr>
        <w:t xml:space="preserve">spodná časť obrázku: respiračná krivka (modrá), </w:t>
      </w:r>
      <w:commentRangeStart w:id="7294"/>
      <w:r w:rsidRPr="00A82009">
        <w:rPr>
          <w:noProof/>
          <w:szCs w:val="22"/>
          <w:lang w:val="sk-SK"/>
          <w:rPrChange w:id="7295" w:author="Peto" w:date="2018-06-14T07:18:00Z">
            <w:rPr>
              <w:szCs w:val="22"/>
              <w:lang w:val="sk-SK"/>
            </w:rPr>
          </w:rPrChange>
        </w:rPr>
        <w:t xml:space="preserve">R-S1 </w:t>
      </w:r>
      <w:commentRangeEnd w:id="7294"/>
      <w:r w:rsidR="0010005E" w:rsidRPr="00A82009">
        <w:rPr>
          <w:rStyle w:val="Odkaznakomentr"/>
          <w:rFonts w:eastAsia="Times New Roman" w:cs="Times New Roman"/>
          <w:noProof/>
          <w:spacing w:val="0"/>
          <w:lang w:val="sk-SK" w:eastAsia="cs-CZ" w:bidi="ar-SA"/>
          <w:rPrChange w:id="7296" w:author="Peto" w:date="2018-06-14T07:18:00Z">
            <w:rPr>
              <w:rStyle w:val="Odkaznakomentr"/>
              <w:rFonts w:eastAsia="Times New Roman" w:cs="Times New Roman"/>
              <w:spacing w:val="0"/>
              <w:lang w:val="cs-CZ" w:eastAsia="cs-CZ" w:bidi="ar-SA"/>
            </w:rPr>
          </w:rPrChange>
        </w:rPr>
        <w:commentReference w:id="7294"/>
      </w:r>
      <w:r w:rsidRPr="00A82009">
        <w:rPr>
          <w:noProof/>
          <w:szCs w:val="22"/>
          <w:lang w:val="sk-SK"/>
          <w:rPrChange w:id="7297" w:author="Peto" w:date="2018-06-14T07:18:00Z">
            <w:rPr>
              <w:szCs w:val="22"/>
              <w:lang w:val="sk-SK"/>
            </w:rPr>
          </w:rPrChange>
        </w:rPr>
        <w:t xml:space="preserve">krivka (červená), obálka HS (zelená). </w:t>
      </w:r>
      <w:ins w:id="7298" w:author="Pavel Jurak" w:date="2018-05-31T09:09:00Z">
        <w:r w:rsidR="0010005E" w:rsidRPr="00A82009">
          <w:rPr>
            <w:noProof/>
            <w:szCs w:val="22"/>
            <w:lang w:val="sk-SK"/>
            <w:rPrChange w:id="7299" w:author="Peto" w:date="2018-06-14T07:18:00Z">
              <w:rPr>
                <w:szCs w:val="22"/>
                <w:lang w:val="sk-SK"/>
              </w:rPr>
            </w:rPrChange>
          </w:rPr>
          <w:t>Horizontální o</w:t>
        </w:r>
      </w:ins>
      <w:del w:id="7300" w:author="Pavel Jurak" w:date="2018-05-31T09:09:00Z">
        <w:r w:rsidRPr="00A82009" w:rsidDel="0010005E">
          <w:rPr>
            <w:noProof/>
            <w:szCs w:val="22"/>
            <w:lang w:val="sk-SK"/>
            <w:rPrChange w:id="7301" w:author="Peto" w:date="2018-06-14T07:18:00Z">
              <w:rPr>
                <w:szCs w:val="22"/>
                <w:lang w:val="sk-SK"/>
              </w:rPr>
            </w:rPrChange>
          </w:rPr>
          <w:delText>O</w:delText>
        </w:r>
      </w:del>
      <w:r w:rsidRPr="00A82009">
        <w:rPr>
          <w:noProof/>
          <w:szCs w:val="22"/>
          <w:lang w:val="sk-SK"/>
          <w:rPrChange w:id="7302" w:author="Peto" w:date="2018-06-14T07:18:00Z">
            <w:rPr>
              <w:szCs w:val="22"/>
              <w:lang w:val="sk-SK"/>
            </w:rPr>
          </w:rPrChange>
        </w:rPr>
        <w:t xml:space="preserve">sa </w:t>
      </w:r>
      <w:del w:id="7303" w:author="Pavel Jurak" w:date="2018-05-31T09:09:00Z">
        <w:r w:rsidRPr="00A82009" w:rsidDel="0010005E">
          <w:rPr>
            <w:noProof/>
            <w:szCs w:val="22"/>
            <w:lang w:val="sk-SK"/>
            <w:rPrChange w:id="7304" w:author="Peto" w:date="2018-06-14T07:18:00Z">
              <w:rPr>
                <w:szCs w:val="22"/>
                <w:lang w:val="sk-SK"/>
              </w:rPr>
            </w:rPrChange>
          </w:rPr>
          <w:delText>X</w:delText>
        </w:r>
      </w:del>
      <w:r w:rsidRPr="00A82009">
        <w:rPr>
          <w:noProof/>
          <w:szCs w:val="22"/>
          <w:lang w:val="sk-SK"/>
          <w:rPrChange w:id="7305" w:author="Peto" w:date="2018-06-14T07:18:00Z">
            <w:rPr>
              <w:szCs w:val="22"/>
              <w:lang w:val="sk-SK"/>
            </w:rPr>
          </w:rPrChange>
        </w:rPr>
        <w:t xml:space="preserve"> reprezentuje čas v sekundách, časová mierka je rozdielna v hornej a dolnej časti obrázku.</w:t>
      </w:r>
    </w:p>
    <w:p w14:paraId="333E56BA" w14:textId="77777777" w:rsidR="00F95B9C" w:rsidRPr="00A82009" w:rsidRDefault="00CE547F" w:rsidP="005F7C91">
      <w:pPr>
        <w:rPr>
          <w:ins w:id="7306" w:author="Peto" w:date="2018-06-10T16:58:00Z"/>
          <w:noProof/>
          <w:vanish/>
          <w:rPrChange w:id="7307" w:author="Peto" w:date="2018-06-14T07:18:00Z">
            <w:rPr>
              <w:ins w:id="7308" w:author="Peto" w:date="2018-06-10T16:58:00Z"/>
              <w:vanish/>
            </w:rPr>
          </w:rPrChange>
        </w:rPr>
      </w:pPr>
      <w:r w:rsidRPr="00A82009">
        <w:rPr>
          <w:noProof/>
          <w:rPrChange w:id="7309" w:author="Peto" w:date="2018-06-14T07:18:00Z">
            <w:rPr/>
          </w:rPrChange>
        </w:rPr>
        <w:t>minimálna. Je celkom možné že vzdialenosť R-S1 bude reagovať s oneskorením, prípadne s predstihom na nádych, alebo výdych. To že k takýmto posunom môže dochádzať je zobrazené aj na respiračnej a R-S1 krivke (</w:t>
      </w:r>
      <w:r w:rsidR="002808C6" w:rsidRPr="00A82009">
        <w:rPr>
          <w:noProof/>
          <w:rPrChange w:id="7310" w:author="Peto" w:date="2018-06-14T07:18:00Z">
            <w:rPr/>
          </w:rPrChange>
        </w:rPr>
        <w:fldChar w:fldCharType="begin"/>
      </w:r>
      <w:r w:rsidR="002808C6" w:rsidRPr="00A82009">
        <w:rPr>
          <w:noProof/>
          <w:rPrChange w:id="7311" w:author="Peto" w:date="2018-06-14T07:18:00Z">
            <w:rPr/>
          </w:rPrChange>
        </w:rPr>
        <w:instrText xml:space="preserve"> REF _Ref513977304 \h </w:instrText>
      </w:r>
      <w:r w:rsidR="002808C6" w:rsidRPr="00A82009">
        <w:rPr>
          <w:noProof/>
          <w:rPrChange w:id="7312" w:author="Peto" w:date="2018-06-14T07:18:00Z">
            <w:rPr>
              <w:noProof/>
            </w:rPr>
          </w:rPrChange>
        </w:rPr>
      </w:r>
      <w:r w:rsidR="002808C6" w:rsidRPr="00A82009">
        <w:rPr>
          <w:noProof/>
          <w:rPrChange w:id="7313" w:author="Peto" w:date="2018-06-14T07:18:00Z">
            <w:rPr/>
          </w:rPrChange>
        </w:rPr>
        <w:fldChar w:fldCharType="separate"/>
      </w:r>
      <w:ins w:id="7314" w:author="Peto" w:date="2018-06-10T16:58:00Z">
        <w:r w:rsidR="00F95B9C" w:rsidRPr="00A82009">
          <w:rPr>
            <w:noProof/>
            <w:rPrChange w:id="7315" w:author="Peto" w:date="2018-06-14T07:18:00Z">
              <w:rPr/>
            </w:rPrChange>
          </w:rPr>
          <w:t>Obrázok 3.10</w:t>
        </w:r>
      </w:ins>
      <w:del w:id="7316" w:author="Peto" w:date="2018-06-10T16:58:00Z">
        <w:r w:rsidR="00B85020" w:rsidRPr="00A82009" w:rsidDel="00F95B9C">
          <w:rPr>
            <w:noProof/>
            <w:rPrChange w:id="7317" w:author="Peto" w:date="2018-06-14T07:18:00Z">
              <w:rPr/>
            </w:rPrChange>
          </w:rPr>
          <w:delText>Obrázok 3.10</w:delText>
        </w:r>
      </w:del>
      <w:r w:rsidR="002808C6" w:rsidRPr="00A82009">
        <w:rPr>
          <w:noProof/>
          <w:rPrChange w:id="7318" w:author="Peto" w:date="2018-06-14T07:18:00Z">
            <w:rPr/>
          </w:rPrChange>
        </w:rPr>
        <w:fldChar w:fldCharType="end"/>
      </w:r>
      <w:r w:rsidRPr="00A82009">
        <w:rPr>
          <w:noProof/>
          <w:rPrChange w:id="7319" w:author="Peto" w:date="2018-06-14T07:18:00Z">
            <w:rPr/>
          </w:rPrChange>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A82009">
        <w:rPr>
          <w:noProof/>
          <w:rPrChange w:id="7320" w:author="Peto" w:date="2018-06-14T07:18:00Z">
            <w:rPr/>
          </w:rPrChange>
        </w:rPr>
        <w:lastRenderedPageBreak/>
        <w:t xml:space="preserve">Každú z týchto kriviek sme korelovali s respiračnou krivkou. </w:t>
      </w:r>
      <w:r w:rsidR="00841AD8" w:rsidRPr="00A82009">
        <w:rPr>
          <w:noProof/>
          <w:rPrChange w:id="7321" w:author="Peto" w:date="2018-06-14T07:18:00Z">
            <w:rPr/>
          </w:rPrChange>
        </w:rPr>
        <w:t xml:space="preserve">korelačných koeficientov respirácie s R-S1 krivkou pri posune R-S1 od 1 po 10 R-R intervalov. Toto je meranie pri hlbokom dýchaní. Krivka korelácie má periodický priebeh s periódou zhruba 11 R-R intervalov, čo približne odpovedá jednému nádychu a výdychu. </w:t>
      </w:r>
      <w:r w:rsidR="00B85020" w:rsidRPr="00A82009">
        <w:rPr>
          <w:noProof/>
          <w:rPrChange w:id="7322" w:author="Peto" w:date="2018-06-14T07:18:00Z">
            <w:rPr/>
          </w:rPrChange>
        </w:rPr>
        <w:fldChar w:fldCharType="begin"/>
      </w:r>
      <w:r w:rsidR="00B85020" w:rsidRPr="00A82009">
        <w:rPr>
          <w:noProof/>
          <w:rPrChange w:id="7323" w:author="Peto" w:date="2018-06-14T07:18:00Z">
            <w:rPr/>
          </w:rPrChange>
        </w:rPr>
        <w:instrText xml:space="preserve"> REF _Ref510260788 \h </w:instrText>
      </w:r>
      <w:r w:rsidR="00B85020" w:rsidRPr="00A82009">
        <w:rPr>
          <w:noProof/>
          <w:rPrChange w:id="7324" w:author="Peto" w:date="2018-06-14T07:18:00Z">
            <w:rPr>
              <w:noProof/>
            </w:rPr>
          </w:rPrChange>
        </w:rPr>
      </w:r>
      <w:r w:rsidR="00B85020" w:rsidRPr="00A82009">
        <w:rPr>
          <w:noProof/>
          <w:rPrChange w:id="7325" w:author="Peto" w:date="2018-06-14T07:18:00Z">
            <w:rPr/>
          </w:rPrChange>
        </w:rPr>
        <w:fldChar w:fldCharType="separate"/>
      </w:r>
      <w:ins w:id="7326" w:author="Peto" w:date="2018-06-10T16:58:00Z">
        <w:r w:rsidR="00F95B9C" w:rsidRPr="00A82009">
          <w:rPr>
            <w:noProof/>
            <w:lang w:val="cs-CZ"/>
            <w:rPrChange w:id="7327" w:author="Peto" w:date="2018-06-14T07:18:00Z">
              <w:rPr>
                <w:noProof/>
                <w:lang w:val="cs-CZ"/>
              </w:rPr>
            </w:rPrChange>
          </w:rPr>
          <w:drawing>
            <wp:inline distT="0" distB="0" distL="0" distR="0" wp14:anchorId="5258472E" wp14:editId="1FAFA1FB">
              <wp:extent cx="5398770" cy="3261995"/>
              <wp:effectExtent l="0" t="0" r="0" b="0"/>
              <wp:docPr id="37" name="Obrázok 3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76BE6186" w14:textId="615CF350" w:rsidR="00B85020" w:rsidRPr="00A82009" w:rsidRDefault="00F95B9C" w:rsidP="005F7C91">
      <w:pPr>
        <w:rPr>
          <w:noProof/>
          <w:vanish/>
          <w:rPrChange w:id="7328" w:author="Peto" w:date="2018-06-14T07:18:00Z">
            <w:rPr>
              <w:vanish/>
            </w:rPr>
          </w:rPrChange>
        </w:rPr>
      </w:pPr>
      <w:ins w:id="7329" w:author="Peto" w:date="2018-06-10T16:58:00Z">
        <w:r w:rsidRPr="00A82009">
          <w:rPr>
            <w:noProof/>
            <w:rPrChange w:id="7330" w:author="Peto" w:date="2018-06-14T07:18:00Z">
              <w:rPr/>
            </w:rPrChange>
          </w:rPr>
          <w:t xml:space="preserve"> Obrázok 3.11</w:t>
        </w:r>
      </w:ins>
      <w:del w:id="7331" w:author="Peto" w:date="2018-06-10T16:58:00Z">
        <w:r w:rsidR="00B85020" w:rsidRPr="00A82009" w:rsidDel="00F95B9C">
          <w:rPr>
            <w:noProof/>
            <w:rPrChange w:id="7332" w:author="Peto" w:date="2018-06-14T07:18:00Z">
              <w:rPr/>
            </w:rPrChange>
          </w:rPr>
          <w:delText xml:space="preserve"> Obrázok 3.11</w:delText>
        </w:r>
      </w:del>
      <w:r w:rsidR="00B85020" w:rsidRPr="00A82009">
        <w:rPr>
          <w:noProof/>
          <w:rPrChange w:id="7333" w:author="Peto" w:date="2018-06-14T07:18:00Z">
            <w:rPr/>
          </w:rPrChange>
        </w:rPr>
        <w:fldChar w:fldCharType="end"/>
      </w:r>
      <w:r w:rsidR="00B85020" w:rsidRPr="00A82009">
        <w:rPr>
          <w:noProof/>
          <w:rPrChange w:id="7334" w:author="Peto" w:date="2018-06-14T07:18:00Z">
            <w:rPr/>
          </w:rPrChange>
        </w:rPr>
        <w:t xml:space="preserve"> </w:t>
      </w:r>
      <w:r w:rsidR="00CE547F" w:rsidRPr="00A82009">
        <w:rPr>
          <w:noProof/>
          <w:rPrChange w:id="7335" w:author="Peto" w:date="2018-06-14T07:18:00Z">
            <w:rPr/>
          </w:rPrChange>
        </w:rPr>
        <w:t>zobrazuje výsledné hodnoty</w:t>
      </w:r>
      <w:r w:rsidR="00B85020" w:rsidRPr="00A82009">
        <w:rPr>
          <w:noProof/>
          <w:rPrChange w:id="7336" w:author="Peto" w:date="2018-06-14T07:18:00Z">
            <w:rPr/>
          </w:rPrChange>
        </w:rPr>
        <w:t>.</w:t>
      </w:r>
    </w:p>
    <w:p w14:paraId="32BE18E0" w14:textId="00B04EBD" w:rsidR="00CE547F" w:rsidRPr="00A82009" w:rsidRDefault="00CE547F" w:rsidP="005F7C91">
      <w:pPr>
        <w:rPr>
          <w:noProof/>
          <w:vanish/>
          <w:rPrChange w:id="7337" w:author="Peto" w:date="2018-06-14T07:18:00Z">
            <w:rPr>
              <w:vanish/>
            </w:rPr>
          </w:rPrChange>
        </w:rPr>
      </w:pPr>
      <w:r w:rsidRPr="00A82009">
        <w:rPr>
          <w:noProof/>
          <w:rPrChange w:id="7338" w:author="Peto" w:date="2018-06-14T07:18:00Z">
            <w:rPr/>
          </w:rPrChange>
        </w:rPr>
        <w:t xml:space="preserve"> </w:t>
      </w:r>
      <w:bookmarkStart w:id="7339" w:name="_Ref510260788"/>
      <w:r w:rsidR="00452ADC" w:rsidRPr="00D72AE1">
        <w:rPr>
          <w:noProof/>
          <w:lang w:val="cs-CZ"/>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A82009" w:rsidRDefault="00CE547F" w:rsidP="00B85020">
      <w:pPr>
        <w:pStyle w:val="Popis"/>
        <w:rPr>
          <w:noProof/>
          <w:vanish/>
          <w:szCs w:val="22"/>
          <w:lang w:val="sk-SK"/>
          <w:specVanish/>
          <w:rPrChange w:id="7340" w:author="Peto" w:date="2018-06-14T07:18:00Z">
            <w:rPr>
              <w:vanish/>
              <w:szCs w:val="22"/>
              <w:lang w:val="sk-SK"/>
              <w:specVanish/>
            </w:rPr>
          </w:rPrChange>
        </w:rPr>
      </w:pPr>
      <w:r w:rsidRPr="00A82009">
        <w:rPr>
          <w:noProof/>
          <w:lang w:val="sk-SK"/>
          <w:rPrChange w:id="7341" w:author="Peto" w:date="2018-06-14T07:18:00Z">
            <w:rPr>
              <w:lang w:val="sk-SK"/>
            </w:rPr>
          </w:rPrChange>
        </w:rPr>
        <w:t xml:space="preserve"> </w:t>
      </w:r>
      <w:bookmarkStart w:id="7342" w:name="_Toc516413277"/>
      <w:r w:rsidRPr="00A82009">
        <w:rPr>
          <w:noProof/>
          <w:lang w:val="sk-SK"/>
          <w:rPrChange w:id="7343" w:author="Peto" w:date="2018-06-14T07:18:00Z">
            <w:rPr>
              <w:lang w:val="sk-SK"/>
            </w:rPr>
          </w:rPrChange>
        </w:rPr>
        <w:t xml:space="preserve">Obrázok </w:t>
      </w:r>
      <w:r w:rsidR="00A53D98" w:rsidRPr="00A82009">
        <w:rPr>
          <w:noProof/>
          <w:lang w:val="sk-SK"/>
          <w:rPrChange w:id="7344" w:author="Peto" w:date="2018-06-14T07:18:00Z">
            <w:rPr>
              <w:lang w:val="sk-SK"/>
            </w:rPr>
          </w:rPrChange>
        </w:rPr>
        <w:fldChar w:fldCharType="begin"/>
      </w:r>
      <w:r w:rsidR="00A53D98" w:rsidRPr="00A82009">
        <w:rPr>
          <w:noProof/>
          <w:lang w:val="sk-SK"/>
          <w:rPrChange w:id="7345" w:author="Peto" w:date="2018-06-14T07:18:00Z">
            <w:rPr>
              <w:lang w:val="sk-SK"/>
            </w:rPr>
          </w:rPrChange>
        </w:rPr>
        <w:instrText xml:space="preserve"> STYLEREF 1 \s </w:instrText>
      </w:r>
      <w:r w:rsidR="00A53D98" w:rsidRPr="00A82009">
        <w:rPr>
          <w:noProof/>
          <w:lang w:val="sk-SK"/>
          <w:rPrChange w:id="7346" w:author="Peto" w:date="2018-06-14T07:18:00Z">
            <w:rPr>
              <w:lang w:val="sk-SK"/>
            </w:rPr>
          </w:rPrChange>
        </w:rPr>
        <w:fldChar w:fldCharType="separate"/>
      </w:r>
      <w:r w:rsidR="00F95B9C" w:rsidRPr="00A82009">
        <w:rPr>
          <w:noProof/>
          <w:lang w:val="sk-SK"/>
        </w:rPr>
        <w:t>3</w:t>
      </w:r>
      <w:r w:rsidR="00A53D98" w:rsidRPr="00A82009">
        <w:rPr>
          <w:noProof/>
          <w:lang w:val="sk-SK"/>
          <w:rPrChange w:id="7347" w:author="Peto" w:date="2018-06-14T07:18:00Z">
            <w:rPr>
              <w:lang w:val="sk-SK"/>
            </w:rPr>
          </w:rPrChange>
        </w:rPr>
        <w:fldChar w:fldCharType="end"/>
      </w:r>
      <w:r w:rsidR="00A53D98" w:rsidRPr="00A82009">
        <w:rPr>
          <w:noProof/>
          <w:lang w:val="sk-SK"/>
          <w:rPrChange w:id="7348" w:author="Peto" w:date="2018-06-14T07:18:00Z">
            <w:rPr>
              <w:lang w:val="sk-SK"/>
            </w:rPr>
          </w:rPrChange>
        </w:rPr>
        <w:t>.</w:t>
      </w:r>
      <w:r w:rsidR="00A53D98" w:rsidRPr="00A82009">
        <w:rPr>
          <w:noProof/>
          <w:lang w:val="sk-SK"/>
          <w:rPrChange w:id="7349" w:author="Peto" w:date="2018-06-14T07:18:00Z">
            <w:rPr>
              <w:lang w:val="sk-SK"/>
            </w:rPr>
          </w:rPrChange>
        </w:rPr>
        <w:fldChar w:fldCharType="begin"/>
      </w:r>
      <w:r w:rsidR="00A53D98" w:rsidRPr="00A82009">
        <w:rPr>
          <w:noProof/>
          <w:lang w:val="sk-SK"/>
          <w:rPrChange w:id="7350" w:author="Peto" w:date="2018-06-14T07:18:00Z">
            <w:rPr>
              <w:lang w:val="sk-SK"/>
            </w:rPr>
          </w:rPrChange>
        </w:rPr>
        <w:instrText xml:space="preserve"> SEQ Obrázok \* ARABIC \s 1 </w:instrText>
      </w:r>
      <w:r w:rsidR="00A53D98" w:rsidRPr="00A82009">
        <w:rPr>
          <w:noProof/>
          <w:lang w:val="sk-SK"/>
          <w:rPrChange w:id="7351" w:author="Peto" w:date="2018-06-14T07:18:00Z">
            <w:rPr>
              <w:lang w:val="sk-SK"/>
            </w:rPr>
          </w:rPrChange>
        </w:rPr>
        <w:fldChar w:fldCharType="separate"/>
      </w:r>
      <w:r w:rsidR="00F95B9C" w:rsidRPr="00A82009">
        <w:rPr>
          <w:noProof/>
          <w:lang w:val="sk-SK"/>
        </w:rPr>
        <w:t>11</w:t>
      </w:r>
      <w:r w:rsidR="00A53D98" w:rsidRPr="00A82009">
        <w:rPr>
          <w:noProof/>
          <w:lang w:val="sk-SK"/>
          <w:rPrChange w:id="7352" w:author="Peto" w:date="2018-06-14T07:18:00Z">
            <w:rPr>
              <w:lang w:val="sk-SK"/>
            </w:rPr>
          </w:rPrChange>
        </w:rPr>
        <w:fldChar w:fldCharType="end"/>
      </w:r>
      <w:bookmarkEnd w:id="7339"/>
      <w:r w:rsidRPr="00A82009">
        <w:rPr>
          <w:noProof/>
          <w:lang w:val="sk-SK"/>
          <w:rPrChange w:id="7353" w:author="Peto" w:date="2018-06-14T07:18:00Z">
            <w:rPr>
              <w:lang w:val="sk-SK"/>
            </w:rPr>
          </w:rPrChange>
        </w:rPr>
        <w:t>: Korelačne koeficienty respiračnej krivky a 10 oneskorených R-S1 kriviek.</w:t>
      </w:r>
      <w:bookmarkEnd w:id="7342"/>
    </w:p>
    <w:p w14:paraId="73E9DC60" w14:textId="5184C38B" w:rsidR="00CE547F" w:rsidRPr="00A82009" w:rsidRDefault="00CE547F" w:rsidP="002808C6">
      <w:pPr>
        <w:rPr>
          <w:noProof/>
          <w:vanish/>
          <w:rPrChange w:id="7354" w:author="Peto" w:date="2018-06-14T07:18:00Z">
            <w:rPr>
              <w:vanish/>
            </w:rPr>
          </w:rPrChange>
        </w:rPr>
      </w:pPr>
    </w:p>
    <w:p w14:paraId="26E22DB9" w14:textId="77777777" w:rsidR="00B85020" w:rsidRPr="00A82009" w:rsidRDefault="00B85020" w:rsidP="00B85020">
      <w:pPr>
        <w:rPr>
          <w:noProof/>
          <w:rPrChange w:id="7355" w:author="Peto" w:date="2018-06-14T07:18:00Z">
            <w:rPr/>
          </w:rPrChange>
        </w:rPr>
      </w:pPr>
    </w:p>
    <w:p w14:paraId="6EB3957D" w14:textId="77777777" w:rsidR="00F95B9C" w:rsidRPr="00A82009" w:rsidRDefault="00CE547F" w:rsidP="005F7C91">
      <w:pPr>
        <w:rPr>
          <w:ins w:id="7356" w:author="Peto" w:date="2018-06-10T16:58:00Z"/>
          <w:noProof/>
          <w:vanish/>
          <w:rPrChange w:id="7357" w:author="Peto" w:date="2018-06-14T07:18:00Z">
            <w:rPr>
              <w:ins w:id="7358" w:author="Peto" w:date="2018-06-10T16:58:00Z"/>
              <w:vanish/>
            </w:rPr>
          </w:rPrChange>
        </w:rPr>
      </w:pPr>
      <w:r w:rsidRPr="00A82009">
        <w:rPr>
          <w:noProof/>
          <w:rPrChange w:id="7359" w:author="Peto" w:date="2018-06-14T07:18:00Z">
            <w:rPr/>
          </w:rPrChange>
        </w:rPr>
        <w:t xml:space="preserve"> </w:t>
      </w:r>
      <w:r w:rsidR="00B85020" w:rsidRPr="00A82009">
        <w:rPr>
          <w:noProof/>
          <w:rPrChange w:id="7360" w:author="Peto" w:date="2018-06-14T07:18:00Z">
            <w:rPr/>
          </w:rPrChange>
        </w:rPr>
        <w:t xml:space="preserve">Vidíme, že maximum kladnej korelácie je zhruba 0,6. Maximum kladnej korelácie je prehlásené za koreláciu respiračnej  krivky a R-S1 krivky pre daný filter. Čím vyššia korelácia, tým lepšia detekcia S1. Korelácie filtrov namiesto ich poradových čísiel </w:t>
      </w:r>
      <w:r w:rsidR="00B85020" w:rsidRPr="00A82009">
        <w:rPr>
          <w:noProof/>
          <w:rPrChange w:id="7361" w:author="Peto" w:date="2018-06-14T07:18:00Z">
            <w:rPr/>
          </w:rPrChange>
        </w:rPr>
        <w:fldChar w:fldCharType="begin"/>
      </w:r>
      <w:r w:rsidR="00B85020" w:rsidRPr="00A82009">
        <w:rPr>
          <w:noProof/>
          <w:rPrChange w:id="7362" w:author="Peto" w:date="2018-06-14T07:18:00Z">
            <w:rPr/>
          </w:rPrChange>
        </w:rPr>
        <w:instrText xml:space="preserve"> REF _Ref510260788 \h </w:instrText>
      </w:r>
      <w:r w:rsidR="00B85020" w:rsidRPr="00A82009">
        <w:rPr>
          <w:noProof/>
          <w:rPrChange w:id="7363" w:author="Peto" w:date="2018-06-14T07:18:00Z">
            <w:rPr>
              <w:noProof/>
            </w:rPr>
          </w:rPrChange>
        </w:rPr>
      </w:r>
      <w:r w:rsidR="00B85020" w:rsidRPr="00A82009">
        <w:rPr>
          <w:noProof/>
          <w:rPrChange w:id="7364" w:author="Peto" w:date="2018-06-14T07:18:00Z">
            <w:rPr/>
          </w:rPrChange>
        </w:rPr>
        <w:fldChar w:fldCharType="separate"/>
      </w:r>
      <w:ins w:id="7365" w:author="Peto" w:date="2018-06-10T16:58:00Z">
        <w:r w:rsidR="00F95B9C" w:rsidRPr="00A82009">
          <w:rPr>
            <w:noProof/>
            <w:lang w:val="cs-CZ"/>
            <w:rPrChange w:id="7366" w:author="Peto" w:date="2018-06-14T07:18:00Z">
              <w:rPr>
                <w:noProof/>
                <w:lang w:val="cs-CZ"/>
              </w:rPr>
            </w:rPrChange>
          </w:rPr>
          <w:drawing>
            <wp:inline distT="0" distB="0" distL="0" distR="0" wp14:anchorId="5258472E" wp14:editId="1FAFA1FB">
              <wp:extent cx="5398770" cy="3261995"/>
              <wp:effectExtent l="0" t="0" r="0" b="0"/>
              <wp:docPr id="38" name="Obrázok 3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468AC6E9" w14:textId="5351C249" w:rsidR="00B85020" w:rsidRPr="00A82009" w:rsidDel="00F95B9C" w:rsidRDefault="00F95B9C" w:rsidP="005F7C91">
      <w:pPr>
        <w:rPr>
          <w:del w:id="7367" w:author="Peto" w:date="2018-06-10T16:58:00Z"/>
          <w:noProof/>
          <w:vanish/>
          <w:rPrChange w:id="7368" w:author="Peto" w:date="2018-06-14T07:18:00Z">
            <w:rPr>
              <w:del w:id="7369" w:author="Peto" w:date="2018-06-10T16:58:00Z"/>
              <w:vanish/>
            </w:rPr>
          </w:rPrChange>
        </w:rPr>
      </w:pPr>
      <w:ins w:id="7370" w:author="Peto" w:date="2018-06-10T16:58:00Z">
        <w:r w:rsidRPr="00A82009">
          <w:rPr>
            <w:noProof/>
            <w:rPrChange w:id="7371" w:author="Peto" w:date="2018-06-14T07:18:00Z">
              <w:rPr/>
            </w:rPrChange>
          </w:rPr>
          <w:t xml:space="preserve"> Obrázok 3.11</w:t>
        </w:r>
      </w:ins>
    </w:p>
    <w:p w14:paraId="6DB8506C" w14:textId="1BED9F95" w:rsidR="00CE547F" w:rsidRPr="00A82009" w:rsidRDefault="00B85020" w:rsidP="00B85020">
      <w:pPr>
        <w:rPr>
          <w:noProof/>
          <w:rPrChange w:id="7372" w:author="Peto" w:date="2018-06-14T07:18:00Z">
            <w:rPr/>
          </w:rPrChange>
        </w:rPr>
      </w:pPr>
      <w:del w:id="7373" w:author="Peto" w:date="2018-06-10T16:58:00Z">
        <w:r w:rsidRPr="00A82009" w:rsidDel="00F95B9C">
          <w:rPr>
            <w:noProof/>
            <w:rPrChange w:id="7374" w:author="Peto" w:date="2018-06-14T07:18:00Z">
              <w:rPr/>
            </w:rPrChange>
          </w:rPr>
          <w:delText xml:space="preserve"> Obrázok 3.11</w:delText>
        </w:r>
      </w:del>
      <w:r w:rsidRPr="00A82009">
        <w:rPr>
          <w:noProof/>
          <w:rPrChange w:id="7375" w:author="Peto" w:date="2018-06-14T07:18:00Z">
            <w:rPr/>
          </w:rPrChange>
        </w:rPr>
        <w:fldChar w:fldCharType="end"/>
      </w:r>
    </w:p>
    <w:p w14:paraId="3A5490DA" w14:textId="6CE4F6A9" w:rsidR="00E6236F" w:rsidRPr="00A82009" w:rsidRDefault="00B85020" w:rsidP="000C5D02">
      <w:pPr>
        <w:rPr>
          <w:noProof/>
          <w:rPrChange w:id="7376" w:author="Peto" w:date="2018-06-14T07:18:00Z">
            <w:rPr/>
          </w:rPrChange>
        </w:rPr>
      </w:pPr>
      <w:r w:rsidRPr="00D72AE1">
        <w:rPr>
          <w:noProof/>
          <w:lang w:val="cs-CZ"/>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A82009">
        <w:rPr>
          <w:noProof/>
          <w:rPrChange w:id="7377" w:author="Peto" w:date="2018-06-14T07:18:00Z">
            <w:rPr/>
          </w:rPrChange>
        </w:rPr>
        <w:t xml:space="preserve"> zachytáva</w:t>
      </w:r>
      <w:r w:rsidR="000C5D02" w:rsidRPr="00A82009">
        <w:rPr>
          <w:noProof/>
          <w:rPrChange w:id="7378" w:author="Peto" w:date="2018-06-14T07:18:00Z">
            <w:rPr/>
          </w:rPrChange>
        </w:rPr>
        <w:t xml:space="preserve"> </w:t>
      </w:r>
      <w:r w:rsidR="002808C6" w:rsidRPr="00A82009">
        <w:rPr>
          <w:noProof/>
          <w:rPrChange w:id="7379" w:author="Peto" w:date="2018-06-14T07:18:00Z">
            <w:rPr/>
          </w:rPrChange>
        </w:rPr>
        <w:fldChar w:fldCharType="begin"/>
      </w:r>
      <w:r w:rsidR="002808C6" w:rsidRPr="00A82009">
        <w:rPr>
          <w:noProof/>
          <w:rPrChange w:id="7380" w:author="Peto" w:date="2018-06-14T07:18:00Z">
            <w:rPr/>
          </w:rPrChange>
        </w:rPr>
        <w:instrText xml:space="preserve"> REF _Ref513978532 \h </w:instrText>
      </w:r>
      <w:r w:rsidR="002808C6" w:rsidRPr="00A82009">
        <w:rPr>
          <w:noProof/>
          <w:rPrChange w:id="7381" w:author="Peto" w:date="2018-06-14T07:18:00Z">
            <w:rPr>
              <w:noProof/>
            </w:rPr>
          </w:rPrChange>
        </w:rPr>
      </w:r>
      <w:r w:rsidR="002808C6" w:rsidRPr="00A82009">
        <w:rPr>
          <w:noProof/>
          <w:rPrChange w:id="7382" w:author="Peto" w:date="2018-06-14T07:18:00Z">
            <w:rPr/>
          </w:rPrChange>
        </w:rPr>
        <w:fldChar w:fldCharType="separate"/>
      </w:r>
      <w:r w:rsidR="00F95B9C" w:rsidRPr="00A82009">
        <w:rPr>
          <w:noProof/>
          <w:rPrChange w:id="7383" w:author="Peto" w:date="2018-06-14T07:18:00Z">
            <w:rPr/>
          </w:rPrChange>
        </w:rPr>
        <w:t>Tabuľka 6</w:t>
      </w:r>
      <w:r w:rsidR="002808C6" w:rsidRPr="00A82009">
        <w:rPr>
          <w:noProof/>
          <w:rPrChange w:id="7384" w:author="Peto" w:date="2018-06-14T07:18:00Z">
            <w:rPr/>
          </w:rPrChange>
        </w:rPr>
        <w:fldChar w:fldCharType="end"/>
      </w:r>
      <w:r w:rsidR="002808C6" w:rsidRPr="00A82009">
        <w:rPr>
          <w:noProof/>
          <w:rPrChange w:id="7385" w:author="Peto" w:date="2018-06-14T07:18:00Z">
            <w:rPr/>
          </w:rPrChange>
        </w:rPr>
        <w:t xml:space="preserve"> </w:t>
      </w:r>
      <w:r w:rsidR="00CE547F" w:rsidRPr="00A82009">
        <w:rPr>
          <w:noProof/>
          <w:rPrChange w:id="7386" w:author="Peto" w:date="2018-06-14T07:18:00Z">
            <w:rPr/>
          </w:rPrChange>
        </w:rPr>
        <w:t>V hornej časti tabuľky sú zobrazené</w:t>
      </w:r>
      <w:bookmarkStart w:id="7387" w:name="_Toc510268063"/>
      <w:bookmarkStart w:id="7388" w:name="_Toc513584974"/>
      <w:r w:rsidR="00CE547F" w:rsidRPr="00A82009">
        <w:rPr>
          <w:noProof/>
          <w:sz w:val="22"/>
          <w:szCs w:val="22"/>
          <w:rPrChange w:id="7389" w:author="Peto" w:date="2018-06-14T07:18:00Z">
            <w:rPr>
              <w:sz w:val="22"/>
              <w:szCs w:val="22"/>
            </w:rPr>
          </w:rPrChange>
        </w:rPr>
        <w:t xml:space="preserve"> </w:t>
      </w:r>
      <w:r w:rsidR="00E6236F" w:rsidRPr="00A82009">
        <w:rPr>
          <w:noProof/>
          <w:rPrChange w:id="7390" w:author="Peto" w:date="2018-06-14T07:18:00Z">
            <w:rPr/>
          </w:rPrChange>
        </w:rPr>
        <w:t>výsledky korelácií dobrovoľníka</w:t>
      </w:r>
    </w:p>
    <w:p w14:paraId="3FB15467" w14:textId="32B535FD" w:rsidR="00CE547F" w:rsidRPr="00A82009" w:rsidRDefault="002808C6" w:rsidP="00E6236F">
      <w:pPr>
        <w:pStyle w:val="Popis"/>
        <w:rPr>
          <w:noProof/>
          <w:vanish/>
          <w:szCs w:val="22"/>
          <w:lang w:val="sk-SK"/>
          <w:specVanish/>
          <w:rPrChange w:id="7391" w:author="Peto" w:date="2018-06-14T07:18:00Z">
            <w:rPr>
              <w:vanish/>
              <w:szCs w:val="22"/>
              <w:lang w:val="sk-SK"/>
              <w:specVanish/>
            </w:rPr>
          </w:rPrChange>
        </w:rPr>
      </w:pPr>
      <w:bookmarkStart w:id="7392" w:name="_Ref513978532"/>
      <w:bookmarkStart w:id="7393" w:name="_Toc516413294"/>
      <w:r w:rsidRPr="00A82009">
        <w:rPr>
          <w:noProof/>
          <w:lang w:val="sk-SK"/>
          <w:rPrChange w:id="7394" w:author="Peto" w:date="2018-06-14T07:18:00Z">
            <w:rPr/>
          </w:rPrChange>
        </w:rPr>
        <w:t xml:space="preserve">Tabuľka </w:t>
      </w:r>
      <w:r w:rsidRPr="00A82009">
        <w:rPr>
          <w:noProof/>
          <w:lang w:val="sk-SK"/>
          <w:rPrChange w:id="7395" w:author="Peto" w:date="2018-06-14T07:18:00Z">
            <w:rPr/>
          </w:rPrChange>
        </w:rPr>
        <w:fldChar w:fldCharType="begin"/>
      </w:r>
      <w:r w:rsidRPr="00A82009">
        <w:rPr>
          <w:noProof/>
          <w:lang w:val="sk-SK"/>
          <w:rPrChange w:id="7396" w:author="Peto" w:date="2018-06-14T07:18:00Z">
            <w:rPr/>
          </w:rPrChange>
        </w:rPr>
        <w:instrText xml:space="preserve"> SEQ Tabuľka \* ARABIC </w:instrText>
      </w:r>
      <w:r w:rsidRPr="00A82009">
        <w:rPr>
          <w:noProof/>
          <w:lang w:val="sk-SK"/>
          <w:rPrChange w:id="7397" w:author="Peto" w:date="2018-06-14T07:18:00Z">
            <w:rPr/>
          </w:rPrChange>
        </w:rPr>
        <w:fldChar w:fldCharType="separate"/>
      </w:r>
      <w:r w:rsidR="00F95B9C" w:rsidRPr="00A82009">
        <w:rPr>
          <w:noProof/>
          <w:lang w:val="sk-SK"/>
          <w:rPrChange w:id="7398" w:author="Peto" w:date="2018-06-14T07:18:00Z">
            <w:rPr>
              <w:noProof/>
            </w:rPr>
          </w:rPrChange>
        </w:rPr>
        <w:t>6</w:t>
      </w:r>
      <w:r w:rsidRPr="00A82009">
        <w:rPr>
          <w:noProof/>
          <w:lang w:val="sk-SK"/>
          <w:rPrChange w:id="7399" w:author="Peto" w:date="2018-06-14T07:18:00Z">
            <w:rPr/>
          </w:rPrChange>
        </w:rPr>
        <w:fldChar w:fldCharType="end"/>
      </w:r>
      <w:bookmarkEnd w:id="7392"/>
      <w:r w:rsidR="00E6236F" w:rsidRPr="00A82009">
        <w:rPr>
          <w:noProof/>
          <w:lang w:val="sk-SK"/>
          <w:rPrChange w:id="7400" w:author="Peto" w:date="2018-06-14T07:18:00Z">
            <w:rPr/>
          </w:rPrChange>
        </w:rPr>
        <w:t xml:space="preserve">: </w:t>
      </w:r>
      <w:r w:rsidR="00E6236F" w:rsidRPr="00A82009">
        <w:rPr>
          <w:noProof/>
          <w:szCs w:val="22"/>
          <w:lang w:val="sk-SK"/>
          <w:rPrChange w:id="7401" w:author="Peto" w:date="2018-06-14T07:18:00Z">
            <w:rPr>
              <w:szCs w:val="22"/>
              <w:lang w:val="sk-SK"/>
            </w:rPr>
          </w:rPrChange>
        </w:rPr>
        <w:t>Maxima k</w:t>
      </w:r>
      <w:commentRangeStart w:id="7402"/>
      <w:r w:rsidR="00E6236F" w:rsidRPr="00A82009">
        <w:rPr>
          <w:noProof/>
          <w:szCs w:val="22"/>
          <w:lang w:val="sk-SK"/>
          <w:rPrChange w:id="7403" w:author="Peto" w:date="2018-06-14T07:18:00Z">
            <w:rPr>
              <w:szCs w:val="22"/>
              <w:lang w:val="sk-SK"/>
            </w:rPr>
          </w:rPrChange>
        </w:rPr>
        <w:t>oreláci</w:t>
      </w:r>
      <w:commentRangeEnd w:id="7402"/>
      <w:r w:rsidR="00E6236F" w:rsidRPr="00A82009">
        <w:rPr>
          <w:rStyle w:val="Odkaznakomentr"/>
          <w:noProof/>
          <w:lang w:val="sk-SK"/>
          <w:rPrChange w:id="7404" w:author="Peto" w:date="2018-06-14T07:18:00Z">
            <w:rPr>
              <w:rStyle w:val="Odkaznakomentr"/>
              <w:lang w:val="sk-SK"/>
            </w:rPr>
          </w:rPrChange>
        </w:rPr>
        <w:commentReference w:id="7402"/>
      </w:r>
      <w:r w:rsidR="00E6236F" w:rsidRPr="00A82009">
        <w:rPr>
          <w:noProof/>
          <w:szCs w:val="22"/>
          <w:lang w:val="sk-SK"/>
          <w:rPrChange w:id="7405" w:author="Peto" w:date="2018-06-14T07:18:00Z">
            <w:rPr>
              <w:szCs w:val="22"/>
              <w:lang w:val="sk-SK"/>
            </w:rPr>
          </w:rPrChange>
        </w:rPr>
        <w:t xml:space="preserve">í medzi respiráciou a S1 po </w:t>
      </w:r>
      <w:r w:rsidR="00CE547F" w:rsidRPr="00A82009">
        <w:rPr>
          <w:noProof/>
          <w:szCs w:val="22"/>
          <w:lang w:val="sk-SK"/>
          <w:rPrChange w:id="7406" w:author="Peto" w:date="2018-06-14T07:18:00Z">
            <w:rPr>
              <w:szCs w:val="22"/>
              <w:lang w:val="sk-SK"/>
            </w:rPr>
          </w:rPrChange>
        </w:rPr>
        <w:t>filtrácií rôznymi pásmovými filtrami</w:t>
      </w:r>
      <w:bookmarkEnd w:id="7387"/>
      <w:bookmarkEnd w:id="7388"/>
      <w:bookmarkEnd w:id="7393"/>
    </w:p>
    <w:p w14:paraId="10FFC8C4" w14:textId="77777777" w:rsidR="00CE547F" w:rsidRPr="00A82009" w:rsidRDefault="00CE547F" w:rsidP="00CE547F">
      <w:pPr>
        <w:pStyle w:val="Popis"/>
        <w:rPr>
          <w:noProof/>
          <w:vanish/>
          <w:lang w:val="sk-SK"/>
          <w:specVanish/>
          <w:rPrChange w:id="7407" w:author="Peto" w:date="2018-06-14T07:18:00Z">
            <w:rPr>
              <w:vanish/>
              <w:lang w:val="sk-SK"/>
              <w:specVanish/>
            </w:rPr>
          </w:rPrChange>
        </w:rPr>
      </w:pPr>
      <w:r w:rsidRPr="00A82009">
        <w:rPr>
          <w:noProof/>
          <w:lang w:val="sk-SK"/>
          <w:rPrChange w:id="7408" w:author="Peto" w:date="2018-06-14T07:18:00Z">
            <w:rPr>
              <w:lang w:val="sk-SK"/>
            </w:rPr>
          </w:rPrChange>
        </w:rPr>
        <w:t xml:space="preserve">. </w:t>
      </w:r>
      <w:r w:rsidRPr="00A82009">
        <w:rPr>
          <w:noProof/>
          <w:szCs w:val="22"/>
          <w:lang w:val="sk-SK"/>
          <w:rPrChange w:id="7409" w:author="Peto" w:date="2018-06-14T07:18:00Z">
            <w:rPr>
              <w:szCs w:val="22"/>
              <w:lang w:val="sk-SK"/>
            </w:rPr>
          </w:rPrChange>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A82009" w:rsidRDefault="00CE547F" w:rsidP="00CE547F">
      <w:pPr>
        <w:rPr>
          <w:noProof/>
          <w:rPrChange w:id="7410" w:author="Peto" w:date="2018-06-14T07:18:00Z">
            <w:rPr/>
          </w:rPrChange>
        </w:rPr>
      </w:pPr>
      <w:r w:rsidRPr="00A82009">
        <w:rPr>
          <w:noProof/>
          <w:rPrChange w:id="7411" w:author="Peto" w:date="2018-06-14T07:18:00Z">
            <w:rPr/>
          </w:rPrChange>
        </w:rPr>
        <w:t xml:space="preserve"> </w:t>
      </w:r>
    </w:p>
    <w:p w14:paraId="53A564DB" w14:textId="77777777" w:rsidR="00F95B9C" w:rsidRPr="00A82009" w:rsidRDefault="00CE547F" w:rsidP="00CE547F">
      <w:pPr>
        <w:rPr>
          <w:ins w:id="7412" w:author="Peto" w:date="2018-06-10T16:58:00Z"/>
          <w:noProof/>
          <w:vanish/>
          <w:rPrChange w:id="7413" w:author="Peto" w:date="2018-06-14T07:18:00Z">
            <w:rPr>
              <w:ins w:id="7414" w:author="Peto" w:date="2018-06-10T16:58:00Z"/>
              <w:vanish/>
            </w:rPr>
          </w:rPrChange>
        </w:rPr>
      </w:pPr>
      <w:r w:rsidRPr="00A82009">
        <w:rPr>
          <w:noProof/>
          <w:rPrChange w:id="7415" w:author="Peto" w:date="2018-06-14T07:18:00Z">
            <w:rPr/>
          </w:rPrChange>
        </w:rPr>
        <w:t xml:space="preserve">číslo 32 a dobrovoľníka číslo 55 pri hlbokom dýchaní a filtrácií fourierovou transformáciou. </w:t>
      </w:r>
      <w:r w:rsidR="00954D34" w:rsidRPr="00A82009">
        <w:rPr>
          <w:noProof/>
          <w:rPrChange w:id="7416" w:author="Peto" w:date="2018-06-14T07:18:00Z">
            <w:rPr/>
          </w:rPrChange>
        </w:rPr>
        <w:fldChar w:fldCharType="begin"/>
      </w:r>
      <w:r w:rsidR="00954D34" w:rsidRPr="00A82009">
        <w:rPr>
          <w:noProof/>
          <w:rPrChange w:id="7417" w:author="Peto" w:date="2018-06-14T07:18:00Z">
            <w:rPr/>
          </w:rPrChange>
        </w:rPr>
        <w:instrText xml:space="preserve"> REF _Ref513894977 \h </w:instrText>
      </w:r>
      <w:r w:rsidR="00954D34" w:rsidRPr="00A82009">
        <w:rPr>
          <w:noProof/>
          <w:rPrChange w:id="7418" w:author="Peto" w:date="2018-06-14T07:18:00Z">
            <w:rPr>
              <w:noProof/>
            </w:rPr>
          </w:rPrChange>
        </w:rPr>
      </w:r>
      <w:r w:rsidR="00954D34" w:rsidRPr="00A82009">
        <w:rPr>
          <w:noProof/>
          <w:rPrChange w:id="7419" w:author="Peto" w:date="2018-06-14T07:18:00Z">
            <w:rPr/>
          </w:rPrChange>
        </w:rPr>
        <w:fldChar w:fldCharType="separate"/>
      </w:r>
      <w:r w:rsidR="00F95B9C" w:rsidRPr="00A82009">
        <w:rPr>
          <w:noProof/>
          <w:rPrChange w:id="7420" w:author="Peto" w:date="2018-06-14T07:18:00Z">
            <w:rPr/>
          </w:rPrChange>
        </w:rPr>
        <w:t>Tabuľka 8</w:t>
      </w:r>
      <w:r w:rsidR="00954D34" w:rsidRPr="00A82009">
        <w:rPr>
          <w:noProof/>
          <w:rPrChange w:id="7421" w:author="Peto" w:date="2018-06-14T07:18:00Z">
            <w:rPr/>
          </w:rPrChange>
        </w:rPr>
        <w:fldChar w:fldCharType="end"/>
      </w:r>
      <w:r w:rsidR="00954D34" w:rsidRPr="00A82009">
        <w:rPr>
          <w:noProof/>
          <w:rPrChange w:id="7422" w:author="Peto" w:date="2018-06-14T07:18:00Z">
            <w:rPr/>
          </w:rPrChange>
        </w:rPr>
        <w:t xml:space="preserve"> </w:t>
      </w:r>
      <w:r w:rsidRPr="00A82009">
        <w:rPr>
          <w:noProof/>
          <w:rPrChange w:id="7423" w:author="Peto" w:date="2018-06-14T07:18:00Z">
            <w:rPr/>
          </w:rPrChange>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A82009">
        <w:rPr>
          <w:noProof/>
          <w:rPrChange w:id="7424" w:author="Peto" w:date="2018-06-14T07:18:00Z">
            <w:rPr/>
          </w:rPrChange>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A82009">
        <w:rPr>
          <w:noProof/>
          <w:rPrChange w:id="7425" w:author="Peto" w:date="2018-06-14T07:18:00Z">
            <w:rPr/>
          </w:rPrChange>
        </w:rPr>
        <w:fldChar w:fldCharType="begin"/>
      </w:r>
      <w:r w:rsidRPr="00A82009">
        <w:rPr>
          <w:noProof/>
          <w:rPrChange w:id="7426" w:author="Peto" w:date="2018-06-14T07:18:00Z">
            <w:rPr/>
          </w:rPrChange>
        </w:rPr>
        <w:instrText xml:space="preserve"> REF _Ref510262471 \h </w:instrText>
      </w:r>
      <w:r w:rsidRPr="00A82009">
        <w:rPr>
          <w:noProof/>
          <w:rPrChange w:id="7427" w:author="Peto" w:date="2018-06-14T07:18:00Z">
            <w:rPr>
              <w:noProof/>
            </w:rPr>
          </w:rPrChange>
        </w:rPr>
      </w:r>
      <w:r w:rsidRPr="00A82009">
        <w:rPr>
          <w:noProof/>
          <w:rPrChange w:id="7428" w:author="Peto" w:date="2018-06-14T07:18:00Z">
            <w:rPr/>
          </w:rPrChange>
        </w:rPr>
        <w:fldChar w:fldCharType="separate"/>
      </w:r>
    </w:p>
    <w:p w14:paraId="211D0E98" w14:textId="77777777" w:rsidR="00B85020" w:rsidRPr="00A82009" w:rsidDel="00F95B9C" w:rsidRDefault="00F95B9C" w:rsidP="00CE547F">
      <w:pPr>
        <w:rPr>
          <w:del w:id="7429" w:author="Peto" w:date="2018-06-10T16:58:00Z"/>
          <w:noProof/>
          <w:vanish/>
          <w:rPrChange w:id="7430" w:author="Peto" w:date="2018-06-14T07:18:00Z">
            <w:rPr>
              <w:del w:id="7431" w:author="Peto" w:date="2018-06-10T16:58:00Z"/>
              <w:vanish/>
            </w:rPr>
          </w:rPrChange>
        </w:rPr>
      </w:pPr>
      <w:ins w:id="7432" w:author="Peto" w:date="2018-06-10T16:58:00Z">
        <w:r w:rsidRPr="00A82009">
          <w:rPr>
            <w:noProof/>
            <w:rPrChange w:id="7433" w:author="Peto" w:date="2018-06-14T07:18:00Z">
              <w:rPr/>
            </w:rPrChange>
          </w:rPr>
          <w:t>Tabuľka 7</w:t>
        </w:r>
      </w:ins>
    </w:p>
    <w:p w14:paraId="584DF571" w14:textId="3F299A64" w:rsidR="00CE547F" w:rsidRPr="00A82009" w:rsidRDefault="00B85020" w:rsidP="00CE547F">
      <w:pPr>
        <w:rPr>
          <w:noProof/>
          <w:vanish/>
          <w:rPrChange w:id="7434" w:author="Peto" w:date="2018-06-14T07:18:00Z">
            <w:rPr>
              <w:vanish/>
            </w:rPr>
          </w:rPrChange>
        </w:rPr>
      </w:pPr>
      <w:del w:id="7435" w:author="Peto" w:date="2018-06-10T16:58:00Z">
        <w:r w:rsidRPr="00A82009" w:rsidDel="00F95B9C">
          <w:rPr>
            <w:noProof/>
            <w:rPrChange w:id="7436" w:author="Peto" w:date="2018-06-14T07:18:00Z">
              <w:rPr/>
            </w:rPrChange>
          </w:rPr>
          <w:delText>Tabuľka 7</w:delText>
        </w:r>
      </w:del>
      <w:r w:rsidR="00CE547F" w:rsidRPr="00A82009">
        <w:rPr>
          <w:noProof/>
          <w:rPrChange w:id="7437" w:author="Peto" w:date="2018-06-14T07:18:00Z">
            <w:rPr/>
          </w:rPrChange>
        </w:rPr>
        <w:fldChar w:fldCharType="end"/>
      </w:r>
      <w:r w:rsidR="00CE547F" w:rsidRPr="00A82009">
        <w:rPr>
          <w:noProof/>
          <w:rPrChange w:id="7438" w:author="Peto" w:date="2018-06-14T07:18:00Z">
            <w:rPr/>
          </w:rPrChange>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A82009">
        <w:rPr>
          <w:noProof/>
          <w:rPrChange w:id="7439" w:author="Peto" w:date="2018-06-14T07:18:00Z">
            <w:rPr/>
          </w:rPrChange>
        </w:rPr>
        <w:lastRenderedPageBreak/>
        <w:t xml:space="preserve">DWT, dosahuje preto o niečo vyšších </w:t>
      </w:r>
      <w:r w:rsidR="00CE547F" w:rsidRPr="00D72AE1">
        <w:rPr>
          <w:noProof/>
          <w:szCs w:val="22"/>
          <w:lang w:val="cs-CZ"/>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7440" w:name="_Ref510262471"/>
    </w:p>
    <w:p w14:paraId="41CDC4B9" w14:textId="4806D3ED" w:rsidR="00CE547F" w:rsidRPr="00A82009" w:rsidRDefault="00CE547F" w:rsidP="00CE547F">
      <w:pPr>
        <w:pStyle w:val="Popis"/>
        <w:rPr>
          <w:noProof/>
          <w:vanish/>
          <w:lang w:val="sk-SK"/>
          <w:rPrChange w:id="7441" w:author="Peto" w:date="2018-06-14T07:18:00Z">
            <w:rPr>
              <w:vanish/>
              <w:lang w:val="sk-SK"/>
            </w:rPr>
          </w:rPrChange>
        </w:rPr>
      </w:pPr>
      <w:bookmarkStart w:id="7442" w:name="_Toc510268064"/>
      <w:bookmarkStart w:id="7443" w:name="_Toc513584975"/>
      <w:bookmarkStart w:id="7444" w:name="_Toc516413295"/>
      <w:r w:rsidRPr="00A82009">
        <w:rPr>
          <w:noProof/>
          <w:lang w:val="sk-SK"/>
          <w:rPrChange w:id="7445" w:author="Peto" w:date="2018-06-14T07:18:00Z">
            <w:rPr>
              <w:lang w:val="sk-SK"/>
            </w:rPr>
          </w:rPrChange>
        </w:rPr>
        <w:t xml:space="preserve">Tabuľka </w:t>
      </w:r>
      <w:r w:rsidRPr="00A82009">
        <w:rPr>
          <w:noProof/>
          <w:lang w:val="sk-SK"/>
          <w:rPrChange w:id="7446" w:author="Peto" w:date="2018-06-14T07:18:00Z">
            <w:rPr>
              <w:lang w:val="sk-SK"/>
            </w:rPr>
          </w:rPrChange>
        </w:rPr>
        <w:fldChar w:fldCharType="begin"/>
      </w:r>
      <w:r w:rsidRPr="00A82009">
        <w:rPr>
          <w:noProof/>
          <w:lang w:val="sk-SK"/>
          <w:rPrChange w:id="7447" w:author="Peto" w:date="2018-06-14T07:18:00Z">
            <w:rPr>
              <w:lang w:val="sk-SK"/>
            </w:rPr>
          </w:rPrChange>
        </w:rPr>
        <w:instrText xml:space="preserve"> SEQ Tabuľka \* ARABIC </w:instrText>
      </w:r>
      <w:r w:rsidRPr="00A82009">
        <w:rPr>
          <w:noProof/>
          <w:lang w:val="sk-SK"/>
          <w:rPrChange w:id="7448" w:author="Peto" w:date="2018-06-14T07:18:00Z">
            <w:rPr>
              <w:lang w:val="sk-SK"/>
            </w:rPr>
          </w:rPrChange>
        </w:rPr>
        <w:fldChar w:fldCharType="separate"/>
      </w:r>
      <w:r w:rsidR="00F95B9C" w:rsidRPr="00A82009">
        <w:rPr>
          <w:noProof/>
          <w:lang w:val="sk-SK"/>
        </w:rPr>
        <w:t>7</w:t>
      </w:r>
      <w:r w:rsidRPr="00A82009">
        <w:rPr>
          <w:noProof/>
          <w:lang w:val="sk-SK"/>
          <w:rPrChange w:id="7449" w:author="Peto" w:date="2018-06-14T07:18:00Z">
            <w:rPr>
              <w:lang w:val="sk-SK"/>
            </w:rPr>
          </w:rPrChange>
        </w:rPr>
        <w:fldChar w:fldCharType="end"/>
      </w:r>
      <w:bookmarkEnd w:id="7440"/>
      <w:r w:rsidRPr="00A82009">
        <w:rPr>
          <w:noProof/>
          <w:lang w:val="sk-SK"/>
          <w:rPrChange w:id="7450" w:author="Peto" w:date="2018-06-14T07:18:00Z">
            <w:rPr>
              <w:lang w:val="sk-SK"/>
            </w:rPr>
          </w:rPrChange>
        </w:rPr>
        <w:t>: Mediány korelácií medzi R-S1 krivkou a respiráciou 30 dobrovoľníkov</w:t>
      </w:r>
      <w:bookmarkEnd w:id="7442"/>
      <w:bookmarkEnd w:id="7443"/>
      <w:bookmarkEnd w:id="7444"/>
      <w:r w:rsidRPr="00A82009">
        <w:rPr>
          <w:noProof/>
          <w:vanish/>
          <w:lang w:val="sk-SK"/>
          <w:specVanish/>
          <w:rPrChange w:id="7451" w:author="Peto" w:date="2018-06-14T07:18:00Z">
            <w:rPr>
              <w:vanish/>
              <w:lang w:val="sk-SK"/>
              <w:specVanish/>
            </w:rPr>
          </w:rPrChange>
        </w:rPr>
        <w:t xml:space="preserve"> </w:t>
      </w:r>
    </w:p>
    <w:p w14:paraId="0E00C16E" w14:textId="77777777" w:rsidR="00CE547F" w:rsidRPr="00A82009" w:rsidRDefault="00CE547F" w:rsidP="00CE547F">
      <w:pPr>
        <w:rPr>
          <w:noProof/>
          <w:vanish/>
          <w:rPrChange w:id="7452" w:author="Peto" w:date="2018-06-14T07:18:00Z">
            <w:rPr>
              <w:vanish/>
            </w:rPr>
          </w:rPrChange>
        </w:rPr>
      </w:pPr>
    </w:p>
    <w:p w14:paraId="4E0952BB" w14:textId="77777777" w:rsidR="00CE547F" w:rsidRPr="00A82009" w:rsidRDefault="00CE547F" w:rsidP="00CE547F">
      <w:pPr>
        <w:rPr>
          <w:noProof/>
          <w:vanish/>
          <w:specVanish/>
          <w:rPrChange w:id="7453" w:author="Peto" w:date="2018-06-14T07:18:00Z">
            <w:rPr>
              <w:vanish/>
              <w:specVanish/>
            </w:rPr>
          </w:rPrChange>
        </w:rPr>
      </w:pPr>
      <w:r w:rsidRPr="00A82009">
        <w:rPr>
          <w:noProof/>
          <w:rPrChange w:id="7454" w:author="Peto" w:date="2018-06-14T07:18:00Z">
            <w:rPr/>
          </w:rPrChange>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A82009" w:rsidRDefault="00CE547F" w:rsidP="00CE547F">
      <w:pPr>
        <w:tabs>
          <w:tab w:val="left" w:pos="7140"/>
        </w:tabs>
        <w:rPr>
          <w:noProof/>
          <w:rPrChange w:id="7455" w:author="Peto" w:date="2018-06-14T07:18:00Z">
            <w:rPr/>
          </w:rPrChange>
        </w:rPr>
      </w:pPr>
      <w:r w:rsidRPr="00A82009">
        <w:rPr>
          <w:noProof/>
          <w:rPrChange w:id="7456" w:author="Peto" w:date="2018-06-14T07:18:00Z">
            <w:rPr/>
          </w:rPrChange>
        </w:rPr>
        <w:t xml:space="preserve"> </w:t>
      </w:r>
    </w:p>
    <w:p w14:paraId="5F3AFFA0" w14:textId="77777777" w:rsidR="00CE547F" w:rsidRPr="00A82009" w:rsidRDefault="00CE547F" w:rsidP="00CE547F">
      <w:pPr>
        <w:pStyle w:val="Nadpis3"/>
        <w:rPr>
          <w:noProof/>
          <w:rPrChange w:id="7457" w:author="Peto" w:date="2018-06-14T07:18:00Z">
            <w:rPr/>
          </w:rPrChange>
        </w:rPr>
      </w:pPr>
      <w:bookmarkStart w:id="7458" w:name="_Toc510268152"/>
      <w:bookmarkStart w:id="7459" w:name="_Toc516413233"/>
      <w:r w:rsidRPr="00A82009">
        <w:rPr>
          <w:noProof/>
          <w:rPrChange w:id="7460" w:author="Peto" w:date="2018-06-14T07:18:00Z">
            <w:rPr/>
          </w:rPrChange>
        </w:rPr>
        <w:t>Detekcia srdečného zvuku S2</w:t>
      </w:r>
      <w:bookmarkEnd w:id="7458"/>
      <w:bookmarkEnd w:id="7459"/>
    </w:p>
    <w:p w14:paraId="756D8AD1" w14:textId="77777777" w:rsidR="00CE547F" w:rsidRPr="00A82009" w:rsidRDefault="00CE547F" w:rsidP="00CE547F">
      <w:pPr>
        <w:tabs>
          <w:tab w:val="left" w:pos="7140"/>
        </w:tabs>
        <w:rPr>
          <w:noProof/>
          <w:rPrChange w:id="7461" w:author="Peto" w:date="2018-06-14T07:18:00Z">
            <w:rPr/>
          </w:rPrChange>
        </w:rPr>
      </w:pPr>
    </w:p>
    <w:p w14:paraId="06737123" w14:textId="77777777" w:rsidR="00CE547F" w:rsidRPr="00A82009" w:rsidRDefault="00CE547F" w:rsidP="00CE547F">
      <w:pPr>
        <w:tabs>
          <w:tab w:val="left" w:pos="7140"/>
        </w:tabs>
        <w:rPr>
          <w:noProof/>
          <w:rPrChange w:id="7462" w:author="Peto" w:date="2018-06-14T07:18:00Z">
            <w:rPr/>
          </w:rPrChange>
        </w:rPr>
      </w:pPr>
      <w:r w:rsidRPr="00A82009">
        <w:rPr>
          <w:noProof/>
          <w:rPrChange w:id="7463" w:author="Peto" w:date="2018-06-14T07:18:00Z">
            <w:rPr/>
          </w:rPrChange>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A82009" w:rsidRDefault="00CE547F" w:rsidP="00CE547F">
      <w:pPr>
        <w:tabs>
          <w:tab w:val="left" w:pos="7140"/>
        </w:tabs>
        <w:rPr>
          <w:noProof/>
          <w:rPrChange w:id="7464" w:author="Peto" w:date="2018-06-14T07:18:00Z">
            <w:rPr/>
          </w:rPrChange>
        </w:rPr>
      </w:pPr>
    </w:p>
    <w:p w14:paraId="56B52A06" w14:textId="77777777" w:rsidR="00CE547F" w:rsidRPr="00A82009" w:rsidRDefault="00CE547F" w:rsidP="00CE547F">
      <w:pPr>
        <w:pStyle w:val="Nadpis2"/>
        <w:rPr>
          <w:noProof/>
          <w:rPrChange w:id="7465" w:author="Peto" w:date="2018-06-14T07:18:00Z">
            <w:rPr/>
          </w:rPrChange>
        </w:rPr>
      </w:pPr>
      <w:bookmarkStart w:id="7466" w:name="_Toc386404213"/>
      <w:bookmarkStart w:id="7467" w:name="_Toc510268153"/>
      <w:bookmarkStart w:id="7468" w:name="_Toc516413234"/>
      <w:r w:rsidRPr="00A82009">
        <w:rPr>
          <w:noProof/>
          <w:rPrChange w:id="7469" w:author="Peto" w:date="2018-06-14T07:18:00Z">
            <w:rPr/>
          </w:rPrChange>
        </w:rPr>
        <w:t xml:space="preserve">Detekcia </w:t>
      </w:r>
      <w:bookmarkEnd w:id="7466"/>
      <w:r w:rsidRPr="00A82009">
        <w:rPr>
          <w:noProof/>
          <w:rPrChange w:id="7470" w:author="Peto" w:date="2018-06-14T07:18:00Z">
            <w:rPr/>
          </w:rPrChange>
        </w:rPr>
        <w:t>bioimpedančných parametrov</w:t>
      </w:r>
      <w:bookmarkEnd w:id="7467"/>
      <w:bookmarkEnd w:id="7468"/>
    </w:p>
    <w:p w14:paraId="7F1A0E14" w14:textId="4F58545F" w:rsidR="00CE547F" w:rsidRPr="00A82009" w:rsidRDefault="00CE547F" w:rsidP="00CE547F">
      <w:pPr>
        <w:rPr>
          <w:noProof/>
          <w:rPrChange w:id="7471" w:author="Peto" w:date="2018-06-14T07:18:00Z">
            <w:rPr/>
          </w:rPrChange>
        </w:rPr>
      </w:pPr>
      <w:r w:rsidRPr="00A82009">
        <w:rPr>
          <w:noProof/>
          <w:rPrChange w:id="7472" w:author="Peto" w:date="2018-06-14T07:18:00Z">
            <w:rPr/>
          </w:rPrChange>
        </w:rPr>
        <w:t xml:space="preserve">Impedančná kardiografia </w:t>
      </w:r>
      <w:r w:rsidR="00E6236F" w:rsidRPr="00A82009">
        <w:rPr>
          <w:noProof/>
          <w:rPrChange w:id="7473" w:author="Peto" w:date="2018-06-14T07:18:00Z">
            <w:rPr/>
          </w:rPrChange>
        </w:rPr>
        <w:t xml:space="preserve">dosahuje nízku presnosť pri odhade absolútnych srdečného výdaja </w:t>
      </w:r>
      <w:r w:rsidRPr="00A82009">
        <w:rPr>
          <w:rStyle w:val="Odkaznakomentr"/>
          <w:noProof/>
          <w:rPrChange w:id="7474" w:author="Peto" w:date="2018-06-14T07:18:00Z">
            <w:rPr>
              <w:rStyle w:val="Odkaznakomentr"/>
            </w:rPr>
          </w:rPrChange>
        </w:rPr>
        <w:commentReference w:id="7475"/>
      </w:r>
      <w:r w:rsidRPr="00A82009">
        <w:rPr>
          <w:noProof/>
          <w:rPrChange w:id="7476" w:author="Peto" w:date="2018-06-14T07:18:00Z">
            <w:rPr/>
          </w:rPrChange>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noProof/>
              </w:rPr>
            </m:ctrlPr>
          </m:fPr>
          <m:num>
            <m:r>
              <w:rPr>
                <w:rFonts w:ascii="Cambria Math" w:hAnsi="Cambria Math"/>
                <w:noProof/>
                <w:rPrChange w:id="7477" w:author="Peto" w:date="2018-06-14T07:18:00Z">
                  <w:rPr>
                    <w:rFonts w:ascii="Cambria Math" w:hAnsi="Cambria Math"/>
                  </w:rPr>
                </w:rPrChange>
              </w:rPr>
              <m:t>-dZ(t)</m:t>
            </m:r>
          </m:num>
          <m:den>
            <m:r>
              <w:rPr>
                <w:rFonts w:ascii="Cambria Math" w:hAnsi="Cambria Math"/>
                <w:noProof/>
                <w:rPrChange w:id="747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479" w:author="Peto" w:date="2018-06-14T07:18:00Z">
                      <w:rPr>
                        <w:rFonts w:ascii="Cambria Math" w:hAnsi="Cambria Math"/>
                      </w:rPr>
                    </w:rPrChange>
                  </w:rPr>
                  <m:t>t</m:t>
                </m:r>
              </m:e>
              <m:sub>
                <m:r>
                  <w:rPr>
                    <w:rFonts w:ascii="Cambria Math" w:hAnsi="Cambria Math"/>
                    <w:noProof/>
                    <w:rPrChange w:id="7480" w:author="Peto" w:date="2018-06-14T07:18:00Z">
                      <w:rPr>
                        <w:rFonts w:ascii="Cambria Math" w:hAnsi="Cambria Math"/>
                      </w:rPr>
                    </w:rPrChange>
                  </w:rPr>
                  <m:t>max</m:t>
                </m:r>
              </m:sub>
            </m:sSub>
          </m:den>
        </m:f>
      </m:oMath>
      <w:r w:rsidRPr="00A82009">
        <w:rPr>
          <w:noProof/>
          <w:rPrChange w:id="7481" w:author="Peto" w:date="2018-06-14T07:18:00Z">
            <w:rPr/>
          </w:rPrChange>
        </w:rPr>
        <w:t xml:space="preserve">. Predpokladanými zdrojmi signálu </w:t>
      </w:r>
      <m:oMath>
        <m:f>
          <m:fPr>
            <m:type m:val="lin"/>
            <m:ctrlPr>
              <w:rPr>
                <w:rFonts w:ascii="Cambria Math" w:hAnsi="Cambria Math"/>
                <w:i/>
                <w:noProof/>
              </w:rPr>
            </m:ctrlPr>
          </m:fPr>
          <m:num>
            <m:r>
              <w:rPr>
                <w:rFonts w:ascii="Cambria Math" w:hAnsi="Cambria Math"/>
                <w:noProof/>
                <w:rPrChange w:id="7482" w:author="Peto" w:date="2018-06-14T07:18:00Z">
                  <w:rPr>
                    <w:rFonts w:ascii="Cambria Math" w:hAnsi="Cambria Math"/>
                  </w:rPr>
                </w:rPrChange>
              </w:rPr>
              <m:t>-dZ(t)</m:t>
            </m:r>
          </m:num>
          <m:den>
            <m:r>
              <w:rPr>
                <w:rFonts w:ascii="Cambria Math" w:hAnsi="Cambria Math"/>
                <w:noProof/>
                <w:rPrChange w:id="7483"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484" w:author="Peto" w:date="2018-06-14T07:18:00Z">
                      <w:rPr>
                        <w:rFonts w:ascii="Cambria Math" w:hAnsi="Cambria Math"/>
                      </w:rPr>
                    </w:rPrChange>
                  </w:rPr>
                  <m:t>t</m:t>
                </m:r>
              </m:e>
              <m:sub>
                <m:r>
                  <w:rPr>
                    <w:rFonts w:ascii="Cambria Math" w:hAnsi="Cambria Math"/>
                    <w:noProof/>
                    <w:rPrChange w:id="7485" w:author="Peto" w:date="2018-06-14T07:18:00Z">
                      <w:rPr>
                        <w:rFonts w:ascii="Cambria Math" w:hAnsi="Cambria Math"/>
                      </w:rPr>
                    </w:rPrChange>
                  </w:rPr>
                  <m:t>max</m:t>
                </m:r>
              </m:sub>
            </m:sSub>
          </m:den>
        </m:f>
      </m:oMath>
      <w:r w:rsidRPr="00A82009">
        <w:rPr>
          <w:noProof/>
          <w:rPrChange w:id="7486" w:author="Peto" w:date="2018-06-14T07:18:00Z">
            <w:rPr/>
          </w:rPrChange>
        </w:rPr>
        <w:t xml:space="preserve"> sú zmeny v objeme </w:t>
      </w:r>
      <w:r w:rsidRPr="00A82009">
        <w:rPr>
          <w:noProof/>
          <w:rPrChange w:id="7487" w:author="Peto" w:date="2018-06-14T07:18:00Z">
            <w:rPr/>
          </w:rPrChange>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sidRPr="00A82009">
        <w:rPr>
          <w:noProof/>
          <w:rPrChange w:id="7488" w:author="Peto" w:date="2018-06-14T07:18:00Z">
            <w:rPr/>
          </w:rPrChange>
        </w:rPr>
        <w:instrText xml:space="preserve"> ADDIN EN.CITE </w:instrText>
      </w:r>
      <w:r w:rsidR="00AD692D" w:rsidRPr="00A82009">
        <w:rPr>
          <w:noProof/>
          <w:rPrChange w:id="7489" w:author="Peto" w:date="2018-06-14T07:18:00Z">
            <w:rPr/>
          </w:rPrChange>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sidRPr="00A82009">
        <w:rPr>
          <w:noProof/>
          <w:rPrChange w:id="7490" w:author="Peto" w:date="2018-06-14T07:18:00Z">
            <w:rPr/>
          </w:rPrChange>
        </w:rPr>
        <w:instrText xml:space="preserve"> ADDIN EN.CITE.DATA </w:instrText>
      </w:r>
      <w:r w:rsidR="00AD692D" w:rsidRPr="00A82009">
        <w:rPr>
          <w:noProof/>
          <w:rPrChange w:id="7491" w:author="Peto" w:date="2018-06-14T07:18:00Z">
            <w:rPr>
              <w:noProof/>
            </w:rPr>
          </w:rPrChange>
        </w:rPr>
      </w:r>
      <w:r w:rsidR="00AD692D" w:rsidRPr="00A82009">
        <w:rPr>
          <w:noProof/>
          <w:rPrChange w:id="7492" w:author="Peto" w:date="2018-06-14T07:18:00Z">
            <w:rPr/>
          </w:rPrChange>
        </w:rPr>
        <w:fldChar w:fldCharType="end"/>
      </w:r>
      <w:r w:rsidRPr="00A82009">
        <w:rPr>
          <w:noProof/>
          <w:rPrChange w:id="7493" w:author="Peto" w:date="2018-06-14T07:18:00Z">
            <w:rPr>
              <w:noProof/>
            </w:rPr>
          </w:rPrChange>
        </w:rPr>
      </w:r>
      <w:r w:rsidRPr="00A82009">
        <w:rPr>
          <w:noProof/>
          <w:rPrChange w:id="7494" w:author="Peto" w:date="2018-06-14T07:18:00Z">
            <w:rPr/>
          </w:rPrChange>
        </w:rPr>
        <w:fldChar w:fldCharType="separate"/>
      </w:r>
      <w:r w:rsidR="00AD692D" w:rsidRPr="00A82009">
        <w:rPr>
          <w:noProof/>
          <w:vertAlign w:val="superscript"/>
        </w:rPr>
        <w:t>67</w:t>
      </w:r>
      <w:r w:rsidRPr="00A82009">
        <w:rPr>
          <w:noProof/>
          <w:rPrChange w:id="7495" w:author="Peto" w:date="2018-06-14T07:18:00Z">
            <w:rPr/>
          </w:rPrChange>
        </w:rPr>
        <w:fldChar w:fldCharType="end"/>
      </w:r>
      <w:r w:rsidRPr="00A82009">
        <w:rPr>
          <w:noProof/>
          <w:rPrChange w:id="7496" w:author="Peto" w:date="2018-06-14T07:18:00Z">
            <w:rPr/>
          </w:rPrChange>
        </w:rPr>
        <w:t xml:space="preserve"> a rýchlosti </w:t>
      </w:r>
      <w:r w:rsidRPr="00A82009">
        <w:rPr>
          <w:noProof/>
          <w:rPrChange w:id="7497"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sidRPr="00A82009">
        <w:rPr>
          <w:noProof/>
          <w:rPrChange w:id="7498" w:author="Peto" w:date="2018-06-14T07:18:00Z">
            <w:rPr/>
          </w:rPrChange>
        </w:rPr>
        <w:instrText xml:space="preserve"> ADDIN EN.CITE </w:instrText>
      </w:r>
      <w:r w:rsidR="00AD692D" w:rsidRPr="00A82009">
        <w:rPr>
          <w:noProof/>
          <w:rPrChange w:id="7499"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sidRPr="00A82009">
        <w:rPr>
          <w:noProof/>
          <w:rPrChange w:id="7500" w:author="Peto" w:date="2018-06-14T07:18:00Z">
            <w:rPr/>
          </w:rPrChange>
        </w:rPr>
        <w:instrText xml:space="preserve"> ADDIN EN.CITE.DATA </w:instrText>
      </w:r>
      <w:r w:rsidR="00AD692D" w:rsidRPr="00A82009">
        <w:rPr>
          <w:noProof/>
          <w:rPrChange w:id="7501" w:author="Peto" w:date="2018-06-14T07:18:00Z">
            <w:rPr>
              <w:noProof/>
            </w:rPr>
          </w:rPrChange>
        </w:rPr>
      </w:r>
      <w:r w:rsidR="00AD692D" w:rsidRPr="00A82009">
        <w:rPr>
          <w:noProof/>
          <w:rPrChange w:id="7502" w:author="Peto" w:date="2018-06-14T07:18:00Z">
            <w:rPr/>
          </w:rPrChange>
        </w:rPr>
        <w:fldChar w:fldCharType="end"/>
      </w:r>
      <w:r w:rsidRPr="00A82009">
        <w:rPr>
          <w:noProof/>
          <w:rPrChange w:id="7503" w:author="Peto" w:date="2018-06-14T07:18:00Z">
            <w:rPr>
              <w:noProof/>
            </w:rPr>
          </w:rPrChange>
        </w:rPr>
      </w:r>
      <w:r w:rsidRPr="00A82009">
        <w:rPr>
          <w:noProof/>
          <w:rPrChange w:id="7504" w:author="Peto" w:date="2018-06-14T07:18:00Z">
            <w:rPr/>
          </w:rPrChange>
        </w:rPr>
        <w:fldChar w:fldCharType="separate"/>
      </w:r>
      <w:r w:rsidR="00AD692D" w:rsidRPr="00A82009">
        <w:rPr>
          <w:noProof/>
          <w:vertAlign w:val="superscript"/>
        </w:rPr>
        <w:t>3, 49</w:t>
      </w:r>
      <w:r w:rsidRPr="00A82009">
        <w:rPr>
          <w:noProof/>
          <w:rPrChange w:id="7505" w:author="Peto" w:date="2018-06-14T07:18:00Z">
            <w:rPr/>
          </w:rPrChange>
        </w:rPr>
        <w:fldChar w:fldCharType="end"/>
      </w:r>
      <w:r w:rsidRPr="00A82009">
        <w:rPr>
          <w:noProof/>
          <w:rPrChange w:id="7506" w:author="Peto" w:date="2018-06-14T07:18:00Z">
            <w:rPr/>
          </w:rPrChange>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noProof/>
            <w:rPrChange w:id="7507"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508" w:author="Peto" w:date="2018-06-14T07:18:00Z">
                  <w:rPr>
                    <w:rFonts w:ascii="Cambria Math" w:hAnsi="Cambria Math"/>
                  </w:rPr>
                </w:rPrChange>
              </w:rPr>
              <m:t>)</m:t>
            </m:r>
          </m:num>
          <m:den>
            <m:r>
              <w:rPr>
                <w:rFonts w:ascii="Cambria Math" w:hAnsi="Cambria Math"/>
                <w:noProof/>
                <w:rPrChange w:id="7509"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510" w:author="Peto" w:date="2018-06-14T07:18:00Z">
                      <w:rPr>
                        <w:rFonts w:ascii="Cambria Math" w:hAnsi="Cambria Math"/>
                      </w:rPr>
                    </w:rPrChange>
                  </w:rPr>
                  <m:t>t</m:t>
                </m:r>
              </m:e>
              <m:sub>
                <m:r>
                  <w:rPr>
                    <w:rFonts w:ascii="Cambria Math" w:hAnsi="Cambria Math"/>
                    <w:noProof/>
                    <w:rPrChange w:id="7511" w:author="Peto" w:date="2018-06-14T07:18:00Z">
                      <w:rPr>
                        <w:rFonts w:ascii="Cambria Math" w:hAnsi="Cambria Math"/>
                      </w:rPr>
                    </w:rPrChange>
                  </w:rPr>
                  <m:t>max</m:t>
                </m:r>
              </m:sub>
            </m:sSub>
          </m:den>
        </m:f>
      </m:oMath>
      <w:r w:rsidRPr="00A82009">
        <w:rPr>
          <w:noProof/>
          <w:rPrChange w:id="7512" w:author="Peto" w:date="2018-06-14T07:18:00Z">
            <w:rPr/>
          </w:rPrChange>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7513"/>
      <w:r w:rsidRPr="00A82009">
        <w:rPr>
          <w:noProof/>
          <w:rPrChange w:id="7514" w:author="Peto" w:date="2018-06-14T07:18:00Z">
            <w:rPr/>
          </w:rPrChange>
        </w:rPr>
        <w:t>Až bud</w:t>
      </w:r>
      <w:r w:rsidR="00FC1930" w:rsidRPr="00A82009">
        <w:rPr>
          <w:noProof/>
          <w:rPrChange w:id="7515" w:author="Peto" w:date="2018-06-14T07:18:00Z">
            <w:rPr/>
          </w:rPrChange>
        </w:rPr>
        <w:t xml:space="preserve">ú presnejšie známe vplyvy </w:t>
      </w:r>
      <w:r w:rsidR="00AC46BC" w:rsidRPr="00A82009">
        <w:rPr>
          <w:noProof/>
          <w:rPrChange w:id="7516" w:author="Peto" w:date="2018-06-14T07:18:00Z">
            <w:rPr/>
          </w:rPrChange>
        </w:rPr>
        <w:t xml:space="preserve">jednotlivých </w:t>
      </w:r>
      <w:r w:rsidR="00FC1930" w:rsidRPr="00A82009">
        <w:rPr>
          <w:noProof/>
          <w:rPrChange w:id="7517" w:author="Peto" w:date="2018-06-14T07:18:00Z">
            <w:rPr/>
          </w:rPrChange>
        </w:rPr>
        <w:t xml:space="preserve">zdrojov </w:t>
      </w:r>
      <w:r w:rsidR="00AC46BC" w:rsidRPr="00A82009">
        <w:rPr>
          <w:noProof/>
          <w:rPrChange w:id="7518" w:author="Peto" w:date="2018-06-14T07:18:00Z">
            <w:rPr/>
          </w:rPrChange>
        </w:rPr>
        <w:t>na modulujáciu</w:t>
      </w:r>
      <w:r w:rsidR="00FC1930" w:rsidRPr="00A82009">
        <w:rPr>
          <w:noProof/>
          <w:rPrChange w:id="7519" w:author="Peto" w:date="2018-06-14T07:18:00Z">
            <w:rPr/>
          </w:rPrChange>
        </w:rPr>
        <w:t xml:space="preserve"> signál</w:t>
      </w:r>
      <w:r w:rsidR="00AC46BC" w:rsidRPr="00A82009">
        <w:rPr>
          <w:noProof/>
          <w:rPrChange w:id="7520" w:author="Peto" w:date="2018-06-14T07:18:00Z">
            <w:rPr/>
          </w:rPrChange>
        </w:rPr>
        <w:t>u</w:t>
      </w:r>
      <w:r w:rsidRPr="00A82009">
        <w:rPr>
          <w:noProof/>
          <w:rPrChange w:id="7521" w:author="Peto" w:date="2018-06-14T07:18:00Z">
            <w:rPr/>
          </w:rPrChange>
        </w:rPr>
        <w:t xml:space="preserve"> </w:t>
      </w:r>
      <w:commentRangeEnd w:id="7513"/>
      <w:r w:rsidRPr="00A82009">
        <w:rPr>
          <w:rStyle w:val="Odkaznakomentr"/>
          <w:noProof/>
          <w:rPrChange w:id="7522" w:author="Peto" w:date="2018-06-14T07:18:00Z">
            <w:rPr>
              <w:rStyle w:val="Odkaznakomentr"/>
            </w:rPr>
          </w:rPrChange>
        </w:rPr>
        <w:commentReference w:id="7513"/>
      </w:r>
      <m:oMath>
        <m:r>
          <w:rPr>
            <w:rFonts w:ascii="Cambria Math" w:hAnsi="Cambria Math"/>
            <w:noProof/>
            <w:rPrChange w:id="7523"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524" w:author="Peto" w:date="2018-06-14T07:18:00Z">
                  <w:rPr>
                    <w:rFonts w:ascii="Cambria Math" w:hAnsi="Cambria Math"/>
                  </w:rPr>
                </w:rPrChange>
              </w:rPr>
              <m:t>)</m:t>
            </m:r>
          </m:num>
          <m:den>
            <m:r>
              <w:rPr>
                <w:rFonts w:ascii="Cambria Math" w:hAnsi="Cambria Math"/>
                <w:noProof/>
                <w:rPrChange w:id="7525" w:author="Peto" w:date="2018-06-14T07:18:00Z">
                  <w:rPr>
                    <w:rFonts w:ascii="Cambria Math" w:hAnsi="Cambria Math"/>
                  </w:rPr>
                </w:rPrChange>
              </w:rPr>
              <m:t>dt</m:t>
            </m:r>
          </m:den>
        </m:f>
      </m:oMath>
      <w:r w:rsidRPr="00A82009">
        <w:rPr>
          <w:noProof/>
          <w:rPrChange w:id="7526" w:author="Peto" w:date="2018-06-14T07:18:00Z">
            <w:rPr/>
          </w:rPrChange>
        </w:rPr>
        <w:t xml:space="preserve">, budeme vedieť navrhnúť presnejšie modely ktoré ho budú používať nielen na výpočet SV a CO. </w:t>
      </w:r>
    </w:p>
    <w:p w14:paraId="33023405" w14:textId="77777777" w:rsidR="00CE547F" w:rsidRPr="00A82009" w:rsidRDefault="00CE547F" w:rsidP="00CE547F">
      <w:pPr>
        <w:rPr>
          <w:noProof/>
          <w:rPrChange w:id="7527" w:author="Peto" w:date="2018-06-14T07:18:00Z">
            <w:rPr/>
          </w:rPrChange>
        </w:rPr>
      </w:pPr>
    </w:p>
    <w:p w14:paraId="5CF72C46" w14:textId="77777777" w:rsidR="00CE547F" w:rsidRPr="00A82009" w:rsidRDefault="00CE547F" w:rsidP="00CE547F">
      <w:pPr>
        <w:pStyle w:val="Nadpis3"/>
        <w:rPr>
          <w:noProof/>
          <w:rPrChange w:id="7528" w:author="Peto" w:date="2018-06-14T07:18:00Z">
            <w:rPr/>
          </w:rPrChange>
        </w:rPr>
      </w:pPr>
      <w:bookmarkStart w:id="7529" w:name="_Toc510268157"/>
      <w:bookmarkStart w:id="7530" w:name="_Toc516413235"/>
      <w:r w:rsidRPr="00A82009">
        <w:rPr>
          <w:noProof/>
          <w:rPrChange w:id="7531" w:author="Peto" w:date="2018-06-14T07:18:00Z">
            <w:rPr/>
          </w:rPrChange>
        </w:rPr>
        <w:t>Úvod do navrhnutej metodiky</w:t>
      </w:r>
      <w:bookmarkEnd w:id="7529"/>
      <w:bookmarkEnd w:id="7530"/>
    </w:p>
    <w:p w14:paraId="116A6B40" w14:textId="77777777" w:rsidR="00CE547F" w:rsidRPr="00A82009" w:rsidRDefault="00CE547F" w:rsidP="00CE547F">
      <w:pPr>
        <w:rPr>
          <w:noProof/>
          <w:rPrChange w:id="7532" w:author="Peto" w:date="2018-06-14T07:18:00Z">
            <w:rPr/>
          </w:rPrChange>
        </w:rPr>
      </w:pPr>
    </w:p>
    <w:p w14:paraId="3AA1265B" w14:textId="77777777" w:rsidR="00CE547F" w:rsidRPr="00A82009" w:rsidRDefault="00CE547F" w:rsidP="00CE547F">
      <w:pPr>
        <w:rPr>
          <w:noProof/>
          <w:rPrChange w:id="7533" w:author="Peto" w:date="2018-06-14T07:18:00Z">
            <w:rPr/>
          </w:rPrChange>
        </w:rPr>
      </w:pPr>
      <w:r w:rsidRPr="00A82009">
        <w:rPr>
          <w:noProof/>
          <w:rPrChange w:id="7534" w:author="Peto" w:date="2018-06-14T07:18:00Z">
            <w:rPr/>
          </w:rPrChange>
        </w:rPr>
        <w:t>Pre vyšetrenie vzťahov medzi impedančnými parametrami boli detekované nasledujúce parametre:</w:t>
      </w:r>
    </w:p>
    <w:p w14:paraId="53493C10" w14:textId="77777777" w:rsidR="00CE547F" w:rsidRPr="00A82009" w:rsidRDefault="00CE547F" w:rsidP="00CE547F">
      <w:pPr>
        <w:rPr>
          <w:noProof/>
          <w:rPrChange w:id="7535" w:author="Peto" w:date="2018-06-14T07:18:00Z">
            <w:rPr/>
          </w:rPrChange>
        </w:rPr>
      </w:pPr>
    </w:p>
    <w:p w14:paraId="3B9204D5" w14:textId="77777777" w:rsidR="00CE547F" w:rsidRPr="00A82009" w:rsidRDefault="00CE547F" w:rsidP="00CE547F">
      <w:pPr>
        <w:pStyle w:val="Odsekzoznamu"/>
        <w:numPr>
          <w:ilvl w:val="0"/>
          <w:numId w:val="22"/>
        </w:numPr>
        <w:rPr>
          <w:b/>
          <w:i/>
          <w:noProof/>
          <w:rPrChange w:id="7536" w:author="Peto" w:date="2018-06-14T07:18:00Z">
            <w:rPr>
              <w:b/>
              <w:i/>
            </w:rPr>
          </w:rPrChange>
        </w:rPr>
      </w:pPr>
      <m:oMath>
        <m:r>
          <m:rPr>
            <m:sty m:val="bi"/>
          </m:rPr>
          <w:rPr>
            <w:rFonts w:ascii="Cambria Math" w:hAnsi="Cambria Math"/>
            <w:noProof/>
            <w:rPrChange w:id="7537" w:author="Peto" w:date="2018-06-14T07:18:00Z">
              <w:rPr>
                <w:rFonts w:ascii="Cambria Math" w:hAnsi="Cambria Math"/>
              </w:rPr>
            </w:rPrChange>
          </w:rPr>
          <w:lastRenderedPageBreak/>
          <m:t>Stredn</m:t>
        </m:r>
        <m:r>
          <m:rPr>
            <m:sty m:val="bi"/>
          </m:rPr>
          <w:rPr>
            <w:rFonts w:ascii="Cambria Math" w:hAnsi="Cambria Math" w:hint="eastAsia"/>
            <w:noProof/>
            <w:rPrChange w:id="7538" w:author="Peto" w:date="2018-06-14T07:18:00Z">
              <w:rPr>
                <w:rFonts w:ascii="Cambria Math" w:hAnsi="Cambria Math" w:hint="eastAsia"/>
              </w:rPr>
            </w:rPrChange>
          </w:rPr>
          <m:t>ý</m:t>
        </m:r>
        <m:r>
          <m:rPr>
            <m:sty m:val="bi"/>
          </m:rPr>
          <w:rPr>
            <w:rFonts w:ascii="Cambria Math" w:hAnsi="Cambria Math"/>
            <w:noProof/>
            <w:rPrChange w:id="7539" w:author="Peto" w:date="2018-06-14T07:18:00Z">
              <w:rPr>
                <w:rFonts w:ascii="Cambria Math" w:hAnsi="Cambria Math"/>
              </w:rPr>
            </w:rPrChange>
          </w:rPr>
          <m:t xml:space="preserve"> </m:t>
        </m:r>
        <m:sSub>
          <m:sSubPr>
            <m:ctrlPr>
              <w:rPr>
                <w:rFonts w:ascii="Cambria Math" w:hAnsi="Cambria Math"/>
                <w:b/>
                <w:i/>
                <w:noProof/>
              </w:rPr>
            </m:ctrlPr>
          </m:sSubPr>
          <m:e>
            <m:r>
              <m:rPr>
                <m:sty m:val="bi"/>
              </m:rPr>
              <w:rPr>
                <w:rFonts w:ascii="Cambria Math" w:hAnsi="Cambria Math"/>
                <w:noProof/>
                <w:rPrChange w:id="7540" w:author="Peto" w:date="2018-06-14T07:18:00Z">
                  <w:rPr>
                    <w:rFonts w:ascii="Cambria Math" w:hAnsi="Cambria Math"/>
                  </w:rPr>
                </w:rPrChange>
              </w:rPr>
              <m:t>Z</m:t>
            </m:r>
            <m:r>
              <m:rPr>
                <m:sty m:val="bi"/>
              </m:rPr>
              <w:rPr>
                <w:rFonts w:ascii="Cambria Math" w:hAnsi="Cambria Math"/>
                <w:noProof/>
                <w:rPrChange w:id="7541" w:author="Peto" w:date="2018-06-14T07:18:00Z">
                  <w:rPr>
                    <w:rFonts w:ascii="Cambria Math" w:hAnsi="Cambria Math"/>
                  </w:rPr>
                </w:rPrChange>
              </w:rPr>
              <m:t>0</m:t>
            </m:r>
          </m:e>
          <m:sub>
            <m:r>
              <m:rPr>
                <m:sty m:val="bi"/>
              </m:rPr>
              <w:rPr>
                <w:rFonts w:ascii="Cambria Math" w:hAnsi="Cambria Math"/>
                <w:noProof/>
                <w:rPrChange w:id="7542" w:author="Peto" w:date="2018-06-14T07:18:00Z">
                  <w:rPr>
                    <w:rFonts w:ascii="Cambria Math" w:hAnsi="Cambria Math"/>
                  </w:rPr>
                </w:rPrChange>
              </w:rPr>
              <m:t>i</m:t>
            </m:r>
          </m:sub>
        </m:sSub>
      </m:oMath>
      <w:r w:rsidRPr="00A82009">
        <w:rPr>
          <w:b/>
          <w:i/>
          <w:noProof/>
          <w:rPrChange w:id="7543" w:author="Peto" w:date="2018-06-14T07:18:00Z">
            <w:rPr>
              <w:b/>
              <w:i/>
            </w:rPr>
          </w:rPrChange>
        </w:rPr>
        <w:t xml:space="preserve"> </w:t>
      </w:r>
      <w:r w:rsidRPr="00A82009">
        <w:rPr>
          <w:noProof/>
          <w:rPrChange w:id="7544" w:author="Peto" w:date="2018-06-14T07:18:00Z">
            <w:rPr/>
          </w:rPrChange>
        </w:rPr>
        <w:t>(</w:t>
      </w:r>
      <m:oMath>
        <m:sSub>
          <m:sSubPr>
            <m:ctrlPr>
              <w:rPr>
                <w:rFonts w:ascii="Cambria Math" w:hAnsi="Cambria Math"/>
                <w:b/>
                <w:i/>
                <w:noProof/>
              </w:rPr>
            </m:ctrlPr>
          </m:sSubPr>
          <m:e>
            <m:r>
              <m:rPr>
                <m:sty m:val="bi"/>
              </m:rPr>
              <w:rPr>
                <w:rFonts w:ascii="Cambria Math" w:hAnsi="Cambria Math"/>
                <w:noProof/>
                <w:rPrChange w:id="7545" w:author="Peto" w:date="2018-06-14T07:18:00Z">
                  <w:rPr>
                    <w:rFonts w:ascii="Cambria Math" w:hAnsi="Cambria Math"/>
                  </w:rPr>
                </w:rPrChange>
              </w:rPr>
              <m:t>Mean Z</m:t>
            </m:r>
            <m:r>
              <m:rPr>
                <m:sty m:val="bi"/>
              </m:rPr>
              <w:rPr>
                <w:rFonts w:ascii="Cambria Math" w:hAnsi="Cambria Math"/>
                <w:noProof/>
                <w:rPrChange w:id="7546" w:author="Peto" w:date="2018-06-14T07:18:00Z">
                  <w:rPr>
                    <w:rFonts w:ascii="Cambria Math" w:hAnsi="Cambria Math"/>
                  </w:rPr>
                </w:rPrChange>
              </w:rPr>
              <m:t>0</m:t>
            </m:r>
          </m:e>
          <m:sub>
            <m:r>
              <m:rPr>
                <m:sty m:val="bi"/>
              </m:rPr>
              <w:rPr>
                <w:rFonts w:ascii="Cambria Math" w:hAnsi="Cambria Math"/>
                <w:noProof/>
                <w:rPrChange w:id="7547" w:author="Peto" w:date="2018-06-14T07:18:00Z">
                  <w:rPr>
                    <w:rFonts w:ascii="Cambria Math" w:hAnsi="Cambria Math"/>
                  </w:rPr>
                </w:rPrChange>
              </w:rPr>
              <m:t>i</m:t>
            </m:r>
          </m:sub>
        </m:sSub>
      </m:oMath>
      <w:r w:rsidRPr="00A82009">
        <w:rPr>
          <w:noProof/>
          <w:rPrChange w:id="7548" w:author="Peto" w:date="2018-06-14T07:18:00Z">
            <w:rPr/>
          </w:rPrChange>
        </w:rPr>
        <w:t xml:space="preserve">) </w:t>
      </w:r>
      <w:r w:rsidRPr="00A82009">
        <w:rPr>
          <w:b/>
          <w:i/>
          <w:noProof/>
          <w:rPrChange w:id="7549" w:author="Peto" w:date="2018-06-14T07:18:00Z">
            <w:rPr>
              <w:b/>
              <w:i/>
            </w:rPr>
          </w:rPrChange>
        </w:rPr>
        <w:t>(</w:t>
      </w:r>
      <w:r w:rsidRPr="00A82009">
        <w:rPr>
          <w:noProof/>
          <w:rPrChange w:id="7550" w:author="Peto" w:date="2018-06-14T07:18:00Z">
            <w:rPr/>
          </w:rPrChange>
        </w:rPr>
        <w:t>Ω)</w:t>
      </w:r>
    </w:p>
    <w:p w14:paraId="6BD0431B" w14:textId="77777777" w:rsidR="00CE547F" w:rsidRPr="00A82009" w:rsidRDefault="00CE547F" w:rsidP="00CE547F">
      <w:pPr>
        <w:pStyle w:val="Odsekzoznamu"/>
        <w:numPr>
          <w:ilvl w:val="0"/>
          <w:numId w:val="22"/>
        </w:numPr>
        <w:rPr>
          <w:b/>
          <w:noProof/>
          <w:rPrChange w:id="7551" w:author="Peto" w:date="2018-06-14T07:18:00Z">
            <w:rPr>
              <w:b/>
            </w:rPr>
          </w:rPrChange>
        </w:rPr>
      </w:pPr>
      <m:oMath>
        <m:r>
          <m:rPr>
            <m:sty m:val="bi"/>
          </m:rPr>
          <w:rPr>
            <w:rFonts w:ascii="Cambria Math" w:hAnsi="Cambria Math"/>
            <w:noProof/>
            <w:rPrChange w:id="7552"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7553" w:author="Peto" w:date="2018-06-14T07:18:00Z">
                  <w:rPr>
                    <w:rFonts w:ascii="Cambria Math" w:hAnsi="Cambria Math"/>
                  </w:rPr>
                </w:rPrChange>
              </w:rPr>
              <m:t>Z</m:t>
            </m:r>
          </m:e>
          <m:sub>
            <m:r>
              <m:rPr>
                <m:sty m:val="bi"/>
              </m:rPr>
              <w:rPr>
                <w:rFonts w:ascii="Cambria Math" w:hAnsi="Cambria Math"/>
                <w:noProof/>
                <w:rPrChange w:id="7554" w:author="Peto" w:date="2018-06-14T07:18:00Z">
                  <w:rPr>
                    <w:rFonts w:ascii="Cambria Math" w:hAnsi="Cambria Math"/>
                  </w:rPr>
                </w:rPrChange>
              </w:rPr>
              <m:t>i</m:t>
            </m:r>
          </m:sub>
        </m:sSub>
        <m:r>
          <m:rPr>
            <m:sty m:val="bi"/>
          </m:rPr>
          <w:rPr>
            <w:rFonts w:ascii="Cambria Math" w:hAnsi="Cambria Math"/>
            <w:noProof/>
            <w:rPrChange w:id="7555" w:author="Peto" w:date="2018-06-14T07:18:00Z">
              <w:rPr>
                <w:rFonts w:ascii="Cambria Math" w:hAnsi="Cambria Math"/>
              </w:rPr>
            </w:rPrChange>
          </w:rPr>
          <m:t>(t</m:t>
        </m:r>
        <m:f>
          <m:fPr>
            <m:type m:val="lin"/>
            <m:ctrlPr>
              <w:rPr>
                <w:rFonts w:ascii="Cambria Math" w:hAnsi="Cambria Math"/>
                <w:b/>
                <w:i/>
                <w:noProof/>
              </w:rPr>
            </m:ctrlPr>
          </m:fPr>
          <m:num>
            <m:r>
              <m:rPr>
                <m:sty m:val="bi"/>
              </m:rPr>
              <w:rPr>
                <w:rFonts w:ascii="Cambria Math" w:hAnsi="Cambria Math"/>
                <w:noProof/>
                <w:rPrChange w:id="7556" w:author="Peto" w:date="2018-06-14T07:18:00Z">
                  <w:rPr>
                    <w:rFonts w:ascii="Cambria Math" w:hAnsi="Cambria Math"/>
                  </w:rPr>
                </w:rPrChange>
              </w:rPr>
              <m:t>)</m:t>
            </m:r>
          </m:num>
          <m:den>
            <m:r>
              <m:rPr>
                <m:sty m:val="bi"/>
              </m:rPr>
              <w:rPr>
                <w:rFonts w:ascii="Cambria Math" w:hAnsi="Cambria Math"/>
                <w:noProof/>
                <w:rPrChange w:id="7557"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7558" w:author="Peto" w:date="2018-06-14T07:18:00Z">
                      <w:rPr>
                        <w:rFonts w:ascii="Cambria Math" w:hAnsi="Cambria Math"/>
                      </w:rPr>
                    </w:rPrChange>
                  </w:rPr>
                  <m:t>t</m:t>
                </m:r>
              </m:e>
              <m:sub>
                <m:r>
                  <m:rPr>
                    <m:sty m:val="bi"/>
                  </m:rPr>
                  <w:rPr>
                    <w:rFonts w:ascii="Cambria Math" w:hAnsi="Cambria Math"/>
                    <w:noProof/>
                    <w:rPrChange w:id="7559" w:author="Peto" w:date="2018-06-14T07:18:00Z">
                      <w:rPr>
                        <w:rFonts w:ascii="Cambria Math" w:hAnsi="Cambria Math"/>
                      </w:rPr>
                    </w:rPrChange>
                  </w:rPr>
                  <m:t>max</m:t>
                </m:r>
              </m:sub>
            </m:sSub>
          </m:den>
        </m:f>
      </m:oMath>
      <w:r w:rsidRPr="00A82009">
        <w:rPr>
          <w:b/>
          <w:noProof/>
          <w:rPrChange w:id="7560" w:author="Peto" w:date="2018-06-14T07:18:00Z">
            <w:rPr>
              <w:b/>
            </w:rPr>
          </w:rPrChange>
        </w:rPr>
        <w:t xml:space="preserve"> (</w:t>
      </w:r>
      <w:r w:rsidRPr="00A82009">
        <w:rPr>
          <w:noProof/>
          <w:rPrChange w:id="7561" w:author="Peto" w:date="2018-06-14T07:18:00Z">
            <w:rPr/>
          </w:rPrChange>
        </w:rPr>
        <w:t>Ω/s)</w:t>
      </w:r>
    </w:p>
    <w:p w14:paraId="2FAB59F2" w14:textId="77777777" w:rsidR="00CE547F" w:rsidRPr="00A82009" w:rsidRDefault="00CE547F" w:rsidP="00CE547F">
      <w:pPr>
        <w:pStyle w:val="Odsekzoznamu"/>
        <w:numPr>
          <w:ilvl w:val="0"/>
          <w:numId w:val="22"/>
        </w:numPr>
        <w:rPr>
          <w:noProof/>
          <w:rPrChange w:id="7562" w:author="Peto" w:date="2018-06-14T07:18:00Z">
            <w:rPr/>
          </w:rPrChange>
        </w:rPr>
      </w:pPr>
      <w:r w:rsidRPr="00A82009">
        <w:rPr>
          <w:noProof/>
          <w:rPrChange w:id="7563" w:author="Peto" w:date="2018-06-14T07:18:00Z">
            <w:rPr/>
          </w:rPrChange>
        </w:rPr>
        <w:t>Čas šírenia pulznej vlny</w:t>
      </w:r>
      <w:r w:rsidRPr="00A82009">
        <w:rPr>
          <w:b/>
          <w:noProof/>
          <w:rPrChange w:id="7564" w:author="Peto" w:date="2018-06-14T07:18:00Z">
            <w:rPr>
              <w:b/>
            </w:rPr>
          </w:rPrChange>
        </w:rPr>
        <w:t xml:space="preserve"> </w:t>
      </w:r>
      <w:r w:rsidRPr="00A82009">
        <w:rPr>
          <w:noProof/>
          <w:rPrChange w:id="7565" w:author="Peto" w:date="2018-06-14T07:18:00Z">
            <w:rPr/>
          </w:rPrChange>
        </w:rPr>
        <w:t>(</w:t>
      </w:r>
      <m:oMath>
        <m:sSub>
          <m:sSubPr>
            <m:ctrlPr>
              <w:rPr>
                <w:rFonts w:ascii="Cambria Math" w:hAnsi="Cambria Math"/>
                <w:b/>
                <w:i/>
                <w:noProof/>
              </w:rPr>
            </m:ctrlPr>
          </m:sSubPr>
          <m:e>
            <m:r>
              <m:rPr>
                <m:sty m:val="bi"/>
              </m:rPr>
              <w:rPr>
                <w:rFonts w:ascii="Cambria Math" w:hAnsi="Cambria Math"/>
                <w:noProof/>
                <w:rPrChange w:id="7566" w:author="Peto" w:date="2018-06-14T07:18:00Z">
                  <w:rPr>
                    <w:rFonts w:ascii="Cambria Math" w:hAnsi="Cambria Math"/>
                  </w:rPr>
                </w:rPrChange>
              </w:rPr>
              <m:t>PWTT</m:t>
            </m:r>
          </m:e>
          <m:sub>
            <m:r>
              <m:rPr>
                <m:sty m:val="bi"/>
              </m:rPr>
              <w:rPr>
                <w:rFonts w:ascii="Cambria Math" w:hAnsi="Cambria Math"/>
                <w:noProof/>
                <w:rPrChange w:id="7567" w:author="Peto" w:date="2018-06-14T07:18:00Z">
                  <w:rPr>
                    <w:rFonts w:ascii="Cambria Math" w:hAnsi="Cambria Math"/>
                  </w:rPr>
                </w:rPrChange>
              </w:rPr>
              <m:t>i</m:t>
            </m:r>
          </m:sub>
        </m:sSub>
      </m:oMath>
      <w:r w:rsidRPr="00A82009">
        <w:rPr>
          <w:noProof/>
          <w:rPrChange w:id="7568" w:author="Peto" w:date="2018-06-14T07:18:00Z">
            <w:rPr/>
          </w:rPrChange>
        </w:rPr>
        <w:t xml:space="preserve"> - Pulse Wave Transit Time) (s)</w:t>
      </w:r>
    </w:p>
    <w:p w14:paraId="5BA66B8F" w14:textId="77777777" w:rsidR="00CE547F" w:rsidRPr="00A82009" w:rsidRDefault="00CE547F" w:rsidP="00CE547F">
      <w:pPr>
        <w:pStyle w:val="Odsekzoznamu"/>
        <w:numPr>
          <w:ilvl w:val="0"/>
          <w:numId w:val="22"/>
        </w:numPr>
        <w:rPr>
          <w:noProof/>
          <w:rPrChange w:id="7569" w:author="Peto" w:date="2018-06-14T07:18:00Z">
            <w:rPr/>
          </w:rPrChange>
        </w:rPr>
      </w:pPr>
      <w:r w:rsidRPr="00A82009">
        <w:rPr>
          <w:noProof/>
          <w:rPrChange w:id="7570" w:author="Peto" w:date="2018-06-14T07:18:00Z">
            <w:rPr/>
          </w:rPrChange>
        </w:rPr>
        <w:t>Rýchlosť pulznej vlny (</w:t>
      </w:r>
      <m:oMath>
        <m:sSub>
          <m:sSubPr>
            <m:ctrlPr>
              <w:rPr>
                <w:rFonts w:ascii="Cambria Math" w:hAnsi="Cambria Math"/>
                <w:b/>
                <w:i/>
                <w:noProof/>
              </w:rPr>
            </m:ctrlPr>
          </m:sSubPr>
          <m:e>
            <m:r>
              <m:rPr>
                <m:sty m:val="bi"/>
              </m:rPr>
              <w:rPr>
                <w:rFonts w:ascii="Cambria Math" w:hAnsi="Cambria Math"/>
                <w:noProof/>
                <w:rPrChange w:id="7571" w:author="Peto" w:date="2018-06-14T07:18:00Z">
                  <w:rPr>
                    <w:rFonts w:ascii="Cambria Math" w:hAnsi="Cambria Math"/>
                  </w:rPr>
                </w:rPrChange>
              </w:rPr>
              <m:t>PWV</m:t>
            </m:r>
          </m:e>
          <m:sub>
            <m:r>
              <m:rPr>
                <m:sty m:val="bi"/>
              </m:rPr>
              <w:rPr>
                <w:rFonts w:ascii="Cambria Math" w:hAnsi="Cambria Math"/>
                <w:noProof/>
                <w:rPrChange w:id="7572" w:author="Peto" w:date="2018-06-14T07:18:00Z">
                  <w:rPr>
                    <w:rFonts w:ascii="Cambria Math" w:hAnsi="Cambria Math"/>
                  </w:rPr>
                </w:rPrChange>
              </w:rPr>
              <m:t>i-j</m:t>
            </m:r>
          </m:sub>
        </m:sSub>
      </m:oMath>
      <w:r w:rsidRPr="00A82009">
        <w:rPr>
          <w:b/>
          <w:noProof/>
          <w:rPrChange w:id="7573" w:author="Peto" w:date="2018-06-14T07:18:00Z">
            <w:rPr>
              <w:b/>
            </w:rPr>
          </w:rPrChange>
        </w:rPr>
        <w:t xml:space="preserve"> - </w:t>
      </w:r>
      <w:r w:rsidRPr="00A82009">
        <w:rPr>
          <w:noProof/>
          <w:rPrChange w:id="7574" w:author="Peto" w:date="2018-06-14T07:18:00Z">
            <w:rPr/>
          </w:rPrChange>
        </w:rPr>
        <w:t>Pulse Wave Velocitu) (s/m)</w:t>
      </w:r>
    </w:p>
    <w:p w14:paraId="1A793434" w14:textId="77777777" w:rsidR="00CE547F" w:rsidRPr="00A82009" w:rsidRDefault="00CE547F" w:rsidP="00CE547F">
      <w:pPr>
        <w:pStyle w:val="Odsekzoznamu"/>
        <w:numPr>
          <w:ilvl w:val="0"/>
          <w:numId w:val="22"/>
        </w:numPr>
        <w:rPr>
          <w:noProof/>
          <w:rPrChange w:id="7575" w:author="Peto" w:date="2018-06-14T07:18:00Z">
            <w:rPr/>
          </w:rPrChange>
        </w:rPr>
      </w:pPr>
      <w:r w:rsidRPr="00A82009">
        <w:rPr>
          <w:noProof/>
          <w:rPrChange w:id="7576" w:author="Peto" w:date="2018-06-14T07:18:00Z">
            <w:rPr/>
          </w:rPrChange>
        </w:rPr>
        <w:t>Systolický krvný tlak (</w:t>
      </w:r>
      <w:r w:rsidRPr="00A82009">
        <w:rPr>
          <w:b/>
          <w:noProof/>
          <w:rPrChange w:id="7577" w:author="Peto" w:date="2018-06-14T07:18:00Z">
            <w:rPr>
              <w:b/>
            </w:rPr>
          </w:rPrChange>
        </w:rPr>
        <w:t>SBP</w:t>
      </w:r>
      <w:r w:rsidRPr="00A82009">
        <w:rPr>
          <w:noProof/>
          <w:rPrChange w:id="7578" w:author="Peto" w:date="2018-06-14T07:18:00Z">
            <w:rPr/>
          </w:rPrChange>
        </w:rPr>
        <w:t>) (mmHg)</w:t>
      </w:r>
    </w:p>
    <w:p w14:paraId="36D46DE8" w14:textId="77777777" w:rsidR="00CE547F" w:rsidRPr="00A82009" w:rsidRDefault="00CE547F" w:rsidP="00CE547F">
      <w:pPr>
        <w:pStyle w:val="Odsekzoznamu"/>
        <w:numPr>
          <w:ilvl w:val="0"/>
          <w:numId w:val="22"/>
        </w:numPr>
        <w:rPr>
          <w:noProof/>
          <w:rPrChange w:id="7579" w:author="Peto" w:date="2018-06-14T07:18:00Z">
            <w:rPr/>
          </w:rPrChange>
        </w:rPr>
      </w:pPr>
      <w:r w:rsidRPr="00A82009">
        <w:rPr>
          <w:noProof/>
          <w:rPrChange w:id="7580" w:author="Peto" w:date="2018-06-14T07:18:00Z">
            <w:rPr/>
          </w:rPrChange>
        </w:rPr>
        <w:t>Diastolický krvný tlak (</w:t>
      </w:r>
      <w:r w:rsidRPr="00A82009">
        <w:rPr>
          <w:b/>
          <w:noProof/>
          <w:rPrChange w:id="7581" w:author="Peto" w:date="2018-06-14T07:18:00Z">
            <w:rPr>
              <w:b/>
            </w:rPr>
          </w:rPrChange>
        </w:rPr>
        <w:t>DBP</w:t>
      </w:r>
      <w:r w:rsidRPr="00A82009">
        <w:rPr>
          <w:noProof/>
          <w:rPrChange w:id="7582" w:author="Peto" w:date="2018-06-14T07:18:00Z">
            <w:rPr/>
          </w:rPrChange>
        </w:rPr>
        <w:t>) (mmHg)</w:t>
      </w:r>
    </w:p>
    <w:p w14:paraId="0E892DE8" w14:textId="77777777" w:rsidR="00CE547F" w:rsidRPr="00A82009" w:rsidRDefault="00CE547F" w:rsidP="00CE547F">
      <w:pPr>
        <w:pStyle w:val="Odsekzoznamu"/>
        <w:numPr>
          <w:ilvl w:val="0"/>
          <w:numId w:val="22"/>
        </w:numPr>
        <w:rPr>
          <w:noProof/>
          <w:rPrChange w:id="7583" w:author="Peto" w:date="2018-06-14T07:18:00Z">
            <w:rPr/>
          </w:rPrChange>
        </w:rPr>
      </w:pPr>
      <w:r w:rsidRPr="00A82009">
        <w:rPr>
          <w:noProof/>
          <w:rPrChange w:id="7584" w:author="Peto" w:date="2018-06-14T07:18:00Z">
            <w:rPr/>
          </w:rPrChange>
        </w:rPr>
        <w:t>Pulzný tlak (</w:t>
      </w:r>
      <w:r w:rsidRPr="00A82009">
        <w:rPr>
          <w:b/>
          <w:noProof/>
          <w:rPrChange w:id="7585" w:author="Peto" w:date="2018-06-14T07:18:00Z">
            <w:rPr>
              <w:b/>
            </w:rPr>
          </w:rPrChange>
        </w:rPr>
        <w:t>PP</w:t>
      </w:r>
      <w:r w:rsidRPr="00A82009">
        <w:rPr>
          <w:noProof/>
          <w:rPrChange w:id="7586" w:author="Peto" w:date="2018-06-14T07:18:00Z">
            <w:rPr/>
          </w:rPrChange>
        </w:rPr>
        <w:t>) (mmHg)</w:t>
      </w:r>
    </w:p>
    <w:p w14:paraId="3FB2E1D7" w14:textId="77777777" w:rsidR="00CE547F" w:rsidRPr="00A82009" w:rsidRDefault="00CE547F" w:rsidP="00CE547F">
      <w:pPr>
        <w:pStyle w:val="Odsekzoznamu"/>
        <w:numPr>
          <w:ilvl w:val="0"/>
          <w:numId w:val="22"/>
        </w:numPr>
        <w:rPr>
          <w:noProof/>
          <w:rPrChange w:id="7587" w:author="Peto" w:date="2018-06-14T07:18:00Z">
            <w:rPr/>
          </w:rPrChange>
        </w:rPr>
      </w:pPr>
      <w:r w:rsidRPr="00A82009">
        <w:rPr>
          <w:noProof/>
          <w:rPrChange w:id="7588" w:author="Peto" w:date="2018-06-14T07:18:00Z">
            <w:rPr/>
          </w:rPrChange>
        </w:rPr>
        <w:t>Stredný tlak (</w:t>
      </w:r>
      <w:r w:rsidRPr="00A82009">
        <w:rPr>
          <w:b/>
          <w:noProof/>
          <w:rPrChange w:id="7589" w:author="Peto" w:date="2018-06-14T07:18:00Z">
            <w:rPr>
              <w:b/>
            </w:rPr>
          </w:rPrChange>
        </w:rPr>
        <w:t>MBP</w:t>
      </w:r>
      <w:r w:rsidRPr="00A82009">
        <w:rPr>
          <w:noProof/>
          <w:rPrChange w:id="7590" w:author="Peto" w:date="2018-06-14T07:18:00Z">
            <w:rPr/>
          </w:rPrChange>
        </w:rPr>
        <w:t>) (mmHg)</w:t>
      </w:r>
    </w:p>
    <w:p w14:paraId="4C8ED6A9" w14:textId="77777777" w:rsidR="00CE547F" w:rsidRPr="00A82009" w:rsidRDefault="00CE547F" w:rsidP="00CE547F">
      <w:pPr>
        <w:pStyle w:val="Odsekzoznamu"/>
        <w:numPr>
          <w:ilvl w:val="0"/>
          <w:numId w:val="22"/>
        </w:numPr>
        <w:rPr>
          <w:noProof/>
          <w:rPrChange w:id="7591" w:author="Peto" w:date="2018-06-14T07:18:00Z">
            <w:rPr/>
          </w:rPrChange>
        </w:rPr>
      </w:pPr>
      <w:r w:rsidRPr="00A82009">
        <w:rPr>
          <w:noProof/>
          <w:rPrChange w:id="7592" w:author="Peto" w:date="2018-06-14T07:18:00Z">
            <w:rPr/>
          </w:rPrChange>
        </w:rPr>
        <w:t>Vzdialenosť SBP od R vlny (</w:t>
      </w:r>
      <w:r w:rsidRPr="00A82009">
        <w:rPr>
          <w:b/>
          <w:noProof/>
          <w:rPrChange w:id="7593" w:author="Peto" w:date="2018-06-14T07:18:00Z">
            <w:rPr>
              <w:b/>
            </w:rPr>
          </w:rPrChange>
        </w:rPr>
        <w:t>R-SBP</w:t>
      </w:r>
      <w:r w:rsidRPr="00A82009">
        <w:rPr>
          <w:noProof/>
          <w:rPrChange w:id="7594" w:author="Peto" w:date="2018-06-14T07:18:00Z">
            <w:rPr/>
          </w:rPrChange>
        </w:rPr>
        <w:t>) (s)</w:t>
      </w:r>
    </w:p>
    <w:p w14:paraId="1ECDFE45" w14:textId="77777777" w:rsidR="00CE547F" w:rsidRPr="00A82009" w:rsidRDefault="00CE547F" w:rsidP="00CE547F">
      <w:pPr>
        <w:pStyle w:val="Odsekzoznamu"/>
        <w:numPr>
          <w:ilvl w:val="0"/>
          <w:numId w:val="22"/>
        </w:numPr>
        <w:rPr>
          <w:noProof/>
          <w:rPrChange w:id="7595" w:author="Peto" w:date="2018-06-14T07:18:00Z">
            <w:rPr/>
          </w:rPrChange>
        </w:rPr>
      </w:pPr>
      <w:r w:rsidRPr="00A82009">
        <w:rPr>
          <w:noProof/>
          <w:rPrChange w:id="7596" w:author="Peto" w:date="2018-06-14T07:18:00Z">
            <w:rPr/>
          </w:rPrChange>
        </w:rPr>
        <w:t>Vzdialenosť DBP od R vlny (</w:t>
      </w:r>
      <w:r w:rsidRPr="00A82009">
        <w:rPr>
          <w:b/>
          <w:noProof/>
          <w:rPrChange w:id="7597" w:author="Peto" w:date="2018-06-14T07:18:00Z">
            <w:rPr>
              <w:b/>
            </w:rPr>
          </w:rPrChange>
        </w:rPr>
        <w:t>R-DBP</w:t>
      </w:r>
      <w:r w:rsidRPr="00A82009">
        <w:rPr>
          <w:noProof/>
          <w:rPrChange w:id="7598" w:author="Peto" w:date="2018-06-14T07:18:00Z">
            <w:rPr/>
          </w:rPrChange>
        </w:rPr>
        <w:t>) (s)</w:t>
      </w:r>
    </w:p>
    <w:p w14:paraId="5FA04D9E" w14:textId="77777777" w:rsidR="00CE547F" w:rsidRPr="00A82009" w:rsidRDefault="00CE547F" w:rsidP="00CE547F">
      <w:pPr>
        <w:pStyle w:val="Odsekzoznamu"/>
        <w:numPr>
          <w:ilvl w:val="0"/>
          <w:numId w:val="22"/>
        </w:numPr>
        <w:rPr>
          <w:noProof/>
          <w:rPrChange w:id="7599" w:author="Peto" w:date="2018-06-14T07:18:00Z">
            <w:rPr/>
          </w:rPrChange>
        </w:rPr>
      </w:pPr>
      <w:r w:rsidRPr="00A82009">
        <w:rPr>
          <w:noProof/>
          <w:rPrChange w:id="7600" w:author="Peto" w:date="2018-06-14T07:18:00Z">
            <w:rPr/>
          </w:rPrChange>
        </w:rPr>
        <w:t>Vzdialenosť S1 od R vlny (</w:t>
      </w:r>
      <w:r w:rsidRPr="00A82009">
        <w:rPr>
          <w:b/>
          <w:noProof/>
          <w:rPrChange w:id="7601" w:author="Peto" w:date="2018-06-14T07:18:00Z">
            <w:rPr>
              <w:b/>
            </w:rPr>
          </w:rPrChange>
        </w:rPr>
        <w:t>R-SBP</w:t>
      </w:r>
      <w:r w:rsidRPr="00A82009">
        <w:rPr>
          <w:noProof/>
          <w:rPrChange w:id="7602" w:author="Peto" w:date="2018-06-14T07:18:00Z">
            <w:rPr/>
          </w:rPrChange>
        </w:rPr>
        <w:t>) (s)</w:t>
      </w:r>
    </w:p>
    <w:p w14:paraId="23CE9B37" w14:textId="77777777" w:rsidR="00CE547F" w:rsidRPr="00A82009" w:rsidRDefault="00CE547F" w:rsidP="00CE547F">
      <w:pPr>
        <w:pStyle w:val="Odsekzoznamu"/>
        <w:numPr>
          <w:ilvl w:val="0"/>
          <w:numId w:val="22"/>
        </w:numPr>
        <w:rPr>
          <w:noProof/>
          <w:rPrChange w:id="7603" w:author="Peto" w:date="2018-06-14T07:18:00Z">
            <w:rPr/>
          </w:rPrChange>
        </w:rPr>
      </w:pPr>
      <w:r w:rsidRPr="00A82009">
        <w:rPr>
          <w:noProof/>
          <w:rPrChange w:id="7604" w:author="Peto" w:date="2018-06-14T07:18:00Z">
            <w:rPr/>
          </w:rPrChange>
        </w:rPr>
        <w:t>Vzdialenosť S2 od R vlny (</w:t>
      </w:r>
      <w:r w:rsidRPr="00A82009">
        <w:rPr>
          <w:b/>
          <w:noProof/>
          <w:rPrChange w:id="7605" w:author="Peto" w:date="2018-06-14T07:18:00Z">
            <w:rPr>
              <w:b/>
            </w:rPr>
          </w:rPrChange>
        </w:rPr>
        <w:t>R-SBP</w:t>
      </w:r>
      <w:r w:rsidRPr="00A82009">
        <w:rPr>
          <w:noProof/>
          <w:rPrChange w:id="7606" w:author="Peto" w:date="2018-06-14T07:18:00Z">
            <w:rPr/>
          </w:rPrChange>
        </w:rPr>
        <w:t>) (s)</w:t>
      </w:r>
    </w:p>
    <w:p w14:paraId="48254746" w14:textId="77777777" w:rsidR="00CE547F" w:rsidRPr="00A82009" w:rsidRDefault="00CE547F" w:rsidP="00CE547F">
      <w:pPr>
        <w:pStyle w:val="Odsekzoznamu"/>
        <w:numPr>
          <w:ilvl w:val="0"/>
          <w:numId w:val="22"/>
        </w:numPr>
        <w:rPr>
          <w:noProof/>
          <w:rPrChange w:id="7607" w:author="Peto" w:date="2018-06-14T07:18:00Z">
            <w:rPr/>
          </w:rPrChange>
        </w:rPr>
      </w:pPr>
      <w:r w:rsidRPr="00A82009">
        <w:rPr>
          <w:noProof/>
          <w:rPrChange w:id="7608" w:author="Peto" w:date="2018-06-14T07:18:00Z">
            <w:rPr/>
          </w:rPrChange>
        </w:rPr>
        <w:t>Čas medzi S1 a S2 (</w:t>
      </w:r>
      <w:r w:rsidRPr="00A82009">
        <w:rPr>
          <w:b/>
          <w:noProof/>
          <w:rPrChange w:id="7609" w:author="Peto" w:date="2018-06-14T07:18:00Z">
            <w:rPr>
              <w:b/>
            </w:rPr>
          </w:rPrChange>
        </w:rPr>
        <w:t>S1-S2</w:t>
      </w:r>
      <w:r w:rsidRPr="00A82009">
        <w:rPr>
          <w:noProof/>
          <w:rPrChange w:id="7610" w:author="Peto" w:date="2018-06-14T07:18:00Z">
            <w:rPr/>
          </w:rPrChange>
        </w:rPr>
        <w:t>) (s)</w:t>
      </w:r>
    </w:p>
    <w:p w14:paraId="592C2E68" w14:textId="77777777" w:rsidR="00CE547F" w:rsidRPr="00A82009" w:rsidRDefault="00CE547F" w:rsidP="00CE547F">
      <w:pPr>
        <w:pStyle w:val="Odsekzoznamu"/>
        <w:numPr>
          <w:ilvl w:val="0"/>
          <w:numId w:val="22"/>
        </w:numPr>
        <w:rPr>
          <w:noProof/>
          <w:rPrChange w:id="7611" w:author="Peto" w:date="2018-06-14T07:18:00Z">
            <w:rPr/>
          </w:rPrChange>
        </w:rPr>
      </w:pPr>
      <w:r w:rsidRPr="00A82009">
        <w:rPr>
          <w:noProof/>
          <w:rPrChange w:id="7612" w:author="Peto" w:date="2018-06-14T07:18:00Z">
            <w:rPr/>
          </w:rPrChange>
        </w:rPr>
        <w:t>Interval medzi dvoma R vlnami (</w:t>
      </w:r>
      <w:r w:rsidRPr="00A82009">
        <w:rPr>
          <w:b/>
          <w:noProof/>
          <w:rPrChange w:id="7613" w:author="Peto" w:date="2018-06-14T07:18:00Z">
            <w:rPr>
              <w:b/>
            </w:rPr>
          </w:rPrChange>
        </w:rPr>
        <w:t>RR</w:t>
      </w:r>
      <w:r w:rsidRPr="00A82009">
        <w:rPr>
          <w:noProof/>
          <w:rPrChange w:id="7614" w:author="Peto" w:date="2018-06-14T07:18:00Z">
            <w:rPr/>
          </w:rPrChange>
        </w:rPr>
        <w:t>) (s)</w:t>
      </w:r>
    </w:p>
    <w:p w14:paraId="0EFD2DCA" w14:textId="77777777" w:rsidR="00CE547F" w:rsidRPr="00A82009" w:rsidRDefault="00CE547F" w:rsidP="00CE547F">
      <w:pPr>
        <w:pStyle w:val="Odsekzoznamu"/>
        <w:numPr>
          <w:ilvl w:val="0"/>
          <w:numId w:val="22"/>
        </w:numPr>
        <w:rPr>
          <w:noProof/>
          <w:rPrChange w:id="7615" w:author="Peto" w:date="2018-06-14T07:18:00Z">
            <w:rPr/>
          </w:rPrChange>
        </w:rPr>
      </w:pPr>
      <w:r w:rsidRPr="00A82009">
        <w:rPr>
          <w:noProof/>
          <w:rPrChange w:id="7616" w:author="Peto" w:date="2018-06-14T07:18:00Z">
            <w:rPr/>
          </w:rPrChange>
        </w:rPr>
        <w:t xml:space="preserve">Respiračná krivka </w:t>
      </w:r>
      <w:r w:rsidRPr="00A82009">
        <w:rPr>
          <w:b/>
          <w:i/>
          <w:noProof/>
          <w:rPrChange w:id="7617" w:author="Peto" w:date="2018-06-14T07:18:00Z">
            <w:rPr>
              <w:b/>
              <w:i/>
            </w:rPr>
          </w:rPrChange>
        </w:rPr>
        <w:t>(</w:t>
      </w:r>
      <w:r w:rsidRPr="00A82009">
        <w:rPr>
          <w:noProof/>
          <w:rPrChange w:id="7618" w:author="Peto" w:date="2018-06-14T07:18:00Z">
            <w:rPr/>
          </w:rPrChange>
        </w:rPr>
        <w:t>Ω)</w:t>
      </w:r>
    </w:p>
    <w:p w14:paraId="21D26857" w14:textId="77777777" w:rsidR="00CE547F" w:rsidRPr="00A82009" w:rsidRDefault="00CE547F" w:rsidP="00CE547F">
      <w:pPr>
        <w:rPr>
          <w:noProof/>
          <w:rPrChange w:id="7619" w:author="Peto" w:date="2018-06-14T07:18:00Z">
            <w:rPr/>
          </w:rPrChange>
        </w:rPr>
      </w:pPr>
    </w:p>
    <w:p w14:paraId="1FF98FCC" w14:textId="77777777" w:rsidR="00CE547F" w:rsidRPr="00A82009" w:rsidRDefault="00CE547F" w:rsidP="00CE547F">
      <w:pPr>
        <w:rPr>
          <w:noProof/>
          <w:rPrChange w:id="7620" w:author="Peto" w:date="2018-06-14T07:18:00Z">
            <w:rPr/>
          </w:rPrChange>
        </w:rPr>
      </w:pPr>
      <w:r w:rsidRPr="00A82009">
        <w:rPr>
          <w:noProof/>
          <w:rPrChange w:id="7621" w:author="Peto" w:date="2018-06-14T07:18:00Z">
            <w:rPr/>
          </w:rPrChange>
        </w:rPr>
        <w:t xml:space="preserve">Detekované parametre sú znázornené na </w:t>
      </w:r>
      <w:r w:rsidRPr="00A82009">
        <w:rPr>
          <w:noProof/>
          <w:rPrChange w:id="7622" w:author="Peto" w:date="2018-06-14T07:18:00Z">
            <w:rPr/>
          </w:rPrChange>
        </w:rPr>
        <w:fldChar w:fldCharType="begin"/>
      </w:r>
      <w:r w:rsidRPr="00A82009">
        <w:rPr>
          <w:noProof/>
          <w:rPrChange w:id="7623" w:author="Peto" w:date="2018-06-14T07:18:00Z">
            <w:rPr/>
          </w:rPrChange>
        </w:rPr>
        <w:instrText xml:space="preserve"> REF _Ref509143679 \h </w:instrText>
      </w:r>
      <w:r w:rsidRPr="00A82009">
        <w:rPr>
          <w:noProof/>
          <w:rPrChange w:id="7624" w:author="Peto" w:date="2018-06-14T07:18:00Z">
            <w:rPr>
              <w:noProof/>
            </w:rPr>
          </w:rPrChange>
        </w:rPr>
      </w:r>
      <w:r w:rsidRPr="00A82009">
        <w:rPr>
          <w:noProof/>
          <w:rPrChange w:id="7625" w:author="Peto" w:date="2018-06-14T07:18:00Z">
            <w:rPr/>
          </w:rPrChange>
        </w:rPr>
        <w:fldChar w:fldCharType="separate"/>
      </w:r>
      <w:ins w:id="7626" w:author="Peto" w:date="2018-06-10T16:58:00Z">
        <w:r w:rsidR="00F95B9C" w:rsidRPr="00A82009">
          <w:rPr>
            <w:noProof/>
            <w:rPrChange w:id="7627" w:author="Peto" w:date="2018-06-14T07:18:00Z">
              <w:rPr/>
            </w:rPrChange>
          </w:rPr>
          <w:t>Obrázok 3.12</w:t>
        </w:r>
      </w:ins>
      <w:del w:id="7628" w:author="Peto" w:date="2018-06-10T16:58:00Z">
        <w:r w:rsidR="00B85020" w:rsidRPr="00A82009" w:rsidDel="00F95B9C">
          <w:rPr>
            <w:noProof/>
            <w:rPrChange w:id="7629" w:author="Peto" w:date="2018-06-14T07:18:00Z">
              <w:rPr/>
            </w:rPrChange>
          </w:rPr>
          <w:delText>Obrázok 3.12</w:delText>
        </w:r>
      </w:del>
      <w:r w:rsidRPr="00A82009">
        <w:rPr>
          <w:noProof/>
          <w:rPrChange w:id="7630" w:author="Peto" w:date="2018-06-14T07:18:00Z">
            <w:rPr/>
          </w:rPrChange>
        </w:rPr>
        <w:fldChar w:fldCharType="end"/>
      </w:r>
      <w:r w:rsidRPr="00A82009">
        <w:rPr>
          <w:noProof/>
          <w:rPrChange w:id="7631" w:author="Peto" w:date="2018-06-14T07:18:00Z">
            <w:rPr/>
          </w:rPrChange>
        </w:rPr>
        <w:t>.</w:t>
      </w:r>
    </w:p>
    <w:p w14:paraId="440E55CF" w14:textId="77777777" w:rsidR="00CE547F" w:rsidRPr="00A82009" w:rsidRDefault="00CE547F" w:rsidP="00CE547F">
      <w:pPr>
        <w:jc w:val="center"/>
        <w:rPr>
          <w:noProof/>
          <w:rPrChange w:id="7632" w:author="Peto" w:date="2018-06-14T07:18:00Z">
            <w:rPr/>
          </w:rPrChange>
        </w:rPr>
      </w:pPr>
      <w:r w:rsidRPr="00D72AE1">
        <w:rPr>
          <w:noProof/>
          <w:lang w:val="cs-CZ"/>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A82009" w:rsidRDefault="00CE547F" w:rsidP="00CE547F">
      <w:pPr>
        <w:pStyle w:val="Popis"/>
        <w:rPr>
          <w:noProof/>
          <w:vanish/>
          <w:lang w:val="sk-SK"/>
          <w:specVanish/>
          <w:rPrChange w:id="7633" w:author="Peto" w:date="2018-06-14T07:18:00Z">
            <w:rPr>
              <w:vanish/>
              <w:lang w:val="sk-SK"/>
              <w:specVanish/>
            </w:rPr>
          </w:rPrChange>
        </w:rPr>
      </w:pPr>
      <w:bookmarkStart w:id="7634" w:name="_Ref509143679"/>
      <w:bookmarkStart w:id="7635" w:name="_Toc516413278"/>
      <w:r w:rsidRPr="00A82009">
        <w:rPr>
          <w:noProof/>
          <w:lang w:val="sk-SK"/>
          <w:rPrChange w:id="7636" w:author="Peto" w:date="2018-06-14T07:18:00Z">
            <w:rPr>
              <w:lang w:val="sk-SK"/>
            </w:rPr>
          </w:rPrChange>
        </w:rPr>
        <w:t xml:space="preserve">Obrázok </w:t>
      </w:r>
      <w:r w:rsidR="00A53D98" w:rsidRPr="00A82009">
        <w:rPr>
          <w:noProof/>
          <w:lang w:val="sk-SK"/>
          <w:rPrChange w:id="7637" w:author="Peto" w:date="2018-06-14T07:18:00Z">
            <w:rPr>
              <w:lang w:val="sk-SK"/>
            </w:rPr>
          </w:rPrChange>
        </w:rPr>
        <w:fldChar w:fldCharType="begin"/>
      </w:r>
      <w:r w:rsidR="00A53D98" w:rsidRPr="00A82009">
        <w:rPr>
          <w:noProof/>
          <w:lang w:val="sk-SK"/>
          <w:rPrChange w:id="7638" w:author="Peto" w:date="2018-06-14T07:18:00Z">
            <w:rPr>
              <w:lang w:val="sk-SK"/>
            </w:rPr>
          </w:rPrChange>
        </w:rPr>
        <w:instrText xml:space="preserve"> STYLEREF 1 \s </w:instrText>
      </w:r>
      <w:r w:rsidR="00A53D98" w:rsidRPr="00A82009">
        <w:rPr>
          <w:noProof/>
          <w:lang w:val="sk-SK"/>
          <w:rPrChange w:id="7639" w:author="Peto" w:date="2018-06-14T07:18:00Z">
            <w:rPr>
              <w:lang w:val="sk-SK"/>
            </w:rPr>
          </w:rPrChange>
        </w:rPr>
        <w:fldChar w:fldCharType="separate"/>
      </w:r>
      <w:r w:rsidR="00F95B9C" w:rsidRPr="00A82009">
        <w:rPr>
          <w:noProof/>
          <w:lang w:val="sk-SK"/>
        </w:rPr>
        <w:t>3</w:t>
      </w:r>
      <w:r w:rsidR="00A53D98" w:rsidRPr="00A82009">
        <w:rPr>
          <w:noProof/>
          <w:lang w:val="sk-SK"/>
          <w:rPrChange w:id="7640" w:author="Peto" w:date="2018-06-14T07:18:00Z">
            <w:rPr>
              <w:lang w:val="sk-SK"/>
            </w:rPr>
          </w:rPrChange>
        </w:rPr>
        <w:fldChar w:fldCharType="end"/>
      </w:r>
      <w:r w:rsidR="00A53D98" w:rsidRPr="00A82009">
        <w:rPr>
          <w:noProof/>
          <w:lang w:val="sk-SK"/>
          <w:rPrChange w:id="7641" w:author="Peto" w:date="2018-06-14T07:18:00Z">
            <w:rPr>
              <w:lang w:val="sk-SK"/>
            </w:rPr>
          </w:rPrChange>
        </w:rPr>
        <w:t>.</w:t>
      </w:r>
      <w:r w:rsidR="00A53D98" w:rsidRPr="00A82009">
        <w:rPr>
          <w:noProof/>
          <w:lang w:val="sk-SK"/>
          <w:rPrChange w:id="7642" w:author="Peto" w:date="2018-06-14T07:18:00Z">
            <w:rPr>
              <w:lang w:val="sk-SK"/>
            </w:rPr>
          </w:rPrChange>
        </w:rPr>
        <w:fldChar w:fldCharType="begin"/>
      </w:r>
      <w:r w:rsidR="00A53D98" w:rsidRPr="00A82009">
        <w:rPr>
          <w:noProof/>
          <w:lang w:val="sk-SK"/>
          <w:rPrChange w:id="7643" w:author="Peto" w:date="2018-06-14T07:18:00Z">
            <w:rPr>
              <w:lang w:val="sk-SK"/>
            </w:rPr>
          </w:rPrChange>
        </w:rPr>
        <w:instrText xml:space="preserve"> SEQ Obrázok \* ARABIC \s 1 </w:instrText>
      </w:r>
      <w:r w:rsidR="00A53D98" w:rsidRPr="00A82009">
        <w:rPr>
          <w:noProof/>
          <w:lang w:val="sk-SK"/>
          <w:rPrChange w:id="7644" w:author="Peto" w:date="2018-06-14T07:18:00Z">
            <w:rPr>
              <w:lang w:val="sk-SK"/>
            </w:rPr>
          </w:rPrChange>
        </w:rPr>
        <w:fldChar w:fldCharType="separate"/>
      </w:r>
      <w:r w:rsidR="00F95B9C" w:rsidRPr="00A82009">
        <w:rPr>
          <w:noProof/>
          <w:lang w:val="sk-SK"/>
        </w:rPr>
        <w:t>12</w:t>
      </w:r>
      <w:r w:rsidR="00A53D98" w:rsidRPr="00A82009">
        <w:rPr>
          <w:noProof/>
          <w:lang w:val="sk-SK"/>
          <w:rPrChange w:id="7645" w:author="Peto" w:date="2018-06-14T07:18:00Z">
            <w:rPr>
              <w:lang w:val="sk-SK"/>
            </w:rPr>
          </w:rPrChange>
        </w:rPr>
        <w:fldChar w:fldCharType="end"/>
      </w:r>
      <w:bookmarkEnd w:id="7634"/>
      <w:r w:rsidRPr="00A82009">
        <w:rPr>
          <w:noProof/>
          <w:lang w:val="sk-SK"/>
          <w:rPrChange w:id="7646" w:author="Peto" w:date="2018-06-14T07:18:00Z">
            <w:rPr>
              <w:lang w:val="sk-SK"/>
            </w:rPr>
          </w:rPrChange>
        </w:rPr>
        <w:t>: Detekcia parametrov obehovej sústavy</w:t>
      </w:r>
      <w:bookmarkEnd w:id="7635"/>
    </w:p>
    <w:p w14:paraId="69F50A01" w14:textId="77777777" w:rsidR="00CE547F" w:rsidRPr="00A82009" w:rsidRDefault="00CE547F" w:rsidP="00CE547F">
      <w:pPr>
        <w:rPr>
          <w:rFonts w:eastAsiaTheme="majorEastAsia" w:cstheme="majorBidi"/>
          <w:noProof/>
          <w:spacing w:val="10"/>
          <w:sz w:val="22"/>
          <w:szCs w:val="18"/>
          <w:lang w:eastAsia="en-US" w:bidi="en-US"/>
          <w:rPrChange w:id="7647" w:author="Peto" w:date="2018-06-14T07:18:00Z">
            <w:rPr>
              <w:rFonts w:eastAsiaTheme="majorEastAsia" w:cstheme="majorBidi"/>
              <w:spacing w:val="10"/>
              <w:sz w:val="22"/>
              <w:szCs w:val="18"/>
              <w:lang w:eastAsia="en-US" w:bidi="en-US"/>
            </w:rPr>
          </w:rPrChange>
        </w:rPr>
      </w:pPr>
      <w:r w:rsidRPr="00A82009">
        <w:rPr>
          <w:noProof/>
          <w:rPrChange w:id="7648" w:author="Peto" w:date="2018-06-14T07:18:00Z">
            <w:rPr/>
          </w:rPrChange>
        </w:rPr>
        <w:t xml:space="preserve">. </w:t>
      </w:r>
      <w:r w:rsidRPr="00A82009">
        <w:rPr>
          <w:rFonts w:eastAsiaTheme="majorEastAsia" w:cstheme="majorBidi"/>
          <w:noProof/>
          <w:spacing w:val="10"/>
          <w:sz w:val="22"/>
          <w:szCs w:val="18"/>
          <w:lang w:eastAsia="en-US" w:bidi="en-US"/>
          <w:rPrChange w:id="7649" w:author="Peto" w:date="2018-06-14T07:18:00Z">
            <w:rPr>
              <w:rFonts w:eastAsiaTheme="majorEastAsia" w:cstheme="majorBidi"/>
              <w:spacing w:val="10"/>
              <w:sz w:val="22"/>
              <w:szCs w:val="18"/>
              <w:lang w:eastAsia="en-US" w:bidi="en-US"/>
            </w:rPr>
          </w:rPrChange>
        </w:rPr>
        <w:t>Zhora signály: EKG, Z0, dZ/dtmax, krvný tlak-BP, HS</w:t>
      </w:r>
    </w:p>
    <w:p w14:paraId="788DB5AE" w14:textId="77777777" w:rsidR="00CE547F" w:rsidRPr="00A82009" w:rsidRDefault="00CE547F" w:rsidP="00CE547F">
      <w:pPr>
        <w:pStyle w:val="Popis"/>
        <w:rPr>
          <w:noProof/>
          <w:lang w:val="sk-SK"/>
          <w:rPrChange w:id="7650" w:author="Peto" w:date="2018-06-14T07:18:00Z">
            <w:rPr>
              <w:lang w:val="sk-SK"/>
            </w:rPr>
          </w:rPrChange>
        </w:rPr>
      </w:pPr>
    </w:p>
    <w:p w14:paraId="6F7FD4EF" w14:textId="4A03F82D" w:rsidR="00CE547F" w:rsidRPr="00A82009" w:rsidRDefault="00CE547F" w:rsidP="00CE547F">
      <w:pPr>
        <w:rPr>
          <w:noProof/>
          <w:rPrChange w:id="7651" w:author="Peto" w:date="2018-06-14T07:18:00Z">
            <w:rPr/>
          </w:rPrChange>
        </w:rPr>
      </w:pPr>
      <w:r w:rsidRPr="00A82009">
        <w:rPr>
          <w:noProof/>
          <w:rPrChange w:id="7652" w:author="Peto" w:date="2018-06-14T07:18:00Z">
            <w:rPr/>
          </w:rPrChange>
        </w:rPr>
        <w:t xml:space="preserve">Parameter </w:t>
      </w:r>
      <m:oMath>
        <m:r>
          <m:rPr>
            <m:sty m:val="bi"/>
          </m:rPr>
          <w:rPr>
            <w:rFonts w:ascii="Cambria Math" w:hAnsi="Cambria Math"/>
            <w:noProof/>
            <w:rPrChange w:id="7653" w:author="Peto" w:date="2018-06-14T07:18:00Z">
              <w:rPr>
                <w:rFonts w:ascii="Cambria Math" w:hAnsi="Cambria Math"/>
              </w:rPr>
            </w:rPrChange>
          </w:rPr>
          <m:t>Stredn</m:t>
        </m:r>
        <m:r>
          <m:rPr>
            <m:sty m:val="bi"/>
          </m:rPr>
          <w:rPr>
            <w:rFonts w:ascii="Cambria Math" w:hAnsi="Cambria Math" w:hint="eastAsia"/>
            <w:noProof/>
            <w:rPrChange w:id="7654" w:author="Peto" w:date="2018-06-14T07:18:00Z">
              <w:rPr>
                <w:rFonts w:ascii="Cambria Math" w:hAnsi="Cambria Math" w:hint="eastAsia"/>
              </w:rPr>
            </w:rPrChange>
          </w:rPr>
          <m:t>ý</m:t>
        </m:r>
        <m:r>
          <m:rPr>
            <m:sty m:val="bi"/>
          </m:rPr>
          <w:rPr>
            <w:rFonts w:ascii="Cambria Math" w:hAnsi="Cambria Math"/>
            <w:noProof/>
            <w:rPrChange w:id="7655" w:author="Peto" w:date="2018-06-14T07:18:00Z">
              <w:rPr>
                <w:rFonts w:ascii="Cambria Math" w:hAnsi="Cambria Math"/>
              </w:rPr>
            </w:rPrChange>
          </w:rPr>
          <m:t xml:space="preserve"> </m:t>
        </m:r>
        <m:sSub>
          <m:sSubPr>
            <m:ctrlPr>
              <w:rPr>
                <w:rFonts w:ascii="Cambria Math" w:hAnsi="Cambria Math"/>
                <w:b/>
                <w:i/>
                <w:noProof/>
              </w:rPr>
            </m:ctrlPr>
          </m:sSubPr>
          <m:e>
            <m:r>
              <m:rPr>
                <m:sty m:val="bi"/>
              </m:rPr>
              <w:rPr>
                <w:rFonts w:ascii="Cambria Math" w:hAnsi="Cambria Math"/>
                <w:noProof/>
                <w:rPrChange w:id="7656" w:author="Peto" w:date="2018-06-14T07:18:00Z">
                  <w:rPr>
                    <w:rFonts w:ascii="Cambria Math" w:hAnsi="Cambria Math"/>
                  </w:rPr>
                </w:rPrChange>
              </w:rPr>
              <m:t>Z</m:t>
            </m:r>
            <m:r>
              <m:rPr>
                <m:sty m:val="bi"/>
              </m:rPr>
              <w:rPr>
                <w:rFonts w:ascii="Cambria Math" w:hAnsi="Cambria Math"/>
                <w:noProof/>
                <w:rPrChange w:id="7657" w:author="Peto" w:date="2018-06-14T07:18:00Z">
                  <w:rPr>
                    <w:rFonts w:ascii="Cambria Math" w:hAnsi="Cambria Math"/>
                  </w:rPr>
                </w:rPrChange>
              </w:rPr>
              <m:t>0</m:t>
            </m:r>
          </m:e>
          <m:sub>
            <m:r>
              <m:rPr>
                <m:sty m:val="bi"/>
              </m:rPr>
              <w:rPr>
                <w:rFonts w:ascii="Cambria Math" w:hAnsi="Cambria Math"/>
                <w:noProof/>
                <w:rPrChange w:id="7658" w:author="Peto" w:date="2018-06-14T07:18:00Z">
                  <w:rPr>
                    <w:rFonts w:ascii="Cambria Math" w:hAnsi="Cambria Math"/>
                  </w:rPr>
                </w:rPrChange>
              </w:rPr>
              <m:t>i</m:t>
            </m:r>
          </m:sub>
        </m:sSub>
      </m:oMath>
      <w:r w:rsidRPr="00A82009">
        <w:rPr>
          <w:b/>
          <w:noProof/>
          <w:rPrChange w:id="7659" w:author="Peto" w:date="2018-06-14T07:18:00Z">
            <w:rPr>
              <w:b/>
            </w:rPr>
          </w:rPrChange>
        </w:rPr>
        <w:t xml:space="preserve"> </w:t>
      </w:r>
      <w:r w:rsidRPr="00A82009">
        <w:rPr>
          <w:noProof/>
          <w:rPrChange w:id="7660" w:author="Peto" w:date="2018-06-14T07:18:00Z">
            <w:rPr/>
          </w:rPrChange>
        </w:rPr>
        <w:t xml:space="preserve">odráža pomaly sa meniacu zložka impedancie. Parameter </w:t>
      </w:r>
      <m:oMath>
        <m:sSub>
          <m:sSubPr>
            <m:ctrlPr>
              <w:rPr>
                <w:rFonts w:ascii="Cambria Math" w:hAnsi="Cambria Math"/>
                <w:i/>
                <w:noProof/>
              </w:rPr>
            </m:ctrlPr>
          </m:sSubPr>
          <m:e>
            <m:r>
              <w:rPr>
                <w:rFonts w:ascii="Cambria Math" w:hAnsi="Cambria Math"/>
                <w:noProof/>
                <w:rPrChange w:id="7661" w:author="Peto" w:date="2018-06-14T07:18:00Z">
                  <w:rPr>
                    <w:rFonts w:ascii="Cambria Math" w:hAnsi="Cambria Math"/>
                  </w:rPr>
                </w:rPrChange>
              </w:rPr>
              <m:t>Z0</m:t>
            </m:r>
          </m:e>
          <m:sub>
            <m:r>
              <w:rPr>
                <w:rFonts w:ascii="Cambria Math" w:hAnsi="Cambria Math"/>
                <w:noProof/>
                <w:rPrChange w:id="7662" w:author="Peto" w:date="2018-06-14T07:18:00Z">
                  <w:rPr>
                    <w:rFonts w:ascii="Cambria Math" w:hAnsi="Cambria Math"/>
                  </w:rPr>
                </w:rPrChange>
              </w:rPr>
              <m:t>i</m:t>
            </m:r>
          </m:sub>
        </m:sSub>
      </m:oMath>
      <w:r w:rsidRPr="00A82009">
        <w:rPr>
          <w:noProof/>
          <w:rPrChange w:id="7663" w:author="Peto" w:date="2018-06-14T07:18:00Z">
            <w:rPr/>
          </w:rPrChange>
        </w:rPr>
        <w:t xml:space="preserve"> na hrudníku je ovplyvnený dýchaním. Zmena parametra </w:t>
      </w:r>
      <m:oMath>
        <m:sSub>
          <m:sSubPr>
            <m:ctrlPr>
              <w:rPr>
                <w:rFonts w:ascii="Cambria Math" w:hAnsi="Cambria Math"/>
                <w:i/>
                <w:noProof/>
              </w:rPr>
            </m:ctrlPr>
          </m:sSubPr>
          <m:e>
            <m:r>
              <w:rPr>
                <w:rFonts w:ascii="Cambria Math" w:hAnsi="Cambria Math"/>
                <w:noProof/>
                <w:rPrChange w:id="7664" w:author="Peto" w:date="2018-06-14T07:18:00Z">
                  <w:rPr>
                    <w:rFonts w:ascii="Cambria Math" w:hAnsi="Cambria Math"/>
                  </w:rPr>
                </w:rPrChange>
              </w:rPr>
              <m:t>Z0</m:t>
            </m:r>
          </m:e>
          <m:sub>
            <m:r>
              <w:rPr>
                <w:rFonts w:ascii="Cambria Math" w:hAnsi="Cambria Math"/>
                <w:noProof/>
                <w:rPrChange w:id="7665" w:author="Peto" w:date="2018-06-14T07:18:00Z">
                  <w:rPr>
                    <w:rFonts w:ascii="Cambria Math" w:hAnsi="Cambria Math"/>
                  </w:rPr>
                </w:rPrChange>
              </w:rPr>
              <m:t>i</m:t>
            </m:r>
          </m:sub>
        </m:sSub>
      </m:oMath>
      <w:r w:rsidRPr="00A82009">
        <w:rPr>
          <w:noProof/>
          <w:rPrChange w:id="7666" w:author="Peto" w:date="2018-06-14T07:18:00Z">
            <w:rPr/>
          </w:rPrChange>
        </w:rPr>
        <w:t xml:space="preserve"> sa dá použiť na monitorovanie respirácie </w:t>
      </w:r>
      <w:r w:rsidRPr="00A82009">
        <w:rPr>
          <w:noProof/>
          <w:rPrChange w:id="7667" w:author="Peto" w:date="2018-06-14T07:18:00Z">
            <w:rPr/>
          </w:rPrChange>
        </w:rPr>
        <w:fldChar w:fldCharType="begin"/>
      </w:r>
      <w:r w:rsidR="00AD692D" w:rsidRPr="00A82009">
        <w:rPr>
          <w:noProof/>
          <w:rPrChange w:id="7668" w:author="Peto" w:date="2018-06-14T07:18:00Z">
            <w:rPr/>
          </w:rPrChange>
        </w:rPr>
        <w:instrText xml:space="preserve"> ADDIN EN.CITE &lt;EndNote&gt;&lt;Cite&gt;&lt;Author&gt;Seppä&lt;/Author&gt;&lt;Year&gt;2014&lt;/Year&gt;&lt;IDText&gt;Development and clinical application of impedance pneumography technique&lt;/IDText&gt;&lt;DisplayText&gt;&lt;style face="superscript"&gt;68&lt;/style&gt;&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A82009">
        <w:rPr>
          <w:noProof/>
          <w:rPrChange w:id="7669" w:author="Peto" w:date="2018-06-14T07:18:00Z">
            <w:rPr/>
          </w:rPrChange>
        </w:rPr>
        <w:fldChar w:fldCharType="separate"/>
      </w:r>
      <w:r w:rsidR="00AD692D" w:rsidRPr="00A82009">
        <w:rPr>
          <w:noProof/>
          <w:vertAlign w:val="superscript"/>
        </w:rPr>
        <w:t>68</w:t>
      </w:r>
      <w:r w:rsidRPr="00A82009">
        <w:rPr>
          <w:noProof/>
          <w:rPrChange w:id="7670" w:author="Peto" w:date="2018-06-14T07:18:00Z">
            <w:rPr/>
          </w:rPrChange>
        </w:rPr>
        <w:fldChar w:fldCharType="end"/>
      </w:r>
      <w:r w:rsidRPr="00A82009">
        <w:rPr>
          <w:noProof/>
          <w:rPrChange w:id="7671" w:author="Peto" w:date="2018-06-14T07:18:00Z">
            <w:rPr/>
          </w:rPrChange>
        </w:rPr>
        <w:t xml:space="preserve">. Hodnota </w:t>
      </w:r>
      <m:oMath>
        <m:sSub>
          <m:sSubPr>
            <m:ctrlPr>
              <w:rPr>
                <w:rFonts w:ascii="Cambria Math" w:hAnsi="Cambria Math"/>
                <w:i/>
                <w:noProof/>
              </w:rPr>
            </m:ctrlPr>
          </m:sSubPr>
          <m:e>
            <m:r>
              <w:rPr>
                <w:rFonts w:ascii="Cambria Math" w:hAnsi="Cambria Math"/>
                <w:noProof/>
                <w:rPrChange w:id="7672" w:author="Peto" w:date="2018-06-14T07:18:00Z">
                  <w:rPr>
                    <w:rFonts w:ascii="Cambria Math" w:hAnsi="Cambria Math"/>
                  </w:rPr>
                </w:rPrChange>
              </w:rPr>
              <m:t>Z0</m:t>
            </m:r>
          </m:e>
          <m:sub>
            <m:r>
              <w:rPr>
                <w:rFonts w:ascii="Cambria Math" w:hAnsi="Cambria Math"/>
                <w:noProof/>
                <w:rPrChange w:id="7673" w:author="Peto" w:date="2018-06-14T07:18:00Z">
                  <w:rPr>
                    <w:rFonts w:ascii="Cambria Math" w:hAnsi="Cambria Math"/>
                  </w:rPr>
                </w:rPrChange>
              </w:rPr>
              <m:t>i</m:t>
            </m:r>
          </m:sub>
        </m:sSub>
      </m:oMath>
      <w:r w:rsidRPr="00A82009">
        <w:rPr>
          <w:noProof/>
          <w:rPrChange w:id="7674" w:author="Peto" w:date="2018-06-14T07:18:00Z">
            <w:rPr/>
          </w:rPrChange>
        </w:rPr>
        <w:t xml:space="preserve"> na hrudníku počas nádychu rastie a počas výdychu klesá. Parameter </w:t>
      </w:r>
      <m:oMath>
        <m:sSub>
          <m:sSubPr>
            <m:ctrlPr>
              <w:rPr>
                <w:rFonts w:ascii="Cambria Math" w:hAnsi="Cambria Math"/>
                <w:i/>
                <w:noProof/>
              </w:rPr>
            </m:ctrlPr>
          </m:sSubPr>
          <m:e>
            <m:r>
              <w:rPr>
                <w:rFonts w:ascii="Cambria Math" w:hAnsi="Cambria Math"/>
                <w:noProof/>
                <w:rPrChange w:id="7675" w:author="Peto" w:date="2018-06-14T07:18:00Z">
                  <w:rPr>
                    <w:rFonts w:ascii="Cambria Math" w:hAnsi="Cambria Math"/>
                  </w:rPr>
                </w:rPrChange>
              </w:rPr>
              <m:t>Z0</m:t>
            </m:r>
          </m:e>
          <m:sub>
            <m:r>
              <w:rPr>
                <w:rFonts w:ascii="Cambria Math" w:hAnsi="Cambria Math"/>
                <w:noProof/>
                <w:rPrChange w:id="7676" w:author="Peto" w:date="2018-06-14T07:18:00Z">
                  <w:rPr>
                    <w:rFonts w:ascii="Cambria Math" w:hAnsi="Cambria Math"/>
                  </w:rPr>
                </w:rPrChange>
              </w:rPr>
              <m:t>i</m:t>
            </m:r>
          </m:sub>
        </m:sSub>
      </m:oMath>
      <w:r w:rsidRPr="00A82009">
        <w:rPr>
          <w:noProof/>
          <w:rPrChange w:id="7677" w:author="Peto" w:date="2018-06-14T07:18:00Z">
            <w:rPr/>
          </w:rPrChange>
        </w:rPr>
        <w:t xml:space="preserve"> mimo hrudníka nie je ovplyvnený plnením vzduchu pľúcami, preto priamo odráža zmenu množstva krvi v danom mieste. Absolútny odhad množstva krvi z parametra </w:t>
      </w:r>
      <m:oMath>
        <m:sSub>
          <m:sSubPr>
            <m:ctrlPr>
              <w:rPr>
                <w:rFonts w:ascii="Cambria Math" w:hAnsi="Cambria Math"/>
                <w:i/>
                <w:noProof/>
              </w:rPr>
            </m:ctrlPr>
          </m:sSubPr>
          <m:e>
            <m:r>
              <w:rPr>
                <w:rFonts w:ascii="Cambria Math" w:hAnsi="Cambria Math"/>
                <w:noProof/>
                <w:rPrChange w:id="7678" w:author="Peto" w:date="2018-06-14T07:18:00Z">
                  <w:rPr>
                    <w:rFonts w:ascii="Cambria Math" w:hAnsi="Cambria Math"/>
                  </w:rPr>
                </w:rPrChange>
              </w:rPr>
              <m:t>Z0</m:t>
            </m:r>
          </m:e>
          <m:sub>
            <m:r>
              <w:rPr>
                <w:rFonts w:ascii="Cambria Math" w:hAnsi="Cambria Math"/>
                <w:noProof/>
                <w:rPrChange w:id="7679" w:author="Peto" w:date="2018-06-14T07:18:00Z">
                  <w:rPr>
                    <w:rFonts w:ascii="Cambria Math" w:hAnsi="Cambria Math"/>
                  </w:rPr>
                </w:rPrChange>
              </w:rPr>
              <m:t>i</m:t>
            </m:r>
          </m:sub>
        </m:sSub>
      </m:oMath>
      <w:r w:rsidRPr="00A82009">
        <w:rPr>
          <w:noProof/>
          <w:rPrChange w:id="7680" w:author="Peto" w:date="2018-06-14T07:18:00Z">
            <w:rPr/>
          </w:rPrChange>
        </w:rPr>
        <w:t xml:space="preserve"> nie je pre heterogénne prostredie tela pravdepodobne možný. Parameter </w:t>
      </w:r>
      <m:oMath>
        <m:sSub>
          <m:sSubPr>
            <m:ctrlPr>
              <w:rPr>
                <w:rFonts w:ascii="Cambria Math" w:hAnsi="Cambria Math"/>
                <w:i/>
                <w:noProof/>
              </w:rPr>
            </m:ctrlPr>
          </m:sSubPr>
          <m:e>
            <m:r>
              <w:rPr>
                <w:rFonts w:ascii="Cambria Math" w:hAnsi="Cambria Math"/>
                <w:noProof/>
                <w:rPrChange w:id="7681" w:author="Peto" w:date="2018-06-14T07:18:00Z">
                  <w:rPr>
                    <w:rFonts w:ascii="Cambria Math" w:hAnsi="Cambria Math"/>
                  </w:rPr>
                </w:rPrChange>
              </w:rPr>
              <m:t>Z0</m:t>
            </m:r>
          </m:e>
          <m:sub>
            <m:r>
              <w:rPr>
                <w:rFonts w:ascii="Cambria Math" w:hAnsi="Cambria Math"/>
                <w:noProof/>
                <w:rPrChange w:id="7682" w:author="Peto" w:date="2018-06-14T07:18:00Z">
                  <w:rPr>
                    <w:rFonts w:ascii="Cambria Math" w:hAnsi="Cambria Math"/>
                  </w:rPr>
                </w:rPrChange>
              </w:rPr>
              <m:t>i</m:t>
            </m:r>
          </m:sub>
        </m:sSub>
      </m:oMath>
      <w:r w:rsidRPr="00A82009">
        <w:rPr>
          <w:noProof/>
          <w:rPrChange w:id="7683" w:author="Peto" w:date="2018-06-14T07:18:00Z">
            <w:rPr/>
          </w:rPrChange>
        </w:rPr>
        <w:t xml:space="preserve"> preto používame len na určenie relatívnych zmien v množstve krvi v danej časti tela.  Krivka </w:t>
      </w:r>
      <m:oMath>
        <m:sSub>
          <m:sSubPr>
            <m:ctrlPr>
              <w:rPr>
                <w:rFonts w:ascii="Cambria Math" w:hAnsi="Cambria Math"/>
                <w:i/>
                <w:noProof/>
              </w:rPr>
            </m:ctrlPr>
          </m:sSubPr>
          <m:e>
            <m:r>
              <w:rPr>
                <w:rFonts w:ascii="Cambria Math" w:hAnsi="Cambria Math"/>
                <w:noProof/>
                <w:rPrChange w:id="7684" w:author="Peto" w:date="2018-06-14T07:18:00Z">
                  <w:rPr>
                    <w:rFonts w:ascii="Cambria Math" w:hAnsi="Cambria Math"/>
                  </w:rPr>
                </w:rPrChange>
              </w:rPr>
              <m:t>Z0</m:t>
            </m:r>
          </m:e>
          <m:sub>
            <m:r>
              <w:rPr>
                <w:rFonts w:ascii="Cambria Math" w:hAnsi="Cambria Math"/>
                <w:noProof/>
                <w:rPrChange w:id="7685" w:author="Peto" w:date="2018-06-14T07:18:00Z">
                  <w:rPr>
                    <w:rFonts w:ascii="Cambria Math" w:hAnsi="Cambria Math"/>
                  </w:rPr>
                </w:rPrChange>
              </w:rPr>
              <m:t>i</m:t>
            </m:r>
          </m:sub>
        </m:sSub>
      </m:oMath>
      <w:r w:rsidRPr="00A82009">
        <w:rPr>
          <w:noProof/>
          <w:rPrChange w:id="7686" w:author="Peto" w:date="2018-06-14T07:18:00Z">
            <w:rPr/>
          </w:rPrChange>
        </w:rPr>
        <w:t xml:space="preserve"> bola získaná filtráciou bioimpedancie na kanále </w:t>
      </w:r>
      <w:r w:rsidRPr="00A82009">
        <w:rPr>
          <w:i/>
          <w:noProof/>
          <w:rPrChange w:id="7687" w:author="Peto" w:date="2018-06-14T07:18:00Z">
            <w:rPr>
              <w:i/>
            </w:rPr>
          </w:rPrChange>
        </w:rPr>
        <w:t>i</w:t>
      </w:r>
      <w:r w:rsidRPr="00A82009">
        <w:rPr>
          <w:noProof/>
          <w:rPrChange w:id="7688" w:author="Peto" w:date="2018-06-14T07:18:00Z">
            <w:rPr/>
          </w:rPrChange>
        </w:rPr>
        <w:t xml:space="preserve"> filtrom typu spodná priepusť s hraničnou frekvenciou 0.75 Hz. Všetky parametre detekujeme ako </w:t>
      </w:r>
      <w:r w:rsidRPr="00A82009">
        <w:rPr>
          <w:noProof/>
          <w:rPrChange w:id="7689" w:author="Peto" w:date="2018-06-14T07:18:00Z">
            <w:rPr/>
          </w:rPrChange>
        </w:rPr>
        <w:lastRenderedPageBreak/>
        <w:t xml:space="preserve">jednu hodnotu pre jeden srdečný cyklus, preto parameter </w:t>
      </w:r>
      <m:oMath>
        <m:r>
          <m:rPr>
            <m:sty m:val="bi"/>
          </m:rPr>
          <w:rPr>
            <w:rFonts w:ascii="Cambria Math" w:hAnsi="Cambria Math"/>
            <w:noProof/>
            <w:rPrChange w:id="7690" w:author="Peto" w:date="2018-06-14T07:18:00Z">
              <w:rPr>
                <w:rFonts w:ascii="Cambria Math" w:hAnsi="Cambria Math"/>
              </w:rPr>
            </w:rPrChange>
          </w:rPr>
          <m:t>Stredn</m:t>
        </m:r>
        <m:r>
          <m:rPr>
            <m:sty m:val="bi"/>
          </m:rPr>
          <w:rPr>
            <w:rFonts w:ascii="Cambria Math" w:hAnsi="Cambria Math" w:hint="eastAsia"/>
            <w:noProof/>
            <w:rPrChange w:id="7691" w:author="Peto" w:date="2018-06-14T07:18:00Z">
              <w:rPr>
                <w:rFonts w:ascii="Cambria Math" w:hAnsi="Cambria Math" w:hint="eastAsia"/>
              </w:rPr>
            </w:rPrChange>
          </w:rPr>
          <m:t>ý</m:t>
        </m:r>
        <m:r>
          <m:rPr>
            <m:sty m:val="bi"/>
          </m:rPr>
          <w:rPr>
            <w:rFonts w:ascii="Cambria Math" w:hAnsi="Cambria Math"/>
            <w:noProof/>
            <w:rPrChange w:id="7692" w:author="Peto" w:date="2018-06-14T07:18:00Z">
              <w:rPr>
                <w:rFonts w:ascii="Cambria Math" w:hAnsi="Cambria Math"/>
              </w:rPr>
            </w:rPrChange>
          </w:rPr>
          <m:t xml:space="preserve"> </m:t>
        </m:r>
        <m:sSub>
          <m:sSubPr>
            <m:ctrlPr>
              <w:rPr>
                <w:rFonts w:ascii="Cambria Math" w:hAnsi="Cambria Math"/>
                <w:b/>
                <w:i/>
                <w:noProof/>
              </w:rPr>
            </m:ctrlPr>
          </m:sSubPr>
          <m:e>
            <m:r>
              <m:rPr>
                <m:sty m:val="bi"/>
              </m:rPr>
              <w:rPr>
                <w:rFonts w:ascii="Cambria Math" w:hAnsi="Cambria Math"/>
                <w:noProof/>
                <w:rPrChange w:id="7693" w:author="Peto" w:date="2018-06-14T07:18:00Z">
                  <w:rPr>
                    <w:rFonts w:ascii="Cambria Math" w:hAnsi="Cambria Math"/>
                  </w:rPr>
                </w:rPrChange>
              </w:rPr>
              <m:t>Z</m:t>
            </m:r>
            <m:r>
              <m:rPr>
                <m:sty m:val="bi"/>
              </m:rPr>
              <w:rPr>
                <w:rFonts w:ascii="Cambria Math" w:hAnsi="Cambria Math"/>
                <w:noProof/>
                <w:rPrChange w:id="7694" w:author="Peto" w:date="2018-06-14T07:18:00Z">
                  <w:rPr>
                    <w:rFonts w:ascii="Cambria Math" w:hAnsi="Cambria Math"/>
                  </w:rPr>
                </w:rPrChange>
              </w:rPr>
              <m:t>0</m:t>
            </m:r>
          </m:e>
          <m:sub>
            <m:r>
              <m:rPr>
                <m:sty m:val="bi"/>
              </m:rPr>
              <w:rPr>
                <w:rFonts w:ascii="Cambria Math" w:hAnsi="Cambria Math"/>
                <w:noProof/>
                <w:rPrChange w:id="7695" w:author="Peto" w:date="2018-06-14T07:18:00Z">
                  <w:rPr>
                    <w:rFonts w:ascii="Cambria Math" w:hAnsi="Cambria Math"/>
                  </w:rPr>
                </w:rPrChange>
              </w:rPr>
              <m:t>i</m:t>
            </m:r>
          </m:sub>
        </m:sSub>
      </m:oMath>
      <w:r w:rsidRPr="00A82009">
        <w:rPr>
          <w:b/>
          <w:noProof/>
          <w:rPrChange w:id="7696" w:author="Peto" w:date="2018-06-14T07:18:00Z">
            <w:rPr>
              <w:b/>
            </w:rPr>
          </w:rPrChange>
        </w:rPr>
        <w:t xml:space="preserve"> </w:t>
      </w:r>
      <w:r w:rsidRPr="00A82009">
        <w:rPr>
          <w:noProof/>
          <w:rPrChange w:id="7697" w:author="Peto" w:date="2018-06-14T07:18:00Z">
            <w:rPr/>
          </w:rPrChange>
        </w:rPr>
        <w:t xml:space="preserve">bol získaný ako priemerná hodnota </w:t>
      </w:r>
      <m:oMath>
        <m:sSub>
          <m:sSubPr>
            <m:ctrlPr>
              <w:rPr>
                <w:rFonts w:ascii="Cambria Math" w:hAnsi="Cambria Math"/>
                <w:i/>
                <w:noProof/>
              </w:rPr>
            </m:ctrlPr>
          </m:sSubPr>
          <m:e>
            <m:r>
              <w:rPr>
                <w:rFonts w:ascii="Cambria Math" w:hAnsi="Cambria Math"/>
                <w:noProof/>
                <w:rPrChange w:id="7698" w:author="Peto" w:date="2018-06-14T07:18:00Z">
                  <w:rPr>
                    <w:rFonts w:ascii="Cambria Math" w:hAnsi="Cambria Math"/>
                  </w:rPr>
                </w:rPrChange>
              </w:rPr>
              <m:t>Z0</m:t>
            </m:r>
          </m:e>
          <m:sub>
            <m:r>
              <w:rPr>
                <w:rFonts w:ascii="Cambria Math" w:hAnsi="Cambria Math"/>
                <w:noProof/>
                <w:rPrChange w:id="7699" w:author="Peto" w:date="2018-06-14T07:18:00Z">
                  <w:rPr>
                    <w:rFonts w:ascii="Cambria Math" w:hAnsi="Cambria Math"/>
                  </w:rPr>
                </w:rPrChange>
              </w:rPr>
              <m:t>i</m:t>
            </m:r>
          </m:sub>
        </m:sSub>
      </m:oMath>
      <w:r w:rsidRPr="00A82009">
        <w:rPr>
          <w:noProof/>
          <w:rPrChange w:id="7700" w:author="Peto" w:date="2018-06-14T07:18:00Z">
            <w:rPr/>
          </w:rPrChange>
        </w:rPr>
        <w:t xml:space="preserve"> počas srdečného cyklu. Veľkosť zmeny impedancie počas srdečného cyklu </w:t>
      </w:r>
      <m:oMath>
        <m:r>
          <w:rPr>
            <w:rFonts w:ascii="Cambria Math" w:hAnsi="Cambria Math"/>
            <w:noProof/>
            <w:color w:val="000000" w:themeColor="text1"/>
            <w:rPrChange w:id="7701"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7702" w:author="Peto" w:date="2018-06-14T07:18:00Z">
                  <w:rPr>
                    <w:rFonts w:ascii="Cambria Math" w:hAnsi="Cambria Math"/>
                    <w:color w:val="000000"/>
                  </w:rPr>
                </w:rPrChange>
              </w:rPr>
              <m:t>Z</m:t>
            </m:r>
          </m:e>
          <m:sub>
            <m:r>
              <w:rPr>
                <w:rFonts w:ascii="Cambria Math" w:hAnsi="Cambria Math"/>
                <w:noProof/>
                <w:color w:val="000000"/>
                <w:rPrChange w:id="7703"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7704" w:author="Peto" w:date="2018-06-14T07:18:00Z">
                  <w:rPr>
                    <w:rFonts w:ascii="Cambria Math" w:hAnsi="Cambria Math"/>
                    <w:color w:val="000000"/>
                  </w:rPr>
                </w:rPrChange>
              </w:rPr>
              <m:t>t</m:t>
            </m:r>
          </m:e>
        </m:d>
      </m:oMath>
      <w:r w:rsidRPr="00A82009">
        <w:rPr>
          <w:noProof/>
          <w:color w:val="000000"/>
          <w:rPrChange w:id="7705" w:author="Peto" w:date="2018-06-14T07:18:00Z">
            <w:rPr>
              <w:color w:val="000000"/>
            </w:rPr>
          </w:rPrChange>
        </w:rPr>
        <w:t xml:space="preserve"> predstavuje rádovo menšie hodnoty v porovnaní so základnou impedanciou </w:t>
      </w:r>
      <m:oMath>
        <m:r>
          <w:rPr>
            <w:rFonts w:ascii="Cambria Math" w:hAnsi="Cambria Math"/>
            <w:noProof/>
            <w:color w:val="000000"/>
            <w:rPrChange w:id="7706" w:author="Peto" w:date="2018-06-14T07:18:00Z">
              <w:rPr>
                <w:rFonts w:ascii="Cambria Math" w:hAnsi="Cambria Math"/>
                <w:color w:val="000000"/>
              </w:rPr>
            </w:rPrChange>
          </w:rPr>
          <m:t>Z0</m:t>
        </m:r>
      </m:oMath>
      <w:r w:rsidRPr="00A82009">
        <w:rPr>
          <w:noProof/>
          <w:rPrChange w:id="7707" w:author="Peto" w:date="2018-06-14T07:18:00Z">
            <w:rPr/>
          </w:rPrChange>
        </w:rPr>
        <w:t xml:space="preserve">. Absolútna hodnota </w:t>
      </w:r>
      <m:oMath>
        <m:r>
          <w:rPr>
            <w:rFonts w:ascii="Cambria Math" w:hAnsi="Cambria Math"/>
            <w:noProof/>
            <w:color w:val="000000" w:themeColor="text1"/>
            <w:rPrChange w:id="7708"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7709" w:author="Peto" w:date="2018-06-14T07:18:00Z">
                  <w:rPr>
                    <w:rFonts w:ascii="Cambria Math" w:hAnsi="Cambria Math"/>
                    <w:color w:val="000000"/>
                  </w:rPr>
                </w:rPrChange>
              </w:rPr>
              <m:t>Z</m:t>
            </m:r>
          </m:e>
          <m:sub>
            <m:r>
              <w:rPr>
                <w:rFonts w:ascii="Cambria Math" w:hAnsi="Cambria Math"/>
                <w:noProof/>
                <w:color w:val="000000"/>
                <w:rPrChange w:id="7710"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7711" w:author="Peto" w:date="2018-06-14T07:18:00Z">
                  <w:rPr>
                    <w:rFonts w:ascii="Cambria Math" w:hAnsi="Cambria Math"/>
                    <w:color w:val="000000"/>
                  </w:rPr>
                </w:rPrChange>
              </w:rPr>
              <m:t>t</m:t>
            </m:r>
          </m:e>
        </m:d>
      </m:oMath>
      <w:r w:rsidRPr="00A82009">
        <w:rPr>
          <w:noProof/>
          <w:color w:val="000000"/>
          <w:rPrChange w:id="7712" w:author="Peto" w:date="2018-06-14T07:18:00Z">
            <w:rPr>
              <w:color w:val="000000"/>
            </w:rPr>
          </w:rPrChange>
        </w:rPr>
        <w:t xml:space="preserve"> predstavuje menej ako 1%</w:t>
      </w:r>
      <w:r w:rsidRPr="00A82009">
        <w:rPr>
          <w:noProof/>
          <w:rPrChange w:id="7713" w:author="Peto" w:date="2018-06-14T07:18:00Z">
            <w:rPr/>
          </w:rPrChange>
        </w:rPr>
        <w:t xml:space="preserve"> zo </w:t>
      </w:r>
      <m:oMath>
        <m:r>
          <w:rPr>
            <w:rFonts w:ascii="Cambria Math" w:hAnsi="Cambria Math"/>
            <w:noProof/>
            <w:color w:val="000000"/>
            <w:rPrChange w:id="7714" w:author="Peto" w:date="2018-06-14T07:18:00Z">
              <w:rPr>
                <w:rFonts w:ascii="Cambria Math" w:hAnsi="Cambria Math"/>
                <w:color w:val="000000"/>
              </w:rPr>
            </w:rPrChange>
          </w:rPr>
          <m:t>Z0</m:t>
        </m:r>
      </m:oMath>
      <w:r w:rsidRPr="00A82009">
        <w:rPr>
          <w:noProof/>
          <w:color w:val="000000"/>
          <w:rPrChange w:id="7715" w:author="Peto" w:date="2018-06-14T07:18:00Z">
            <w:rPr>
              <w:color w:val="000000"/>
            </w:rPr>
          </w:rPrChange>
        </w:rPr>
        <w:t>. Môžeme preto povedať, že</w:t>
      </w:r>
      <w:r w:rsidRPr="00A82009">
        <w:rPr>
          <w:noProof/>
          <w:rPrChange w:id="7716" w:author="Peto" w:date="2018-06-14T07:18:00Z">
            <w:rPr/>
          </w:rPrChange>
        </w:rPr>
        <w:t xml:space="preserve"> parameter </w:t>
      </w:r>
      <m:oMath>
        <m:r>
          <w:rPr>
            <w:rFonts w:ascii="Cambria Math" w:hAnsi="Cambria Math"/>
            <w:noProof/>
            <w:color w:val="000000"/>
            <w:rPrChange w:id="7717" w:author="Peto" w:date="2018-06-14T07:18:00Z">
              <w:rPr>
                <w:rFonts w:ascii="Cambria Math" w:hAnsi="Cambria Math"/>
                <w:color w:val="000000"/>
              </w:rPr>
            </w:rPrChange>
          </w:rPr>
          <m:t>Z0</m:t>
        </m:r>
      </m:oMath>
      <w:r w:rsidRPr="00A82009">
        <w:rPr>
          <w:noProof/>
          <w:color w:val="000000"/>
          <w:rPrChange w:id="7718" w:author="Peto" w:date="2018-06-14T07:18:00Z">
            <w:rPr>
              <w:color w:val="000000"/>
            </w:rPr>
          </w:rPrChange>
        </w:rPr>
        <w:t xml:space="preserve"> </w:t>
      </w:r>
      <w:r w:rsidRPr="00A82009">
        <w:rPr>
          <w:noProof/>
          <w:rPrChange w:id="7719" w:author="Peto" w:date="2018-06-14T07:18:00Z">
            <w:rPr/>
          </w:rPrChange>
        </w:rPr>
        <w:t>odráža množstvo krvi v danom úseku. Vieme že 80% krvi sa pritom nachádza v žilách. Parameter Z0 meraný na jednotlivých úsekoch preto odráža množstvo krvi v jednotlivých častiach tela.</w:t>
      </w:r>
    </w:p>
    <w:p w14:paraId="1618D76D" w14:textId="77777777" w:rsidR="00CE547F" w:rsidRPr="00A82009" w:rsidRDefault="00CE547F" w:rsidP="00CE547F">
      <w:pPr>
        <w:rPr>
          <w:noProof/>
          <w:rPrChange w:id="7720" w:author="Peto" w:date="2018-06-14T07:18:00Z">
            <w:rPr/>
          </w:rPrChange>
        </w:rPr>
      </w:pPr>
    </w:p>
    <w:p w14:paraId="520D3B27" w14:textId="09D8B5A7" w:rsidR="00CE547F" w:rsidRPr="00A82009" w:rsidRDefault="00CE547F" w:rsidP="00CE547F">
      <w:pPr>
        <w:rPr>
          <w:noProof/>
          <w:rPrChange w:id="7721" w:author="Peto" w:date="2018-06-14T07:18:00Z">
            <w:rPr/>
          </w:rPrChange>
        </w:rPr>
      </w:pPr>
      <w:r w:rsidRPr="00A82009">
        <w:rPr>
          <w:noProof/>
          <w:rPrChange w:id="7722" w:author="Peto" w:date="2018-06-14T07:18:00Z">
            <w:rPr/>
          </w:rPrChange>
        </w:rPr>
        <w:t xml:space="preserve">Parameter </w:t>
      </w:r>
      <m:oMath>
        <m:r>
          <m:rPr>
            <m:sty m:val="bi"/>
          </m:rPr>
          <w:rPr>
            <w:rFonts w:ascii="Cambria Math" w:hAnsi="Cambria Math"/>
            <w:noProof/>
            <w:rPrChange w:id="7723"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7724" w:author="Peto" w:date="2018-06-14T07:18:00Z">
                  <w:rPr>
                    <w:rFonts w:ascii="Cambria Math" w:hAnsi="Cambria Math"/>
                  </w:rPr>
                </w:rPrChange>
              </w:rPr>
              <m:t>Z</m:t>
            </m:r>
          </m:e>
          <m:sub>
            <m:r>
              <m:rPr>
                <m:sty m:val="bi"/>
              </m:rPr>
              <w:rPr>
                <w:rFonts w:ascii="Cambria Math" w:hAnsi="Cambria Math"/>
                <w:noProof/>
                <w:rPrChange w:id="7725" w:author="Peto" w:date="2018-06-14T07:18:00Z">
                  <w:rPr>
                    <w:rFonts w:ascii="Cambria Math" w:hAnsi="Cambria Math"/>
                  </w:rPr>
                </w:rPrChange>
              </w:rPr>
              <m:t>i</m:t>
            </m:r>
          </m:sub>
        </m:sSub>
        <m:r>
          <m:rPr>
            <m:sty m:val="bi"/>
          </m:rPr>
          <w:rPr>
            <w:rFonts w:ascii="Cambria Math" w:hAnsi="Cambria Math"/>
            <w:noProof/>
            <w:rPrChange w:id="7726" w:author="Peto" w:date="2018-06-14T07:18:00Z">
              <w:rPr>
                <w:rFonts w:ascii="Cambria Math" w:hAnsi="Cambria Math"/>
              </w:rPr>
            </w:rPrChange>
          </w:rPr>
          <m:t>(t)/d</m:t>
        </m:r>
        <m:sSub>
          <m:sSubPr>
            <m:ctrlPr>
              <w:rPr>
                <w:rFonts w:ascii="Cambria Math" w:hAnsi="Cambria Math"/>
                <w:b/>
                <w:i/>
                <w:noProof/>
              </w:rPr>
            </m:ctrlPr>
          </m:sSubPr>
          <m:e>
            <m:r>
              <m:rPr>
                <m:sty m:val="bi"/>
              </m:rPr>
              <w:rPr>
                <w:rFonts w:ascii="Cambria Math" w:hAnsi="Cambria Math"/>
                <w:noProof/>
                <w:rPrChange w:id="7727" w:author="Peto" w:date="2018-06-14T07:18:00Z">
                  <w:rPr>
                    <w:rFonts w:ascii="Cambria Math" w:hAnsi="Cambria Math"/>
                  </w:rPr>
                </w:rPrChange>
              </w:rPr>
              <m:t>t</m:t>
            </m:r>
          </m:e>
          <m:sub>
            <m:r>
              <m:rPr>
                <m:sty m:val="bi"/>
              </m:rPr>
              <w:rPr>
                <w:rFonts w:ascii="Cambria Math" w:hAnsi="Cambria Math"/>
                <w:noProof/>
                <w:rPrChange w:id="7728" w:author="Peto" w:date="2018-06-14T07:18:00Z">
                  <w:rPr>
                    <w:rFonts w:ascii="Cambria Math" w:hAnsi="Cambria Math"/>
                  </w:rPr>
                </w:rPrChange>
              </w:rPr>
              <m:t>max</m:t>
            </m:r>
          </m:sub>
        </m:sSub>
      </m:oMath>
      <w:r w:rsidRPr="00A82009">
        <w:rPr>
          <w:noProof/>
          <w:rPrChange w:id="7729" w:author="Peto" w:date="2018-06-14T07:18:00Z">
            <w:rPr/>
          </w:rPrChange>
        </w:rPr>
        <w:t xml:space="preserve"> udáva maximum toku krvi počas srdečného cyklu </w:t>
      </w:r>
      <w:r w:rsidRPr="00A82009">
        <w:rPr>
          <w:noProof/>
          <w:rPrChange w:id="7730" w:author="Peto" w:date="2018-06-14T07:18:00Z">
            <w:rPr/>
          </w:rPrChange>
        </w:rPr>
        <w:fldChar w:fldCharType="begin"/>
      </w:r>
      <w:r w:rsidR="00AD692D" w:rsidRPr="00A82009">
        <w:rPr>
          <w:noProof/>
          <w:rPrChange w:id="7731" w:author="Peto" w:date="2018-06-14T07:18:00Z">
            <w:rPr/>
          </w:rPrChange>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82009">
        <w:rPr>
          <w:noProof/>
          <w:rPrChange w:id="7732" w:author="Peto" w:date="2018-06-14T07:18:00Z">
            <w:rPr/>
          </w:rPrChange>
        </w:rPr>
        <w:fldChar w:fldCharType="separate"/>
      </w:r>
      <w:r w:rsidR="00AD692D" w:rsidRPr="00A82009">
        <w:rPr>
          <w:noProof/>
          <w:vertAlign w:val="superscript"/>
        </w:rPr>
        <w:t>30</w:t>
      </w:r>
      <w:r w:rsidRPr="00A82009">
        <w:rPr>
          <w:noProof/>
          <w:rPrChange w:id="7733" w:author="Peto" w:date="2018-06-14T07:18:00Z">
            <w:rPr/>
          </w:rPrChange>
        </w:rPr>
        <w:fldChar w:fldCharType="end"/>
      </w:r>
      <w:r w:rsidRPr="00A82009">
        <w:rPr>
          <w:noProof/>
          <w:rPrChange w:id="7734" w:author="Peto" w:date="2018-06-14T07:18:00Z">
            <w:rPr/>
          </w:rPrChange>
        </w:rPr>
        <w:t xml:space="preserve">. Parameter </w:t>
      </w:r>
      <m:oMath>
        <m:r>
          <m:rPr>
            <m:sty m:val="bi"/>
          </m:rPr>
          <w:rPr>
            <w:rFonts w:ascii="Cambria Math" w:hAnsi="Cambria Math"/>
            <w:noProof/>
            <w:rPrChange w:id="7735"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7736" w:author="Peto" w:date="2018-06-14T07:18:00Z">
                  <w:rPr>
                    <w:rFonts w:ascii="Cambria Math" w:hAnsi="Cambria Math"/>
                  </w:rPr>
                </w:rPrChange>
              </w:rPr>
              <m:t>Z</m:t>
            </m:r>
          </m:e>
          <m:sub>
            <m:r>
              <m:rPr>
                <m:sty m:val="bi"/>
              </m:rPr>
              <w:rPr>
                <w:rFonts w:ascii="Cambria Math" w:hAnsi="Cambria Math"/>
                <w:noProof/>
                <w:rPrChange w:id="7737" w:author="Peto" w:date="2018-06-14T07:18:00Z">
                  <w:rPr>
                    <w:rFonts w:ascii="Cambria Math" w:hAnsi="Cambria Math"/>
                  </w:rPr>
                </w:rPrChange>
              </w:rPr>
              <m:t>i</m:t>
            </m:r>
          </m:sub>
        </m:sSub>
        <m:r>
          <m:rPr>
            <m:sty m:val="bi"/>
          </m:rPr>
          <w:rPr>
            <w:rFonts w:ascii="Cambria Math" w:hAnsi="Cambria Math"/>
            <w:noProof/>
            <w:rPrChange w:id="7738" w:author="Peto" w:date="2018-06-14T07:18:00Z">
              <w:rPr>
                <w:rFonts w:ascii="Cambria Math" w:hAnsi="Cambria Math"/>
              </w:rPr>
            </w:rPrChange>
          </w:rPr>
          <m:t>(t)/d</m:t>
        </m:r>
        <m:sSub>
          <m:sSubPr>
            <m:ctrlPr>
              <w:rPr>
                <w:rFonts w:ascii="Cambria Math" w:hAnsi="Cambria Math"/>
                <w:b/>
                <w:i/>
                <w:noProof/>
              </w:rPr>
            </m:ctrlPr>
          </m:sSubPr>
          <m:e>
            <m:r>
              <m:rPr>
                <m:sty m:val="bi"/>
              </m:rPr>
              <w:rPr>
                <w:rFonts w:ascii="Cambria Math" w:hAnsi="Cambria Math"/>
                <w:noProof/>
                <w:rPrChange w:id="7739" w:author="Peto" w:date="2018-06-14T07:18:00Z">
                  <w:rPr>
                    <w:rFonts w:ascii="Cambria Math" w:hAnsi="Cambria Math"/>
                  </w:rPr>
                </w:rPrChange>
              </w:rPr>
              <m:t>t</m:t>
            </m:r>
          </m:e>
          <m:sub>
            <m:r>
              <m:rPr>
                <m:sty m:val="bi"/>
              </m:rPr>
              <w:rPr>
                <w:rFonts w:ascii="Cambria Math" w:hAnsi="Cambria Math"/>
                <w:noProof/>
                <w:rPrChange w:id="7740" w:author="Peto" w:date="2018-06-14T07:18:00Z">
                  <w:rPr>
                    <w:rFonts w:ascii="Cambria Math" w:hAnsi="Cambria Math"/>
                  </w:rPr>
                </w:rPrChange>
              </w:rPr>
              <m:t>max</m:t>
            </m:r>
          </m:sub>
        </m:sSub>
      </m:oMath>
      <w:r w:rsidRPr="00A82009">
        <w:rPr>
          <w:noProof/>
          <w:rPrChange w:id="7741" w:author="Peto" w:date="2018-06-14T07:18:00Z">
            <w:rPr/>
          </w:rPrChange>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A82009" w:rsidRDefault="00CE547F" w:rsidP="00CE547F">
      <w:pPr>
        <w:rPr>
          <w:noProof/>
          <w:rPrChange w:id="7742" w:author="Peto" w:date="2018-06-14T07:18:00Z">
            <w:rPr/>
          </w:rPrChange>
        </w:rPr>
      </w:pPr>
    </w:p>
    <w:p w14:paraId="6BAC4D1D" w14:textId="77777777" w:rsidR="00CE547F" w:rsidRPr="00A82009" w:rsidRDefault="00CE547F" w:rsidP="00CE547F">
      <w:pPr>
        <w:rPr>
          <w:noProof/>
          <w:rPrChange w:id="7743" w:author="Peto" w:date="2018-06-14T07:18:00Z">
            <w:rPr/>
          </w:rPrChange>
        </w:rPr>
      </w:pPr>
      <w:r w:rsidRPr="00A82009">
        <w:rPr>
          <w:noProof/>
          <w:rPrChange w:id="7744" w:author="Peto" w:date="2018-06-14T07:18:00Z">
            <w:rPr/>
          </w:rPrChange>
        </w:rPr>
        <w:t>Parameter Čas šírenia pulznej vlny</w:t>
      </w:r>
      <w:r w:rsidRPr="00A82009">
        <w:rPr>
          <w:b/>
          <w:noProof/>
          <w:rPrChange w:id="7745" w:author="Peto" w:date="2018-06-14T07:18:00Z">
            <w:rPr>
              <w:b/>
            </w:rPr>
          </w:rPrChange>
        </w:rPr>
        <w:t xml:space="preserve"> </w:t>
      </w:r>
      <w:r w:rsidRPr="00A82009">
        <w:rPr>
          <w:noProof/>
          <w:rPrChange w:id="7746" w:author="Peto" w:date="2018-06-14T07:18:00Z">
            <w:rPr/>
          </w:rPrChange>
        </w:rPr>
        <w:t>(</w:t>
      </w:r>
      <m:oMath>
        <m:sSub>
          <m:sSubPr>
            <m:ctrlPr>
              <w:rPr>
                <w:rFonts w:ascii="Cambria Math" w:hAnsi="Cambria Math"/>
                <w:b/>
                <w:i/>
                <w:noProof/>
              </w:rPr>
            </m:ctrlPr>
          </m:sSubPr>
          <m:e>
            <m:r>
              <m:rPr>
                <m:sty m:val="bi"/>
              </m:rPr>
              <w:rPr>
                <w:rFonts w:ascii="Cambria Math" w:hAnsi="Cambria Math"/>
                <w:noProof/>
                <w:rPrChange w:id="7747" w:author="Peto" w:date="2018-06-14T07:18:00Z">
                  <w:rPr>
                    <w:rFonts w:ascii="Cambria Math" w:hAnsi="Cambria Math"/>
                  </w:rPr>
                </w:rPrChange>
              </w:rPr>
              <m:t>PWTT</m:t>
            </m:r>
          </m:e>
          <m:sub>
            <m:r>
              <m:rPr>
                <m:sty m:val="bi"/>
              </m:rPr>
              <w:rPr>
                <w:rFonts w:ascii="Cambria Math" w:hAnsi="Cambria Math"/>
                <w:noProof/>
                <w:rPrChange w:id="7748" w:author="Peto" w:date="2018-06-14T07:18:00Z">
                  <w:rPr>
                    <w:rFonts w:ascii="Cambria Math" w:hAnsi="Cambria Math"/>
                  </w:rPr>
                </w:rPrChange>
              </w:rPr>
              <m:t>i</m:t>
            </m:r>
          </m:sub>
        </m:sSub>
      </m:oMath>
      <w:r w:rsidRPr="00A82009">
        <w:rPr>
          <w:b/>
          <w:noProof/>
          <w:rPrChange w:id="7749" w:author="Peto" w:date="2018-06-14T07:18:00Z">
            <w:rPr>
              <w:b/>
            </w:rPr>
          </w:rPrChange>
        </w:rPr>
        <w:t>)</w:t>
      </w:r>
      <w:r w:rsidRPr="00A82009">
        <w:rPr>
          <w:noProof/>
          <w:rPrChange w:id="7750" w:author="Peto" w:date="2018-06-14T07:18:00Z">
            <w:rPr/>
          </w:rPrChange>
        </w:rPr>
        <w:t xml:space="preserve"> udáva časový interval medzi R vlnou na EKG a maximom toku krvi na meranom mieste </w:t>
      </w:r>
      <m:oMath>
        <m:r>
          <m:rPr>
            <m:sty m:val="bi"/>
          </m:rPr>
          <w:rPr>
            <w:rFonts w:ascii="Cambria Math" w:hAnsi="Cambria Math"/>
            <w:noProof/>
            <w:rPrChange w:id="7751"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7752" w:author="Peto" w:date="2018-06-14T07:18:00Z">
                  <w:rPr>
                    <w:rFonts w:ascii="Cambria Math" w:hAnsi="Cambria Math"/>
                  </w:rPr>
                </w:rPrChange>
              </w:rPr>
              <m:t>Z</m:t>
            </m:r>
          </m:e>
          <m:sub>
            <m:r>
              <m:rPr>
                <m:sty m:val="bi"/>
              </m:rPr>
              <w:rPr>
                <w:rFonts w:ascii="Cambria Math" w:hAnsi="Cambria Math"/>
                <w:noProof/>
                <w:rPrChange w:id="7753" w:author="Peto" w:date="2018-06-14T07:18:00Z">
                  <w:rPr>
                    <w:rFonts w:ascii="Cambria Math" w:hAnsi="Cambria Math"/>
                  </w:rPr>
                </w:rPrChange>
              </w:rPr>
              <m:t>i</m:t>
            </m:r>
          </m:sub>
        </m:sSub>
        <m:r>
          <m:rPr>
            <m:sty m:val="bi"/>
          </m:rPr>
          <w:rPr>
            <w:rFonts w:ascii="Cambria Math" w:hAnsi="Cambria Math"/>
            <w:noProof/>
            <w:rPrChange w:id="7754" w:author="Peto" w:date="2018-06-14T07:18:00Z">
              <w:rPr>
                <w:rFonts w:ascii="Cambria Math" w:hAnsi="Cambria Math"/>
              </w:rPr>
            </w:rPrChange>
          </w:rPr>
          <m:t>(t)/d</m:t>
        </m:r>
        <m:sSub>
          <m:sSubPr>
            <m:ctrlPr>
              <w:rPr>
                <w:rFonts w:ascii="Cambria Math" w:hAnsi="Cambria Math"/>
                <w:b/>
                <w:i/>
                <w:noProof/>
              </w:rPr>
            </m:ctrlPr>
          </m:sSubPr>
          <m:e>
            <m:r>
              <m:rPr>
                <m:sty m:val="bi"/>
              </m:rPr>
              <w:rPr>
                <w:rFonts w:ascii="Cambria Math" w:hAnsi="Cambria Math"/>
                <w:noProof/>
                <w:rPrChange w:id="7755" w:author="Peto" w:date="2018-06-14T07:18:00Z">
                  <w:rPr>
                    <w:rFonts w:ascii="Cambria Math" w:hAnsi="Cambria Math"/>
                  </w:rPr>
                </w:rPrChange>
              </w:rPr>
              <m:t>t</m:t>
            </m:r>
          </m:e>
          <m:sub>
            <m:r>
              <m:rPr>
                <m:sty m:val="bi"/>
              </m:rPr>
              <w:rPr>
                <w:rFonts w:ascii="Cambria Math" w:hAnsi="Cambria Math"/>
                <w:noProof/>
                <w:rPrChange w:id="7756" w:author="Peto" w:date="2018-06-14T07:18:00Z">
                  <w:rPr>
                    <w:rFonts w:ascii="Cambria Math" w:hAnsi="Cambria Math"/>
                  </w:rPr>
                </w:rPrChange>
              </w:rPr>
              <m:t>max</m:t>
            </m:r>
          </m:sub>
        </m:sSub>
      </m:oMath>
      <w:r w:rsidRPr="00A82009">
        <w:rPr>
          <w:noProof/>
          <w:rPrChange w:id="7757" w:author="Peto" w:date="2018-06-14T07:18:00Z">
            <w:rPr/>
          </w:rPrChange>
        </w:rPr>
        <w:t>.</w:t>
      </w:r>
    </w:p>
    <w:p w14:paraId="4C17466C" w14:textId="77777777" w:rsidR="00CE547F" w:rsidRPr="00A82009" w:rsidRDefault="00CE547F" w:rsidP="00CE547F">
      <w:pPr>
        <w:rPr>
          <w:noProof/>
          <w:rPrChange w:id="7758" w:author="Peto" w:date="2018-06-14T07:18:00Z">
            <w:rPr/>
          </w:rPrChange>
        </w:rPr>
      </w:pPr>
    </w:p>
    <w:p w14:paraId="33F584DC" w14:textId="77777777" w:rsidR="00CE547F" w:rsidRPr="00A82009" w:rsidRDefault="00CE547F" w:rsidP="00CE547F">
      <w:pPr>
        <w:rPr>
          <w:noProof/>
          <w:rPrChange w:id="7759" w:author="Peto" w:date="2018-06-14T07:18:00Z">
            <w:rPr/>
          </w:rPrChange>
        </w:rPr>
      </w:pPr>
      <w:r w:rsidRPr="00A82009">
        <w:rPr>
          <w:noProof/>
          <w:rPrChange w:id="7760" w:author="Peto" w:date="2018-06-14T07:18:00Z">
            <w:rPr/>
          </w:rPrChange>
        </w:rPr>
        <w:t>Parameter Rýchlosť pulznej vlny (</w:t>
      </w:r>
      <m:oMath>
        <m:sSub>
          <m:sSubPr>
            <m:ctrlPr>
              <w:rPr>
                <w:rFonts w:ascii="Cambria Math" w:hAnsi="Cambria Math"/>
                <w:b/>
                <w:i/>
                <w:noProof/>
              </w:rPr>
            </m:ctrlPr>
          </m:sSubPr>
          <m:e>
            <m:r>
              <m:rPr>
                <m:sty m:val="bi"/>
              </m:rPr>
              <w:rPr>
                <w:rFonts w:ascii="Cambria Math" w:hAnsi="Cambria Math"/>
                <w:noProof/>
                <w:rPrChange w:id="7761" w:author="Peto" w:date="2018-06-14T07:18:00Z">
                  <w:rPr>
                    <w:rFonts w:ascii="Cambria Math" w:hAnsi="Cambria Math"/>
                  </w:rPr>
                </w:rPrChange>
              </w:rPr>
              <m:t>PWV</m:t>
            </m:r>
          </m:e>
          <m:sub>
            <m:r>
              <m:rPr>
                <m:sty m:val="bi"/>
              </m:rPr>
              <w:rPr>
                <w:rFonts w:ascii="Cambria Math" w:hAnsi="Cambria Math"/>
                <w:noProof/>
                <w:rPrChange w:id="7762" w:author="Peto" w:date="2018-06-14T07:18:00Z">
                  <w:rPr>
                    <w:rFonts w:ascii="Cambria Math" w:hAnsi="Cambria Math"/>
                  </w:rPr>
                </w:rPrChange>
              </w:rPr>
              <m:t>i-j</m:t>
            </m:r>
          </m:sub>
        </m:sSub>
      </m:oMath>
      <w:r w:rsidRPr="00A82009">
        <w:rPr>
          <w:b/>
          <w:noProof/>
          <w:rPrChange w:id="7763" w:author="Peto" w:date="2018-06-14T07:18:00Z">
            <w:rPr>
              <w:b/>
            </w:rPr>
          </w:rPrChange>
        </w:rPr>
        <w:t>)</w:t>
      </w:r>
      <w:r w:rsidRPr="00A82009">
        <w:rPr>
          <w:noProof/>
          <w:rPrChange w:id="7764" w:author="Peto" w:date="2018-06-14T07:18:00Z">
            <w:rPr/>
          </w:rPrChange>
        </w:rPr>
        <w:t xml:space="preserve"> je spočítaný ako rozdiel dvoch časov šírenia pulznej vlny na miestach </w:t>
      </w:r>
      <w:r w:rsidRPr="00A82009">
        <w:rPr>
          <w:i/>
          <w:noProof/>
          <w:rPrChange w:id="7765" w:author="Peto" w:date="2018-06-14T07:18:00Z">
            <w:rPr>
              <w:i/>
            </w:rPr>
          </w:rPrChange>
        </w:rPr>
        <w:t>i</w:t>
      </w:r>
      <w:r w:rsidRPr="00A82009">
        <w:rPr>
          <w:noProof/>
          <w:rPrChange w:id="7766" w:author="Peto" w:date="2018-06-14T07:18:00Z">
            <w:rPr/>
          </w:rPrChange>
        </w:rPr>
        <w:t> a </w:t>
      </w:r>
      <w:r w:rsidRPr="00A82009">
        <w:rPr>
          <w:i/>
          <w:noProof/>
          <w:rPrChange w:id="7767" w:author="Peto" w:date="2018-06-14T07:18:00Z">
            <w:rPr>
              <w:i/>
            </w:rPr>
          </w:rPrChange>
        </w:rPr>
        <w:t xml:space="preserve">j </w:t>
      </w:r>
      <w:r w:rsidRPr="00A82009">
        <w:rPr>
          <w:noProof/>
          <w:rPrChange w:id="7768" w:author="Peto" w:date="2018-06-14T07:18:00Z">
            <w:rPr/>
          </w:rPrChange>
        </w:rPr>
        <w:t>(</w:t>
      </w:r>
      <m:oMath>
        <m:sSub>
          <m:sSubPr>
            <m:ctrlPr>
              <w:rPr>
                <w:rFonts w:ascii="Cambria Math" w:hAnsi="Cambria Math"/>
                <w:b/>
                <w:i/>
                <w:noProof/>
              </w:rPr>
            </m:ctrlPr>
          </m:sSubPr>
          <m:e>
            <m:r>
              <m:rPr>
                <m:sty m:val="bi"/>
              </m:rPr>
              <w:rPr>
                <w:rFonts w:ascii="Cambria Math" w:hAnsi="Cambria Math"/>
                <w:noProof/>
                <w:rPrChange w:id="7769" w:author="Peto" w:date="2018-06-14T07:18:00Z">
                  <w:rPr>
                    <w:rFonts w:ascii="Cambria Math" w:hAnsi="Cambria Math"/>
                  </w:rPr>
                </w:rPrChange>
              </w:rPr>
              <m:t>PWTT</m:t>
            </m:r>
          </m:e>
          <m:sub>
            <m:r>
              <m:rPr>
                <m:sty m:val="bi"/>
              </m:rPr>
              <w:rPr>
                <w:rFonts w:ascii="Cambria Math" w:hAnsi="Cambria Math"/>
                <w:noProof/>
                <w:rPrChange w:id="7770" w:author="Peto" w:date="2018-06-14T07:18:00Z">
                  <w:rPr>
                    <w:rFonts w:ascii="Cambria Math" w:hAnsi="Cambria Math"/>
                  </w:rPr>
                </w:rPrChange>
              </w:rPr>
              <m:t>i</m:t>
            </m:r>
          </m:sub>
        </m:sSub>
      </m:oMath>
      <w:r w:rsidRPr="00A82009">
        <w:rPr>
          <w:b/>
          <w:noProof/>
          <w:rPrChange w:id="7771" w:author="Peto" w:date="2018-06-14T07:18:00Z">
            <w:rPr>
              <w:b/>
            </w:rPr>
          </w:rPrChange>
        </w:rPr>
        <w:t xml:space="preserve"> - </w:t>
      </w:r>
      <m:oMath>
        <m:sSub>
          <m:sSubPr>
            <m:ctrlPr>
              <w:rPr>
                <w:rFonts w:ascii="Cambria Math" w:hAnsi="Cambria Math"/>
                <w:b/>
                <w:i/>
                <w:noProof/>
              </w:rPr>
            </m:ctrlPr>
          </m:sSubPr>
          <m:e>
            <m:r>
              <m:rPr>
                <m:sty m:val="bi"/>
              </m:rPr>
              <w:rPr>
                <w:rFonts w:ascii="Cambria Math" w:hAnsi="Cambria Math"/>
                <w:noProof/>
                <w:rPrChange w:id="7772" w:author="Peto" w:date="2018-06-14T07:18:00Z">
                  <w:rPr>
                    <w:rFonts w:ascii="Cambria Math" w:hAnsi="Cambria Math"/>
                  </w:rPr>
                </w:rPrChange>
              </w:rPr>
              <m:t>PWTT</m:t>
            </m:r>
          </m:e>
          <m:sub>
            <m:r>
              <m:rPr>
                <m:sty m:val="bi"/>
              </m:rPr>
              <w:rPr>
                <w:rFonts w:ascii="Cambria Math" w:hAnsi="Cambria Math"/>
                <w:noProof/>
                <w:rPrChange w:id="7773" w:author="Peto" w:date="2018-06-14T07:18:00Z">
                  <w:rPr>
                    <w:rFonts w:ascii="Cambria Math" w:hAnsi="Cambria Math"/>
                  </w:rPr>
                </w:rPrChange>
              </w:rPr>
              <m:t>j</m:t>
            </m:r>
          </m:sub>
        </m:sSub>
      </m:oMath>
      <w:r w:rsidRPr="00A82009">
        <w:rPr>
          <w:b/>
          <w:noProof/>
          <w:rPrChange w:id="7774" w:author="Peto" w:date="2018-06-14T07:18:00Z">
            <w:rPr>
              <w:b/>
            </w:rPr>
          </w:rPrChange>
        </w:rPr>
        <w:t xml:space="preserve">) </w:t>
      </w:r>
      <w:r w:rsidRPr="00A82009">
        <w:rPr>
          <w:noProof/>
          <w:rPrChange w:id="7775" w:author="Peto" w:date="2018-06-14T07:18:00Z">
            <w:rPr/>
          </w:rPrChange>
        </w:rPr>
        <w:t>a následne vydelený vzdialenosťou týchto dvoch miest.</w:t>
      </w:r>
    </w:p>
    <w:p w14:paraId="6CF6CDC7" w14:textId="77777777" w:rsidR="00CE547F" w:rsidRPr="00A82009" w:rsidRDefault="00CE547F" w:rsidP="00CE547F">
      <w:pPr>
        <w:rPr>
          <w:noProof/>
          <w:rPrChange w:id="7776" w:author="Peto" w:date="2018-06-14T07:18:00Z">
            <w:rPr/>
          </w:rPrChange>
        </w:rPr>
      </w:pPr>
    </w:p>
    <w:p w14:paraId="53412DAC" w14:textId="77777777" w:rsidR="00CE547F" w:rsidRPr="00A82009" w:rsidRDefault="00CE547F" w:rsidP="00CE547F">
      <w:pPr>
        <w:rPr>
          <w:noProof/>
          <w:rPrChange w:id="7777" w:author="Peto" w:date="2018-06-14T07:18:00Z">
            <w:rPr/>
          </w:rPrChange>
        </w:rPr>
      </w:pPr>
      <w:r w:rsidRPr="00A82009">
        <w:rPr>
          <w:noProof/>
          <w:rPrChange w:id="7778" w:author="Peto" w:date="2018-06-14T07:18:00Z">
            <w:rPr/>
          </w:rPrChange>
        </w:rPr>
        <w:t>Parameter Systolický arteriálny krvný tlak (</w:t>
      </w:r>
      <w:r w:rsidRPr="00A82009">
        <w:rPr>
          <w:b/>
          <w:noProof/>
          <w:rPrChange w:id="7779" w:author="Peto" w:date="2018-06-14T07:18:00Z">
            <w:rPr>
              <w:b/>
            </w:rPr>
          </w:rPrChange>
        </w:rPr>
        <w:t>SBP</w:t>
      </w:r>
      <w:r w:rsidRPr="00A82009">
        <w:rPr>
          <w:noProof/>
          <w:rPrChange w:id="7780" w:author="Peto" w:date="2018-06-14T07:18:00Z">
            <w:rPr/>
          </w:rPrChange>
        </w:rPr>
        <w:t>) je detekovaný ako lokálne maximum arteriálneho krvného tlaku počas srdečného cyklu.</w:t>
      </w:r>
    </w:p>
    <w:p w14:paraId="06820C5C" w14:textId="77777777" w:rsidR="00CE547F" w:rsidRPr="00A82009" w:rsidRDefault="00CE547F" w:rsidP="00CE547F">
      <w:pPr>
        <w:rPr>
          <w:noProof/>
          <w:rPrChange w:id="7781" w:author="Peto" w:date="2018-06-14T07:18:00Z">
            <w:rPr/>
          </w:rPrChange>
        </w:rPr>
      </w:pPr>
    </w:p>
    <w:p w14:paraId="4620D5FA" w14:textId="77777777" w:rsidR="00CE547F" w:rsidRPr="00A82009" w:rsidRDefault="00CE547F" w:rsidP="00CE547F">
      <w:pPr>
        <w:rPr>
          <w:noProof/>
          <w:rPrChange w:id="7782" w:author="Peto" w:date="2018-06-14T07:18:00Z">
            <w:rPr/>
          </w:rPrChange>
        </w:rPr>
      </w:pPr>
      <w:r w:rsidRPr="00A82009">
        <w:rPr>
          <w:noProof/>
          <w:rPrChange w:id="7783" w:author="Peto" w:date="2018-06-14T07:18:00Z">
            <w:rPr/>
          </w:rPrChange>
        </w:rPr>
        <w:t>Parameter Diastolický arteriálny krvný tlak (</w:t>
      </w:r>
      <w:r w:rsidRPr="00A82009">
        <w:rPr>
          <w:b/>
          <w:noProof/>
          <w:rPrChange w:id="7784" w:author="Peto" w:date="2018-06-14T07:18:00Z">
            <w:rPr>
              <w:b/>
            </w:rPr>
          </w:rPrChange>
        </w:rPr>
        <w:t>DBP</w:t>
      </w:r>
      <w:r w:rsidRPr="00A82009">
        <w:rPr>
          <w:noProof/>
          <w:rPrChange w:id="7785" w:author="Peto" w:date="2018-06-14T07:18:00Z">
            <w:rPr/>
          </w:rPrChange>
        </w:rPr>
        <w:t>) je detekovaný ako lokálne minimum arteriálneho krvného tlaku počas srdečného cyklu.</w:t>
      </w:r>
    </w:p>
    <w:p w14:paraId="74BDA644" w14:textId="77777777" w:rsidR="00CE547F" w:rsidRPr="00A82009" w:rsidRDefault="00CE547F" w:rsidP="00CE547F">
      <w:pPr>
        <w:rPr>
          <w:noProof/>
          <w:rPrChange w:id="7786" w:author="Peto" w:date="2018-06-14T07:18:00Z">
            <w:rPr/>
          </w:rPrChange>
        </w:rPr>
      </w:pPr>
    </w:p>
    <w:p w14:paraId="2AA085BA" w14:textId="77777777" w:rsidR="00CE547F" w:rsidRPr="00A82009" w:rsidRDefault="00CE547F" w:rsidP="00CE547F">
      <w:pPr>
        <w:rPr>
          <w:noProof/>
          <w:rPrChange w:id="7787" w:author="Peto" w:date="2018-06-14T07:18:00Z">
            <w:rPr/>
          </w:rPrChange>
        </w:rPr>
      </w:pPr>
      <w:r w:rsidRPr="00A82009">
        <w:rPr>
          <w:noProof/>
          <w:rPrChange w:id="7788" w:author="Peto" w:date="2018-06-14T07:18:00Z">
            <w:rPr/>
          </w:rPrChange>
        </w:rPr>
        <w:t>Parameter Pulzný tlak (</w:t>
      </w:r>
      <w:r w:rsidRPr="00A82009">
        <w:rPr>
          <w:b/>
          <w:noProof/>
          <w:rPrChange w:id="7789" w:author="Peto" w:date="2018-06-14T07:18:00Z">
            <w:rPr>
              <w:b/>
            </w:rPr>
          </w:rPrChange>
        </w:rPr>
        <w:t>PP</w:t>
      </w:r>
      <w:r w:rsidRPr="00A82009">
        <w:rPr>
          <w:noProof/>
          <w:rPrChange w:id="7790" w:author="Peto" w:date="2018-06-14T07:18:00Z">
            <w:rPr/>
          </w:rPrChange>
        </w:rPr>
        <w:t>) je spočítaný ako rozdiel systolického tlaku a diastolického tlaku.</w:t>
      </w:r>
    </w:p>
    <w:p w14:paraId="6B36F055" w14:textId="77777777" w:rsidR="00CE547F" w:rsidRPr="00A82009" w:rsidRDefault="00CE547F" w:rsidP="00CE547F">
      <w:pPr>
        <w:rPr>
          <w:noProof/>
          <w:rPrChange w:id="7791" w:author="Peto" w:date="2018-06-14T07:18:00Z">
            <w:rPr/>
          </w:rPrChange>
        </w:rPr>
      </w:pPr>
    </w:p>
    <w:p w14:paraId="35AEDCD3" w14:textId="77777777" w:rsidR="00CE547F" w:rsidRPr="00A82009" w:rsidRDefault="00CE547F" w:rsidP="00CE547F">
      <w:pPr>
        <w:rPr>
          <w:noProof/>
          <w:rPrChange w:id="7792" w:author="Peto" w:date="2018-06-14T07:18:00Z">
            <w:rPr/>
          </w:rPrChange>
        </w:rPr>
      </w:pPr>
      <w:r w:rsidRPr="00A82009">
        <w:rPr>
          <w:noProof/>
          <w:rPrChange w:id="7793" w:author="Peto" w:date="2018-06-14T07:18:00Z">
            <w:rPr/>
          </w:rPrChange>
        </w:rPr>
        <w:lastRenderedPageBreak/>
        <w:t>Parameter Stredný tlak (</w:t>
      </w:r>
      <w:r w:rsidRPr="00A82009">
        <w:rPr>
          <w:b/>
          <w:noProof/>
          <w:rPrChange w:id="7794" w:author="Peto" w:date="2018-06-14T07:18:00Z">
            <w:rPr>
              <w:b/>
            </w:rPr>
          </w:rPrChange>
        </w:rPr>
        <w:t>MBP</w:t>
      </w:r>
      <w:r w:rsidRPr="00A82009">
        <w:rPr>
          <w:noProof/>
          <w:rPrChange w:id="7795" w:author="Peto" w:date="2018-06-14T07:18:00Z">
            <w:rPr/>
          </w:rPrChange>
        </w:rPr>
        <w:t>) je spočítaný ako 1/3 pulzného tlaku + diastolický tlak.</w:t>
      </w:r>
    </w:p>
    <w:p w14:paraId="105A4C84" w14:textId="77777777" w:rsidR="00CE547F" w:rsidRPr="00A82009" w:rsidRDefault="00CE547F" w:rsidP="00CE547F">
      <w:pPr>
        <w:rPr>
          <w:noProof/>
          <w:rPrChange w:id="7796" w:author="Peto" w:date="2018-06-14T07:18:00Z">
            <w:rPr/>
          </w:rPrChange>
        </w:rPr>
      </w:pPr>
    </w:p>
    <w:p w14:paraId="733630D4" w14:textId="77777777" w:rsidR="00CE547F" w:rsidRPr="00A82009" w:rsidRDefault="00CE547F" w:rsidP="00CE547F">
      <w:pPr>
        <w:rPr>
          <w:noProof/>
          <w:rPrChange w:id="7797" w:author="Peto" w:date="2018-06-14T07:18:00Z">
            <w:rPr/>
          </w:rPrChange>
        </w:rPr>
      </w:pPr>
      <w:r w:rsidRPr="00A82009">
        <w:rPr>
          <w:noProof/>
          <w:rPrChange w:id="7798" w:author="Peto" w:date="2018-06-14T07:18:00Z">
            <w:rPr/>
          </w:rPrChange>
        </w:rPr>
        <w:t>Parameter Vzdialenosť SBP od R vlny (</w:t>
      </w:r>
      <w:r w:rsidRPr="00A82009">
        <w:rPr>
          <w:b/>
          <w:noProof/>
          <w:rPrChange w:id="7799" w:author="Peto" w:date="2018-06-14T07:18:00Z">
            <w:rPr>
              <w:b/>
            </w:rPr>
          </w:rPrChange>
        </w:rPr>
        <w:t>R-SBP</w:t>
      </w:r>
      <w:r w:rsidRPr="00A82009">
        <w:rPr>
          <w:noProof/>
          <w:rPrChange w:id="7800" w:author="Peto" w:date="2018-06-14T07:18:00Z">
            <w:rPr/>
          </w:rPrChange>
        </w:rPr>
        <w:t>) je časové oneskorenie systolického krvného tlaku od R vlny.</w:t>
      </w:r>
    </w:p>
    <w:p w14:paraId="00FC1CCC" w14:textId="77777777" w:rsidR="00CE547F" w:rsidRPr="00A82009" w:rsidRDefault="00CE547F" w:rsidP="00CE547F">
      <w:pPr>
        <w:rPr>
          <w:noProof/>
          <w:rPrChange w:id="7801" w:author="Peto" w:date="2018-06-14T07:18:00Z">
            <w:rPr/>
          </w:rPrChange>
        </w:rPr>
      </w:pPr>
    </w:p>
    <w:p w14:paraId="62E96140" w14:textId="77777777" w:rsidR="00CE547F" w:rsidRPr="00A82009" w:rsidRDefault="00CE547F" w:rsidP="00CE547F">
      <w:pPr>
        <w:rPr>
          <w:noProof/>
          <w:rPrChange w:id="7802" w:author="Peto" w:date="2018-06-14T07:18:00Z">
            <w:rPr/>
          </w:rPrChange>
        </w:rPr>
      </w:pPr>
      <w:r w:rsidRPr="00A82009">
        <w:rPr>
          <w:noProof/>
          <w:rPrChange w:id="7803" w:author="Peto" w:date="2018-06-14T07:18:00Z">
            <w:rPr/>
          </w:rPrChange>
        </w:rPr>
        <w:t>Parameter Vzdialenosť DBP od R vlny (</w:t>
      </w:r>
      <w:r w:rsidRPr="00A82009">
        <w:rPr>
          <w:b/>
          <w:noProof/>
          <w:rPrChange w:id="7804" w:author="Peto" w:date="2018-06-14T07:18:00Z">
            <w:rPr>
              <w:b/>
            </w:rPr>
          </w:rPrChange>
        </w:rPr>
        <w:t>R-DBP</w:t>
      </w:r>
      <w:r w:rsidRPr="00A82009">
        <w:rPr>
          <w:noProof/>
          <w:rPrChange w:id="7805" w:author="Peto" w:date="2018-06-14T07:18:00Z">
            <w:rPr/>
          </w:rPrChange>
        </w:rPr>
        <w:t>) je časové oneskorenie diastolického krvného tlaku od R vlny.</w:t>
      </w:r>
    </w:p>
    <w:p w14:paraId="2E44B55C" w14:textId="77777777" w:rsidR="00CE547F" w:rsidRPr="00A82009" w:rsidRDefault="00CE547F" w:rsidP="00CE547F">
      <w:pPr>
        <w:rPr>
          <w:noProof/>
          <w:rPrChange w:id="7806" w:author="Peto" w:date="2018-06-14T07:18:00Z">
            <w:rPr/>
          </w:rPrChange>
        </w:rPr>
      </w:pPr>
    </w:p>
    <w:p w14:paraId="1CEE58F3" w14:textId="77777777" w:rsidR="00CE547F" w:rsidRPr="00A82009" w:rsidRDefault="00CE547F" w:rsidP="00CE547F">
      <w:pPr>
        <w:rPr>
          <w:noProof/>
          <w:rPrChange w:id="7807" w:author="Peto" w:date="2018-06-14T07:18:00Z">
            <w:rPr/>
          </w:rPrChange>
        </w:rPr>
      </w:pPr>
      <w:r w:rsidRPr="00A82009">
        <w:rPr>
          <w:noProof/>
          <w:rPrChange w:id="7808" w:author="Peto" w:date="2018-06-14T07:18:00Z">
            <w:rPr/>
          </w:rPrChange>
        </w:rPr>
        <w:t>Parameter Vzdialenosť S1 od R vlny (</w:t>
      </w:r>
      <w:r w:rsidRPr="00A82009">
        <w:rPr>
          <w:b/>
          <w:noProof/>
          <w:rPrChange w:id="7809" w:author="Peto" w:date="2018-06-14T07:18:00Z">
            <w:rPr>
              <w:b/>
            </w:rPr>
          </w:rPrChange>
        </w:rPr>
        <w:t>R-S1</w:t>
      </w:r>
      <w:r w:rsidRPr="00A82009">
        <w:rPr>
          <w:noProof/>
          <w:rPrChange w:id="7810" w:author="Peto" w:date="2018-06-14T07:18:00Z">
            <w:rPr/>
          </w:rPrChange>
        </w:rPr>
        <w:t>) je časové oneskorenie srdečného zvuku S1 od R vlny.</w:t>
      </w:r>
    </w:p>
    <w:p w14:paraId="7ED72389" w14:textId="77777777" w:rsidR="00CE547F" w:rsidRPr="00A82009" w:rsidRDefault="00CE547F" w:rsidP="00CE547F">
      <w:pPr>
        <w:rPr>
          <w:noProof/>
          <w:rPrChange w:id="7811" w:author="Peto" w:date="2018-06-14T07:18:00Z">
            <w:rPr/>
          </w:rPrChange>
        </w:rPr>
      </w:pPr>
    </w:p>
    <w:p w14:paraId="1E7B46FE" w14:textId="77777777" w:rsidR="00CE547F" w:rsidRPr="00A82009" w:rsidRDefault="00CE547F" w:rsidP="00CE547F">
      <w:pPr>
        <w:rPr>
          <w:noProof/>
          <w:rPrChange w:id="7812" w:author="Peto" w:date="2018-06-14T07:18:00Z">
            <w:rPr/>
          </w:rPrChange>
        </w:rPr>
      </w:pPr>
      <w:r w:rsidRPr="00A82009">
        <w:rPr>
          <w:noProof/>
          <w:rPrChange w:id="7813" w:author="Peto" w:date="2018-06-14T07:18:00Z">
            <w:rPr/>
          </w:rPrChange>
        </w:rPr>
        <w:t>Parameter Vzdialenosť S2 od R vlny (</w:t>
      </w:r>
      <w:r w:rsidRPr="00A82009">
        <w:rPr>
          <w:b/>
          <w:noProof/>
          <w:rPrChange w:id="7814" w:author="Peto" w:date="2018-06-14T07:18:00Z">
            <w:rPr>
              <w:b/>
            </w:rPr>
          </w:rPrChange>
        </w:rPr>
        <w:t>R-S2</w:t>
      </w:r>
      <w:r w:rsidRPr="00A82009">
        <w:rPr>
          <w:noProof/>
          <w:rPrChange w:id="7815" w:author="Peto" w:date="2018-06-14T07:18:00Z">
            <w:rPr/>
          </w:rPrChange>
        </w:rPr>
        <w:t>) je časové oneskorenie srdečného zvuku S2 od R vlny.</w:t>
      </w:r>
    </w:p>
    <w:p w14:paraId="7A5F3A70" w14:textId="77777777" w:rsidR="00CE547F" w:rsidRPr="00A82009" w:rsidRDefault="00CE547F" w:rsidP="00CE547F">
      <w:pPr>
        <w:rPr>
          <w:noProof/>
          <w:rPrChange w:id="7816" w:author="Peto" w:date="2018-06-14T07:18:00Z">
            <w:rPr/>
          </w:rPrChange>
        </w:rPr>
      </w:pPr>
    </w:p>
    <w:p w14:paraId="3251D56C" w14:textId="77777777" w:rsidR="00CE547F" w:rsidRPr="00A82009" w:rsidRDefault="00CE547F" w:rsidP="00CE547F">
      <w:pPr>
        <w:rPr>
          <w:noProof/>
          <w:rPrChange w:id="7817" w:author="Peto" w:date="2018-06-14T07:18:00Z">
            <w:rPr/>
          </w:rPrChange>
        </w:rPr>
      </w:pPr>
      <w:r w:rsidRPr="00A82009">
        <w:rPr>
          <w:noProof/>
          <w:rPrChange w:id="7818" w:author="Peto" w:date="2018-06-14T07:18:00Z">
            <w:rPr/>
          </w:rPrChange>
        </w:rPr>
        <w:t>Parameter Čas medzi S1 a S2 (</w:t>
      </w:r>
      <w:r w:rsidRPr="00A82009">
        <w:rPr>
          <w:b/>
          <w:noProof/>
          <w:rPrChange w:id="7819" w:author="Peto" w:date="2018-06-14T07:18:00Z">
            <w:rPr>
              <w:b/>
            </w:rPr>
          </w:rPrChange>
        </w:rPr>
        <w:t>S1-S2</w:t>
      </w:r>
      <w:r w:rsidRPr="00A82009">
        <w:rPr>
          <w:noProof/>
          <w:rPrChange w:id="7820" w:author="Peto" w:date="2018-06-14T07:18:00Z">
            <w:rPr/>
          </w:rPrChange>
        </w:rPr>
        <w:t>) ) je časové oneskorenie srdečného zvuku S2 od srdečného zvuku S1.</w:t>
      </w:r>
    </w:p>
    <w:p w14:paraId="08755818" w14:textId="77777777" w:rsidR="00CE547F" w:rsidRPr="00A82009" w:rsidRDefault="00CE547F" w:rsidP="00CE547F">
      <w:pPr>
        <w:rPr>
          <w:noProof/>
          <w:rPrChange w:id="7821" w:author="Peto" w:date="2018-06-14T07:18:00Z">
            <w:rPr/>
          </w:rPrChange>
        </w:rPr>
      </w:pPr>
    </w:p>
    <w:p w14:paraId="18C14B9D" w14:textId="77777777" w:rsidR="00CE547F" w:rsidRPr="00A82009" w:rsidRDefault="00CE547F" w:rsidP="00CE547F">
      <w:pPr>
        <w:rPr>
          <w:noProof/>
          <w:rPrChange w:id="7822" w:author="Peto" w:date="2018-06-14T07:18:00Z">
            <w:rPr/>
          </w:rPrChange>
        </w:rPr>
      </w:pPr>
      <w:r w:rsidRPr="00A82009">
        <w:rPr>
          <w:noProof/>
          <w:rPrChange w:id="7823" w:author="Peto" w:date="2018-06-14T07:18:00Z">
            <w:rPr/>
          </w:rPrChange>
        </w:rPr>
        <w:t>Parameter Interval medzi dvoma R vlnami (</w:t>
      </w:r>
      <w:r w:rsidRPr="00A82009">
        <w:rPr>
          <w:b/>
          <w:noProof/>
          <w:rPrChange w:id="7824" w:author="Peto" w:date="2018-06-14T07:18:00Z">
            <w:rPr>
              <w:b/>
            </w:rPr>
          </w:rPrChange>
        </w:rPr>
        <w:t>RR</w:t>
      </w:r>
      <w:r w:rsidRPr="00A82009">
        <w:rPr>
          <w:noProof/>
          <w:rPrChange w:id="7825" w:author="Peto" w:date="2018-06-14T07:18:00Z">
            <w:rPr/>
          </w:rPrChange>
        </w:rPr>
        <w:t>) je časové oneskorenie medzi dvoma za sebou nasledujúcimi R vlnami.</w:t>
      </w:r>
    </w:p>
    <w:p w14:paraId="4A7E9708" w14:textId="77777777" w:rsidR="00CE547F" w:rsidRPr="00A82009" w:rsidRDefault="00CE547F" w:rsidP="00CE547F">
      <w:pPr>
        <w:rPr>
          <w:noProof/>
          <w:rPrChange w:id="7826" w:author="Peto" w:date="2018-06-14T07:18:00Z">
            <w:rPr/>
          </w:rPrChange>
        </w:rPr>
      </w:pPr>
    </w:p>
    <w:p w14:paraId="7574F54E" w14:textId="379B79C1" w:rsidR="00CE547F" w:rsidRPr="00A82009" w:rsidRDefault="00CE547F" w:rsidP="00CE547F">
      <w:pPr>
        <w:rPr>
          <w:noProof/>
          <w:rPrChange w:id="7827" w:author="Peto" w:date="2018-06-14T07:18:00Z">
            <w:rPr/>
          </w:rPrChange>
        </w:rPr>
      </w:pPr>
      <w:r w:rsidRPr="00A82009">
        <w:rPr>
          <w:noProof/>
          <w:rPrChange w:id="7828" w:author="Peto" w:date="2018-06-14T07:18:00Z">
            <w:rPr/>
          </w:rPrChange>
        </w:rPr>
        <w:t xml:space="preserve">Parameter Respiračná krivka bol označený parameter </w:t>
      </w:r>
      <m:oMath>
        <m:r>
          <m:rPr>
            <m:sty m:val="bi"/>
          </m:rPr>
          <w:rPr>
            <w:rFonts w:ascii="Cambria Math" w:hAnsi="Cambria Math"/>
            <w:noProof/>
            <w:rPrChange w:id="7829" w:author="Peto" w:date="2018-06-14T07:18:00Z">
              <w:rPr>
                <w:rFonts w:ascii="Cambria Math" w:hAnsi="Cambria Math"/>
              </w:rPr>
            </w:rPrChange>
          </w:rPr>
          <m:t>Stredn</m:t>
        </m:r>
        <m:r>
          <m:rPr>
            <m:sty m:val="bi"/>
          </m:rPr>
          <w:rPr>
            <w:rFonts w:ascii="Cambria Math" w:hAnsi="Cambria Math" w:hint="eastAsia"/>
            <w:noProof/>
            <w:rPrChange w:id="7830" w:author="Peto" w:date="2018-06-14T07:18:00Z">
              <w:rPr>
                <w:rFonts w:ascii="Cambria Math" w:hAnsi="Cambria Math" w:hint="eastAsia"/>
              </w:rPr>
            </w:rPrChange>
          </w:rPr>
          <m:t>ý</m:t>
        </m:r>
        <m:r>
          <m:rPr>
            <m:sty m:val="bi"/>
          </m:rPr>
          <w:rPr>
            <w:rFonts w:ascii="Cambria Math" w:hAnsi="Cambria Math"/>
            <w:noProof/>
            <w:rPrChange w:id="7831" w:author="Peto" w:date="2018-06-14T07:18:00Z">
              <w:rPr>
                <w:rFonts w:ascii="Cambria Math" w:hAnsi="Cambria Math"/>
              </w:rPr>
            </w:rPrChange>
          </w:rPr>
          <m:t xml:space="preserve"> </m:t>
        </m:r>
        <m:sSub>
          <m:sSubPr>
            <m:ctrlPr>
              <w:rPr>
                <w:rFonts w:ascii="Cambria Math" w:hAnsi="Cambria Math"/>
                <w:b/>
                <w:i/>
                <w:noProof/>
              </w:rPr>
            </m:ctrlPr>
          </m:sSubPr>
          <m:e>
            <m:r>
              <m:rPr>
                <m:sty m:val="bi"/>
              </m:rPr>
              <w:rPr>
                <w:rFonts w:ascii="Cambria Math" w:hAnsi="Cambria Math"/>
                <w:noProof/>
                <w:rPrChange w:id="7832" w:author="Peto" w:date="2018-06-14T07:18:00Z">
                  <w:rPr>
                    <w:rFonts w:ascii="Cambria Math" w:hAnsi="Cambria Math"/>
                  </w:rPr>
                </w:rPrChange>
              </w:rPr>
              <m:t>Z</m:t>
            </m:r>
            <m:r>
              <m:rPr>
                <m:sty m:val="bi"/>
              </m:rPr>
              <w:rPr>
                <w:rFonts w:ascii="Cambria Math" w:hAnsi="Cambria Math"/>
                <w:noProof/>
                <w:rPrChange w:id="7833" w:author="Peto" w:date="2018-06-14T07:18:00Z">
                  <w:rPr>
                    <w:rFonts w:ascii="Cambria Math" w:hAnsi="Cambria Math"/>
                  </w:rPr>
                </w:rPrChange>
              </w:rPr>
              <m:t>0</m:t>
            </m:r>
          </m:e>
          <m:sub>
            <m:r>
              <m:rPr>
                <m:sty m:val="bi"/>
              </m:rPr>
              <w:rPr>
                <w:rFonts w:ascii="Cambria Math" w:hAnsi="Cambria Math"/>
                <w:noProof/>
                <w:rPrChange w:id="7834" w:author="Peto" w:date="2018-06-14T07:18:00Z">
                  <w:rPr>
                    <w:rFonts w:ascii="Cambria Math" w:hAnsi="Cambria Math"/>
                  </w:rPr>
                </w:rPrChange>
              </w:rPr>
              <m:t>4</m:t>
            </m:r>
          </m:sub>
        </m:sSub>
      </m:oMath>
      <w:r w:rsidRPr="00A82009">
        <w:rPr>
          <w:b/>
          <w:noProof/>
          <w:rPrChange w:id="7835" w:author="Peto" w:date="2018-06-14T07:18:00Z">
            <w:rPr>
              <w:b/>
            </w:rPr>
          </w:rPrChange>
        </w:rPr>
        <w:t xml:space="preserve">, </w:t>
      </w:r>
      <w:r w:rsidRPr="00A82009">
        <w:rPr>
          <w:noProof/>
          <w:rPrChange w:id="7836" w:author="Peto" w:date="2018-06-14T07:18:00Z">
            <w:rPr/>
          </w:rPrChange>
        </w:rPr>
        <w:t>čo je</w:t>
      </w:r>
      <w:r w:rsidRPr="00A82009">
        <w:rPr>
          <w:b/>
          <w:noProof/>
          <w:rPrChange w:id="7837" w:author="Peto" w:date="2018-06-14T07:18:00Z">
            <w:rPr>
              <w:b/>
            </w:rPr>
          </w:rPrChange>
        </w:rPr>
        <w:t xml:space="preserve"> </w:t>
      </w:r>
      <m:oMath>
        <m:r>
          <m:rPr>
            <m:sty m:val="bi"/>
          </m:rPr>
          <w:rPr>
            <w:rFonts w:ascii="Cambria Math" w:hAnsi="Cambria Math"/>
            <w:noProof/>
            <w:rPrChange w:id="7838" w:author="Peto" w:date="2018-06-14T07:18:00Z">
              <w:rPr>
                <w:rFonts w:ascii="Cambria Math" w:hAnsi="Cambria Math"/>
              </w:rPr>
            </w:rPrChange>
          </w:rPr>
          <m:t>Stredn</m:t>
        </m:r>
        <m:r>
          <m:rPr>
            <m:sty m:val="bi"/>
          </m:rPr>
          <w:rPr>
            <w:rFonts w:ascii="Cambria Math" w:hAnsi="Cambria Math" w:hint="eastAsia"/>
            <w:noProof/>
            <w:rPrChange w:id="7839" w:author="Peto" w:date="2018-06-14T07:18:00Z">
              <w:rPr>
                <w:rFonts w:ascii="Cambria Math" w:hAnsi="Cambria Math" w:hint="eastAsia"/>
              </w:rPr>
            </w:rPrChange>
          </w:rPr>
          <m:t>ý</m:t>
        </m:r>
        <m:r>
          <m:rPr>
            <m:sty m:val="bi"/>
          </m:rPr>
          <w:rPr>
            <w:rFonts w:ascii="Cambria Math" w:hAnsi="Cambria Math"/>
            <w:noProof/>
            <w:rPrChange w:id="7840" w:author="Peto" w:date="2018-06-14T07:18:00Z">
              <w:rPr>
                <w:rFonts w:ascii="Cambria Math" w:hAnsi="Cambria Math"/>
              </w:rPr>
            </w:rPrChange>
          </w:rPr>
          <m:t xml:space="preserve"> </m:t>
        </m:r>
        <m:sSub>
          <m:sSubPr>
            <m:ctrlPr>
              <w:rPr>
                <w:rFonts w:ascii="Cambria Math" w:hAnsi="Cambria Math"/>
                <w:b/>
                <w:i/>
                <w:noProof/>
              </w:rPr>
            </m:ctrlPr>
          </m:sSubPr>
          <m:e>
            <m:r>
              <m:rPr>
                <m:sty m:val="bi"/>
              </m:rPr>
              <w:rPr>
                <w:rFonts w:ascii="Cambria Math" w:hAnsi="Cambria Math"/>
                <w:noProof/>
                <w:rPrChange w:id="7841" w:author="Peto" w:date="2018-06-14T07:18:00Z">
                  <w:rPr>
                    <w:rFonts w:ascii="Cambria Math" w:hAnsi="Cambria Math"/>
                  </w:rPr>
                </w:rPrChange>
              </w:rPr>
              <m:t>Z</m:t>
            </m:r>
            <m:r>
              <m:rPr>
                <m:sty m:val="bi"/>
              </m:rPr>
              <w:rPr>
                <w:rFonts w:ascii="Cambria Math" w:hAnsi="Cambria Math"/>
                <w:noProof/>
                <w:rPrChange w:id="7842" w:author="Peto" w:date="2018-06-14T07:18:00Z">
                  <w:rPr>
                    <w:rFonts w:ascii="Cambria Math" w:hAnsi="Cambria Math"/>
                  </w:rPr>
                </w:rPrChange>
              </w:rPr>
              <m:t>0</m:t>
            </m:r>
          </m:e>
          <m:sub>
            <m:r>
              <m:rPr>
                <m:sty m:val="bi"/>
              </m:rPr>
              <w:rPr>
                <w:rFonts w:ascii="Cambria Math" w:hAnsi="Cambria Math"/>
                <w:noProof/>
                <w:rPrChange w:id="7843" w:author="Peto" w:date="2018-06-14T07:18:00Z">
                  <w:rPr>
                    <w:rFonts w:ascii="Cambria Math" w:hAnsi="Cambria Math"/>
                  </w:rPr>
                </w:rPrChange>
              </w:rPr>
              <m:t>i</m:t>
            </m:r>
          </m:sub>
        </m:sSub>
      </m:oMath>
      <w:r w:rsidRPr="00A82009">
        <w:rPr>
          <w:b/>
          <w:noProof/>
          <w:rPrChange w:id="7844" w:author="Peto" w:date="2018-06-14T07:18:00Z">
            <w:rPr>
              <w:b/>
            </w:rPr>
          </w:rPrChange>
        </w:rPr>
        <w:t xml:space="preserve"> </w:t>
      </w:r>
      <w:r w:rsidRPr="00A82009">
        <w:rPr>
          <w:noProof/>
          <w:rPrChange w:id="7845" w:author="Peto" w:date="2018-06-14T07:18:00Z">
            <w:rPr/>
          </w:rPrChange>
        </w:rPr>
        <w:t xml:space="preserve">na 4-tom kanály - hrudník. Pomalé zmeny impedancie odrážajú plnenie pľúc vzduchom a teda respiráciu </w:t>
      </w:r>
      <w:r w:rsidRPr="00A82009">
        <w:rPr>
          <w:noProof/>
          <w:rPrChange w:id="7846" w:author="Peto" w:date="2018-06-14T07:18:00Z">
            <w:rPr/>
          </w:rPrChange>
        </w:rPr>
        <w:fldChar w:fldCharType="begin"/>
      </w:r>
      <w:r w:rsidR="00AD692D" w:rsidRPr="00A82009">
        <w:rPr>
          <w:noProof/>
          <w:rPrChange w:id="7847" w:author="Peto" w:date="2018-06-14T07:18:00Z">
            <w:rPr/>
          </w:rPrChange>
        </w:rPr>
        <w:instrText xml:space="preserve"> ADDIN EN.CITE &lt;EndNote&gt;&lt;Cite&gt;&lt;Author&gt;Jeyhani&lt;/Author&gt;&lt;Year&gt;2017&lt;/Year&gt;&lt;IDText&gt;Comparison of simple algorithms for estimating respiration rate from electrical impedance pneumography signals in wearable devices&lt;/IDText&gt;&lt;DisplayText&gt;&lt;style face="superscript"&gt;69&lt;/style&gt;&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A82009">
        <w:rPr>
          <w:noProof/>
          <w:rPrChange w:id="7848" w:author="Peto" w:date="2018-06-14T07:18:00Z">
            <w:rPr/>
          </w:rPrChange>
        </w:rPr>
        <w:fldChar w:fldCharType="separate"/>
      </w:r>
      <w:r w:rsidR="00AD692D" w:rsidRPr="00A82009">
        <w:rPr>
          <w:noProof/>
          <w:vertAlign w:val="superscript"/>
        </w:rPr>
        <w:t>69</w:t>
      </w:r>
      <w:r w:rsidRPr="00A82009">
        <w:rPr>
          <w:noProof/>
          <w:rPrChange w:id="7849" w:author="Peto" w:date="2018-06-14T07:18:00Z">
            <w:rPr/>
          </w:rPrChange>
        </w:rPr>
        <w:fldChar w:fldCharType="end"/>
      </w:r>
      <w:r w:rsidRPr="00A82009">
        <w:rPr>
          <w:noProof/>
          <w:rPrChange w:id="7850" w:author="Peto" w:date="2018-06-14T07:18:00Z">
            <w:rPr/>
          </w:rPrChange>
        </w:rPr>
        <w:t>.</w:t>
      </w:r>
    </w:p>
    <w:p w14:paraId="22F3A4A7" w14:textId="77777777" w:rsidR="00CE547F" w:rsidRPr="00A82009" w:rsidRDefault="00CE547F" w:rsidP="00CE547F">
      <w:pPr>
        <w:pStyle w:val="Nadpis3"/>
        <w:rPr>
          <w:noProof/>
          <w:rPrChange w:id="7851" w:author="Peto" w:date="2018-06-14T07:18:00Z">
            <w:rPr/>
          </w:rPrChange>
        </w:rPr>
      </w:pPr>
      <w:bookmarkStart w:id="7852" w:name="_Toc510268158"/>
      <w:bookmarkStart w:id="7853" w:name="_Toc516413236"/>
      <w:r w:rsidRPr="00A82009">
        <w:rPr>
          <w:noProof/>
          <w:rPrChange w:id="7854" w:author="Peto" w:date="2018-06-14T07:18:00Z">
            <w:rPr/>
          </w:rPrChange>
        </w:rPr>
        <w:t>Popisná štatistika</w:t>
      </w:r>
      <w:bookmarkEnd w:id="7852"/>
      <w:r w:rsidRPr="00A82009">
        <w:rPr>
          <w:noProof/>
          <w:rPrChange w:id="7855" w:author="Peto" w:date="2018-06-14T07:18:00Z">
            <w:rPr/>
          </w:rPrChange>
        </w:rPr>
        <w:t xml:space="preserve"> - spontánne dýchanie</w:t>
      </w:r>
      <w:bookmarkEnd w:id="7853"/>
    </w:p>
    <w:p w14:paraId="7800631F" w14:textId="77777777" w:rsidR="00CE547F" w:rsidRPr="00A82009" w:rsidRDefault="00CE547F" w:rsidP="00CE547F">
      <w:pPr>
        <w:rPr>
          <w:noProof/>
          <w:rPrChange w:id="7856" w:author="Peto" w:date="2018-06-14T07:18:00Z">
            <w:rPr/>
          </w:rPrChange>
        </w:rPr>
      </w:pPr>
    </w:p>
    <w:p w14:paraId="41E78EE7" w14:textId="59A33205" w:rsidR="00CE547F" w:rsidRPr="00A82009" w:rsidRDefault="00473089" w:rsidP="00CE547F">
      <w:pPr>
        <w:rPr>
          <w:noProof/>
          <w:rPrChange w:id="7857" w:author="Peto" w:date="2018-06-14T07:18:00Z">
            <w:rPr/>
          </w:rPrChange>
        </w:rPr>
      </w:pPr>
      <w:r w:rsidRPr="00A82009">
        <w:rPr>
          <w:noProof/>
          <w:rPrChange w:id="7858" w:author="Peto" w:date="2018-06-14T07:18:00Z">
            <w:rPr/>
          </w:rPrChange>
        </w:rPr>
        <w:t xml:space="preserve">Impedančná kardiografia používa pre odhad srdečného výdaja bioimpedančné parametre: Z0, </w:t>
      </w:r>
      <m:oMath>
        <m:r>
          <w:rPr>
            <w:rFonts w:ascii="Cambria Math" w:hAnsi="Cambria Math"/>
            <w:noProof/>
            <w:rPrChange w:id="7859"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860" w:author="Peto" w:date="2018-06-14T07:18:00Z">
                  <w:rPr>
                    <w:rFonts w:ascii="Cambria Math" w:hAnsi="Cambria Math"/>
                  </w:rPr>
                </w:rPrChange>
              </w:rPr>
              <m:t>)</m:t>
            </m:r>
          </m:num>
          <m:den>
            <m:r>
              <w:rPr>
                <w:rFonts w:ascii="Cambria Math" w:hAnsi="Cambria Math"/>
                <w:noProof/>
                <w:rPrChange w:id="7861"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862" w:author="Peto" w:date="2018-06-14T07:18:00Z">
                      <w:rPr>
                        <w:rFonts w:ascii="Cambria Math" w:hAnsi="Cambria Math"/>
                      </w:rPr>
                    </w:rPrChange>
                  </w:rPr>
                  <m:t>t</m:t>
                </m:r>
              </m:e>
              <m:sub>
                <m:r>
                  <w:rPr>
                    <w:rFonts w:ascii="Cambria Math" w:hAnsi="Cambria Math"/>
                    <w:noProof/>
                    <w:rPrChange w:id="7863" w:author="Peto" w:date="2018-06-14T07:18:00Z">
                      <w:rPr>
                        <w:rFonts w:ascii="Cambria Math" w:hAnsi="Cambria Math"/>
                      </w:rPr>
                    </w:rPrChange>
                  </w:rPr>
                  <m:t>max</m:t>
                </m:r>
              </m:sub>
            </m:sSub>
          </m:den>
        </m:f>
      </m:oMath>
      <w:r w:rsidRPr="00A82009">
        <w:rPr>
          <w:noProof/>
          <w:rPrChange w:id="7864" w:author="Peto" w:date="2018-06-14T07:18:00Z">
            <w:rPr/>
          </w:rPrChange>
        </w:rPr>
        <w:t xml:space="preserve"> a odvodený parameter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7865"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866" w:author="Peto" w:date="2018-06-14T07:18:00Z">
                          <w:rPr>
                            <w:rFonts w:ascii="Cambria Math" w:hAnsi="Cambria Math"/>
                          </w:rPr>
                        </w:rPrChange>
                      </w:rPr>
                      <m:t>)</m:t>
                    </m:r>
                  </m:num>
                  <m:den>
                    <m:r>
                      <w:rPr>
                        <w:rFonts w:ascii="Cambria Math" w:hAnsi="Cambria Math"/>
                        <w:noProof/>
                        <w:rPrChange w:id="7867"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868" w:author="Peto" w:date="2018-06-14T07:18:00Z">
                              <w:rPr>
                                <w:rFonts w:ascii="Cambria Math" w:hAnsi="Cambria Math"/>
                              </w:rPr>
                            </w:rPrChange>
                          </w:rPr>
                          <m:t>t</m:t>
                        </m:r>
                      </m:e>
                      <m:sub>
                        <m:r>
                          <w:rPr>
                            <w:rFonts w:ascii="Cambria Math" w:hAnsi="Cambria Math"/>
                            <w:noProof/>
                            <w:rPrChange w:id="7869"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7870" w:author="Peto" w:date="2018-06-14T07:18:00Z">
                          <w:rPr>
                            <w:rFonts w:ascii="Cambria Math" w:hAnsi="Cambria Math"/>
                          </w:rPr>
                        </w:rPrChange>
                      </w:rPr>
                      <m:t>Z</m:t>
                    </m:r>
                  </m:e>
                  <m:sub>
                    <m:r>
                      <w:rPr>
                        <w:rFonts w:ascii="Cambria Math" w:hAnsi="Cambria Math"/>
                        <w:noProof/>
                        <w:rPrChange w:id="7871" w:author="Peto" w:date="2018-06-14T07:18:00Z">
                          <w:rPr>
                            <w:rFonts w:ascii="Cambria Math" w:hAnsi="Cambria Math"/>
                          </w:rPr>
                        </w:rPrChange>
                      </w:rPr>
                      <m:t>0</m:t>
                    </m:r>
                  </m:sub>
                </m:sSub>
              </m:den>
            </m:f>
          </m:e>
        </m:rad>
      </m:oMath>
      <w:r w:rsidRPr="00A82009">
        <w:rPr>
          <w:noProof/>
          <w:rPrChange w:id="7872" w:author="Peto" w:date="2018-06-14T07:18:00Z">
            <w:rPr/>
          </w:rPrChange>
        </w:rPr>
        <w:t xml:space="preserve">. Táto kapitola uvádza popisnú štatistiku týchto parametrov počas spontánneho dýchania. </w:t>
      </w:r>
      <w:r w:rsidR="00CE547F" w:rsidRPr="00A82009">
        <w:rPr>
          <w:noProof/>
          <w:rPrChange w:id="7873" w:author="Peto" w:date="2018-06-14T07:18:00Z">
            <w:rPr/>
          </w:rPrChange>
        </w:rPr>
        <w:t xml:space="preserve">Pre každý parameter bola detekovaná jedna hodnota pre jeden srdečný cyklus. Označme počet srdečných cyklov počas 5 minútového merania ako N. Pre každý parameter potom </w:t>
      </w:r>
      <w:r w:rsidR="00CE547F" w:rsidRPr="00A82009">
        <w:rPr>
          <w:noProof/>
          <w:rPrChange w:id="7874" w:author="Peto" w:date="2018-06-14T07:18:00Z">
            <w:rPr/>
          </w:rPrChange>
        </w:rPr>
        <w:lastRenderedPageBreak/>
        <w:t xml:space="preserve">dostaneme pole hodnôt dĺžky N. </w:t>
      </w:r>
      <w:r w:rsidRPr="00A82009">
        <w:rPr>
          <w:noProof/>
          <w:rPrChange w:id="7875" w:author="Peto" w:date="2018-06-14T07:18:00Z">
            <w:rPr/>
          </w:rPrChange>
        </w:rPr>
        <w:t xml:space="preserve">Pole hodnôt pre parameter </w:t>
      </w:r>
      <m:oMath>
        <m:r>
          <w:rPr>
            <w:rFonts w:ascii="Cambria Math" w:hAnsi="Cambria Math"/>
            <w:noProof/>
            <w:rPrChange w:id="787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877" w:author="Peto" w:date="2018-06-14T07:18:00Z">
                  <w:rPr>
                    <w:rFonts w:ascii="Cambria Math" w:hAnsi="Cambria Math"/>
                  </w:rPr>
                </w:rPrChange>
              </w:rPr>
              <m:t>Z</m:t>
            </m:r>
          </m:e>
          <m:sub>
            <m:r>
              <w:rPr>
                <w:rFonts w:ascii="Cambria Math" w:hAnsi="Cambria Math"/>
                <w:noProof/>
                <w:rPrChange w:id="7878" w:author="Peto" w:date="2018-06-14T07:18:00Z">
                  <w:rPr>
                    <w:rFonts w:ascii="Cambria Math" w:hAnsi="Cambria Math"/>
                  </w:rPr>
                </w:rPrChange>
              </w:rPr>
              <m:t>4</m:t>
            </m:r>
          </m:sub>
        </m:sSub>
      </m:oMath>
      <w:r w:rsidRPr="00A82009">
        <w:rPr>
          <w:noProof/>
          <w:rPrChange w:id="7879" w:author="Peto" w:date="2018-06-14T07:18:00Z">
            <w:rPr/>
          </w:rPrChange>
        </w:rPr>
        <w:t>(</w:t>
      </w:r>
      <m:oMath>
        <m:r>
          <w:rPr>
            <w:rFonts w:ascii="Cambria Math" w:hAnsi="Cambria Math"/>
            <w:noProof/>
            <w:rPrChange w:id="7880"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7881" w:author="Peto" w:date="2018-06-14T07:18:00Z">
                  <w:rPr>
                    <w:rFonts w:ascii="Cambria Math" w:hAnsi="Cambria Math"/>
                  </w:rPr>
                </w:rPrChange>
              </w:rPr>
              <m:t>)</m:t>
            </m:r>
          </m:num>
          <m:den>
            <m:r>
              <w:rPr>
                <w:rFonts w:ascii="Cambria Math" w:hAnsi="Cambria Math"/>
                <w:noProof/>
                <w:rPrChange w:id="788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883" w:author="Peto" w:date="2018-06-14T07:18:00Z">
                      <w:rPr>
                        <w:rFonts w:ascii="Cambria Math" w:hAnsi="Cambria Math"/>
                      </w:rPr>
                    </w:rPrChange>
                  </w:rPr>
                  <m:t>t</m:t>
                </m:r>
              </m:e>
              <m:sub>
                <m:r>
                  <w:rPr>
                    <w:rFonts w:ascii="Cambria Math" w:hAnsi="Cambria Math"/>
                    <w:noProof/>
                    <w:rPrChange w:id="7884" w:author="Peto" w:date="2018-06-14T07:18:00Z">
                      <w:rPr>
                        <w:rFonts w:ascii="Cambria Math" w:hAnsi="Cambria Math"/>
                      </w:rPr>
                    </w:rPrChange>
                  </w:rPr>
                  <m:t>max</m:t>
                </m:r>
              </m:sub>
            </m:sSub>
          </m:den>
        </m:f>
      </m:oMath>
      <w:r w:rsidRPr="00A82009">
        <w:rPr>
          <w:noProof/>
          <w:rPrChange w:id="7885" w:author="Peto" w:date="2018-06-14T07:18:00Z">
            <w:rPr/>
          </w:rPrChange>
        </w:rPr>
        <w:t xml:space="preserve"> zobrazuje </w:t>
      </w:r>
      <w:r w:rsidRPr="00A82009">
        <w:rPr>
          <w:noProof/>
          <w:rPrChange w:id="7886" w:author="Peto" w:date="2018-06-14T07:18:00Z">
            <w:rPr/>
          </w:rPrChange>
        </w:rPr>
        <w:fldChar w:fldCharType="begin"/>
      </w:r>
      <w:r w:rsidRPr="00A82009">
        <w:rPr>
          <w:noProof/>
          <w:rPrChange w:id="7887" w:author="Peto" w:date="2018-06-14T07:18:00Z">
            <w:rPr/>
          </w:rPrChange>
        </w:rPr>
        <w:instrText xml:space="preserve"> REF _Ref513892756 \h </w:instrText>
      </w:r>
      <w:r w:rsidRPr="00A82009">
        <w:rPr>
          <w:noProof/>
          <w:rPrChange w:id="7888" w:author="Peto" w:date="2018-06-14T07:18:00Z">
            <w:rPr>
              <w:noProof/>
            </w:rPr>
          </w:rPrChange>
        </w:rPr>
      </w:r>
      <w:r w:rsidRPr="00A82009">
        <w:rPr>
          <w:noProof/>
          <w:rPrChange w:id="7889" w:author="Peto" w:date="2018-06-14T07:18:00Z">
            <w:rPr/>
          </w:rPrChange>
        </w:rPr>
        <w:fldChar w:fldCharType="separate"/>
      </w:r>
      <w:ins w:id="7890" w:author="Peto" w:date="2018-06-10T16:58:00Z">
        <w:r w:rsidR="00F95B9C" w:rsidRPr="00A82009">
          <w:rPr>
            <w:noProof/>
            <w:rPrChange w:id="7891" w:author="Peto" w:date="2018-06-14T07:18:00Z">
              <w:rPr/>
            </w:rPrChange>
          </w:rPr>
          <w:t>Obrázok 3.13</w:t>
        </w:r>
      </w:ins>
      <w:del w:id="7892" w:author="Peto" w:date="2018-06-10T16:58:00Z">
        <w:r w:rsidR="00B85020" w:rsidRPr="00A82009" w:rsidDel="00F95B9C">
          <w:rPr>
            <w:noProof/>
            <w:rPrChange w:id="7893" w:author="Peto" w:date="2018-06-14T07:18:00Z">
              <w:rPr/>
            </w:rPrChange>
          </w:rPr>
          <w:delText>Obrázok 3.13</w:delText>
        </w:r>
      </w:del>
      <w:r w:rsidRPr="00A82009">
        <w:rPr>
          <w:noProof/>
          <w:rPrChange w:id="7894" w:author="Peto" w:date="2018-06-14T07:18:00Z">
            <w:rPr/>
          </w:rPrChange>
        </w:rPr>
        <w:fldChar w:fldCharType="end"/>
      </w:r>
      <w:r w:rsidRPr="00A82009">
        <w:rPr>
          <w:noProof/>
          <w:rPrChange w:id="7895" w:author="Peto" w:date="2018-06-14T07:18:00Z">
            <w:rPr/>
          </w:rPrChange>
        </w:rPr>
        <w:t xml:space="preserve"> ako modrú krivku. </w:t>
      </w:r>
      <w:r w:rsidR="00CE547F" w:rsidRPr="00A82009">
        <w:rPr>
          <w:noProof/>
          <w:rPrChange w:id="7896" w:author="Peto" w:date="2018-06-14T07:18:00Z">
            <w:rPr/>
          </w:rPrChange>
        </w:rPr>
        <w:t xml:space="preserve">Bola spočítaná priemerná hodnota poľa parametrov Z0, </w:t>
      </w:r>
      <m:oMath>
        <m:r>
          <w:rPr>
            <w:rFonts w:ascii="Cambria Math" w:hAnsi="Cambria Math"/>
            <w:noProof/>
            <w:rPrChange w:id="7897"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898" w:author="Peto" w:date="2018-06-14T07:18:00Z">
                  <w:rPr>
                    <w:rFonts w:ascii="Cambria Math" w:hAnsi="Cambria Math"/>
                  </w:rPr>
                </w:rPrChange>
              </w:rPr>
              <m:t>)</m:t>
            </m:r>
          </m:num>
          <m:den>
            <m:r>
              <w:rPr>
                <w:rFonts w:ascii="Cambria Math" w:hAnsi="Cambria Math"/>
                <w:noProof/>
                <w:rPrChange w:id="7899"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900" w:author="Peto" w:date="2018-06-14T07:18:00Z">
                      <w:rPr>
                        <w:rFonts w:ascii="Cambria Math" w:hAnsi="Cambria Math"/>
                      </w:rPr>
                    </w:rPrChange>
                  </w:rPr>
                  <m:t>t</m:t>
                </m:r>
              </m:e>
              <m:sub>
                <m:r>
                  <w:rPr>
                    <w:rFonts w:ascii="Cambria Math" w:hAnsi="Cambria Math"/>
                    <w:noProof/>
                    <w:rPrChange w:id="7901" w:author="Peto" w:date="2018-06-14T07:18:00Z">
                      <w:rPr>
                        <w:rFonts w:ascii="Cambria Math" w:hAnsi="Cambria Math"/>
                      </w:rPr>
                    </w:rPrChange>
                  </w:rPr>
                  <m:t>max</m:t>
                </m:r>
              </m:sub>
            </m:sSub>
          </m:den>
        </m:f>
      </m:oMath>
      <w:r w:rsidR="00CE547F" w:rsidRPr="00A82009">
        <w:rPr>
          <w:noProof/>
          <w:rPrChange w:id="7902" w:author="Peto" w:date="2018-06-14T07:18:00Z">
            <w:rPr/>
          </w:rPrChange>
        </w:rPr>
        <w:t xml:space="preserve"> a odvodeného parametru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7903"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904" w:author="Peto" w:date="2018-06-14T07:18:00Z">
                          <w:rPr>
                            <w:rFonts w:ascii="Cambria Math" w:hAnsi="Cambria Math"/>
                          </w:rPr>
                        </w:rPrChange>
                      </w:rPr>
                      <m:t>)</m:t>
                    </m:r>
                  </m:num>
                  <m:den>
                    <m:r>
                      <w:rPr>
                        <w:rFonts w:ascii="Cambria Math" w:hAnsi="Cambria Math"/>
                        <w:noProof/>
                        <w:rPrChange w:id="7905"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906" w:author="Peto" w:date="2018-06-14T07:18:00Z">
                              <w:rPr>
                                <w:rFonts w:ascii="Cambria Math" w:hAnsi="Cambria Math"/>
                              </w:rPr>
                            </w:rPrChange>
                          </w:rPr>
                          <m:t>t</m:t>
                        </m:r>
                      </m:e>
                      <m:sub>
                        <m:r>
                          <w:rPr>
                            <w:rFonts w:ascii="Cambria Math" w:hAnsi="Cambria Math"/>
                            <w:noProof/>
                            <w:rPrChange w:id="7907" w:author="Peto" w:date="2018-06-14T07:18:00Z">
                              <w:rPr>
                                <w:rFonts w:ascii="Cambria Math" w:hAnsi="Cambria Math"/>
                              </w:rPr>
                            </w:rPrChange>
                          </w:rPr>
                          <m:t>max</m:t>
                        </m:r>
                      </m:sub>
                    </m:sSub>
                  </m:den>
                </m:f>
              </m:num>
              <m:den>
                <m:r>
                  <w:rPr>
                    <w:rFonts w:ascii="Cambria Math" w:hAnsi="Cambria Math"/>
                    <w:noProof/>
                    <w:rPrChange w:id="7908" w:author="Peto" w:date="2018-06-14T07:18:00Z">
                      <w:rPr>
                        <w:rFonts w:ascii="Cambria Math" w:hAnsi="Cambria Math"/>
                      </w:rPr>
                    </w:rPrChange>
                  </w:rPr>
                  <m:t>Z0</m:t>
                </m:r>
              </m:den>
            </m:f>
          </m:e>
        </m:rad>
      </m:oMath>
      <w:r w:rsidR="00CE547F" w:rsidRPr="00A82009">
        <w:rPr>
          <w:noProof/>
          <w:rPrChange w:id="7909" w:author="Peto" w:date="2018-06-14T07:18:00Z">
            <w:rPr/>
          </w:rPrChange>
        </w:rPr>
        <w:t xml:space="preserve">. </w:t>
      </w:r>
      <w:r w:rsidR="0054035E" w:rsidRPr="00A82009">
        <w:rPr>
          <w:noProof/>
          <w:rPrChange w:id="7910" w:author="Peto" w:date="2018-06-14T07:18:00Z">
            <w:rPr/>
          </w:rPrChange>
        </w:rPr>
        <w:t>Dos</w:t>
      </w:r>
      <w:r w:rsidR="00CE547F" w:rsidRPr="00A82009">
        <w:rPr>
          <w:noProof/>
          <w:rPrChange w:id="7911" w:author="Peto" w:date="2018-06-14T07:18:00Z">
            <w:rPr/>
          </w:rPrChange>
        </w:rPr>
        <w:t xml:space="preserve">taneme tak pre každý parameter jednu priemernú hodnotu počas </w:t>
      </w:r>
      <w:r w:rsidR="00CE547F" w:rsidRPr="00D72AE1">
        <w:rPr>
          <w:noProof/>
          <w:lang w:val="cs-CZ"/>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820F54" w:rsidRDefault="00820F5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820F54" w:rsidRDefault="00820F5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00CE547F" w:rsidRPr="00A82009">
        <w:rPr>
          <w:noProof/>
          <w:rPrChange w:id="7912" w:author="Peto" w:date="2018-06-14T07:18:00Z">
            <w:rPr/>
          </w:rPrChange>
        </w:rPr>
        <w:t xml:space="preserve">merania. </w:t>
      </w:r>
      <w:r w:rsidRPr="00A82009">
        <w:rPr>
          <w:noProof/>
          <w:rPrChange w:id="7913" w:author="Peto" w:date="2018-06-14T07:18:00Z">
            <w:rPr/>
          </w:rPrChange>
        </w:rPr>
        <w:t xml:space="preserve">Priemernú hodnotu zobrazuje </w:t>
      </w:r>
      <w:r w:rsidRPr="00A82009">
        <w:rPr>
          <w:noProof/>
          <w:rPrChange w:id="7914" w:author="Peto" w:date="2018-06-14T07:18:00Z">
            <w:rPr/>
          </w:rPrChange>
        </w:rPr>
        <w:fldChar w:fldCharType="begin"/>
      </w:r>
      <w:r w:rsidRPr="00A82009">
        <w:rPr>
          <w:noProof/>
          <w:rPrChange w:id="7915" w:author="Peto" w:date="2018-06-14T07:18:00Z">
            <w:rPr/>
          </w:rPrChange>
        </w:rPr>
        <w:instrText xml:space="preserve"> REF _Ref513892756 \h </w:instrText>
      </w:r>
      <w:r w:rsidRPr="00A82009">
        <w:rPr>
          <w:noProof/>
          <w:rPrChange w:id="7916" w:author="Peto" w:date="2018-06-14T07:18:00Z">
            <w:rPr>
              <w:noProof/>
            </w:rPr>
          </w:rPrChange>
        </w:rPr>
      </w:r>
      <w:r w:rsidRPr="00A82009">
        <w:rPr>
          <w:noProof/>
          <w:rPrChange w:id="7917" w:author="Peto" w:date="2018-06-14T07:18:00Z">
            <w:rPr/>
          </w:rPrChange>
        </w:rPr>
        <w:fldChar w:fldCharType="separate"/>
      </w:r>
      <w:ins w:id="7918" w:author="Peto" w:date="2018-06-10T16:58:00Z">
        <w:r w:rsidR="00F95B9C" w:rsidRPr="00A82009">
          <w:rPr>
            <w:noProof/>
            <w:rPrChange w:id="7919" w:author="Peto" w:date="2018-06-14T07:18:00Z">
              <w:rPr/>
            </w:rPrChange>
          </w:rPr>
          <w:t>Obrázok 3.13</w:t>
        </w:r>
      </w:ins>
      <w:del w:id="7920" w:author="Peto" w:date="2018-06-10T16:58:00Z">
        <w:r w:rsidR="00B85020" w:rsidRPr="00A82009" w:rsidDel="00F95B9C">
          <w:rPr>
            <w:noProof/>
            <w:rPrChange w:id="7921" w:author="Peto" w:date="2018-06-14T07:18:00Z">
              <w:rPr/>
            </w:rPrChange>
          </w:rPr>
          <w:delText>Obrázok 3.13</w:delText>
        </w:r>
      </w:del>
      <w:r w:rsidRPr="00A82009">
        <w:rPr>
          <w:noProof/>
          <w:rPrChange w:id="7922" w:author="Peto" w:date="2018-06-14T07:18:00Z">
            <w:rPr/>
          </w:rPrChange>
        </w:rPr>
        <w:fldChar w:fldCharType="end"/>
      </w:r>
      <w:r w:rsidRPr="00A82009">
        <w:rPr>
          <w:noProof/>
          <w:rPrChange w:id="7923" w:author="Peto" w:date="2018-06-14T07:18:00Z">
            <w:rPr/>
          </w:rPrChange>
        </w:rPr>
        <w:t xml:space="preserve"> ako žltú čiaru. Priemerná hodnota je ďalej považovaná za hodnotu parametra počas merania. </w:t>
      </w:r>
    </w:p>
    <w:p w14:paraId="6B620A75" w14:textId="77777777" w:rsidR="00CE547F" w:rsidRPr="00A82009" w:rsidRDefault="00CE547F" w:rsidP="00CE547F">
      <w:pPr>
        <w:jc w:val="center"/>
        <w:rPr>
          <w:noProof/>
          <w:rPrChange w:id="7924" w:author="Peto" w:date="2018-06-14T07:18:00Z">
            <w:rPr/>
          </w:rPrChange>
        </w:rPr>
      </w:pPr>
    </w:p>
    <w:p w14:paraId="2B3822D7" w14:textId="5039BF8D" w:rsidR="00CE547F" w:rsidRPr="00A82009" w:rsidRDefault="00837AE3" w:rsidP="00CE547F">
      <w:pPr>
        <w:jc w:val="center"/>
        <w:rPr>
          <w:noProof/>
          <w:rPrChange w:id="7925" w:author="Peto" w:date="2018-06-14T07:18:00Z">
            <w:rPr/>
          </w:rPrChange>
        </w:rPr>
      </w:pPr>
      <w:r>
        <w:rPr>
          <w:noProof/>
        </w:rPr>
        <w:pict w14:anchorId="479D8041">
          <v:shape id="_x0000_i1028" type="#_x0000_t75" style="width:425pt;height:225.05pt">
            <v:imagedata r:id="rId50" o:title="dZ3b"/>
          </v:shape>
        </w:pict>
      </w:r>
    </w:p>
    <w:p w14:paraId="239D6128" w14:textId="7B42E9C3" w:rsidR="00CE547F" w:rsidRPr="00A82009" w:rsidRDefault="00CE547F" w:rsidP="00CE547F">
      <w:pPr>
        <w:pStyle w:val="Popis"/>
        <w:rPr>
          <w:noProof/>
          <w:vanish/>
          <w:lang w:val="sk-SK"/>
          <w:specVanish/>
          <w:rPrChange w:id="7926" w:author="Peto" w:date="2018-06-14T07:18:00Z">
            <w:rPr>
              <w:vanish/>
              <w:lang w:val="sk-SK"/>
              <w:specVanish/>
            </w:rPr>
          </w:rPrChange>
        </w:rPr>
      </w:pPr>
      <w:bookmarkStart w:id="7927" w:name="_Ref513892756"/>
      <w:bookmarkStart w:id="7928" w:name="_Toc516413279"/>
      <w:r w:rsidRPr="00A82009">
        <w:rPr>
          <w:noProof/>
          <w:lang w:val="sk-SK"/>
          <w:rPrChange w:id="7929" w:author="Peto" w:date="2018-06-14T07:18:00Z">
            <w:rPr>
              <w:lang w:val="sk-SK"/>
            </w:rPr>
          </w:rPrChange>
        </w:rPr>
        <w:t xml:space="preserve">Obrázok </w:t>
      </w:r>
      <w:r w:rsidR="00A53D98" w:rsidRPr="00A82009">
        <w:rPr>
          <w:noProof/>
          <w:lang w:val="sk-SK"/>
          <w:rPrChange w:id="7930" w:author="Peto" w:date="2018-06-14T07:18:00Z">
            <w:rPr>
              <w:lang w:val="sk-SK"/>
            </w:rPr>
          </w:rPrChange>
        </w:rPr>
        <w:fldChar w:fldCharType="begin"/>
      </w:r>
      <w:r w:rsidR="00A53D98" w:rsidRPr="00A82009">
        <w:rPr>
          <w:noProof/>
          <w:lang w:val="sk-SK"/>
          <w:rPrChange w:id="7931" w:author="Peto" w:date="2018-06-14T07:18:00Z">
            <w:rPr>
              <w:lang w:val="sk-SK"/>
            </w:rPr>
          </w:rPrChange>
        </w:rPr>
        <w:instrText xml:space="preserve"> STYLEREF 1 \s </w:instrText>
      </w:r>
      <w:r w:rsidR="00A53D98" w:rsidRPr="00A82009">
        <w:rPr>
          <w:noProof/>
          <w:lang w:val="sk-SK"/>
          <w:rPrChange w:id="7932" w:author="Peto" w:date="2018-06-14T07:18:00Z">
            <w:rPr>
              <w:lang w:val="sk-SK"/>
            </w:rPr>
          </w:rPrChange>
        </w:rPr>
        <w:fldChar w:fldCharType="separate"/>
      </w:r>
      <w:r w:rsidR="00F95B9C" w:rsidRPr="00A82009">
        <w:rPr>
          <w:noProof/>
          <w:lang w:val="sk-SK"/>
        </w:rPr>
        <w:t>3</w:t>
      </w:r>
      <w:r w:rsidR="00A53D98" w:rsidRPr="00A82009">
        <w:rPr>
          <w:noProof/>
          <w:lang w:val="sk-SK"/>
          <w:rPrChange w:id="7933" w:author="Peto" w:date="2018-06-14T07:18:00Z">
            <w:rPr>
              <w:lang w:val="sk-SK"/>
            </w:rPr>
          </w:rPrChange>
        </w:rPr>
        <w:fldChar w:fldCharType="end"/>
      </w:r>
      <w:r w:rsidR="00A53D98" w:rsidRPr="00A82009">
        <w:rPr>
          <w:noProof/>
          <w:lang w:val="sk-SK"/>
          <w:rPrChange w:id="7934" w:author="Peto" w:date="2018-06-14T07:18:00Z">
            <w:rPr>
              <w:lang w:val="sk-SK"/>
            </w:rPr>
          </w:rPrChange>
        </w:rPr>
        <w:t>.</w:t>
      </w:r>
      <w:r w:rsidR="00A53D98" w:rsidRPr="00A82009">
        <w:rPr>
          <w:noProof/>
          <w:lang w:val="sk-SK"/>
          <w:rPrChange w:id="7935" w:author="Peto" w:date="2018-06-14T07:18:00Z">
            <w:rPr>
              <w:lang w:val="sk-SK"/>
            </w:rPr>
          </w:rPrChange>
        </w:rPr>
        <w:fldChar w:fldCharType="begin"/>
      </w:r>
      <w:r w:rsidR="00A53D98" w:rsidRPr="00A82009">
        <w:rPr>
          <w:noProof/>
          <w:lang w:val="sk-SK"/>
          <w:rPrChange w:id="7936" w:author="Peto" w:date="2018-06-14T07:18:00Z">
            <w:rPr>
              <w:lang w:val="sk-SK"/>
            </w:rPr>
          </w:rPrChange>
        </w:rPr>
        <w:instrText xml:space="preserve"> SEQ Obrázok \* ARABIC \s 1 </w:instrText>
      </w:r>
      <w:r w:rsidR="00A53D98" w:rsidRPr="00A82009">
        <w:rPr>
          <w:noProof/>
          <w:lang w:val="sk-SK"/>
          <w:rPrChange w:id="7937" w:author="Peto" w:date="2018-06-14T07:18:00Z">
            <w:rPr>
              <w:lang w:val="sk-SK"/>
            </w:rPr>
          </w:rPrChange>
        </w:rPr>
        <w:fldChar w:fldCharType="separate"/>
      </w:r>
      <w:r w:rsidR="00F95B9C" w:rsidRPr="00A82009">
        <w:rPr>
          <w:noProof/>
          <w:lang w:val="sk-SK"/>
        </w:rPr>
        <w:t>13</w:t>
      </w:r>
      <w:r w:rsidR="00A53D98" w:rsidRPr="00A82009">
        <w:rPr>
          <w:noProof/>
          <w:lang w:val="sk-SK"/>
          <w:rPrChange w:id="7938" w:author="Peto" w:date="2018-06-14T07:18:00Z">
            <w:rPr>
              <w:lang w:val="sk-SK"/>
            </w:rPr>
          </w:rPrChange>
        </w:rPr>
        <w:fldChar w:fldCharType="end"/>
      </w:r>
      <w:bookmarkEnd w:id="7927"/>
      <w:r w:rsidRPr="00A82009">
        <w:rPr>
          <w:noProof/>
          <w:lang w:val="sk-SK"/>
          <w:rPrChange w:id="7939" w:author="Peto" w:date="2018-06-14T07:18:00Z">
            <w:rPr>
              <w:lang w:val="sk-SK"/>
            </w:rPr>
          </w:rPrChange>
        </w:rPr>
        <w:t xml:space="preserve">: Popisná štatistika parametra </w:t>
      </w:r>
      <m:oMath>
        <m:r>
          <m:rPr>
            <m:sty m:val="bi"/>
          </m:rPr>
          <w:rPr>
            <w:rFonts w:ascii="Cambria Math" w:hAnsi="Cambria Math"/>
            <w:noProof/>
            <w:lang w:val="sk-SK"/>
            <w:rPrChange w:id="7940" w:author="Peto" w:date="2018-06-14T07:18:00Z">
              <w:rPr>
                <w:rFonts w:ascii="Cambria Math" w:hAnsi="Cambria Math"/>
                <w:lang w:val="sk-SK"/>
              </w:rPr>
            </w:rPrChange>
          </w:rPr>
          <m:t>-d</m:t>
        </m:r>
        <m:sSub>
          <m:sSubPr>
            <m:ctrlPr>
              <w:rPr>
                <w:rFonts w:ascii="Cambria Math" w:hAnsi="Cambria Math"/>
                <w:b/>
                <w:i/>
                <w:noProof/>
                <w:lang w:val="sk-SK"/>
              </w:rPr>
            </m:ctrlPr>
          </m:sSubPr>
          <m:e>
            <m:r>
              <m:rPr>
                <m:sty m:val="bi"/>
              </m:rPr>
              <w:rPr>
                <w:rFonts w:ascii="Cambria Math" w:hAnsi="Cambria Math"/>
                <w:noProof/>
                <w:lang w:val="sk-SK"/>
                <w:rPrChange w:id="7941" w:author="Peto" w:date="2018-06-14T07:18:00Z">
                  <w:rPr>
                    <w:rFonts w:ascii="Cambria Math" w:hAnsi="Cambria Math"/>
                    <w:lang w:val="sk-SK"/>
                  </w:rPr>
                </w:rPrChange>
              </w:rPr>
              <m:t>Z</m:t>
            </m:r>
          </m:e>
          <m:sub>
            <m:r>
              <m:rPr>
                <m:sty m:val="bi"/>
              </m:rPr>
              <w:rPr>
                <w:rFonts w:ascii="Cambria Math" w:hAnsi="Cambria Math"/>
                <w:noProof/>
                <w:lang w:val="sk-SK"/>
                <w:rPrChange w:id="7942" w:author="Peto" w:date="2018-06-14T07:18:00Z">
                  <w:rPr>
                    <w:rFonts w:ascii="Cambria Math" w:hAnsi="Cambria Math"/>
                    <w:lang w:val="sk-SK"/>
                  </w:rPr>
                </w:rPrChange>
              </w:rPr>
              <m:t>4</m:t>
            </m:r>
          </m:sub>
        </m:sSub>
        <m:r>
          <m:rPr>
            <m:sty m:val="bi"/>
          </m:rPr>
          <w:rPr>
            <w:rFonts w:ascii="Cambria Math" w:hAnsi="Cambria Math"/>
            <w:noProof/>
            <w:lang w:val="sk-SK"/>
            <w:rPrChange w:id="7943" w:author="Peto" w:date="2018-06-14T07:18:00Z">
              <w:rPr>
                <w:rFonts w:ascii="Cambria Math" w:hAnsi="Cambria Math"/>
                <w:lang w:val="sk-SK"/>
              </w:rPr>
            </w:rPrChange>
          </w:rPr>
          <m:t>(t)/d</m:t>
        </m:r>
        <m:sSub>
          <m:sSubPr>
            <m:ctrlPr>
              <w:rPr>
                <w:rFonts w:ascii="Cambria Math" w:hAnsi="Cambria Math"/>
                <w:b/>
                <w:i/>
                <w:noProof/>
                <w:lang w:val="sk-SK"/>
              </w:rPr>
            </m:ctrlPr>
          </m:sSubPr>
          <m:e>
            <m:r>
              <m:rPr>
                <m:sty m:val="bi"/>
              </m:rPr>
              <w:rPr>
                <w:rFonts w:ascii="Cambria Math" w:hAnsi="Cambria Math"/>
                <w:noProof/>
                <w:lang w:val="sk-SK"/>
                <w:rPrChange w:id="7944" w:author="Peto" w:date="2018-06-14T07:18:00Z">
                  <w:rPr>
                    <w:rFonts w:ascii="Cambria Math" w:hAnsi="Cambria Math"/>
                    <w:lang w:val="sk-SK"/>
                  </w:rPr>
                </w:rPrChange>
              </w:rPr>
              <m:t>t</m:t>
            </m:r>
          </m:e>
          <m:sub>
            <m:r>
              <m:rPr>
                <m:sty m:val="bi"/>
              </m:rPr>
              <w:rPr>
                <w:rFonts w:ascii="Cambria Math" w:hAnsi="Cambria Math"/>
                <w:noProof/>
                <w:lang w:val="sk-SK"/>
                <w:rPrChange w:id="7945" w:author="Peto" w:date="2018-06-14T07:18:00Z">
                  <w:rPr>
                    <w:rFonts w:ascii="Cambria Math" w:hAnsi="Cambria Math"/>
                    <w:lang w:val="sk-SK"/>
                  </w:rPr>
                </w:rPrChange>
              </w:rPr>
              <m:t>max</m:t>
            </m:r>
          </m:sub>
        </m:sSub>
      </m:oMath>
      <w:r w:rsidRPr="00A82009">
        <w:rPr>
          <w:b/>
          <w:noProof/>
          <w:lang w:val="sk-SK"/>
          <w:rPrChange w:id="7946" w:author="Peto" w:date="2018-06-14T07:18:00Z">
            <w:rPr>
              <w:b/>
              <w:lang w:val="sk-SK"/>
            </w:rPr>
          </w:rPrChange>
        </w:rPr>
        <w:t>.</w:t>
      </w:r>
      <w:bookmarkEnd w:id="7928"/>
      <w:r w:rsidRPr="00A82009">
        <w:rPr>
          <w:noProof/>
          <w:lang w:val="sk-SK"/>
          <w:rPrChange w:id="7947" w:author="Peto" w:date="2018-06-14T07:18:00Z">
            <w:rPr>
              <w:lang w:val="sk-SK"/>
            </w:rPr>
          </w:rPrChange>
        </w:rPr>
        <w:t xml:space="preserve"> </w:t>
      </w:r>
    </w:p>
    <w:p w14:paraId="67A50735" w14:textId="6E17A4D9" w:rsidR="00CE547F" w:rsidRPr="00A82009" w:rsidRDefault="00CE547F" w:rsidP="00CE547F">
      <w:pPr>
        <w:pStyle w:val="Popis"/>
        <w:rPr>
          <w:noProof/>
          <w:lang w:val="sk-SK"/>
          <w:rPrChange w:id="7948" w:author="Peto" w:date="2018-06-14T07:18:00Z">
            <w:rPr>
              <w:lang w:val="sk-SK"/>
            </w:rPr>
          </w:rPrChange>
        </w:rPr>
      </w:pPr>
      <w:r w:rsidRPr="00A82009">
        <w:rPr>
          <w:noProof/>
          <w:lang w:val="sk-SK"/>
          <w:rPrChange w:id="7949" w:author="Peto" w:date="2018-06-14T07:18:00Z">
            <w:rPr>
              <w:lang w:val="sk-SK"/>
            </w:rPr>
          </w:rPrChange>
        </w:rPr>
        <w:t xml:space="preserve"> Modrá krivka znázorňuje detekované maximá na krivke </w:t>
      </w:r>
      <m:oMath>
        <m:r>
          <m:rPr>
            <m:sty m:val="bi"/>
          </m:rPr>
          <w:rPr>
            <w:rFonts w:ascii="Cambria Math" w:hAnsi="Cambria Math"/>
            <w:noProof/>
            <w:lang w:val="sk-SK"/>
            <w:rPrChange w:id="7950" w:author="Peto" w:date="2018-06-14T07:18:00Z">
              <w:rPr>
                <w:rFonts w:ascii="Cambria Math" w:hAnsi="Cambria Math"/>
                <w:lang w:val="sk-SK"/>
              </w:rPr>
            </w:rPrChange>
          </w:rPr>
          <m:t>-d</m:t>
        </m:r>
        <m:sSub>
          <m:sSubPr>
            <m:ctrlPr>
              <w:rPr>
                <w:rFonts w:ascii="Cambria Math" w:hAnsi="Cambria Math"/>
                <w:b/>
                <w:i/>
                <w:noProof/>
                <w:lang w:val="sk-SK"/>
              </w:rPr>
            </m:ctrlPr>
          </m:sSubPr>
          <m:e>
            <m:r>
              <m:rPr>
                <m:sty m:val="bi"/>
              </m:rPr>
              <w:rPr>
                <w:rFonts w:ascii="Cambria Math" w:hAnsi="Cambria Math"/>
                <w:noProof/>
                <w:lang w:val="sk-SK"/>
                <w:rPrChange w:id="7951" w:author="Peto" w:date="2018-06-14T07:18:00Z">
                  <w:rPr>
                    <w:rFonts w:ascii="Cambria Math" w:hAnsi="Cambria Math"/>
                    <w:lang w:val="sk-SK"/>
                  </w:rPr>
                </w:rPrChange>
              </w:rPr>
              <m:t>Z</m:t>
            </m:r>
          </m:e>
          <m:sub>
            <m:r>
              <m:rPr>
                <m:sty m:val="bi"/>
              </m:rPr>
              <w:rPr>
                <w:rFonts w:ascii="Cambria Math" w:hAnsi="Cambria Math"/>
                <w:noProof/>
                <w:lang w:val="sk-SK"/>
                <w:rPrChange w:id="7952" w:author="Peto" w:date="2018-06-14T07:18:00Z">
                  <w:rPr>
                    <w:rFonts w:ascii="Cambria Math" w:hAnsi="Cambria Math"/>
                    <w:lang w:val="sk-SK"/>
                  </w:rPr>
                </w:rPrChange>
              </w:rPr>
              <m:t>4</m:t>
            </m:r>
          </m:sub>
        </m:sSub>
        <m:r>
          <m:rPr>
            <m:sty m:val="bi"/>
          </m:rPr>
          <w:rPr>
            <w:rFonts w:ascii="Cambria Math" w:hAnsi="Cambria Math"/>
            <w:noProof/>
            <w:lang w:val="sk-SK"/>
            <w:rPrChange w:id="7953" w:author="Peto" w:date="2018-06-14T07:18:00Z">
              <w:rPr>
                <w:rFonts w:ascii="Cambria Math" w:hAnsi="Cambria Math"/>
                <w:lang w:val="sk-SK"/>
              </w:rPr>
            </w:rPrChange>
          </w:rPr>
          <m:t>(t)/dt</m:t>
        </m:r>
      </m:oMath>
      <w:r w:rsidRPr="00A82009">
        <w:rPr>
          <w:b/>
          <w:noProof/>
          <w:lang w:val="sk-SK"/>
          <w:rPrChange w:id="7954" w:author="Peto" w:date="2018-06-14T07:18:00Z">
            <w:rPr>
              <w:b/>
              <w:lang w:val="sk-SK"/>
            </w:rPr>
          </w:rPrChange>
        </w:rPr>
        <w:t xml:space="preserve"> </w:t>
      </w:r>
      <w:r w:rsidRPr="00A82009">
        <w:rPr>
          <w:noProof/>
          <w:lang w:val="sk-SK"/>
          <w:rPrChange w:id="7955" w:author="Peto" w:date="2018-06-14T07:18:00Z">
            <w:rPr>
              <w:lang w:val="sk-SK"/>
            </w:rPr>
          </w:rPrChange>
        </w:rPr>
        <w:t xml:space="preserve">pre jedného dobrovoľníka počas 5 minútového merania. Z detekovaných hodnôt bola spočítana priemerná hodnota – čierna plná čiara (Mean = 0,91) a smerodatná odchylka (std = 0,19) – prerušovaná čierna </w:t>
      </w:r>
      <w:ins w:id="7956" w:author="Peto" w:date="2018-06-10T16:32:00Z">
        <w:r w:rsidR="00837AE3">
          <w:rPr>
            <w:noProof/>
            <w:lang w:val="sk-SK"/>
            <w:rPrChange w:id="7957" w:author="Peto" w:date="2018-06-14T07:18:00Z">
              <w:rPr>
                <w:noProof/>
                <w:lang w:val="sk-SK"/>
              </w:rPr>
            </w:rPrChange>
          </w:rPr>
          <w:pict w14:anchorId="40C37081">
            <v:shape id="_x0000_i1029" type="#_x0000_t75" style="width:425.5pt;height:125.25pt">
              <v:imagedata r:id="rId51" o:title="dz_brachial_radial2"/>
            </v:shape>
          </w:pict>
        </w:r>
      </w:ins>
      <w:r w:rsidRPr="00A82009">
        <w:rPr>
          <w:noProof/>
          <w:lang w:val="sk-SK"/>
          <w:rPrChange w:id="7958" w:author="Peto" w:date="2018-06-14T07:18:00Z">
            <w:rPr>
              <w:lang w:val="sk-SK"/>
            </w:rPr>
          </w:rPrChange>
        </w:rPr>
        <w:t>čiara.</w:t>
      </w:r>
      <w:r w:rsidR="00063C6D" w:rsidRPr="00A82009">
        <w:rPr>
          <w:noProof/>
          <w:lang w:val="sk-SK"/>
          <w:rPrChange w:id="7959" w:author="Peto" w:date="2018-06-14T07:18:00Z">
            <w:rPr>
              <w:lang w:val="sk-SK"/>
            </w:rPr>
          </w:rPrChange>
        </w:rPr>
        <w:t xml:space="preserve"> Žltá čiara zobrazuje priemernú hodnotu parametra počas merania, čo považujeme za</w:t>
      </w:r>
      <w:ins w:id="7960" w:author="Pavel Jurak" w:date="2018-06-01T10:32:00Z">
        <w:r w:rsidR="00C33CB1" w:rsidRPr="00A82009">
          <w:rPr>
            <w:noProof/>
            <w:lang w:val="sk-SK"/>
            <w:rPrChange w:id="7961" w:author="Peto" w:date="2018-06-14T07:18:00Z">
              <w:rPr>
                <w:lang w:val="sk-SK"/>
              </w:rPr>
            </w:rPrChange>
          </w:rPr>
          <w:t xml:space="preserve"> </w:t>
        </w:r>
      </w:ins>
      <w:r w:rsidR="00063C6D" w:rsidRPr="00A82009">
        <w:rPr>
          <w:noProof/>
          <w:lang w:val="sk-SK"/>
          <w:rPrChange w:id="7962" w:author="Peto" w:date="2018-06-14T07:18:00Z">
            <w:rPr>
              <w:lang w:val="sk-SK"/>
            </w:rPr>
          </w:rPrChange>
        </w:rPr>
        <w:t>hodnotu parametra počas merania a červená čiara smerodatnú odchylku parametra počas merania, čo považujeme za výchylku parametra počas mernaia.</w:t>
      </w:r>
    </w:p>
    <w:p w14:paraId="7A1E4A20" w14:textId="488BA384" w:rsidR="00CE547F" w:rsidRPr="00A82009" w:rsidRDefault="00CE547F" w:rsidP="00CE547F">
      <w:pPr>
        <w:rPr>
          <w:noProof/>
          <w:rPrChange w:id="7963" w:author="Peto" w:date="2018-06-14T07:18:00Z">
            <w:rPr/>
          </w:rPrChange>
        </w:rPr>
      </w:pPr>
      <w:r w:rsidRPr="00A82009">
        <w:rPr>
          <w:noProof/>
          <w:rPrChange w:id="7964" w:author="Peto" w:date="2018-06-14T07:18:00Z">
            <w:rPr/>
          </w:rPrChange>
        </w:rPr>
        <w:t xml:space="preserve">Označme tieto priemerné hodnoty ako popisné hodnoty pre daného dobrovoľníka. Aby sme zistili aká je hodnota parametrov naprieč všetkými meranými dobrovoľníkmi, </w:t>
      </w:r>
      <w:r w:rsidRPr="00A82009">
        <w:rPr>
          <w:noProof/>
          <w:rPrChange w:id="7965" w:author="Peto" w:date="2018-06-14T07:18:00Z">
            <w:rPr/>
          </w:rPrChange>
        </w:rPr>
        <w:lastRenderedPageBreak/>
        <w:t>spočítali sme popisnú štatistiku parametrov. Spočítali sme priemernú hodnotu a</w:t>
      </w:r>
      <w:r w:rsidR="00AE4A53" w:rsidRPr="00A82009">
        <w:rPr>
          <w:noProof/>
          <w:rPrChange w:id="7966" w:author="Peto" w:date="2018-06-14T07:18:00Z">
            <w:rPr/>
          </w:rPrChange>
        </w:rPr>
        <w:t> smerodatnú odchylku</w:t>
      </w:r>
      <w:r w:rsidRPr="00A82009">
        <w:rPr>
          <w:noProof/>
          <w:rPrChange w:id="7967" w:author="Peto" w:date="2018-06-14T07:18:00Z">
            <w:rPr/>
          </w:rPrChange>
        </w:rPr>
        <w:t xml:space="preserve"> popisných hodnôt </w:t>
      </w:r>
      <w:r w:rsidR="00AE4A53" w:rsidRPr="00A82009">
        <w:rPr>
          <w:noProof/>
          <w:rPrChange w:id="7968" w:author="Peto" w:date="2018-06-14T07:18:00Z">
            <w:rPr>
              <w:lang w:val="en-US"/>
            </w:rPr>
          </w:rPrChange>
        </w:rPr>
        <w:t>(h</w:t>
      </w:r>
      <w:r w:rsidR="00473089" w:rsidRPr="00A82009">
        <w:rPr>
          <w:noProof/>
          <w:rPrChange w:id="7969" w:author="Peto" w:date="2018-06-14T07:18:00Z">
            <w:rPr>
              <w:lang w:val="en-US"/>
            </w:rPr>
          </w:rPrChange>
        </w:rPr>
        <w:t xml:space="preserve">odnoty parametru počas merania) </w:t>
      </w:r>
      <w:r w:rsidRPr="00A82009">
        <w:rPr>
          <w:noProof/>
          <w:rPrChange w:id="7970" w:author="Peto" w:date="2018-06-14T07:18:00Z">
            <w:rPr/>
          </w:rPrChange>
        </w:rPr>
        <w:t xml:space="preserve">dobrovoľníkov. </w:t>
      </w:r>
      <w:r w:rsidR="00292C99" w:rsidRPr="00A82009">
        <w:rPr>
          <w:noProof/>
          <w:rPrChange w:id="7971" w:author="Peto" w:date="2018-06-14T07:18:00Z">
            <w:rPr/>
          </w:rPrChange>
        </w:rPr>
        <w:t>Popisnú štatistiku pre h</w:t>
      </w:r>
      <w:r w:rsidR="00473089" w:rsidRPr="00A82009">
        <w:rPr>
          <w:noProof/>
          <w:rPrChange w:id="7972" w:author="Peto" w:date="2018-06-14T07:18:00Z">
            <w:rPr/>
          </w:rPrChange>
        </w:rPr>
        <w:t>odnotu parametra počas merania</w:t>
      </w:r>
      <w:r w:rsidRPr="00A82009">
        <w:rPr>
          <w:noProof/>
          <w:rPrChange w:id="7973" w:author="Peto" w:date="2018-06-14T07:18:00Z">
            <w:rPr/>
          </w:rPrChange>
        </w:rPr>
        <w:t xml:space="preserve"> pre parametre Z0, </w:t>
      </w:r>
      <w:del w:id="7974" w:author="Langer, Peter" w:date="2018-06-12T08:22:00Z">
        <w:r w:rsidRPr="00A82009" w:rsidDel="00E16A17">
          <w:rPr>
            <w:noProof/>
            <w:rPrChange w:id="7975" w:author="Peto" w:date="2018-06-14T07:18:00Z">
              <w:rPr/>
            </w:rPrChange>
          </w:rPr>
          <w:delText>-</w:delText>
        </w:r>
      </w:del>
      <w:ins w:id="7976" w:author="Langer, Peter" w:date="2018-06-12T08:22:00Z">
        <m:oMath>
          <m:r>
            <w:rPr>
              <w:rFonts w:ascii="Cambria Math" w:hAnsi="Cambria Math"/>
              <w:noProof/>
              <w:rPrChange w:id="7977"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7978" w:author="Peto" w:date="2018-06-14T07:18:00Z">
                    <w:rPr>
                      <w:rFonts w:ascii="Cambria Math" w:hAnsi="Cambria Math"/>
                    </w:rPr>
                  </w:rPrChange>
                </w:rPr>
                <m:t>t</m:t>
              </m:r>
            </m:e>
            <m:sub>
              <m:r>
                <w:rPr>
                  <w:rFonts w:ascii="Cambria Math" w:hAnsi="Cambria Math"/>
                  <w:noProof/>
                  <w:rPrChange w:id="7979" w:author="Peto" w:date="2018-06-14T07:18:00Z">
                    <w:rPr>
                      <w:rFonts w:ascii="Cambria Math" w:hAnsi="Cambria Math"/>
                    </w:rPr>
                  </w:rPrChange>
                </w:rPr>
                <m:t>max</m:t>
              </m:r>
            </m:sub>
          </m:sSub>
        </m:oMath>
      </w:ins>
      <w:del w:id="7980" w:author="Langer, Peter" w:date="2018-06-12T08:22:00Z">
        <w:r w:rsidRPr="00A82009" w:rsidDel="00E16A17">
          <w:rPr>
            <w:noProof/>
            <w:rPrChange w:id="7981" w:author="Peto" w:date="2018-06-14T07:18:00Z">
              <w:rPr/>
            </w:rPrChange>
          </w:rPr>
          <w:delText>dZ/dt max</w:delText>
        </w:r>
      </w:del>
      <w:r w:rsidRPr="00A82009">
        <w:rPr>
          <w:noProof/>
          <w:rPrChange w:id="7982" w:author="Peto" w:date="2018-06-14T07:18:00Z">
            <w:rPr/>
          </w:rPrChange>
        </w:rPr>
        <w:t xml:space="preserve"> 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7983"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984" w:author="Peto" w:date="2018-06-14T07:18:00Z">
                          <w:rPr>
                            <w:rFonts w:ascii="Cambria Math" w:hAnsi="Cambria Math"/>
                          </w:rPr>
                        </w:rPrChange>
                      </w:rPr>
                      <m:t>)</m:t>
                    </m:r>
                  </m:num>
                  <m:den>
                    <m:r>
                      <w:rPr>
                        <w:rFonts w:ascii="Cambria Math" w:hAnsi="Cambria Math"/>
                        <w:noProof/>
                        <w:rPrChange w:id="7985"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986" w:author="Peto" w:date="2018-06-14T07:18:00Z">
                              <w:rPr>
                                <w:rFonts w:ascii="Cambria Math" w:hAnsi="Cambria Math"/>
                              </w:rPr>
                            </w:rPrChange>
                          </w:rPr>
                          <m:t>t</m:t>
                        </m:r>
                      </m:e>
                      <m:sub>
                        <m:r>
                          <w:rPr>
                            <w:rFonts w:ascii="Cambria Math" w:hAnsi="Cambria Math"/>
                            <w:noProof/>
                            <w:rPrChange w:id="7987"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7988" w:author="Peto" w:date="2018-06-14T07:18:00Z">
                          <w:rPr>
                            <w:rFonts w:ascii="Cambria Math" w:hAnsi="Cambria Math"/>
                          </w:rPr>
                        </w:rPrChange>
                      </w:rPr>
                      <m:t>Z</m:t>
                    </m:r>
                  </m:e>
                  <m:sub>
                    <m:r>
                      <w:rPr>
                        <w:rFonts w:ascii="Cambria Math" w:hAnsi="Cambria Math"/>
                        <w:noProof/>
                        <w:rPrChange w:id="7989" w:author="Peto" w:date="2018-06-14T07:18:00Z">
                          <w:rPr>
                            <w:rFonts w:ascii="Cambria Math" w:hAnsi="Cambria Math"/>
                          </w:rPr>
                        </w:rPrChange>
                      </w:rPr>
                      <m:t>0</m:t>
                    </m:r>
                  </m:sub>
                </m:sSub>
              </m:den>
            </m:f>
          </m:e>
        </m:rad>
      </m:oMath>
      <w:r w:rsidRPr="00A82009">
        <w:rPr>
          <w:noProof/>
          <w:rPrChange w:id="7990" w:author="Peto" w:date="2018-06-14T07:18:00Z">
            <w:rPr/>
          </w:rPrChange>
        </w:rPr>
        <w:t xml:space="preserve">  uvádza </w:t>
      </w:r>
      <w:r w:rsidR="00292C99" w:rsidRPr="00A82009">
        <w:rPr>
          <w:noProof/>
          <w:rPrChange w:id="7991" w:author="Peto" w:date="2018-06-14T07:18:00Z">
            <w:rPr/>
          </w:rPrChange>
        </w:rPr>
        <w:fldChar w:fldCharType="begin"/>
      </w:r>
      <w:r w:rsidR="00292C99" w:rsidRPr="00A82009">
        <w:rPr>
          <w:noProof/>
          <w:rPrChange w:id="7992" w:author="Peto" w:date="2018-06-14T07:18:00Z">
            <w:rPr/>
          </w:rPrChange>
        </w:rPr>
        <w:instrText xml:space="preserve"> REF _Ref513894977 \h </w:instrText>
      </w:r>
      <w:r w:rsidR="00292C99" w:rsidRPr="00A82009">
        <w:rPr>
          <w:noProof/>
          <w:rPrChange w:id="7993" w:author="Peto" w:date="2018-06-14T07:18:00Z">
            <w:rPr>
              <w:noProof/>
            </w:rPr>
          </w:rPrChange>
        </w:rPr>
      </w:r>
      <w:r w:rsidR="00292C99" w:rsidRPr="00A82009">
        <w:rPr>
          <w:noProof/>
          <w:rPrChange w:id="7994" w:author="Peto" w:date="2018-06-14T07:18:00Z">
            <w:rPr/>
          </w:rPrChange>
        </w:rPr>
        <w:fldChar w:fldCharType="separate"/>
      </w:r>
      <w:r w:rsidR="00F95B9C" w:rsidRPr="00A82009">
        <w:rPr>
          <w:noProof/>
          <w:rPrChange w:id="7995" w:author="Peto" w:date="2018-06-14T07:18:00Z">
            <w:rPr/>
          </w:rPrChange>
        </w:rPr>
        <w:t>Tabuľka 8</w:t>
      </w:r>
      <w:r w:rsidR="00292C99" w:rsidRPr="00A82009">
        <w:rPr>
          <w:noProof/>
          <w:rPrChange w:id="7996" w:author="Peto" w:date="2018-06-14T07:18:00Z">
            <w:rPr/>
          </w:rPrChange>
        </w:rPr>
        <w:fldChar w:fldCharType="end"/>
      </w:r>
      <w:r w:rsidR="00292C99" w:rsidRPr="00A82009">
        <w:rPr>
          <w:noProof/>
          <w:rPrChange w:id="7997" w:author="Peto" w:date="2018-06-14T07:18:00Z">
            <w:rPr/>
          </w:rPrChange>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A82009"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Default="006A7E77" w:rsidP="006A7E77">
            <w:pPr>
              <w:overflowPunct/>
              <w:autoSpaceDE/>
              <w:autoSpaceDN/>
              <w:adjustRightInd/>
              <w:spacing w:line="240" w:lineRule="auto"/>
              <w:jc w:val="center"/>
              <w:textAlignment w:val="auto"/>
              <w:rPr>
                <w:ins w:id="7998" w:author="Peto" w:date="2018-06-14T10:27:00Z"/>
                <w:rFonts w:ascii="Arial" w:hAnsi="Arial" w:cs="Arial"/>
                <w:b/>
                <w:noProof/>
                <w:sz w:val="32"/>
                <w:szCs w:val="32"/>
              </w:rPr>
            </w:pPr>
            <w:r w:rsidRPr="00A82009">
              <w:rPr>
                <w:rFonts w:ascii="Arial" w:hAnsi="Arial" w:cs="Arial"/>
                <w:b/>
                <w:noProof/>
                <w:sz w:val="32"/>
                <w:szCs w:val="32"/>
                <w:rPrChange w:id="7999" w:author="Peto" w:date="2018-06-14T07:18:00Z">
                  <w:rPr>
                    <w:rFonts w:ascii="Arial" w:hAnsi="Arial" w:cs="Arial"/>
                    <w:b/>
                    <w:sz w:val="32"/>
                    <w:szCs w:val="32"/>
                  </w:rPr>
                </w:rPrChange>
              </w:rPr>
              <w:t>Hodnota parametra – spontánne dýchanie</w:t>
            </w:r>
          </w:p>
          <w:p w14:paraId="13F94C9A" w14:textId="77777777" w:rsidR="00086FB4" w:rsidRPr="00A059D2" w:rsidRDefault="00086FB4" w:rsidP="00086FB4">
            <w:pPr>
              <w:overflowPunct/>
              <w:autoSpaceDE/>
              <w:autoSpaceDN/>
              <w:adjustRightInd/>
              <w:spacing w:line="240" w:lineRule="auto"/>
              <w:jc w:val="center"/>
              <w:textAlignment w:val="auto"/>
              <w:rPr>
                <w:ins w:id="8000" w:author="Peto" w:date="2018-06-14T10:27:00Z"/>
                <w:rFonts w:ascii="Arial" w:hAnsi="Arial" w:cs="Arial"/>
                <w:szCs w:val="24"/>
              </w:rPr>
            </w:pPr>
            <w:ins w:id="8001" w:author="Peto" w:date="2018-06-14T10:27:00Z">
              <w:r w:rsidRPr="00A059D2">
                <w:rPr>
                  <w:rFonts w:ascii="Arial" w:hAnsi="Arial" w:cs="Arial"/>
                  <w:szCs w:val="24"/>
                </w:rPr>
                <w:t>Štatistika pre 30 subjektov</w:t>
              </w:r>
            </w:ins>
          </w:p>
          <w:p w14:paraId="2F34B465" w14:textId="3933B8BD" w:rsidR="00086FB4" w:rsidRPr="00A82009" w:rsidDel="00086FB4" w:rsidRDefault="00086FB4" w:rsidP="00FB4A3B">
            <w:pPr>
              <w:overflowPunct/>
              <w:autoSpaceDE/>
              <w:autoSpaceDN/>
              <w:adjustRightInd/>
              <w:spacing w:line="240" w:lineRule="auto"/>
              <w:jc w:val="center"/>
              <w:textAlignment w:val="auto"/>
              <w:rPr>
                <w:del w:id="8002" w:author="Peto" w:date="2018-06-14T10:27:00Z"/>
                <w:rFonts w:ascii="Arial" w:hAnsi="Arial" w:cs="Arial"/>
                <w:b/>
                <w:noProof/>
                <w:sz w:val="32"/>
                <w:szCs w:val="32"/>
                <w:rPrChange w:id="8003" w:author="Peto" w:date="2018-06-14T07:18:00Z">
                  <w:rPr>
                    <w:del w:id="8004" w:author="Peto" w:date="2018-06-14T10:27:00Z"/>
                    <w:rFonts w:ascii="Arial" w:hAnsi="Arial" w:cs="Arial"/>
                    <w:b/>
                    <w:sz w:val="32"/>
                    <w:szCs w:val="32"/>
                  </w:rPr>
                </w:rPrChange>
              </w:rPr>
            </w:pPr>
            <w:ins w:id="8005" w:author="Peto" w:date="2018-06-14T10:27:00Z">
              <w:r w:rsidRPr="007610A7">
                <w:rPr>
                  <w:rFonts w:ascii="Calibri" w:hAnsi="Calibri" w:cs="Calibri"/>
                  <w:color w:val="000000"/>
                  <w:sz w:val="18"/>
                  <w:szCs w:val="18"/>
                </w:rPr>
                <w:t> </w:t>
              </w:r>
            </w:ins>
          </w:p>
          <w:p w14:paraId="075D6203" w14:textId="02FF397C" w:rsidR="006A7E77" w:rsidRPr="00A82009" w:rsidRDefault="006A7E77" w:rsidP="00086FB4">
            <w:pPr>
              <w:overflowPunct/>
              <w:autoSpaceDE/>
              <w:autoSpaceDN/>
              <w:adjustRightInd/>
              <w:spacing w:line="240" w:lineRule="auto"/>
              <w:jc w:val="center"/>
              <w:textAlignment w:val="auto"/>
              <w:rPr>
                <w:rFonts w:ascii="Calibri" w:hAnsi="Calibri" w:cs="Calibri"/>
                <w:noProof/>
                <w:color w:val="000000"/>
                <w:sz w:val="18"/>
                <w:szCs w:val="18"/>
                <w:rPrChange w:id="8006" w:author="Peto" w:date="2018-06-14T07:18:00Z">
                  <w:rPr>
                    <w:rFonts w:ascii="Calibri" w:hAnsi="Calibri" w:cs="Calibri"/>
                    <w:color w:val="000000"/>
                    <w:sz w:val="18"/>
                    <w:szCs w:val="18"/>
                  </w:rPr>
                </w:rPrChange>
              </w:rPr>
              <w:pPrChange w:id="8007" w:author="Peto" w:date="2018-06-14T10:27:00Z">
                <w:pPr>
                  <w:overflowPunct/>
                  <w:autoSpaceDE/>
                  <w:autoSpaceDN/>
                  <w:adjustRightInd/>
                  <w:spacing w:line="240" w:lineRule="auto"/>
                  <w:textAlignment w:val="auto"/>
                </w:pPr>
              </w:pPrChange>
            </w:pPr>
            <w:r w:rsidRPr="00A82009">
              <w:rPr>
                <w:rFonts w:ascii="Calibri" w:hAnsi="Calibri" w:cs="Calibri"/>
                <w:noProof/>
                <w:color w:val="000000"/>
                <w:sz w:val="18"/>
                <w:szCs w:val="18"/>
                <w:rPrChange w:id="8008" w:author="Peto" w:date="2018-06-14T07:18:00Z">
                  <w:rPr>
                    <w:rFonts w:ascii="Calibri" w:hAnsi="Calibri" w:cs="Calibri"/>
                    <w:color w:val="000000"/>
                    <w:sz w:val="18"/>
                    <w:szCs w:val="18"/>
                  </w:rPr>
                </w:rPrChange>
              </w:rPr>
              <w:t> </w:t>
            </w:r>
          </w:p>
        </w:tc>
      </w:tr>
      <w:tr w:rsidR="006A7E77" w:rsidRPr="00A82009"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009" w:author="Peto" w:date="2018-06-14T07:18:00Z">
                  <w:rPr>
                    <w:rFonts w:ascii="Arial" w:hAnsi="Arial" w:cs="Arial"/>
                    <w:sz w:val="18"/>
                    <w:szCs w:val="18"/>
                  </w:rPr>
                </w:rPrChange>
              </w:rPr>
            </w:pPr>
            <w:r w:rsidRPr="00A82009">
              <w:rPr>
                <w:rFonts w:ascii="Arial" w:hAnsi="Arial" w:cs="Arial"/>
                <w:noProof/>
                <w:sz w:val="18"/>
                <w:szCs w:val="18"/>
                <w:rPrChange w:id="8010" w:author="Peto" w:date="2018-06-14T07:18:00Z">
                  <w:rPr>
                    <w:rFonts w:ascii="Arial" w:hAnsi="Arial" w:cs="Arial"/>
                    <w:sz w:val="18"/>
                    <w:szCs w:val="18"/>
                  </w:rPr>
                </w:rPrChange>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A82009" w:rsidRDefault="00CE547F" w:rsidP="00452ADC">
            <w:pPr>
              <w:overflowPunct/>
              <w:autoSpaceDE/>
              <w:autoSpaceDN/>
              <w:adjustRightInd/>
              <w:spacing w:line="240" w:lineRule="auto"/>
              <w:textAlignment w:val="auto"/>
              <w:rPr>
                <w:rFonts w:ascii="Arial" w:hAnsi="Arial" w:cs="Arial"/>
                <w:noProof/>
                <w:sz w:val="22"/>
                <w:szCs w:val="22"/>
                <w:rPrChange w:id="8011" w:author="Peto" w:date="2018-06-14T07:18:00Z">
                  <w:rPr>
                    <w:rFonts w:ascii="Arial" w:hAnsi="Arial" w:cs="Arial"/>
                    <w:sz w:val="22"/>
                    <w:szCs w:val="22"/>
                  </w:rPr>
                </w:rPrChange>
              </w:rPr>
            </w:pPr>
            <w:r w:rsidRPr="00A82009">
              <w:rPr>
                <w:rFonts w:ascii="Arial" w:hAnsi="Arial" w:cs="Arial"/>
                <w:noProof/>
                <w:sz w:val="22"/>
                <w:szCs w:val="22"/>
                <w:rPrChange w:id="8012" w:author="Peto" w:date="2018-06-14T07:18:00Z">
                  <w:rPr>
                    <w:rFonts w:ascii="Arial" w:hAnsi="Arial" w:cs="Arial"/>
                    <w:sz w:val="22"/>
                    <w:szCs w:val="22"/>
                  </w:rPr>
                </w:rPrChange>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801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14" w:author="Peto" w:date="2018-06-14T07:18:00Z">
                  <w:rPr>
                    <w:rFonts w:ascii="Calibri" w:hAnsi="Calibri" w:cs="Calibri"/>
                    <w:color w:val="000000"/>
                    <w:sz w:val="22"/>
                    <w:szCs w:val="22"/>
                  </w:rPr>
                </w:rPrChange>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15" w:author="Peto" w:date="2018-06-14T07:18:00Z">
                  <w:rPr>
                    <w:rFonts w:ascii="Calibri" w:hAnsi="Calibri" w:cs="Calibri"/>
                    <w:color w:val="000000"/>
                    <w:sz w:val="22"/>
                    <w:szCs w:val="22"/>
                  </w:rPr>
                </w:rPrChange>
              </w:rPr>
            </w:pPr>
            <w:r w:rsidRPr="00D72AE1">
              <w:rPr>
                <w:noProof/>
                <w:lang w:val="cs-CZ"/>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820F54" w:rsidRDefault="00820F5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820F54" w:rsidRDefault="00820F5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8016" w:author="Peto" w:date="2018-06-14T07:18:00Z">
                  <w:rPr>
                    <w:rFonts w:ascii="Calibri" w:hAnsi="Calibri" w:cs="Calibri"/>
                    <w:color w:val="000000"/>
                    <w:sz w:val="22"/>
                    <w:szCs w:val="22"/>
                  </w:rPr>
                </w:rPrChange>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1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18" w:author="Peto" w:date="2018-06-14T07:18:00Z">
                  <w:rPr>
                    <w:rFonts w:ascii="Calibri" w:hAnsi="Calibri" w:cs="Calibri"/>
                    <w:color w:val="000000"/>
                    <w:sz w:val="22"/>
                    <w:szCs w:val="22"/>
                  </w:rPr>
                </w:rPrChange>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801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20" w:author="Peto" w:date="2018-06-14T07:18:00Z">
                  <w:rPr>
                    <w:rFonts w:ascii="Calibri" w:hAnsi="Calibri" w:cs="Calibri"/>
                    <w:color w:val="000000"/>
                    <w:sz w:val="22"/>
                    <w:szCs w:val="22"/>
                  </w:rPr>
                </w:rPrChange>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802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22" w:author="Peto" w:date="2018-06-14T07:18:00Z">
                  <w:rPr>
                    <w:rFonts w:ascii="Calibri" w:hAnsi="Calibri" w:cs="Calibri"/>
                    <w:color w:val="000000"/>
                    <w:sz w:val="22"/>
                    <w:szCs w:val="22"/>
                  </w:rPr>
                </w:rPrChange>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2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24" w:author="Peto" w:date="2018-06-14T07:18:00Z">
                  <w:rPr>
                    <w:rFonts w:ascii="Calibri" w:hAnsi="Calibri" w:cs="Calibri"/>
                    <w:color w:val="000000"/>
                    <w:sz w:val="22"/>
                    <w:szCs w:val="22"/>
                  </w:rPr>
                </w:rPrChange>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25" w:author="Peto" w:date="2018-06-14T07:18:00Z">
                  <w:rPr>
                    <w:rFonts w:ascii="Calibri" w:hAnsi="Calibri" w:cs="Calibri"/>
                    <w:color w:val="000000"/>
                    <w:sz w:val="22"/>
                    <w:szCs w:val="22"/>
                  </w:rPr>
                </w:rPrChange>
              </w:rPr>
            </w:pPr>
            <w:r w:rsidRPr="00D72AE1">
              <w:rPr>
                <w:noProof/>
                <w:lang w:val="cs-CZ"/>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8026" w:author="Peto" w:date="2018-06-14T07:18:00Z">
                  <w:rPr>
                    <w:rFonts w:ascii="Calibri" w:hAnsi="Calibri" w:cs="Calibri"/>
                    <w:color w:val="000000"/>
                    <w:sz w:val="22"/>
                    <w:szCs w:val="22"/>
                  </w:rPr>
                </w:rPrChange>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2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28" w:author="Peto" w:date="2018-06-14T07:18:00Z">
                  <w:rPr>
                    <w:rFonts w:ascii="Calibri" w:hAnsi="Calibri" w:cs="Calibri"/>
                    <w:color w:val="000000"/>
                    <w:sz w:val="22"/>
                    <w:szCs w:val="22"/>
                  </w:rPr>
                </w:rPrChange>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2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30" w:author="Peto" w:date="2018-06-14T07:18:00Z">
                  <w:rPr>
                    <w:rFonts w:ascii="Calibri" w:hAnsi="Calibri" w:cs="Calibri"/>
                    <w:color w:val="000000"/>
                    <w:sz w:val="22"/>
                    <w:szCs w:val="22"/>
                  </w:rPr>
                </w:rPrChange>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3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32" w:author="Peto" w:date="2018-06-14T07:18:00Z">
                  <w:rPr>
                    <w:rFonts w:ascii="Calibri" w:hAnsi="Calibri" w:cs="Calibri"/>
                    <w:color w:val="000000"/>
                    <w:sz w:val="22"/>
                    <w:szCs w:val="22"/>
                  </w:rPr>
                </w:rPrChange>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34" w:author="Peto" w:date="2018-06-14T07:18:00Z">
                  <w:rPr>
                    <w:rFonts w:ascii="Calibri" w:hAnsi="Calibri" w:cs="Calibri"/>
                    <w:color w:val="000000"/>
                    <w:sz w:val="18"/>
                    <w:szCs w:val="18"/>
                  </w:rPr>
                </w:rPrChange>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35" w:author="Peto" w:date="2018-06-14T07:18:00Z">
                  <w:rPr>
                    <w:rFonts w:ascii="Calibri" w:hAnsi="Calibri" w:cs="Calibri"/>
                    <w:color w:val="000000"/>
                    <w:sz w:val="18"/>
                    <w:szCs w:val="18"/>
                  </w:rPr>
                </w:rPrChange>
              </w:rPr>
            </w:pPr>
            <w:r w:rsidRPr="00D72AE1">
              <w:rPr>
                <w:noProof/>
                <w:lang w:val="cs-CZ"/>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820F54" w:rsidRDefault="00820F54"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820F54" w:rsidRDefault="00820F54"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8036" w:author="Peto" w:date="2018-06-14T07:18:00Z">
                  <w:rPr>
                    <w:rFonts w:ascii="Calibri" w:hAnsi="Calibri" w:cs="Calibri"/>
                    <w:color w:val="000000"/>
                    <w:sz w:val="18"/>
                    <w:szCs w:val="18"/>
                  </w:rPr>
                </w:rPrChange>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38" w:author="Peto" w:date="2018-06-14T07:18:00Z">
                  <w:rPr>
                    <w:rFonts w:ascii="Calibri" w:hAnsi="Calibri" w:cs="Calibri"/>
                    <w:color w:val="000000"/>
                    <w:sz w:val="18"/>
                    <w:szCs w:val="18"/>
                  </w:rPr>
                </w:rPrChange>
              </w:rPr>
              <w:t> </w:t>
            </w:r>
          </w:p>
        </w:tc>
      </w:tr>
      <w:tr w:rsidR="006A7E77" w:rsidRPr="00A82009"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039" w:author="Peto" w:date="2018-06-14T07:18:00Z">
                  <w:rPr>
                    <w:rFonts w:ascii="Arial" w:hAnsi="Arial" w:cs="Arial"/>
                    <w:sz w:val="18"/>
                    <w:szCs w:val="18"/>
                  </w:rPr>
                </w:rPrChange>
              </w:rPr>
            </w:pPr>
            <w:r w:rsidRPr="00A82009">
              <w:rPr>
                <w:rFonts w:ascii="Arial" w:hAnsi="Arial" w:cs="Arial"/>
                <w:noProof/>
                <w:sz w:val="18"/>
                <w:szCs w:val="18"/>
                <w:rPrChange w:id="8040" w:author="Peto" w:date="2018-06-14T07:18:00Z">
                  <w:rPr>
                    <w:rFonts w:ascii="Arial" w:hAnsi="Arial" w:cs="Arial"/>
                    <w:sz w:val="18"/>
                    <w:szCs w:val="18"/>
                  </w:rPr>
                </w:rPrChange>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0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42" w:author="Peto" w:date="2018-06-14T07:18:00Z">
                  <w:rPr>
                    <w:rFonts w:ascii="Calibri" w:hAnsi="Calibri" w:cs="Calibri"/>
                    <w:color w:val="000000"/>
                    <w:sz w:val="18"/>
                    <w:szCs w:val="18"/>
                  </w:rPr>
                </w:rPrChange>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0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44" w:author="Peto" w:date="2018-06-14T07:18:00Z">
                  <w:rPr>
                    <w:rFonts w:ascii="Calibri" w:hAnsi="Calibri" w:cs="Calibri"/>
                    <w:color w:val="000000"/>
                    <w:sz w:val="18"/>
                    <w:szCs w:val="18"/>
                  </w:rPr>
                </w:rPrChange>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46" w:author="Peto" w:date="2018-06-14T07:18:00Z">
                  <w:rPr>
                    <w:rFonts w:ascii="Calibri" w:hAnsi="Calibri" w:cs="Calibri"/>
                    <w:color w:val="000000"/>
                    <w:sz w:val="18"/>
                    <w:szCs w:val="18"/>
                  </w:rPr>
                </w:rPrChange>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48" w:author="Peto" w:date="2018-06-14T07:18:00Z">
                  <w:rPr>
                    <w:rFonts w:ascii="Calibri" w:hAnsi="Calibri" w:cs="Calibri"/>
                    <w:color w:val="000000"/>
                    <w:sz w:val="18"/>
                    <w:szCs w:val="18"/>
                  </w:rPr>
                </w:rPrChange>
              </w:rPr>
              <w:t>%</w:t>
            </w:r>
          </w:p>
        </w:tc>
        <w:tc>
          <w:tcPr>
            <w:tcW w:w="190" w:type="dxa"/>
            <w:tcBorders>
              <w:top w:val="nil"/>
              <w:left w:val="nil"/>
              <w:bottom w:val="nil"/>
              <w:right w:val="nil"/>
            </w:tcBorders>
            <w:shd w:val="clear" w:color="auto" w:fill="auto"/>
            <w:noWrap/>
            <w:vAlign w:val="bottom"/>
            <w:hideMark/>
          </w:tcPr>
          <w:p w14:paraId="3FFF183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49"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0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51" w:author="Peto" w:date="2018-06-14T07:18:00Z">
                  <w:rPr>
                    <w:rFonts w:ascii="Calibri" w:hAnsi="Calibri" w:cs="Calibri"/>
                    <w:color w:val="000000"/>
                    <w:sz w:val="18"/>
                    <w:szCs w:val="18"/>
                  </w:rPr>
                </w:rPrChange>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05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53" w:author="Peto" w:date="2018-06-14T07:18:00Z">
                  <w:rPr>
                    <w:rFonts w:ascii="Calibri" w:hAnsi="Calibri" w:cs="Calibri"/>
                    <w:color w:val="000000"/>
                    <w:sz w:val="18"/>
                    <w:szCs w:val="18"/>
                  </w:rPr>
                </w:rPrChange>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54"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8055"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8056"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8057"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8058"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18"/>
                <w:szCs w:val="18"/>
                <w:rPrChange w:id="8059" w:author="Peto" w:date="2018-06-14T07:18:00Z">
                  <w:rPr>
                    <w:rFonts w:ascii="Calibri" w:hAnsi="Calibri" w:cs="Calibri"/>
                    <w:color w:val="000000"/>
                    <w:sz w:val="18"/>
                    <w:szCs w:val="18"/>
                  </w:rPr>
                </w:rPrChange>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6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61" w:author="Peto" w:date="2018-06-14T07:18:00Z">
                  <w:rPr>
                    <w:rFonts w:ascii="Calibri" w:hAnsi="Calibri" w:cs="Calibri"/>
                    <w:color w:val="000000"/>
                    <w:sz w:val="18"/>
                    <w:szCs w:val="18"/>
                  </w:rPr>
                </w:rPrChange>
              </w:rPr>
              <w:t>%</w:t>
            </w:r>
          </w:p>
        </w:tc>
        <w:tc>
          <w:tcPr>
            <w:tcW w:w="214" w:type="dxa"/>
            <w:tcBorders>
              <w:top w:val="nil"/>
              <w:left w:val="nil"/>
              <w:bottom w:val="nil"/>
              <w:right w:val="nil"/>
            </w:tcBorders>
            <w:shd w:val="clear" w:color="auto" w:fill="auto"/>
            <w:noWrap/>
            <w:vAlign w:val="bottom"/>
            <w:hideMark/>
          </w:tcPr>
          <w:p w14:paraId="5CB3714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62" w:author="Peto" w:date="2018-06-14T07:18:00Z">
                  <w:rPr>
                    <w:rFonts w:ascii="Calibri" w:hAnsi="Calibri" w:cs="Calibri"/>
                    <w:color w:val="000000"/>
                    <w:sz w:val="18"/>
                    <w:szCs w:val="18"/>
                  </w:rPr>
                </w:rPrChange>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0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64" w:author="Peto" w:date="2018-06-14T07:18:00Z">
                  <w:rPr>
                    <w:rFonts w:ascii="Calibri" w:hAnsi="Calibri" w:cs="Calibri"/>
                    <w:color w:val="000000"/>
                    <w:sz w:val="18"/>
                    <w:szCs w:val="18"/>
                  </w:rPr>
                </w:rPrChange>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065" w:author="Peto" w:date="2018-06-14T07:18:00Z">
                  <w:rPr>
                    <w:rFonts w:ascii="Arial" w:hAnsi="Arial" w:cs="Arial"/>
                    <w:sz w:val="18"/>
                    <w:szCs w:val="18"/>
                  </w:rPr>
                </w:rPrChange>
              </w:rPr>
            </w:pPr>
            <w:r w:rsidRPr="00A82009">
              <w:rPr>
                <w:rFonts w:ascii="Arial" w:hAnsi="Arial" w:cs="Arial"/>
                <w:noProof/>
                <w:sz w:val="18"/>
                <w:szCs w:val="18"/>
                <w:rPrChange w:id="8066" w:author="Peto" w:date="2018-06-14T07:18:00Z">
                  <w:rPr>
                    <w:rFonts w:ascii="Arial" w:hAnsi="Arial" w:cs="Arial"/>
                    <w:sz w:val="18"/>
                    <w:szCs w:val="18"/>
                  </w:rPr>
                </w:rPrChange>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68" w:author="Peto" w:date="2018-06-14T07:18:00Z">
                  <w:rPr>
                    <w:rFonts w:ascii="Calibri" w:hAnsi="Calibri" w:cs="Calibri"/>
                    <w:color w:val="000000"/>
                    <w:sz w:val="18"/>
                    <w:szCs w:val="18"/>
                  </w:rPr>
                </w:rPrChange>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70" w:author="Peto" w:date="2018-06-14T07:18:00Z">
                  <w:rPr>
                    <w:rFonts w:ascii="Calibri" w:hAnsi="Calibri" w:cs="Calibri"/>
                    <w:color w:val="000000"/>
                    <w:sz w:val="18"/>
                    <w:szCs w:val="18"/>
                  </w:rPr>
                </w:rPrChange>
              </w:rPr>
              <w:t>%</w:t>
            </w:r>
          </w:p>
        </w:tc>
      </w:tr>
      <w:tr w:rsidR="006A7E77" w:rsidRPr="00A82009"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071" w:author="Peto" w:date="2018-06-14T07:18:00Z">
                  <w:rPr>
                    <w:rFonts w:ascii="Arial" w:hAnsi="Arial" w:cs="Arial"/>
                    <w:sz w:val="18"/>
                    <w:szCs w:val="18"/>
                  </w:rPr>
                </w:rPrChange>
              </w:rPr>
            </w:pPr>
            <w:r w:rsidRPr="00A82009">
              <w:rPr>
                <w:rFonts w:ascii="Arial" w:hAnsi="Arial" w:cs="Arial"/>
                <w:noProof/>
                <w:sz w:val="18"/>
                <w:szCs w:val="18"/>
                <w:rPrChange w:id="8072" w:author="Peto" w:date="2018-06-14T07:18:00Z">
                  <w:rPr>
                    <w:rFonts w:ascii="Arial" w:hAnsi="Arial" w:cs="Arial"/>
                    <w:sz w:val="18"/>
                    <w:szCs w:val="18"/>
                  </w:rPr>
                </w:rPrChange>
              </w:rPr>
              <w:t>1</w:t>
            </w:r>
          </w:p>
        </w:tc>
        <w:tc>
          <w:tcPr>
            <w:tcW w:w="849" w:type="dxa"/>
            <w:tcBorders>
              <w:top w:val="nil"/>
              <w:left w:val="nil"/>
              <w:bottom w:val="nil"/>
              <w:right w:val="nil"/>
            </w:tcBorders>
            <w:shd w:val="clear" w:color="auto" w:fill="auto"/>
            <w:noWrap/>
            <w:vAlign w:val="bottom"/>
            <w:hideMark/>
          </w:tcPr>
          <w:p w14:paraId="31DEF0B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073" w:author="Peto" w:date="2018-06-14T07:18:00Z">
                  <w:rPr>
                    <w:rFonts w:ascii="Calibri" w:hAnsi="Calibri" w:cs="Calibri"/>
                    <w:color w:val="000000"/>
                    <w:sz w:val="20"/>
                  </w:rPr>
                </w:rPrChange>
              </w:rPr>
            </w:pPr>
            <w:r w:rsidRPr="00A82009">
              <w:rPr>
                <w:rFonts w:ascii="Calibri" w:hAnsi="Calibri" w:cs="Calibri"/>
                <w:noProof/>
                <w:color w:val="000000"/>
                <w:sz w:val="20"/>
                <w:rPrChange w:id="8074" w:author="Peto" w:date="2018-06-14T07:18:00Z">
                  <w:rPr>
                    <w:rFonts w:ascii="Calibri" w:hAnsi="Calibri" w:cs="Calibri"/>
                    <w:color w:val="000000"/>
                    <w:sz w:val="20"/>
                  </w:rPr>
                </w:rPrChange>
              </w:rPr>
              <w:t>33.12</w:t>
            </w:r>
          </w:p>
        </w:tc>
        <w:tc>
          <w:tcPr>
            <w:tcW w:w="297" w:type="dxa"/>
            <w:tcBorders>
              <w:top w:val="nil"/>
              <w:left w:val="nil"/>
              <w:bottom w:val="nil"/>
              <w:right w:val="nil"/>
            </w:tcBorders>
            <w:shd w:val="clear" w:color="auto" w:fill="auto"/>
            <w:noWrap/>
            <w:vAlign w:val="bottom"/>
            <w:hideMark/>
          </w:tcPr>
          <w:p w14:paraId="50C4982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075" w:author="Peto" w:date="2018-06-14T07:18:00Z">
                  <w:rPr>
                    <w:rFonts w:ascii="Calibri" w:hAnsi="Calibri" w:cs="Calibri"/>
                    <w:color w:val="000000"/>
                    <w:sz w:val="20"/>
                  </w:rPr>
                </w:rPrChange>
              </w:rPr>
            </w:pPr>
            <w:r w:rsidRPr="00A82009">
              <w:rPr>
                <w:rFonts w:ascii="Calibri" w:hAnsi="Calibri" w:cs="Calibri"/>
                <w:noProof/>
                <w:color w:val="000000"/>
                <w:sz w:val="20"/>
                <w:rPrChange w:id="8076"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210E18E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077" w:author="Peto" w:date="2018-06-14T07:18:00Z">
                  <w:rPr>
                    <w:rFonts w:ascii="Calibri" w:hAnsi="Calibri" w:cs="Calibri"/>
                    <w:color w:val="000000"/>
                    <w:sz w:val="20"/>
                  </w:rPr>
                </w:rPrChange>
              </w:rPr>
            </w:pPr>
            <w:r w:rsidRPr="00A82009">
              <w:rPr>
                <w:rFonts w:ascii="Calibri" w:hAnsi="Calibri" w:cs="Calibri"/>
                <w:noProof/>
                <w:color w:val="000000"/>
                <w:sz w:val="20"/>
                <w:rPrChange w:id="8078" w:author="Peto" w:date="2018-06-14T07:18:00Z">
                  <w:rPr>
                    <w:rFonts w:ascii="Calibri" w:hAnsi="Calibri" w:cs="Calibri"/>
                    <w:color w:val="000000"/>
                    <w:sz w:val="20"/>
                  </w:rPr>
                </w:rPrChange>
              </w:rPr>
              <w:t>5.73</w:t>
            </w:r>
          </w:p>
        </w:tc>
        <w:tc>
          <w:tcPr>
            <w:tcW w:w="512" w:type="dxa"/>
            <w:tcBorders>
              <w:top w:val="nil"/>
              <w:left w:val="nil"/>
              <w:bottom w:val="nil"/>
              <w:right w:val="nil"/>
            </w:tcBorders>
            <w:shd w:val="clear" w:color="auto" w:fill="auto"/>
            <w:noWrap/>
            <w:vAlign w:val="bottom"/>
            <w:hideMark/>
          </w:tcPr>
          <w:p w14:paraId="34DE8F7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079" w:author="Peto" w:date="2018-06-14T07:18:00Z">
                  <w:rPr>
                    <w:rFonts w:ascii="Calibri" w:hAnsi="Calibri" w:cs="Calibri"/>
                    <w:color w:val="000000"/>
                    <w:sz w:val="20"/>
                  </w:rPr>
                </w:rPrChange>
              </w:rPr>
            </w:pPr>
            <w:r w:rsidRPr="00A82009">
              <w:rPr>
                <w:rFonts w:ascii="Calibri" w:hAnsi="Calibri" w:cs="Calibri"/>
                <w:noProof/>
                <w:color w:val="000000"/>
                <w:sz w:val="20"/>
                <w:rPrChange w:id="8080" w:author="Peto" w:date="2018-06-14T07:18:00Z">
                  <w:rPr>
                    <w:rFonts w:ascii="Calibri" w:hAnsi="Calibri" w:cs="Calibri"/>
                    <w:color w:val="000000"/>
                    <w:sz w:val="20"/>
                  </w:rPr>
                </w:rPrChange>
              </w:rPr>
              <w:t>17.3</w:t>
            </w:r>
          </w:p>
        </w:tc>
        <w:tc>
          <w:tcPr>
            <w:tcW w:w="190" w:type="dxa"/>
            <w:tcBorders>
              <w:top w:val="nil"/>
              <w:left w:val="nil"/>
              <w:bottom w:val="nil"/>
              <w:right w:val="nil"/>
            </w:tcBorders>
            <w:shd w:val="clear" w:color="auto" w:fill="auto"/>
            <w:noWrap/>
            <w:vAlign w:val="bottom"/>
            <w:hideMark/>
          </w:tcPr>
          <w:p w14:paraId="5931B20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081"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082" w:author="Peto" w:date="2018-06-14T07:18:00Z">
                  <w:rPr>
                    <w:rFonts w:ascii="Calibri" w:hAnsi="Calibri" w:cs="Calibri"/>
                    <w:color w:val="000000"/>
                    <w:sz w:val="20"/>
                  </w:rPr>
                </w:rPrChange>
              </w:rPr>
            </w:pPr>
            <w:r w:rsidRPr="00A82009">
              <w:rPr>
                <w:rFonts w:ascii="Calibri" w:hAnsi="Calibri" w:cs="Calibri"/>
                <w:noProof/>
                <w:color w:val="000000"/>
                <w:sz w:val="20"/>
                <w:rPrChange w:id="8083" w:author="Peto" w:date="2018-06-14T07:18:00Z">
                  <w:rPr>
                    <w:rFonts w:ascii="Calibri" w:hAnsi="Calibri" w:cs="Calibri"/>
                    <w:color w:val="000000"/>
                    <w:sz w:val="20"/>
                  </w:rPr>
                </w:rPrChange>
              </w:rPr>
              <w:t>1.15</w:t>
            </w:r>
          </w:p>
        </w:tc>
        <w:tc>
          <w:tcPr>
            <w:tcW w:w="308" w:type="dxa"/>
            <w:tcBorders>
              <w:top w:val="nil"/>
              <w:left w:val="nil"/>
              <w:bottom w:val="nil"/>
              <w:right w:val="nil"/>
            </w:tcBorders>
            <w:shd w:val="clear" w:color="auto" w:fill="auto"/>
            <w:noWrap/>
            <w:vAlign w:val="bottom"/>
            <w:hideMark/>
          </w:tcPr>
          <w:p w14:paraId="5C65CD5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084" w:author="Peto" w:date="2018-06-14T07:18:00Z">
                  <w:rPr>
                    <w:rFonts w:ascii="Calibri" w:hAnsi="Calibri" w:cs="Calibri"/>
                    <w:color w:val="000000"/>
                    <w:sz w:val="20"/>
                  </w:rPr>
                </w:rPrChange>
              </w:rPr>
            </w:pPr>
            <w:r w:rsidRPr="00A82009">
              <w:rPr>
                <w:rFonts w:ascii="Calibri" w:hAnsi="Calibri" w:cs="Calibri"/>
                <w:noProof/>
                <w:color w:val="000000"/>
                <w:sz w:val="20"/>
                <w:rPrChange w:id="8085"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882AC4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086" w:author="Peto" w:date="2018-06-14T07:18:00Z">
                  <w:rPr>
                    <w:rFonts w:ascii="Calibri" w:hAnsi="Calibri" w:cs="Calibri"/>
                    <w:color w:val="000000"/>
                    <w:sz w:val="20"/>
                  </w:rPr>
                </w:rPrChange>
              </w:rPr>
            </w:pPr>
            <w:r w:rsidRPr="00A82009">
              <w:rPr>
                <w:rFonts w:ascii="Calibri" w:hAnsi="Calibri" w:cs="Calibri"/>
                <w:noProof/>
                <w:color w:val="000000"/>
                <w:sz w:val="20"/>
                <w:rPrChange w:id="8087" w:author="Peto" w:date="2018-06-14T07:18:00Z">
                  <w:rPr>
                    <w:rFonts w:ascii="Calibri" w:hAnsi="Calibri" w:cs="Calibri"/>
                    <w:color w:val="000000"/>
                    <w:sz w:val="20"/>
                  </w:rPr>
                </w:rPrChange>
              </w:rPr>
              <w:t>0.48</w:t>
            </w:r>
          </w:p>
        </w:tc>
        <w:tc>
          <w:tcPr>
            <w:tcW w:w="507" w:type="dxa"/>
            <w:tcBorders>
              <w:top w:val="nil"/>
              <w:left w:val="nil"/>
              <w:bottom w:val="nil"/>
              <w:right w:val="nil"/>
            </w:tcBorders>
            <w:shd w:val="clear" w:color="auto" w:fill="auto"/>
            <w:noWrap/>
            <w:vAlign w:val="bottom"/>
            <w:hideMark/>
          </w:tcPr>
          <w:p w14:paraId="5818632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088" w:author="Peto" w:date="2018-06-14T07:18:00Z">
                  <w:rPr>
                    <w:rFonts w:ascii="Calibri" w:hAnsi="Calibri" w:cs="Calibri"/>
                    <w:color w:val="000000"/>
                    <w:sz w:val="20"/>
                  </w:rPr>
                </w:rPrChange>
              </w:rPr>
            </w:pPr>
            <w:r w:rsidRPr="00A82009">
              <w:rPr>
                <w:rFonts w:ascii="Calibri" w:hAnsi="Calibri" w:cs="Calibri"/>
                <w:noProof/>
                <w:color w:val="000000"/>
                <w:sz w:val="20"/>
                <w:rPrChange w:id="8089" w:author="Peto" w:date="2018-06-14T07:18:00Z">
                  <w:rPr>
                    <w:rFonts w:ascii="Calibri" w:hAnsi="Calibri" w:cs="Calibri"/>
                    <w:color w:val="000000"/>
                    <w:sz w:val="20"/>
                  </w:rPr>
                </w:rPrChange>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090" w:author="Peto" w:date="2018-06-14T07:18:00Z">
                  <w:rPr>
                    <w:rFonts w:ascii="Calibri" w:hAnsi="Calibri" w:cs="Calibri"/>
                    <w:color w:val="000000"/>
                    <w:sz w:val="20"/>
                  </w:rPr>
                </w:rPrChange>
              </w:rPr>
            </w:pPr>
            <w:r w:rsidRPr="00A82009">
              <w:rPr>
                <w:rFonts w:ascii="Calibri" w:hAnsi="Calibri" w:cs="Calibri"/>
                <w:noProof/>
                <w:color w:val="000000"/>
                <w:sz w:val="20"/>
                <w:rPrChange w:id="8091" w:author="Peto" w:date="2018-06-14T07:18:00Z">
                  <w:rPr>
                    <w:rFonts w:ascii="Calibri" w:hAnsi="Calibri" w:cs="Calibri"/>
                    <w:color w:val="000000"/>
                    <w:sz w:val="20"/>
                  </w:rPr>
                </w:rPrChange>
              </w:rPr>
              <w:t> </w:t>
            </w:r>
          </w:p>
        </w:tc>
        <w:tc>
          <w:tcPr>
            <w:tcW w:w="837" w:type="dxa"/>
            <w:tcBorders>
              <w:top w:val="nil"/>
              <w:left w:val="nil"/>
              <w:bottom w:val="nil"/>
              <w:right w:val="nil"/>
            </w:tcBorders>
            <w:shd w:val="clear" w:color="auto" w:fill="auto"/>
            <w:noWrap/>
            <w:vAlign w:val="bottom"/>
            <w:hideMark/>
          </w:tcPr>
          <w:p w14:paraId="21188D2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092" w:author="Peto" w:date="2018-06-14T07:18:00Z">
                  <w:rPr>
                    <w:rFonts w:ascii="Calibri" w:hAnsi="Calibri" w:cs="Calibri"/>
                    <w:color w:val="000000"/>
                    <w:sz w:val="20"/>
                  </w:rPr>
                </w:rPrChange>
              </w:rPr>
            </w:pPr>
            <w:r w:rsidRPr="00A82009">
              <w:rPr>
                <w:rFonts w:ascii="Calibri" w:hAnsi="Calibri" w:cs="Calibri"/>
                <w:noProof/>
                <w:color w:val="000000"/>
                <w:sz w:val="20"/>
                <w:rPrChange w:id="8093" w:author="Peto" w:date="2018-06-14T07:18:00Z">
                  <w:rPr>
                    <w:rFonts w:ascii="Calibri" w:hAnsi="Calibri" w:cs="Calibri"/>
                    <w:color w:val="000000"/>
                    <w:sz w:val="20"/>
                  </w:rPr>
                </w:rPrChange>
              </w:rPr>
              <w:t>0.18</w:t>
            </w:r>
          </w:p>
        </w:tc>
        <w:tc>
          <w:tcPr>
            <w:tcW w:w="296" w:type="dxa"/>
            <w:tcBorders>
              <w:top w:val="nil"/>
              <w:left w:val="nil"/>
              <w:bottom w:val="nil"/>
              <w:right w:val="nil"/>
            </w:tcBorders>
            <w:shd w:val="clear" w:color="auto" w:fill="auto"/>
            <w:noWrap/>
            <w:vAlign w:val="bottom"/>
            <w:hideMark/>
          </w:tcPr>
          <w:p w14:paraId="45EAC94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094" w:author="Peto" w:date="2018-06-14T07:18:00Z">
                  <w:rPr>
                    <w:rFonts w:ascii="Calibri" w:hAnsi="Calibri" w:cs="Calibri"/>
                    <w:color w:val="000000"/>
                    <w:sz w:val="20"/>
                  </w:rPr>
                </w:rPrChange>
              </w:rPr>
            </w:pPr>
            <w:r w:rsidRPr="00A82009">
              <w:rPr>
                <w:rFonts w:ascii="Calibri" w:hAnsi="Calibri" w:cs="Calibri"/>
                <w:noProof/>
                <w:color w:val="000000"/>
                <w:sz w:val="20"/>
                <w:rPrChange w:id="8095"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5B37D18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096" w:author="Peto" w:date="2018-06-14T07:18:00Z">
                  <w:rPr>
                    <w:rFonts w:ascii="Calibri" w:hAnsi="Calibri" w:cs="Calibri"/>
                    <w:color w:val="000000"/>
                    <w:sz w:val="20"/>
                  </w:rPr>
                </w:rPrChange>
              </w:rPr>
            </w:pPr>
            <w:r w:rsidRPr="00A82009">
              <w:rPr>
                <w:rFonts w:ascii="Calibri" w:hAnsi="Calibri" w:cs="Calibri"/>
                <w:noProof/>
                <w:color w:val="000000"/>
                <w:sz w:val="20"/>
                <w:rPrChange w:id="8097" w:author="Peto" w:date="2018-06-14T07:18:00Z">
                  <w:rPr>
                    <w:rFonts w:ascii="Calibri" w:hAnsi="Calibri" w:cs="Calibri"/>
                    <w:color w:val="000000"/>
                    <w:sz w:val="20"/>
                  </w:rPr>
                </w:rPrChange>
              </w:rPr>
              <w:t>0.032</w:t>
            </w:r>
          </w:p>
        </w:tc>
        <w:tc>
          <w:tcPr>
            <w:tcW w:w="507" w:type="dxa"/>
            <w:tcBorders>
              <w:top w:val="nil"/>
              <w:left w:val="nil"/>
              <w:bottom w:val="nil"/>
              <w:right w:val="nil"/>
            </w:tcBorders>
            <w:shd w:val="clear" w:color="auto" w:fill="auto"/>
            <w:noWrap/>
            <w:vAlign w:val="bottom"/>
            <w:hideMark/>
          </w:tcPr>
          <w:p w14:paraId="076D04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098" w:author="Peto" w:date="2018-06-14T07:18:00Z">
                  <w:rPr>
                    <w:rFonts w:ascii="Calibri" w:hAnsi="Calibri" w:cs="Calibri"/>
                    <w:color w:val="000000"/>
                    <w:sz w:val="20"/>
                  </w:rPr>
                </w:rPrChange>
              </w:rPr>
            </w:pPr>
            <w:r w:rsidRPr="00A82009">
              <w:rPr>
                <w:rFonts w:ascii="Calibri" w:hAnsi="Calibri" w:cs="Calibri"/>
                <w:noProof/>
                <w:color w:val="000000"/>
                <w:sz w:val="20"/>
                <w:rPrChange w:id="8099" w:author="Peto" w:date="2018-06-14T07:18:00Z">
                  <w:rPr>
                    <w:rFonts w:ascii="Calibri" w:hAnsi="Calibri" w:cs="Calibri"/>
                    <w:color w:val="000000"/>
                    <w:sz w:val="20"/>
                  </w:rPr>
                </w:rPrChange>
              </w:rPr>
              <w:t>18</w:t>
            </w:r>
          </w:p>
        </w:tc>
      </w:tr>
      <w:tr w:rsidR="006A7E77" w:rsidRPr="00A82009"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100" w:author="Peto" w:date="2018-06-14T07:18:00Z">
                  <w:rPr>
                    <w:rFonts w:ascii="Arial" w:hAnsi="Arial" w:cs="Arial"/>
                    <w:sz w:val="18"/>
                    <w:szCs w:val="18"/>
                  </w:rPr>
                </w:rPrChange>
              </w:rPr>
            </w:pPr>
            <w:r w:rsidRPr="00A82009">
              <w:rPr>
                <w:rFonts w:ascii="Arial" w:hAnsi="Arial" w:cs="Arial"/>
                <w:noProof/>
                <w:sz w:val="18"/>
                <w:szCs w:val="18"/>
                <w:rPrChange w:id="8101" w:author="Peto" w:date="2018-06-14T07:18:00Z">
                  <w:rPr>
                    <w:rFonts w:ascii="Arial" w:hAnsi="Arial" w:cs="Arial"/>
                    <w:sz w:val="18"/>
                    <w:szCs w:val="18"/>
                  </w:rPr>
                </w:rPrChange>
              </w:rPr>
              <w:t>2</w:t>
            </w:r>
          </w:p>
        </w:tc>
        <w:tc>
          <w:tcPr>
            <w:tcW w:w="849" w:type="dxa"/>
            <w:tcBorders>
              <w:top w:val="nil"/>
              <w:left w:val="nil"/>
              <w:bottom w:val="nil"/>
              <w:right w:val="nil"/>
            </w:tcBorders>
            <w:shd w:val="clear" w:color="auto" w:fill="auto"/>
            <w:noWrap/>
            <w:vAlign w:val="bottom"/>
            <w:hideMark/>
          </w:tcPr>
          <w:p w14:paraId="760156A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02" w:author="Peto" w:date="2018-06-14T07:18:00Z">
                  <w:rPr>
                    <w:rFonts w:ascii="Calibri" w:hAnsi="Calibri" w:cs="Calibri"/>
                    <w:color w:val="000000"/>
                    <w:sz w:val="20"/>
                  </w:rPr>
                </w:rPrChange>
              </w:rPr>
            </w:pPr>
            <w:r w:rsidRPr="00A82009">
              <w:rPr>
                <w:rFonts w:ascii="Calibri" w:hAnsi="Calibri" w:cs="Calibri"/>
                <w:noProof/>
                <w:color w:val="000000"/>
                <w:sz w:val="20"/>
                <w:rPrChange w:id="8103" w:author="Peto" w:date="2018-06-14T07:18:00Z">
                  <w:rPr>
                    <w:rFonts w:ascii="Calibri" w:hAnsi="Calibri" w:cs="Calibri"/>
                    <w:color w:val="000000"/>
                    <w:sz w:val="20"/>
                  </w:rPr>
                </w:rPrChange>
              </w:rPr>
              <w:t>32.59</w:t>
            </w:r>
          </w:p>
        </w:tc>
        <w:tc>
          <w:tcPr>
            <w:tcW w:w="297" w:type="dxa"/>
            <w:tcBorders>
              <w:top w:val="nil"/>
              <w:left w:val="nil"/>
              <w:bottom w:val="nil"/>
              <w:right w:val="nil"/>
            </w:tcBorders>
            <w:shd w:val="clear" w:color="auto" w:fill="auto"/>
            <w:noWrap/>
            <w:vAlign w:val="bottom"/>
            <w:hideMark/>
          </w:tcPr>
          <w:p w14:paraId="2C66062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04" w:author="Peto" w:date="2018-06-14T07:18:00Z">
                  <w:rPr>
                    <w:rFonts w:ascii="Calibri" w:hAnsi="Calibri" w:cs="Calibri"/>
                    <w:color w:val="000000"/>
                    <w:sz w:val="20"/>
                  </w:rPr>
                </w:rPrChange>
              </w:rPr>
            </w:pPr>
            <w:r w:rsidRPr="00A82009">
              <w:rPr>
                <w:rFonts w:ascii="Calibri" w:hAnsi="Calibri" w:cs="Calibri"/>
                <w:noProof/>
                <w:color w:val="000000"/>
                <w:sz w:val="20"/>
                <w:rPrChange w:id="8105"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6106FD1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06" w:author="Peto" w:date="2018-06-14T07:18:00Z">
                  <w:rPr>
                    <w:rFonts w:ascii="Calibri" w:hAnsi="Calibri" w:cs="Calibri"/>
                    <w:color w:val="000000"/>
                    <w:sz w:val="20"/>
                  </w:rPr>
                </w:rPrChange>
              </w:rPr>
            </w:pPr>
            <w:r w:rsidRPr="00A82009">
              <w:rPr>
                <w:rFonts w:ascii="Calibri" w:hAnsi="Calibri" w:cs="Calibri"/>
                <w:noProof/>
                <w:color w:val="000000"/>
                <w:sz w:val="20"/>
                <w:rPrChange w:id="8107" w:author="Peto" w:date="2018-06-14T07:18:00Z">
                  <w:rPr>
                    <w:rFonts w:ascii="Calibri" w:hAnsi="Calibri" w:cs="Calibri"/>
                    <w:color w:val="000000"/>
                    <w:sz w:val="20"/>
                  </w:rPr>
                </w:rPrChange>
              </w:rPr>
              <w:t>6.14</w:t>
            </w:r>
          </w:p>
        </w:tc>
        <w:tc>
          <w:tcPr>
            <w:tcW w:w="512" w:type="dxa"/>
            <w:tcBorders>
              <w:top w:val="nil"/>
              <w:left w:val="nil"/>
              <w:bottom w:val="nil"/>
              <w:right w:val="nil"/>
            </w:tcBorders>
            <w:shd w:val="clear" w:color="auto" w:fill="auto"/>
            <w:noWrap/>
            <w:vAlign w:val="bottom"/>
            <w:hideMark/>
          </w:tcPr>
          <w:p w14:paraId="6427CC3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08" w:author="Peto" w:date="2018-06-14T07:18:00Z">
                  <w:rPr>
                    <w:rFonts w:ascii="Calibri" w:hAnsi="Calibri" w:cs="Calibri"/>
                    <w:color w:val="000000"/>
                    <w:sz w:val="20"/>
                  </w:rPr>
                </w:rPrChange>
              </w:rPr>
            </w:pPr>
            <w:r w:rsidRPr="00A82009">
              <w:rPr>
                <w:rFonts w:ascii="Calibri" w:hAnsi="Calibri" w:cs="Calibri"/>
                <w:noProof/>
                <w:color w:val="000000"/>
                <w:sz w:val="20"/>
                <w:rPrChange w:id="8109" w:author="Peto" w:date="2018-06-14T07:18:00Z">
                  <w:rPr>
                    <w:rFonts w:ascii="Calibri" w:hAnsi="Calibri" w:cs="Calibri"/>
                    <w:color w:val="000000"/>
                    <w:sz w:val="20"/>
                  </w:rPr>
                </w:rPrChange>
              </w:rPr>
              <w:t>18.8</w:t>
            </w:r>
          </w:p>
        </w:tc>
        <w:tc>
          <w:tcPr>
            <w:tcW w:w="190" w:type="dxa"/>
            <w:tcBorders>
              <w:top w:val="nil"/>
              <w:left w:val="nil"/>
              <w:bottom w:val="nil"/>
              <w:right w:val="nil"/>
            </w:tcBorders>
            <w:shd w:val="clear" w:color="auto" w:fill="auto"/>
            <w:noWrap/>
            <w:vAlign w:val="bottom"/>
            <w:hideMark/>
          </w:tcPr>
          <w:p w14:paraId="65D2660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10"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11" w:author="Peto" w:date="2018-06-14T07:18:00Z">
                  <w:rPr>
                    <w:rFonts w:ascii="Calibri" w:hAnsi="Calibri" w:cs="Calibri"/>
                    <w:color w:val="000000"/>
                    <w:sz w:val="20"/>
                  </w:rPr>
                </w:rPrChange>
              </w:rPr>
            </w:pPr>
            <w:r w:rsidRPr="00A82009">
              <w:rPr>
                <w:rFonts w:ascii="Calibri" w:hAnsi="Calibri" w:cs="Calibri"/>
                <w:noProof/>
                <w:color w:val="000000"/>
                <w:sz w:val="20"/>
                <w:rPrChange w:id="8112" w:author="Peto" w:date="2018-06-14T07:18:00Z">
                  <w:rPr>
                    <w:rFonts w:ascii="Calibri" w:hAnsi="Calibri" w:cs="Calibri"/>
                    <w:color w:val="000000"/>
                    <w:sz w:val="20"/>
                  </w:rPr>
                </w:rPrChange>
              </w:rPr>
              <w:t>1.13</w:t>
            </w:r>
          </w:p>
        </w:tc>
        <w:tc>
          <w:tcPr>
            <w:tcW w:w="308" w:type="dxa"/>
            <w:tcBorders>
              <w:top w:val="nil"/>
              <w:left w:val="nil"/>
              <w:bottom w:val="nil"/>
              <w:right w:val="nil"/>
            </w:tcBorders>
            <w:shd w:val="clear" w:color="auto" w:fill="auto"/>
            <w:noWrap/>
            <w:vAlign w:val="bottom"/>
            <w:hideMark/>
          </w:tcPr>
          <w:p w14:paraId="5818698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13" w:author="Peto" w:date="2018-06-14T07:18:00Z">
                  <w:rPr>
                    <w:rFonts w:ascii="Calibri" w:hAnsi="Calibri" w:cs="Calibri"/>
                    <w:color w:val="000000"/>
                    <w:sz w:val="20"/>
                  </w:rPr>
                </w:rPrChange>
              </w:rPr>
            </w:pPr>
            <w:r w:rsidRPr="00A82009">
              <w:rPr>
                <w:rFonts w:ascii="Calibri" w:hAnsi="Calibri" w:cs="Calibri"/>
                <w:noProof/>
                <w:color w:val="000000"/>
                <w:sz w:val="20"/>
                <w:rPrChange w:id="8114"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3B9436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15" w:author="Peto" w:date="2018-06-14T07:18:00Z">
                  <w:rPr>
                    <w:rFonts w:ascii="Calibri" w:hAnsi="Calibri" w:cs="Calibri"/>
                    <w:color w:val="000000"/>
                    <w:sz w:val="20"/>
                  </w:rPr>
                </w:rPrChange>
              </w:rPr>
            </w:pPr>
            <w:r w:rsidRPr="00A82009">
              <w:rPr>
                <w:rFonts w:ascii="Calibri" w:hAnsi="Calibri" w:cs="Calibri"/>
                <w:noProof/>
                <w:color w:val="000000"/>
                <w:sz w:val="20"/>
                <w:rPrChange w:id="8116" w:author="Peto" w:date="2018-06-14T07:18:00Z">
                  <w:rPr>
                    <w:rFonts w:ascii="Calibri" w:hAnsi="Calibri" w:cs="Calibri"/>
                    <w:color w:val="000000"/>
                    <w:sz w:val="20"/>
                  </w:rPr>
                </w:rPrChange>
              </w:rPr>
              <w:t>0.46</w:t>
            </w:r>
          </w:p>
        </w:tc>
        <w:tc>
          <w:tcPr>
            <w:tcW w:w="507" w:type="dxa"/>
            <w:tcBorders>
              <w:top w:val="nil"/>
              <w:left w:val="nil"/>
              <w:bottom w:val="nil"/>
              <w:right w:val="nil"/>
            </w:tcBorders>
            <w:shd w:val="clear" w:color="auto" w:fill="auto"/>
            <w:noWrap/>
            <w:vAlign w:val="bottom"/>
            <w:hideMark/>
          </w:tcPr>
          <w:p w14:paraId="3FFDC45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17" w:author="Peto" w:date="2018-06-14T07:18:00Z">
                  <w:rPr>
                    <w:rFonts w:ascii="Calibri" w:hAnsi="Calibri" w:cs="Calibri"/>
                    <w:color w:val="000000"/>
                    <w:sz w:val="20"/>
                  </w:rPr>
                </w:rPrChange>
              </w:rPr>
            </w:pPr>
            <w:r w:rsidRPr="00A82009">
              <w:rPr>
                <w:rFonts w:ascii="Calibri" w:hAnsi="Calibri" w:cs="Calibri"/>
                <w:noProof/>
                <w:color w:val="000000"/>
                <w:sz w:val="20"/>
                <w:rPrChange w:id="8118" w:author="Peto" w:date="2018-06-14T07:18:00Z">
                  <w:rPr>
                    <w:rFonts w:ascii="Calibri" w:hAnsi="Calibri" w:cs="Calibri"/>
                    <w:color w:val="000000"/>
                    <w:sz w:val="20"/>
                  </w:rPr>
                </w:rPrChange>
              </w:rPr>
              <w:t>40.3</w:t>
            </w:r>
          </w:p>
        </w:tc>
        <w:tc>
          <w:tcPr>
            <w:tcW w:w="214" w:type="dxa"/>
            <w:tcBorders>
              <w:top w:val="nil"/>
              <w:left w:val="nil"/>
              <w:bottom w:val="nil"/>
              <w:right w:val="nil"/>
            </w:tcBorders>
            <w:shd w:val="clear" w:color="auto" w:fill="auto"/>
            <w:noWrap/>
            <w:vAlign w:val="bottom"/>
            <w:hideMark/>
          </w:tcPr>
          <w:p w14:paraId="056341B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19"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4BDD9F3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20" w:author="Peto" w:date="2018-06-14T07:18:00Z">
                  <w:rPr>
                    <w:rFonts w:ascii="Calibri" w:hAnsi="Calibri" w:cs="Calibri"/>
                    <w:color w:val="000000"/>
                    <w:sz w:val="20"/>
                  </w:rPr>
                </w:rPrChange>
              </w:rPr>
            </w:pPr>
            <w:r w:rsidRPr="00A82009">
              <w:rPr>
                <w:rFonts w:ascii="Calibri" w:hAnsi="Calibri" w:cs="Calibri"/>
                <w:noProof/>
                <w:color w:val="000000"/>
                <w:sz w:val="20"/>
                <w:rPrChange w:id="8121" w:author="Peto" w:date="2018-06-14T07:18:00Z">
                  <w:rPr>
                    <w:rFonts w:ascii="Calibri" w:hAnsi="Calibri" w:cs="Calibri"/>
                    <w:color w:val="000000"/>
                    <w:sz w:val="20"/>
                  </w:rPr>
                </w:rPrChange>
              </w:rPr>
              <w:t>0.18</w:t>
            </w:r>
          </w:p>
        </w:tc>
        <w:tc>
          <w:tcPr>
            <w:tcW w:w="296" w:type="dxa"/>
            <w:tcBorders>
              <w:top w:val="nil"/>
              <w:left w:val="nil"/>
              <w:bottom w:val="nil"/>
              <w:right w:val="nil"/>
            </w:tcBorders>
            <w:shd w:val="clear" w:color="auto" w:fill="auto"/>
            <w:noWrap/>
            <w:vAlign w:val="bottom"/>
            <w:hideMark/>
          </w:tcPr>
          <w:p w14:paraId="1032CE1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22" w:author="Peto" w:date="2018-06-14T07:18:00Z">
                  <w:rPr>
                    <w:rFonts w:ascii="Calibri" w:hAnsi="Calibri" w:cs="Calibri"/>
                    <w:color w:val="000000"/>
                    <w:sz w:val="20"/>
                  </w:rPr>
                </w:rPrChange>
              </w:rPr>
            </w:pPr>
            <w:r w:rsidRPr="00A82009">
              <w:rPr>
                <w:rFonts w:ascii="Calibri" w:hAnsi="Calibri" w:cs="Calibri"/>
                <w:noProof/>
                <w:color w:val="000000"/>
                <w:sz w:val="20"/>
                <w:rPrChange w:id="8123"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0819F8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24" w:author="Peto" w:date="2018-06-14T07:18:00Z">
                  <w:rPr>
                    <w:rFonts w:ascii="Calibri" w:hAnsi="Calibri" w:cs="Calibri"/>
                    <w:color w:val="000000"/>
                    <w:sz w:val="20"/>
                  </w:rPr>
                </w:rPrChange>
              </w:rPr>
            </w:pPr>
            <w:r w:rsidRPr="00A82009">
              <w:rPr>
                <w:rFonts w:ascii="Calibri" w:hAnsi="Calibri" w:cs="Calibri"/>
                <w:noProof/>
                <w:color w:val="000000"/>
                <w:sz w:val="20"/>
                <w:rPrChange w:id="8125" w:author="Peto" w:date="2018-06-14T07:18:00Z">
                  <w:rPr>
                    <w:rFonts w:ascii="Calibri" w:hAnsi="Calibri" w:cs="Calibri"/>
                    <w:color w:val="000000"/>
                    <w:sz w:val="20"/>
                  </w:rPr>
                </w:rPrChange>
              </w:rPr>
              <w:t>0.033</w:t>
            </w:r>
          </w:p>
        </w:tc>
        <w:tc>
          <w:tcPr>
            <w:tcW w:w="507" w:type="dxa"/>
            <w:tcBorders>
              <w:top w:val="nil"/>
              <w:left w:val="nil"/>
              <w:bottom w:val="nil"/>
              <w:right w:val="nil"/>
            </w:tcBorders>
            <w:shd w:val="clear" w:color="auto" w:fill="auto"/>
            <w:noWrap/>
            <w:vAlign w:val="bottom"/>
            <w:hideMark/>
          </w:tcPr>
          <w:p w14:paraId="674D78B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26" w:author="Peto" w:date="2018-06-14T07:18:00Z">
                  <w:rPr>
                    <w:rFonts w:ascii="Calibri" w:hAnsi="Calibri" w:cs="Calibri"/>
                    <w:color w:val="000000"/>
                    <w:sz w:val="20"/>
                  </w:rPr>
                </w:rPrChange>
              </w:rPr>
            </w:pPr>
            <w:r w:rsidRPr="00A82009">
              <w:rPr>
                <w:rFonts w:ascii="Calibri" w:hAnsi="Calibri" w:cs="Calibri"/>
                <w:noProof/>
                <w:color w:val="000000"/>
                <w:sz w:val="20"/>
                <w:rPrChange w:id="8127" w:author="Peto" w:date="2018-06-14T07:18:00Z">
                  <w:rPr>
                    <w:rFonts w:ascii="Calibri" w:hAnsi="Calibri" w:cs="Calibri"/>
                    <w:color w:val="000000"/>
                    <w:sz w:val="20"/>
                  </w:rPr>
                </w:rPrChange>
              </w:rPr>
              <w:t>18</w:t>
            </w:r>
          </w:p>
        </w:tc>
      </w:tr>
      <w:tr w:rsidR="006A7E77" w:rsidRPr="00A82009"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128" w:author="Peto" w:date="2018-06-14T07:18:00Z">
                  <w:rPr>
                    <w:rFonts w:ascii="Arial" w:hAnsi="Arial" w:cs="Arial"/>
                    <w:sz w:val="18"/>
                    <w:szCs w:val="18"/>
                  </w:rPr>
                </w:rPrChange>
              </w:rPr>
            </w:pPr>
            <w:r w:rsidRPr="00A82009">
              <w:rPr>
                <w:rFonts w:ascii="Arial" w:hAnsi="Arial" w:cs="Arial"/>
                <w:noProof/>
                <w:sz w:val="18"/>
                <w:szCs w:val="18"/>
                <w:rPrChange w:id="8129" w:author="Peto" w:date="2018-06-14T07:18:00Z">
                  <w:rPr>
                    <w:rFonts w:ascii="Arial" w:hAnsi="Arial" w:cs="Arial"/>
                    <w:sz w:val="18"/>
                    <w:szCs w:val="18"/>
                  </w:rPr>
                </w:rPrChange>
              </w:rPr>
              <w:t>3</w:t>
            </w:r>
          </w:p>
        </w:tc>
        <w:tc>
          <w:tcPr>
            <w:tcW w:w="849" w:type="dxa"/>
            <w:tcBorders>
              <w:top w:val="nil"/>
              <w:left w:val="nil"/>
              <w:bottom w:val="nil"/>
              <w:right w:val="nil"/>
            </w:tcBorders>
            <w:shd w:val="clear" w:color="auto" w:fill="auto"/>
            <w:noWrap/>
            <w:vAlign w:val="bottom"/>
            <w:hideMark/>
          </w:tcPr>
          <w:p w14:paraId="4DFC5EA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30" w:author="Peto" w:date="2018-06-14T07:18:00Z">
                  <w:rPr>
                    <w:rFonts w:ascii="Calibri" w:hAnsi="Calibri" w:cs="Calibri"/>
                    <w:color w:val="000000"/>
                    <w:sz w:val="20"/>
                  </w:rPr>
                </w:rPrChange>
              </w:rPr>
            </w:pPr>
            <w:r w:rsidRPr="00A82009">
              <w:rPr>
                <w:rFonts w:ascii="Calibri" w:hAnsi="Calibri" w:cs="Calibri"/>
                <w:noProof/>
                <w:color w:val="000000"/>
                <w:sz w:val="20"/>
                <w:rPrChange w:id="8131" w:author="Peto" w:date="2018-06-14T07:18:00Z">
                  <w:rPr>
                    <w:rFonts w:ascii="Calibri" w:hAnsi="Calibri" w:cs="Calibri"/>
                    <w:color w:val="000000"/>
                    <w:sz w:val="20"/>
                  </w:rPr>
                </w:rPrChange>
              </w:rPr>
              <w:t>19.48</w:t>
            </w:r>
          </w:p>
        </w:tc>
        <w:tc>
          <w:tcPr>
            <w:tcW w:w="297" w:type="dxa"/>
            <w:tcBorders>
              <w:top w:val="nil"/>
              <w:left w:val="nil"/>
              <w:bottom w:val="nil"/>
              <w:right w:val="nil"/>
            </w:tcBorders>
            <w:shd w:val="clear" w:color="auto" w:fill="auto"/>
            <w:noWrap/>
            <w:vAlign w:val="bottom"/>
            <w:hideMark/>
          </w:tcPr>
          <w:p w14:paraId="65C73C5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32" w:author="Peto" w:date="2018-06-14T07:18:00Z">
                  <w:rPr>
                    <w:rFonts w:ascii="Calibri" w:hAnsi="Calibri" w:cs="Calibri"/>
                    <w:color w:val="000000"/>
                    <w:sz w:val="20"/>
                  </w:rPr>
                </w:rPrChange>
              </w:rPr>
            </w:pPr>
            <w:r w:rsidRPr="00A82009">
              <w:rPr>
                <w:rFonts w:ascii="Calibri" w:hAnsi="Calibri" w:cs="Calibri"/>
                <w:noProof/>
                <w:color w:val="000000"/>
                <w:sz w:val="20"/>
                <w:rPrChange w:id="8133"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276317D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34" w:author="Peto" w:date="2018-06-14T07:18:00Z">
                  <w:rPr>
                    <w:rFonts w:ascii="Calibri" w:hAnsi="Calibri" w:cs="Calibri"/>
                    <w:color w:val="000000"/>
                    <w:sz w:val="20"/>
                  </w:rPr>
                </w:rPrChange>
              </w:rPr>
            </w:pPr>
            <w:r w:rsidRPr="00A82009">
              <w:rPr>
                <w:rFonts w:ascii="Calibri" w:hAnsi="Calibri" w:cs="Calibri"/>
                <w:noProof/>
                <w:color w:val="000000"/>
                <w:sz w:val="20"/>
                <w:rPrChange w:id="8135" w:author="Peto" w:date="2018-06-14T07:18:00Z">
                  <w:rPr>
                    <w:rFonts w:ascii="Calibri" w:hAnsi="Calibri" w:cs="Calibri"/>
                    <w:color w:val="000000"/>
                    <w:sz w:val="20"/>
                  </w:rPr>
                </w:rPrChange>
              </w:rPr>
              <w:t>3.69</w:t>
            </w:r>
          </w:p>
        </w:tc>
        <w:tc>
          <w:tcPr>
            <w:tcW w:w="512" w:type="dxa"/>
            <w:tcBorders>
              <w:top w:val="nil"/>
              <w:left w:val="nil"/>
              <w:bottom w:val="nil"/>
              <w:right w:val="nil"/>
            </w:tcBorders>
            <w:shd w:val="clear" w:color="auto" w:fill="auto"/>
            <w:noWrap/>
            <w:vAlign w:val="bottom"/>
            <w:hideMark/>
          </w:tcPr>
          <w:p w14:paraId="1F95A5F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36" w:author="Peto" w:date="2018-06-14T07:18:00Z">
                  <w:rPr>
                    <w:rFonts w:ascii="Calibri" w:hAnsi="Calibri" w:cs="Calibri"/>
                    <w:color w:val="000000"/>
                    <w:sz w:val="20"/>
                  </w:rPr>
                </w:rPrChange>
              </w:rPr>
            </w:pPr>
            <w:r w:rsidRPr="00A82009">
              <w:rPr>
                <w:rFonts w:ascii="Calibri" w:hAnsi="Calibri" w:cs="Calibri"/>
                <w:noProof/>
                <w:color w:val="000000"/>
                <w:sz w:val="20"/>
                <w:rPrChange w:id="8137" w:author="Peto" w:date="2018-06-14T07:18:00Z">
                  <w:rPr>
                    <w:rFonts w:ascii="Calibri" w:hAnsi="Calibri" w:cs="Calibri"/>
                    <w:color w:val="000000"/>
                    <w:sz w:val="20"/>
                  </w:rPr>
                </w:rPrChange>
              </w:rPr>
              <w:t>18.9</w:t>
            </w:r>
          </w:p>
        </w:tc>
        <w:tc>
          <w:tcPr>
            <w:tcW w:w="190" w:type="dxa"/>
            <w:tcBorders>
              <w:top w:val="nil"/>
              <w:left w:val="nil"/>
              <w:bottom w:val="nil"/>
              <w:right w:val="nil"/>
            </w:tcBorders>
            <w:shd w:val="clear" w:color="auto" w:fill="auto"/>
            <w:noWrap/>
            <w:vAlign w:val="bottom"/>
            <w:hideMark/>
          </w:tcPr>
          <w:p w14:paraId="4B0BA9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38"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8139"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40" w:author="Peto" w:date="2018-06-14T07:18:00Z">
                  <w:rPr>
                    <w:rFonts w:ascii="Calibri" w:hAnsi="Calibri" w:cs="Calibri"/>
                    <w:color w:val="000000"/>
                    <w:sz w:val="20"/>
                  </w:rPr>
                </w:rPrChange>
              </w:rPr>
            </w:pPr>
            <w:r w:rsidRPr="00A82009">
              <w:rPr>
                <w:rFonts w:ascii="Calibri" w:hAnsi="Calibri" w:cs="Calibri"/>
                <w:noProof/>
                <w:color w:val="000000"/>
                <w:sz w:val="20"/>
                <w:rPrChange w:id="8141" w:author="Peto" w:date="2018-06-14T07:18:00Z">
                  <w:rPr>
                    <w:rFonts w:ascii="Calibri" w:hAnsi="Calibri" w:cs="Calibri"/>
                    <w:color w:val="000000"/>
                    <w:sz w:val="20"/>
                  </w:rPr>
                </w:rPrChange>
              </w:rPr>
              <w:t>1.63</w:t>
            </w:r>
          </w:p>
        </w:tc>
        <w:tc>
          <w:tcPr>
            <w:tcW w:w="308" w:type="dxa"/>
            <w:tcBorders>
              <w:top w:val="nil"/>
              <w:left w:val="nil"/>
              <w:bottom w:val="nil"/>
              <w:right w:val="nil"/>
            </w:tcBorders>
            <w:shd w:val="clear" w:color="auto" w:fill="auto"/>
            <w:noWrap/>
            <w:vAlign w:val="bottom"/>
            <w:hideMark/>
          </w:tcPr>
          <w:p w14:paraId="64F051C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42" w:author="Peto" w:date="2018-06-14T07:18:00Z">
                  <w:rPr>
                    <w:rFonts w:ascii="Calibri" w:hAnsi="Calibri" w:cs="Calibri"/>
                    <w:color w:val="000000"/>
                    <w:sz w:val="20"/>
                  </w:rPr>
                </w:rPrChange>
              </w:rPr>
            </w:pPr>
            <w:r w:rsidRPr="00A82009">
              <w:rPr>
                <w:rFonts w:ascii="Calibri" w:hAnsi="Calibri" w:cs="Calibri"/>
                <w:noProof/>
                <w:color w:val="000000"/>
                <w:sz w:val="20"/>
                <w:rPrChange w:id="8143"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27E2A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44" w:author="Peto" w:date="2018-06-14T07:18:00Z">
                  <w:rPr>
                    <w:rFonts w:ascii="Calibri" w:hAnsi="Calibri" w:cs="Calibri"/>
                    <w:color w:val="000000"/>
                    <w:sz w:val="20"/>
                  </w:rPr>
                </w:rPrChange>
              </w:rPr>
            </w:pPr>
            <w:r w:rsidRPr="00A82009">
              <w:rPr>
                <w:rFonts w:ascii="Calibri" w:hAnsi="Calibri" w:cs="Calibri"/>
                <w:noProof/>
                <w:color w:val="000000"/>
                <w:sz w:val="20"/>
                <w:rPrChange w:id="8145" w:author="Peto" w:date="2018-06-14T07:18:00Z">
                  <w:rPr>
                    <w:rFonts w:ascii="Calibri" w:hAnsi="Calibri" w:cs="Calibri"/>
                    <w:color w:val="000000"/>
                    <w:sz w:val="20"/>
                  </w:rPr>
                </w:rPrChange>
              </w:rPr>
              <w:t>0.60</w:t>
            </w:r>
          </w:p>
        </w:tc>
        <w:tc>
          <w:tcPr>
            <w:tcW w:w="507" w:type="dxa"/>
            <w:tcBorders>
              <w:top w:val="nil"/>
              <w:left w:val="nil"/>
              <w:bottom w:val="nil"/>
              <w:right w:val="nil"/>
            </w:tcBorders>
            <w:shd w:val="clear" w:color="auto" w:fill="auto"/>
            <w:noWrap/>
            <w:vAlign w:val="bottom"/>
            <w:hideMark/>
          </w:tcPr>
          <w:p w14:paraId="6D26618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46" w:author="Peto" w:date="2018-06-14T07:18:00Z">
                  <w:rPr>
                    <w:rFonts w:ascii="Calibri" w:hAnsi="Calibri" w:cs="Calibri"/>
                    <w:color w:val="000000"/>
                    <w:sz w:val="20"/>
                  </w:rPr>
                </w:rPrChange>
              </w:rPr>
            </w:pPr>
            <w:r w:rsidRPr="00A82009">
              <w:rPr>
                <w:rFonts w:ascii="Calibri" w:hAnsi="Calibri" w:cs="Calibri"/>
                <w:noProof/>
                <w:color w:val="000000"/>
                <w:sz w:val="20"/>
                <w:rPrChange w:id="8147" w:author="Peto" w:date="2018-06-14T07:18:00Z">
                  <w:rPr>
                    <w:rFonts w:ascii="Calibri" w:hAnsi="Calibri" w:cs="Calibri"/>
                    <w:color w:val="000000"/>
                    <w:sz w:val="20"/>
                  </w:rPr>
                </w:rPrChange>
              </w:rPr>
              <w:t>36.6</w:t>
            </w:r>
          </w:p>
        </w:tc>
        <w:tc>
          <w:tcPr>
            <w:tcW w:w="214" w:type="dxa"/>
            <w:tcBorders>
              <w:top w:val="nil"/>
              <w:left w:val="nil"/>
              <w:bottom w:val="nil"/>
              <w:right w:val="nil"/>
            </w:tcBorders>
            <w:shd w:val="clear" w:color="auto" w:fill="auto"/>
            <w:noWrap/>
            <w:vAlign w:val="bottom"/>
            <w:hideMark/>
          </w:tcPr>
          <w:p w14:paraId="7478B1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48"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5549774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49" w:author="Peto" w:date="2018-06-14T07:18:00Z">
                  <w:rPr>
                    <w:rFonts w:ascii="Calibri" w:hAnsi="Calibri" w:cs="Calibri"/>
                    <w:color w:val="000000"/>
                    <w:sz w:val="20"/>
                  </w:rPr>
                </w:rPrChange>
              </w:rPr>
            </w:pPr>
            <w:r w:rsidRPr="00A82009">
              <w:rPr>
                <w:rFonts w:ascii="Calibri" w:hAnsi="Calibri" w:cs="Calibri"/>
                <w:noProof/>
                <w:color w:val="000000"/>
                <w:sz w:val="20"/>
                <w:rPrChange w:id="8150" w:author="Peto" w:date="2018-06-14T07:18:00Z">
                  <w:rPr>
                    <w:rFonts w:ascii="Calibri" w:hAnsi="Calibri" w:cs="Calibri"/>
                    <w:color w:val="000000"/>
                    <w:sz w:val="20"/>
                  </w:rPr>
                </w:rPrChange>
              </w:rPr>
              <w:t>0.28</w:t>
            </w:r>
          </w:p>
        </w:tc>
        <w:tc>
          <w:tcPr>
            <w:tcW w:w="296" w:type="dxa"/>
            <w:tcBorders>
              <w:top w:val="nil"/>
              <w:left w:val="nil"/>
              <w:bottom w:val="nil"/>
              <w:right w:val="nil"/>
            </w:tcBorders>
            <w:shd w:val="clear" w:color="auto" w:fill="auto"/>
            <w:noWrap/>
            <w:vAlign w:val="bottom"/>
            <w:hideMark/>
          </w:tcPr>
          <w:p w14:paraId="7E73054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51" w:author="Peto" w:date="2018-06-14T07:18:00Z">
                  <w:rPr>
                    <w:rFonts w:ascii="Calibri" w:hAnsi="Calibri" w:cs="Calibri"/>
                    <w:color w:val="000000"/>
                    <w:sz w:val="20"/>
                  </w:rPr>
                </w:rPrChange>
              </w:rPr>
            </w:pPr>
            <w:r w:rsidRPr="00A82009">
              <w:rPr>
                <w:rFonts w:ascii="Calibri" w:hAnsi="Calibri" w:cs="Calibri"/>
                <w:noProof/>
                <w:color w:val="000000"/>
                <w:sz w:val="20"/>
                <w:rPrChange w:id="8152"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1D9FB25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53" w:author="Peto" w:date="2018-06-14T07:18:00Z">
                  <w:rPr>
                    <w:rFonts w:ascii="Calibri" w:hAnsi="Calibri" w:cs="Calibri"/>
                    <w:color w:val="000000"/>
                    <w:sz w:val="20"/>
                  </w:rPr>
                </w:rPrChange>
              </w:rPr>
            </w:pPr>
            <w:r w:rsidRPr="00A82009">
              <w:rPr>
                <w:rFonts w:ascii="Calibri" w:hAnsi="Calibri" w:cs="Calibri"/>
                <w:noProof/>
                <w:color w:val="000000"/>
                <w:sz w:val="20"/>
                <w:rPrChange w:id="8154" w:author="Peto" w:date="2018-06-14T07:18:00Z">
                  <w:rPr>
                    <w:rFonts w:ascii="Calibri" w:hAnsi="Calibri" w:cs="Calibri"/>
                    <w:color w:val="000000"/>
                    <w:sz w:val="20"/>
                  </w:rPr>
                </w:rPrChange>
              </w:rPr>
              <w:t>0.036</w:t>
            </w:r>
          </w:p>
        </w:tc>
        <w:tc>
          <w:tcPr>
            <w:tcW w:w="507" w:type="dxa"/>
            <w:tcBorders>
              <w:top w:val="nil"/>
              <w:left w:val="nil"/>
              <w:bottom w:val="nil"/>
              <w:right w:val="nil"/>
            </w:tcBorders>
            <w:shd w:val="clear" w:color="auto" w:fill="auto"/>
            <w:noWrap/>
            <w:vAlign w:val="bottom"/>
            <w:hideMark/>
          </w:tcPr>
          <w:p w14:paraId="1288A8C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55" w:author="Peto" w:date="2018-06-14T07:18:00Z">
                  <w:rPr>
                    <w:rFonts w:ascii="Calibri" w:hAnsi="Calibri" w:cs="Calibri"/>
                    <w:color w:val="000000"/>
                    <w:sz w:val="20"/>
                  </w:rPr>
                </w:rPrChange>
              </w:rPr>
            </w:pPr>
            <w:r w:rsidRPr="00A82009">
              <w:rPr>
                <w:rFonts w:ascii="Calibri" w:hAnsi="Calibri" w:cs="Calibri"/>
                <w:noProof/>
                <w:color w:val="000000"/>
                <w:sz w:val="20"/>
                <w:rPrChange w:id="8156" w:author="Peto" w:date="2018-06-14T07:18:00Z">
                  <w:rPr>
                    <w:rFonts w:ascii="Calibri" w:hAnsi="Calibri" w:cs="Calibri"/>
                    <w:color w:val="000000"/>
                    <w:sz w:val="20"/>
                  </w:rPr>
                </w:rPrChange>
              </w:rPr>
              <w:t>13</w:t>
            </w:r>
          </w:p>
        </w:tc>
      </w:tr>
      <w:tr w:rsidR="006A7E77" w:rsidRPr="00A82009"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157" w:author="Peto" w:date="2018-06-14T07:18:00Z">
                  <w:rPr>
                    <w:rFonts w:ascii="Arial" w:hAnsi="Arial" w:cs="Arial"/>
                    <w:sz w:val="18"/>
                    <w:szCs w:val="18"/>
                  </w:rPr>
                </w:rPrChange>
              </w:rPr>
            </w:pPr>
            <w:r w:rsidRPr="00A82009">
              <w:rPr>
                <w:rFonts w:ascii="Arial" w:hAnsi="Arial" w:cs="Arial"/>
                <w:noProof/>
                <w:sz w:val="18"/>
                <w:szCs w:val="18"/>
                <w:rPrChange w:id="8158" w:author="Peto" w:date="2018-06-14T07:18:00Z">
                  <w:rPr>
                    <w:rFonts w:ascii="Arial" w:hAnsi="Arial" w:cs="Arial"/>
                    <w:sz w:val="18"/>
                    <w:szCs w:val="18"/>
                  </w:rPr>
                </w:rPrChange>
              </w:rPr>
              <w:t>4</w:t>
            </w:r>
          </w:p>
        </w:tc>
        <w:tc>
          <w:tcPr>
            <w:tcW w:w="849" w:type="dxa"/>
            <w:tcBorders>
              <w:top w:val="nil"/>
              <w:left w:val="nil"/>
              <w:bottom w:val="nil"/>
              <w:right w:val="nil"/>
            </w:tcBorders>
            <w:shd w:val="clear" w:color="auto" w:fill="auto"/>
            <w:noWrap/>
            <w:vAlign w:val="bottom"/>
            <w:hideMark/>
          </w:tcPr>
          <w:p w14:paraId="4487E3F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59" w:author="Peto" w:date="2018-06-14T07:18:00Z">
                  <w:rPr>
                    <w:rFonts w:ascii="Calibri" w:hAnsi="Calibri" w:cs="Calibri"/>
                    <w:color w:val="000000"/>
                    <w:sz w:val="20"/>
                  </w:rPr>
                </w:rPrChange>
              </w:rPr>
            </w:pPr>
            <w:r w:rsidRPr="00A82009">
              <w:rPr>
                <w:rFonts w:ascii="Calibri" w:hAnsi="Calibri" w:cs="Calibri"/>
                <w:noProof/>
                <w:color w:val="000000"/>
                <w:sz w:val="20"/>
                <w:rPrChange w:id="8160" w:author="Peto" w:date="2018-06-14T07:18:00Z">
                  <w:rPr>
                    <w:rFonts w:ascii="Calibri" w:hAnsi="Calibri" w:cs="Calibri"/>
                    <w:color w:val="000000"/>
                    <w:sz w:val="20"/>
                  </w:rPr>
                </w:rPrChange>
              </w:rPr>
              <w:t>19.87</w:t>
            </w:r>
          </w:p>
        </w:tc>
        <w:tc>
          <w:tcPr>
            <w:tcW w:w="297" w:type="dxa"/>
            <w:tcBorders>
              <w:top w:val="nil"/>
              <w:left w:val="nil"/>
              <w:bottom w:val="nil"/>
              <w:right w:val="nil"/>
            </w:tcBorders>
            <w:shd w:val="clear" w:color="auto" w:fill="auto"/>
            <w:noWrap/>
            <w:vAlign w:val="bottom"/>
            <w:hideMark/>
          </w:tcPr>
          <w:p w14:paraId="2C420C9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61" w:author="Peto" w:date="2018-06-14T07:18:00Z">
                  <w:rPr>
                    <w:rFonts w:ascii="Calibri" w:hAnsi="Calibri" w:cs="Calibri"/>
                    <w:color w:val="000000"/>
                    <w:sz w:val="20"/>
                  </w:rPr>
                </w:rPrChange>
              </w:rPr>
            </w:pPr>
            <w:r w:rsidRPr="00A82009">
              <w:rPr>
                <w:rFonts w:ascii="Calibri" w:hAnsi="Calibri" w:cs="Calibri"/>
                <w:noProof/>
                <w:color w:val="000000"/>
                <w:sz w:val="20"/>
                <w:rPrChange w:id="8162"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7CE9F9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63" w:author="Peto" w:date="2018-06-14T07:18:00Z">
                  <w:rPr>
                    <w:rFonts w:ascii="Calibri" w:hAnsi="Calibri" w:cs="Calibri"/>
                    <w:color w:val="000000"/>
                    <w:sz w:val="20"/>
                  </w:rPr>
                </w:rPrChange>
              </w:rPr>
            </w:pPr>
            <w:r w:rsidRPr="00A82009">
              <w:rPr>
                <w:rFonts w:ascii="Calibri" w:hAnsi="Calibri" w:cs="Calibri"/>
                <w:noProof/>
                <w:color w:val="000000"/>
                <w:sz w:val="20"/>
                <w:rPrChange w:id="8164" w:author="Peto" w:date="2018-06-14T07:18:00Z">
                  <w:rPr>
                    <w:rFonts w:ascii="Calibri" w:hAnsi="Calibri" w:cs="Calibri"/>
                    <w:color w:val="000000"/>
                    <w:sz w:val="20"/>
                  </w:rPr>
                </w:rPrChange>
              </w:rPr>
              <w:t>3.77</w:t>
            </w:r>
          </w:p>
        </w:tc>
        <w:tc>
          <w:tcPr>
            <w:tcW w:w="512" w:type="dxa"/>
            <w:tcBorders>
              <w:top w:val="nil"/>
              <w:left w:val="nil"/>
              <w:bottom w:val="nil"/>
              <w:right w:val="nil"/>
            </w:tcBorders>
            <w:shd w:val="clear" w:color="auto" w:fill="auto"/>
            <w:noWrap/>
            <w:vAlign w:val="bottom"/>
            <w:hideMark/>
          </w:tcPr>
          <w:p w14:paraId="3705A0F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65" w:author="Peto" w:date="2018-06-14T07:18:00Z">
                  <w:rPr>
                    <w:rFonts w:ascii="Calibri" w:hAnsi="Calibri" w:cs="Calibri"/>
                    <w:color w:val="000000"/>
                    <w:sz w:val="20"/>
                  </w:rPr>
                </w:rPrChange>
              </w:rPr>
            </w:pPr>
            <w:r w:rsidRPr="00A82009">
              <w:rPr>
                <w:rFonts w:ascii="Calibri" w:hAnsi="Calibri" w:cs="Calibri"/>
                <w:noProof/>
                <w:color w:val="000000"/>
                <w:sz w:val="20"/>
                <w:rPrChange w:id="8166" w:author="Peto" w:date="2018-06-14T07:18:00Z">
                  <w:rPr>
                    <w:rFonts w:ascii="Calibri" w:hAnsi="Calibri" w:cs="Calibri"/>
                    <w:color w:val="000000"/>
                    <w:sz w:val="20"/>
                  </w:rPr>
                </w:rPrChange>
              </w:rPr>
              <w:t>19</w:t>
            </w:r>
          </w:p>
        </w:tc>
        <w:tc>
          <w:tcPr>
            <w:tcW w:w="190" w:type="dxa"/>
            <w:tcBorders>
              <w:top w:val="nil"/>
              <w:left w:val="nil"/>
              <w:bottom w:val="nil"/>
              <w:right w:val="nil"/>
            </w:tcBorders>
            <w:shd w:val="clear" w:color="auto" w:fill="auto"/>
            <w:noWrap/>
            <w:vAlign w:val="bottom"/>
            <w:hideMark/>
          </w:tcPr>
          <w:p w14:paraId="6DFD648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67"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8168"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69" w:author="Peto" w:date="2018-06-14T07:18:00Z">
                  <w:rPr>
                    <w:rFonts w:ascii="Calibri" w:hAnsi="Calibri" w:cs="Calibri"/>
                    <w:color w:val="000000"/>
                    <w:sz w:val="20"/>
                  </w:rPr>
                </w:rPrChange>
              </w:rPr>
            </w:pPr>
            <w:r w:rsidRPr="00A82009">
              <w:rPr>
                <w:rFonts w:ascii="Calibri" w:hAnsi="Calibri" w:cs="Calibri"/>
                <w:noProof/>
                <w:color w:val="000000"/>
                <w:sz w:val="20"/>
                <w:rPrChange w:id="8170" w:author="Peto" w:date="2018-06-14T07:18:00Z">
                  <w:rPr>
                    <w:rFonts w:ascii="Calibri" w:hAnsi="Calibri" w:cs="Calibri"/>
                    <w:color w:val="000000"/>
                    <w:sz w:val="20"/>
                  </w:rPr>
                </w:rPrChange>
              </w:rPr>
              <w:t>1.56</w:t>
            </w:r>
          </w:p>
        </w:tc>
        <w:tc>
          <w:tcPr>
            <w:tcW w:w="308" w:type="dxa"/>
            <w:tcBorders>
              <w:top w:val="nil"/>
              <w:left w:val="nil"/>
              <w:bottom w:val="nil"/>
              <w:right w:val="nil"/>
            </w:tcBorders>
            <w:shd w:val="clear" w:color="auto" w:fill="auto"/>
            <w:noWrap/>
            <w:vAlign w:val="bottom"/>
            <w:hideMark/>
          </w:tcPr>
          <w:p w14:paraId="6086C44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71" w:author="Peto" w:date="2018-06-14T07:18:00Z">
                  <w:rPr>
                    <w:rFonts w:ascii="Calibri" w:hAnsi="Calibri" w:cs="Calibri"/>
                    <w:color w:val="000000"/>
                    <w:sz w:val="20"/>
                  </w:rPr>
                </w:rPrChange>
              </w:rPr>
            </w:pPr>
            <w:r w:rsidRPr="00A82009">
              <w:rPr>
                <w:rFonts w:ascii="Calibri" w:hAnsi="Calibri" w:cs="Calibri"/>
                <w:noProof/>
                <w:color w:val="000000"/>
                <w:sz w:val="20"/>
                <w:rPrChange w:id="8172"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2D24B60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73"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20"/>
                <w:rPrChange w:id="8174" w:author="Peto" w:date="2018-06-14T07:18:00Z">
                  <w:rPr>
                    <w:rFonts w:ascii="Calibri" w:hAnsi="Calibri" w:cs="Calibri"/>
                    <w:color w:val="000000"/>
                    <w:sz w:val="20"/>
                  </w:rPr>
                </w:rPrChange>
              </w:rPr>
              <w:t>0.56</w:t>
            </w:r>
          </w:p>
        </w:tc>
        <w:tc>
          <w:tcPr>
            <w:tcW w:w="507" w:type="dxa"/>
            <w:tcBorders>
              <w:top w:val="nil"/>
              <w:left w:val="nil"/>
              <w:bottom w:val="nil"/>
              <w:right w:val="nil"/>
            </w:tcBorders>
            <w:shd w:val="clear" w:color="auto" w:fill="auto"/>
            <w:noWrap/>
            <w:vAlign w:val="bottom"/>
            <w:hideMark/>
          </w:tcPr>
          <w:p w14:paraId="7468FDE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75" w:author="Peto" w:date="2018-06-14T07:18:00Z">
                  <w:rPr>
                    <w:rFonts w:ascii="Calibri" w:hAnsi="Calibri" w:cs="Calibri"/>
                    <w:color w:val="000000"/>
                    <w:sz w:val="20"/>
                  </w:rPr>
                </w:rPrChange>
              </w:rPr>
            </w:pPr>
            <w:r w:rsidRPr="00A82009">
              <w:rPr>
                <w:rFonts w:ascii="Calibri" w:hAnsi="Calibri" w:cs="Calibri"/>
                <w:noProof/>
                <w:color w:val="000000"/>
                <w:sz w:val="20"/>
                <w:rPrChange w:id="8176" w:author="Peto" w:date="2018-06-14T07:18:00Z">
                  <w:rPr>
                    <w:rFonts w:ascii="Calibri" w:hAnsi="Calibri" w:cs="Calibri"/>
                    <w:color w:val="000000"/>
                    <w:sz w:val="20"/>
                  </w:rPr>
                </w:rPrChange>
              </w:rPr>
              <w:t>36</w:t>
            </w:r>
          </w:p>
        </w:tc>
        <w:tc>
          <w:tcPr>
            <w:tcW w:w="214" w:type="dxa"/>
            <w:tcBorders>
              <w:top w:val="nil"/>
              <w:left w:val="nil"/>
              <w:bottom w:val="nil"/>
              <w:right w:val="nil"/>
            </w:tcBorders>
            <w:shd w:val="clear" w:color="auto" w:fill="auto"/>
            <w:noWrap/>
            <w:vAlign w:val="bottom"/>
            <w:hideMark/>
          </w:tcPr>
          <w:p w14:paraId="7AE106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77"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25C7BFB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78" w:author="Peto" w:date="2018-06-14T07:18:00Z">
                  <w:rPr>
                    <w:rFonts w:ascii="Calibri" w:hAnsi="Calibri" w:cs="Calibri"/>
                    <w:color w:val="000000"/>
                    <w:sz w:val="20"/>
                  </w:rPr>
                </w:rPrChange>
              </w:rPr>
            </w:pPr>
            <w:r w:rsidRPr="00A82009">
              <w:rPr>
                <w:rFonts w:ascii="Calibri" w:hAnsi="Calibri" w:cs="Calibri"/>
                <w:noProof/>
                <w:color w:val="000000"/>
                <w:sz w:val="20"/>
                <w:rPrChange w:id="8179" w:author="Peto" w:date="2018-06-14T07:18:00Z">
                  <w:rPr>
                    <w:rFonts w:ascii="Calibri" w:hAnsi="Calibri" w:cs="Calibri"/>
                    <w:color w:val="000000"/>
                    <w:sz w:val="20"/>
                  </w:rPr>
                </w:rPrChange>
              </w:rPr>
              <w:t>0.28</w:t>
            </w:r>
          </w:p>
        </w:tc>
        <w:tc>
          <w:tcPr>
            <w:tcW w:w="296" w:type="dxa"/>
            <w:tcBorders>
              <w:top w:val="nil"/>
              <w:left w:val="nil"/>
              <w:bottom w:val="nil"/>
              <w:right w:val="nil"/>
            </w:tcBorders>
            <w:shd w:val="clear" w:color="auto" w:fill="auto"/>
            <w:noWrap/>
            <w:vAlign w:val="bottom"/>
            <w:hideMark/>
          </w:tcPr>
          <w:p w14:paraId="7B1324C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80" w:author="Peto" w:date="2018-06-14T07:18:00Z">
                  <w:rPr>
                    <w:rFonts w:ascii="Calibri" w:hAnsi="Calibri" w:cs="Calibri"/>
                    <w:color w:val="000000"/>
                    <w:sz w:val="20"/>
                  </w:rPr>
                </w:rPrChange>
              </w:rPr>
            </w:pPr>
            <w:r w:rsidRPr="00A82009">
              <w:rPr>
                <w:rFonts w:ascii="Calibri" w:hAnsi="Calibri" w:cs="Calibri"/>
                <w:noProof/>
                <w:color w:val="000000"/>
                <w:sz w:val="20"/>
                <w:rPrChange w:id="8181"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2877AB5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82" w:author="Peto" w:date="2018-06-14T07:18:00Z">
                  <w:rPr>
                    <w:rFonts w:ascii="Calibri" w:hAnsi="Calibri" w:cs="Calibri"/>
                    <w:color w:val="000000"/>
                    <w:sz w:val="20"/>
                  </w:rPr>
                </w:rPrChange>
              </w:rPr>
            </w:pPr>
            <w:r w:rsidRPr="00A82009">
              <w:rPr>
                <w:rFonts w:ascii="Calibri" w:hAnsi="Calibri" w:cs="Calibri"/>
                <w:noProof/>
                <w:color w:val="000000"/>
                <w:sz w:val="20"/>
                <w:rPrChange w:id="8183" w:author="Peto" w:date="2018-06-14T07:18:00Z">
                  <w:rPr>
                    <w:rFonts w:ascii="Calibri" w:hAnsi="Calibri" w:cs="Calibri"/>
                    <w:color w:val="000000"/>
                    <w:sz w:val="20"/>
                  </w:rPr>
                </w:rPrChange>
              </w:rPr>
              <w:t>0.034</w:t>
            </w:r>
          </w:p>
        </w:tc>
        <w:tc>
          <w:tcPr>
            <w:tcW w:w="507" w:type="dxa"/>
            <w:tcBorders>
              <w:top w:val="nil"/>
              <w:left w:val="nil"/>
              <w:bottom w:val="nil"/>
              <w:right w:val="nil"/>
            </w:tcBorders>
            <w:shd w:val="clear" w:color="auto" w:fill="auto"/>
            <w:noWrap/>
            <w:vAlign w:val="bottom"/>
            <w:hideMark/>
          </w:tcPr>
          <w:p w14:paraId="11F4B43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84" w:author="Peto" w:date="2018-06-14T07:18:00Z">
                  <w:rPr>
                    <w:rFonts w:ascii="Calibri" w:hAnsi="Calibri" w:cs="Calibri"/>
                    <w:color w:val="000000"/>
                    <w:sz w:val="20"/>
                  </w:rPr>
                </w:rPrChange>
              </w:rPr>
            </w:pPr>
            <w:r w:rsidRPr="00A82009">
              <w:rPr>
                <w:rFonts w:ascii="Calibri" w:hAnsi="Calibri" w:cs="Calibri"/>
                <w:noProof/>
                <w:color w:val="000000"/>
                <w:sz w:val="20"/>
                <w:rPrChange w:id="8185" w:author="Peto" w:date="2018-06-14T07:18:00Z">
                  <w:rPr>
                    <w:rFonts w:ascii="Calibri" w:hAnsi="Calibri" w:cs="Calibri"/>
                    <w:color w:val="000000"/>
                    <w:sz w:val="20"/>
                  </w:rPr>
                </w:rPrChange>
              </w:rPr>
              <w:t>12</w:t>
            </w:r>
          </w:p>
        </w:tc>
      </w:tr>
      <w:tr w:rsidR="006A7E77" w:rsidRPr="00A82009"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186" w:author="Peto" w:date="2018-06-14T07:18:00Z">
                  <w:rPr>
                    <w:rFonts w:ascii="Arial" w:hAnsi="Arial" w:cs="Arial"/>
                    <w:sz w:val="18"/>
                    <w:szCs w:val="18"/>
                  </w:rPr>
                </w:rPrChange>
              </w:rPr>
            </w:pPr>
            <w:r w:rsidRPr="00A82009">
              <w:rPr>
                <w:rFonts w:ascii="Arial" w:hAnsi="Arial" w:cs="Arial"/>
                <w:noProof/>
                <w:sz w:val="18"/>
                <w:szCs w:val="18"/>
                <w:rPrChange w:id="8187" w:author="Peto" w:date="2018-06-14T07:18:00Z">
                  <w:rPr>
                    <w:rFonts w:ascii="Arial" w:hAnsi="Arial" w:cs="Arial"/>
                    <w:sz w:val="18"/>
                    <w:szCs w:val="18"/>
                  </w:rPr>
                </w:rPrChange>
              </w:rPr>
              <w:t>5</w:t>
            </w:r>
          </w:p>
        </w:tc>
        <w:tc>
          <w:tcPr>
            <w:tcW w:w="849" w:type="dxa"/>
            <w:tcBorders>
              <w:top w:val="nil"/>
              <w:left w:val="nil"/>
              <w:bottom w:val="nil"/>
              <w:right w:val="nil"/>
            </w:tcBorders>
            <w:shd w:val="clear" w:color="auto" w:fill="auto"/>
            <w:noWrap/>
            <w:vAlign w:val="bottom"/>
            <w:hideMark/>
          </w:tcPr>
          <w:p w14:paraId="029E443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88" w:author="Peto" w:date="2018-06-14T07:18:00Z">
                  <w:rPr>
                    <w:rFonts w:ascii="Calibri" w:hAnsi="Calibri" w:cs="Calibri"/>
                    <w:color w:val="000000"/>
                    <w:sz w:val="20"/>
                  </w:rPr>
                </w:rPrChange>
              </w:rPr>
            </w:pPr>
            <w:r w:rsidRPr="00A82009">
              <w:rPr>
                <w:rFonts w:ascii="Calibri" w:hAnsi="Calibri" w:cs="Calibri"/>
                <w:noProof/>
                <w:color w:val="000000"/>
                <w:sz w:val="20"/>
                <w:rPrChange w:id="8189" w:author="Peto" w:date="2018-06-14T07:18:00Z">
                  <w:rPr>
                    <w:rFonts w:ascii="Calibri" w:hAnsi="Calibri" w:cs="Calibri"/>
                    <w:color w:val="000000"/>
                    <w:sz w:val="20"/>
                  </w:rPr>
                </w:rPrChange>
              </w:rPr>
              <w:t>51.65</w:t>
            </w:r>
          </w:p>
        </w:tc>
        <w:tc>
          <w:tcPr>
            <w:tcW w:w="297" w:type="dxa"/>
            <w:tcBorders>
              <w:top w:val="nil"/>
              <w:left w:val="nil"/>
              <w:bottom w:val="nil"/>
              <w:right w:val="nil"/>
            </w:tcBorders>
            <w:shd w:val="clear" w:color="auto" w:fill="auto"/>
            <w:noWrap/>
            <w:vAlign w:val="bottom"/>
            <w:hideMark/>
          </w:tcPr>
          <w:p w14:paraId="0CABBE6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90" w:author="Peto" w:date="2018-06-14T07:18:00Z">
                  <w:rPr>
                    <w:rFonts w:ascii="Calibri" w:hAnsi="Calibri" w:cs="Calibri"/>
                    <w:color w:val="000000"/>
                    <w:sz w:val="20"/>
                  </w:rPr>
                </w:rPrChange>
              </w:rPr>
            </w:pPr>
            <w:r w:rsidRPr="00A82009">
              <w:rPr>
                <w:rFonts w:ascii="Calibri" w:hAnsi="Calibri" w:cs="Calibri"/>
                <w:noProof/>
                <w:color w:val="000000"/>
                <w:sz w:val="20"/>
                <w:rPrChange w:id="8191"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33B4801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92" w:author="Peto" w:date="2018-06-14T07:18:00Z">
                  <w:rPr>
                    <w:rFonts w:ascii="Calibri" w:hAnsi="Calibri" w:cs="Calibri"/>
                    <w:color w:val="000000"/>
                    <w:sz w:val="20"/>
                  </w:rPr>
                </w:rPrChange>
              </w:rPr>
            </w:pPr>
            <w:r w:rsidRPr="00A82009">
              <w:rPr>
                <w:rFonts w:ascii="Calibri" w:hAnsi="Calibri" w:cs="Calibri"/>
                <w:noProof/>
                <w:color w:val="000000"/>
                <w:sz w:val="20"/>
                <w:rPrChange w:id="8193" w:author="Peto" w:date="2018-06-14T07:18:00Z">
                  <w:rPr>
                    <w:rFonts w:ascii="Calibri" w:hAnsi="Calibri" w:cs="Calibri"/>
                    <w:color w:val="000000"/>
                    <w:sz w:val="20"/>
                  </w:rPr>
                </w:rPrChange>
              </w:rPr>
              <w:t>11.47</w:t>
            </w:r>
          </w:p>
        </w:tc>
        <w:tc>
          <w:tcPr>
            <w:tcW w:w="512" w:type="dxa"/>
            <w:tcBorders>
              <w:top w:val="nil"/>
              <w:left w:val="nil"/>
              <w:bottom w:val="nil"/>
              <w:right w:val="nil"/>
            </w:tcBorders>
            <w:shd w:val="clear" w:color="auto" w:fill="auto"/>
            <w:noWrap/>
            <w:vAlign w:val="bottom"/>
            <w:hideMark/>
          </w:tcPr>
          <w:p w14:paraId="2EA3AB5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94" w:author="Peto" w:date="2018-06-14T07:18:00Z">
                  <w:rPr>
                    <w:rFonts w:ascii="Calibri" w:hAnsi="Calibri" w:cs="Calibri"/>
                    <w:color w:val="000000"/>
                    <w:sz w:val="20"/>
                  </w:rPr>
                </w:rPrChange>
              </w:rPr>
            </w:pPr>
            <w:r w:rsidRPr="00A82009">
              <w:rPr>
                <w:rFonts w:ascii="Calibri" w:hAnsi="Calibri" w:cs="Calibri"/>
                <w:noProof/>
                <w:color w:val="000000"/>
                <w:sz w:val="20"/>
                <w:rPrChange w:id="8195" w:author="Peto" w:date="2018-06-14T07:18:00Z">
                  <w:rPr>
                    <w:rFonts w:ascii="Calibri" w:hAnsi="Calibri" w:cs="Calibri"/>
                    <w:color w:val="000000"/>
                    <w:sz w:val="20"/>
                  </w:rPr>
                </w:rPrChange>
              </w:rPr>
              <w:t>22.2</w:t>
            </w:r>
          </w:p>
        </w:tc>
        <w:tc>
          <w:tcPr>
            <w:tcW w:w="190" w:type="dxa"/>
            <w:tcBorders>
              <w:top w:val="nil"/>
              <w:left w:val="nil"/>
              <w:bottom w:val="nil"/>
              <w:right w:val="nil"/>
            </w:tcBorders>
            <w:shd w:val="clear" w:color="auto" w:fill="auto"/>
            <w:noWrap/>
            <w:vAlign w:val="bottom"/>
            <w:hideMark/>
          </w:tcPr>
          <w:p w14:paraId="57F04EB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96"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lang w:val="cs-CZ"/>
                <w:rPrChange w:id="8197"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98" w:author="Peto" w:date="2018-06-14T07:18:00Z">
                  <w:rPr>
                    <w:rFonts w:ascii="Calibri" w:hAnsi="Calibri" w:cs="Calibri"/>
                    <w:color w:val="000000"/>
                    <w:sz w:val="20"/>
                  </w:rPr>
                </w:rPrChange>
              </w:rPr>
            </w:pPr>
            <w:r w:rsidRPr="00A82009">
              <w:rPr>
                <w:rFonts w:ascii="Calibri" w:hAnsi="Calibri" w:cs="Calibri"/>
                <w:noProof/>
                <w:color w:val="000000"/>
                <w:sz w:val="20"/>
                <w:rPrChange w:id="8199" w:author="Peto" w:date="2018-06-14T07:18:00Z">
                  <w:rPr>
                    <w:rFonts w:ascii="Calibri" w:hAnsi="Calibri" w:cs="Calibri"/>
                    <w:color w:val="000000"/>
                    <w:sz w:val="20"/>
                  </w:rPr>
                </w:rPrChange>
              </w:rPr>
              <w:t>0.62</w:t>
            </w:r>
          </w:p>
        </w:tc>
        <w:tc>
          <w:tcPr>
            <w:tcW w:w="308" w:type="dxa"/>
            <w:tcBorders>
              <w:top w:val="nil"/>
              <w:left w:val="nil"/>
              <w:bottom w:val="nil"/>
              <w:right w:val="nil"/>
            </w:tcBorders>
            <w:shd w:val="clear" w:color="auto" w:fill="auto"/>
            <w:noWrap/>
            <w:vAlign w:val="bottom"/>
            <w:hideMark/>
          </w:tcPr>
          <w:p w14:paraId="2F34879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00" w:author="Peto" w:date="2018-06-14T07:18:00Z">
                  <w:rPr>
                    <w:rFonts w:ascii="Calibri" w:hAnsi="Calibri" w:cs="Calibri"/>
                    <w:color w:val="000000"/>
                    <w:sz w:val="20"/>
                  </w:rPr>
                </w:rPrChange>
              </w:rPr>
            </w:pPr>
            <w:r w:rsidRPr="00A82009">
              <w:rPr>
                <w:rFonts w:ascii="Calibri" w:hAnsi="Calibri" w:cs="Calibri"/>
                <w:noProof/>
                <w:color w:val="000000"/>
                <w:sz w:val="20"/>
                <w:rPrChange w:id="8201"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0D42798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02" w:author="Peto" w:date="2018-06-14T07:18:00Z">
                  <w:rPr>
                    <w:rFonts w:ascii="Calibri" w:hAnsi="Calibri" w:cs="Calibri"/>
                    <w:color w:val="000000"/>
                    <w:sz w:val="20"/>
                  </w:rPr>
                </w:rPrChange>
              </w:rPr>
            </w:pPr>
            <w:r w:rsidRPr="00A82009">
              <w:rPr>
                <w:rFonts w:ascii="Calibri" w:hAnsi="Calibri" w:cs="Calibri"/>
                <w:noProof/>
                <w:color w:val="000000"/>
                <w:sz w:val="20"/>
                <w:rPrChange w:id="8203" w:author="Peto" w:date="2018-06-14T07:18:00Z">
                  <w:rPr>
                    <w:rFonts w:ascii="Calibri" w:hAnsi="Calibri" w:cs="Calibri"/>
                    <w:color w:val="000000"/>
                    <w:sz w:val="20"/>
                  </w:rPr>
                </w:rPrChange>
              </w:rPr>
              <w:t>0.21</w:t>
            </w:r>
          </w:p>
        </w:tc>
        <w:tc>
          <w:tcPr>
            <w:tcW w:w="507" w:type="dxa"/>
            <w:tcBorders>
              <w:top w:val="nil"/>
              <w:left w:val="nil"/>
              <w:bottom w:val="nil"/>
              <w:right w:val="nil"/>
            </w:tcBorders>
            <w:shd w:val="clear" w:color="auto" w:fill="auto"/>
            <w:noWrap/>
            <w:vAlign w:val="bottom"/>
            <w:hideMark/>
          </w:tcPr>
          <w:p w14:paraId="4A3E244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04" w:author="Peto" w:date="2018-06-14T07:18:00Z">
                  <w:rPr>
                    <w:rFonts w:ascii="Calibri" w:hAnsi="Calibri" w:cs="Calibri"/>
                    <w:color w:val="000000"/>
                    <w:sz w:val="20"/>
                  </w:rPr>
                </w:rPrChange>
              </w:rPr>
            </w:pPr>
            <w:r w:rsidRPr="00A82009">
              <w:rPr>
                <w:rFonts w:ascii="Calibri" w:hAnsi="Calibri" w:cs="Calibri"/>
                <w:noProof/>
                <w:color w:val="000000"/>
                <w:sz w:val="20"/>
                <w:rPrChange w:id="8205" w:author="Peto" w:date="2018-06-14T07:18:00Z">
                  <w:rPr>
                    <w:rFonts w:ascii="Calibri" w:hAnsi="Calibri" w:cs="Calibri"/>
                    <w:color w:val="000000"/>
                    <w:sz w:val="20"/>
                  </w:rPr>
                </w:rPrChange>
              </w:rPr>
              <w:t>33.6</w:t>
            </w:r>
          </w:p>
        </w:tc>
        <w:tc>
          <w:tcPr>
            <w:tcW w:w="214" w:type="dxa"/>
            <w:tcBorders>
              <w:top w:val="nil"/>
              <w:left w:val="nil"/>
              <w:bottom w:val="nil"/>
              <w:right w:val="nil"/>
            </w:tcBorders>
            <w:shd w:val="clear" w:color="auto" w:fill="auto"/>
            <w:noWrap/>
            <w:vAlign w:val="bottom"/>
            <w:hideMark/>
          </w:tcPr>
          <w:p w14:paraId="4D02ED5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06"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0458273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07" w:author="Peto" w:date="2018-06-14T07:18:00Z">
                  <w:rPr>
                    <w:rFonts w:ascii="Calibri" w:hAnsi="Calibri" w:cs="Calibri"/>
                    <w:color w:val="000000"/>
                    <w:sz w:val="20"/>
                  </w:rPr>
                </w:rPrChange>
              </w:rPr>
            </w:pPr>
            <w:r w:rsidRPr="00A82009">
              <w:rPr>
                <w:rFonts w:ascii="Calibri" w:hAnsi="Calibri" w:cs="Calibri"/>
                <w:noProof/>
                <w:color w:val="000000"/>
                <w:sz w:val="20"/>
                <w:rPrChange w:id="8208" w:author="Peto" w:date="2018-06-14T07:18:00Z">
                  <w:rPr>
                    <w:rFonts w:ascii="Calibri" w:hAnsi="Calibri" w:cs="Calibri"/>
                    <w:color w:val="000000"/>
                    <w:sz w:val="20"/>
                  </w:rPr>
                </w:rPrChange>
              </w:rPr>
              <w:t>0.11</w:t>
            </w:r>
          </w:p>
        </w:tc>
        <w:tc>
          <w:tcPr>
            <w:tcW w:w="296" w:type="dxa"/>
            <w:tcBorders>
              <w:top w:val="nil"/>
              <w:left w:val="nil"/>
              <w:bottom w:val="nil"/>
              <w:right w:val="nil"/>
            </w:tcBorders>
            <w:shd w:val="clear" w:color="auto" w:fill="auto"/>
            <w:noWrap/>
            <w:vAlign w:val="bottom"/>
            <w:hideMark/>
          </w:tcPr>
          <w:p w14:paraId="44E5C93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09" w:author="Peto" w:date="2018-06-14T07:18:00Z">
                  <w:rPr>
                    <w:rFonts w:ascii="Calibri" w:hAnsi="Calibri" w:cs="Calibri"/>
                    <w:color w:val="000000"/>
                    <w:sz w:val="20"/>
                  </w:rPr>
                </w:rPrChange>
              </w:rPr>
            </w:pPr>
            <w:r w:rsidRPr="00A82009">
              <w:rPr>
                <w:rFonts w:ascii="Calibri" w:hAnsi="Calibri" w:cs="Calibri"/>
                <w:noProof/>
                <w:color w:val="000000"/>
                <w:sz w:val="20"/>
                <w:rPrChange w:id="8210"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3E661B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11" w:author="Peto" w:date="2018-06-14T07:18:00Z">
                  <w:rPr>
                    <w:rFonts w:ascii="Calibri" w:hAnsi="Calibri" w:cs="Calibri"/>
                    <w:color w:val="000000"/>
                    <w:sz w:val="20"/>
                  </w:rPr>
                </w:rPrChange>
              </w:rPr>
            </w:pPr>
            <w:r w:rsidRPr="00A82009">
              <w:rPr>
                <w:rFonts w:ascii="Calibri" w:hAnsi="Calibri" w:cs="Calibri"/>
                <w:noProof/>
                <w:color w:val="000000"/>
                <w:sz w:val="20"/>
                <w:rPrChange w:id="8212" w:author="Peto" w:date="2018-06-14T07:18:00Z">
                  <w:rPr>
                    <w:rFonts w:ascii="Calibri" w:hAnsi="Calibri" w:cs="Calibri"/>
                    <w:color w:val="000000"/>
                    <w:sz w:val="20"/>
                  </w:rPr>
                </w:rPrChange>
              </w:rPr>
              <w:t>0.010</w:t>
            </w:r>
          </w:p>
        </w:tc>
        <w:tc>
          <w:tcPr>
            <w:tcW w:w="507" w:type="dxa"/>
            <w:tcBorders>
              <w:top w:val="nil"/>
              <w:left w:val="nil"/>
              <w:bottom w:val="nil"/>
              <w:right w:val="nil"/>
            </w:tcBorders>
            <w:shd w:val="clear" w:color="auto" w:fill="auto"/>
            <w:noWrap/>
            <w:vAlign w:val="bottom"/>
            <w:hideMark/>
          </w:tcPr>
          <w:p w14:paraId="6E4B1D9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13" w:author="Peto" w:date="2018-06-14T07:18:00Z">
                  <w:rPr>
                    <w:rFonts w:ascii="Calibri" w:hAnsi="Calibri" w:cs="Calibri"/>
                    <w:color w:val="000000"/>
                    <w:sz w:val="20"/>
                  </w:rPr>
                </w:rPrChange>
              </w:rPr>
            </w:pPr>
            <w:r w:rsidRPr="00A82009">
              <w:rPr>
                <w:rFonts w:ascii="Calibri" w:hAnsi="Calibri" w:cs="Calibri"/>
                <w:noProof/>
                <w:color w:val="000000"/>
                <w:sz w:val="20"/>
                <w:rPrChange w:id="8214" w:author="Peto" w:date="2018-06-14T07:18:00Z">
                  <w:rPr>
                    <w:rFonts w:ascii="Calibri" w:hAnsi="Calibri" w:cs="Calibri"/>
                    <w:color w:val="000000"/>
                    <w:sz w:val="20"/>
                  </w:rPr>
                </w:rPrChange>
              </w:rPr>
              <w:t>9</w:t>
            </w:r>
          </w:p>
        </w:tc>
      </w:tr>
      <w:tr w:rsidR="006A7E77" w:rsidRPr="00A82009"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215" w:author="Peto" w:date="2018-06-14T07:18:00Z">
                  <w:rPr>
                    <w:rFonts w:ascii="Arial" w:hAnsi="Arial" w:cs="Arial"/>
                    <w:sz w:val="18"/>
                    <w:szCs w:val="18"/>
                  </w:rPr>
                </w:rPrChange>
              </w:rPr>
            </w:pPr>
            <w:r w:rsidRPr="00A82009">
              <w:rPr>
                <w:rFonts w:ascii="Arial" w:hAnsi="Arial" w:cs="Arial"/>
                <w:noProof/>
                <w:sz w:val="18"/>
                <w:szCs w:val="18"/>
                <w:rPrChange w:id="8216" w:author="Peto" w:date="2018-06-14T07:18:00Z">
                  <w:rPr>
                    <w:rFonts w:ascii="Arial" w:hAnsi="Arial" w:cs="Arial"/>
                    <w:sz w:val="18"/>
                    <w:szCs w:val="18"/>
                  </w:rPr>
                </w:rPrChange>
              </w:rPr>
              <w:t>6</w:t>
            </w:r>
          </w:p>
        </w:tc>
        <w:tc>
          <w:tcPr>
            <w:tcW w:w="849" w:type="dxa"/>
            <w:tcBorders>
              <w:top w:val="nil"/>
              <w:left w:val="nil"/>
              <w:bottom w:val="nil"/>
              <w:right w:val="nil"/>
            </w:tcBorders>
            <w:shd w:val="clear" w:color="auto" w:fill="auto"/>
            <w:noWrap/>
            <w:vAlign w:val="bottom"/>
            <w:hideMark/>
          </w:tcPr>
          <w:p w14:paraId="1C0FA75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17" w:author="Peto" w:date="2018-06-14T07:18:00Z">
                  <w:rPr>
                    <w:rFonts w:ascii="Calibri" w:hAnsi="Calibri" w:cs="Calibri"/>
                    <w:color w:val="000000"/>
                    <w:sz w:val="20"/>
                  </w:rPr>
                </w:rPrChange>
              </w:rPr>
            </w:pPr>
            <w:r w:rsidRPr="00A82009">
              <w:rPr>
                <w:rFonts w:ascii="Calibri" w:hAnsi="Calibri" w:cs="Calibri"/>
                <w:noProof/>
                <w:color w:val="000000"/>
                <w:sz w:val="20"/>
                <w:rPrChange w:id="8218" w:author="Peto" w:date="2018-06-14T07:18:00Z">
                  <w:rPr>
                    <w:rFonts w:ascii="Calibri" w:hAnsi="Calibri" w:cs="Calibri"/>
                    <w:color w:val="000000"/>
                    <w:sz w:val="20"/>
                  </w:rPr>
                </w:rPrChange>
              </w:rPr>
              <w:t>51.22</w:t>
            </w:r>
          </w:p>
        </w:tc>
        <w:tc>
          <w:tcPr>
            <w:tcW w:w="297" w:type="dxa"/>
            <w:tcBorders>
              <w:top w:val="nil"/>
              <w:left w:val="nil"/>
              <w:bottom w:val="nil"/>
              <w:right w:val="nil"/>
            </w:tcBorders>
            <w:shd w:val="clear" w:color="auto" w:fill="auto"/>
            <w:noWrap/>
            <w:vAlign w:val="bottom"/>
            <w:hideMark/>
          </w:tcPr>
          <w:p w14:paraId="1F9297A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19" w:author="Peto" w:date="2018-06-14T07:18:00Z">
                  <w:rPr>
                    <w:rFonts w:ascii="Calibri" w:hAnsi="Calibri" w:cs="Calibri"/>
                    <w:color w:val="000000"/>
                    <w:sz w:val="20"/>
                  </w:rPr>
                </w:rPrChange>
              </w:rPr>
            </w:pPr>
            <w:r w:rsidRPr="00A82009">
              <w:rPr>
                <w:rFonts w:ascii="Calibri" w:hAnsi="Calibri" w:cs="Calibri"/>
                <w:noProof/>
                <w:color w:val="000000"/>
                <w:sz w:val="20"/>
                <w:rPrChange w:id="8220"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55CFE7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21" w:author="Peto" w:date="2018-06-14T07:18:00Z">
                  <w:rPr>
                    <w:rFonts w:ascii="Calibri" w:hAnsi="Calibri" w:cs="Calibri"/>
                    <w:color w:val="000000"/>
                    <w:sz w:val="20"/>
                  </w:rPr>
                </w:rPrChange>
              </w:rPr>
            </w:pPr>
            <w:r w:rsidRPr="00A82009">
              <w:rPr>
                <w:rFonts w:ascii="Calibri" w:hAnsi="Calibri" w:cs="Calibri"/>
                <w:noProof/>
                <w:color w:val="000000"/>
                <w:sz w:val="20"/>
                <w:rPrChange w:id="8222" w:author="Peto" w:date="2018-06-14T07:18:00Z">
                  <w:rPr>
                    <w:rFonts w:ascii="Calibri" w:hAnsi="Calibri" w:cs="Calibri"/>
                    <w:color w:val="000000"/>
                    <w:sz w:val="20"/>
                  </w:rPr>
                </w:rPrChange>
              </w:rPr>
              <w:t>10.59</w:t>
            </w:r>
          </w:p>
        </w:tc>
        <w:tc>
          <w:tcPr>
            <w:tcW w:w="512" w:type="dxa"/>
            <w:tcBorders>
              <w:top w:val="nil"/>
              <w:left w:val="nil"/>
              <w:bottom w:val="nil"/>
              <w:right w:val="nil"/>
            </w:tcBorders>
            <w:shd w:val="clear" w:color="auto" w:fill="auto"/>
            <w:noWrap/>
            <w:vAlign w:val="bottom"/>
            <w:hideMark/>
          </w:tcPr>
          <w:p w14:paraId="23E10A8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23" w:author="Peto" w:date="2018-06-14T07:18:00Z">
                  <w:rPr>
                    <w:rFonts w:ascii="Calibri" w:hAnsi="Calibri" w:cs="Calibri"/>
                    <w:color w:val="000000"/>
                    <w:sz w:val="20"/>
                  </w:rPr>
                </w:rPrChange>
              </w:rPr>
            </w:pPr>
            <w:r w:rsidRPr="00A82009">
              <w:rPr>
                <w:rFonts w:ascii="Calibri" w:hAnsi="Calibri" w:cs="Calibri"/>
                <w:noProof/>
                <w:color w:val="000000"/>
                <w:sz w:val="20"/>
                <w:rPrChange w:id="8224" w:author="Peto" w:date="2018-06-14T07:18:00Z">
                  <w:rPr>
                    <w:rFonts w:ascii="Calibri" w:hAnsi="Calibri" w:cs="Calibri"/>
                    <w:color w:val="000000"/>
                    <w:sz w:val="20"/>
                  </w:rPr>
                </w:rPrChange>
              </w:rPr>
              <w:t>20.7</w:t>
            </w:r>
          </w:p>
        </w:tc>
        <w:tc>
          <w:tcPr>
            <w:tcW w:w="190" w:type="dxa"/>
            <w:tcBorders>
              <w:top w:val="nil"/>
              <w:left w:val="nil"/>
              <w:bottom w:val="nil"/>
              <w:right w:val="nil"/>
            </w:tcBorders>
            <w:shd w:val="clear" w:color="auto" w:fill="auto"/>
            <w:noWrap/>
            <w:vAlign w:val="bottom"/>
            <w:hideMark/>
          </w:tcPr>
          <w:p w14:paraId="0B5E17E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25"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8226"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27" w:author="Peto" w:date="2018-06-14T07:18:00Z">
                  <w:rPr>
                    <w:rFonts w:ascii="Calibri" w:hAnsi="Calibri" w:cs="Calibri"/>
                    <w:color w:val="000000"/>
                    <w:sz w:val="20"/>
                  </w:rPr>
                </w:rPrChange>
              </w:rPr>
            </w:pPr>
            <w:r w:rsidRPr="00A82009">
              <w:rPr>
                <w:rFonts w:ascii="Calibri" w:hAnsi="Calibri" w:cs="Calibri"/>
                <w:noProof/>
                <w:color w:val="000000"/>
                <w:sz w:val="20"/>
                <w:rPrChange w:id="8228" w:author="Peto" w:date="2018-06-14T07:18:00Z">
                  <w:rPr>
                    <w:rFonts w:ascii="Calibri" w:hAnsi="Calibri" w:cs="Calibri"/>
                    <w:color w:val="000000"/>
                    <w:sz w:val="20"/>
                  </w:rPr>
                </w:rPrChange>
              </w:rPr>
              <w:t>0.61</w:t>
            </w:r>
          </w:p>
        </w:tc>
        <w:tc>
          <w:tcPr>
            <w:tcW w:w="308" w:type="dxa"/>
            <w:tcBorders>
              <w:top w:val="nil"/>
              <w:left w:val="nil"/>
              <w:bottom w:val="nil"/>
              <w:right w:val="nil"/>
            </w:tcBorders>
            <w:shd w:val="clear" w:color="auto" w:fill="auto"/>
            <w:noWrap/>
            <w:vAlign w:val="bottom"/>
            <w:hideMark/>
          </w:tcPr>
          <w:p w14:paraId="253DA6B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29" w:author="Peto" w:date="2018-06-14T07:18:00Z">
                  <w:rPr>
                    <w:rFonts w:ascii="Calibri" w:hAnsi="Calibri" w:cs="Calibri"/>
                    <w:color w:val="000000"/>
                    <w:sz w:val="20"/>
                  </w:rPr>
                </w:rPrChange>
              </w:rPr>
            </w:pPr>
            <w:r w:rsidRPr="00A82009">
              <w:rPr>
                <w:rFonts w:ascii="Calibri" w:hAnsi="Calibri" w:cs="Calibri"/>
                <w:noProof/>
                <w:color w:val="000000"/>
                <w:sz w:val="20"/>
                <w:rPrChange w:id="8230"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932149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31" w:author="Peto" w:date="2018-06-14T07:18:00Z">
                  <w:rPr>
                    <w:rFonts w:ascii="Calibri" w:hAnsi="Calibri" w:cs="Calibri"/>
                    <w:color w:val="000000"/>
                    <w:sz w:val="20"/>
                  </w:rPr>
                </w:rPrChange>
              </w:rPr>
            </w:pPr>
            <w:r w:rsidRPr="00A82009">
              <w:rPr>
                <w:rFonts w:ascii="Calibri" w:hAnsi="Calibri" w:cs="Calibri"/>
                <w:noProof/>
                <w:color w:val="000000"/>
                <w:sz w:val="20"/>
                <w:rPrChange w:id="8232" w:author="Peto" w:date="2018-06-14T07:18:00Z">
                  <w:rPr>
                    <w:rFonts w:ascii="Calibri" w:hAnsi="Calibri" w:cs="Calibri"/>
                    <w:color w:val="000000"/>
                    <w:sz w:val="20"/>
                  </w:rPr>
                </w:rPrChange>
              </w:rPr>
              <w:t>0.20</w:t>
            </w:r>
          </w:p>
        </w:tc>
        <w:tc>
          <w:tcPr>
            <w:tcW w:w="507" w:type="dxa"/>
            <w:tcBorders>
              <w:top w:val="nil"/>
              <w:left w:val="nil"/>
              <w:bottom w:val="nil"/>
              <w:right w:val="nil"/>
            </w:tcBorders>
            <w:shd w:val="clear" w:color="auto" w:fill="auto"/>
            <w:noWrap/>
            <w:vAlign w:val="bottom"/>
            <w:hideMark/>
          </w:tcPr>
          <w:p w14:paraId="214D020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33" w:author="Peto" w:date="2018-06-14T07:18:00Z">
                  <w:rPr>
                    <w:rFonts w:ascii="Calibri" w:hAnsi="Calibri" w:cs="Calibri"/>
                    <w:color w:val="000000"/>
                    <w:sz w:val="20"/>
                  </w:rPr>
                </w:rPrChange>
              </w:rPr>
            </w:pPr>
            <w:r w:rsidRPr="00A82009">
              <w:rPr>
                <w:rFonts w:ascii="Calibri" w:hAnsi="Calibri" w:cs="Calibri"/>
                <w:noProof/>
                <w:color w:val="000000"/>
                <w:sz w:val="20"/>
                <w:rPrChange w:id="8234" w:author="Peto" w:date="2018-06-14T07:18:00Z">
                  <w:rPr>
                    <w:rFonts w:ascii="Calibri" w:hAnsi="Calibri" w:cs="Calibri"/>
                    <w:color w:val="000000"/>
                    <w:sz w:val="20"/>
                  </w:rPr>
                </w:rPrChange>
              </w:rPr>
              <w:t>32.7</w:t>
            </w:r>
          </w:p>
        </w:tc>
        <w:tc>
          <w:tcPr>
            <w:tcW w:w="214" w:type="dxa"/>
            <w:tcBorders>
              <w:top w:val="nil"/>
              <w:left w:val="nil"/>
              <w:bottom w:val="nil"/>
              <w:right w:val="nil"/>
            </w:tcBorders>
            <w:shd w:val="clear" w:color="auto" w:fill="auto"/>
            <w:noWrap/>
            <w:vAlign w:val="bottom"/>
            <w:hideMark/>
          </w:tcPr>
          <w:p w14:paraId="2254B0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35"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25F38C5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36" w:author="Peto" w:date="2018-06-14T07:18:00Z">
                  <w:rPr>
                    <w:rFonts w:ascii="Calibri" w:hAnsi="Calibri" w:cs="Calibri"/>
                    <w:color w:val="000000"/>
                    <w:sz w:val="20"/>
                  </w:rPr>
                </w:rPrChange>
              </w:rPr>
            </w:pPr>
            <w:r w:rsidRPr="00A82009">
              <w:rPr>
                <w:rFonts w:ascii="Calibri" w:hAnsi="Calibri" w:cs="Calibri"/>
                <w:noProof/>
                <w:color w:val="000000"/>
                <w:sz w:val="20"/>
                <w:rPrChange w:id="8237" w:author="Peto" w:date="2018-06-14T07:18:00Z">
                  <w:rPr>
                    <w:rFonts w:ascii="Calibri" w:hAnsi="Calibri" w:cs="Calibri"/>
                    <w:color w:val="000000"/>
                    <w:sz w:val="20"/>
                  </w:rPr>
                </w:rPrChange>
              </w:rPr>
              <w:t>0.11</w:t>
            </w:r>
          </w:p>
        </w:tc>
        <w:tc>
          <w:tcPr>
            <w:tcW w:w="296" w:type="dxa"/>
            <w:tcBorders>
              <w:top w:val="nil"/>
              <w:left w:val="nil"/>
              <w:bottom w:val="nil"/>
              <w:right w:val="nil"/>
            </w:tcBorders>
            <w:shd w:val="clear" w:color="auto" w:fill="auto"/>
            <w:noWrap/>
            <w:vAlign w:val="bottom"/>
            <w:hideMark/>
          </w:tcPr>
          <w:p w14:paraId="0B5BAB5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38" w:author="Peto" w:date="2018-06-14T07:18:00Z">
                  <w:rPr>
                    <w:rFonts w:ascii="Calibri" w:hAnsi="Calibri" w:cs="Calibri"/>
                    <w:color w:val="000000"/>
                    <w:sz w:val="20"/>
                  </w:rPr>
                </w:rPrChange>
              </w:rPr>
            </w:pPr>
            <w:r w:rsidRPr="00A82009">
              <w:rPr>
                <w:rFonts w:ascii="Calibri" w:hAnsi="Calibri" w:cs="Calibri"/>
                <w:noProof/>
                <w:color w:val="000000"/>
                <w:sz w:val="20"/>
                <w:rPrChange w:id="8239"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56C9ECB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40" w:author="Peto" w:date="2018-06-14T07:18:00Z">
                  <w:rPr>
                    <w:rFonts w:ascii="Calibri" w:hAnsi="Calibri" w:cs="Calibri"/>
                    <w:color w:val="000000"/>
                    <w:sz w:val="20"/>
                  </w:rPr>
                </w:rPrChange>
              </w:rPr>
            </w:pPr>
            <w:r w:rsidRPr="00A82009">
              <w:rPr>
                <w:rFonts w:ascii="Calibri" w:hAnsi="Calibri" w:cs="Calibri"/>
                <w:noProof/>
                <w:color w:val="000000"/>
                <w:sz w:val="20"/>
                <w:rPrChange w:id="8241" w:author="Peto" w:date="2018-06-14T07:18:00Z">
                  <w:rPr>
                    <w:rFonts w:ascii="Calibri" w:hAnsi="Calibri" w:cs="Calibri"/>
                    <w:color w:val="000000"/>
                    <w:sz w:val="20"/>
                  </w:rPr>
                </w:rPrChange>
              </w:rPr>
              <w:t>0.011</w:t>
            </w:r>
          </w:p>
        </w:tc>
        <w:tc>
          <w:tcPr>
            <w:tcW w:w="507" w:type="dxa"/>
            <w:tcBorders>
              <w:top w:val="nil"/>
              <w:left w:val="nil"/>
              <w:bottom w:val="nil"/>
              <w:right w:val="nil"/>
            </w:tcBorders>
            <w:shd w:val="clear" w:color="auto" w:fill="auto"/>
            <w:noWrap/>
            <w:vAlign w:val="bottom"/>
            <w:hideMark/>
          </w:tcPr>
          <w:p w14:paraId="1B8C2CB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42" w:author="Peto" w:date="2018-06-14T07:18:00Z">
                  <w:rPr>
                    <w:rFonts w:ascii="Calibri" w:hAnsi="Calibri" w:cs="Calibri"/>
                    <w:color w:val="000000"/>
                    <w:sz w:val="20"/>
                  </w:rPr>
                </w:rPrChange>
              </w:rPr>
            </w:pPr>
            <w:r w:rsidRPr="00A82009">
              <w:rPr>
                <w:rFonts w:ascii="Calibri" w:hAnsi="Calibri" w:cs="Calibri"/>
                <w:noProof/>
                <w:color w:val="000000"/>
                <w:sz w:val="20"/>
                <w:rPrChange w:id="8243" w:author="Peto" w:date="2018-06-14T07:18:00Z">
                  <w:rPr>
                    <w:rFonts w:ascii="Calibri" w:hAnsi="Calibri" w:cs="Calibri"/>
                    <w:color w:val="000000"/>
                    <w:sz w:val="20"/>
                  </w:rPr>
                </w:rPrChange>
              </w:rPr>
              <w:t>10</w:t>
            </w:r>
          </w:p>
        </w:tc>
      </w:tr>
      <w:tr w:rsidR="006A7E77" w:rsidRPr="00A82009"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244" w:author="Peto" w:date="2018-06-14T07:18:00Z">
                  <w:rPr>
                    <w:rFonts w:ascii="Arial" w:hAnsi="Arial" w:cs="Arial"/>
                    <w:sz w:val="18"/>
                    <w:szCs w:val="18"/>
                  </w:rPr>
                </w:rPrChange>
              </w:rPr>
            </w:pPr>
            <w:r w:rsidRPr="00A82009">
              <w:rPr>
                <w:rFonts w:ascii="Arial" w:hAnsi="Arial" w:cs="Arial"/>
                <w:noProof/>
                <w:sz w:val="18"/>
                <w:szCs w:val="18"/>
                <w:rPrChange w:id="8245" w:author="Peto" w:date="2018-06-14T07:18:00Z">
                  <w:rPr>
                    <w:rFonts w:ascii="Arial" w:hAnsi="Arial" w:cs="Arial"/>
                    <w:sz w:val="18"/>
                    <w:szCs w:val="18"/>
                  </w:rPr>
                </w:rPrChange>
              </w:rPr>
              <w:t>7</w:t>
            </w:r>
          </w:p>
        </w:tc>
        <w:tc>
          <w:tcPr>
            <w:tcW w:w="849" w:type="dxa"/>
            <w:tcBorders>
              <w:top w:val="nil"/>
              <w:left w:val="nil"/>
              <w:bottom w:val="nil"/>
              <w:right w:val="nil"/>
            </w:tcBorders>
            <w:shd w:val="clear" w:color="auto" w:fill="auto"/>
            <w:noWrap/>
            <w:vAlign w:val="bottom"/>
            <w:hideMark/>
          </w:tcPr>
          <w:p w14:paraId="0851DEB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46" w:author="Peto" w:date="2018-06-14T07:18:00Z">
                  <w:rPr>
                    <w:rFonts w:ascii="Calibri" w:hAnsi="Calibri" w:cs="Calibri"/>
                    <w:color w:val="000000"/>
                    <w:sz w:val="20"/>
                  </w:rPr>
                </w:rPrChange>
              </w:rPr>
            </w:pPr>
            <w:r w:rsidRPr="00A82009">
              <w:rPr>
                <w:rFonts w:ascii="Calibri" w:hAnsi="Calibri" w:cs="Calibri"/>
                <w:noProof/>
                <w:color w:val="000000"/>
                <w:sz w:val="20"/>
                <w:rPrChange w:id="8247" w:author="Peto" w:date="2018-06-14T07:18:00Z">
                  <w:rPr>
                    <w:rFonts w:ascii="Calibri" w:hAnsi="Calibri" w:cs="Calibri"/>
                    <w:color w:val="000000"/>
                    <w:sz w:val="20"/>
                  </w:rPr>
                </w:rPrChange>
              </w:rPr>
              <w:t>111.31</w:t>
            </w:r>
          </w:p>
        </w:tc>
        <w:tc>
          <w:tcPr>
            <w:tcW w:w="297" w:type="dxa"/>
            <w:tcBorders>
              <w:top w:val="nil"/>
              <w:left w:val="nil"/>
              <w:bottom w:val="nil"/>
              <w:right w:val="nil"/>
            </w:tcBorders>
            <w:shd w:val="clear" w:color="auto" w:fill="auto"/>
            <w:noWrap/>
            <w:vAlign w:val="bottom"/>
            <w:hideMark/>
          </w:tcPr>
          <w:p w14:paraId="47D910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48" w:author="Peto" w:date="2018-06-14T07:18:00Z">
                  <w:rPr>
                    <w:rFonts w:ascii="Calibri" w:hAnsi="Calibri" w:cs="Calibri"/>
                    <w:color w:val="000000"/>
                    <w:sz w:val="20"/>
                  </w:rPr>
                </w:rPrChange>
              </w:rPr>
            </w:pPr>
            <w:r w:rsidRPr="00A82009">
              <w:rPr>
                <w:rFonts w:ascii="Calibri" w:hAnsi="Calibri" w:cs="Calibri"/>
                <w:noProof/>
                <w:color w:val="000000"/>
                <w:sz w:val="20"/>
                <w:rPrChange w:id="8249"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6D6872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50" w:author="Peto" w:date="2018-06-14T07:18:00Z">
                  <w:rPr>
                    <w:rFonts w:ascii="Calibri" w:hAnsi="Calibri" w:cs="Calibri"/>
                    <w:color w:val="000000"/>
                    <w:sz w:val="20"/>
                  </w:rPr>
                </w:rPrChange>
              </w:rPr>
            </w:pPr>
            <w:r w:rsidRPr="00A82009">
              <w:rPr>
                <w:rFonts w:ascii="Calibri" w:hAnsi="Calibri" w:cs="Calibri"/>
                <w:noProof/>
                <w:color w:val="000000"/>
                <w:sz w:val="20"/>
                <w:rPrChange w:id="8251" w:author="Peto" w:date="2018-06-14T07:18:00Z">
                  <w:rPr>
                    <w:rFonts w:ascii="Calibri" w:hAnsi="Calibri" w:cs="Calibri"/>
                    <w:color w:val="000000"/>
                    <w:sz w:val="20"/>
                  </w:rPr>
                </w:rPrChange>
              </w:rPr>
              <w:t>17.78</w:t>
            </w:r>
          </w:p>
        </w:tc>
        <w:tc>
          <w:tcPr>
            <w:tcW w:w="512" w:type="dxa"/>
            <w:tcBorders>
              <w:top w:val="nil"/>
              <w:left w:val="nil"/>
              <w:bottom w:val="nil"/>
              <w:right w:val="nil"/>
            </w:tcBorders>
            <w:shd w:val="clear" w:color="auto" w:fill="auto"/>
            <w:noWrap/>
            <w:vAlign w:val="bottom"/>
            <w:hideMark/>
          </w:tcPr>
          <w:p w14:paraId="5AF4198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52" w:author="Peto" w:date="2018-06-14T07:18:00Z">
                  <w:rPr>
                    <w:rFonts w:ascii="Calibri" w:hAnsi="Calibri" w:cs="Calibri"/>
                    <w:color w:val="000000"/>
                    <w:sz w:val="20"/>
                  </w:rPr>
                </w:rPrChange>
              </w:rPr>
            </w:pPr>
            <w:r w:rsidRPr="00A82009">
              <w:rPr>
                <w:rFonts w:ascii="Calibri" w:hAnsi="Calibri" w:cs="Calibri"/>
                <w:noProof/>
                <w:color w:val="000000"/>
                <w:sz w:val="20"/>
                <w:rPrChange w:id="8253" w:author="Peto" w:date="2018-06-14T07:18:00Z">
                  <w:rPr>
                    <w:rFonts w:ascii="Calibri" w:hAnsi="Calibri" w:cs="Calibri"/>
                    <w:color w:val="000000"/>
                    <w:sz w:val="20"/>
                  </w:rPr>
                </w:rPrChange>
              </w:rPr>
              <w:t>16</w:t>
            </w:r>
          </w:p>
        </w:tc>
        <w:tc>
          <w:tcPr>
            <w:tcW w:w="190" w:type="dxa"/>
            <w:tcBorders>
              <w:top w:val="nil"/>
              <w:left w:val="nil"/>
              <w:bottom w:val="nil"/>
              <w:right w:val="nil"/>
            </w:tcBorders>
            <w:shd w:val="clear" w:color="auto" w:fill="auto"/>
            <w:noWrap/>
            <w:vAlign w:val="bottom"/>
            <w:hideMark/>
          </w:tcPr>
          <w:p w14:paraId="618347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54"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8255"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56" w:author="Peto" w:date="2018-06-14T07:18:00Z">
                  <w:rPr>
                    <w:rFonts w:ascii="Calibri" w:hAnsi="Calibri" w:cs="Calibri"/>
                    <w:color w:val="000000"/>
                    <w:sz w:val="20"/>
                  </w:rPr>
                </w:rPrChange>
              </w:rPr>
            </w:pPr>
            <w:r w:rsidRPr="00A82009">
              <w:rPr>
                <w:rFonts w:ascii="Calibri" w:hAnsi="Calibri" w:cs="Calibri"/>
                <w:noProof/>
                <w:color w:val="000000"/>
                <w:sz w:val="20"/>
                <w:rPrChange w:id="8257" w:author="Peto" w:date="2018-06-14T07:18:00Z">
                  <w:rPr>
                    <w:rFonts w:ascii="Calibri" w:hAnsi="Calibri" w:cs="Calibri"/>
                    <w:color w:val="000000"/>
                    <w:sz w:val="20"/>
                  </w:rPr>
                </w:rPrChange>
              </w:rPr>
              <w:t>1.60</w:t>
            </w:r>
          </w:p>
        </w:tc>
        <w:tc>
          <w:tcPr>
            <w:tcW w:w="308" w:type="dxa"/>
            <w:tcBorders>
              <w:top w:val="nil"/>
              <w:left w:val="nil"/>
              <w:bottom w:val="nil"/>
              <w:right w:val="nil"/>
            </w:tcBorders>
            <w:shd w:val="clear" w:color="auto" w:fill="auto"/>
            <w:noWrap/>
            <w:vAlign w:val="bottom"/>
            <w:hideMark/>
          </w:tcPr>
          <w:p w14:paraId="036073F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58" w:author="Peto" w:date="2018-06-14T07:18:00Z">
                  <w:rPr>
                    <w:rFonts w:ascii="Calibri" w:hAnsi="Calibri" w:cs="Calibri"/>
                    <w:color w:val="000000"/>
                    <w:sz w:val="20"/>
                  </w:rPr>
                </w:rPrChange>
              </w:rPr>
            </w:pPr>
            <w:r w:rsidRPr="00A82009">
              <w:rPr>
                <w:rFonts w:ascii="Calibri" w:hAnsi="Calibri" w:cs="Calibri"/>
                <w:noProof/>
                <w:color w:val="000000"/>
                <w:sz w:val="20"/>
                <w:rPrChange w:id="8259"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264D37D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60" w:author="Peto" w:date="2018-06-14T07:18:00Z">
                  <w:rPr>
                    <w:rFonts w:ascii="Calibri" w:hAnsi="Calibri" w:cs="Calibri"/>
                    <w:color w:val="000000"/>
                    <w:sz w:val="20"/>
                  </w:rPr>
                </w:rPrChange>
              </w:rPr>
            </w:pPr>
            <w:r w:rsidRPr="00A82009">
              <w:rPr>
                <w:rFonts w:ascii="Calibri" w:hAnsi="Calibri" w:cs="Calibri"/>
                <w:noProof/>
                <w:color w:val="000000"/>
                <w:sz w:val="20"/>
                <w:rPrChange w:id="8261" w:author="Peto" w:date="2018-06-14T07:18:00Z">
                  <w:rPr>
                    <w:rFonts w:ascii="Calibri" w:hAnsi="Calibri" w:cs="Calibri"/>
                    <w:color w:val="000000"/>
                    <w:sz w:val="20"/>
                  </w:rPr>
                </w:rPrChange>
              </w:rPr>
              <w:t>0.49</w:t>
            </w:r>
          </w:p>
        </w:tc>
        <w:tc>
          <w:tcPr>
            <w:tcW w:w="507" w:type="dxa"/>
            <w:tcBorders>
              <w:top w:val="nil"/>
              <w:left w:val="nil"/>
              <w:bottom w:val="nil"/>
              <w:right w:val="nil"/>
            </w:tcBorders>
            <w:shd w:val="clear" w:color="auto" w:fill="auto"/>
            <w:noWrap/>
            <w:vAlign w:val="bottom"/>
            <w:hideMark/>
          </w:tcPr>
          <w:p w14:paraId="7B64625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62" w:author="Peto" w:date="2018-06-14T07:18:00Z">
                  <w:rPr>
                    <w:rFonts w:ascii="Calibri" w:hAnsi="Calibri" w:cs="Calibri"/>
                    <w:color w:val="000000"/>
                    <w:sz w:val="20"/>
                  </w:rPr>
                </w:rPrChange>
              </w:rPr>
            </w:pPr>
            <w:r w:rsidRPr="00A82009">
              <w:rPr>
                <w:rFonts w:ascii="Calibri" w:hAnsi="Calibri" w:cs="Calibri"/>
                <w:noProof/>
                <w:color w:val="000000"/>
                <w:sz w:val="20"/>
                <w:rPrChange w:id="8263" w:author="Peto" w:date="2018-06-14T07:18:00Z">
                  <w:rPr>
                    <w:rFonts w:ascii="Calibri" w:hAnsi="Calibri" w:cs="Calibri"/>
                    <w:color w:val="000000"/>
                    <w:sz w:val="20"/>
                  </w:rPr>
                </w:rPrChange>
              </w:rPr>
              <w:t>30.6</w:t>
            </w:r>
          </w:p>
        </w:tc>
        <w:tc>
          <w:tcPr>
            <w:tcW w:w="214" w:type="dxa"/>
            <w:tcBorders>
              <w:top w:val="nil"/>
              <w:left w:val="nil"/>
              <w:bottom w:val="nil"/>
              <w:right w:val="nil"/>
            </w:tcBorders>
            <w:shd w:val="clear" w:color="auto" w:fill="auto"/>
            <w:noWrap/>
            <w:vAlign w:val="bottom"/>
            <w:hideMark/>
          </w:tcPr>
          <w:p w14:paraId="551E5E2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64"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090EEC6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65" w:author="Peto" w:date="2018-06-14T07:18:00Z">
                  <w:rPr>
                    <w:rFonts w:ascii="Calibri" w:hAnsi="Calibri" w:cs="Calibri"/>
                    <w:color w:val="000000"/>
                    <w:sz w:val="20"/>
                  </w:rPr>
                </w:rPrChange>
              </w:rPr>
            </w:pPr>
            <w:r w:rsidRPr="00A82009">
              <w:rPr>
                <w:rFonts w:ascii="Calibri" w:hAnsi="Calibri" w:cs="Calibri"/>
                <w:noProof/>
                <w:color w:val="000000"/>
                <w:sz w:val="20"/>
                <w:rPrChange w:id="8266" w:author="Peto" w:date="2018-06-14T07:18:00Z">
                  <w:rPr>
                    <w:rFonts w:ascii="Calibri" w:hAnsi="Calibri" w:cs="Calibri"/>
                    <w:color w:val="000000"/>
                    <w:sz w:val="20"/>
                  </w:rPr>
                </w:rPrChange>
              </w:rPr>
              <w:t>0.12</w:t>
            </w:r>
          </w:p>
        </w:tc>
        <w:tc>
          <w:tcPr>
            <w:tcW w:w="296" w:type="dxa"/>
            <w:tcBorders>
              <w:top w:val="nil"/>
              <w:left w:val="nil"/>
              <w:bottom w:val="nil"/>
              <w:right w:val="nil"/>
            </w:tcBorders>
            <w:shd w:val="clear" w:color="auto" w:fill="auto"/>
            <w:noWrap/>
            <w:vAlign w:val="bottom"/>
            <w:hideMark/>
          </w:tcPr>
          <w:p w14:paraId="1C8F733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67" w:author="Peto" w:date="2018-06-14T07:18:00Z">
                  <w:rPr>
                    <w:rFonts w:ascii="Calibri" w:hAnsi="Calibri" w:cs="Calibri"/>
                    <w:color w:val="000000"/>
                    <w:sz w:val="20"/>
                  </w:rPr>
                </w:rPrChange>
              </w:rPr>
            </w:pPr>
            <w:r w:rsidRPr="00A82009">
              <w:rPr>
                <w:rFonts w:ascii="Calibri" w:hAnsi="Calibri" w:cs="Calibri"/>
                <w:noProof/>
                <w:color w:val="000000"/>
                <w:sz w:val="20"/>
                <w:rPrChange w:id="8268"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64422B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69" w:author="Peto" w:date="2018-06-14T07:18:00Z">
                  <w:rPr>
                    <w:rFonts w:ascii="Calibri" w:hAnsi="Calibri" w:cs="Calibri"/>
                    <w:color w:val="000000"/>
                    <w:sz w:val="20"/>
                  </w:rPr>
                </w:rPrChange>
              </w:rPr>
            </w:pPr>
            <w:r w:rsidRPr="00A82009">
              <w:rPr>
                <w:rFonts w:ascii="Calibri" w:hAnsi="Calibri" w:cs="Calibri"/>
                <w:noProof/>
                <w:color w:val="000000"/>
                <w:sz w:val="20"/>
                <w:rPrChange w:id="8270" w:author="Peto" w:date="2018-06-14T07:18:00Z">
                  <w:rPr>
                    <w:rFonts w:ascii="Calibri" w:hAnsi="Calibri" w:cs="Calibri"/>
                    <w:color w:val="000000"/>
                    <w:sz w:val="20"/>
                  </w:rPr>
                </w:rPrChange>
              </w:rPr>
              <w:t>0.014</w:t>
            </w:r>
          </w:p>
        </w:tc>
        <w:tc>
          <w:tcPr>
            <w:tcW w:w="507" w:type="dxa"/>
            <w:tcBorders>
              <w:top w:val="nil"/>
              <w:left w:val="nil"/>
              <w:bottom w:val="nil"/>
              <w:right w:val="nil"/>
            </w:tcBorders>
            <w:shd w:val="clear" w:color="auto" w:fill="auto"/>
            <w:noWrap/>
            <w:vAlign w:val="bottom"/>
            <w:hideMark/>
          </w:tcPr>
          <w:p w14:paraId="3EF43AC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71" w:author="Peto" w:date="2018-06-14T07:18:00Z">
                  <w:rPr>
                    <w:rFonts w:ascii="Calibri" w:hAnsi="Calibri" w:cs="Calibri"/>
                    <w:color w:val="000000"/>
                    <w:sz w:val="20"/>
                  </w:rPr>
                </w:rPrChange>
              </w:rPr>
            </w:pPr>
            <w:r w:rsidRPr="00A82009">
              <w:rPr>
                <w:rFonts w:ascii="Calibri" w:hAnsi="Calibri" w:cs="Calibri"/>
                <w:noProof/>
                <w:color w:val="000000"/>
                <w:sz w:val="20"/>
                <w:rPrChange w:id="8272" w:author="Peto" w:date="2018-06-14T07:18:00Z">
                  <w:rPr>
                    <w:rFonts w:ascii="Calibri" w:hAnsi="Calibri" w:cs="Calibri"/>
                    <w:color w:val="000000"/>
                    <w:sz w:val="20"/>
                  </w:rPr>
                </w:rPrChange>
              </w:rPr>
              <w:t>11</w:t>
            </w:r>
          </w:p>
        </w:tc>
      </w:tr>
      <w:tr w:rsidR="006A7E77" w:rsidRPr="00A82009"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273" w:author="Peto" w:date="2018-06-14T07:18:00Z">
                  <w:rPr>
                    <w:rFonts w:ascii="Arial" w:hAnsi="Arial" w:cs="Arial"/>
                    <w:sz w:val="18"/>
                    <w:szCs w:val="18"/>
                  </w:rPr>
                </w:rPrChange>
              </w:rPr>
            </w:pPr>
            <w:r w:rsidRPr="00A82009">
              <w:rPr>
                <w:rFonts w:ascii="Arial" w:hAnsi="Arial" w:cs="Arial"/>
                <w:noProof/>
                <w:sz w:val="18"/>
                <w:szCs w:val="18"/>
                <w:rPrChange w:id="8274" w:author="Peto" w:date="2018-06-14T07:18:00Z">
                  <w:rPr>
                    <w:rFonts w:ascii="Arial" w:hAnsi="Arial" w:cs="Arial"/>
                    <w:sz w:val="18"/>
                    <w:szCs w:val="18"/>
                  </w:rPr>
                </w:rPrChange>
              </w:rPr>
              <w:t>8</w:t>
            </w:r>
          </w:p>
        </w:tc>
        <w:tc>
          <w:tcPr>
            <w:tcW w:w="849" w:type="dxa"/>
            <w:tcBorders>
              <w:top w:val="nil"/>
              <w:left w:val="nil"/>
              <w:bottom w:val="nil"/>
              <w:right w:val="nil"/>
            </w:tcBorders>
            <w:shd w:val="clear" w:color="auto" w:fill="auto"/>
            <w:noWrap/>
            <w:vAlign w:val="bottom"/>
            <w:hideMark/>
          </w:tcPr>
          <w:p w14:paraId="34DDEA7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75" w:author="Peto" w:date="2018-06-14T07:18:00Z">
                  <w:rPr>
                    <w:rFonts w:ascii="Calibri" w:hAnsi="Calibri" w:cs="Calibri"/>
                    <w:color w:val="000000"/>
                    <w:sz w:val="20"/>
                  </w:rPr>
                </w:rPrChange>
              </w:rPr>
            </w:pPr>
            <w:r w:rsidRPr="00A82009">
              <w:rPr>
                <w:rFonts w:ascii="Calibri" w:hAnsi="Calibri" w:cs="Calibri"/>
                <w:noProof/>
                <w:color w:val="000000"/>
                <w:sz w:val="20"/>
                <w:rPrChange w:id="8276" w:author="Peto" w:date="2018-06-14T07:18:00Z">
                  <w:rPr>
                    <w:rFonts w:ascii="Calibri" w:hAnsi="Calibri" w:cs="Calibri"/>
                    <w:color w:val="000000"/>
                    <w:sz w:val="20"/>
                  </w:rPr>
                </w:rPrChange>
              </w:rPr>
              <w:t>110.70</w:t>
            </w:r>
          </w:p>
        </w:tc>
        <w:tc>
          <w:tcPr>
            <w:tcW w:w="297" w:type="dxa"/>
            <w:tcBorders>
              <w:top w:val="nil"/>
              <w:left w:val="nil"/>
              <w:bottom w:val="nil"/>
              <w:right w:val="nil"/>
            </w:tcBorders>
            <w:shd w:val="clear" w:color="auto" w:fill="auto"/>
            <w:noWrap/>
            <w:vAlign w:val="bottom"/>
            <w:hideMark/>
          </w:tcPr>
          <w:p w14:paraId="40783EA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77" w:author="Peto" w:date="2018-06-14T07:18:00Z">
                  <w:rPr>
                    <w:rFonts w:ascii="Calibri" w:hAnsi="Calibri" w:cs="Calibri"/>
                    <w:color w:val="000000"/>
                    <w:sz w:val="20"/>
                  </w:rPr>
                </w:rPrChange>
              </w:rPr>
            </w:pPr>
            <w:r w:rsidRPr="00A82009">
              <w:rPr>
                <w:rFonts w:ascii="Calibri" w:hAnsi="Calibri" w:cs="Calibri"/>
                <w:noProof/>
                <w:color w:val="000000"/>
                <w:sz w:val="20"/>
                <w:rPrChange w:id="8278"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600876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79" w:author="Peto" w:date="2018-06-14T07:18:00Z">
                  <w:rPr>
                    <w:rFonts w:ascii="Calibri" w:hAnsi="Calibri" w:cs="Calibri"/>
                    <w:color w:val="000000"/>
                    <w:sz w:val="20"/>
                  </w:rPr>
                </w:rPrChange>
              </w:rPr>
            </w:pPr>
            <w:r w:rsidRPr="00A82009">
              <w:rPr>
                <w:rFonts w:ascii="Calibri" w:hAnsi="Calibri" w:cs="Calibri"/>
                <w:noProof/>
                <w:color w:val="000000"/>
                <w:sz w:val="20"/>
                <w:rPrChange w:id="8280" w:author="Peto" w:date="2018-06-14T07:18:00Z">
                  <w:rPr>
                    <w:rFonts w:ascii="Calibri" w:hAnsi="Calibri" w:cs="Calibri"/>
                    <w:color w:val="000000"/>
                    <w:sz w:val="20"/>
                  </w:rPr>
                </w:rPrChange>
              </w:rPr>
              <w:t>16.76</w:t>
            </w:r>
          </w:p>
        </w:tc>
        <w:tc>
          <w:tcPr>
            <w:tcW w:w="512" w:type="dxa"/>
            <w:tcBorders>
              <w:top w:val="nil"/>
              <w:left w:val="nil"/>
              <w:bottom w:val="nil"/>
              <w:right w:val="nil"/>
            </w:tcBorders>
            <w:shd w:val="clear" w:color="auto" w:fill="auto"/>
            <w:noWrap/>
            <w:vAlign w:val="bottom"/>
            <w:hideMark/>
          </w:tcPr>
          <w:p w14:paraId="3FBE3EF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81" w:author="Peto" w:date="2018-06-14T07:18:00Z">
                  <w:rPr>
                    <w:rFonts w:ascii="Calibri" w:hAnsi="Calibri" w:cs="Calibri"/>
                    <w:color w:val="000000"/>
                    <w:sz w:val="20"/>
                  </w:rPr>
                </w:rPrChange>
              </w:rPr>
            </w:pPr>
            <w:r w:rsidRPr="00A82009">
              <w:rPr>
                <w:rFonts w:ascii="Calibri" w:hAnsi="Calibri" w:cs="Calibri"/>
                <w:noProof/>
                <w:color w:val="000000"/>
                <w:sz w:val="20"/>
                <w:rPrChange w:id="8282" w:author="Peto" w:date="2018-06-14T07:18:00Z">
                  <w:rPr>
                    <w:rFonts w:ascii="Calibri" w:hAnsi="Calibri" w:cs="Calibri"/>
                    <w:color w:val="000000"/>
                    <w:sz w:val="20"/>
                  </w:rPr>
                </w:rPrChange>
              </w:rPr>
              <w:t>15.1</w:t>
            </w:r>
          </w:p>
        </w:tc>
        <w:tc>
          <w:tcPr>
            <w:tcW w:w="190" w:type="dxa"/>
            <w:tcBorders>
              <w:top w:val="nil"/>
              <w:left w:val="nil"/>
              <w:bottom w:val="nil"/>
              <w:right w:val="nil"/>
            </w:tcBorders>
            <w:shd w:val="clear" w:color="auto" w:fill="auto"/>
            <w:noWrap/>
            <w:vAlign w:val="bottom"/>
            <w:hideMark/>
          </w:tcPr>
          <w:p w14:paraId="00825B5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83"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8284"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85" w:author="Peto" w:date="2018-06-14T07:18:00Z">
                  <w:rPr>
                    <w:rFonts w:ascii="Calibri" w:hAnsi="Calibri" w:cs="Calibri"/>
                    <w:color w:val="000000"/>
                    <w:sz w:val="20"/>
                  </w:rPr>
                </w:rPrChange>
              </w:rPr>
            </w:pPr>
            <w:r w:rsidRPr="00A82009">
              <w:rPr>
                <w:rFonts w:ascii="Calibri" w:hAnsi="Calibri" w:cs="Calibri"/>
                <w:noProof/>
                <w:color w:val="000000"/>
                <w:sz w:val="20"/>
                <w:rPrChange w:id="8286" w:author="Peto" w:date="2018-06-14T07:18:00Z">
                  <w:rPr>
                    <w:rFonts w:ascii="Calibri" w:hAnsi="Calibri" w:cs="Calibri"/>
                    <w:color w:val="000000"/>
                    <w:sz w:val="20"/>
                  </w:rPr>
                </w:rPrChange>
              </w:rPr>
              <w:t>1.57</w:t>
            </w:r>
          </w:p>
        </w:tc>
        <w:tc>
          <w:tcPr>
            <w:tcW w:w="308" w:type="dxa"/>
            <w:tcBorders>
              <w:top w:val="nil"/>
              <w:left w:val="nil"/>
              <w:bottom w:val="nil"/>
              <w:right w:val="nil"/>
            </w:tcBorders>
            <w:shd w:val="clear" w:color="auto" w:fill="auto"/>
            <w:noWrap/>
            <w:vAlign w:val="bottom"/>
            <w:hideMark/>
          </w:tcPr>
          <w:p w14:paraId="4164048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87" w:author="Peto" w:date="2018-06-14T07:18:00Z">
                  <w:rPr>
                    <w:rFonts w:ascii="Calibri" w:hAnsi="Calibri" w:cs="Calibri"/>
                    <w:color w:val="000000"/>
                    <w:sz w:val="20"/>
                  </w:rPr>
                </w:rPrChange>
              </w:rPr>
            </w:pPr>
            <w:r w:rsidRPr="00A82009">
              <w:rPr>
                <w:rFonts w:ascii="Calibri" w:hAnsi="Calibri" w:cs="Calibri"/>
                <w:noProof/>
                <w:color w:val="000000"/>
                <w:sz w:val="20"/>
                <w:rPrChange w:id="8288"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350ED2A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89" w:author="Peto" w:date="2018-06-14T07:18:00Z">
                  <w:rPr>
                    <w:rFonts w:ascii="Calibri" w:hAnsi="Calibri" w:cs="Calibri"/>
                    <w:color w:val="000000"/>
                    <w:sz w:val="20"/>
                  </w:rPr>
                </w:rPrChange>
              </w:rPr>
            </w:pPr>
            <w:r w:rsidRPr="00A82009">
              <w:rPr>
                <w:rFonts w:ascii="Calibri" w:hAnsi="Calibri" w:cs="Calibri"/>
                <w:noProof/>
                <w:color w:val="000000"/>
                <w:sz w:val="20"/>
                <w:rPrChange w:id="8290" w:author="Peto" w:date="2018-06-14T07:18:00Z">
                  <w:rPr>
                    <w:rFonts w:ascii="Calibri" w:hAnsi="Calibri" w:cs="Calibri"/>
                    <w:color w:val="000000"/>
                    <w:sz w:val="20"/>
                  </w:rPr>
                </w:rPrChange>
              </w:rPr>
              <w:t>0.42</w:t>
            </w:r>
          </w:p>
        </w:tc>
        <w:tc>
          <w:tcPr>
            <w:tcW w:w="507" w:type="dxa"/>
            <w:tcBorders>
              <w:top w:val="nil"/>
              <w:left w:val="nil"/>
              <w:bottom w:val="nil"/>
              <w:right w:val="nil"/>
            </w:tcBorders>
            <w:shd w:val="clear" w:color="auto" w:fill="auto"/>
            <w:noWrap/>
            <w:vAlign w:val="bottom"/>
            <w:hideMark/>
          </w:tcPr>
          <w:p w14:paraId="14B4086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91" w:author="Peto" w:date="2018-06-14T07:18:00Z">
                  <w:rPr>
                    <w:rFonts w:ascii="Calibri" w:hAnsi="Calibri" w:cs="Calibri"/>
                    <w:color w:val="000000"/>
                    <w:sz w:val="20"/>
                  </w:rPr>
                </w:rPrChange>
              </w:rPr>
            </w:pPr>
            <w:r w:rsidRPr="00A82009">
              <w:rPr>
                <w:rFonts w:ascii="Calibri" w:hAnsi="Calibri" w:cs="Calibri"/>
                <w:noProof/>
                <w:color w:val="000000"/>
                <w:sz w:val="20"/>
                <w:rPrChange w:id="8292" w:author="Peto" w:date="2018-06-14T07:18:00Z">
                  <w:rPr>
                    <w:rFonts w:ascii="Calibri" w:hAnsi="Calibri" w:cs="Calibri"/>
                    <w:color w:val="000000"/>
                    <w:sz w:val="20"/>
                  </w:rPr>
                </w:rPrChange>
              </w:rPr>
              <w:t>26.5</w:t>
            </w:r>
          </w:p>
        </w:tc>
        <w:tc>
          <w:tcPr>
            <w:tcW w:w="214" w:type="dxa"/>
            <w:tcBorders>
              <w:top w:val="nil"/>
              <w:left w:val="nil"/>
              <w:bottom w:val="nil"/>
              <w:right w:val="nil"/>
            </w:tcBorders>
            <w:shd w:val="clear" w:color="auto" w:fill="auto"/>
            <w:noWrap/>
            <w:vAlign w:val="bottom"/>
            <w:hideMark/>
          </w:tcPr>
          <w:p w14:paraId="59B3A9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93"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5C83B2B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94" w:author="Peto" w:date="2018-06-14T07:18:00Z">
                  <w:rPr>
                    <w:rFonts w:ascii="Calibri" w:hAnsi="Calibri" w:cs="Calibri"/>
                    <w:color w:val="000000"/>
                    <w:sz w:val="20"/>
                  </w:rPr>
                </w:rPrChange>
              </w:rPr>
            </w:pPr>
            <w:r w:rsidRPr="00A82009">
              <w:rPr>
                <w:rFonts w:ascii="Calibri" w:hAnsi="Calibri" w:cs="Calibri"/>
                <w:noProof/>
                <w:color w:val="000000"/>
                <w:sz w:val="20"/>
                <w:rPrChange w:id="8295" w:author="Peto" w:date="2018-06-14T07:18:00Z">
                  <w:rPr>
                    <w:rFonts w:ascii="Calibri" w:hAnsi="Calibri" w:cs="Calibri"/>
                    <w:color w:val="000000"/>
                    <w:sz w:val="20"/>
                  </w:rPr>
                </w:rPrChange>
              </w:rPr>
              <w:t>0.12</w:t>
            </w:r>
          </w:p>
        </w:tc>
        <w:tc>
          <w:tcPr>
            <w:tcW w:w="296" w:type="dxa"/>
            <w:tcBorders>
              <w:top w:val="nil"/>
              <w:left w:val="nil"/>
              <w:bottom w:val="nil"/>
              <w:right w:val="nil"/>
            </w:tcBorders>
            <w:shd w:val="clear" w:color="auto" w:fill="auto"/>
            <w:noWrap/>
            <w:vAlign w:val="bottom"/>
            <w:hideMark/>
          </w:tcPr>
          <w:p w14:paraId="436B13E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96" w:author="Peto" w:date="2018-06-14T07:18:00Z">
                  <w:rPr>
                    <w:rFonts w:ascii="Calibri" w:hAnsi="Calibri" w:cs="Calibri"/>
                    <w:color w:val="000000"/>
                    <w:sz w:val="20"/>
                  </w:rPr>
                </w:rPrChange>
              </w:rPr>
            </w:pPr>
            <w:r w:rsidRPr="00A82009">
              <w:rPr>
                <w:rFonts w:ascii="Calibri" w:hAnsi="Calibri" w:cs="Calibri"/>
                <w:noProof/>
                <w:color w:val="000000"/>
                <w:sz w:val="20"/>
                <w:rPrChange w:id="8297"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DE687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98" w:author="Peto" w:date="2018-06-14T07:18:00Z">
                  <w:rPr>
                    <w:rFonts w:ascii="Calibri" w:hAnsi="Calibri" w:cs="Calibri"/>
                    <w:color w:val="000000"/>
                    <w:sz w:val="20"/>
                  </w:rPr>
                </w:rPrChange>
              </w:rPr>
            </w:pPr>
            <w:r w:rsidRPr="00A82009">
              <w:rPr>
                <w:rFonts w:ascii="Calibri" w:hAnsi="Calibri" w:cs="Calibri"/>
                <w:noProof/>
                <w:color w:val="000000"/>
                <w:sz w:val="20"/>
                <w:rPrChange w:id="8299" w:author="Peto" w:date="2018-06-14T07:18:00Z">
                  <w:rPr>
                    <w:rFonts w:ascii="Calibri" w:hAnsi="Calibri" w:cs="Calibri"/>
                    <w:color w:val="000000"/>
                    <w:sz w:val="20"/>
                  </w:rPr>
                </w:rPrChange>
              </w:rPr>
              <w:t>0.012</w:t>
            </w:r>
          </w:p>
        </w:tc>
        <w:tc>
          <w:tcPr>
            <w:tcW w:w="507" w:type="dxa"/>
            <w:tcBorders>
              <w:top w:val="nil"/>
              <w:left w:val="nil"/>
              <w:bottom w:val="nil"/>
              <w:right w:val="nil"/>
            </w:tcBorders>
            <w:shd w:val="clear" w:color="auto" w:fill="auto"/>
            <w:noWrap/>
            <w:vAlign w:val="bottom"/>
            <w:hideMark/>
          </w:tcPr>
          <w:p w14:paraId="0FF9DCE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00" w:author="Peto" w:date="2018-06-14T07:18:00Z">
                  <w:rPr>
                    <w:rFonts w:ascii="Calibri" w:hAnsi="Calibri" w:cs="Calibri"/>
                    <w:color w:val="000000"/>
                    <w:sz w:val="20"/>
                  </w:rPr>
                </w:rPrChange>
              </w:rPr>
            </w:pPr>
            <w:r w:rsidRPr="00A82009">
              <w:rPr>
                <w:rFonts w:ascii="Calibri" w:hAnsi="Calibri" w:cs="Calibri"/>
                <w:noProof/>
                <w:color w:val="000000"/>
                <w:sz w:val="20"/>
                <w:rPrChange w:id="8301" w:author="Peto" w:date="2018-06-14T07:18:00Z">
                  <w:rPr>
                    <w:rFonts w:ascii="Calibri" w:hAnsi="Calibri" w:cs="Calibri"/>
                    <w:color w:val="000000"/>
                    <w:sz w:val="20"/>
                  </w:rPr>
                </w:rPrChange>
              </w:rPr>
              <w:t>10</w:t>
            </w:r>
          </w:p>
        </w:tc>
      </w:tr>
      <w:tr w:rsidR="006A7E77" w:rsidRPr="00A82009"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302" w:author="Peto" w:date="2018-06-14T07:18:00Z">
                  <w:rPr>
                    <w:rFonts w:ascii="Arial" w:hAnsi="Arial" w:cs="Arial"/>
                    <w:sz w:val="18"/>
                    <w:szCs w:val="18"/>
                  </w:rPr>
                </w:rPrChange>
              </w:rPr>
            </w:pPr>
            <w:r w:rsidRPr="00A82009">
              <w:rPr>
                <w:rFonts w:ascii="Arial" w:hAnsi="Arial" w:cs="Arial"/>
                <w:noProof/>
                <w:sz w:val="18"/>
                <w:szCs w:val="18"/>
                <w:rPrChange w:id="8303" w:author="Peto" w:date="2018-06-14T07:18:00Z">
                  <w:rPr>
                    <w:rFonts w:ascii="Arial" w:hAnsi="Arial" w:cs="Arial"/>
                    <w:sz w:val="18"/>
                    <w:szCs w:val="18"/>
                  </w:rPr>
                </w:rPrChange>
              </w:rPr>
              <w:t>13</w:t>
            </w:r>
          </w:p>
        </w:tc>
        <w:tc>
          <w:tcPr>
            <w:tcW w:w="849" w:type="dxa"/>
            <w:tcBorders>
              <w:top w:val="nil"/>
              <w:left w:val="nil"/>
              <w:bottom w:val="nil"/>
              <w:right w:val="nil"/>
            </w:tcBorders>
            <w:shd w:val="clear" w:color="auto" w:fill="auto"/>
            <w:noWrap/>
            <w:vAlign w:val="bottom"/>
            <w:hideMark/>
          </w:tcPr>
          <w:p w14:paraId="1D932C3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04" w:author="Peto" w:date="2018-06-14T07:18:00Z">
                  <w:rPr>
                    <w:rFonts w:ascii="Calibri" w:hAnsi="Calibri" w:cs="Calibri"/>
                    <w:color w:val="000000"/>
                    <w:sz w:val="20"/>
                  </w:rPr>
                </w:rPrChange>
              </w:rPr>
            </w:pPr>
            <w:r w:rsidRPr="00A82009">
              <w:rPr>
                <w:rFonts w:ascii="Calibri" w:hAnsi="Calibri" w:cs="Calibri"/>
                <w:noProof/>
                <w:color w:val="000000"/>
                <w:sz w:val="20"/>
                <w:rPrChange w:id="8305" w:author="Peto" w:date="2018-06-14T07:18:00Z">
                  <w:rPr>
                    <w:rFonts w:ascii="Calibri" w:hAnsi="Calibri" w:cs="Calibri"/>
                    <w:color w:val="000000"/>
                    <w:sz w:val="20"/>
                  </w:rPr>
                </w:rPrChange>
              </w:rPr>
              <w:t>60.19</w:t>
            </w:r>
          </w:p>
        </w:tc>
        <w:tc>
          <w:tcPr>
            <w:tcW w:w="297" w:type="dxa"/>
            <w:tcBorders>
              <w:top w:val="nil"/>
              <w:left w:val="nil"/>
              <w:bottom w:val="nil"/>
              <w:right w:val="nil"/>
            </w:tcBorders>
            <w:shd w:val="clear" w:color="auto" w:fill="auto"/>
            <w:noWrap/>
            <w:vAlign w:val="bottom"/>
            <w:hideMark/>
          </w:tcPr>
          <w:p w14:paraId="3213E9C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06" w:author="Peto" w:date="2018-06-14T07:18:00Z">
                  <w:rPr>
                    <w:rFonts w:ascii="Calibri" w:hAnsi="Calibri" w:cs="Calibri"/>
                    <w:color w:val="000000"/>
                    <w:sz w:val="20"/>
                  </w:rPr>
                </w:rPrChange>
              </w:rPr>
            </w:pPr>
            <w:r w:rsidRPr="00A82009">
              <w:rPr>
                <w:rFonts w:ascii="Calibri" w:hAnsi="Calibri" w:cs="Calibri"/>
                <w:noProof/>
                <w:color w:val="000000"/>
                <w:sz w:val="20"/>
                <w:rPrChange w:id="8307"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40FC998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08" w:author="Peto" w:date="2018-06-14T07:18:00Z">
                  <w:rPr>
                    <w:rFonts w:ascii="Calibri" w:hAnsi="Calibri" w:cs="Calibri"/>
                    <w:color w:val="000000"/>
                    <w:sz w:val="20"/>
                  </w:rPr>
                </w:rPrChange>
              </w:rPr>
            </w:pPr>
            <w:r w:rsidRPr="00A82009">
              <w:rPr>
                <w:rFonts w:ascii="Calibri" w:hAnsi="Calibri" w:cs="Calibri"/>
                <w:noProof/>
                <w:color w:val="000000"/>
                <w:sz w:val="20"/>
                <w:rPrChange w:id="8309" w:author="Peto" w:date="2018-06-14T07:18:00Z">
                  <w:rPr>
                    <w:rFonts w:ascii="Calibri" w:hAnsi="Calibri" w:cs="Calibri"/>
                    <w:color w:val="000000"/>
                    <w:sz w:val="20"/>
                  </w:rPr>
                </w:rPrChange>
              </w:rPr>
              <w:t>20.71</w:t>
            </w:r>
          </w:p>
        </w:tc>
        <w:tc>
          <w:tcPr>
            <w:tcW w:w="512" w:type="dxa"/>
            <w:tcBorders>
              <w:top w:val="nil"/>
              <w:left w:val="nil"/>
              <w:bottom w:val="nil"/>
              <w:right w:val="nil"/>
            </w:tcBorders>
            <w:shd w:val="clear" w:color="auto" w:fill="auto"/>
            <w:noWrap/>
            <w:vAlign w:val="bottom"/>
            <w:hideMark/>
          </w:tcPr>
          <w:p w14:paraId="359A1A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10" w:author="Peto" w:date="2018-06-14T07:18:00Z">
                  <w:rPr>
                    <w:rFonts w:ascii="Calibri" w:hAnsi="Calibri" w:cs="Calibri"/>
                    <w:color w:val="000000"/>
                    <w:sz w:val="20"/>
                  </w:rPr>
                </w:rPrChange>
              </w:rPr>
            </w:pPr>
            <w:r w:rsidRPr="00A82009">
              <w:rPr>
                <w:rFonts w:ascii="Calibri" w:hAnsi="Calibri" w:cs="Calibri"/>
                <w:noProof/>
                <w:color w:val="000000"/>
                <w:sz w:val="20"/>
                <w:rPrChange w:id="8311" w:author="Peto" w:date="2018-06-14T07:18:00Z">
                  <w:rPr>
                    <w:rFonts w:ascii="Calibri" w:hAnsi="Calibri" w:cs="Calibri"/>
                    <w:color w:val="000000"/>
                    <w:sz w:val="20"/>
                  </w:rPr>
                </w:rPrChange>
              </w:rPr>
              <w:t>34.4</w:t>
            </w:r>
          </w:p>
        </w:tc>
        <w:tc>
          <w:tcPr>
            <w:tcW w:w="190" w:type="dxa"/>
            <w:tcBorders>
              <w:top w:val="nil"/>
              <w:left w:val="nil"/>
              <w:bottom w:val="nil"/>
              <w:right w:val="nil"/>
            </w:tcBorders>
            <w:shd w:val="clear" w:color="auto" w:fill="auto"/>
            <w:noWrap/>
            <w:vAlign w:val="bottom"/>
            <w:hideMark/>
          </w:tcPr>
          <w:p w14:paraId="73E7EC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12"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8313"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14" w:author="Peto" w:date="2018-06-14T07:18:00Z">
                  <w:rPr>
                    <w:rFonts w:ascii="Calibri" w:hAnsi="Calibri" w:cs="Calibri"/>
                    <w:color w:val="000000"/>
                    <w:sz w:val="20"/>
                  </w:rPr>
                </w:rPrChange>
              </w:rPr>
            </w:pPr>
            <w:r w:rsidRPr="00A82009">
              <w:rPr>
                <w:rFonts w:ascii="Calibri" w:hAnsi="Calibri" w:cs="Calibri"/>
                <w:noProof/>
                <w:color w:val="000000"/>
                <w:sz w:val="20"/>
                <w:rPrChange w:id="8315" w:author="Peto" w:date="2018-06-14T07:18:00Z">
                  <w:rPr>
                    <w:rFonts w:ascii="Calibri" w:hAnsi="Calibri" w:cs="Calibri"/>
                    <w:color w:val="000000"/>
                    <w:sz w:val="20"/>
                  </w:rPr>
                </w:rPrChange>
              </w:rPr>
              <w:t>0.74</w:t>
            </w:r>
          </w:p>
        </w:tc>
        <w:tc>
          <w:tcPr>
            <w:tcW w:w="308" w:type="dxa"/>
            <w:tcBorders>
              <w:top w:val="nil"/>
              <w:left w:val="nil"/>
              <w:bottom w:val="nil"/>
              <w:right w:val="nil"/>
            </w:tcBorders>
            <w:shd w:val="clear" w:color="auto" w:fill="auto"/>
            <w:noWrap/>
            <w:vAlign w:val="bottom"/>
            <w:hideMark/>
          </w:tcPr>
          <w:p w14:paraId="1B23E80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16" w:author="Peto" w:date="2018-06-14T07:18:00Z">
                  <w:rPr>
                    <w:rFonts w:ascii="Calibri" w:hAnsi="Calibri" w:cs="Calibri"/>
                    <w:color w:val="000000"/>
                    <w:sz w:val="20"/>
                  </w:rPr>
                </w:rPrChange>
              </w:rPr>
            </w:pPr>
            <w:r w:rsidRPr="00A82009">
              <w:rPr>
                <w:rFonts w:ascii="Calibri" w:hAnsi="Calibri" w:cs="Calibri"/>
                <w:noProof/>
                <w:color w:val="000000"/>
                <w:sz w:val="20"/>
                <w:rPrChange w:id="8317"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B8A40D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18" w:author="Peto" w:date="2018-06-14T07:18:00Z">
                  <w:rPr>
                    <w:rFonts w:ascii="Calibri" w:hAnsi="Calibri" w:cs="Calibri"/>
                    <w:color w:val="000000"/>
                    <w:sz w:val="20"/>
                  </w:rPr>
                </w:rPrChange>
              </w:rPr>
            </w:pPr>
            <w:r w:rsidRPr="00A82009">
              <w:rPr>
                <w:rFonts w:ascii="Calibri" w:hAnsi="Calibri" w:cs="Calibri"/>
                <w:noProof/>
                <w:color w:val="000000"/>
                <w:sz w:val="20"/>
                <w:rPrChange w:id="8319" w:author="Peto" w:date="2018-06-14T07:18:00Z">
                  <w:rPr>
                    <w:rFonts w:ascii="Calibri" w:hAnsi="Calibri" w:cs="Calibri"/>
                    <w:color w:val="000000"/>
                    <w:sz w:val="20"/>
                  </w:rPr>
                </w:rPrChange>
              </w:rPr>
              <w:t>0.40</w:t>
            </w:r>
          </w:p>
        </w:tc>
        <w:tc>
          <w:tcPr>
            <w:tcW w:w="507" w:type="dxa"/>
            <w:tcBorders>
              <w:top w:val="nil"/>
              <w:left w:val="nil"/>
              <w:bottom w:val="nil"/>
              <w:right w:val="nil"/>
            </w:tcBorders>
            <w:shd w:val="clear" w:color="auto" w:fill="auto"/>
            <w:noWrap/>
            <w:vAlign w:val="bottom"/>
            <w:hideMark/>
          </w:tcPr>
          <w:p w14:paraId="11E67D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20" w:author="Peto" w:date="2018-06-14T07:18:00Z">
                  <w:rPr>
                    <w:rFonts w:ascii="Calibri" w:hAnsi="Calibri" w:cs="Calibri"/>
                    <w:color w:val="000000"/>
                    <w:sz w:val="20"/>
                  </w:rPr>
                </w:rPrChange>
              </w:rPr>
            </w:pPr>
            <w:r w:rsidRPr="00A82009">
              <w:rPr>
                <w:rFonts w:ascii="Calibri" w:hAnsi="Calibri" w:cs="Calibri"/>
                <w:noProof/>
                <w:color w:val="000000"/>
                <w:sz w:val="20"/>
                <w:rPrChange w:id="8321" w:author="Peto" w:date="2018-06-14T07:18:00Z">
                  <w:rPr>
                    <w:rFonts w:ascii="Calibri" w:hAnsi="Calibri" w:cs="Calibri"/>
                    <w:color w:val="000000"/>
                    <w:sz w:val="20"/>
                  </w:rPr>
                </w:rPrChange>
              </w:rPr>
              <w:t>54.4</w:t>
            </w:r>
          </w:p>
        </w:tc>
        <w:tc>
          <w:tcPr>
            <w:tcW w:w="214" w:type="dxa"/>
            <w:tcBorders>
              <w:top w:val="nil"/>
              <w:left w:val="nil"/>
              <w:bottom w:val="nil"/>
              <w:right w:val="nil"/>
            </w:tcBorders>
            <w:shd w:val="clear" w:color="auto" w:fill="auto"/>
            <w:noWrap/>
            <w:vAlign w:val="bottom"/>
            <w:hideMark/>
          </w:tcPr>
          <w:p w14:paraId="526B775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22"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7FCD4A3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23" w:author="Peto" w:date="2018-06-14T07:18:00Z">
                  <w:rPr>
                    <w:rFonts w:ascii="Calibri" w:hAnsi="Calibri" w:cs="Calibri"/>
                    <w:color w:val="000000"/>
                    <w:sz w:val="20"/>
                  </w:rPr>
                </w:rPrChange>
              </w:rPr>
            </w:pPr>
            <w:r w:rsidRPr="00A82009">
              <w:rPr>
                <w:rFonts w:ascii="Calibri" w:hAnsi="Calibri" w:cs="Calibri"/>
                <w:noProof/>
                <w:color w:val="000000"/>
                <w:sz w:val="20"/>
                <w:rPrChange w:id="8324" w:author="Peto" w:date="2018-06-14T07:18:00Z">
                  <w:rPr>
                    <w:rFonts w:ascii="Calibri" w:hAnsi="Calibri" w:cs="Calibri"/>
                    <w:color w:val="000000"/>
                    <w:sz w:val="20"/>
                  </w:rPr>
                </w:rPrChange>
              </w:rPr>
              <w:t>0.11</w:t>
            </w:r>
          </w:p>
        </w:tc>
        <w:tc>
          <w:tcPr>
            <w:tcW w:w="296" w:type="dxa"/>
            <w:tcBorders>
              <w:top w:val="nil"/>
              <w:left w:val="nil"/>
              <w:bottom w:val="nil"/>
              <w:right w:val="nil"/>
            </w:tcBorders>
            <w:shd w:val="clear" w:color="auto" w:fill="auto"/>
            <w:noWrap/>
            <w:vAlign w:val="bottom"/>
            <w:hideMark/>
          </w:tcPr>
          <w:p w14:paraId="01A63B5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25" w:author="Peto" w:date="2018-06-14T07:18:00Z">
                  <w:rPr>
                    <w:rFonts w:ascii="Calibri" w:hAnsi="Calibri" w:cs="Calibri"/>
                    <w:color w:val="000000"/>
                    <w:sz w:val="20"/>
                  </w:rPr>
                </w:rPrChange>
              </w:rPr>
            </w:pPr>
            <w:r w:rsidRPr="00A82009">
              <w:rPr>
                <w:rFonts w:ascii="Calibri" w:hAnsi="Calibri" w:cs="Calibri"/>
                <w:noProof/>
                <w:color w:val="000000"/>
                <w:sz w:val="20"/>
                <w:rPrChange w:id="8326"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613F342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27" w:author="Peto" w:date="2018-06-14T07:18:00Z">
                  <w:rPr>
                    <w:rFonts w:ascii="Calibri" w:hAnsi="Calibri" w:cs="Calibri"/>
                    <w:color w:val="000000"/>
                    <w:sz w:val="20"/>
                  </w:rPr>
                </w:rPrChange>
              </w:rPr>
            </w:pPr>
            <w:r w:rsidRPr="00A82009">
              <w:rPr>
                <w:rFonts w:ascii="Calibri" w:hAnsi="Calibri" w:cs="Calibri"/>
                <w:noProof/>
                <w:color w:val="000000"/>
                <w:sz w:val="20"/>
                <w:rPrChange w:id="8328" w:author="Peto" w:date="2018-06-14T07:18:00Z">
                  <w:rPr>
                    <w:rFonts w:ascii="Calibri" w:hAnsi="Calibri" w:cs="Calibri"/>
                    <w:color w:val="000000"/>
                    <w:sz w:val="20"/>
                  </w:rPr>
                </w:rPrChange>
              </w:rPr>
              <w:t>0.016</w:t>
            </w:r>
          </w:p>
        </w:tc>
        <w:tc>
          <w:tcPr>
            <w:tcW w:w="507" w:type="dxa"/>
            <w:tcBorders>
              <w:top w:val="nil"/>
              <w:left w:val="nil"/>
              <w:bottom w:val="nil"/>
              <w:right w:val="nil"/>
            </w:tcBorders>
            <w:shd w:val="clear" w:color="auto" w:fill="auto"/>
            <w:noWrap/>
            <w:vAlign w:val="bottom"/>
            <w:hideMark/>
          </w:tcPr>
          <w:p w14:paraId="50C1655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29" w:author="Peto" w:date="2018-06-14T07:18:00Z">
                  <w:rPr>
                    <w:rFonts w:ascii="Calibri" w:hAnsi="Calibri" w:cs="Calibri"/>
                    <w:color w:val="000000"/>
                    <w:sz w:val="20"/>
                  </w:rPr>
                </w:rPrChange>
              </w:rPr>
            </w:pPr>
            <w:r w:rsidRPr="00A82009">
              <w:rPr>
                <w:rFonts w:ascii="Calibri" w:hAnsi="Calibri" w:cs="Calibri"/>
                <w:noProof/>
                <w:color w:val="000000"/>
                <w:sz w:val="20"/>
                <w:rPrChange w:id="8330" w:author="Peto" w:date="2018-06-14T07:18:00Z">
                  <w:rPr>
                    <w:rFonts w:ascii="Calibri" w:hAnsi="Calibri" w:cs="Calibri"/>
                    <w:color w:val="000000"/>
                    <w:sz w:val="20"/>
                  </w:rPr>
                </w:rPrChange>
              </w:rPr>
              <w:t>15</w:t>
            </w:r>
          </w:p>
        </w:tc>
      </w:tr>
      <w:tr w:rsidR="006A7E77" w:rsidRPr="00A82009"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331" w:author="Peto" w:date="2018-06-14T07:18:00Z">
                  <w:rPr>
                    <w:rFonts w:ascii="Arial" w:hAnsi="Arial" w:cs="Arial"/>
                    <w:sz w:val="18"/>
                    <w:szCs w:val="18"/>
                  </w:rPr>
                </w:rPrChange>
              </w:rPr>
            </w:pPr>
            <w:r w:rsidRPr="00A82009">
              <w:rPr>
                <w:rFonts w:ascii="Arial" w:hAnsi="Arial" w:cs="Arial"/>
                <w:noProof/>
                <w:sz w:val="18"/>
                <w:szCs w:val="18"/>
                <w:rPrChange w:id="8332" w:author="Peto" w:date="2018-06-14T07:18:00Z">
                  <w:rPr>
                    <w:rFonts w:ascii="Arial" w:hAnsi="Arial" w:cs="Arial"/>
                    <w:sz w:val="18"/>
                    <w:szCs w:val="18"/>
                  </w:rPr>
                </w:rPrChange>
              </w:rPr>
              <w:t>14</w:t>
            </w:r>
          </w:p>
        </w:tc>
        <w:tc>
          <w:tcPr>
            <w:tcW w:w="849" w:type="dxa"/>
            <w:tcBorders>
              <w:top w:val="nil"/>
              <w:left w:val="nil"/>
              <w:bottom w:val="nil"/>
              <w:right w:val="nil"/>
            </w:tcBorders>
            <w:shd w:val="clear" w:color="auto" w:fill="auto"/>
            <w:noWrap/>
            <w:vAlign w:val="bottom"/>
            <w:hideMark/>
          </w:tcPr>
          <w:p w14:paraId="28B3E3F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33" w:author="Peto" w:date="2018-06-14T07:18:00Z">
                  <w:rPr>
                    <w:rFonts w:ascii="Calibri" w:hAnsi="Calibri" w:cs="Calibri"/>
                    <w:color w:val="000000"/>
                    <w:sz w:val="20"/>
                  </w:rPr>
                </w:rPrChange>
              </w:rPr>
            </w:pPr>
            <w:r w:rsidRPr="00A82009">
              <w:rPr>
                <w:rFonts w:ascii="Calibri" w:hAnsi="Calibri" w:cs="Calibri"/>
                <w:noProof/>
                <w:color w:val="000000"/>
                <w:sz w:val="20"/>
                <w:rPrChange w:id="8334" w:author="Peto" w:date="2018-06-14T07:18:00Z">
                  <w:rPr>
                    <w:rFonts w:ascii="Calibri" w:hAnsi="Calibri" w:cs="Calibri"/>
                    <w:color w:val="000000"/>
                    <w:sz w:val="20"/>
                  </w:rPr>
                </w:rPrChange>
              </w:rPr>
              <w:t>62.93</w:t>
            </w:r>
          </w:p>
        </w:tc>
        <w:tc>
          <w:tcPr>
            <w:tcW w:w="297" w:type="dxa"/>
            <w:tcBorders>
              <w:top w:val="nil"/>
              <w:left w:val="nil"/>
              <w:bottom w:val="nil"/>
              <w:right w:val="nil"/>
            </w:tcBorders>
            <w:shd w:val="clear" w:color="auto" w:fill="auto"/>
            <w:noWrap/>
            <w:vAlign w:val="bottom"/>
            <w:hideMark/>
          </w:tcPr>
          <w:p w14:paraId="183D595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35" w:author="Peto" w:date="2018-06-14T07:18:00Z">
                  <w:rPr>
                    <w:rFonts w:ascii="Calibri" w:hAnsi="Calibri" w:cs="Calibri"/>
                    <w:color w:val="000000"/>
                    <w:sz w:val="20"/>
                  </w:rPr>
                </w:rPrChange>
              </w:rPr>
            </w:pPr>
            <w:r w:rsidRPr="00A82009">
              <w:rPr>
                <w:rFonts w:ascii="Calibri" w:hAnsi="Calibri" w:cs="Calibri"/>
                <w:noProof/>
                <w:color w:val="000000"/>
                <w:sz w:val="20"/>
                <w:rPrChange w:id="8336"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049A2E7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37" w:author="Peto" w:date="2018-06-14T07:18:00Z">
                  <w:rPr>
                    <w:rFonts w:ascii="Calibri" w:hAnsi="Calibri" w:cs="Calibri"/>
                    <w:color w:val="000000"/>
                    <w:sz w:val="20"/>
                  </w:rPr>
                </w:rPrChange>
              </w:rPr>
            </w:pPr>
            <w:r w:rsidRPr="00A82009">
              <w:rPr>
                <w:rFonts w:ascii="Calibri" w:hAnsi="Calibri" w:cs="Calibri"/>
                <w:noProof/>
                <w:color w:val="000000"/>
                <w:sz w:val="20"/>
                <w:rPrChange w:id="8338" w:author="Peto" w:date="2018-06-14T07:18:00Z">
                  <w:rPr>
                    <w:rFonts w:ascii="Calibri" w:hAnsi="Calibri" w:cs="Calibri"/>
                    <w:color w:val="000000"/>
                    <w:sz w:val="20"/>
                  </w:rPr>
                </w:rPrChange>
              </w:rPr>
              <w:t>21.61</w:t>
            </w:r>
          </w:p>
        </w:tc>
        <w:tc>
          <w:tcPr>
            <w:tcW w:w="512" w:type="dxa"/>
            <w:tcBorders>
              <w:top w:val="nil"/>
              <w:left w:val="nil"/>
              <w:bottom w:val="nil"/>
              <w:right w:val="nil"/>
            </w:tcBorders>
            <w:shd w:val="clear" w:color="auto" w:fill="auto"/>
            <w:noWrap/>
            <w:vAlign w:val="bottom"/>
            <w:hideMark/>
          </w:tcPr>
          <w:p w14:paraId="29F4368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39" w:author="Peto" w:date="2018-06-14T07:18:00Z">
                  <w:rPr>
                    <w:rFonts w:ascii="Calibri" w:hAnsi="Calibri" w:cs="Calibri"/>
                    <w:color w:val="000000"/>
                    <w:sz w:val="20"/>
                  </w:rPr>
                </w:rPrChange>
              </w:rPr>
            </w:pPr>
            <w:r w:rsidRPr="00A82009">
              <w:rPr>
                <w:rFonts w:ascii="Calibri" w:hAnsi="Calibri" w:cs="Calibri"/>
                <w:noProof/>
                <w:color w:val="000000"/>
                <w:sz w:val="20"/>
                <w:rPrChange w:id="8340" w:author="Peto" w:date="2018-06-14T07:18:00Z">
                  <w:rPr>
                    <w:rFonts w:ascii="Calibri" w:hAnsi="Calibri" w:cs="Calibri"/>
                    <w:color w:val="000000"/>
                    <w:sz w:val="20"/>
                  </w:rPr>
                </w:rPrChange>
              </w:rPr>
              <w:t>34.3</w:t>
            </w:r>
          </w:p>
        </w:tc>
        <w:tc>
          <w:tcPr>
            <w:tcW w:w="190" w:type="dxa"/>
            <w:tcBorders>
              <w:top w:val="nil"/>
              <w:left w:val="nil"/>
              <w:bottom w:val="nil"/>
              <w:right w:val="nil"/>
            </w:tcBorders>
            <w:shd w:val="clear" w:color="auto" w:fill="auto"/>
            <w:noWrap/>
            <w:vAlign w:val="bottom"/>
            <w:hideMark/>
          </w:tcPr>
          <w:p w14:paraId="18DBFF6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41"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lang w:val="cs-CZ"/>
                <w:rPrChange w:id="8342"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43" w:author="Peto" w:date="2018-06-14T07:18:00Z">
                  <w:rPr>
                    <w:rFonts w:ascii="Calibri" w:hAnsi="Calibri" w:cs="Calibri"/>
                    <w:color w:val="000000"/>
                    <w:sz w:val="20"/>
                  </w:rPr>
                </w:rPrChange>
              </w:rPr>
            </w:pPr>
            <w:r w:rsidRPr="00A82009">
              <w:rPr>
                <w:rFonts w:ascii="Calibri" w:hAnsi="Calibri" w:cs="Calibri"/>
                <w:noProof/>
                <w:color w:val="000000"/>
                <w:sz w:val="20"/>
                <w:rPrChange w:id="8344" w:author="Peto" w:date="2018-06-14T07:18:00Z">
                  <w:rPr>
                    <w:rFonts w:ascii="Calibri" w:hAnsi="Calibri" w:cs="Calibri"/>
                    <w:color w:val="000000"/>
                    <w:sz w:val="20"/>
                  </w:rPr>
                </w:rPrChange>
              </w:rPr>
              <w:t>0.72</w:t>
            </w:r>
          </w:p>
        </w:tc>
        <w:tc>
          <w:tcPr>
            <w:tcW w:w="308" w:type="dxa"/>
            <w:tcBorders>
              <w:top w:val="nil"/>
              <w:left w:val="nil"/>
              <w:bottom w:val="nil"/>
              <w:right w:val="nil"/>
            </w:tcBorders>
            <w:shd w:val="clear" w:color="auto" w:fill="auto"/>
            <w:noWrap/>
            <w:vAlign w:val="bottom"/>
            <w:hideMark/>
          </w:tcPr>
          <w:p w14:paraId="7F0B322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45" w:author="Peto" w:date="2018-06-14T07:18:00Z">
                  <w:rPr>
                    <w:rFonts w:ascii="Calibri" w:hAnsi="Calibri" w:cs="Calibri"/>
                    <w:color w:val="000000"/>
                    <w:sz w:val="20"/>
                  </w:rPr>
                </w:rPrChange>
              </w:rPr>
            </w:pPr>
            <w:r w:rsidRPr="00A82009">
              <w:rPr>
                <w:rFonts w:ascii="Calibri" w:hAnsi="Calibri" w:cs="Calibri"/>
                <w:noProof/>
                <w:color w:val="000000"/>
                <w:sz w:val="20"/>
                <w:rPrChange w:id="8346"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6B90F46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47" w:author="Peto" w:date="2018-06-14T07:18:00Z">
                  <w:rPr>
                    <w:rFonts w:ascii="Calibri" w:hAnsi="Calibri" w:cs="Calibri"/>
                    <w:color w:val="000000"/>
                    <w:sz w:val="20"/>
                  </w:rPr>
                </w:rPrChange>
              </w:rPr>
            </w:pPr>
            <w:r w:rsidRPr="00A82009">
              <w:rPr>
                <w:rFonts w:ascii="Calibri" w:hAnsi="Calibri" w:cs="Calibri"/>
                <w:noProof/>
                <w:color w:val="000000"/>
                <w:sz w:val="20"/>
                <w:rPrChange w:id="8348" w:author="Peto" w:date="2018-06-14T07:18:00Z">
                  <w:rPr>
                    <w:rFonts w:ascii="Calibri" w:hAnsi="Calibri" w:cs="Calibri"/>
                    <w:color w:val="000000"/>
                    <w:sz w:val="20"/>
                  </w:rPr>
                </w:rPrChange>
              </w:rPr>
              <w:t>0.40</w:t>
            </w:r>
          </w:p>
        </w:tc>
        <w:tc>
          <w:tcPr>
            <w:tcW w:w="507" w:type="dxa"/>
            <w:tcBorders>
              <w:top w:val="nil"/>
              <w:left w:val="nil"/>
              <w:bottom w:val="nil"/>
              <w:right w:val="nil"/>
            </w:tcBorders>
            <w:shd w:val="clear" w:color="auto" w:fill="auto"/>
            <w:noWrap/>
            <w:vAlign w:val="bottom"/>
            <w:hideMark/>
          </w:tcPr>
          <w:p w14:paraId="32FC668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49" w:author="Peto" w:date="2018-06-14T07:18:00Z">
                  <w:rPr>
                    <w:rFonts w:ascii="Calibri" w:hAnsi="Calibri" w:cs="Calibri"/>
                    <w:color w:val="000000"/>
                    <w:sz w:val="20"/>
                  </w:rPr>
                </w:rPrChange>
              </w:rPr>
            </w:pPr>
            <w:r w:rsidRPr="00A82009">
              <w:rPr>
                <w:rFonts w:ascii="Calibri" w:hAnsi="Calibri" w:cs="Calibri"/>
                <w:noProof/>
                <w:color w:val="000000"/>
                <w:sz w:val="20"/>
                <w:rPrChange w:id="8350" w:author="Peto" w:date="2018-06-14T07:18:00Z">
                  <w:rPr>
                    <w:rFonts w:ascii="Calibri" w:hAnsi="Calibri" w:cs="Calibri"/>
                    <w:color w:val="000000"/>
                    <w:sz w:val="20"/>
                  </w:rPr>
                </w:rPrChange>
              </w:rPr>
              <w:t>54.8</w:t>
            </w:r>
          </w:p>
        </w:tc>
        <w:tc>
          <w:tcPr>
            <w:tcW w:w="214" w:type="dxa"/>
            <w:tcBorders>
              <w:top w:val="nil"/>
              <w:left w:val="nil"/>
              <w:bottom w:val="nil"/>
              <w:right w:val="nil"/>
            </w:tcBorders>
            <w:shd w:val="clear" w:color="auto" w:fill="auto"/>
            <w:noWrap/>
            <w:vAlign w:val="bottom"/>
            <w:hideMark/>
          </w:tcPr>
          <w:p w14:paraId="17F677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51"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6549B82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52" w:author="Peto" w:date="2018-06-14T07:18:00Z">
                  <w:rPr>
                    <w:rFonts w:ascii="Calibri" w:hAnsi="Calibri" w:cs="Calibri"/>
                    <w:color w:val="000000"/>
                    <w:sz w:val="20"/>
                  </w:rPr>
                </w:rPrChange>
              </w:rPr>
            </w:pPr>
            <w:r w:rsidRPr="00A82009">
              <w:rPr>
                <w:rFonts w:ascii="Calibri" w:hAnsi="Calibri" w:cs="Calibri"/>
                <w:noProof/>
                <w:color w:val="000000"/>
                <w:sz w:val="20"/>
                <w:rPrChange w:id="8353" w:author="Peto" w:date="2018-06-14T07:18:00Z">
                  <w:rPr>
                    <w:rFonts w:ascii="Calibri" w:hAnsi="Calibri" w:cs="Calibri"/>
                    <w:color w:val="000000"/>
                    <w:sz w:val="20"/>
                  </w:rPr>
                </w:rPrChange>
              </w:rPr>
              <w:t>0.10</w:t>
            </w:r>
          </w:p>
        </w:tc>
        <w:tc>
          <w:tcPr>
            <w:tcW w:w="296" w:type="dxa"/>
            <w:tcBorders>
              <w:top w:val="nil"/>
              <w:left w:val="nil"/>
              <w:bottom w:val="nil"/>
              <w:right w:val="nil"/>
            </w:tcBorders>
            <w:shd w:val="clear" w:color="auto" w:fill="auto"/>
            <w:noWrap/>
            <w:vAlign w:val="bottom"/>
            <w:hideMark/>
          </w:tcPr>
          <w:p w14:paraId="582A8B3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54" w:author="Peto" w:date="2018-06-14T07:18:00Z">
                  <w:rPr>
                    <w:rFonts w:ascii="Calibri" w:hAnsi="Calibri" w:cs="Calibri"/>
                    <w:color w:val="000000"/>
                    <w:sz w:val="20"/>
                  </w:rPr>
                </w:rPrChange>
              </w:rPr>
            </w:pPr>
            <w:r w:rsidRPr="00A82009">
              <w:rPr>
                <w:rFonts w:ascii="Calibri" w:hAnsi="Calibri" w:cs="Calibri"/>
                <w:noProof/>
                <w:color w:val="000000"/>
                <w:sz w:val="20"/>
                <w:rPrChange w:id="8355"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32B3E5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56" w:author="Peto" w:date="2018-06-14T07:18:00Z">
                  <w:rPr>
                    <w:rFonts w:ascii="Calibri" w:hAnsi="Calibri" w:cs="Calibri"/>
                    <w:color w:val="000000"/>
                    <w:sz w:val="20"/>
                  </w:rPr>
                </w:rPrChange>
              </w:rPr>
            </w:pPr>
            <w:r w:rsidRPr="00A82009">
              <w:rPr>
                <w:rFonts w:ascii="Calibri" w:hAnsi="Calibri" w:cs="Calibri"/>
                <w:noProof/>
                <w:color w:val="000000"/>
                <w:sz w:val="20"/>
                <w:rPrChange w:id="8357" w:author="Peto" w:date="2018-06-14T07:18:00Z">
                  <w:rPr>
                    <w:rFonts w:ascii="Calibri" w:hAnsi="Calibri" w:cs="Calibri"/>
                    <w:color w:val="000000"/>
                    <w:sz w:val="20"/>
                  </w:rPr>
                </w:rPrChange>
              </w:rPr>
              <w:t>0.013</w:t>
            </w:r>
          </w:p>
        </w:tc>
        <w:tc>
          <w:tcPr>
            <w:tcW w:w="507" w:type="dxa"/>
            <w:tcBorders>
              <w:top w:val="nil"/>
              <w:left w:val="nil"/>
              <w:bottom w:val="nil"/>
              <w:right w:val="nil"/>
            </w:tcBorders>
            <w:shd w:val="clear" w:color="auto" w:fill="auto"/>
            <w:noWrap/>
            <w:vAlign w:val="bottom"/>
            <w:hideMark/>
          </w:tcPr>
          <w:p w14:paraId="5D0300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58" w:author="Peto" w:date="2018-06-14T07:18:00Z">
                  <w:rPr>
                    <w:rFonts w:ascii="Calibri" w:hAnsi="Calibri" w:cs="Calibri"/>
                    <w:color w:val="000000"/>
                    <w:sz w:val="20"/>
                  </w:rPr>
                </w:rPrChange>
              </w:rPr>
            </w:pPr>
            <w:r w:rsidRPr="00A82009">
              <w:rPr>
                <w:rFonts w:ascii="Calibri" w:hAnsi="Calibri" w:cs="Calibri"/>
                <w:noProof/>
                <w:color w:val="000000"/>
                <w:sz w:val="20"/>
                <w:rPrChange w:id="8359" w:author="Peto" w:date="2018-06-14T07:18:00Z">
                  <w:rPr>
                    <w:rFonts w:ascii="Calibri" w:hAnsi="Calibri" w:cs="Calibri"/>
                    <w:color w:val="000000"/>
                    <w:sz w:val="20"/>
                  </w:rPr>
                </w:rPrChange>
              </w:rPr>
              <w:t>13</w:t>
            </w:r>
          </w:p>
        </w:tc>
      </w:tr>
      <w:tr w:rsidR="006A7E77" w:rsidRPr="00A82009"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360" w:author="Peto" w:date="2018-06-14T07:18:00Z">
                  <w:rPr>
                    <w:rFonts w:ascii="Arial" w:hAnsi="Arial" w:cs="Arial"/>
                    <w:sz w:val="18"/>
                    <w:szCs w:val="18"/>
                  </w:rPr>
                </w:rPrChange>
              </w:rPr>
            </w:pPr>
            <w:r w:rsidRPr="00A82009">
              <w:rPr>
                <w:rFonts w:ascii="Arial" w:hAnsi="Arial" w:cs="Arial"/>
                <w:noProof/>
                <w:sz w:val="18"/>
                <w:szCs w:val="18"/>
                <w:rPrChange w:id="8361" w:author="Peto" w:date="2018-06-14T07:18:00Z">
                  <w:rPr>
                    <w:rFonts w:ascii="Arial" w:hAnsi="Arial" w:cs="Arial"/>
                    <w:sz w:val="18"/>
                    <w:szCs w:val="18"/>
                  </w:rPr>
                </w:rPrChange>
              </w:rPr>
              <w:t>15</w:t>
            </w:r>
          </w:p>
        </w:tc>
        <w:tc>
          <w:tcPr>
            <w:tcW w:w="849" w:type="dxa"/>
            <w:tcBorders>
              <w:top w:val="nil"/>
              <w:left w:val="nil"/>
              <w:bottom w:val="nil"/>
              <w:right w:val="nil"/>
            </w:tcBorders>
            <w:shd w:val="clear" w:color="auto" w:fill="auto"/>
            <w:noWrap/>
            <w:vAlign w:val="bottom"/>
            <w:hideMark/>
          </w:tcPr>
          <w:p w14:paraId="7E1DC93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62" w:author="Peto" w:date="2018-06-14T07:18:00Z">
                  <w:rPr>
                    <w:rFonts w:ascii="Calibri" w:hAnsi="Calibri" w:cs="Calibri"/>
                    <w:color w:val="000000"/>
                    <w:sz w:val="20"/>
                  </w:rPr>
                </w:rPrChange>
              </w:rPr>
            </w:pPr>
            <w:r w:rsidRPr="00A82009">
              <w:rPr>
                <w:rFonts w:ascii="Calibri" w:hAnsi="Calibri" w:cs="Calibri"/>
                <w:noProof/>
                <w:color w:val="000000"/>
                <w:sz w:val="20"/>
                <w:rPrChange w:id="8363" w:author="Peto" w:date="2018-06-14T07:18:00Z">
                  <w:rPr>
                    <w:rFonts w:ascii="Calibri" w:hAnsi="Calibri" w:cs="Calibri"/>
                    <w:color w:val="000000"/>
                    <w:sz w:val="20"/>
                  </w:rPr>
                </w:rPrChange>
              </w:rPr>
              <w:t>121.90</w:t>
            </w:r>
          </w:p>
        </w:tc>
        <w:tc>
          <w:tcPr>
            <w:tcW w:w="297" w:type="dxa"/>
            <w:tcBorders>
              <w:top w:val="nil"/>
              <w:left w:val="nil"/>
              <w:bottom w:val="nil"/>
              <w:right w:val="nil"/>
            </w:tcBorders>
            <w:shd w:val="clear" w:color="auto" w:fill="auto"/>
            <w:noWrap/>
            <w:vAlign w:val="bottom"/>
            <w:hideMark/>
          </w:tcPr>
          <w:p w14:paraId="57BE751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64" w:author="Peto" w:date="2018-06-14T07:18:00Z">
                  <w:rPr>
                    <w:rFonts w:ascii="Calibri" w:hAnsi="Calibri" w:cs="Calibri"/>
                    <w:color w:val="000000"/>
                    <w:sz w:val="20"/>
                  </w:rPr>
                </w:rPrChange>
              </w:rPr>
            </w:pPr>
            <w:r w:rsidRPr="00A82009">
              <w:rPr>
                <w:rFonts w:ascii="Calibri" w:hAnsi="Calibri" w:cs="Calibri"/>
                <w:noProof/>
                <w:color w:val="000000"/>
                <w:sz w:val="20"/>
                <w:rPrChange w:id="8365"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409FC3D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66" w:author="Peto" w:date="2018-06-14T07:18:00Z">
                  <w:rPr>
                    <w:rFonts w:ascii="Calibri" w:hAnsi="Calibri" w:cs="Calibri"/>
                    <w:color w:val="000000"/>
                    <w:sz w:val="20"/>
                  </w:rPr>
                </w:rPrChange>
              </w:rPr>
            </w:pPr>
            <w:r w:rsidRPr="00A82009">
              <w:rPr>
                <w:rFonts w:ascii="Calibri" w:hAnsi="Calibri" w:cs="Calibri"/>
                <w:noProof/>
                <w:color w:val="000000"/>
                <w:sz w:val="20"/>
                <w:rPrChange w:id="8367" w:author="Peto" w:date="2018-06-14T07:18:00Z">
                  <w:rPr>
                    <w:rFonts w:ascii="Calibri" w:hAnsi="Calibri" w:cs="Calibri"/>
                    <w:color w:val="000000"/>
                    <w:sz w:val="20"/>
                  </w:rPr>
                </w:rPrChange>
              </w:rPr>
              <w:t>26.42</w:t>
            </w:r>
          </w:p>
        </w:tc>
        <w:tc>
          <w:tcPr>
            <w:tcW w:w="512" w:type="dxa"/>
            <w:tcBorders>
              <w:top w:val="nil"/>
              <w:left w:val="nil"/>
              <w:bottom w:val="nil"/>
              <w:right w:val="nil"/>
            </w:tcBorders>
            <w:shd w:val="clear" w:color="auto" w:fill="auto"/>
            <w:noWrap/>
            <w:vAlign w:val="bottom"/>
            <w:hideMark/>
          </w:tcPr>
          <w:p w14:paraId="4C299F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68" w:author="Peto" w:date="2018-06-14T07:18:00Z">
                  <w:rPr>
                    <w:rFonts w:ascii="Calibri" w:hAnsi="Calibri" w:cs="Calibri"/>
                    <w:color w:val="000000"/>
                    <w:sz w:val="20"/>
                  </w:rPr>
                </w:rPrChange>
              </w:rPr>
            </w:pPr>
            <w:r w:rsidRPr="00A82009">
              <w:rPr>
                <w:rFonts w:ascii="Calibri" w:hAnsi="Calibri" w:cs="Calibri"/>
                <w:noProof/>
                <w:color w:val="000000"/>
                <w:sz w:val="20"/>
                <w:rPrChange w:id="8369" w:author="Peto" w:date="2018-06-14T07:18:00Z">
                  <w:rPr>
                    <w:rFonts w:ascii="Calibri" w:hAnsi="Calibri" w:cs="Calibri"/>
                    <w:color w:val="000000"/>
                    <w:sz w:val="20"/>
                  </w:rPr>
                </w:rPrChange>
              </w:rPr>
              <w:t>21.7</w:t>
            </w:r>
          </w:p>
        </w:tc>
        <w:tc>
          <w:tcPr>
            <w:tcW w:w="190" w:type="dxa"/>
            <w:tcBorders>
              <w:top w:val="nil"/>
              <w:left w:val="nil"/>
              <w:bottom w:val="nil"/>
              <w:right w:val="nil"/>
            </w:tcBorders>
            <w:shd w:val="clear" w:color="auto" w:fill="auto"/>
            <w:noWrap/>
            <w:vAlign w:val="bottom"/>
            <w:hideMark/>
          </w:tcPr>
          <w:p w14:paraId="73C9433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70"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8371"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72" w:author="Peto" w:date="2018-06-14T07:18:00Z">
                  <w:rPr>
                    <w:rFonts w:ascii="Calibri" w:hAnsi="Calibri" w:cs="Calibri"/>
                    <w:color w:val="000000"/>
                    <w:sz w:val="20"/>
                  </w:rPr>
                </w:rPrChange>
              </w:rPr>
            </w:pPr>
            <w:r w:rsidRPr="00A82009">
              <w:rPr>
                <w:rFonts w:ascii="Calibri" w:hAnsi="Calibri" w:cs="Calibri"/>
                <w:noProof/>
                <w:color w:val="000000"/>
                <w:sz w:val="20"/>
                <w:rPrChange w:id="8373" w:author="Peto" w:date="2018-06-14T07:18:00Z">
                  <w:rPr>
                    <w:rFonts w:ascii="Calibri" w:hAnsi="Calibri" w:cs="Calibri"/>
                    <w:color w:val="000000"/>
                    <w:sz w:val="20"/>
                  </w:rPr>
                </w:rPrChange>
              </w:rPr>
              <w:t>1.92</w:t>
            </w:r>
          </w:p>
        </w:tc>
        <w:tc>
          <w:tcPr>
            <w:tcW w:w="308" w:type="dxa"/>
            <w:tcBorders>
              <w:top w:val="nil"/>
              <w:left w:val="nil"/>
              <w:bottom w:val="nil"/>
              <w:right w:val="nil"/>
            </w:tcBorders>
            <w:shd w:val="clear" w:color="auto" w:fill="auto"/>
            <w:noWrap/>
            <w:vAlign w:val="bottom"/>
            <w:hideMark/>
          </w:tcPr>
          <w:p w14:paraId="721A754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74" w:author="Peto" w:date="2018-06-14T07:18:00Z">
                  <w:rPr>
                    <w:rFonts w:ascii="Calibri" w:hAnsi="Calibri" w:cs="Calibri"/>
                    <w:color w:val="000000"/>
                    <w:sz w:val="20"/>
                  </w:rPr>
                </w:rPrChange>
              </w:rPr>
            </w:pPr>
            <w:r w:rsidRPr="00A82009">
              <w:rPr>
                <w:rFonts w:ascii="Calibri" w:hAnsi="Calibri" w:cs="Calibri"/>
                <w:noProof/>
                <w:color w:val="000000"/>
                <w:sz w:val="20"/>
                <w:rPrChange w:id="8375"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C11044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76" w:author="Peto" w:date="2018-06-14T07:18:00Z">
                  <w:rPr>
                    <w:rFonts w:ascii="Calibri" w:hAnsi="Calibri" w:cs="Calibri"/>
                    <w:color w:val="000000"/>
                    <w:sz w:val="20"/>
                  </w:rPr>
                </w:rPrChange>
              </w:rPr>
            </w:pPr>
            <w:r w:rsidRPr="00A82009">
              <w:rPr>
                <w:rFonts w:ascii="Calibri" w:hAnsi="Calibri" w:cs="Calibri"/>
                <w:noProof/>
                <w:color w:val="000000"/>
                <w:sz w:val="20"/>
                <w:rPrChange w:id="8377" w:author="Peto" w:date="2018-06-14T07:18:00Z">
                  <w:rPr>
                    <w:rFonts w:ascii="Calibri" w:hAnsi="Calibri" w:cs="Calibri"/>
                    <w:color w:val="000000"/>
                    <w:sz w:val="20"/>
                  </w:rPr>
                </w:rPrChange>
              </w:rPr>
              <w:t>0.68</w:t>
            </w:r>
          </w:p>
        </w:tc>
        <w:tc>
          <w:tcPr>
            <w:tcW w:w="507" w:type="dxa"/>
            <w:tcBorders>
              <w:top w:val="nil"/>
              <w:left w:val="nil"/>
              <w:bottom w:val="nil"/>
              <w:right w:val="nil"/>
            </w:tcBorders>
            <w:shd w:val="clear" w:color="auto" w:fill="auto"/>
            <w:noWrap/>
            <w:vAlign w:val="bottom"/>
            <w:hideMark/>
          </w:tcPr>
          <w:p w14:paraId="33DEAEC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78" w:author="Peto" w:date="2018-06-14T07:18:00Z">
                  <w:rPr>
                    <w:rFonts w:ascii="Calibri" w:hAnsi="Calibri" w:cs="Calibri"/>
                    <w:color w:val="000000"/>
                    <w:sz w:val="20"/>
                  </w:rPr>
                </w:rPrChange>
              </w:rPr>
            </w:pPr>
            <w:r w:rsidRPr="00A82009">
              <w:rPr>
                <w:rFonts w:ascii="Calibri" w:hAnsi="Calibri" w:cs="Calibri"/>
                <w:noProof/>
                <w:color w:val="000000"/>
                <w:sz w:val="20"/>
                <w:rPrChange w:id="8379" w:author="Peto" w:date="2018-06-14T07:18:00Z">
                  <w:rPr>
                    <w:rFonts w:ascii="Calibri" w:hAnsi="Calibri" w:cs="Calibri"/>
                    <w:color w:val="000000"/>
                    <w:sz w:val="20"/>
                  </w:rPr>
                </w:rPrChange>
              </w:rPr>
              <w:t>35.1</w:t>
            </w:r>
          </w:p>
        </w:tc>
        <w:tc>
          <w:tcPr>
            <w:tcW w:w="214" w:type="dxa"/>
            <w:tcBorders>
              <w:top w:val="nil"/>
              <w:left w:val="nil"/>
              <w:bottom w:val="nil"/>
              <w:right w:val="nil"/>
            </w:tcBorders>
            <w:shd w:val="clear" w:color="auto" w:fill="auto"/>
            <w:noWrap/>
            <w:vAlign w:val="bottom"/>
            <w:hideMark/>
          </w:tcPr>
          <w:p w14:paraId="00E2DF2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80"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1A98C2F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81" w:author="Peto" w:date="2018-06-14T07:18:00Z">
                  <w:rPr>
                    <w:rFonts w:ascii="Calibri" w:hAnsi="Calibri" w:cs="Calibri"/>
                    <w:color w:val="000000"/>
                    <w:sz w:val="20"/>
                  </w:rPr>
                </w:rPrChange>
              </w:rPr>
            </w:pPr>
            <w:r w:rsidRPr="00A82009">
              <w:rPr>
                <w:rFonts w:ascii="Calibri" w:hAnsi="Calibri" w:cs="Calibri"/>
                <w:noProof/>
                <w:color w:val="000000"/>
                <w:sz w:val="20"/>
                <w:rPrChange w:id="8382" w:author="Peto" w:date="2018-06-14T07:18:00Z">
                  <w:rPr>
                    <w:rFonts w:ascii="Calibri" w:hAnsi="Calibri" w:cs="Calibri"/>
                    <w:color w:val="000000"/>
                    <w:sz w:val="20"/>
                  </w:rPr>
                </w:rPrChange>
              </w:rPr>
              <w:t>0.12</w:t>
            </w:r>
          </w:p>
        </w:tc>
        <w:tc>
          <w:tcPr>
            <w:tcW w:w="296" w:type="dxa"/>
            <w:tcBorders>
              <w:top w:val="nil"/>
              <w:left w:val="nil"/>
              <w:bottom w:val="nil"/>
              <w:right w:val="nil"/>
            </w:tcBorders>
            <w:shd w:val="clear" w:color="auto" w:fill="auto"/>
            <w:noWrap/>
            <w:vAlign w:val="bottom"/>
            <w:hideMark/>
          </w:tcPr>
          <w:p w14:paraId="717CAD7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83" w:author="Peto" w:date="2018-06-14T07:18:00Z">
                  <w:rPr>
                    <w:rFonts w:ascii="Calibri" w:hAnsi="Calibri" w:cs="Calibri"/>
                    <w:color w:val="000000"/>
                    <w:sz w:val="20"/>
                  </w:rPr>
                </w:rPrChange>
              </w:rPr>
            </w:pPr>
            <w:r w:rsidRPr="00A82009">
              <w:rPr>
                <w:rFonts w:ascii="Calibri" w:hAnsi="Calibri" w:cs="Calibri"/>
                <w:noProof/>
                <w:color w:val="000000"/>
                <w:sz w:val="20"/>
                <w:rPrChange w:id="8384"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5716850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85" w:author="Peto" w:date="2018-06-14T07:18:00Z">
                  <w:rPr>
                    <w:rFonts w:ascii="Calibri" w:hAnsi="Calibri" w:cs="Calibri"/>
                    <w:color w:val="000000"/>
                    <w:sz w:val="20"/>
                  </w:rPr>
                </w:rPrChange>
              </w:rPr>
            </w:pPr>
            <w:r w:rsidRPr="00A82009">
              <w:rPr>
                <w:rFonts w:ascii="Calibri" w:hAnsi="Calibri" w:cs="Calibri"/>
                <w:noProof/>
                <w:color w:val="000000"/>
                <w:sz w:val="20"/>
                <w:rPrChange w:id="8386" w:author="Peto" w:date="2018-06-14T07:18:00Z">
                  <w:rPr>
                    <w:rFonts w:ascii="Calibri" w:hAnsi="Calibri" w:cs="Calibri"/>
                    <w:color w:val="000000"/>
                    <w:sz w:val="20"/>
                  </w:rPr>
                </w:rPrChange>
              </w:rPr>
              <w:t>0.012</w:t>
            </w:r>
          </w:p>
        </w:tc>
        <w:tc>
          <w:tcPr>
            <w:tcW w:w="507" w:type="dxa"/>
            <w:tcBorders>
              <w:top w:val="nil"/>
              <w:left w:val="nil"/>
              <w:bottom w:val="nil"/>
              <w:right w:val="nil"/>
            </w:tcBorders>
            <w:shd w:val="clear" w:color="auto" w:fill="auto"/>
            <w:noWrap/>
            <w:vAlign w:val="bottom"/>
            <w:hideMark/>
          </w:tcPr>
          <w:p w14:paraId="15F95B6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87" w:author="Peto" w:date="2018-06-14T07:18:00Z">
                  <w:rPr>
                    <w:rFonts w:ascii="Calibri" w:hAnsi="Calibri" w:cs="Calibri"/>
                    <w:color w:val="000000"/>
                    <w:sz w:val="20"/>
                  </w:rPr>
                </w:rPrChange>
              </w:rPr>
            </w:pPr>
            <w:r w:rsidRPr="00A82009">
              <w:rPr>
                <w:rFonts w:ascii="Calibri" w:hAnsi="Calibri" w:cs="Calibri"/>
                <w:noProof/>
                <w:color w:val="000000"/>
                <w:sz w:val="20"/>
                <w:rPrChange w:id="8388" w:author="Peto" w:date="2018-06-14T07:18:00Z">
                  <w:rPr>
                    <w:rFonts w:ascii="Calibri" w:hAnsi="Calibri" w:cs="Calibri"/>
                    <w:color w:val="000000"/>
                    <w:sz w:val="20"/>
                  </w:rPr>
                </w:rPrChange>
              </w:rPr>
              <w:t>10</w:t>
            </w:r>
          </w:p>
        </w:tc>
      </w:tr>
      <w:tr w:rsidR="006A7E77" w:rsidRPr="00A82009"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389" w:author="Peto" w:date="2018-06-14T07:18:00Z">
                  <w:rPr>
                    <w:rFonts w:ascii="Arial" w:hAnsi="Arial" w:cs="Arial"/>
                    <w:sz w:val="18"/>
                    <w:szCs w:val="18"/>
                  </w:rPr>
                </w:rPrChange>
              </w:rPr>
            </w:pPr>
            <w:r w:rsidRPr="00A82009">
              <w:rPr>
                <w:rFonts w:ascii="Arial" w:hAnsi="Arial" w:cs="Arial"/>
                <w:noProof/>
                <w:sz w:val="18"/>
                <w:szCs w:val="18"/>
                <w:rPrChange w:id="8390" w:author="Peto" w:date="2018-06-14T07:18:00Z">
                  <w:rPr>
                    <w:rFonts w:ascii="Arial" w:hAnsi="Arial" w:cs="Arial"/>
                    <w:sz w:val="18"/>
                    <w:szCs w:val="18"/>
                  </w:rPr>
                </w:rPrChange>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91" w:author="Peto" w:date="2018-06-14T07:18:00Z">
                  <w:rPr>
                    <w:rFonts w:ascii="Calibri" w:hAnsi="Calibri" w:cs="Calibri"/>
                    <w:color w:val="000000"/>
                    <w:sz w:val="20"/>
                  </w:rPr>
                </w:rPrChange>
              </w:rPr>
            </w:pPr>
            <w:r w:rsidRPr="00A82009">
              <w:rPr>
                <w:rFonts w:ascii="Calibri" w:hAnsi="Calibri" w:cs="Calibri"/>
                <w:noProof/>
                <w:color w:val="000000"/>
                <w:sz w:val="20"/>
                <w:rPrChange w:id="8392" w:author="Peto" w:date="2018-06-14T07:18:00Z">
                  <w:rPr>
                    <w:rFonts w:ascii="Calibri" w:hAnsi="Calibri" w:cs="Calibri"/>
                    <w:color w:val="000000"/>
                    <w:sz w:val="20"/>
                  </w:rPr>
                </w:rPrChange>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93" w:author="Peto" w:date="2018-06-14T07:18:00Z">
                  <w:rPr>
                    <w:rFonts w:ascii="Calibri" w:hAnsi="Calibri" w:cs="Calibri"/>
                    <w:color w:val="000000"/>
                    <w:sz w:val="20"/>
                  </w:rPr>
                </w:rPrChange>
              </w:rPr>
            </w:pPr>
            <w:r w:rsidRPr="00A82009">
              <w:rPr>
                <w:rFonts w:ascii="Calibri" w:hAnsi="Calibri" w:cs="Calibri"/>
                <w:noProof/>
                <w:color w:val="000000"/>
                <w:sz w:val="20"/>
                <w:rPrChange w:id="8394" w:author="Peto" w:date="2018-06-14T07:18:00Z">
                  <w:rPr>
                    <w:rFonts w:ascii="Calibri" w:hAnsi="Calibri" w:cs="Calibri"/>
                    <w:color w:val="000000"/>
                    <w:sz w:val="20"/>
                  </w:rPr>
                </w:rPrChange>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95" w:author="Peto" w:date="2018-06-14T07:18:00Z">
                  <w:rPr>
                    <w:rFonts w:ascii="Calibri" w:hAnsi="Calibri" w:cs="Calibri"/>
                    <w:color w:val="000000"/>
                    <w:sz w:val="20"/>
                  </w:rPr>
                </w:rPrChange>
              </w:rPr>
            </w:pPr>
            <w:r w:rsidRPr="00A82009">
              <w:rPr>
                <w:rFonts w:ascii="Calibri" w:hAnsi="Calibri" w:cs="Calibri"/>
                <w:noProof/>
                <w:color w:val="000000"/>
                <w:sz w:val="20"/>
                <w:rPrChange w:id="8396" w:author="Peto" w:date="2018-06-14T07:18:00Z">
                  <w:rPr>
                    <w:rFonts w:ascii="Calibri" w:hAnsi="Calibri" w:cs="Calibri"/>
                    <w:color w:val="000000"/>
                    <w:sz w:val="20"/>
                  </w:rPr>
                </w:rPrChange>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97" w:author="Peto" w:date="2018-06-14T07:18:00Z">
                  <w:rPr>
                    <w:rFonts w:ascii="Calibri" w:hAnsi="Calibri" w:cs="Calibri"/>
                    <w:color w:val="000000"/>
                    <w:sz w:val="20"/>
                  </w:rPr>
                </w:rPrChange>
              </w:rPr>
            </w:pPr>
            <w:r w:rsidRPr="00A82009">
              <w:rPr>
                <w:rFonts w:ascii="Calibri" w:hAnsi="Calibri" w:cs="Calibri"/>
                <w:noProof/>
                <w:color w:val="000000"/>
                <w:sz w:val="20"/>
                <w:rPrChange w:id="8398" w:author="Peto" w:date="2018-06-14T07:18:00Z">
                  <w:rPr>
                    <w:rFonts w:ascii="Calibri" w:hAnsi="Calibri" w:cs="Calibri"/>
                    <w:color w:val="000000"/>
                    <w:sz w:val="20"/>
                  </w:rPr>
                </w:rPrChange>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99"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8400" w:author="Peto" w:date="2018-06-14T07:18:00Z">
                  <w:rPr>
                    <w:rFonts w:ascii="Calibri" w:hAnsi="Calibri" w:cs="Calibri"/>
                    <w:color w:val="000000"/>
                    <w:sz w:val="20"/>
                  </w:rPr>
                </w:rPrChange>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401" w:author="Peto" w:date="2018-06-14T07:18:00Z">
                  <w:rPr>
                    <w:rFonts w:ascii="Calibri" w:hAnsi="Calibri" w:cs="Calibri"/>
                    <w:color w:val="000000"/>
                    <w:sz w:val="20"/>
                  </w:rPr>
                </w:rPrChange>
              </w:rPr>
            </w:pPr>
            <w:r w:rsidRPr="00A82009">
              <w:rPr>
                <w:rFonts w:ascii="Calibri" w:hAnsi="Calibri" w:cs="Calibri"/>
                <w:noProof/>
                <w:color w:val="000000"/>
                <w:sz w:val="20"/>
                <w:rPrChange w:id="8402" w:author="Peto" w:date="2018-06-14T07:18:00Z">
                  <w:rPr>
                    <w:rFonts w:ascii="Calibri" w:hAnsi="Calibri" w:cs="Calibri"/>
                    <w:color w:val="000000"/>
                    <w:sz w:val="20"/>
                  </w:rPr>
                </w:rPrChange>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403" w:author="Peto" w:date="2018-06-14T07:18:00Z">
                  <w:rPr>
                    <w:rFonts w:ascii="Calibri" w:hAnsi="Calibri" w:cs="Calibri"/>
                    <w:color w:val="000000"/>
                    <w:sz w:val="20"/>
                  </w:rPr>
                </w:rPrChange>
              </w:rPr>
            </w:pPr>
            <w:r w:rsidRPr="00A82009">
              <w:rPr>
                <w:rFonts w:ascii="Calibri" w:hAnsi="Calibri" w:cs="Calibri"/>
                <w:noProof/>
                <w:color w:val="000000"/>
                <w:sz w:val="20"/>
                <w:rPrChange w:id="8404" w:author="Peto" w:date="2018-06-14T07:18:00Z">
                  <w:rPr>
                    <w:rFonts w:ascii="Calibri" w:hAnsi="Calibri" w:cs="Calibri"/>
                    <w:color w:val="000000"/>
                    <w:sz w:val="20"/>
                  </w:rPr>
                </w:rPrChange>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05" w:author="Peto" w:date="2018-06-14T07:18:00Z">
                  <w:rPr>
                    <w:rFonts w:ascii="Calibri" w:hAnsi="Calibri" w:cs="Calibri"/>
                    <w:color w:val="000000"/>
                    <w:sz w:val="20"/>
                  </w:rPr>
                </w:rPrChange>
              </w:rPr>
            </w:pPr>
            <w:r w:rsidRPr="00A82009">
              <w:rPr>
                <w:rFonts w:ascii="Calibri" w:hAnsi="Calibri" w:cs="Calibri"/>
                <w:noProof/>
                <w:color w:val="000000"/>
                <w:sz w:val="20"/>
                <w:rPrChange w:id="8406" w:author="Peto" w:date="2018-06-14T07:18:00Z">
                  <w:rPr>
                    <w:rFonts w:ascii="Calibri" w:hAnsi="Calibri" w:cs="Calibri"/>
                    <w:color w:val="000000"/>
                    <w:sz w:val="20"/>
                  </w:rPr>
                </w:rPrChange>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07" w:author="Peto" w:date="2018-06-14T07:18:00Z">
                  <w:rPr>
                    <w:rFonts w:ascii="Calibri" w:hAnsi="Calibri" w:cs="Calibri"/>
                    <w:color w:val="000000"/>
                    <w:sz w:val="20"/>
                  </w:rPr>
                </w:rPrChange>
              </w:rPr>
            </w:pPr>
            <w:r w:rsidRPr="00A82009">
              <w:rPr>
                <w:rFonts w:ascii="Calibri" w:hAnsi="Calibri" w:cs="Calibri"/>
                <w:noProof/>
                <w:color w:val="000000"/>
                <w:sz w:val="20"/>
                <w:rPrChange w:id="8408" w:author="Peto" w:date="2018-06-14T07:18:00Z">
                  <w:rPr>
                    <w:rFonts w:ascii="Calibri" w:hAnsi="Calibri" w:cs="Calibri"/>
                    <w:color w:val="000000"/>
                    <w:sz w:val="20"/>
                  </w:rPr>
                </w:rPrChange>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09" w:author="Peto" w:date="2018-06-14T07:18:00Z">
                  <w:rPr>
                    <w:rFonts w:ascii="Calibri" w:hAnsi="Calibri" w:cs="Calibri"/>
                    <w:color w:val="000000"/>
                    <w:sz w:val="20"/>
                  </w:rPr>
                </w:rPrChange>
              </w:rPr>
            </w:pPr>
            <w:r w:rsidRPr="00A82009">
              <w:rPr>
                <w:rFonts w:ascii="Calibri" w:hAnsi="Calibri" w:cs="Calibri"/>
                <w:noProof/>
                <w:color w:val="000000"/>
                <w:sz w:val="20"/>
                <w:rPrChange w:id="8410" w:author="Peto" w:date="2018-06-14T07:18:00Z">
                  <w:rPr>
                    <w:rFonts w:ascii="Calibri" w:hAnsi="Calibri" w:cs="Calibri"/>
                    <w:color w:val="000000"/>
                    <w:sz w:val="20"/>
                  </w:rPr>
                </w:rPrChange>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411" w:author="Peto" w:date="2018-06-14T07:18:00Z">
                  <w:rPr>
                    <w:rFonts w:ascii="Calibri" w:hAnsi="Calibri" w:cs="Calibri"/>
                    <w:color w:val="000000"/>
                    <w:sz w:val="20"/>
                  </w:rPr>
                </w:rPrChange>
              </w:rPr>
            </w:pPr>
            <w:r w:rsidRPr="00A82009">
              <w:rPr>
                <w:rFonts w:ascii="Calibri" w:hAnsi="Calibri" w:cs="Calibri"/>
                <w:noProof/>
                <w:color w:val="000000"/>
                <w:sz w:val="20"/>
                <w:rPrChange w:id="8412" w:author="Peto" w:date="2018-06-14T07:18:00Z">
                  <w:rPr>
                    <w:rFonts w:ascii="Calibri" w:hAnsi="Calibri" w:cs="Calibri"/>
                    <w:color w:val="000000"/>
                    <w:sz w:val="20"/>
                  </w:rPr>
                </w:rPrChange>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413" w:author="Peto" w:date="2018-06-14T07:18:00Z">
                  <w:rPr>
                    <w:rFonts w:ascii="Calibri" w:hAnsi="Calibri" w:cs="Calibri"/>
                    <w:color w:val="000000"/>
                    <w:sz w:val="20"/>
                  </w:rPr>
                </w:rPrChange>
              </w:rPr>
            </w:pPr>
            <w:r w:rsidRPr="00A82009">
              <w:rPr>
                <w:rFonts w:ascii="Calibri" w:hAnsi="Calibri" w:cs="Calibri"/>
                <w:noProof/>
                <w:color w:val="000000"/>
                <w:sz w:val="20"/>
                <w:rPrChange w:id="8414" w:author="Peto" w:date="2018-06-14T07:18:00Z">
                  <w:rPr>
                    <w:rFonts w:ascii="Calibri" w:hAnsi="Calibri" w:cs="Calibri"/>
                    <w:color w:val="000000"/>
                    <w:sz w:val="20"/>
                  </w:rPr>
                </w:rPrChange>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15" w:author="Peto" w:date="2018-06-14T07:18:00Z">
                  <w:rPr>
                    <w:rFonts w:ascii="Calibri" w:hAnsi="Calibri" w:cs="Calibri"/>
                    <w:color w:val="000000"/>
                    <w:sz w:val="20"/>
                  </w:rPr>
                </w:rPrChange>
              </w:rPr>
            </w:pPr>
            <w:r w:rsidRPr="00A82009">
              <w:rPr>
                <w:rFonts w:ascii="Calibri" w:hAnsi="Calibri" w:cs="Calibri"/>
                <w:noProof/>
                <w:color w:val="000000"/>
                <w:sz w:val="20"/>
                <w:rPrChange w:id="8416" w:author="Peto" w:date="2018-06-14T07:18:00Z">
                  <w:rPr>
                    <w:rFonts w:ascii="Calibri" w:hAnsi="Calibri" w:cs="Calibri"/>
                    <w:color w:val="000000"/>
                    <w:sz w:val="20"/>
                  </w:rPr>
                </w:rPrChange>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17" w:author="Peto" w:date="2018-06-14T07:18:00Z">
                  <w:rPr>
                    <w:rFonts w:ascii="Calibri" w:hAnsi="Calibri" w:cs="Calibri"/>
                    <w:color w:val="000000"/>
                    <w:sz w:val="20"/>
                  </w:rPr>
                </w:rPrChange>
              </w:rPr>
            </w:pPr>
            <w:r w:rsidRPr="00A82009">
              <w:rPr>
                <w:rFonts w:ascii="Calibri" w:hAnsi="Calibri" w:cs="Calibri"/>
                <w:noProof/>
                <w:color w:val="000000"/>
                <w:sz w:val="20"/>
                <w:rPrChange w:id="8418" w:author="Peto" w:date="2018-06-14T07:18:00Z">
                  <w:rPr>
                    <w:rFonts w:ascii="Calibri" w:hAnsi="Calibri" w:cs="Calibri"/>
                    <w:color w:val="000000"/>
                    <w:sz w:val="20"/>
                  </w:rPr>
                </w:rPrChange>
              </w:rPr>
              <w:t>11</w:t>
            </w:r>
          </w:p>
        </w:tc>
      </w:tr>
    </w:tbl>
    <w:p w14:paraId="7B0DB804" w14:textId="7F896544" w:rsidR="00063C6D" w:rsidRPr="00A82009" w:rsidRDefault="00063C6D" w:rsidP="00063C6D">
      <w:pPr>
        <w:pStyle w:val="Popis"/>
        <w:rPr>
          <w:noProof/>
          <w:vanish/>
          <w:lang w:val="sk-SK"/>
          <w:specVanish/>
          <w:rPrChange w:id="8419" w:author="Peto" w:date="2018-06-14T07:18:00Z">
            <w:rPr>
              <w:vanish/>
              <w:lang w:val="sk-SK"/>
              <w:specVanish/>
            </w:rPr>
          </w:rPrChange>
        </w:rPr>
      </w:pPr>
      <w:bookmarkStart w:id="8420" w:name="_Ref513894977"/>
      <w:bookmarkStart w:id="8421" w:name="_Toc516413296"/>
      <w:r w:rsidRPr="00A82009">
        <w:rPr>
          <w:noProof/>
          <w:lang w:val="sk-SK"/>
          <w:rPrChange w:id="8422" w:author="Peto" w:date="2018-06-14T07:18:00Z">
            <w:rPr/>
          </w:rPrChange>
        </w:rPr>
        <w:t xml:space="preserve">Tabuľka </w:t>
      </w:r>
      <w:r w:rsidRPr="00A82009">
        <w:rPr>
          <w:noProof/>
          <w:lang w:val="sk-SK"/>
          <w:rPrChange w:id="8423" w:author="Peto" w:date="2018-06-14T07:18:00Z">
            <w:rPr/>
          </w:rPrChange>
        </w:rPr>
        <w:fldChar w:fldCharType="begin"/>
      </w:r>
      <w:r w:rsidRPr="00A82009">
        <w:rPr>
          <w:noProof/>
          <w:lang w:val="sk-SK"/>
          <w:rPrChange w:id="8424" w:author="Peto" w:date="2018-06-14T07:18:00Z">
            <w:rPr/>
          </w:rPrChange>
        </w:rPr>
        <w:instrText xml:space="preserve"> SEQ Tabuľka \* ARABIC </w:instrText>
      </w:r>
      <w:r w:rsidRPr="00A82009">
        <w:rPr>
          <w:noProof/>
          <w:lang w:val="sk-SK"/>
          <w:rPrChange w:id="8425" w:author="Peto" w:date="2018-06-14T07:18:00Z">
            <w:rPr/>
          </w:rPrChange>
        </w:rPr>
        <w:fldChar w:fldCharType="separate"/>
      </w:r>
      <w:r w:rsidR="00F95B9C" w:rsidRPr="00A82009">
        <w:rPr>
          <w:noProof/>
          <w:lang w:val="sk-SK"/>
          <w:rPrChange w:id="8426" w:author="Peto" w:date="2018-06-14T07:18:00Z">
            <w:rPr>
              <w:noProof/>
            </w:rPr>
          </w:rPrChange>
        </w:rPr>
        <w:t>8</w:t>
      </w:r>
      <w:r w:rsidRPr="00A82009">
        <w:rPr>
          <w:noProof/>
          <w:lang w:val="sk-SK"/>
          <w:rPrChange w:id="8427" w:author="Peto" w:date="2018-06-14T07:18:00Z">
            <w:rPr/>
          </w:rPrChange>
        </w:rPr>
        <w:fldChar w:fldCharType="end"/>
      </w:r>
      <w:bookmarkEnd w:id="8420"/>
      <w:r w:rsidRPr="00A82009">
        <w:rPr>
          <w:noProof/>
          <w:lang w:val="sk-SK"/>
          <w:rPrChange w:id="8428" w:author="Peto" w:date="2018-06-14T07:18:00Z">
            <w:rPr/>
          </w:rPrChange>
        </w:rPr>
        <w:t xml:space="preserve">: </w:t>
      </w:r>
      <w:bookmarkStart w:id="8429" w:name="_Toc513584627"/>
      <w:r w:rsidRPr="00A82009">
        <w:rPr>
          <w:noProof/>
          <w:lang w:val="sk-SK"/>
          <w:rPrChange w:id="8430" w:author="Peto" w:date="2018-06-14T07:18:00Z">
            <w:rPr/>
          </w:rPrChange>
        </w:rPr>
        <w:t>Popisná štatistika hodnoty parametrov počas spontnánneho dýchania pre 30 dobrovoľníkov.</w:t>
      </w:r>
      <w:bookmarkEnd w:id="8421"/>
      <w:bookmarkEnd w:id="8429"/>
    </w:p>
    <w:p w14:paraId="58595DB9" w14:textId="3930FABA" w:rsidR="00063C6D" w:rsidRPr="00A82009" w:rsidRDefault="00063C6D" w:rsidP="00063C6D">
      <w:pPr>
        <w:pStyle w:val="Popis"/>
        <w:rPr>
          <w:noProof/>
          <w:lang w:val="sk-SK"/>
          <w:rPrChange w:id="8431" w:author="Peto" w:date="2018-06-14T07:18:00Z">
            <w:rPr>
              <w:lang w:val="sk-SK"/>
            </w:rPr>
          </w:rPrChange>
        </w:rPr>
      </w:pPr>
      <w:r w:rsidRPr="00A82009">
        <w:rPr>
          <w:noProof/>
          <w:lang w:val="sk-SK"/>
          <w:rPrChange w:id="8432" w:author="Peto" w:date="2018-06-14T07:18:00Z">
            <w:rPr>
              <w:lang w:val="sk-SK"/>
            </w:rPr>
          </w:rPrChange>
        </w:rPr>
        <w:t xml:space="preserve"> Z  hodnôt parametrov </w:t>
      </w:r>
      <w:r w:rsidR="00BD76F0" w:rsidRPr="00A82009">
        <w:rPr>
          <w:noProof/>
          <w:lang w:val="sk-SK"/>
          <w:rPrChange w:id="8433" w:author="Peto" w:date="2018-06-14T07:18:00Z">
            <w:rPr>
              <w:lang w:val="sk-SK"/>
            </w:rPr>
          </w:rPrChange>
        </w:rPr>
        <w:t xml:space="preserve">počas merania ako definuje </w:t>
      </w:r>
      <w:r w:rsidR="00BD76F0" w:rsidRPr="00A82009">
        <w:rPr>
          <w:noProof/>
          <w:lang w:val="sk-SK"/>
          <w:rPrChange w:id="8434" w:author="Peto" w:date="2018-06-14T07:18:00Z">
            <w:rPr>
              <w:lang w:val="sk-SK"/>
            </w:rPr>
          </w:rPrChange>
        </w:rPr>
        <w:fldChar w:fldCharType="begin"/>
      </w:r>
      <w:r w:rsidR="00BD76F0" w:rsidRPr="00A82009">
        <w:rPr>
          <w:noProof/>
          <w:lang w:val="sk-SK"/>
          <w:rPrChange w:id="8435" w:author="Peto" w:date="2018-06-14T07:18:00Z">
            <w:rPr>
              <w:lang w:val="sk-SK"/>
            </w:rPr>
          </w:rPrChange>
        </w:rPr>
        <w:instrText xml:space="preserve"> REF _Ref513892756 \h </w:instrText>
      </w:r>
      <w:r w:rsidR="00BD76F0" w:rsidRPr="00A82009">
        <w:rPr>
          <w:noProof/>
          <w:lang w:val="sk-SK"/>
          <w:rPrChange w:id="8436" w:author="Peto" w:date="2018-06-14T07:18:00Z">
            <w:rPr>
              <w:noProof/>
              <w:lang w:val="sk-SK"/>
            </w:rPr>
          </w:rPrChange>
        </w:rPr>
      </w:r>
      <w:r w:rsidR="00BD76F0" w:rsidRPr="00A82009">
        <w:rPr>
          <w:noProof/>
          <w:lang w:val="sk-SK"/>
          <w:rPrChange w:id="8437" w:author="Peto" w:date="2018-06-14T07:18:00Z">
            <w:rPr>
              <w:lang w:val="sk-SK"/>
            </w:rPr>
          </w:rPrChange>
        </w:rPr>
        <w:fldChar w:fldCharType="separate"/>
      </w:r>
      <w:ins w:id="8438" w:author="Peto" w:date="2018-06-10T16:58:00Z">
        <w:r w:rsidR="00F95B9C" w:rsidRPr="00A82009">
          <w:rPr>
            <w:noProof/>
            <w:lang w:val="sk-SK"/>
            <w:rPrChange w:id="8439" w:author="Peto" w:date="2018-06-14T07:18:00Z">
              <w:rPr>
                <w:lang w:val="sk-SK"/>
              </w:rPr>
            </w:rPrChange>
          </w:rPr>
          <w:t>Obrázok 3.13</w:t>
        </w:r>
      </w:ins>
      <w:del w:id="8440" w:author="Peto" w:date="2018-06-10T16:58:00Z">
        <w:r w:rsidR="00B85020" w:rsidRPr="00A82009" w:rsidDel="00F95B9C">
          <w:rPr>
            <w:noProof/>
            <w:lang w:val="sk-SK"/>
            <w:rPrChange w:id="8441" w:author="Peto" w:date="2018-06-14T07:18:00Z">
              <w:rPr>
                <w:lang w:val="sk-SK"/>
              </w:rPr>
            </w:rPrChange>
          </w:rPr>
          <w:delText>Obrázok 3.13</w:delText>
        </w:r>
      </w:del>
      <w:r w:rsidR="00BD76F0" w:rsidRPr="00A82009">
        <w:rPr>
          <w:noProof/>
          <w:lang w:val="sk-SK"/>
          <w:rPrChange w:id="8442" w:author="Peto" w:date="2018-06-14T07:18:00Z">
            <w:rPr>
              <w:lang w:val="sk-SK"/>
            </w:rPr>
          </w:rPrChange>
        </w:rPr>
        <w:fldChar w:fldCharType="end"/>
      </w:r>
      <w:r w:rsidR="005328F0" w:rsidRPr="00A82009">
        <w:rPr>
          <w:noProof/>
          <w:lang w:val="sk-SK"/>
          <w:rPrChange w:id="8443" w:author="Peto" w:date="2018-06-14T07:18:00Z">
            <w:rPr>
              <w:lang w:val="sk-SK"/>
            </w:rPr>
          </w:rPrChange>
        </w:rPr>
        <w:t xml:space="preserve"> </w:t>
      </w:r>
      <w:r w:rsidRPr="00A82009">
        <w:rPr>
          <w:noProof/>
          <w:lang w:val="sk-SK"/>
          <w:rPrChange w:id="8444" w:author="Peto" w:date="2018-06-14T07:18:00Z">
            <w:rPr>
              <w:lang w:val="sk-SK"/>
            </w:rPr>
          </w:rPrChange>
        </w:rPr>
        <w:t>boli spočítané priemerné hodnoty a smerodatné odchylky pre 30 dobrovoľníkov. Výsledok udáva stĺpec mean +- std. Hodnota v stĺpci označenom %, udáva pomer smerodatnej odchylky a priemernej hodnote v percentách.</w:t>
      </w:r>
    </w:p>
    <w:p w14:paraId="28F6590E" w14:textId="40579576" w:rsidR="00CE547F" w:rsidRPr="00A82009" w:rsidRDefault="00CE547F" w:rsidP="00063C6D">
      <w:pPr>
        <w:pStyle w:val="Popis"/>
        <w:rPr>
          <w:noProof/>
          <w:lang w:val="sk-SK"/>
          <w:rPrChange w:id="8445" w:author="Peto" w:date="2018-06-14T07:18:00Z">
            <w:rPr>
              <w:lang w:val="sk-SK"/>
            </w:rPr>
          </w:rPrChange>
        </w:rPr>
      </w:pPr>
    </w:p>
    <w:p w14:paraId="0DC32576" w14:textId="0B057404" w:rsidR="00CE547F" w:rsidRPr="00A82009" w:rsidRDefault="00CE547F" w:rsidP="00CE547F">
      <w:pPr>
        <w:rPr>
          <w:noProof/>
          <w:rPrChange w:id="8446" w:author="Peto" w:date="2018-06-14T07:18:00Z">
            <w:rPr/>
          </w:rPrChange>
        </w:rPr>
      </w:pPr>
      <w:r w:rsidRPr="00A82009">
        <w:rPr>
          <w:noProof/>
          <w:rPrChange w:id="8447" w:author="Peto" w:date="2018-06-14T07:18:00Z">
            <w:rPr/>
          </w:rPrChange>
        </w:rPr>
        <w:t xml:space="preserve">Hodnoty </w:t>
      </w:r>
      <w:r w:rsidR="00292C99" w:rsidRPr="00A82009">
        <w:rPr>
          <w:noProof/>
          <w:rPrChange w:id="8448" w:author="Peto" w:date="2018-06-14T07:18:00Z">
            <w:rPr/>
          </w:rPrChange>
        </w:rPr>
        <w:t>v stĺpci mean</w:t>
      </w:r>
      <w:r w:rsidRPr="00A82009">
        <w:rPr>
          <w:noProof/>
          <w:rPrChange w:id="8449" w:author="Peto" w:date="2018-06-14T07:18:00Z">
            <w:rPr/>
          </w:rPrChange>
        </w:rPr>
        <w:t xml:space="preserve">, vyjadrujú priemernú hodnotu bioimpedančného parametra naprieč všetkými subjektami. </w:t>
      </w:r>
      <w:r w:rsidRPr="00A82009">
        <w:rPr>
          <w:noProof/>
          <w:highlight w:val="yellow"/>
          <w:rPrChange w:id="8450" w:author="Peto" w:date="2018-06-14T07:18:00Z">
            <w:rPr/>
          </w:rPrChange>
        </w:rPr>
        <w:t xml:space="preserve">Hodnota std vyjadruje </w:t>
      </w:r>
      <w:r w:rsidR="00AE4A53" w:rsidRPr="00A82009">
        <w:rPr>
          <w:noProof/>
          <w:highlight w:val="yellow"/>
          <w:rPrChange w:id="8451" w:author="Peto" w:date="2018-06-14T07:18:00Z">
            <w:rPr/>
          </w:rPrChange>
        </w:rPr>
        <w:t>smerodatnú odchylku</w:t>
      </w:r>
      <w:r w:rsidRPr="00A82009">
        <w:rPr>
          <w:noProof/>
          <w:highlight w:val="yellow"/>
          <w:rPrChange w:id="8452" w:author="Peto" w:date="2018-06-14T07:18:00Z">
            <w:rPr/>
          </w:rPrChange>
        </w:rPr>
        <w:t xml:space="preserve"> priemernej hodnoty bioimpedančného parametra naprieč všetkými subjektami</w:t>
      </w:r>
      <w:r w:rsidRPr="00A82009">
        <w:rPr>
          <w:noProof/>
          <w:rPrChange w:id="8453" w:author="Peto" w:date="2018-06-14T07:18:00Z">
            <w:rPr/>
          </w:rPrChange>
        </w:rPr>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w:t>
      </w:r>
      <w:r w:rsidRPr="00A82009">
        <w:rPr>
          <w:noProof/>
          <w:rPrChange w:id="8454" w:author="Peto" w:date="2018-06-14T07:18:00Z">
            <w:rPr/>
          </w:rPrChange>
        </w:rPr>
        <w:lastRenderedPageBreak/>
        <w:t xml:space="preserve">k rôznej hodnote SV a CO naprieč subjektami. Pri pohľade na kanál 3 vidíme, že parameter </w:t>
      </w:r>
      <m:oMath>
        <m:r>
          <w:rPr>
            <w:rFonts w:ascii="Cambria Math" w:hAnsi="Cambria Math" w:cstheme="minorBidi"/>
            <w:noProof/>
            <w:color w:val="000000" w:themeColor="text1"/>
            <w:sz w:val="22"/>
            <w:szCs w:val="22"/>
            <w:rPrChange w:id="8455" w:author="Peto" w:date="2018-06-14T07:18:00Z">
              <w:rPr>
                <w:rFonts w:ascii="Cambria Math" w:hAnsi="Cambria Math" w:cstheme="minorBidi"/>
                <w:color w:val="000000" w:themeColor="text1"/>
                <w:sz w:val="22"/>
                <w:szCs w:val="22"/>
              </w:rPr>
            </w:rPrChange>
          </w:rPr>
          <m:t>-dZ(t</m:t>
        </m:r>
        <m:f>
          <m:fPr>
            <m:type m:val="lin"/>
            <m:ctrlPr>
              <w:rPr>
                <w:rFonts w:ascii="Cambria Math" w:hAnsi="Cambria Math" w:cstheme="minorBidi"/>
                <w:i/>
                <w:iCs/>
                <w:noProof/>
                <w:color w:val="000000" w:themeColor="text1"/>
                <w:sz w:val="22"/>
                <w:szCs w:val="22"/>
              </w:rPr>
            </m:ctrlPr>
          </m:fPr>
          <m:num>
            <m:r>
              <w:rPr>
                <w:rFonts w:ascii="Cambria Math" w:hAnsi="Cambria Math" w:cstheme="minorBidi"/>
                <w:noProof/>
                <w:color w:val="000000" w:themeColor="text1"/>
                <w:sz w:val="22"/>
                <w:szCs w:val="22"/>
                <w:rPrChange w:id="8456" w:author="Peto" w:date="2018-06-14T07:18:00Z">
                  <w:rPr>
                    <w:rFonts w:ascii="Cambria Math" w:hAnsi="Cambria Math" w:cstheme="minorBidi"/>
                    <w:color w:val="000000" w:themeColor="text1"/>
                    <w:sz w:val="22"/>
                    <w:szCs w:val="22"/>
                  </w:rPr>
                </w:rPrChange>
              </w:rPr>
              <m:t>)</m:t>
            </m:r>
          </m:num>
          <m:den>
            <m:r>
              <w:rPr>
                <w:rFonts w:ascii="Cambria Math" w:hAnsi="Cambria Math" w:cstheme="minorBidi"/>
                <w:noProof/>
                <w:color w:val="000000" w:themeColor="text1"/>
                <w:sz w:val="22"/>
                <w:szCs w:val="22"/>
                <w:rPrChange w:id="8457" w:author="Peto" w:date="2018-06-14T07:18:00Z">
                  <w:rPr>
                    <w:rFonts w:ascii="Cambria Math" w:hAnsi="Cambria Math" w:cstheme="minorBidi"/>
                    <w:color w:val="000000" w:themeColor="text1"/>
                    <w:sz w:val="22"/>
                    <w:szCs w:val="22"/>
                  </w:rPr>
                </w:rPrChange>
              </w:rPr>
              <m:t>d</m:t>
            </m:r>
            <m:sSub>
              <m:sSubPr>
                <m:ctrlPr>
                  <w:rPr>
                    <w:rFonts w:ascii="Cambria Math" w:hAnsi="Cambria Math" w:cstheme="minorBidi"/>
                    <w:i/>
                    <w:iCs/>
                    <w:noProof/>
                    <w:color w:val="000000" w:themeColor="text1"/>
                    <w:sz w:val="22"/>
                    <w:szCs w:val="22"/>
                  </w:rPr>
                </m:ctrlPr>
              </m:sSubPr>
              <m:e>
                <m:r>
                  <w:rPr>
                    <w:rFonts w:ascii="Cambria Math" w:hAnsi="Cambria Math" w:cstheme="minorBidi"/>
                    <w:noProof/>
                    <w:color w:val="000000" w:themeColor="text1"/>
                    <w:sz w:val="22"/>
                    <w:szCs w:val="22"/>
                    <w:rPrChange w:id="8458" w:author="Peto" w:date="2018-06-14T07:18:00Z">
                      <w:rPr>
                        <w:rFonts w:ascii="Cambria Math" w:hAnsi="Cambria Math" w:cstheme="minorBidi"/>
                        <w:color w:val="000000" w:themeColor="text1"/>
                        <w:sz w:val="22"/>
                        <w:szCs w:val="22"/>
                      </w:rPr>
                    </w:rPrChange>
                  </w:rPr>
                  <m:t>t</m:t>
                </m:r>
              </m:e>
              <m:sub>
                <m:r>
                  <w:rPr>
                    <w:rFonts w:ascii="Cambria Math" w:hAnsi="Cambria Math" w:cstheme="minorBidi"/>
                    <w:noProof/>
                    <w:color w:val="000000" w:themeColor="text1"/>
                    <w:sz w:val="22"/>
                    <w:szCs w:val="22"/>
                    <w:rPrChange w:id="8459" w:author="Peto" w:date="2018-06-14T07:18:00Z">
                      <w:rPr>
                        <w:rFonts w:ascii="Cambria Math" w:hAnsi="Cambria Math" w:cstheme="minorBidi"/>
                        <w:color w:val="000000" w:themeColor="text1"/>
                        <w:sz w:val="22"/>
                        <w:szCs w:val="22"/>
                      </w:rPr>
                    </w:rPrChange>
                  </w:rPr>
                  <m:t>max</m:t>
                </m:r>
              </m:sub>
            </m:sSub>
          </m:den>
        </m:f>
      </m:oMath>
      <w:r w:rsidRPr="00A82009">
        <w:rPr>
          <w:iCs/>
          <w:noProof/>
          <w:color w:val="000000" w:themeColor="text1"/>
          <w:sz w:val="22"/>
          <w:szCs w:val="22"/>
          <w:rPrChange w:id="8460" w:author="Peto" w:date="2018-06-14T07:18:00Z">
            <w:rPr>
              <w:iCs/>
              <w:color w:val="000000" w:themeColor="text1"/>
              <w:sz w:val="22"/>
              <w:szCs w:val="22"/>
            </w:rPr>
          </w:rPrChange>
        </w:rPr>
        <w:t xml:space="preserve"> </w:t>
      </w:r>
      <w:r w:rsidRPr="00A82009">
        <w:rPr>
          <w:noProof/>
          <w:rPrChange w:id="8461" w:author="Peto" w:date="2018-06-14T07:18:00Z">
            <w:rPr/>
          </w:rPrChange>
        </w:rPr>
        <w:t>sa naprieč subjektami líši dva krát viac ako parameter</w:t>
      </w:r>
      <w:r w:rsidRPr="00A82009">
        <w:rPr>
          <w:iCs/>
          <w:noProof/>
          <w:color w:val="000000" w:themeColor="text1"/>
          <w:sz w:val="22"/>
          <w:szCs w:val="22"/>
          <w:rPrChange w:id="8462" w:author="Peto" w:date="2018-06-14T07:18:00Z">
            <w:rPr>
              <w:iCs/>
              <w:color w:val="000000" w:themeColor="text1"/>
              <w:sz w:val="22"/>
              <w:szCs w:val="22"/>
            </w:rPr>
          </w:rPrChange>
        </w:rPr>
        <w:t xml:space="preserve"> </w:t>
      </w:r>
      <m:oMath>
        <m:sSub>
          <m:sSubPr>
            <m:ctrlPr>
              <w:rPr>
                <w:rFonts w:ascii="Cambria Math" w:hAnsi="Cambria Math" w:cstheme="minorBidi"/>
                <w:i/>
                <w:iCs/>
                <w:noProof/>
                <w:color w:val="000000" w:themeColor="text1"/>
                <w:sz w:val="22"/>
                <w:szCs w:val="22"/>
              </w:rPr>
            </m:ctrlPr>
          </m:sSubPr>
          <m:e>
            <m:r>
              <w:rPr>
                <w:rFonts w:ascii="Cambria Math" w:hAnsi="Cambria Math" w:cstheme="minorBidi"/>
                <w:noProof/>
                <w:color w:val="000000" w:themeColor="text1"/>
                <w:sz w:val="22"/>
                <w:szCs w:val="22"/>
                <w:rPrChange w:id="8463" w:author="Peto" w:date="2018-06-14T07:18:00Z">
                  <w:rPr>
                    <w:rFonts w:ascii="Cambria Math" w:hAnsi="Cambria Math" w:cstheme="minorBidi"/>
                    <w:color w:val="000000" w:themeColor="text1"/>
                    <w:sz w:val="22"/>
                    <w:szCs w:val="22"/>
                  </w:rPr>
                </w:rPrChange>
              </w:rPr>
              <m:t>Z</m:t>
            </m:r>
          </m:e>
          <m:sub>
            <m:r>
              <w:rPr>
                <w:rFonts w:ascii="Cambria Math" w:hAnsi="Cambria Math" w:cstheme="minorBidi"/>
                <w:noProof/>
                <w:color w:val="000000" w:themeColor="text1"/>
                <w:sz w:val="22"/>
                <w:szCs w:val="22"/>
                <w:rPrChange w:id="8464" w:author="Peto" w:date="2018-06-14T07:18:00Z">
                  <w:rPr>
                    <w:rFonts w:ascii="Cambria Math" w:hAnsi="Cambria Math" w:cstheme="minorBidi"/>
                    <w:color w:val="000000" w:themeColor="text1"/>
                    <w:sz w:val="22"/>
                    <w:szCs w:val="22"/>
                  </w:rPr>
                </w:rPrChange>
              </w:rPr>
              <m:t>0</m:t>
            </m:r>
          </m:sub>
        </m:sSub>
      </m:oMath>
      <w:r w:rsidRPr="00A82009">
        <w:rPr>
          <w:iCs/>
          <w:noProof/>
          <w:color w:val="000000" w:themeColor="text1"/>
          <w:sz w:val="22"/>
          <w:szCs w:val="22"/>
          <w:rPrChange w:id="8465" w:author="Peto" w:date="2018-06-14T07:18:00Z">
            <w:rPr>
              <w:iCs/>
              <w:color w:val="000000" w:themeColor="text1"/>
              <w:sz w:val="22"/>
              <w:szCs w:val="22"/>
            </w:rPr>
          </w:rPrChange>
        </w:rPr>
        <w:t>.</w:t>
      </w:r>
      <w:r w:rsidRPr="00A82009">
        <w:rPr>
          <w:noProof/>
          <w:rPrChange w:id="8466" w:author="Peto" w:date="2018-06-14T07:18:00Z">
            <w:rPr/>
          </w:rPrChange>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sidR="00292C99" w:rsidRPr="00A82009">
        <w:rPr>
          <w:noProof/>
          <w:rPrChange w:id="8467" w:author="Peto" w:date="2018-06-14T07:18:00Z">
            <w:rPr/>
          </w:rPrChange>
        </w:rPr>
        <w:fldChar w:fldCharType="begin"/>
      </w:r>
      <w:r w:rsidR="00292C99" w:rsidRPr="00A82009">
        <w:rPr>
          <w:noProof/>
          <w:rPrChange w:id="8468" w:author="Peto" w:date="2018-06-14T07:18:00Z">
            <w:rPr/>
          </w:rPrChange>
        </w:rPr>
        <w:instrText xml:space="preserve"> REF _Ref513900121 \h </w:instrText>
      </w:r>
      <w:r w:rsidR="00292C99" w:rsidRPr="00A82009">
        <w:rPr>
          <w:noProof/>
          <w:rPrChange w:id="8469" w:author="Peto" w:date="2018-06-14T07:18:00Z">
            <w:rPr>
              <w:noProof/>
            </w:rPr>
          </w:rPrChange>
        </w:rPr>
      </w:r>
      <w:r w:rsidR="00292C99" w:rsidRPr="00A82009">
        <w:rPr>
          <w:noProof/>
          <w:rPrChange w:id="8470" w:author="Peto" w:date="2018-06-14T07:18:00Z">
            <w:rPr/>
          </w:rPrChange>
        </w:rPr>
        <w:fldChar w:fldCharType="separate"/>
      </w:r>
      <w:r w:rsidR="00F95B9C" w:rsidRPr="00A82009">
        <w:rPr>
          <w:noProof/>
          <w:rPrChange w:id="8471" w:author="Peto" w:date="2018-06-14T07:18:00Z">
            <w:rPr/>
          </w:rPrChange>
        </w:rPr>
        <w:t>Tabuľka 9</w:t>
      </w:r>
      <w:r w:rsidR="00292C99" w:rsidRPr="00A82009">
        <w:rPr>
          <w:noProof/>
          <w:rPrChange w:id="8472" w:author="Peto" w:date="2018-06-14T07:18:00Z">
            <w:rPr/>
          </w:rPrChange>
        </w:rPr>
        <w:fldChar w:fldCharType="end"/>
      </w:r>
      <w:r w:rsidRPr="00A82009">
        <w:rPr>
          <w:noProof/>
          <w:rPrChange w:id="8473" w:author="Peto" w:date="2018-06-14T07:18:00Z">
            <w:rPr/>
          </w:rPrChange>
        </w:rPr>
        <w:t xml:space="preserve"> </w:t>
      </w:r>
      <w:r w:rsidRPr="00A82009">
        <w:rPr>
          <w:noProof/>
          <w:highlight w:val="yellow"/>
          <w:rPrChange w:id="8474" w:author="Peto" w:date="2018-06-14T07:18:00Z">
            <w:rPr>
              <w:highlight w:val="yellow"/>
            </w:rPr>
          </w:rPrChange>
        </w:rPr>
        <w:t>zachytáva</w:t>
      </w:r>
      <w:r w:rsidRPr="00A82009">
        <w:rPr>
          <w:noProof/>
          <w:rPrChange w:id="8475" w:author="Peto" w:date="2018-06-14T07:18:00Z">
            <w:rPr/>
          </w:rPrChange>
        </w:rPr>
        <w:t xml:space="preserve"> </w:t>
      </w:r>
      <w:r w:rsidR="00292C99" w:rsidRPr="00A82009">
        <w:rPr>
          <w:noProof/>
          <w:rPrChange w:id="8476" w:author="Peto" w:date="2018-06-14T07:18:00Z">
            <w:rPr/>
          </w:rPrChange>
        </w:rPr>
        <w:t>výchylky</w:t>
      </w:r>
      <w:r w:rsidRPr="00A82009">
        <w:rPr>
          <w:noProof/>
          <w:rPrChange w:id="8477" w:author="Peto" w:date="2018-06-14T07:18:00Z">
            <w:rPr/>
          </w:rPrChange>
        </w:rPr>
        <w:t> parametr</w:t>
      </w:r>
      <w:r w:rsidR="00292C99" w:rsidRPr="00A82009">
        <w:rPr>
          <w:noProof/>
          <w:rPrChange w:id="8478" w:author="Peto" w:date="2018-06-14T07:18:00Z">
            <w:rPr/>
          </w:rPrChange>
        </w:rPr>
        <w:t>ov</w:t>
      </w:r>
      <w:r w:rsidRPr="00A82009">
        <w:rPr>
          <w:noProof/>
          <w:rPrChange w:id="8479" w:author="Peto" w:date="2018-06-14T07:18:00Z">
            <w:rPr/>
          </w:rPrChange>
        </w:rPr>
        <w:t xml:space="preserve"> </w:t>
      </w:r>
      <w:r w:rsidRPr="00A82009">
        <w:rPr>
          <w:rFonts w:ascii="Cambria Math" w:hAnsi="Cambria Math"/>
          <w:i/>
          <w:noProof/>
          <w:rPrChange w:id="8480" w:author="Peto" w:date="2018-06-14T07:18:00Z">
            <w:rPr/>
          </w:rPrChange>
        </w:rPr>
        <w:t>Z</w:t>
      </w:r>
      <w:del w:id="8481" w:author="Langer, Peter" w:date="2018-06-12T08:23:00Z">
        <w:r w:rsidRPr="00A82009" w:rsidDel="00E16A17">
          <w:rPr>
            <w:rFonts w:ascii="Cambria Math" w:hAnsi="Cambria Math"/>
            <w:i/>
            <w:noProof/>
            <w:rPrChange w:id="8482" w:author="Peto" w:date="2018-06-14T07:18:00Z">
              <w:rPr/>
            </w:rPrChange>
          </w:rPr>
          <w:delText>0</w:delText>
        </w:r>
      </w:del>
      <w:ins w:id="8483" w:author="Langer, Peter" w:date="2018-06-12T08:23:00Z">
        <w:r w:rsidR="00E16A17" w:rsidRPr="00A82009">
          <w:rPr>
            <w:rFonts w:ascii="Cambria Math" w:hAnsi="Cambria Math"/>
            <w:i/>
            <w:noProof/>
            <w:vertAlign w:val="subscript"/>
            <w:rPrChange w:id="8484" w:author="Peto" w:date="2018-06-14T07:18:00Z">
              <w:rPr>
                <w:rFonts w:ascii="Cambria Math" w:hAnsi="Cambria Math"/>
                <w:i/>
                <w:vertAlign w:val="subscript"/>
              </w:rPr>
            </w:rPrChange>
          </w:rPr>
          <w:t>0</w:t>
        </w:r>
      </w:ins>
      <w:r w:rsidRPr="00A82009">
        <w:rPr>
          <w:noProof/>
          <w:rPrChange w:id="8485" w:author="Peto" w:date="2018-06-14T07:18:00Z">
            <w:rPr/>
          </w:rPrChange>
        </w:rPr>
        <w:t xml:space="preserve">, </w:t>
      </w:r>
      <w:ins w:id="8486" w:author="Langer, Peter" w:date="2018-06-12T08:22:00Z">
        <m:oMath>
          <m:r>
            <w:rPr>
              <w:rFonts w:ascii="Cambria Math" w:hAnsi="Cambria Math"/>
              <w:noProof/>
              <w:rPrChange w:id="8487"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8488" w:author="Peto" w:date="2018-06-14T07:18:00Z">
                    <w:rPr>
                      <w:rFonts w:ascii="Cambria Math" w:hAnsi="Cambria Math"/>
                    </w:rPr>
                  </w:rPrChange>
                </w:rPr>
                <m:t>t</m:t>
              </m:r>
            </m:e>
            <m:sub>
              <m:r>
                <w:rPr>
                  <w:rFonts w:ascii="Cambria Math" w:hAnsi="Cambria Math"/>
                  <w:noProof/>
                  <w:rPrChange w:id="8489" w:author="Peto" w:date="2018-06-14T07:18:00Z">
                    <w:rPr>
                      <w:rFonts w:ascii="Cambria Math" w:hAnsi="Cambria Math"/>
                    </w:rPr>
                  </w:rPrChange>
                </w:rPr>
                <m:t>max</m:t>
              </m:r>
            </m:sub>
          </m:sSub>
        </m:oMath>
      </w:ins>
      <w:del w:id="8490" w:author="Langer, Peter" w:date="2018-06-12T08:22:00Z">
        <w:r w:rsidRPr="00A82009" w:rsidDel="00E16A17">
          <w:rPr>
            <w:noProof/>
            <w:rPrChange w:id="8491" w:author="Peto" w:date="2018-06-14T07:18:00Z">
              <w:rPr/>
            </w:rPrChange>
          </w:rPr>
          <w:delText>-dZ/dt max</w:delText>
        </w:r>
      </w:del>
      <w:r w:rsidRPr="00A82009">
        <w:rPr>
          <w:noProof/>
          <w:rPrChange w:id="8492" w:author="Peto" w:date="2018-06-14T07:18:00Z">
            <w:rPr/>
          </w:rPrChange>
        </w:rPr>
        <w:t xml:space="preserve"> 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8493"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8494" w:author="Peto" w:date="2018-06-14T07:18:00Z">
                          <w:rPr>
                            <w:rFonts w:ascii="Cambria Math" w:hAnsi="Cambria Math"/>
                          </w:rPr>
                        </w:rPrChange>
                      </w:rPr>
                      <m:t>)</m:t>
                    </m:r>
                  </m:num>
                  <m:den>
                    <m:r>
                      <w:rPr>
                        <w:rFonts w:ascii="Cambria Math" w:hAnsi="Cambria Math"/>
                        <w:noProof/>
                        <w:rPrChange w:id="8495"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8496" w:author="Peto" w:date="2018-06-14T07:18:00Z">
                              <w:rPr>
                                <w:rFonts w:ascii="Cambria Math" w:hAnsi="Cambria Math"/>
                              </w:rPr>
                            </w:rPrChange>
                          </w:rPr>
                          <m:t>t</m:t>
                        </m:r>
                      </m:e>
                      <m:sub>
                        <m:r>
                          <w:rPr>
                            <w:rFonts w:ascii="Cambria Math" w:hAnsi="Cambria Math"/>
                            <w:noProof/>
                            <w:rPrChange w:id="8497"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8498" w:author="Peto" w:date="2018-06-14T07:18:00Z">
                          <w:rPr>
                            <w:rFonts w:ascii="Cambria Math" w:hAnsi="Cambria Math"/>
                          </w:rPr>
                        </w:rPrChange>
                      </w:rPr>
                      <m:t>Z</m:t>
                    </m:r>
                  </m:e>
                  <m:sub>
                    <m:r>
                      <w:rPr>
                        <w:rFonts w:ascii="Cambria Math" w:hAnsi="Cambria Math"/>
                        <w:noProof/>
                        <w:rPrChange w:id="8499" w:author="Peto" w:date="2018-06-14T07:18:00Z">
                          <w:rPr>
                            <w:rFonts w:ascii="Cambria Math" w:hAnsi="Cambria Math"/>
                          </w:rPr>
                        </w:rPrChange>
                      </w:rPr>
                      <m:t>0</m:t>
                    </m:r>
                  </m:sub>
                </m:sSub>
              </m:den>
            </m:f>
          </m:e>
        </m:rad>
      </m:oMath>
      <w:r w:rsidRPr="00A82009">
        <w:rPr>
          <w:noProof/>
          <w:rPrChange w:id="8500" w:author="Peto" w:date="2018-06-14T07:18:00Z">
            <w:rPr/>
          </w:rPrChange>
        </w:rPr>
        <w:t xml:space="preserve"> počas 5 minútového merania. Hodnotených bolo opäť 30 zdravých dobrovoľníkov. Pre každého dobrovoľnika bola spočítaná pole hodnôt pre každý parameter o dĺžke počtu srdečných cyklov. V poli hodnôt bol</w:t>
      </w:r>
      <w:r w:rsidR="00292C99" w:rsidRPr="00A82009">
        <w:rPr>
          <w:noProof/>
          <w:rPrChange w:id="8501" w:author="Peto" w:date="2018-06-14T07:18:00Z">
            <w:rPr/>
          </w:rPrChange>
        </w:rPr>
        <w:t>a spočítaná smerodatná odchylka</w:t>
      </w:r>
      <w:r w:rsidRPr="00A82009">
        <w:rPr>
          <w:noProof/>
          <w:rPrChange w:id="8502" w:author="Peto" w:date="2018-06-14T07:18:00Z">
            <w:rPr/>
          </w:rPrChange>
        </w:rPr>
        <w:t xml:space="preserve">. Pre každého dobrovoľníka dostávame </w:t>
      </w:r>
      <w:r w:rsidR="00292C99" w:rsidRPr="00A82009">
        <w:rPr>
          <w:noProof/>
          <w:rPrChange w:id="8503" w:author="Peto" w:date="2018-06-14T07:18:00Z">
            <w:rPr/>
          </w:rPrChange>
        </w:rPr>
        <w:t xml:space="preserve">smerodatnú odchylku </w:t>
      </w:r>
      <w:r w:rsidRPr="00A82009">
        <w:rPr>
          <w:noProof/>
          <w:rPrChange w:id="8504" w:author="Peto" w:date="2018-06-14T07:18:00Z">
            <w:rPr/>
          </w:rPrChange>
        </w:rPr>
        <w:t xml:space="preserve">hodnôt parametrov </w:t>
      </w:r>
      <w:r w:rsidRPr="00A82009">
        <w:rPr>
          <w:rFonts w:ascii="Cambria Math" w:hAnsi="Cambria Math"/>
          <w:i/>
          <w:noProof/>
          <w:rPrChange w:id="8505" w:author="Peto" w:date="2018-06-14T07:18:00Z">
            <w:rPr/>
          </w:rPrChange>
        </w:rPr>
        <w:t>Z</w:t>
      </w:r>
      <w:del w:id="8506" w:author="Langer, Peter" w:date="2018-06-12T08:23:00Z">
        <w:r w:rsidRPr="00A82009" w:rsidDel="00E16A17">
          <w:rPr>
            <w:rFonts w:ascii="Cambria Math" w:hAnsi="Cambria Math"/>
            <w:i/>
            <w:noProof/>
            <w:rPrChange w:id="8507" w:author="Peto" w:date="2018-06-14T07:18:00Z">
              <w:rPr/>
            </w:rPrChange>
          </w:rPr>
          <w:delText>0</w:delText>
        </w:r>
      </w:del>
      <w:ins w:id="8508" w:author="Langer, Peter" w:date="2018-06-12T08:23:00Z">
        <w:r w:rsidR="00E16A17" w:rsidRPr="00A82009">
          <w:rPr>
            <w:rFonts w:ascii="Cambria Math" w:hAnsi="Cambria Math"/>
            <w:i/>
            <w:noProof/>
            <w:vertAlign w:val="subscript"/>
            <w:rPrChange w:id="8509" w:author="Peto" w:date="2018-06-14T07:18:00Z">
              <w:rPr>
                <w:rFonts w:ascii="Cambria Math" w:hAnsi="Cambria Math"/>
                <w:i/>
                <w:vertAlign w:val="subscript"/>
              </w:rPr>
            </w:rPrChange>
          </w:rPr>
          <w:t>0</w:t>
        </w:r>
      </w:ins>
      <w:r w:rsidRPr="00A82009">
        <w:rPr>
          <w:noProof/>
          <w:rPrChange w:id="8510" w:author="Peto" w:date="2018-06-14T07:18:00Z">
            <w:rPr/>
          </w:rPrChange>
        </w:rPr>
        <w:t xml:space="preserve">, </w:t>
      </w:r>
      <w:ins w:id="8511" w:author="Langer, Peter" w:date="2018-06-12T08:22:00Z">
        <m:oMath>
          <m:r>
            <w:rPr>
              <w:rFonts w:ascii="Cambria Math" w:hAnsi="Cambria Math"/>
              <w:noProof/>
              <w:rPrChange w:id="8512"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8513" w:author="Peto" w:date="2018-06-14T07:18:00Z">
                    <w:rPr>
                      <w:rFonts w:ascii="Cambria Math" w:hAnsi="Cambria Math"/>
                    </w:rPr>
                  </w:rPrChange>
                </w:rPr>
                <m:t>t</m:t>
              </m:r>
            </m:e>
            <m:sub>
              <m:r>
                <w:rPr>
                  <w:rFonts w:ascii="Cambria Math" w:hAnsi="Cambria Math"/>
                  <w:noProof/>
                  <w:rPrChange w:id="8514" w:author="Peto" w:date="2018-06-14T07:18:00Z">
                    <w:rPr>
                      <w:rFonts w:ascii="Cambria Math" w:hAnsi="Cambria Math"/>
                    </w:rPr>
                  </w:rPrChange>
                </w:rPr>
                <m:t>max</m:t>
              </m:r>
            </m:sub>
          </m:sSub>
        </m:oMath>
      </w:ins>
      <w:del w:id="8515" w:author="Langer, Peter" w:date="2018-06-12T08:22:00Z">
        <w:r w:rsidRPr="00A82009" w:rsidDel="00E16A17">
          <w:rPr>
            <w:noProof/>
            <w:rPrChange w:id="8516" w:author="Peto" w:date="2018-06-14T07:18:00Z">
              <w:rPr/>
            </w:rPrChange>
          </w:rPr>
          <w:delText>-dZ/dt max</w:delText>
        </w:r>
      </w:del>
      <w:r w:rsidRPr="00A82009">
        <w:rPr>
          <w:noProof/>
          <w:rPrChange w:id="8517" w:author="Peto" w:date="2018-06-14T07:18:00Z">
            <w:rPr/>
          </w:rPrChange>
        </w:rPr>
        <w:t xml:space="preserve"> 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8518"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8519" w:author="Peto" w:date="2018-06-14T07:18:00Z">
                          <w:rPr>
                            <w:rFonts w:ascii="Cambria Math" w:hAnsi="Cambria Math"/>
                          </w:rPr>
                        </w:rPrChange>
                      </w:rPr>
                      <m:t>)</m:t>
                    </m:r>
                  </m:num>
                  <m:den>
                    <m:r>
                      <w:rPr>
                        <w:rFonts w:ascii="Cambria Math" w:hAnsi="Cambria Math"/>
                        <w:noProof/>
                        <w:rPrChange w:id="8520"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8521" w:author="Peto" w:date="2018-06-14T07:18:00Z">
                              <w:rPr>
                                <w:rFonts w:ascii="Cambria Math" w:hAnsi="Cambria Math"/>
                              </w:rPr>
                            </w:rPrChange>
                          </w:rPr>
                          <m:t>t</m:t>
                        </m:r>
                      </m:e>
                      <m:sub>
                        <m:r>
                          <w:rPr>
                            <w:rFonts w:ascii="Cambria Math" w:hAnsi="Cambria Math"/>
                            <w:noProof/>
                            <w:rPrChange w:id="8522"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8523" w:author="Peto" w:date="2018-06-14T07:18:00Z">
                          <w:rPr>
                            <w:rFonts w:ascii="Cambria Math" w:hAnsi="Cambria Math"/>
                          </w:rPr>
                        </w:rPrChange>
                      </w:rPr>
                      <m:t>Z</m:t>
                    </m:r>
                  </m:e>
                  <m:sub>
                    <m:r>
                      <w:rPr>
                        <w:rFonts w:ascii="Cambria Math" w:hAnsi="Cambria Math"/>
                        <w:noProof/>
                        <w:rPrChange w:id="8524" w:author="Peto" w:date="2018-06-14T07:18:00Z">
                          <w:rPr>
                            <w:rFonts w:ascii="Cambria Math" w:hAnsi="Cambria Math"/>
                          </w:rPr>
                        </w:rPrChange>
                      </w:rPr>
                      <m:t>0</m:t>
                    </m:r>
                  </m:sub>
                </m:sSub>
              </m:den>
            </m:f>
          </m:e>
        </m:rad>
      </m:oMath>
      <w:r w:rsidR="00AE4A53" w:rsidRPr="00A82009">
        <w:rPr>
          <w:noProof/>
          <w:rPrChange w:id="8525" w:author="Peto" w:date="2018-06-14T07:18:00Z">
            <w:rPr/>
          </w:rPrChange>
        </w:rPr>
        <w:t>, čo reprezentuje výchylku parametra</w:t>
      </w:r>
      <w:r w:rsidRPr="00A82009">
        <w:rPr>
          <w:noProof/>
          <w:rPrChange w:id="8526" w:author="Peto" w:date="2018-06-14T07:18:00Z">
            <w:rPr/>
          </w:rPrChange>
        </w:rPr>
        <w:t xml:space="preserve">. </w:t>
      </w:r>
      <w:r w:rsidR="00AE4A53" w:rsidRPr="00A82009">
        <w:rPr>
          <w:noProof/>
          <w:rPrChange w:id="8527" w:author="Peto" w:date="2018-06-14T07:18:00Z">
            <w:rPr/>
          </w:rPrChange>
        </w:rPr>
        <w:t xml:space="preserve">Výchylka parametra  </w:t>
      </w:r>
      <w:r w:rsidRPr="00A82009">
        <w:rPr>
          <w:noProof/>
          <w:rPrChange w:id="8528" w:author="Peto" w:date="2018-06-14T07:18:00Z">
            <w:rPr/>
          </w:rPrChange>
        </w:rPr>
        <w:t>nám určuje mieru zmeny parametra počas merania, alebo variabilitu tohto parametra p</w:t>
      </w:r>
      <w:r w:rsidR="00292C99" w:rsidRPr="00A82009">
        <w:rPr>
          <w:noProof/>
          <w:rPrChange w:id="8529" w:author="Peto" w:date="2018-06-14T07:18:00Z">
            <w:rPr/>
          </w:rPrChange>
        </w:rPr>
        <w:t>očas merania. Označme opäť túto</w:t>
      </w:r>
      <w:r w:rsidRPr="00A82009">
        <w:rPr>
          <w:noProof/>
          <w:rPrChange w:id="8530" w:author="Peto" w:date="2018-06-14T07:18:00Z">
            <w:rPr/>
          </w:rPrChange>
        </w:rPr>
        <w:t xml:space="preserve"> </w:t>
      </w:r>
      <w:r w:rsidR="00AE4A53" w:rsidRPr="00A82009">
        <w:rPr>
          <w:noProof/>
          <w:rPrChange w:id="8531" w:author="Peto" w:date="2018-06-14T07:18:00Z">
            <w:rPr/>
          </w:rPrChange>
        </w:rPr>
        <w:t xml:space="preserve">výchylku parametra </w:t>
      </w:r>
      <w:r w:rsidRPr="00A82009">
        <w:rPr>
          <w:noProof/>
          <w:rPrChange w:id="8532" w:author="Peto" w:date="2018-06-14T07:18:00Z">
            <w:rPr/>
          </w:rPrChange>
        </w:rPr>
        <w:t>ako popisnú hodnotu pre daného dobrovoľníka. Aby sme odhadli ako sa parameter mení naprieč celou populáciou, spočítali sme priemernú hodnotu popisných hodnôt</w:t>
      </w:r>
      <w:r w:rsidR="00292C99" w:rsidRPr="00A82009">
        <w:rPr>
          <w:noProof/>
          <w:rPrChange w:id="8533" w:author="Peto" w:date="2018-06-14T07:18:00Z">
            <w:rPr/>
          </w:rPrChange>
        </w:rPr>
        <w:t xml:space="preserve"> (výchylky parametra)</w:t>
      </w:r>
      <w:r w:rsidRPr="00A82009">
        <w:rPr>
          <w:noProof/>
          <w:rPrChange w:id="8534" w:author="Peto" w:date="2018-06-14T07:18:00Z">
            <w:rPr/>
          </w:rPrChange>
        </w:rPr>
        <w:t xml:space="preserve"> a ich </w:t>
      </w:r>
      <w:r w:rsidR="00AE4A53" w:rsidRPr="00A82009">
        <w:rPr>
          <w:noProof/>
          <w:rPrChange w:id="8535" w:author="Peto" w:date="2018-06-14T07:18:00Z">
            <w:rPr/>
          </w:rPrChange>
        </w:rPr>
        <w:t>smerodatnú odchylku</w:t>
      </w:r>
      <w:r w:rsidRPr="00A82009">
        <w:rPr>
          <w:noProof/>
          <w:rPrChange w:id="8536" w:author="Peto" w:date="2018-06-14T07:18:00Z">
            <w:rPr/>
          </w:rPrChange>
        </w:rPr>
        <w:t xml:space="preserve">. Výsledky udáva </w:t>
      </w:r>
      <w:r w:rsidR="00FB6B24" w:rsidRPr="00A82009">
        <w:rPr>
          <w:noProof/>
          <w:rPrChange w:id="8537" w:author="Peto" w:date="2018-06-14T07:18:00Z">
            <w:rPr/>
          </w:rPrChange>
        </w:rPr>
        <w:fldChar w:fldCharType="begin"/>
      </w:r>
      <w:r w:rsidR="00FB6B24" w:rsidRPr="00A82009">
        <w:rPr>
          <w:noProof/>
          <w:rPrChange w:id="8538" w:author="Peto" w:date="2018-06-14T07:18:00Z">
            <w:rPr/>
          </w:rPrChange>
        </w:rPr>
        <w:instrText xml:space="preserve"> REF _Ref513900121 \h </w:instrText>
      </w:r>
      <w:r w:rsidR="00FB6B24" w:rsidRPr="00A82009">
        <w:rPr>
          <w:noProof/>
          <w:rPrChange w:id="8539" w:author="Peto" w:date="2018-06-14T07:18:00Z">
            <w:rPr>
              <w:noProof/>
            </w:rPr>
          </w:rPrChange>
        </w:rPr>
      </w:r>
      <w:r w:rsidR="00FB6B24" w:rsidRPr="00A82009">
        <w:rPr>
          <w:noProof/>
          <w:rPrChange w:id="8540" w:author="Peto" w:date="2018-06-14T07:18:00Z">
            <w:rPr/>
          </w:rPrChange>
        </w:rPr>
        <w:fldChar w:fldCharType="separate"/>
      </w:r>
      <w:r w:rsidR="00F95B9C" w:rsidRPr="00A82009">
        <w:rPr>
          <w:noProof/>
          <w:rPrChange w:id="8541" w:author="Peto" w:date="2018-06-14T07:18:00Z">
            <w:rPr/>
          </w:rPrChange>
        </w:rPr>
        <w:t>Tabuľka 9</w:t>
      </w:r>
      <w:r w:rsidR="00FB6B24" w:rsidRPr="00A82009">
        <w:rPr>
          <w:noProof/>
          <w:rPrChange w:id="8542" w:author="Peto" w:date="2018-06-14T07:18:00Z">
            <w:rPr/>
          </w:rPrChange>
        </w:rPr>
        <w:fldChar w:fldCharType="end"/>
      </w:r>
      <w:r w:rsidRPr="00A82009">
        <w:rPr>
          <w:noProof/>
          <w:rPrChange w:id="8543" w:author="Peto" w:date="2018-06-14T07:18:00Z">
            <w:rPr/>
          </w:rPrChange>
        </w:rPr>
        <w:t>.</w:t>
      </w:r>
    </w:p>
    <w:p w14:paraId="49CEABD7" w14:textId="77777777" w:rsidR="003E40AE" w:rsidRPr="00A82009" w:rsidRDefault="003E40AE" w:rsidP="00CE547F">
      <w:pPr>
        <w:rPr>
          <w:noProof/>
          <w:rPrChange w:id="8544" w:author="Peto" w:date="2018-06-14T07:18:00Z">
            <w:rPr/>
          </w:rPrChange>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A82009"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Default="00B05B26" w:rsidP="00E471EA">
            <w:pPr>
              <w:overflowPunct/>
              <w:autoSpaceDE/>
              <w:autoSpaceDN/>
              <w:adjustRightInd/>
              <w:spacing w:line="240" w:lineRule="auto"/>
              <w:jc w:val="center"/>
              <w:textAlignment w:val="auto"/>
              <w:rPr>
                <w:ins w:id="8545" w:author="Peto" w:date="2018-06-14T10:27:00Z"/>
                <w:rFonts w:ascii="Arial" w:hAnsi="Arial" w:cs="Arial"/>
                <w:b/>
                <w:noProof/>
                <w:sz w:val="32"/>
                <w:szCs w:val="32"/>
              </w:rPr>
            </w:pPr>
            <w:r w:rsidRPr="00A82009">
              <w:rPr>
                <w:rFonts w:ascii="Arial" w:hAnsi="Arial" w:cs="Arial"/>
                <w:b/>
                <w:noProof/>
                <w:sz w:val="32"/>
                <w:szCs w:val="32"/>
                <w:rPrChange w:id="8546" w:author="Peto" w:date="2018-06-14T07:18:00Z">
                  <w:rPr>
                    <w:rFonts w:ascii="Arial" w:hAnsi="Arial" w:cs="Arial"/>
                    <w:b/>
                    <w:sz w:val="32"/>
                    <w:szCs w:val="32"/>
                  </w:rPr>
                </w:rPrChange>
              </w:rPr>
              <w:t>Výchylka parametra – spontánne dýchanie</w:t>
            </w:r>
          </w:p>
          <w:p w14:paraId="7D917C39" w14:textId="77777777" w:rsidR="00086FB4" w:rsidRPr="00A059D2" w:rsidRDefault="00086FB4" w:rsidP="00086FB4">
            <w:pPr>
              <w:overflowPunct/>
              <w:autoSpaceDE/>
              <w:autoSpaceDN/>
              <w:adjustRightInd/>
              <w:spacing w:line="240" w:lineRule="auto"/>
              <w:jc w:val="center"/>
              <w:textAlignment w:val="auto"/>
              <w:rPr>
                <w:ins w:id="8547" w:author="Peto" w:date="2018-06-14T10:27:00Z"/>
                <w:rFonts w:ascii="Arial" w:hAnsi="Arial" w:cs="Arial"/>
                <w:szCs w:val="24"/>
              </w:rPr>
            </w:pPr>
            <w:ins w:id="8548" w:author="Peto" w:date="2018-06-14T10:27:00Z">
              <w:r w:rsidRPr="00A059D2">
                <w:rPr>
                  <w:rFonts w:ascii="Arial" w:hAnsi="Arial" w:cs="Arial"/>
                  <w:szCs w:val="24"/>
                </w:rPr>
                <w:t>Štatistika pre 30 subjektov</w:t>
              </w:r>
            </w:ins>
          </w:p>
          <w:p w14:paraId="7C08EDA3" w14:textId="76F821DF" w:rsidR="00086FB4" w:rsidRPr="00A82009" w:rsidDel="00086FB4" w:rsidRDefault="00086FB4" w:rsidP="00086FB4">
            <w:pPr>
              <w:overflowPunct/>
              <w:autoSpaceDE/>
              <w:autoSpaceDN/>
              <w:adjustRightInd/>
              <w:spacing w:line="240" w:lineRule="auto"/>
              <w:jc w:val="center"/>
              <w:textAlignment w:val="auto"/>
              <w:rPr>
                <w:del w:id="8549" w:author="Peto" w:date="2018-06-14T10:27:00Z"/>
                <w:rFonts w:ascii="Arial" w:hAnsi="Arial" w:cs="Arial"/>
                <w:b/>
                <w:noProof/>
                <w:sz w:val="32"/>
                <w:szCs w:val="32"/>
                <w:rPrChange w:id="8550" w:author="Peto" w:date="2018-06-14T07:18:00Z">
                  <w:rPr>
                    <w:del w:id="8551" w:author="Peto" w:date="2018-06-14T10:27:00Z"/>
                    <w:rFonts w:ascii="Arial" w:hAnsi="Arial" w:cs="Arial"/>
                    <w:b/>
                    <w:sz w:val="32"/>
                    <w:szCs w:val="32"/>
                  </w:rPr>
                </w:rPrChange>
              </w:rPr>
            </w:pPr>
          </w:p>
          <w:p w14:paraId="7CCB8C68"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855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553" w:author="Peto" w:date="2018-06-14T07:18:00Z">
                  <w:rPr>
                    <w:rFonts w:ascii="Calibri" w:hAnsi="Calibri" w:cs="Calibri"/>
                    <w:color w:val="000000"/>
                    <w:sz w:val="18"/>
                    <w:szCs w:val="18"/>
                  </w:rPr>
                </w:rPrChange>
              </w:rPr>
              <w:t> </w:t>
            </w:r>
          </w:p>
        </w:tc>
      </w:tr>
      <w:tr w:rsidR="00B05B26" w:rsidRPr="00A82009"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A82009" w:rsidRDefault="00B05B26" w:rsidP="00E471EA">
            <w:pPr>
              <w:overflowPunct/>
              <w:autoSpaceDE/>
              <w:autoSpaceDN/>
              <w:adjustRightInd/>
              <w:spacing w:line="240" w:lineRule="auto"/>
              <w:textAlignment w:val="auto"/>
              <w:rPr>
                <w:rFonts w:ascii="Arial" w:hAnsi="Arial" w:cs="Arial"/>
                <w:noProof/>
                <w:sz w:val="18"/>
                <w:szCs w:val="18"/>
                <w:rPrChange w:id="8554" w:author="Peto" w:date="2018-06-14T07:18:00Z">
                  <w:rPr>
                    <w:rFonts w:ascii="Arial" w:hAnsi="Arial" w:cs="Arial"/>
                    <w:sz w:val="18"/>
                    <w:szCs w:val="18"/>
                  </w:rPr>
                </w:rPrChange>
              </w:rPr>
            </w:pPr>
            <w:r w:rsidRPr="00A82009">
              <w:rPr>
                <w:rFonts w:ascii="Arial" w:hAnsi="Arial" w:cs="Arial"/>
                <w:noProof/>
                <w:sz w:val="18"/>
                <w:szCs w:val="18"/>
                <w:rPrChange w:id="8555" w:author="Peto" w:date="2018-06-14T07:18:00Z">
                  <w:rPr>
                    <w:rFonts w:ascii="Arial" w:hAnsi="Arial" w:cs="Arial"/>
                    <w:sz w:val="18"/>
                    <w:szCs w:val="18"/>
                  </w:rPr>
                </w:rPrChange>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A82009" w:rsidRDefault="00B05B26" w:rsidP="00E471EA">
            <w:pPr>
              <w:overflowPunct/>
              <w:autoSpaceDE/>
              <w:autoSpaceDN/>
              <w:adjustRightInd/>
              <w:spacing w:line="240" w:lineRule="auto"/>
              <w:textAlignment w:val="auto"/>
              <w:rPr>
                <w:rFonts w:ascii="Arial" w:hAnsi="Arial" w:cs="Arial"/>
                <w:noProof/>
                <w:sz w:val="22"/>
                <w:szCs w:val="22"/>
                <w:rPrChange w:id="8556" w:author="Peto" w:date="2018-06-14T07:18:00Z">
                  <w:rPr>
                    <w:rFonts w:ascii="Arial" w:hAnsi="Arial" w:cs="Arial"/>
                    <w:sz w:val="22"/>
                    <w:szCs w:val="22"/>
                  </w:rPr>
                </w:rPrChange>
              </w:rPr>
            </w:pPr>
            <w:r w:rsidRPr="00A82009">
              <w:rPr>
                <w:rFonts w:ascii="Arial" w:hAnsi="Arial" w:cs="Arial"/>
                <w:noProof/>
                <w:sz w:val="22"/>
                <w:szCs w:val="22"/>
                <w:rPrChange w:id="8557" w:author="Peto" w:date="2018-06-14T07:18:00Z">
                  <w:rPr>
                    <w:rFonts w:ascii="Arial" w:hAnsi="Arial" w:cs="Arial"/>
                    <w:sz w:val="22"/>
                    <w:szCs w:val="22"/>
                  </w:rPr>
                </w:rPrChange>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A82009" w:rsidRDefault="00B05B26" w:rsidP="00E471EA">
            <w:pPr>
              <w:overflowPunct/>
              <w:autoSpaceDE/>
              <w:autoSpaceDN/>
              <w:adjustRightInd/>
              <w:spacing w:line="240" w:lineRule="auto"/>
              <w:jc w:val="center"/>
              <w:textAlignment w:val="auto"/>
              <w:rPr>
                <w:rFonts w:ascii="Calibri" w:hAnsi="Calibri" w:cs="Calibri"/>
                <w:noProof/>
                <w:color w:val="000000"/>
                <w:sz w:val="22"/>
                <w:szCs w:val="22"/>
                <w:rPrChange w:id="855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59" w:author="Peto" w:date="2018-06-14T07:18:00Z">
                  <w:rPr>
                    <w:rFonts w:ascii="Calibri" w:hAnsi="Calibri" w:cs="Calibri"/>
                    <w:color w:val="000000"/>
                    <w:sz w:val="22"/>
                    <w:szCs w:val="22"/>
                  </w:rPr>
                </w:rPrChange>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60" w:author="Peto" w:date="2018-06-14T07:18:00Z">
                  <w:rPr>
                    <w:rFonts w:ascii="Calibri" w:hAnsi="Calibri" w:cs="Calibri"/>
                    <w:color w:val="000000"/>
                    <w:sz w:val="22"/>
                    <w:szCs w:val="22"/>
                  </w:rPr>
                </w:rPrChange>
              </w:rPr>
            </w:pPr>
            <w:r w:rsidRPr="00D72AE1">
              <w:rPr>
                <w:noProof/>
                <w:lang w:val="cs-CZ"/>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820F54" w:rsidRDefault="00820F54"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820F54" w:rsidRDefault="00820F54"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8561" w:author="Peto" w:date="2018-06-14T07:18:00Z">
                  <w:rPr>
                    <w:rFonts w:ascii="Calibri" w:hAnsi="Calibri" w:cs="Calibri"/>
                    <w:color w:val="000000"/>
                    <w:sz w:val="22"/>
                    <w:szCs w:val="22"/>
                  </w:rPr>
                </w:rPrChange>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6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63" w:author="Peto" w:date="2018-06-14T07:18:00Z">
                  <w:rPr>
                    <w:rFonts w:ascii="Calibri" w:hAnsi="Calibri" w:cs="Calibri"/>
                    <w:color w:val="000000"/>
                    <w:sz w:val="22"/>
                    <w:szCs w:val="22"/>
                  </w:rPr>
                </w:rPrChange>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A82009" w:rsidRDefault="00B05B26" w:rsidP="00E471EA">
            <w:pPr>
              <w:overflowPunct/>
              <w:autoSpaceDE/>
              <w:autoSpaceDN/>
              <w:adjustRightInd/>
              <w:spacing w:line="240" w:lineRule="auto"/>
              <w:jc w:val="right"/>
              <w:textAlignment w:val="auto"/>
              <w:rPr>
                <w:rFonts w:ascii="Calibri" w:hAnsi="Calibri" w:cs="Calibri"/>
                <w:noProof/>
                <w:color w:val="000000"/>
                <w:sz w:val="22"/>
                <w:szCs w:val="22"/>
                <w:rPrChange w:id="856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65" w:author="Peto" w:date="2018-06-14T07:18:00Z">
                  <w:rPr>
                    <w:rFonts w:ascii="Calibri" w:hAnsi="Calibri" w:cs="Calibri"/>
                    <w:color w:val="000000"/>
                    <w:sz w:val="22"/>
                    <w:szCs w:val="22"/>
                  </w:rPr>
                </w:rPrChange>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A82009" w:rsidRDefault="00B05B26" w:rsidP="00E471EA">
            <w:pPr>
              <w:overflowPunct/>
              <w:autoSpaceDE/>
              <w:autoSpaceDN/>
              <w:adjustRightInd/>
              <w:spacing w:line="240" w:lineRule="auto"/>
              <w:jc w:val="center"/>
              <w:textAlignment w:val="auto"/>
              <w:rPr>
                <w:rFonts w:ascii="Calibri" w:hAnsi="Calibri" w:cs="Calibri"/>
                <w:noProof/>
                <w:color w:val="000000"/>
                <w:sz w:val="22"/>
                <w:szCs w:val="22"/>
                <w:rPrChange w:id="856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67" w:author="Peto" w:date="2018-06-14T07:18:00Z">
                  <w:rPr>
                    <w:rFonts w:ascii="Calibri" w:hAnsi="Calibri" w:cs="Calibri"/>
                    <w:color w:val="000000"/>
                    <w:sz w:val="22"/>
                    <w:szCs w:val="22"/>
                  </w:rPr>
                </w:rPrChange>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6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69" w:author="Peto" w:date="2018-06-14T07:18:00Z">
                  <w:rPr>
                    <w:rFonts w:ascii="Calibri" w:hAnsi="Calibri" w:cs="Calibri"/>
                    <w:color w:val="000000"/>
                    <w:sz w:val="22"/>
                    <w:szCs w:val="22"/>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70" w:author="Peto" w:date="2018-06-14T07:18:00Z">
                  <w:rPr>
                    <w:rFonts w:ascii="Calibri" w:hAnsi="Calibri" w:cs="Calibri"/>
                    <w:color w:val="000000"/>
                    <w:sz w:val="22"/>
                    <w:szCs w:val="22"/>
                  </w:rPr>
                </w:rPrChange>
              </w:rPr>
            </w:pPr>
            <w:r w:rsidRPr="00D72AE1">
              <w:rPr>
                <w:noProof/>
                <w:lang w:val="cs-CZ"/>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8571" w:author="Peto" w:date="2018-06-14T07:18:00Z">
                  <w:rPr>
                    <w:rFonts w:ascii="Calibri" w:hAnsi="Calibri" w:cs="Calibri"/>
                    <w:color w:val="000000"/>
                    <w:sz w:val="22"/>
                    <w:szCs w:val="22"/>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7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73" w:author="Peto" w:date="2018-06-14T07:18:00Z">
                  <w:rPr>
                    <w:rFonts w:ascii="Calibri" w:hAnsi="Calibri" w:cs="Calibri"/>
                    <w:color w:val="000000"/>
                    <w:sz w:val="22"/>
                    <w:szCs w:val="22"/>
                  </w:rPr>
                </w:rPrChange>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7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75" w:author="Peto" w:date="2018-06-14T07:18:00Z">
                  <w:rPr>
                    <w:rFonts w:ascii="Calibri" w:hAnsi="Calibri" w:cs="Calibri"/>
                    <w:color w:val="000000"/>
                    <w:sz w:val="22"/>
                    <w:szCs w:val="22"/>
                  </w:rPr>
                </w:rPrChange>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7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77" w:author="Peto" w:date="2018-06-14T07:18:00Z">
                  <w:rPr>
                    <w:rFonts w:ascii="Calibri" w:hAnsi="Calibri" w:cs="Calibri"/>
                    <w:color w:val="000000"/>
                    <w:sz w:val="22"/>
                    <w:szCs w:val="22"/>
                  </w:rPr>
                </w:rPrChange>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85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579" w:author="Peto" w:date="2018-06-14T07:18:00Z">
                  <w:rPr>
                    <w:rFonts w:ascii="Calibri" w:hAnsi="Calibri" w:cs="Calibri"/>
                    <w:color w:val="000000"/>
                    <w:sz w:val="18"/>
                    <w:szCs w:val="18"/>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8580" w:author="Peto" w:date="2018-06-14T07:18:00Z">
                  <w:rPr>
                    <w:rFonts w:ascii="Calibri" w:hAnsi="Calibri" w:cs="Calibri"/>
                    <w:color w:val="000000"/>
                    <w:sz w:val="18"/>
                    <w:szCs w:val="18"/>
                  </w:rPr>
                </w:rPrChange>
              </w:rPr>
            </w:pPr>
            <w:r w:rsidRPr="00D72AE1">
              <w:rPr>
                <w:noProof/>
                <w:lang w:val="cs-CZ"/>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820F54" w:rsidRDefault="00820F54"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820F54" w:rsidRDefault="00820F54"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8581" w:author="Peto" w:date="2018-06-14T07:18:00Z">
                  <w:rPr>
                    <w:rFonts w:ascii="Calibri" w:hAnsi="Calibri" w:cs="Calibri"/>
                    <w:color w:val="000000"/>
                    <w:sz w:val="18"/>
                    <w:szCs w:val="18"/>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85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583" w:author="Peto" w:date="2018-06-14T07:18:00Z">
                  <w:rPr>
                    <w:rFonts w:ascii="Calibri" w:hAnsi="Calibri" w:cs="Calibri"/>
                    <w:color w:val="000000"/>
                    <w:sz w:val="18"/>
                    <w:szCs w:val="18"/>
                  </w:rPr>
                </w:rPrChange>
              </w:rPr>
              <w:t> </w:t>
            </w:r>
          </w:p>
        </w:tc>
      </w:tr>
      <w:tr w:rsidR="00CE547F" w:rsidRPr="00A82009"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8584" w:author="Peto" w:date="2018-06-14T07:18:00Z">
                  <w:rPr>
                    <w:rFonts w:ascii="Arial" w:hAnsi="Arial" w:cs="Arial"/>
                    <w:sz w:val="20"/>
                  </w:rPr>
                </w:rPrChange>
              </w:rPr>
            </w:pPr>
            <w:r w:rsidRPr="00A82009">
              <w:rPr>
                <w:rFonts w:ascii="Arial" w:hAnsi="Arial" w:cs="Arial"/>
                <w:noProof/>
                <w:sz w:val="20"/>
                <w:rPrChange w:id="8585" w:author="Peto" w:date="2018-06-14T07:18:00Z">
                  <w:rPr>
                    <w:rFonts w:ascii="Arial" w:hAnsi="Arial" w:cs="Arial"/>
                    <w:sz w:val="20"/>
                  </w:rPr>
                </w:rPrChange>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38374CFF"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586" w:author="Peto" w:date="2018-06-14T07:18:00Z">
                  <w:rPr>
                    <w:rFonts w:ascii="Calibri" w:hAnsi="Calibri" w:cs="Calibri"/>
                    <w:color w:val="000000"/>
                    <w:sz w:val="20"/>
                  </w:rPr>
                </w:rPrChange>
              </w:rPr>
            </w:pPr>
            <w:r w:rsidRPr="00A82009">
              <w:rPr>
                <w:rFonts w:ascii="Calibri" w:hAnsi="Calibri" w:cs="Calibri"/>
                <w:noProof/>
                <w:color w:val="000000"/>
                <w:sz w:val="20"/>
                <w:rPrChange w:id="8587" w:author="Peto" w:date="2018-06-14T07:18:00Z">
                  <w:rPr>
                    <w:rFonts w:ascii="Calibri" w:hAnsi="Calibri" w:cs="Calibri"/>
                    <w:color w:val="000000"/>
                    <w:sz w:val="20"/>
                  </w:rPr>
                </w:rPrChange>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588" w:author="Peto" w:date="2018-06-14T07:18:00Z">
                  <w:rPr>
                    <w:rFonts w:ascii="Calibri" w:hAnsi="Calibri" w:cs="Calibri"/>
                    <w:color w:val="000000"/>
                    <w:sz w:val="20"/>
                  </w:rPr>
                </w:rPrChange>
              </w:rPr>
            </w:pPr>
            <w:r w:rsidRPr="00A82009">
              <w:rPr>
                <w:rFonts w:ascii="Calibri" w:hAnsi="Calibri" w:cs="Calibri"/>
                <w:noProof/>
                <w:color w:val="000000"/>
                <w:sz w:val="20"/>
                <w:rPrChange w:id="8589" w:author="Peto" w:date="2018-06-14T07:18:00Z">
                  <w:rPr>
                    <w:rFonts w:ascii="Calibri" w:hAnsi="Calibri" w:cs="Calibri"/>
                    <w:color w:val="000000"/>
                    <w:sz w:val="20"/>
                  </w:rPr>
                </w:rPrChange>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590" w:author="Peto" w:date="2018-06-14T07:18:00Z">
                  <w:rPr>
                    <w:rFonts w:ascii="Calibri" w:hAnsi="Calibri" w:cs="Calibri"/>
                    <w:color w:val="000000"/>
                    <w:sz w:val="20"/>
                  </w:rPr>
                </w:rPrChange>
              </w:rPr>
            </w:pPr>
            <w:r w:rsidRPr="00A82009">
              <w:rPr>
                <w:rFonts w:ascii="Calibri" w:hAnsi="Calibri" w:cs="Calibri"/>
                <w:noProof/>
                <w:color w:val="000000"/>
                <w:sz w:val="20"/>
                <w:rPrChange w:id="8591" w:author="Peto" w:date="2018-06-14T07:18:00Z">
                  <w:rPr>
                    <w:rFonts w:ascii="Calibri" w:hAnsi="Calibri" w:cs="Calibri"/>
                    <w:color w:val="000000"/>
                    <w:sz w:val="20"/>
                  </w:rPr>
                </w:rPrChange>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592" w:author="Peto" w:date="2018-06-14T07:18:00Z">
                  <w:rPr>
                    <w:rFonts w:ascii="Calibri" w:hAnsi="Calibri" w:cs="Calibri"/>
                    <w:color w:val="000000"/>
                    <w:sz w:val="20"/>
                  </w:rPr>
                </w:rPrChange>
              </w:rPr>
            </w:pPr>
            <w:r w:rsidRPr="00A82009">
              <w:rPr>
                <w:rFonts w:ascii="Calibri" w:hAnsi="Calibri" w:cs="Calibri"/>
                <w:noProof/>
                <w:color w:val="000000"/>
                <w:sz w:val="20"/>
                <w:rPrChange w:id="8593" w:author="Peto" w:date="2018-06-14T07:18:00Z">
                  <w:rPr>
                    <w:rFonts w:ascii="Calibri" w:hAnsi="Calibri" w:cs="Calibri"/>
                    <w:color w:val="000000"/>
                    <w:sz w:val="20"/>
                  </w:rPr>
                </w:rPrChange>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594" w:author="Peto" w:date="2018-06-14T07:18:00Z">
                  <w:rPr>
                    <w:rFonts w:ascii="Calibri" w:hAnsi="Calibri" w:cs="Calibri"/>
                    <w:color w:val="000000"/>
                    <w:sz w:val="20"/>
                  </w:rPr>
                </w:rPrChange>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595" w:author="Peto" w:date="2018-06-14T07:18:00Z">
                  <w:rPr>
                    <w:rFonts w:ascii="Calibri" w:hAnsi="Calibri" w:cs="Calibri"/>
                    <w:color w:val="000000"/>
                    <w:sz w:val="20"/>
                  </w:rPr>
                </w:rPrChange>
              </w:rPr>
            </w:pPr>
            <w:r w:rsidRPr="00A82009">
              <w:rPr>
                <w:rFonts w:ascii="Calibri" w:hAnsi="Calibri" w:cs="Calibri"/>
                <w:noProof/>
                <w:color w:val="000000"/>
                <w:sz w:val="20"/>
                <w:rPrChange w:id="8596" w:author="Peto" w:date="2018-06-14T07:18:00Z">
                  <w:rPr>
                    <w:rFonts w:ascii="Calibri" w:hAnsi="Calibri" w:cs="Calibri"/>
                    <w:color w:val="000000"/>
                    <w:sz w:val="20"/>
                  </w:rPr>
                </w:rPrChange>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597" w:author="Peto" w:date="2018-06-14T07:18:00Z">
                  <w:rPr>
                    <w:rFonts w:ascii="Calibri" w:hAnsi="Calibri" w:cs="Calibri"/>
                    <w:color w:val="000000"/>
                    <w:sz w:val="20"/>
                  </w:rPr>
                </w:rPrChange>
              </w:rPr>
            </w:pPr>
            <w:r w:rsidRPr="00A82009">
              <w:rPr>
                <w:rFonts w:ascii="Calibri" w:hAnsi="Calibri" w:cs="Calibri"/>
                <w:noProof/>
                <w:color w:val="000000"/>
                <w:sz w:val="20"/>
                <w:rPrChange w:id="8598" w:author="Peto" w:date="2018-06-14T07:18:00Z">
                  <w:rPr>
                    <w:rFonts w:ascii="Calibri" w:hAnsi="Calibri" w:cs="Calibri"/>
                    <w:color w:val="000000"/>
                    <w:sz w:val="20"/>
                  </w:rPr>
                </w:rPrChange>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599" w:author="Peto" w:date="2018-06-14T07:18:00Z">
                  <w:rPr>
                    <w:rFonts w:ascii="Calibri" w:hAnsi="Calibri" w:cs="Calibri"/>
                    <w:color w:val="000000"/>
                    <w:sz w:val="20"/>
                  </w:rPr>
                </w:rPrChange>
              </w:rPr>
            </w:pPr>
            <w:r w:rsidRPr="00A82009">
              <w:rPr>
                <w:rFonts w:ascii="Calibri" w:hAnsi="Calibri" w:cs="Calibri"/>
                <w:noProof/>
                <w:color w:val="000000"/>
                <w:sz w:val="20"/>
                <w:rPrChange w:id="8600" w:author="Peto" w:date="2018-06-14T07:18:00Z">
                  <w:rPr>
                    <w:rFonts w:ascii="Calibri" w:hAnsi="Calibri" w:cs="Calibri"/>
                    <w:color w:val="000000"/>
                    <w:sz w:val="20"/>
                  </w:rPr>
                </w:rPrChange>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01" w:author="Peto" w:date="2018-06-14T07:18:00Z">
                  <w:rPr>
                    <w:rFonts w:ascii="Calibri" w:hAnsi="Calibri" w:cs="Calibri"/>
                    <w:color w:val="000000"/>
                    <w:sz w:val="20"/>
                  </w:rPr>
                </w:rPrChange>
              </w:rPr>
            </w:pPr>
            <w:r w:rsidRPr="00A82009">
              <w:rPr>
                <w:rFonts w:ascii="Calibri" w:hAnsi="Calibri" w:cs="Calibri"/>
                <w:noProof/>
                <w:color w:val="000000"/>
                <w:sz w:val="20"/>
                <w:rPrChange w:id="8602" w:author="Peto" w:date="2018-06-14T07:18:00Z">
                  <w:rPr>
                    <w:rFonts w:ascii="Calibri" w:hAnsi="Calibri" w:cs="Calibri"/>
                    <w:color w:val="000000"/>
                    <w:sz w:val="20"/>
                  </w:rPr>
                </w:rPrChange>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03" w:author="Peto" w:date="2018-06-14T07:18:00Z">
                  <w:rPr>
                    <w:rFonts w:ascii="Calibri" w:hAnsi="Calibri" w:cs="Calibri"/>
                    <w:color w:val="000000"/>
                    <w:sz w:val="20"/>
                  </w:rPr>
                </w:rPrChange>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604" w:author="Peto" w:date="2018-06-14T07:18:00Z">
                  <w:rPr>
                    <w:rFonts w:ascii="Calibri" w:hAnsi="Calibri" w:cs="Calibri"/>
                    <w:color w:val="000000"/>
                    <w:sz w:val="20"/>
                  </w:rPr>
                </w:rPrChange>
              </w:rPr>
            </w:pPr>
            <w:r w:rsidRPr="00A82009">
              <w:rPr>
                <w:rFonts w:ascii="Calibri" w:hAnsi="Calibri" w:cs="Calibri"/>
                <w:noProof/>
                <w:color w:val="000000"/>
                <w:sz w:val="20"/>
                <w:rPrChange w:id="8605" w:author="Peto" w:date="2018-06-14T07:18:00Z">
                  <w:rPr>
                    <w:rFonts w:ascii="Calibri" w:hAnsi="Calibri" w:cs="Calibri"/>
                    <w:color w:val="000000"/>
                    <w:sz w:val="20"/>
                  </w:rPr>
                </w:rPrChange>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8606" w:author="Peto" w:date="2018-06-14T07:18:00Z">
                  <w:rPr>
                    <w:rFonts w:ascii="Arial" w:hAnsi="Arial" w:cs="Arial"/>
                    <w:sz w:val="20"/>
                  </w:rPr>
                </w:rPrChange>
              </w:rPr>
            </w:pPr>
            <w:r w:rsidRPr="00A82009">
              <w:rPr>
                <w:rFonts w:ascii="Arial" w:hAnsi="Arial" w:cs="Arial"/>
                <w:noProof/>
                <w:sz w:val="20"/>
                <w:rPrChange w:id="8607" w:author="Peto" w:date="2018-06-14T07:18:00Z">
                  <w:rPr>
                    <w:rFonts w:ascii="Arial" w:hAnsi="Arial" w:cs="Arial"/>
                    <w:sz w:val="20"/>
                  </w:rPr>
                </w:rPrChange>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08" w:author="Peto" w:date="2018-06-14T07:18:00Z">
                  <w:rPr>
                    <w:rFonts w:ascii="Calibri" w:hAnsi="Calibri" w:cs="Calibri"/>
                    <w:color w:val="000000"/>
                    <w:sz w:val="20"/>
                  </w:rPr>
                </w:rPrChange>
              </w:rPr>
            </w:pPr>
            <w:r w:rsidRPr="00A82009">
              <w:rPr>
                <w:rFonts w:ascii="Calibri" w:hAnsi="Calibri" w:cs="Calibri"/>
                <w:noProof/>
                <w:color w:val="000000"/>
                <w:sz w:val="20"/>
                <w:rPrChange w:id="8609" w:author="Peto" w:date="2018-06-14T07:18:00Z">
                  <w:rPr>
                    <w:rFonts w:ascii="Calibri" w:hAnsi="Calibri" w:cs="Calibri"/>
                    <w:color w:val="000000"/>
                    <w:sz w:val="20"/>
                  </w:rPr>
                </w:rPrChange>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10" w:author="Peto" w:date="2018-06-14T07:18:00Z">
                  <w:rPr>
                    <w:rFonts w:ascii="Calibri" w:hAnsi="Calibri" w:cs="Calibri"/>
                    <w:color w:val="000000"/>
                    <w:sz w:val="20"/>
                  </w:rPr>
                </w:rPrChange>
              </w:rPr>
            </w:pPr>
            <w:r w:rsidRPr="00A82009">
              <w:rPr>
                <w:rFonts w:ascii="Calibri" w:hAnsi="Calibri" w:cs="Calibri"/>
                <w:noProof/>
                <w:color w:val="000000"/>
                <w:sz w:val="20"/>
                <w:rPrChange w:id="8611" w:author="Peto" w:date="2018-06-14T07:18:00Z">
                  <w:rPr>
                    <w:rFonts w:ascii="Calibri" w:hAnsi="Calibri" w:cs="Calibri"/>
                    <w:color w:val="000000"/>
                    <w:sz w:val="20"/>
                  </w:rPr>
                </w:rPrChange>
              </w:rPr>
              <w:t>%</w:t>
            </w:r>
          </w:p>
        </w:tc>
      </w:tr>
      <w:tr w:rsidR="00CE547F" w:rsidRPr="00A82009"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612" w:author="Peto" w:date="2018-06-14T07:18:00Z">
                  <w:rPr>
                    <w:rFonts w:ascii="Arial" w:hAnsi="Arial" w:cs="Arial"/>
                    <w:sz w:val="18"/>
                    <w:szCs w:val="18"/>
                  </w:rPr>
                </w:rPrChange>
              </w:rPr>
            </w:pPr>
            <w:r w:rsidRPr="00A82009">
              <w:rPr>
                <w:rFonts w:ascii="Arial" w:hAnsi="Arial" w:cs="Arial"/>
                <w:noProof/>
                <w:sz w:val="18"/>
                <w:szCs w:val="18"/>
                <w:rPrChange w:id="8613" w:author="Peto" w:date="2018-06-14T07:18:00Z">
                  <w:rPr>
                    <w:rFonts w:ascii="Arial" w:hAnsi="Arial" w:cs="Arial"/>
                    <w:sz w:val="18"/>
                    <w:szCs w:val="18"/>
                  </w:rPr>
                </w:rPrChange>
              </w:rPr>
              <w:t>1</w:t>
            </w:r>
          </w:p>
        </w:tc>
        <w:tc>
          <w:tcPr>
            <w:tcW w:w="820" w:type="dxa"/>
            <w:tcBorders>
              <w:top w:val="nil"/>
              <w:left w:val="nil"/>
              <w:bottom w:val="nil"/>
              <w:right w:val="nil"/>
            </w:tcBorders>
            <w:shd w:val="clear" w:color="auto" w:fill="auto"/>
            <w:noWrap/>
            <w:vAlign w:val="bottom"/>
            <w:hideMark/>
          </w:tcPr>
          <w:p w14:paraId="36C0CDA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1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15" w:author="Peto" w:date="2018-06-14T07:18:00Z">
                  <w:rPr>
                    <w:rFonts w:ascii="Calibri" w:hAnsi="Calibri" w:cs="Calibri"/>
                    <w:color w:val="000000"/>
                    <w:sz w:val="18"/>
                    <w:szCs w:val="18"/>
                  </w:rPr>
                </w:rPrChange>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17"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1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19" w:author="Peto" w:date="2018-06-14T07:18:00Z">
                  <w:rPr>
                    <w:rFonts w:ascii="Calibri" w:hAnsi="Calibri" w:cs="Calibri"/>
                    <w:color w:val="000000"/>
                    <w:sz w:val="18"/>
                    <w:szCs w:val="18"/>
                  </w:rPr>
                </w:rPrChange>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2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21" w:author="Peto" w:date="2018-06-14T07:18:00Z">
                  <w:rPr>
                    <w:rFonts w:ascii="Calibri" w:hAnsi="Calibri" w:cs="Calibri"/>
                    <w:color w:val="000000"/>
                    <w:sz w:val="18"/>
                    <w:szCs w:val="18"/>
                  </w:rPr>
                </w:rPrChange>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22"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2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24" w:author="Peto" w:date="2018-06-14T07:18:00Z">
                  <w:rPr>
                    <w:rFonts w:ascii="Calibri" w:hAnsi="Calibri" w:cs="Calibri"/>
                    <w:color w:val="000000"/>
                    <w:sz w:val="18"/>
                    <w:szCs w:val="18"/>
                  </w:rPr>
                </w:rPrChange>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2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2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28" w:author="Peto" w:date="2018-06-14T07:18:00Z">
                  <w:rPr>
                    <w:rFonts w:ascii="Calibri" w:hAnsi="Calibri" w:cs="Calibri"/>
                    <w:color w:val="000000"/>
                    <w:sz w:val="18"/>
                    <w:szCs w:val="18"/>
                  </w:rPr>
                </w:rPrChange>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30" w:author="Peto" w:date="2018-06-14T07:18:00Z">
                  <w:rPr>
                    <w:rFonts w:ascii="Calibri" w:hAnsi="Calibri" w:cs="Calibri"/>
                    <w:color w:val="000000"/>
                    <w:sz w:val="18"/>
                    <w:szCs w:val="18"/>
                  </w:rPr>
                </w:rPrChange>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31"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33" w:author="Peto" w:date="2018-06-14T07:18:00Z">
                  <w:rPr>
                    <w:rFonts w:ascii="Calibri" w:hAnsi="Calibri" w:cs="Calibri"/>
                    <w:color w:val="000000"/>
                    <w:sz w:val="18"/>
                    <w:szCs w:val="18"/>
                  </w:rPr>
                </w:rPrChange>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35"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3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37" w:author="Peto" w:date="2018-06-14T07:18:00Z">
                  <w:rPr>
                    <w:rFonts w:ascii="Calibri" w:hAnsi="Calibri" w:cs="Calibri"/>
                    <w:color w:val="000000"/>
                    <w:sz w:val="18"/>
                    <w:szCs w:val="18"/>
                  </w:rPr>
                </w:rPrChange>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3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39" w:author="Peto" w:date="2018-06-14T07:18:00Z">
                  <w:rPr>
                    <w:rFonts w:ascii="Calibri" w:hAnsi="Calibri" w:cs="Calibri"/>
                    <w:color w:val="000000"/>
                    <w:sz w:val="18"/>
                    <w:szCs w:val="18"/>
                  </w:rPr>
                </w:rPrChange>
              </w:rPr>
              <w:t>5.18</w:t>
            </w:r>
          </w:p>
        </w:tc>
      </w:tr>
      <w:tr w:rsidR="00CE547F" w:rsidRPr="00A82009"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640" w:author="Peto" w:date="2018-06-14T07:18:00Z">
                  <w:rPr>
                    <w:rFonts w:ascii="Arial" w:hAnsi="Arial" w:cs="Arial"/>
                    <w:sz w:val="18"/>
                    <w:szCs w:val="18"/>
                  </w:rPr>
                </w:rPrChange>
              </w:rPr>
            </w:pPr>
            <w:r w:rsidRPr="00A82009">
              <w:rPr>
                <w:rFonts w:ascii="Arial" w:hAnsi="Arial" w:cs="Arial"/>
                <w:noProof/>
                <w:sz w:val="18"/>
                <w:szCs w:val="18"/>
                <w:rPrChange w:id="8641" w:author="Peto" w:date="2018-06-14T07:18:00Z">
                  <w:rPr>
                    <w:rFonts w:ascii="Arial" w:hAnsi="Arial" w:cs="Arial"/>
                    <w:sz w:val="18"/>
                    <w:szCs w:val="18"/>
                  </w:rPr>
                </w:rPrChange>
              </w:rPr>
              <w:t>2</w:t>
            </w:r>
          </w:p>
        </w:tc>
        <w:tc>
          <w:tcPr>
            <w:tcW w:w="820" w:type="dxa"/>
            <w:tcBorders>
              <w:top w:val="nil"/>
              <w:left w:val="nil"/>
              <w:bottom w:val="nil"/>
              <w:right w:val="nil"/>
            </w:tcBorders>
            <w:shd w:val="clear" w:color="auto" w:fill="auto"/>
            <w:noWrap/>
            <w:vAlign w:val="bottom"/>
            <w:hideMark/>
          </w:tcPr>
          <w:p w14:paraId="640302C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4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43" w:author="Peto" w:date="2018-06-14T07:18:00Z">
                  <w:rPr>
                    <w:rFonts w:ascii="Calibri" w:hAnsi="Calibri" w:cs="Calibri"/>
                    <w:color w:val="000000"/>
                    <w:sz w:val="18"/>
                    <w:szCs w:val="18"/>
                  </w:rPr>
                </w:rPrChange>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4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45"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4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47" w:author="Peto" w:date="2018-06-14T07:18:00Z">
                  <w:rPr>
                    <w:rFonts w:ascii="Calibri" w:hAnsi="Calibri" w:cs="Calibri"/>
                    <w:color w:val="000000"/>
                    <w:sz w:val="18"/>
                    <w:szCs w:val="18"/>
                  </w:rPr>
                </w:rPrChange>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49" w:author="Peto" w:date="2018-06-14T07:18:00Z">
                  <w:rPr>
                    <w:rFonts w:ascii="Calibri" w:hAnsi="Calibri" w:cs="Calibri"/>
                    <w:color w:val="000000"/>
                    <w:sz w:val="18"/>
                    <w:szCs w:val="18"/>
                  </w:rPr>
                </w:rPrChange>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50"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5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52" w:author="Peto" w:date="2018-06-14T07:18:00Z">
                  <w:rPr>
                    <w:rFonts w:ascii="Calibri" w:hAnsi="Calibri" w:cs="Calibri"/>
                    <w:color w:val="000000"/>
                    <w:sz w:val="18"/>
                    <w:szCs w:val="18"/>
                  </w:rPr>
                </w:rPrChange>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54"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56" w:author="Peto" w:date="2018-06-14T07:18:00Z">
                  <w:rPr>
                    <w:rFonts w:ascii="Calibri" w:hAnsi="Calibri" w:cs="Calibri"/>
                    <w:color w:val="000000"/>
                    <w:sz w:val="18"/>
                    <w:szCs w:val="18"/>
                  </w:rPr>
                </w:rPrChange>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58" w:author="Peto" w:date="2018-06-14T07:18:00Z">
                  <w:rPr>
                    <w:rFonts w:ascii="Calibri" w:hAnsi="Calibri" w:cs="Calibri"/>
                    <w:color w:val="000000"/>
                    <w:sz w:val="18"/>
                    <w:szCs w:val="18"/>
                  </w:rPr>
                </w:rPrChange>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59"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6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61" w:author="Peto" w:date="2018-06-14T07:18:00Z">
                  <w:rPr>
                    <w:rFonts w:ascii="Calibri" w:hAnsi="Calibri" w:cs="Calibri"/>
                    <w:color w:val="000000"/>
                    <w:sz w:val="18"/>
                    <w:szCs w:val="18"/>
                  </w:rPr>
                </w:rPrChange>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63"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6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65" w:author="Peto" w:date="2018-06-14T07:18:00Z">
                  <w:rPr>
                    <w:rFonts w:ascii="Calibri" w:hAnsi="Calibri" w:cs="Calibri"/>
                    <w:color w:val="000000"/>
                    <w:sz w:val="18"/>
                    <w:szCs w:val="18"/>
                  </w:rPr>
                </w:rPrChange>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67" w:author="Peto" w:date="2018-06-14T07:18:00Z">
                  <w:rPr>
                    <w:rFonts w:ascii="Calibri" w:hAnsi="Calibri" w:cs="Calibri"/>
                    <w:color w:val="000000"/>
                    <w:sz w:val="18"/>
                    <w:szCs w:val="18"/>
                  </w:rPr>
                </w:rPrChange>
              </w:rPr>
              <w:t>5.36</w:t>
            </w:r>
          </w:p>
        </w:tc>
      </w:tr>
      <w:tr w:rsidR="00CE547F" w:rsidRPr="00A82009"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668" w:author="Peto" w:date="2018-06-14T07:18:00Z">
                  <w:rPr>
                    <w:rFonts w:ascii="Arial" w:hAnsi="Arial" w:cs="Arial"/>
                    <w:sz w:val="18"/>
                    <w:szCs w:val="18"/>
                  </w:rPr>
                </w:rPrChange>
              </w:rPr>
            </w:pPr>
            <w:r w:rsidRPr="00A82009">
              <w:rPr>
                <w:rFonts w:ascii="Arial" w:hAnsi="Arial" w:cs="Arial"/>
                <w:noProof/>
                <w:sz w:val="18"/>
                <w:szCs w:val="18"/>
                <w:rPrChange w:id="8669" w:author="Peto" w:date="2018-06-14T07:18:00Z">
                  <w:rPr>
                    <w:rFonts w:ascii="Arial" w:hAnsi="Arial" w:cs="Arial"/>
                    <w:sz w:val="18"/>
                    <w:szCs w:val="18"/>
                  </w:rPr>
                </w:rPrChange>
              </w:rPr>
              <w:t>3</w:t>
            </w:r>
          </w:p>
        </w:tc>
        <w:tc>
          <w:tcPr>
            <w:tcW w:w="820" w:type="dxa"/>
            <w:tcBorders>
              <w:top w:val="nil"/>
              <w:left w:val="nil"/>
              <w:bottom w:val="nil"/>
              <w:right w:val="nil"/>
            </w:tcBorders>
            <w:shd w:val="clear" w:color="auto" w:fill="auto"/>
            <w:noWrap/>
            <w:vAlign w:val="bottom"/>
            <w:hideMark/>
          </w:tcPr>
          <w:p w14:paraId="0A60E8C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7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71" w:author="Peto" w:date="2018-06-14T07:18:00Z">
                  <w:rPr>
                    <w:rFonts w:ascii="Calibri" w:hAnsi="Calibri" w:cs="Calibri"/>
                    <w:color w:val="000000"/>
                    <w:sz w:val="18"/>
                    <w:szCs w:val="18"/>
                  </w:rPr>
                </w:rPrChange>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7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73"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7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75" w:author="Peto" w:date="2018-06-14T07:18:00Z">
                  <w:rPr>
                    <w:rFonts w:ascii="Calibri" w:hAnsi="Calibri" w:cs="Calibri"/>
                    <w:color w:val="000000"/>
                    <w:sz w:val="18"/>
                    <w:szCs w:val="18"/>
                  </w:rPr>
                </w:rPrChange>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77" w:author="Peto" w:date="2018-06-14T07:18:00Z">
                  <w:rPr>
                    <w:rFonts w:ascii="Calibri" w:hAnsi="Calibri" w:cs="Calibri"/>
                    <w:color w:val="000000"/>
                    <w:sz w:val="18"/>
                    <w:szCs w:val="18"/>
                  </w:rPr>
                </w:rPrChange>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78"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80" w:author="Peto" w:date="2018-06-14T07:18:00Z">
                  <w:rPr>
                    <w:rFonts w:ascii="Calibri" w:hAnsi="Calibri" w:cs="Calibri"/>
                    <w:color w:val="000000"/>
                    <w:sz w:val="18"/>
                    <w:szCs w:val="18"/>
                  </w:rPr>
                </w:rPrChange>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8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82"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8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84" w:author="Peto" w:date="2018-06-14T07:18:00Z">
                  <w:rPr>
                    <w:rFonts w:ascii="Calibri" w:hAnsi="Calibri" w:cs="Calibri"/>
                    <w:color w:val="000000"/>
                    <w:sz w:val="18"/>
                    <w:szCs w:val="18"/>
                  </w:rPr>
                </w:rPrChange>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highlight w:val="yellow"/>
                <w:rPrChange w:id="8686" w:author="Peto" w:date="2018-06-14T07:18:00Z">
                  <w:rPr>
                    <w:rFonts w:ascii="Calibri" w:hAnsi="Calibri" w:cs="Calibri"/>
                    <w:color w:val="000000"/>
                    <w:sz w:val="18"/>
                    <w:szCs w:val="18"/>
                    <w:highlight w:val="yellow"/>
                  </w:rPr>
                </w:rPrChange>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87"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89" w:author="Peto" w:date="2018-06-14T07:18:00Z">
                  <w:rPr>
                    <w:rFonts w:ascii="Calibri" w:hAnsi="Calibri" w:cs="Calibri"/>
                    <w:color w:val="000000"/>
                    <w:sz w:val="18"/>
                    <w:szCs w:val="18"/>
                  </w:rPr>
                </w:rPrChange>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9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91"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93" w:author="Peto" w:date="2018-06-14T07:18:00Z">
                  <w:rPr>
                    <w:rFonts w:ascii="Calibri" w:hAnsi="Calibri" w:cs="Calibri"/>
                    <w:color w:val="000000"/>
                    <w:sz w:val="18"/>
                    <w:szCs w:val="18"/>
                  </w:rPr>
                </w:rPrChange>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95" w:author="Peto" w:date="2018-06-14T07:18:00Z">
                  <w:rPr>
                    <w:rFonts w:ascii="Calibri" w:hAnsi="Calibri" w:cs="Calibri"/>
                    <w:color w:val="000000"/>
                    <w:sz w:val="18"/>
                    <w:szCs w:val="18"/>
                  </w:rPr>
                </w:rPrChange>
              </w:rPr>
              <w:t>4.12</w:t>
            </w:r>
          </w:p>
        </w:tc>
      </w:tr>
      <w:tr w:rsidR="00CE547F" w:rsidRPr="00A82009"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696" w:author="Peto" w:date="2018-06-14T07:18:00Z">
                  <w:rPr>
                    <w:rFonts w:ascii="Arial" w:hAnsi="Arial" w:cs="Arial"/>
                    <w:sz w:val="18"/>
                    <w:szCs w:val="18"/>
                  </w:rPr>
                </w:rPrChange>
              </w:rPr>
            </w:pPr>
            <w:r w:rsidRPr="00A82009">
              <w:rPr>
                <w:rFonts w:ascii="Arial" w:hAnsi="Arial" w:cs="Arial"/>
                <w:noProof/>
                <w:sz w:val="18"/>
                <w:szCs w:val="18"/>
                <w:rPrChange w:id="8697" w:author="Peto" w:date="2018-06-14T07:18:00Z">
                  <w:rPr>
                    <w:rFonts w:ascii="Arial" w:hAnsi="Arial" w:cs="Arial"/>
                    <w:sz w:val="18"/>
                    <w:szCs w:val="18"/>
                  </w:rPr>
                </w:rPrChange>
              </w:rPr>
              <w:t>4</w:t>
            </w:r>
          </w:p>
        </w:tc>
        <w:tc>
          <w:tcPr>
            <w:tcW w:w="820" w:type="dxa"/>
            <w:tcBorders>
              <w:top w:val="nil"/>
              <w:left w:val="nil"/>
              <w:bottom w:val="nil"/>
              <w:right w:val="nil"/>
            </w:tcBorders>
            <w:shd w:val="clear" w:color="auto" w:fill="auto"/>
            <w:noWrap/>
            <w:vAlign w:val="bottom"/>
            <w:hideMark/>
          </w:tcPr>
          <w:p w14:paraId="4F0F11F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99" w:author="Peto" w:date="2018-06-14T07:18:00Z">
                  <w:rPr>
                    <w:rFonts w:ascii="Calibri" w:hAnsi="Calibri" w:cs="Calibri"/>
                    <w:color w:val="000000"/>
                    <w:sz w:val="18"/>
                    <w:szCs w:val="18"/>
                  </w:rPr>
                </w:rPrChange>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0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01"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0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03" w:author="Peto" w:date="2018-06-14T07:18:00Z">
                  <w:rPr>
                    <w:rFonts w:ascii="Calibri" w:hAnsi="Calibri" w:cs="Calibri"/>
                    <w:color w:val="000000"/>
                    <w:sz w:val="18"/>
                    <w:szCs w:val="18"/>
                  </w:rPr>
                </w:rPrChange>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05" w:author="Peto" w:date="2018-06-14T07:18:00Z">
                  <w:rPr>
                    <w:rFonts w:ascii="Calibri" w:hAnsi="Calibri" w:cs="Calibri"/>
                    <w:color w:val="000000"/>
                    <w:sz w:val="18"/>
                    <w:szCs w:val="18"/>
                  </w:rPr>
                </w:rPrChange>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06"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0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08" w:author="Peto" w:date="2018-06-14T07:18:00Z">
                  <w:rPr>
                    <w:rFonts w:ascii="Calibri" w:hAnsi="Calibri" w:cs="Calibri"/>
                    <w:color w:val="000000"/>
                    <w:sz w:val="18"/>
                    <w:szCs w:val="18"/>
                  </w:rPr>
                </w:rPrChange>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0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10"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1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12" w:author="Peto" w:date="2018-06-14T07:18:00Z">
                  <w:rPr>
                    <w:rFonts w:ascii="Calibri" w:hAnsi="Calibri" w:cs="Calibri"/>
                    <w:color w:val="000000"/>
                    <w:sz w:val="18"/>
                    <w:szCs w:val="18"/>
                  </w:rPr>
                </w:rPrChange>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highlight w:val="yellow"/>
                <w:rPrChange w:id="8714" w:author="Peto" w:date="2018-06-14T07:18:00Z">
                  <w:rPr>
                    <w:rFonts w:ascii="Calibri" w:hAnsi="Calibri" w:cs="Calibri"/>
                    <w:color w:val="000000"/>
                    <w:sz w:val="18"/>
                    <w:szCs w:val="18"/>
                    <w:highlight w:val="yellow"/>
                  </w:rPr>
                </w:rPrChange>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15"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17" w:author="Peto" w:date="2018-06-14T07:18:00Z">
                  <w:rPr>
                    <w:rFonts w:ascii="Calibri" w:hAnsi="Calibri" w:cs="Calibri"/>
                    <w:color w:val="000000"/>
                    <w:sz w:val="18"/>
                    <w:szCs w:val="18"/>
                  </w:rPr>
                </w:rPrChange>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1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19"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2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21" w:author="Peto" w:date="2018-06-14T07:18:00Z">
                  <w:rPr>
                    <w:rFonts w:ascii="Calibri" w:hAnsi="Calibri" w:cs="Calibri"/>
                    <w:color w:val="000000"/>
                    <w:sz w:val="18"/>
                    <w:szCs w:val="18"/>
                  </w:rPr>
                </w:rPrChange>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2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23" w:author="Peto" w:date="2018-06-14T07:18:00Z">
                  <w:rPr>
                    <w:rFonts w:ascii="Calibri" w:hAnsi="Calibri" w:cs="Calibri"/>
                    <w:color w:val="000000"/>
                    <w:sz w:val="18"/>
                    <w:szCs w:val="18"/>
                  </w:rPr>
                </w:rPrChange>
              </w:rPr>
              <w:t>4.17</w:t>
            </w:r>
          </w:p>
        </w:tc>
      </w:tr>
      <w:tr w:rsidR="00CE547F" w:rsidRPr="00A82009"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724" w:author="Peto" w:date="2018-06-14T07:18:00Z">
                  <w:rPr>
                    <w:rFonts w:ascii="Arial" w:hAnsi="Arial" w:cs="Arial"/>
                    <w:sz w:val="18"/>
                    <w:szCs w:val="18"/>
                  </w:rPr>
                </w:rPrChange>
              </w:rPr>
            </w:pPr>
            <w:r w:rsidRPr="00A82009">
              <w:rPr>
                <w:rFonts w:ascii="Arial" w:hAnsi="Arial" w:cs="Arial"/>
                <w:noProof/>
                <w:sz w:val="18"/>
                <w:szCs w:val="18"/>
                <w:rPrChange w:id="8725" w:author="Peto" w:date="2018-06-14T07:18:00Z">
                  <w:rPr>
                    <w:rFonts w:ascii="Arial" w:hAnsi="Arial" w:cs="Arial"/>
                    <w:sz w:val="18"/>
                    <w:szCs w:val="18"/>
                  </w:rPr>
                </w:rPrChange>
              </w:rPr>
              <w:t>5</w:t>
            </w:r>
          </w:p>
        </w:tc>
        <w:tc>
          <w:tcPr>
            <w:tcW w:w="820" w:type="dxa"/>
            <w:tcBorders>
              <w:top w:val="nil"/>
              <w:left w:val="nil"/>
              <w:bottom w:val="nil"/>
              <w:right w:val="nil"/>
            </w:tcBorders>
            <w:shd w:val="clear" w:color="auto" w:fill="auto"/>
            <w:noWrap/>
            <w:vAlign w:val="bottom"/>
            <w:hideMark/>
          </w:tcPr>
          <w:p w14:paraId="09AEF58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2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27" w:author="Peto" w:date="2018-06-14T07:18:00Z">
                  <w:rPr>
                    <w:rFonts w:ascii="Calibri" w:hAnsi="Calibri" w:cs="Calibri"/>
                    <w:color w:val="000000"/>
                    <w:sz w:val="18"/>
                    <w:szCs w:val="18"/>
                  </w:rPr>
                </w:rPrChange>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2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29"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3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31" w:author="Peto" w:date="2018-06-14T07:18:00Z">
                  <w:rPr>
                    <w:rFonts w:ascii="Calibri" w:hAnsi="Calibri" w:cs="Calibri"/>
                    <w:color w:val="000000"/>
                    <w:sz w:val="18"/>
                    <w:szCs w:val="18"/>
                  </w:rPr>
                </w:rPrChange>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33" w:author="Peto" w:date="2018-06-14T07:18:00Z">
                  <w:rPr>
                    <w:rFonts w:ascii="Calibri" w:hAnsi="Calibri" w:cs="Calibri"/>
                    <w:color w:val="000000"/>
                    <w:sz w:val="18"/>
                    <w:szCs w:val="18"/>
                  </w:rPr>
                </w:rPrChange>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34"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36" w:author="Peto" w:date="2018-06-14T07:18:00Z">
                  <w:rPr>
                    <w:rFonts w:ascii="Calibri" w:hAnsi="Calibri" w:cs="Calibri"/>
                    <w:color w:val="000000"/>
                    <w:sz w:val="18"/>
                    <w:szCs w:val="18"/>
                  </w:rPr>
                </w:rPrChange>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3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40" w:author="Peto" w:date="2018-06-14T07:18:00Z">
                  <w:rPr>
                    <w:rFonts w:ascii="Calibri" w:hAnsi="Calibri" w:cs="Calibri"/>
                    <w:color w:val="000000"/>
                    <w:sz w:val="18"/>
                    <w:szCs w:val="18"/>
                  </w:rPr>
                </w:rPrChange>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42" w:author="Peto" w:date="2018-06-14T07:18:00Z">
                  <w:rPr>
                    <w:rFonts w:ascii="Calibri" w:hAnsi="Calibri" w:cs="Calibri"/>
                    <w:color w:val="000000"/>
                    <w:sz w:val="18"/>
                    <w:szCs w:val="18"/>
                  </w:rPr>
                </w:rPrChange>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43"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4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45" w:author="Peto" w:date="2018-06-14T07:18:00Z">
                  <w:rPr>
                    <w:rFonts w:ascii="Calibri" w:hAnsi="Calibri" w:cs="Calibri"/>
                    <w:color w:val="000000"/>
                    <w:sz w:val="18"/>
                    <w:szCs w:val="18"/>
                  </w:rPr>
                </w:rPrChange>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4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47"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49" w:author="Peto" w:date="2018-06-14T07:18:00Z">
                  <w:rPr>
                    <w:rFonts w:ascii="Calibri" w:hAnsi="Calibri" w:cs="Calibri"/>
                    <w:color w:val="000000"/>
                    <w:sz w:val="18"/>
                    <w:szCs w:val="18"/>
                  </w:rPr>
                </w:rPrChange>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51" w:author="Peto" w:date="2018-06-14T07:18:00Z">
                  <w:rPr>
                    <w:rFonts w:ascii="Calibri" w:hAnsi="Calibri" w:cs="Calibri"/>
                    <w:color w:val="000000"/>
                    <w:sz w:val="18"/>
                    <w:szCs w:val="18"/>
                  </w:rPr>
                </w:rPrChange>
              </w:rPr>
              <w:t>5.09</w:t>
            </w:r>
          </w:p>
        </w:tc>
      </w:tr>
      <w:tr w:rsidR="00CE547F" w:rsidRPr="00A82009"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752" w:author="Peto" w:date="2018-06-14T07:18:00Z">
                  <w:rPr>
                    <w:rFonts w:ascii="Arial" w:hAnsi="Arial" w:cs="Arial"/>
                    <w:sz w:val="18"/>
                    <w:szCs w:val="18"/>
                  </w:rPr>
                </w:rPrChange>
              </w:rPr>
            </w:pPr>
            <w:r w:rsidRPr="00A82009">
              <w:rPr>
                <w:rFonts w:ascii="Arial" w:hAnsi="Arial" w:cs="Arial"/>
                <w:noProof/>
                <w:sz w:val="18"/>
                <w:szCs w:val="18"/>
                <w:rPrChange w:id="8753" w:author="Peto" w:date="2018-06-14T07:18:00Z">
                  <w:rPr>
                    <w:rFonts w:ascii="Arial" w:hAnsi="Arial" w:cs="Arial"/>
                    <w:sz w:val="18"/>
                    <w:szCs w:val="18"/>
                  </w:rPr>
                </w:rPrChange>
              </w:rPr>
              <w:t>6</w:t>
            </w:r>
          </w:p>
        </w:tc>
        <w:tc>
          <w:tcPr>
            <w:tcW w:w="820" w:type="dxa"/>
            <w:tcBorders>
              <w:top w:val="nil"/>
              <w:left w:val="nil"/>
              <w:bottom w:val="nil"/>
              <w:right w:val="nil"/>
            </w:tcBorders>
            <w:shd w:val="clear" w:color="auto" w:fill="auto"/>
            <w:noWrap/>
            <w:vAlign w:val="bottom"/>
            <w:hideMark/>
          </w:tcPr>
          <w:p w14:paraId="4F583B9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5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55" w:author="Peto" w:date="2018-06-14T07:18:00Z">
                  <w:rPr>
                    <w:rFonts w:ascii="Calibri" w:hAnsi="Calibri" w:cs="Calibri"/>
                    <w:color w:val="000000"/>
                    <w:sz w:val="18"/>
                    <w:szCs w:val="18"/>
                  </w:rPr>
                </w:rPrChange>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5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57"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5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59" w:author="Peto" w:date="2018-06-14T07:18:00Z">
                  <w:rPr>
                    <w:rFonts w:ascii="Calibri" w:hAnsi="Calibri" w:cs="Calibri"/>
                    <w:color w:val="000000"/>
                    <w:sz w:val="18"/>
                    <w:szCs w:val="18"/>
                  </w:rPr>
                </w:rPrChange>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6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61" w:author="Peto" w:date="2018-06-14T07:18:00Z">
                  <w:rPr>
                    <w:rFonts w:ascii="Calibri" w:hAnsi="Calibri" w:cs="Calibri"/>
                    <w:color w:val="000000"/>
                    <w:sz w:val="18"/>
                    <w:szCs w:val="18"/>
                  </w:rPr>
                </w:rPrChange>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62"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64" w:author="Peto" w:date="2018-06-14T07:18:00Z">
                  <w:rPr>
                    <w:rFonts w:ascii="Calibri" w:hAnsi="Calibri" w:cs="Calibri"/>
                    <w:color w:val="000000"/>
                    <w:sz w:val="18"/>
                    <w:szCs w:val="18"/>
                  </w:rPr>
                </w:rPrChange>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6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6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68" w:author="Peto" w:date="2018-06-14T07:18:00Z">
                  <w:rPr>
                    <w:rFonts w:ascii="Calibri" w:hAnsi="Calibri" w:cs="Calibri"/>
                    <w:color w:val="000000"/>
                    <w:sz w:val="18"/>
                    <w:szCs w:val="18"/>
                  </w:rPr>
                </w:rPrChange>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70" w:author="Peto" w:date="2018-06-14T07:18:00Z">
                  <w:rPr>
                    <w:rFonts w:ascii="Calibri" w:hAnsi="Calibri" w:cs="Calibri"/>
                    <w:color w:val="000000"/>
                    <w:sz w:val="18"/>
                    <w:szCs w:val="18"/>
                  </w:rPr>
                </w:rPrChange>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71"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7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73" w:author="Peto" w:date="2018-06-14T07:18:00Z">
                  <w:rPr>
                    <w:rFonts w:ascii="Calibri" w:hAnsi="Calibri" w:cs="Calibri"/>
                    <w:color w:val="000000"/>
                    <w:sz w:val="18"/>
                    <w:szCs w:val="18"/>
                  </w:rPr>
                </w:rPrChange>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7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75"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77" w:author="Peto" w:date="2018-06-14T07:18:00Z">
                  <w:rPr>
                    <w:rFonts w:ascii="Calibri" w:hAnsi="Calibri" w:cs="Calibri"/>
                    <w:color w:val="000000"/>
                    <w:sz w:val="18"/>
                    <w:szCs w:val="18"/>
                  </w:rPr>
                </w:rPrChange>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79" w:author="Peto" w:date="2018-06-14T07:18:00Z">
                  <w:rPr>
                    <w:rFonts w:ascii="Calibri" w:hAnsi="Calibri" w:cs="Calibri"/>
                    <w:color w:val="000000"/>
                    <w:sz w:val="18"/>
                    <w:szCs w:val="18"/>
                  </w:rPr>
                </w:rPrChange>
              </w:rPr>
              <w:t>5.13</w:t>
            </w:r>
          </w:p>
        </w:tc>
      </w:tr>
      <w:tr w:rsidR="00CE547F" w:rsidRPr="00A82009"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780" w:author="Peto" w:date="2018-06-14T07:18:00Z">
                  <w:rPr>
                    <w:rFonts w:ascii="Arial" w:hAnsi="Arial" w:cs="Arial"/>
                    <w:sz w:val="18"/>
                    <w:szCs w:val="18"/>
                  </w:rPr>
                </w:rPrChange>
              </w:rPr>
            </w:pPr>
            <w:r w:rsidRPr="00A82009">
              <w:rPr>
                <w:rFonts w:ascii="Arial" w:hAnsi="Arial" w:cs="Arial"/>
                <w:noProof/>
                <w:sz w:val="18"/>
                <w:szCs w:val="18"/>
                <w:rPrChange w:id="8781" w:author="Peto" w:date="2018-06-14T07:18:00Z">
                  <w:rPr>
                    <w:rFonts w:ascii="Arial" w:hAnsi="Arial" w:cs="Arial"/>
                    <w:sz w:val="18"/>
                    <w:szCs w:val="18"/>
                  </w:rPr>
                </w:rPrChange>
              </w:rPr>
              <w:t>7</w:t>
            </w:r>
          </w:p>
        </w:tc>
        <w:tc>
          <w:tcPr>
            <w:tcW w:w="820" w:type="dxa"/>
            <w:tcBorders>
              <w:top w:val="nil"/>
              <w:left w:val="nil"/>
              <w:bottom w:val="nil"/>
              <w:right w:val="nil"/>
            </w:tcBorders>
            <w:shd w:val="clear" w:color="auto" w:fill="auto"/>
            <w:noWrap/>
            <w:vAlign w:val="bottom"/>
            <w:hideMark/>
          </w:tcPr>
          <w:p w14:paraId="3EDD968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83" w:author="Peto" w:date="2018-06-14T07:18:00Z">
                  <w:rPr>
                    <w:rFonts w:ascii="Calibri" w:hAnsi="Calibri" w:cs="Calibri"/>
                    <w:color w:val="000000"/>
                    <w:sz w:val="18"/>
                    <w:szCs w:val="18"/>
                  </w:rPr>
                </w:rPrChange>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8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85"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8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87" w:author="Peto" w:date="2018-06-14T07:18:00Z">
                  <w:rPr>
                    <w:rFonts w:ascii="Calibri" w:hAnsi="Calibri" w:cs="Calibri"/>
                    <w:color w:val="000000"/>
                    <w:sz w:val="18"/>
                    <w:szCs w:val="18"/>
                  </w:rPr>
                </w:rPrChange>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89" w:author="Peto" w:date="2018-06-14T07:18:00Z">
                  <w:rPr>
                    <w:rFonts w:ascii="Calibri" w:hAnsi="Calibri" w:cs="Calibri"/>
                    <w:color w:val="000000"/>
                    <w:sz w:val="18"/>
                    <w:szCs w:val="18"/>
                  </w:rPr>
                </w:rPrChange>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90"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9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92" w:author="Peto" w:date="2018-06-14T07:18:00Z">
                  <w:rPr>
                    <w:rFonts w:ascii="Calibri" w:hAnsi="Calibri" w:cs="Calibri"/>
                    <w:color w:val="000000"/>
                    <w:sz w:val="18"/>
                    <w:szCs w:val="18"/>
                  </w:rPr>
                </w:rPrChange>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9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94"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9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96" w:author="Peto" w:date="2018-06-14T07:18:00Z">
                  <w:rPr>
                    <w:rFonts w:ascii="Calibri" w:hAnsi="Calibri" w:cs="Calibri"/>
                    <w:color w:val="000000"/>
                    <w:sz w:val="18"/>
                    <w:szCs w:val="18"/>
                  </w:rPr>
                </w:rPrChange>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9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98" w:author="Peto" w:date="2018-06-14T07:18:00Z">
                  <w:rPr>
                    <w:rFonts w:ascii="Calibri" w:hAnsi="Calibri" w:cs="Calibri"/>
                    <w:color w:val="000000"/>
                    <w:sz w:val="18"/>
                    <w:szCs w:val="18"/>
                  </w:rPr>
                </w:rPrChange>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99"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0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01" w:author="Peto" w:date="2018-06-14T07:18:00Z">
                  <w:rPr>
                    <w:rFonts w:ascii="Calibri" w:hAnsi="Calibri" w:cs="Calibri"/>
                    <w:color w:val="000000"/>
                    <w:sz w:val="18"/>
                    <w:szCs w:val="18"/>
                  </w:rPr>
                </w:rPrChange>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0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03"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05" w:author="Peto" w:date="2018-06-14T07:18:00Z">
                  <w:rPr>
                    <w:rFonts w:ascii="Calibri" w:hAnsi="Calibri" w:cs="Calibri"/>
                    <w:color w:val="000000"/>
                    <w:sz w:val="18"/>
                    <w:szCs w:val="18"/>
                  </w:rPr>
                </w:rPrChange>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07" w:author="Peto" w:date="2018-06-14T07:18:00Z">
                  <w:rPr>
                    <w:rFonts w:ascii="Calibri" w:hAnsi="Calibri" w:cs="Calibri"/>
                    <w:color w:val="000000"/>
                    <w:sz w:val="18"/>
                    <w:szCs w:val="18"/>
                  </w:rPr>
                </w:rPrChange>
              </w:rPr>
              <w:t>4.72</w:t>
            </w:r>
          </w:p>
        </w:tc>
      </w:tr>
      <w:tr w:rsidR="00CE547F" w:rsidRPr="00A82009"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808" w:author="Peto" w:date="2018-06-14T07:18:00Z">
                  <w:rPr>
                    <w:rFonts w:ascii="Arial" w:hAnsi="Arial" w:cs="Arial"/>
                    <w:sz w:val="18"/>
                    <w:szCs w:val="18"/>
                  </w:rPr>
                </w:rPrChange>
              </w:rPr>
            </w:pPr>
            <w:r w:rsidRPr="00A82009">
              <w:rPr>
                <w:rFonts w:ascii="Arial" w:hAnsi="Arial" w:cs="Arial"/>
                <w:noProof/>
                <w:sz w:val="18"/>
                <w:szCs w:val="18"/>
                <w:rPrChange w:id="8809" w:author="Peto" w:date="2018-06-14T07:18:00Z">
                  <w:rPr>
                    <w:rFonts w:ascii="Arial" w:hAnsi="Arial" w:cs="Arial"/>
                    <w:sz w:val="18"/>
                    <w:szCs w:val="18"/>
                  </w:rPr>
                </w:rPrChange>
              </w:rPr>
              <w:t>8</w:t>
            </w:r>
          </w:p>
        </w:tc>
        <w:tc>
          <w:tcPr>
            <w:tcW w:w="820" w:type="dxa"/>
            <w:tcBorders>
              <w:top w:val="nil"/>
              <w:left w:val="nil"/>
              <w:bottom w:val="nil"/>
              <w:right w:val="nil"/>
            </w:tcBorders>
            <w:shd w:val="clear" w:color="auto" w:fill="auto"/>
            <w:noWrap/>
            <w:vAlign w:val="bottom"/>
            <w:hideMark/>
          </w:tcPr>
          <w:p w14:paraId="08EF451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1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11" w:author="Peto" w:date="2018-06-14T07:18:00Z">
                  <w:rPr>
                    <w:rFonts w:ascii="Calibri" w:hAnsi="Calibri" w:cs="Calibri"/>
                    <w:color w:val="000000"/>
                    <w:sz w:val="18"/>
                    <w:szCs w:val="18"/>
                  </w:rPr>
                </w:rPrChange>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1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13"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1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15" w:author="Peto" w:date="2018-06-14T07:18:00Z">
                  <w:rPr>
                    <w:rFonts w:ascii="Calibri" w:hAnsi="Calibri" w:cs="Calibri"/>
                    <w:color w:val="000000"/>
                    <w:sz w:val="18"/>
                    <w:szCs w:val="18"/>
                  </w:rPr>
                </w:rPrChange>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17" w:author="Peto" w:date="2018-06-14T07:18:00Z">
                  <w:rPr>
                    <w:rFonts w:ascii="Calibri" w:hAnsi="Calibri" w:cs="Calibri"/>
                    <w:color w:val="000000"/>
                    <w:sz w:val="18"/>
                    <w:szCs w:val="18"/>
                  </w:rPr>
                </w:rPrChange>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18"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1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20" w:author="Peto" w:date="2018-06-14T07:18:00Z">
                  <w:rPr>
                    <w:rFonts w:ascii="Calibri" w:hAnsi="Calibri" w:cs="Calibri"/>
                    <w:color w:val="000000"/>
                    <w:sz w:val="18"/>
                    <w:szCs w:val="18"/>
                  </w:rPr>
                </w:rPrChange>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2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22"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2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24" w:author="Peto" w:date="2018-06-14T07:18:00Z">
                  <w:rPr>
                    <w:rFonts w:ascii="Calibri" w:hAnsi="Calibri" w:cs="Calibri"/>
                    <w:color w:val="000000"/>
                    <w:sz w:val="18"/>
                    <w:szCs w:val="18"/>
                  </w:rPr>
                </w:rPrChange>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26" w:author="Peto" w:date="2018-06-14T07:18:00Z">
                  <w:rPr>
                    <w:rFonts w:ascii="Calibri" w:hAnsi="Calibri" w:cs="Calibri"/>
                    <w:color w:val="000000"/>
                    <w:sz w:val="18"/>
                    <w:szCs w:val="18"/>
                  </w:rPr>
                </w:rPrChange>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27"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2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29" w:author="Peto" w:date="2018-06-14T07:18:00Z">
                  <w:rPr>
                    <w:rFonts w:ascii="Calibri" w:hAnsi="Calibri" w:cs="Calibri"/>
                    <w:color w:val="000000"/>
                    <w:sz w:val="18"/>
                    <w:szCs w:val="18"/>
                  </w:rPr>
                </w:rPrChange>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3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31"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33" w:author="Peto" w:date="2018-06-14T07:18:00Z">
                  <w:rPr>
                    <w:rFonts w:ascii="Calibri" w:hAnsi="Calibri" w:cs="Calibri"/>
                    <w:color w:val="000000"/>
                    <w:sz w:val="18"/>
                    <w:szCs w:val="18"/>
                  </w:rPr>
                </w:rPrChange>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35" w:author="Peto" w:date="2018-06-14T07:18:00Z">
                  <w:rPr>
                    <w:rFonts w:ascii="Calibri" w:hAnsi="Calibri" w:cs="Calibri"/>
                    <w:color w:val="000000"/>
                    <w:sz w:val="18"/>
                    <w:szCs w:val="18"/>
                  </w:rPr>
                </w:rPrChange>
              </w:rPr>
              <w:t>4.89</w:t>
            </w:r>
          </w:p>
        </w:tc>
      </w:tr>
      <w:tr w:rsidR="00CE547F" w:rsidRPr="00A82009"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836" w:author="Peto" w:date="2018-06-14T07:18:00Z">
                  <w:rPr>
                    <w:rFonts w:ascii="Arial" w:hAnsi="Arial" w:cs="Arial"/>
                    <w:sz w:val="18"/>
                    <w:szCs w:val="18"/>
                  </w:rPr>
                </w:rPrChange>
              </w:rPr>
            </w:pPr>
            <w:r w:rsidRPr="00A82009">
              <w:rPr>
                <w:rFonts w:ascii="Arial" w:hAnsi="Arial" w:cs="Arial"/>
                <w:noProof/>
                <w:sz w:val="18"/>
                <w:szCs w:val="18"/>
                <w:rPrChange w:id="8837" w:author="Peto" w:date="2018-06-14T07:18:00Z">
                  <w:rPr>
                    <w:rFonts w:ascii="Arial" w:hAnsi="Arial" w:cs="Arial"/>
                    <w:sz w:val="18"/>
                    <w:szCs w:val="18"/>
                  </w:rPr>
                </w:rPrChange>
              </w:rPr>
              <w:lastRenderedPageBreak/>
              <w:t>13</w:t>
            </w:r>
          </w:p>
        </w:tc>
        <w:tc>
          <w:tcPr>
            <w:tcW w:w="820" w:type="dxa"/>
            <w:tcBorders>
              <w:top w:val="nil"/>
              <w:left w:val="nil"/>
              <w:bottom w:val="nil"/>
              <w:right w:val="nil"/>
            </w:tcBorders>
            <w:shd w:val="clear" w:color="auto" w:fill="auto"/>
            <w:noWrap/>
            <w:vAlign w:val="bottom"/>
            <w:hideMark/>
          </w:tcPr>
          <w:p w14:paraId="6CC5A05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3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39" w:author="Peto" w:date="2018-06-14T07:18:00Z">
                  <w:rPr>
                    <w:rFonts w:ascii="Calibri" w:hAnsi="Calibri" w:cs="Calibri"/>
                    <w:color w:val="000000"/>
                    <w:sz w:val="18"/>
                    <w:szCs w:val="18"/>
                  </w:rPr>
                </w:rPrChange>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4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41"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4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43" w:author="Peto" w:date="2018-06-14T07:18:00Z">
                  <w:rPr>
                    <w:rFonts w:ascii="Calibri" w:hAnsi="Calibri" w:cs="Calibri"/>
                    <w:color w:val="000000"/>
                    <w:sz w:val="18"/>
                    <w:szCs w:val="18"/>
                  </w:rPr>
                </w:rPrChange>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4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45" w:author="Peto" w:date="2018-06-14T07:18:00Z">
                  <w:rPr>
                    <w:rFonts w:ascii="Calibri" w:hAnsi="Calibri" w:cs="Calibri"/>
                    <w:color w:val="000000"/>
                    <w:sz w:val="18"/>
                    <w:szCs w:val="18"/>
                  </w:rPr>
                </w:rPrChange>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46"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48" w:author="Peto" w:date="2018-06-14T07:18:00Z">
                  <w:rPr>
                    <w:rFonts w:ascii="Calibri" w:hAnsi="Calibri" w:cs="Calibri"/>
                    <w:color w:val="000000"/>
                    <w:sz w:val="18"/>
                    <w:szCs w:val="18"/>
                  </w:rPr>
                </w:rPrChange>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4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50"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5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52" w:author="Peto" w:date="2018-06-14T07:18:00Z">
                  <w:rPr>
                    <w:rFonts w:ascii="Calibri" w:hAnsi="Calibri" w:cs="Calibri"/>
                    <w:color w:val="000000"/>
                    <w:sz w:val="18"/>
                    <w:szCs w:val="18"/>
                  </w:rPr>
                </w:rPrChange>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54" w:author="Peto" w:date="2018-06-14T07:18:00Z">
                  <w:rPr>
                    <w:rFonts w:ascii="Calibri" w:hAnsi="Calibri" w:cs="Calibri"/>
                    <w:color w:val="000000"/>
                    <w:sz w:val="18"/>
                    <w:szCs w:val="18"/>
                  </w:rPr>
                </w:rPrChange>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55"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5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57" w:author="Peto" w:date="2018-06-14T07:18:00Z">
                  <w:rPr>
                    <w:rFonts w:ascii="Calibri" w:hAnsi="Calibri" w:cs="Calibri"/>
                    <w:color w:val="000000"/>
                    <w:sz w:val="18"/>
                    <w:szCs w:val="18"/>
                  </w:rPr>
                </w:rPrChange>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5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59"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6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61" w:author="Peto" w:date="2018-06-14T07:18:00Z">
                  <w:rPr>
                    <w:rFonts w:ascii="Calibri" w:hAnsi="Calibri" w:cs="Calibri"/>
                    <w:color w:val="000000"/>
                    <w:sz w:val="18"/>
                    <w:szCs w:val="18"/>
                  </w:rPr>
                </w:rPrChange>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63" w:author="Peto" w:date="2018-06-14T07:18:00Z">
                  <w:rPr>
                    <w:rFonts w:ascii="Calibri" w:hAnsi="Calibri" w:cs="Calibri"/>
                    <w:color w:val="000000"/>
                    <w:sz w:val="18"/>
                    <w:szCs w:val="18"/>
                  </w:rPr>
                </w:rPrChange>
              </w:rPr>
              <w:t>9.42</w:t>
            </w:r>
          </w:p>
        </w:tc>
      </w:tr>
      <w:tr w:rsidR="00CE547F" w:rsidRPr="00A82009"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864" w:author="Peto" w:date="2018-06-14T07:18:00Z">
                  <w:rPr>
                    <w:rFonts w:ascii="Arial" w:hAnsi="Arial" w:cs="Arial"/>
                    <w:sz w:val="18"/>
                    <w:szCs w:val="18"/>
                  </w:rPr>
                </w:rPrChange>
              </w:rPr>
            </w:pPr>
            <w:r w:rsidRPr="00A82009">
              <w:rPr>
                <w:rFonts w:ascii="Arial" w:hAnsi="Arial" w:cs="Arial"/>
                <w:noProof/>
                <w:sz w:val="18"/>
                <w:szCs w:val="18"/>
                <w:rPrChange w:id="8865" w:author="Peto" w:date="2018-06-14T07:18:00Z">
                  <w:rPr>
                    <w:rFonts w:ascii="Arial" w:hAnsi="Arial" w:cs="Arial"/>
                    <w:sz w:val="18"/>
                    <w:szCs w:val="18"/>
                  </w:rPr>
                </w:rPrChange>
              </w:rPr>
              <w:t>14</w:t>
            </w:r>
          </w:p>
        </w:tc>
        <w:tc>
          <w:tcPr>
            <w:tcW w:w="820" w:type="dxa"/>
            <w:tcBorders>
              <w:top w:val="nil"/>
              <w:left w:val="nil"/>
              <w:bottom w:val="nil"/>
              <w:right w:val="nil"/>
            </w:tcBorders>
            <w:shd w:val="clear" w:color="auto" w:fill="auto"/>
            <w:noWrap/>
            <w:vAlign w:val="bottom"/>
            <w:hideMark/>
          </w:tcPr>
          <w:p w14:paraId="4548CB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67" w:author="Peto" w:date="2018-06-14T07:18:00Z">
                  <w:rPr>
                    <w:rFonts w:ascii="Calibri" w:hAnsi="Calibri" w:cs="Calibri"/>
                    <w:color w:val="000000"/>
                    <w:sz w:val="18"/>
                    <w:szCs w:val="18"/>
                  </w:rPr>
                </w:rPrChange>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6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69"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7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71" w:author="Peto" w:date="2018-06-14T07:18:00Z">
                  <w:rPr>
                    <w:rFonts w:ascii="Calibri" w:hAnsi="Calibri" w:cs="Calibri"/>
                    <w:color w:val="000000"/>
                    <w:sz w:val="18"/>
                    <w:szCs w:val="18"/>
                  </w:rPr>
                </w:rPrChange>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7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73" w:author="Peto" w:date="2018-06-14T07:18:00Z">
                  <w:rPr>
                    <w:rFonts w:ascii="Calibri" w:hAnsi="Calibri" w:cs="Calibri"/>
                    <w:color w:val="000000"/>
                    <w:sz w:val="18"/>
                    <w:szCs w:val="18"/>
                  </w:rPr>
                </w:rPrChange>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74"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7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76" w:author="Peto" w:date="2018-06-14T07:18:00Z">
                  <w:rPr>
                    <w:rFonts w:ascii="Calibri" w:hAnsi="Calibri" w:cs="Calibri"/>
                    <w:color w:val="000000"/>
                    <w:sz w:val="18"/>
                    <w:szCs w:val="18"/>
                  </w:rPr>
                </w:rPrChange>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7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7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80" w:author="Peto" w:date="2018-06-14T07:18:00Z">
                  <w:rPr>
                    <w:rFonts w:ascii="Calibri" w:hAnsi="Calibri" w:cs="Calibri"/>
                    <w:color w:val="000000"/>
                    <w:sz w:val="18"/>
                    <w:szCs w:val="18"/>
                  </w:rPr>
                </w:rPrChange>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8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82" w:author="Peto" w:date="2018-06-14T07:18:00Z">
                  <w:rPr>
                    <w:rFonts w:ascii="Calibri" w:hAnsi="Calibri" w:cs="Calibri"/>
                    <w:color w:val="000000"/>
                    <w:sz w:val="18"/>
                    <w:szCs w:val="18"/>
                  </w:rPr>
                </w:rPrChange>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83"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8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85" w:author="Peto" w:date="2018-06-14T07:18:00Z">
                  <w:rPr>
                    <w:rFonts w:ascii="Calibri" w:hAnsi="Calibri" w:cs="Calibri"/>
                    <w:color w:val="000000"/>
                    <w:sz w:val="18"/>
                    <w:szCs w:val="18"/>
                  </w:rPr>
                </w:rPrChange>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8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87"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89" w:author="Peto" w:date="2018-06-14T07:18:00Z">
                  <w:rPr>
                    <w:rFonts w:ascii="Calibri" w:hAnsi="Calibri" w:cs="Calibri"/>
                    <w:color w:val="000000"/>
                    <w:sz w:val="18"/>
                    <w:szCs w:val="18"/>
                  </w:rPr>
                </w:rPrChange>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9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91" w:author="Peto" w:date="2018-06-14T07:18:00Z">
                  <w:rPr>
                    <w:rFonts w:ascii="Calibri" w:hAnsi="Calibri" w:cs="Calibri"/>
                    <w:color w:val="000000"/>
                    <w:sz w:val="18"/>
                    <w:szCs w:val="18"/>
                  </w:rPr>
                </w:rPrChange>
              </w:rPr>
              <w:t>8.82</w:t>
            </w:r>
          </w:p>
        </w:tc>
      </w:tr>
      <w:tr w:rsidR="00CE547F" w:rsidRPr="00A82009"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892" w:author="Peto" w:date="2018-06-14T07:18:00Z">
                  <w:rPr>
                    <w:rFonts w:ascii="Arial" w:hAnsi="Arial" w:cs="Arial"/>
                    <w:sz w:val="18"/>
                    <w:szCs w:val="18"/>
                  </w:rPr>
                </w:rPrChange>
              </w:rPr>
            </w:pPr>
            <w:r w:rsidRPr="00A82009">
              <w:rPr>
                <w:rFonts w:ascii="Arial" w:hAnsi="Arial" w:cs="Arial"/>
                <w:noProof/>
                <w:sz w:val="18"/>
                <w:szCs w:val="18"/>
                <w:rPrChange w:id="8893" w:author="Peto" w:date="2018-06-14T07:18:00Z">
                  <w:rPr>
                    <w:rFonts w:ascii="Arial" w:hAnsi="Arial" w:cs="Arial"/>
                    <w:sz w:val="18"/>
                    <w:szCs w:val="18"/>
                  </w:rPr>
                </w:rPrChange>
              </w:rPr>
              <w:t>15</w:t>
            </w:r>
          </w:p>
        </w:tc>
        <w:tc>
          <w:tcPr>
            <w:tcW w:w="820" w:type="dxa"/>
            <w:tcBorders>
              <w:top w:val="nil"/>
              <w:left w:val="nil"/>
              <w:bottom w:val="nil"/>
              <w:right w:val="nil"/>
            </w:tcBorders>
            <w:shd w:val="clear" w:color="auto" w:fill="auto"/>
            <w:noWrap/>
            <w:vAlign w:val="bottom"/>
            <w:hideMark/>
          </w:tcPr>
          <w:p w14:paraId="7B3872A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95" w:author="Peto" w:date="2018-06-14T07:18:00Z">
                  <w:rPr>
                    <w:rFonts w:ascii="Calibri" w:hAnsi="Calibri" w:cs="Calibri"/>
                    <w:color w:val="000000"/>
                    <w:sz w:val="18"/>
                    <w:szCs w:val="18"/>
                  </w:rPr>
                </w:rPrChange>
              </w:rPr>
              <w:t>2.35E-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9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97"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99" w:author="Peto" w:date="2018-06-14T07:18:00Z">
                  <w:rPr>
                    <w:rFonts w:ascii="Calibri" w:hAnsi="Calibri" w:cs="Calibri"/>
                    <w:color w:val="000000"/>
                    <w:sz w:val="18"/>
                    <w:szCs w:val="18"/>
                  </w:rPr>
                </w:rPrChange>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0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01" w:author="Peto" w:date="2018-06-14T07:18:00Z">
                  <w:rPr>
                    <w:rFonts w:ascii="Calibri" w:hAnsi="Calibri" w:cs="Calibri"/>
                    <w:color w:val="000000"/>
                    <w:sz w:val="18"/>
                    <w:szCs w:val="18"/>
                  </w:rPr>
                </w:rPrChange>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02"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0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04" w:author="Peto" w:date="2018-06-14T07:18:00Z">
                  <w:rPr>
                    <w:rFonts w:ascii="Calibri" w:hAnsi="Calibri" w:cs="Calibri"/>
                    <w:color w:val="000000"/>
                    <w:sz w:val="18"/>
                    <w:szCs w:val="18"/>
                  </w:rPr>
                </w:rPrChange>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90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0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0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08" w:author="Peto" w:date="2018-06-14T07:18:00Z">
                  <w:rPr>
                    <w:rFonts w:ascii="Calibri" w:hAnsi="Calibri" w:cs="Calibri"/>
                    <w:color w:val="000000"/>
                    <w:sz w:val="18"/>
                    <w:szCs w:val="18"/>
                  </w:rPr>
                </w:rPrChange>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0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10" w:author="Peto" w:date="2018-06-14T07:18:00Z">
                  <w:rPr>
                    <w:rFonts w:ascii="Calibri" w:hAnsi="Calibri" w:cs="Calibri"/>
                    <w:color w:val="000000"/>
                    <w:sz w:val="18"/>
                    <w:szCs w:val="18"/>
                  </w:rPr>
                </w:rPrChange>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11"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1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13" w:author="Peto" w:date="2018-06-14T07:18:00Z">
                  <w:rPr>
                    <w:rFonts w:ascii="Calibri" w:hAnsi="Calibri" w:cs="Calibri"/>
                    <w:color w:val="000000"/>
                    <w:sz w:val="18"/>
                    <w:szCs w:val="18"/>
                  </w:rPr>
                </w:rPrChange>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91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15"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17" w:author="Peto" w:date="2018-06-14T07:18:00Z">
                  <w:rPr>
                    <w:rFonts w:ascii="Calibri" w:hAnsi="Calibri" w:cs="Calibri"/>
                    <w:color w:val="000000"/>
                    <w:sz w:val="18"/>
                    <w:szCs w:val="18"/>
                  </w:rPr>
                </w:rPrChange>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1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19" w:author="Peto" w:date="2018-06-14T07:18:00Z">
                  <w:rPr>
                    <w:rFonts w:ascii="Calibri" w:hAnsi="Calibri" w:cs="Calibri"/>
                    <w:color w:val="000000"/>
                    <w:sz w:val="18"/>
                    <w:szCs w:val="18"/>
                  </w:rPr>
                </w:rPrChange>
              </w:rPr>
              <w:t>9.46</w:t>
            </w:r>
          </w:p>
        </w:tc>
      </w:tr>
      <w:tr w:rsidR="00CE547F" w:rsidRPr="00A82009"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920" w:author="Peto" w:date="2018-06-14T07:18:00Z">
                  <w:rPr>
                    <w:rFonts w:ascii="Arial" w:hAnsi="Arial" w:cs="Arial"/>
                    <w:sz w:val="18"/>
                    <w:szCs w:val="18"/>
                  </w:rPr>
                </w:rPrChange>
              </w:rPr>
            </w:pPr>
            <w:r w:rsidRPr="00A82009">
              <w:rPr>
                <w:rFonts w:ascii="Arial" w:hAnsi="Arial" w:cs="Arial"/>
                <w:noProof/>
                <w:sz w:val="18"/>
                <w:szCs w:val="18"/>
                <w:rPrChange w:id="8921" w:author="Peto" w:date="2018-06-14T07:18:00Z">
                  <w:rPr>
                    <w:rFonts w:ascii="Arial" w:hAnsi="Arial" w:cs="Arial"/>
                    <w:sz w:val="18"/>
                    <w:szCs w:val="18"/>
                  </w:rPr>
                </w:rPrChange>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2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23" w:author="Peto" w:date="2018-06-14T07:18:00Z">
                  <w:rPr>
                    <w:rFonts w:ascii="Calibri" w:hAnsi="Calibri" w:cs="Calibri"/>
                    <w:color w:val="000000"/>
                    <w:sz w:val="18"/>
                    <w:szCs w:val="18"/>
                  </w:rPr>
                </w:rPrChange>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2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25" w:author="Peto" w:date="2018-06-14T07:18:00Z">
                  <w:rPr>
                    <w:rFonts w:ascii="Calibri" w:hAnsi="Calibri" w:cs="Calibri"/>
                    <w:color w:val="000000"/>
                    <w:sz w:val="18"/>
                    <w:szCs w:val="18"/>
                  </w:rPr>
                </w:rPrChange>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2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27" w:author="Peto" w:date="2018-06-14T07:18:00Z">
                  <w:rPr>
                    <w:rFonts w:ascii="Calibri" w:hAnsi="Calibri" w:cs="Calibri"/>
                    <w:color w:val="000000"/>
                    <w:sz w:val="18"/>
                    <w:szCs w:val="18"/>
                  </w:rPr>
                </w:rPrChange>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2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29" w:author="Peto" w:date="2018-06-14T07:18:00Z">
                  <w:rPr>
                    <w:rFonts w:ascii="Calibri" w:hAnsi="Calibri" w:cs="Calibri"/>
                    <w:color w:val="000000"/>
                    <w:sz w:val="18"/>
                    <w:szCs w:val="18"/>
                  </w:rPr>
                </w:rPrChange>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93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931" w:author="Peto" w:date="2018-06-14T07:18:00Z">
                  <w:rPr>
                    <w:rFonts w:ascii="Calibri" w:hAnsi="Calibri" w:cs="Calibri"/>
                    <w:color w:val="000000"/>
                    <w:sz w:val="22"/>
                    <w:szCs w:val="22"/>
                  </w:rPr>
                </w:rPrChange>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33" w:author="Peto" w:date="2018-06-14T07:18:00Z">
                  <w:rPr>
                    <w:rFonts w:ascii="Calibri" w:hAnsi="Calibri" w:cs="Calibri"/>
                    <w:color w:val="000000"/>
                    <w:sz w:val="18"/>
                    <w:szCs w:val="18"/>
                  </w:rPr>
                </w:rPrChange>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9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35" w:author="Peto" w:date="2018-06-14T07:18:00Z">
                  <w:rPr>
                    <w:rFonts w:ascii="Calibri" w:hAnsi="Calibri" w:cs="Calibri"/>
                    <w:color w:val="000000"/>
                    <w:sz w:val="18"/>
                    <w:szCs w:val="18"/>
                  </w:rPr>
                </w:rPrChange>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3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37" w:author="Peto" w:date="2018-06-14T07:18:00Z">
                  <w:rPr>
                    <w:rFonts w:ascii="Calibri" w:hAnsi="Calibri" w:cs="Calibri"/>
                    <w:color w:val="000000"/>
                    <w:sz w:val="18"/>
                    <w:szCs w:val="18"/>
                  </w:rPr>
                </w:rPrChange>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3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39" w:author="Peto" w:date="2018-06-14T07:18:00Z">
                  <w:rPr>
                    <w:rFonts w:ascii="Calibri" w:hAnsi="Calibri" w:cs="Calibri"/>
                    <w:color w:val="000000"/>
                    <w:sz w:val="18"/>
                    <w:szCs w:val="18"/>
                  </w:rPr>
                </w:rPrChange>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4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41" w:author="Peto" w:date="2018-06-14T07:18:00Z">
                  <w:rPr>
                    <w:rFonts w:ascii="Calibri" w:hAnsi="Calibri" w:cs="Calibri"/>
                    <w:color w:val="000000"/>
                    <w:sz w:val="18"/>
                    <w:szCs w:val="18"/>
                  </w:rPr>
                </w:rPrChange>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4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43" w:author="Peto" w:date="2018-06-14T07:18:00Z">
                  <w:rPr>
                    <w:rFonts w:ascii="Calibri" w:hAnsi="Calibri" w:cs="Calibri"/>
                    <w:color w:val="000000"/>
                    <w:sz w:val="18"/>
                    <w:szCs w:val="18"/>
                  </w:rPr>
                </w:rPrChange>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94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45" w:author="Peto" w:date="2018-06-14T07:18:00Z">
                  <w:rPr>
                    <w:rFonts w:ascii="Calibri" w:hAnsi="Calibri" w:cs="Calibri"/>
                    <w:color w:val="000000"/>
                    <w:sz w:val="18"/>
                    <w:szCs w:val="18"/>
                  </w:rPr>
                </w:rPrChange>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4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47" w:author="Peto" w:date="2018-06-14T07:18:00Z">
                  <w:rPr>
                    <w:rFonts w:ascii="Calibri" w:hAnsi="Calibri" w:cs="Calibri"/>
                    <w:color w:val="000000"/>
                    <w:sz w:val="18"/>
                    <w:szCs w:val="18"/>
                  </w:rPr>
                </w:rPrChange>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49" w:author="Peto" w:date="2018-06-14T07:18:00Z">
                  <w:rPr>
                    <w:rFonts w:ascii="Calibri" w:hAnsi="Calibri" w:cs="Calibri"/>
                    <w:color w:val="000000"/>
                    <w:sz w:val="18"/>
                    <w:szCs w:val="18"/>
                  </w:rPr>
                </w:rPrChange>
              </w:rPr>
              <w:t>9.15</w:t>
            </w:r>
          </w:p>
        </w:tc>
      </w:tr>
    </w:tbl>
    <w:p w14:paraId="2035BBA3" w14:textId="3E471AB3" w:rsidR="00B05B26" w:rsidRPr="00A82009" w:rsidRDefault="006A7E77" w:rsidP="00B05B26">
      <w:pPr>
        <w:pStyle w:val="Popis"/>
        <w:rPr>
          <w:noProof/>
          <w:vanish/>
          <w:lang w:val="sk-SK"/>
          <w:specVanish/>
          <w:rPrChange w:id="8950" w:author="Peto" w:date="2018-06-14T07:18:00Z">
            <w:rPr>
              <w:vanish/>
              <w:lang w:val="sk-SK"/>
              <w:specVanish/>
            </w:rPr>
          </w:rPrChange>
        </w:rPr>
      </w:pPr>
      <w:bookmarkStart w:id="8951" w:name="_Ref513900121"/>
      <w:bookmarkStart w:id="8952" w:name="_Toc516413297"/>
      <w:bookmarkStart w:id="8953" w:name="_Toc513584628"/>
      <w:r w:rsidRPr="00A82009">
        <w:rPr>
          <w:noProof/>
          <w:lang w:val="sk-SK"/>
          <w:rPrChange w:id="8954" w:author="Peto" w:date="2018-06-14T07:18:00Z">
            <w:rPr/>
          </w:rPrChange>
        </w:rPr>
        <w:t xml:space="preserve">Tabuľka </w:t>
      </w:r>
      <w:r w:rsidRPr="00A82009">
        <w:rPr>
          <w:noProof/>
          <w:lang w:val="sk-SK"/>
          <w:rPrChange w:id="8955" w:author="Peto" w:date="2018-06-14T07:18:00Z">
            <w:rPr/>
          </w:rPrChange>
        </w:rPr>
        <w:fldChar w:fldCharType="begin"/>
      </w:r>
      <w:r w:rsidRPr="00A82009">
        <w:rPr>
          <w:noProof/>
          <w:lang w:val="sk-SK"/>
          <w:rPrChange w:id="8956" w:author="Peto" w:date="2018-06-14T07:18:00Z">
            <w:rPr/>
          </w:rPrChange>
        </w:rPr>
        <w:instrText xml:space="preserve"> SEQ Tabuľka \* ARABIC </w:instrText>
      </w:r>
      <w:r w:rsidRPr="00A82009">
        <w:rPr>
          <w:noProof/>
          <w:lang w:val="sk-SK"/>
          <w:rPrChange w:id="8957" w:author="Peto" w:date="2018-06-14T07:18:00Z">
            <w:rPr/>
          </w:rPrChange>
        </w:rPr>
        <w:fldChar w:fldCharType="separate"/>
      </w:r>
      <w:r w:rsidR="00F95B9C" w:rsidRPr="00A82009">
        <w:rPr>
          <w:noProof/>
          <w:lang w:val="sk-SK"/>
          <w:rPrChange w:id="8958" w:author="Peto" w:date="2018-06-14T07:18:00Z">
            <w:rPr>
              <w:noProof/>
            </w:rPr>
          </w:rPrChange>
        </w:rPr>
        <w:t>9</w:t>
      </w:r>
      <w:r w:rsidRPr="00A82009">
        <w:rPr>
          <w:noProof/>
          <w:lang w:val="sk-SK"/>
          <w:rPrChange w:id="8959" w:author="Peto" w:date="2018-06-14T07:18:00Z">
            <w:rPr/>
          </w:rPrChange>
        </w:rPr>
        <w:fldChar w:fldCharType="end"/>
      </w:r>
      <w:bookmarkEnd w:id="8951"/>
      <w:r w:rsidRPr="00A82009">
        <w:rPr>
          <w:noProof/>
          <w:lang w:val="sk-SK"/>
          <w:rPrChange w:id="8960" w:author="Peto" w:date="2018-06-14T07:18:00Z">
            <w:rPr/>
          </w:rPrChange>
        </w:rPr>
        <w:t xml:space="preserve">: </w:t>
      </w:r>
      <w:r w:rsidR="00B05B26" w:rsidRPr="00A82009">
        <w:rPr>
          <w:noProof/>
          <w:lang w:val="sk-SK"/>
          <w:rPrChange w:id="8961" w:author="Peto" w:date="2018-06-14T07:18:00Z">
            <w:rPr/>
          </w:rPrChange>
        </w:rPr>
        <w:t>Popisná štatistika výchylky parametrov počas spontnánneho dýchania pre 30 dobrovoľníkov.</w:t>
      </w:r>
      <w:bookmarkEnd w:id="8952"/>
    </w:p>
    <w:bookmarkEnd w:id="8953"/>
    <w:p w14:paraId="600E0C84" w14:textId="6C780509" w:rsidR="006A7E77" w:rsidRPr="00A82009" w:rsidRDefault="00B05B26" w:rsidP="006A7E77">
      <w:pPr>
        <w:pStyle w:val="Popis"/>
        <w:rPr>
          <w:noProof/>
          <w:lang w:val="sk-SK"/>
          <w:rPrChange w:id="8962" w:author="Peto" w:date="2018-06-14T07:18:00Z">
            <w:rPr/>
          </w:rPrChange>
        </w:rPr>
      </w:pPr>
      <w:r w:rsidRPr="00A82009">
        <w:rPr>
          <w:noProof/>
          <w:lang w:val="sk-SK"/>
          <w:rPrChange w:id="8963" w:author="Peto" w:date="2018-06-14T07:18:00Z">
            <w:rPr/>
          </w:rPrChange>
        </w:rPr>
        <w:t xml:space="preserve"> Z výchylky </w:t>
      </w:r>
      <w:r w:rsidR="006A7E77" w:rsidRPr="00A82009">
        <w:rPr>
          <w:noProof/>
          <w:lang w:val="sk-SK"/>
          <w:rPrChange w:id="8964" w:author="Peto" w:date="2018-06-14T07:18:00Z">
            <w:rPr/>
          </w:rPrChange>
        </w:rPr>
        <w:t xml:space="preserve">parametrov </w:t>
      </w:r>
      <w:r w:rsidR="005328F0" w:rsidRPr="00A82009">
        <w:rPr>
          <w:noProof/>
          <w:lang w:val="sk-SK"/>
          <w:rPrChange w:id="8965" w:author="Peto" w:date="2018-06-14T07:18:00Z">
            <w:rPr>
              <w:lang w:val="sk-SK"/>
            </w:rPr>
          </w:rPrChange>
        </w:rPr>
        <w:t xml:space="preserve">počas merania ako definuje </w:t>
      </w:r>
      <w:r w:rsidR="005328F0" w:rsidRPr="00A82009">
        <w:rPr>
          <w:noProof/>
          <w:lang w:val="sk-SK"/>
          <w:rPrChange w:id="8966" w:author="Peto" w:date="2018-06-14T07:18:00Z">
            <w:rPr>
              <w:lang w:val="sk-SK"/>
            </w:rPr>
          </w:rPrChange>
        </w:rPr>
        <w:fldChar w:fldCharType="begin"/>
      </w:r>
      <w:r w:rsidR="005328F0" w:rsidRPr="00A82009">
        <w:rPr>
          <w:noProof/>
          <w:lang w:val="sk-SK"/>
          <w:rPrChange w:id="8967" w:author="Peto" w:date="2018-06-14T07:18:00Z">
            <w:rPr>
              <w:lang w:val="sk-SK"/>
            </w:rPr>
          </w:rPrChange>
        </w:rPr>
        <w:instrText xml:space="preserve"> REF _Ref513892756 \h </w:instrText>
      </w:r>
      <w:r w:rsidR="005328F0" w:rsidRPr="00A82009">
        <w:rPr>
          <w:noProof/>
          <w:lang w:val="sk-SK"/>
          <w:rPrChange w:id="8968" w:author="Peto" w:date="2018-06-14T07:18:00Z">
            <w:rPr>
              <w:noProof/>
              <w:lang w:val="sk-SK"/>
            </w:rPr>
          </w:rPrChange>
        </w:rPr>
      </w:r>
      <w:r w:rsidR="005328F0" w:rsidRPr="00A82009">
        <w:rPr>
          <w:noProof/>
          <w:lang w:val="sk-SK"/>
          <w:rPrChange w:id="8969" w:author="Peto" w:date="2018-06-14T07:18:00Z">
            <w:rPr>
              <w:lang w:val="sk-SK"/>
            </w:rPr>
          </w:rPrChange>
        </w:rPr>
        <w:fldChar w:fldCharType="separate"/>
      </w:r>
      <w:ins w:id="8970" w:author="Peto" w:date="2018-06-10T16:58:00Z">
        <w:r w:rsidR="00F95B9C" w:rsidRPr="00A82009">
          <w:rPr>
            <w:noProof/>
            <w:lang w:val="sk-SK"/>
            <w:rPrChange w:id="8971" w:author="Peto" w:date="2018-06-14T07:18:00Z">
              <w:rPr>
                <w:lang w:val="sk-SK"/>
              </w:rPr>
            </w:rPrChange>
          </w:rPr>
          <w:t>Obrázok 3.13</w:t>
        </w:r>
      </w:ins>
      <w:del w:id="8972" w:author="Peto" w:date="2018-06-10T16:58:00Z">
        <w:r w:rsidR="00B85020" w:rsidRPr="00A82009" w:rsidDel="00F95B9C">
          <w:rPr>
            <w:noProof/>
            <w:lang w:val="sk-SK"/>
            <w:rPrChange w:id="8973" w:author="Peto" w:date="2018-06-14T07:18:00Z">
              <w:rPr>
                <w:lang w:val="sk-SK"/>
              </w:rPr>
            </w:rPrChange>
          </w:rPr>
          <w:delText>Obrázok 3.13</w:delText>
        </w:r>
      </w:del>
      <w:r w:rsidR="005328F0" w:rsidRPr="00A82009">
        <w:rPr>
          <w:noProof/>
          <w:lang w:val="sk-SK"/>
          <w:rPrChange w:id="8974" w:author="Peto" w:date="2018-06-14T07:18:00Z">
            <w:rPr>
              <w:lang w:val="sk-SK"/>
            </w:rPr>
          </w:rPrChange>
        </w:rPr>
        <w:fldChar w:fldCharType="end"/>
      </w:r>
      <w:r w:rsidR="005328F0" w:rsidRPr="00A82009">
        <w:rPr>
          <w:noProof/>
          <w:lang w:val="sk-SK"/>
          <w:rPrChange w:id="8975" w:author="Peto" w:date="2018-06-14T07:18:00Z">
            <w:rPr>
              <w:lang w:val="sk-SK"/>
            </w:rPr>
          </w:rPrChange>
        </w:rPr>
        <w:t xml:space="preserve"> </w:t>
      </w:r>
      <w:r w:rsidR="006A7E77" w:rsidRPr="00A82009">
        <w:rPr>
          <w:noProof/>
          <w:lang w:val="sk-SK"/>
          <w:rPrChange w:id="8976" w:author="Peto" w:date="2018-06-14T07:18:00Z">
            <w:rPr/>
          </w:rPrChange>
        </w:rPr>
        <w:t xml:space="preserve">boli spočítané priemerné hodnoty a smerodatné odchylky pre 30 dobrovoľníkov, ktoré udáva stĺpec mean +- std. Hodnota v stĺpci označenom %, udáva pomer medzi </w:t>
      </w:r>
      <w:r w:rsidRPr="00A82009">
        <w:rPr>
          <w:noProof/>
          <w:lang w:val="sk-SK"/>
          <w:rPrChange w:id="8977" w:author="Peto" w:date="2018-06-14T07:18:00Z">
            <w:rPr/>
          </w:rPrChange>
        </w:rPr>
        <w:t>hodnotou parametru (</w:t>
      </w:r>
      <w:r w:rsidRPr="00A82009">
        <w:rPr>
          <w:noProof/>
          <w:lang w:val="sk-SK"/>
          <w:rPrChange w:id="8978" w:author="Peto" w:date="2018-06-14T07:18:00Z">
            <w:rPr/>
          </w:rPrChange>
        </w:rPr>
        <w:fldChar w:fldCharType="begin"/>
      </w:r>
      <w:r w:rsidRPr="00A82009">
        <w:rPr>
          <w:noProof/>
          <w:lang w:val="sk-SK"/>
          <w:rPrChange w:id="8979" w:author="Peto" w:date="2018-06-14T07:18:00Z">
            <w:rPr/>
          </w:rPrChange>
        </w:rPr>
        <w:instrText xml:space="preserve"> REF _Ref513894977 \h </w:instrText>
      </w:r>
      <w:r w:rsidRPr="00A82009">
        <w:rPr>
          <w:noProof/>
          <w:lang w:val="sk-SK"/>
          <w:rPrChange w:id="8980" w:author="Peto" w:date="2018-06-14T07:18:00Z">
            <w:rPr>
              <w:noProof/>
              <w:lang w:val="sk-SK"/>
            </w:rPr>
          </w:rPrChange>
        </w:rPr>
      </w:r>
      <w:r w:rsidRPr="00A82009">
        <w:rPr>
          <w:noProof/>
          <w:lang w:val="sk-SK"/>
          <w:rPrChange w:id="8981" w:author="Peto" w:date="2018-06-14T07:18:00Z">
            <w:rPr/>
          </w:rPrChange>
        </w:rPr>
        <w:fldChar w:fldCharType="separate"/>
      </w:r>
      <w:r w:rsidR="00F95B9C" w:rsidRPr="00A82009">
        <w:rPr>
          <w:noProof/>
          <w:lang w:val="sk-SK"/>
          <w:rPrChange w:id="8982" w:author="Peto" w:date="2018-06-14T07:18:00Z">
            <w:rPr/>
          </w:rPrChange>
        </w:rPr>
        <w:t>Tabuľka 8</w:t>
      </w:r>
      <w:r w:rsidRPr="00A82009">
        <w:rPr>
          <w:noProof/>
          <w:lang w:val="sk-SK"/>
          <w:rPrChange w:id="8983" w:author="Peto" w:date="2018-06-14T07:18:00Z">
            <w:rPr/>
          </w:rPrChange>
        </w:rPr>
        <w:fldChar w:fldCharType="end"/>
      </w:r>
      <w:r w:rsidRPr="00A82009">
        <w:rPr>
          <w:noProof/>
          <w:lang w:val="sk-SK"/>
          <w:rPrChange w:id="8984" w:author="Peto" w:date="2018-06-14T07:18:00Z">
            <w:rPr/>
          </w:rPrChange>
        </w:rPr>
        <w:t>) a výchylkou parametru</w:t>
      </w:r>
      <w:r w:rsidR="00292C99" w:rsidRPr="00A82009">
        <w:rPr>
          <w:noProof/>
          <w:lang w:val="sk-SK"/>
          <w:rPrChange w:id="8985" w:author="Peto" w:date="2018-06-14T07:18:00Z">
            <w:rPr/>
          </w:rPrChange>
        </w:rPr>
        <w:t xml:space="preserve"> (</w:t>
      </w:r>
      <w:r w:rsidR="00292C99" w:rsidRPr="00A82009">
        <w:rPr>
          <w:noProof/>
          <w:lang w:val="sk-SK"/>
          <w:rPrChange w:id="8986" w:author="Peto" w:date="2018-06-14T07:18:00Z">
            <w:rPr/>
          </w:rPrChange>
        </w:rPr>
        <w:fldChar w:fldCharType="begin"/>
      </w:r>
      <w:r w:rsidR="00292C99" w:rsidRPr="00A82009">
        <w:rPr>
          <w:noProof/>
          <w:lang w:val="sk-SK"/>
          <w:rPrChange w:id="8987" w:author="Peto" w:date="2018-06-14T07:18:00Z">
            <w:rPr/>
          </w:rPrChange>
        </w:rPr>
        <w:instrText xml:space="preserve"> REF _Ref513900121 \h </w:instrText>
      </w:r>
      <w:r w:rsidR="00292C99" w:rsidRPr="00A82009">
        <w:rPr>
          <w:noProof/>
          <w:lang w:val="sk-SK"/>
          <w:rPrChange w:id="8988" w:author="Peto" w:date="2018-06-14T07:18:00Z">
            <w:rPr>
              <w:noProof/>
              <w:lang w:val="sk-SK"/>
            </w:rPr>
          </w:rPrChange>
        </w:rPr>
      </w:r>
      <w:r w:rsidR="00292C99" w:rsidRPr="00A82009">
        <w:rPr>
          <w:noProof/>
          <w:lang w:val="sk-SK"/>
          <w:rPrChange w:id="8989" w:author="Peto" w:date="2018-06-14T07:18:00Z">
            <w:rPr/>
          </w:rPrChange>
        </w:rPr>
        <w:fldChar w:fldCharType="separate"/>
      </w:r>
      <w:r w:rsidR="00F95B9C" w:rsidRPr="00A82009">
        <w:rPr>
          <w:noProof/>
          <w:lang w:val="sk-SK"/>
          <w:rPrChange w:id="8990" w:author="Peto" w:date="2018-06-14T07:18:00Z">
            <w:rPr/>
          </w:rPrChange>
        </w:rPr>
        <w:t>Tabuľka 9</w:t>
      </w:r>
      <w:r w:rsidR="00292C99" w:rsidRPr="00A82009">
        <w:rPr>
          <w:noProof/>
          <w:lang w:val="sk-SK"/>
          <w:rPrChange w:id="8991" w:author="Peto" w:date="2018-06-14T07:18:00Z">
            <w:rPr/>
          </w:rPrChange>
        </w:rPr>
        <w:fldChar w:fldCharType="end"/>
      </w:r>
      <w:r w:rsidR="00292C99" w:rsidRPr="00A82009">
        <w:rPr>
          <w:noProof/>
          <w:lang w:val="sk-SK"/>
          <w:rPrChange w:id="8992" w:author="Peto" w:date="2018-06-14T07:18:00Z">
            <w:rPr/>
          </w:rPrChange>
        </w:rPr>
        <w:t>)</w:t>
      </w:r>
      <w:r w:rsidRPr="00A82009">
        <w:rPr>
          <w:noProof/>
          <w:lang w:val="sk-SK"/>
          <w:rPrChange w:id="8993" w:author="Peto" w:date="2018-06-14T07:18:00Z">
            <w:rPr/>
          </w:rPrChange>
        </w:rPr>
        <w:t>.</w:t>
      </w:r>
    </w:p>
    <w:p w14:paraId="54621A67" w14:textId="77777777" w:rsidR="00CE547F" w:rsidRPr="00A82009" w:rsidRDefault="00CE547F" w:rsidP="00CE547F">
      <w:pPr>
        <w:rPr>
          <w:noProof/>
          <w:lang w:eastAsia="en-US" w:bidi="en-US"/>
          <w:rPrChange w:id="8994" w:author="Peto" w:date="2018-06-14T07:18:00Z">
            <w:rPr>
              <w:lang w:eastAsia="en-US" w:bidi="en-US"/>
            </w:rPr>
          </w:rPrChange>
        </w:rPr>
      </w:pPr>
    </w:p>
    <w:p w14:paraId="529BC6A5" w14:textId="17DEE0D2" w:rsidR="00CE547F" w:rsidRPr="00A82009" w:rsidRDefault="00CE547F" w:rsidP="00CE547F">
      <w:pPr>
        <w:rPr>
          <w:noProof/>
          <w:rPrChange w:id="8995" w:author="Peto" w:date="2018-06-14T07:18:00Z">
            <w:rPr/>
          </w:rPrChange>
        </w:rPr>
      </w:pPr>
      <w:r w:rsidRPr="00A82009">
        <w:rPr>
          <w:noProof/>
          <w:rPrChange w:id="8996" w:author="Peto" w:date="2018-06-14T07:18:00Z">
            <w:rPr/>
          </w:rPrChange>
        </w:rPr>
        <w:t xml:space="preserve">Hodnota v stĺpci </w:t>
      </w:r>
      <w:r w:rsidRPr="00A82009">
        <w:rPr>
          <w:noProof/>
          <w:highlight w:val="yellow"/>
          <w:rPrChange w:id="8997" w:author="Peto" w:date="2018-06-14T07:18:00Z">
            <w:rPr>
              <w:highlight w:val="yellow"/>
            </w:rPr>
          </w:rPrChange>
        </w:rPr>
        <w:t xml:space="preserve">∆ mean vyjadruje priemernú </w:t>
      </w:r>
      <w:r w:rsidR="00292C99" w:rsidRPr="00A82009">
        <w:rPr>
          <w:noProof/>
          <w:highlight w:val="yellow"/>
          <w:rPrChange w:id="8998" w:author="Peto" w:date="2018-06-14T07:18:00Z">
            <w:rPr/>
          </w:rPrChange>
        </w:rPr>
        <w:t>hodnotu výchylky</w:t>
      </w:r>
      <w:r w:rsidRPr="00A82009">
        <w:rPr>
          <w:noProof/>
          <w:highlight w:val="yellow"/>
          <w:rPrChange w:id="8999" w:author="Peto" w:date="2018-06-14T07:18:00Z">
            <w:rPr/>
          </w:rPrChange>
        </w:rPr>
        <w:t xml:space="preserve"> parametra naprieč všetkými subjektami.</w:t>
      </w:r>
      <w:r w:rsidRPr="00A82009">
        <w:rPr>
          <w:noProof/>
          <w:rPrChange w:id="9000" w:author="Peto" w:date="2018-06-14T07:18:00Z">
            <w:rPr/>
          </w:rPrChange>
        </w:rPr>
        <w:t xml:space="preserve"> Hodnota v sĺpci std vyjadruje </w:t>
      </w:r>
      <w:r w:rsidR="00292C99" w:rsidRPr="00A82009">
        <w:rPr>
          <w:noProof/>
          <w:rPrChange w:id="9001" w:author="Peto" w:date="2018-06-14T07:18:00Z">
            <w:rPr/>
          </w:rPrChange>
        </w:rPr>
        <w:t>smerodatnú odchylku</w:t>
      </w:r>
      <w:r w:rsidR="00AE4A53" w:rsidRPr="00A82009">
        <w:rPr>
          <w:noProof/>
          <w:rPrChange w:id="9002" w:author="Peto" w:date="2018-06-14T07:18:00Z">
            <w:rPr/>
          </w:rPrChange>
        </w:rPr>
        <w:t xml:space="preserve"> výchylky</w:t>
      </w:r>
      <w:r w:rsidR="00292C99" w:rsidRPr="00A82009">
        <w:rPr>
          <w:noProof/>
          <w:rPrChange w:id="9003" w:author="Peto" w:date="2018-06-14T07:18:00Z">
            <w:rPr/>
          </w:rPrChange>
        </w:rPr>
        <w:t xml:space="preserve"> parametra</w:t>
      </w:r>
      <w:r w:rsidRPr="00A82009">
        <w:rPr>
          <w:noProof/>
          <w:rPrChange w:id="9004" w:author="Peto" w:date="2018-06-14T07:18:00Z">
            <w:rPr/>
          </w:rPrChange>
        </w:rPr>
        <w:t xml:space="preserve"> počas merania naprieč všetkými subjektami. </w:t>
      </w:r>
      <w:commentRangeStart w:id="9005"/>
      <w:r w:rsidRPr="00A82009">
        <w:rPr>
          <w:noProof/>
          <w:rPrChange w:id="9006" w:author="Peto" w:date="2018-06-14T07:18:00Z">
            <w:rPr/>
          </w:rPrChange>
        </w:rPr>
        <w:t xml:space="preserve">Stĺpec % vyjadruje percentuálnu zmenu parametra v priebehu merania. </w:t>
      </w:r>
      <w:commentRangeEnd w:id="9005"/>
      <w:r w:rsidRPr="00A82009">
        <w:rPr>
          <w:rStyle w:val="Odkaznakomentr"/>
          <w:noProof/>
          <w:rPrChange w:id="9007" w:author="Peto" w:date="2018-06-14T07:18:00Z">
            <w:rPr>
              <w:rStyle w:val="Odkaznakomentr"/>
            </w:rPr>
          </w:rPrChange>
        </w:rPr>
        <w:commentReference w:id="9005"/>
      </w:r>
      <w:r w:rsidRPr="00A82009">
        <w:rPr>
          <w:noProof/>
          <w:rPrChange w:id="9008" w:author="Peto" w:date="2018-06-14T07:18:00Z">
            <w:rPr/>
          </w:rPrChange>
        </w:rPr>
        <w:t xml:space="preserve">Je to podiel priemernej </w:t>
      </w:r>
      <w:r w:rsidR="00AE4A53" w:rsidRPr="00A82009">
        <w:rPr>
          <w:noProof/>
          <w:rPrChange w:id="9009" w:author="Peto" w:date="2018-06-14T07:18:00Z">
            <w:rPr/>
          </w:rPrChange>
        </w:rPr>
        <w:t>hodnoty výchylky</w:t>
      </w:r>
      <w:r w:rsidRPr="00A82009">
        <w:rPr>
          <w:noProof/>
          <w:rPrChange w:id="9010" w:author="Peto" w:date="2018-06-14T07:18:00Z">
            <w:rPr/>
          </w:rPrChange>
        </w:rPr>
        <w:t xml:space="preserve"> parametra počas merania uvedeného v </w:t>
      </w:r>
      <w:r w:rsidR="00AE4A53" w:rsidRPr="00A82009">
        <w:rPr>
          <w:noProof/>
          <w:rPrChange w:id="9011" w:author="Peto" w:date="2018-06-14T07:18:00Z">
            <w:rPr/>
          </w:rPrChange>
        </w:rPr>
        <w:fldChar w:fldCharType="begin"/>
      </w:r>
      <w:r w:rsidR="00AE4A53" w:rsidRPr="00A82009">
        <w:rPr>
          <w:noProof/>
          <w:rPrChange w:id="9012" w:author="Peto" w:date="2018-06-14T07:18:00Z">
            <w:rPr/>
          </w:rPrChange>
        </w:rPr>
        <w:instrText xml:space="preserve"> REF _Ref513900121 \h </w:instrText>
      </w:r>
      <w:r w:rsidR="00AE4A53" w:rsidRPr="00A82009">
        <w:rPr>
          <w:noProof/>
          <w:rPrChange w:id="9013" w:author="Peto" w:date="2018-06-14T07:18:00Z">
            <w:rPr>
              <w:noProof/>
            </w:rPr>
          </w:rPrChange>
        </w:rPr>
      </w:r>
      <w:r w:rsidR="00AE4A53" w:rsidRPr="00A82009">
        <w:rPr>
          <w:noProof/>
          <w:rPrChange w:id="9014" w:author="Peto" w:date="2018-06-14T07:18:00Z">
            <w:rPr/>
          </w:rPrChange>
        </w:rPr>
        <w:fldChar w:fldCharType="separate"/>
      </w:r>
      <w:r w:rsidR="00F95B9C" w:rsidRPr="00A82009">
        <w:rPr>
          <w:noProof/>
          <w:rPrChange w:id="9015" w:author="Peto" w:date="2018-06-14T07:18:00Z">
            <w:rPr/>
          </w:rPrChange>
        </w:rPr>
        <w:t>Tabuľka 9</w:t>
      </w:r>
      <w:r w:rsidR="00AE4A53" w:rsidRPr="00A82009">
        <w:rPr>
          <w:noProof/>
          <w:rPrChange w:id="9016" w:author="Peto" w:date="2018-06-14T07:18:00Z">
            <w:rPr/>
          </w:rPrChange>
        </w:rPr>
        <w:fldChar w:fldCharType="end"/>
      </w:r>
      <w:r w:rsidR="00AE4A53" w:rsidRPr="00A82009">
        <w:rPr>
          <w:noProof/>
          <w:rPrChange w:id="9017" w:author="Peto" w:date="2018-06-14T07:18:00Z">
            <w:rPr/>
          </w:rPrChange>
        </w:rPr>
        <w:t xml:space="preserve"> </w:t>
      </w:r>
      <w:r w:rsidRPr="00A82009">
        <w:rPr>
          <w:noProof/>
          <w:rPrChange w:id="9018" w:author="Peto" w:date="2018-06-14T07:18:00Z">
            <w:rPr/>
          </w:rPrChange>
        </w:rPr>
        <w:t>a prie</w:t>
      </w:r>
      <w:r w:rsidR="00AE4A53" w:rsidRPr="00A82009">
        <w:rPr>
          <w:noProof/>
          <w:rPrChange w:id="9019" w:author="Peto" w:date="2018-06-14T07:18:00Z">
            <w:rPr/>
          </w:rPrChange>
        </w:rPr>
        <w:t>mernej hodnoty parametru ako uvá</w:t>
      </w:r>
      <w:r w:rsidRPr="00A82009">
        <w:rPr>
          <w:noProof/>
          <w:rPrChange w:id="9020" w:author="Peto" w:date="2018-06-14T07:18:00Z">
            <w:rPr/>
          </w:rPrChange>
        </w:rPr>
        <w:t xml:space="preserve">dza </w:t>
      </w:r>
      <w:r w:rsidR="00AE4A53" w:rsidRPr="00A82009">
        <w:rPr>
          <w:noProof/>
          <w:rPrChange w:id="9021" w:author="Peto" w:date="2018-06-14T07:18:00Z">
            <w:rPr/>
          </w:rPrChange>
        </w:rPr>
        <w:fldChar w:fldCharType="begin"/>
      </w:r>
      <w:r w:rsidR="00AE4A53" w:rsidRPr="00A82009">
        <w:rPr>
          <w:noProof/>
          <w:rPrChange w:id="9022" w:author="Peto" w:date="2018-06-14T07:18:00Z">
            <w:rPr/>
          </w:rPrChange>
        </w:rPr>
        <w:instrText xml:space="preserve"> REF _Ref513894977 \h </w:instrText>
      </w:r>
      <w:r w:rsidR="00AE4A53" w:rsidRPr="00A82009">
        <w:rPr>
          <w:noProof/>
          <w:rPrChange w:id="9023" w:author="Peto" w:date="2018-06-14T07:18:00Z">
            <w:rPr>
              <w:noProof/>
            </w:rPr>
          </w:rPrChange>
        </w:rPr>
      </w:r>
      <w:r w:rsidR="00AE4A53" w:rsidRPr="00A82009">
        <w:rPr>
          <w:noProof/>
          <w:rPrChange w:id="9024" w:author="Peto" w:date="2018-06-14T07:18:00Z">
            <w:rPr/>
          </w:rPrChange>
        </w:rPr>
        <w:fldChar w:fldCharType="separate"/>
      </w:r>
      <w:r w:rsidR="00F95B9C" w:rsidRPr="00A82009">
        <w:rPr>
          <w:noProof/>
          <w:rPrChange w:id="9025" w:author="Peto" w:date="2018-06-14T07:18:00Z">
            <w:rPr/>
          </w:rPrChange>
        </w:rPr>
        <w:t>Tabuľka 8</w:t>
      </w:r>
      <w:r w:rsidR="00AE4A53" w:rsidRPr="00A82009">
        <w:rPr>
          <w:noProof/>
          <w:rPrChange w:id="9026" w:author="Peto" w:date="2018-06-14T07:18:00Z">
            <w:rPr/>
          </w:rPrChange>
        </w:rPr>
        <w:fldChar w:fldCharType="end"/>
      </w:r>
      <w:r w:rsidR="00AE4A53" w:rsidRPr="00A82009">
        <w:rPr>
          <w:noProof/>
          <w:rPrChange w:id="9027" w:author="Peto" w:date="2018-06-14T07:18:00Z">
            <w:rPr/>
          </w:rPrChange>
        </w:rPr>
        <w:t xml:space="preserve">. </w:t>
      </w:r>
      <w:r w:rsidRPr="00A82009">
        <w:rPr>
          <w:noProof/>
          <w:rPrChange w:id="9028" w:author="Peto" w:date="2018-06-14T07:18:00Z">
            <w:rPr/>
          </w:rPrChange>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noProof/>
              </w:rPr>
            </m:ctrlPr>
          </m:sSubPr>
          <m:e>
            <m:r>
              <w:rPr>
                <w:rFonts w:ascii="Cambria Math" w:hAnsi="Cambria Math"/>
                <w:noProof/>
                <w:rPrChange w:id="9029" w:author="Peto" w:date="2018-06-14T07:18:00Z">
                  <w:rPr>
                    <w:rFonts w:ascii="Cambria Math" w:hAnsi="Cambria Math"/>
                  </w:rPr>
                </w:rPrChange>
              </w:rPr>
              <m:t>Z</m:t>
            </m:r>
          </m:e>
          <m:sub>
            <m:r>
              <m:rPr>
                <m:sty m:val="p"/>
              </m:rPr>
              <w:rPr>
                <w:rFonts w:ascii="Cambria Math" w:hAnsi="Cambria Math"/>
                <w:noProof/>
                <w:rPrChange w:id="9030" w:author="Peto" w:date="2018-06-14T07:18:00Z">
                  <w:rPr>
                    <w:rFonts w:ascii="Cambria Math" w:hAnsi="Cambria Math"/>
                  </w:rPr>
                </w:rPrChange>
              </w:rPr>
              <m:t>0</m:t>
            </m:r>
          </m:sub>
        </m:sSub>
      </m:oMath>
      <w:r w:rsidRPr="00A82009">
        <w:rPr>
          <w:noProof/>
          <w:rPrChange w:id="9031" w:author="Peto" w:date="2018-06-14T07:18:00Z">
            <w:rPr/>
          </w:rPrChange>
        </w:rPr>
        <w:t xml:space="preserve"> má variabilitu menšiu ako 1% a hodnota </w:t>
      </w:r>
      <w:ins w:id="9032" w:author="Langer, Peter" w:date="2018-06-12T08:24:00Z">
        <m:oMath>
          <m:r>
            <w:rPr>
              <w:rFonts w:ascii="Cambria Math" w:hAnsi="Cambria Math"/>
              <w:noProof/>
              <w:rPrChange w:id="903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9034" w:author="Peto" w:date="2018-06-14T07:18:00Z">
                    <w:rPr>
                      <w:rFonts w:ascii="Cambria Math" w:hAnsi="Cambria Math"/>
                    </w:rPr>
                  </w:rPrChange>
                </w:rPr>
                <m:t>t</m:t>
              </m:r>
            </m:e>
            <m:sub>
              <m:r>
                <w:rPr>
                  <w:rFonts w:ascii="Cambria Math" w:hAnsi="Cambria Math"/>
                  <w:noProof/>
                  <w:rPrChange w:id="9035" w:author="Peto" w:date="2018-06-14T07:18:00Z">
                    <w:rPr>
                      <w:rFonts w:ascii="Cambria Math" w:hAnsi="Cambria Math"/>
                    </w:rPr>
                  </w:rPrChange>
                </w:rPr>
                <m:t>max</m:t>
              </m:r>
            </m:sub>
          </m:sSub>
        </m:oMath>
        <w:r w:rsidR="00E16A17" w:rsidRPr="00A82009">
          <w:rPr>
            <w:noProof/>
            <w:rPrChange w:id="9036" w:author="Peto" w:date="2018-06-14T07:18:00Z">
              <w:rPr/>
            </w:rPrChange>
          </w:rPr>
          <w:t xml:space="preserve"> </w:t>
        </w:r>
      </w:ins>
      <w:del w:id="9037" w:author="Langer, Peter" w:date="2018-06-12T08:24:00Z">
        <w:r w:rsidRPr="00A82009" w:rsidDel="00E16A17">
          <w:rPr>
            <w:noProof/>
            <w:rPrChange w:id="9038" w:author="Peto" w:date="2018-06-14T07:18:00Z">
              <w:rPr/>
            </w:rPrChange>
          </w:rPr>
          <w:delText xml:space="preserve">-dZ/dt max </w:delText>
        </w:r>
      </w:del>
      <w:r w:rsidRPr="00A82009">
        <w:rPr>
          <w:noProof/>
          <w:rPrChange w:id="9039" w:author="Peto" w:date="2018-06-14T07:18:00Z">
            <w:rPr/>
          </w:rPrChange>
        </w:rPr>
        <w:t>má variabilitu skoro 10%. Smerom k perifériám je tento rozdiel ešte väčší. Na základe informácií v </w:t>
      </w:r>
      <w:r w:rsidR="00AE4A53" w:rsidRPr="00A82009">
        <w:rPr>
          <w:noProof/>
          <w:rPrChange w:id="9040" w:author="Peto" w:date="2018-06-14T07:18:00Z">
            <w:rPr/>
          </w:rPrChange>
        </w:rPr>
        <w:fldChar w:fldCharType="begin"/>
      </w:r>
      <w:r w:rsidR="00AE4A53" w:rsidRPr="00A82009">
        <w:rPr>
          <w:noProof/>
          <w:rPrChange w:id="9041" w:author="Peto" w:date="2018-06-14T07:18:00Z">
            <w:rPr/>
          </w:rPrChange>
        </w:rPr>
        <w:instrText xml:space="preserve"> REF _Ref513900121 \h </w:instrText>
      </w:r>
      <w:r w:rsidR="00AE4A53" w:rsidRPr="00A82009">
        <w:rPr>
          <w:noProof/>
          <w:rPrChange w:id="9042" w:author="Peto" w:date="2018-06-14T07:18:00Z">
            <w:rPr>
              <w:noProof/>
            </w:rPr>
          </w:rPrChange>
        </w:rPr>
      </w:r>
      <w:r w:rsidR="00AE4A53" w:rsidRPr="00A82009">
        <w:rPr>
          <w:noProof/>
          <w:rPrChange w:id="9043" w:author="Peto" w:date="2018-06-14T07:18:00Z">
            <w:rPr/>
          </w:rPrChange>
        </w:rPr>
        <w:fldChar w:fldCharType="separate"/>
      </w:r>
      <w:r w:rsidR="00F95B9C" w:rsidRPr="00A82009">
        <w:rPr>
          <w:noProof/>
          <w:rPrChange w:id="9044" w:author="Peto" w:date="2018-06-14T07:18:00Z">
            <w:rPr/>
          </w:rPrChange>
        </w:rPr>
        <w:t>Tabuľka 9</w:t>
      </w:r>
      <w:r w:rsidR="00AE4A53" w:rsidRPr="00A82009">
        <w:rPr>
          <w:noProof/>
          <w:rPrChange w:id="9045" w:author="Peto" w:date="2018-06-14T07:18:00Z">
            <w:rPr/>
          </w:rPrChange>
        </w:rPr>
        <w:fldChar w:fldCharType="end"/>
      </w:r>
      <w:r w:rsidR="00AE4A53" w:rsidRPr="00A82009">
        <w:rPr>
          <w:noProof/>
          <w:rPrChange w:id="9046" w:author="Peto" w:date="2018-06-14T07:18:00Z">
            <w:rPr/>
          </w:rPrChange>
        </w:rPr>
        <w:t xml:space="preserve"> </w:t>
      </w:r>
      <w:r w:rsidRPr="00A82009">
        <w:rPr>
          <w:noProof/>
          <w:rPrChange w:id="9047" w:author="Peto" w:date="2018-06-14T07:18:00Z">
            <w:rPr/>
          </w:rPrChange>
        </w:rPr>
        <w:t xml:space="preserve">vidíme, že variabilita hodnoty SV a CO počas merania vypočítaného z impedancie je ovplyvnená hlavne zmenami v hodnotách parametru </w:t>
      </w:r>
      <w:ins w:id="9048" w:author="Langer, Peter" w:date="2018-06-12T08:24:00Z">
        <m:oMath>
          <m:r>
            <w:rPr>
              <w:rFonts w:ascii="Cambria Math" w:hAnsi="Cambria Math"/>
              <w:noProof/>
              <w:rPrChange w:id="9049"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9050" w:author="Peto" w:date="2018-06-14T07:18:00Z">
                    <w:rPr>
                      <w:rFonts w:ascii="Cambria Math" w:hAnsi="Cambria Math"/>
                    </w:rPr>
                  </w:rPrChange>
                </w:rPr>
                <m:t>t</m:t>
              </m:r>
            </m:e>
            <m:sub>
              <m:r>
                <w:rPr>
                  <w:rFonts w:ascii="Cambria Math" w:hAnsi="Cambria Math"/>
                  <w:noProof/>
                  <w:rPrChange w:id="9051" w:author="Peto" w:date="2018-06-14T07:18:00Z">
                    <w:rPr>
                      <w:rFonts w:ascii="Cambria Math" w:hAnsi="Cambria Math"/>
                    </w:rPr>
                  </w:rPrChange>
                </w:rPr>
                <m:t>max</m:t>
              </m:r>
            </m:sub>
          </m:sSub>
        </m:oMath>
      </w:ins>
      <w:del w:id="9052" w:author="Langer, Peter" w:date="2018-06-12T08:24:00Z">
        <w:r w:rsidRPr="00A82009" w:rsidDel="00E16A17">
          <w:rPr>
            <w:noProof/>
            <w:rPrChange w:id="9053" w:author="Peto" w:date="2018-06-14T07:18:00Z">
              <w:rPr/>
            </w:rPrChange>
          </w:rPr>
          <w:delText xml:space="preserve">-dZ/dt </w:delText>
        </w:r>
        <w:commentRangeStart w:id="9054"/>
        <w:r w:rsidRPr="00A82009" w:rsidDel="00E16A17">
          <w:rPr>
            <w:noProof/>
            <w:rPrChange w:id="9055" w:author="Peto" w:date="2018-06-14T07:18:00Z">
              <w:rPr/>
            </w:rPrChange>
          </w:rPr>
          <w:delText>max</w:delText>
        </w:r>
        <w:commentRangeEnd w:id="9054"/>
        <w:r w:rsidRPr="00A82009" w:rsidDel="00E16A17">
          <w:rPr>
            <w:rStyle w:val="Odkaznakomentr"/>
            <w:noProof/>
            <w:rPrChange w:id="9056" w:author="Peto" w:date="2018-06-14T07:18:00Z">
              <w:rPr>
                <w:rStyle w:val="Odkaznakomentr"/>
              </w:rPr>
            </w:rPrChange>
          </w:rPr>
          <w:commentReference w:id="9054"/>
        </w:r>
      </w:del>
      <w:r w:rsidRPr="00A82009">
        <w:rPr>
          <w:noProof/>
          <w:rPrChange w:id="9057" w:author="Peto" w:date="2018-06-14T07:18:00Z">
            <w:rPr/>
          </w:rPrChange>
        </w:rPr>
        <w:t>.</w:t>
      </w:r>
    </w:p>
    <w:p w14:paraId="3D2090FE" w14:textId="77777777" w:rsidR="00CE547F" w:rsidRPr="00A82009" w:rsidRDefault="00CE547F" w:rsidP="00CE547F">
      <w:pPr>
        <w:overflowPunct/>
        <w:autoSpaceDE/>
        <w:autoSpaceDN/>
        <w:adjustRightInd/>
        <w:spacing w:line="240" w:lineRule="auto"/>
        <w:textAlignment w:val="auto"/>
        <w:rPr>
          <w:noProof/>
          <w:rPrChange w:id="9058" w:author="Peto" w:date="2018-06-14T07:18:00Z">
            <w:rPr/>
          </w:rPrChange>
        </w:rPr>
      </w:pPr>
    </w:p>
    <w:p w14:paraId="25672D14" w14:textId="77777777" w:rsidR="00CE547F" w:rsidRPr="00A82009" w:rsidRDefault="00CE547F" w:rsidP="00CE547F">
      <w:pPr>
        <w:pStyle w:val="Nadpis3"/>
        <w:rPr>
          <w:noProof/>
          <w:rPrChange w:id="9059" w:author="Peto" w:date="2018-06-14T07:18:00Z">
            <w:rPr/>
          </w:rPrChange>
        </w:rPr>
      </w:pPr>
      <w:bookmarkStart w:id="9060" w:name="_Toc516413237"/>
      <w:r w:rsidRPr="00A82009">
        <w:rPr>
          <w:noProof/>
          <w:rPrChange w:id="9061" w:author="Peto" w:date="2018-06-14T07:18:00Z">
            <w:rPr/>
          </w:rPrChange>
        </w:rPr>
        <w:t>Popisná štatistika - Hlboké dýchanie</w:t>
      </w:r>
      <w:bookmarkEnd w:id="9060"/>
    </w:p>
    <w:p w14:paraId="023912B7" w14:textId="77777777" w:rsidR="00CE547F" w:rsidRPr="00A82009" w:rsidRDefault="00CE547F" w:rsidP="00CE547F">
      <w:pPr>
        <w:rPr>
          <w:noProof/>
          <w:rPrChange w:id="9062" w:author="Peto" w:date="2018-06-14T07:18:00Z">
            <w:rPr/>
          </w:rPrChange>
        </w:rPr>
      </w:pPr>
    </w:p>
    <w:p w14:paraId="3ACA202C" w14:textId="4B2B5791" w:rsidR="00CE547F" w:rsidRPr="00A82009" w:rsidRDefault="00CE547F" w:rsidP="00CE547F">
      <w:pPr>
        <w:rPr>
          <w:noProof/>
          <w:rPrChange w:id="9063" w:author="Peto" w:date="2018-06-14T07:18:00Z">
            <w:rPr/>
          </w:rPrChange>
        </w:rPr>
      </w:pPr>
      <w:r w:rsidRPr="00A82009">
        <w:rPr>
          <w:noProof/>
          <w:rPrChange w:id="9064" w:author="Peto" w:date="2018-06-14T07:18:00Z">
            <w:rPr/>
          </w:rPrChange>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A82009">
        <w:rPr>
          <w:noProof/>
          <w:rPrChange w:id="9065" w:author="Peto" w:date="2018-06-14T07:18:00Z">
            <w:rPr/>
          </w:rPrChange>
        </w:rPr>
        <w:fldChar w:fldCharType="begin"/>
      </w:r>
      <w:r w:rsidR="00AD692D" w:rsidRPr="00A82009">
        <w:rPr>
          <w:noProof/>
          <w:rPrChange w:id="9066" w:author="Peto" w:date="2018-06-14T07:18:00Z">
            <w:rPr/>
          </w:rPrChange>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A82009">
        <w:rPr>
          <w:noProof/>
          <w:rPrChange w:id="9067" w:author="Peto" w:date="2018-06-14T07:18:00Z">
            <w:rPr/>
          </w:rPrChange>
        </w:rPr>
        <w:fldChar w:fldCharType="separate"/>
      </w:r>
      <w:r w:rsidR="00AD692D" w:rsidRPr="00A82009">
        <w:rPr>
          <w:noProof/>
          <w:vertAlign w:val="superscript"/>
        </w:rPr>
        <w:t>70</w:t>
      </w:r>
      <w:r w:rsidRPr="00A82009">
        <w:rPr>
          <w:noProof/>
          <w:rPrChange w:id="9068" w:author="Peto" w:date="2018-06-14T07:18:00Z">
            <w:rPr/>
          </w:rPrChange>
        </w:rPr>
        <w:fldChar w:fldCharType="end"/>
      </w:r>
      <w:r w:rsidRPr="00A82009">
        <w:rPr>
          <w:noProof/>
          <w:rPrChange w:id="9069" w:author="Peto" w:date="2018-06-14T07:18:00Z">
            <w:rPr/>
          </w:rPrChange>
        </w:rPr>
        <w:t xml:space="preserve">. Tieto zmeny tlaku významne ovplyvnia kardiovaskulárne parametre vrátane žilného návratu, plnenia srdca </w:t>
      </w:r>
      <w:r w:rsidRPr="00A82009">
        <w:rPr>
          <w:noProof/>
          <w:rPrChange w:id="9070" w:author="Peto" w:date="2018-06-14T07:18:00Z">
            <w:rPr/>
          </w:rPrChange>
        </w:rPr>
        <w:lastRenderedPageBreak/>
        <w:t xml:space="preserve">srdečného  výdaja a arteriálneho tlaku. Arteriálny krvný tlak kolíše o 4 až 6 mmHg v priebehu spontnánneho dýchania, ale až 20mmHg v priebehu hlbokého dýchania </w:t>
      </w:r>
      <w:r w:rsidRPr="00A82009">
        <w:rPr>
          <w:noProof/>
          <w:rPrChange w:id="9071" w:author="Peto" w:date="2018-06-14T07:18:00Z">
            <w:rPr/>
          </w:rPrChange>
        </w:rPr>
        <w:fldChar w:fldCharType="begin"/>
      </w:r>
      <w:r w:rsidR="00AD692D" w:rsidRPr="00A82009">
        <w:rPr>
          <w:noProof/>
          <w:rPrChange w:id="9072"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9073" w:author="Peto" w:date="2018-06-14T07:18:00Z">
            <w:rPr/>
          </w:rPrChange>
        </w:rPr>
        <w:fldChar w:fldCharType="separate"/>
      </w:r>
      <w:r w:rsidR="00AD692D" w:rsidRPr="00A82009">
        <w:rPr>
          <w:noProof/>
          <w:vertAlign w:val="superscript"/>
        </w:rPr>
        <w:t>71</w:t>
      </w:r>
      <w:r w:rsidRPr="00A82009">
        <w:rPr>
          <w:noProof/>
          <w:rPrChange w:id="9074" w:author="Peto" w:date="2018-06-14T07:18:00Z">
            <w:rPr/>
          </w:rPrChange>
        </w:rPr>
        <w:fldChar w:fldCharType="end"/>
      </w:r>
      <w:r w:rsidR="003E40AE" w:rsidRPr="00A82009">
        <w:rPr>
          <w:noProof/>
          <w:rPrChange w:id="9075" w:author="Peto" w:date="2018-06-14T07:18:00Z">
            <w:rPr/>
          </w:rPrChange>
        </w:rPr>
        <w:t xml:space="preserve">. </w:t>
      </w:r>
      <w:r w:rsidR="003E40AE" w:rsidRPr="00A82009">
        <w:rPr>
          <w:noProof/>
          <w:rPrChange w:id="9076" w:author="Peto" w:date="2018-06-14T07:18:00Z">
            <w:rPr/>
          </w:rPrChange>
        </w:rPr>
        <w:fldChar w:fldCharType="begin"/>
      </w:r>
      <w:r w:rsidR="003E40AE" w:rsidRPr="00A82009">
        <w:rPr>
          <w:noProof/>
          <w:rPrChange w:id="9077" w:author="Peto" w:date="2018-06-14T07:18:00Z">
            <w:rPr/>
          </w:rPrChange>
        </w:rPr>
        <w:instrText xml:space="preserve"> REF _Ref513901364 \h </w:instrText>
      </w:r>
      <w:r w:rsidR="003E40AE" w:rsidRPr="00A82009">
        <w:rPr>
          <w:noProof/>
          <w:rPrChange w:id="9078" w:author="Peto" w:date="2018-06-14T07:18:00Z">
            <w:rPr>
              <w:noProof/>
            </w:rPr>
          </w:rPrChange>
        </w:rPr>
      </w:r>
      <w:r w:rsidR="003E40AE" w:rsidRPr="00A82009">
        <w:rPr>
          <w:noProof/>
          <w:rPrChange w:id="9079" w:author="Peto" w:date="2018-06-14T07:18:00Z">
            <w:rPr/>
          </w:rPrChange>
        </w:rPr>
        <w:fldChar w:fldCharType="separate"/>
      </w:r>
      <w:r w:rsidR="00F95B9C" w:rsidRPr="00A82009">
        <w:rPr>
          <w:noProof/>
          <w:rPrChange w:id="9080" w:author="Peto" w:date="2018-06-14T07:18:00Z">
            <w:rPr/>
          </w:rPrChange>
        </w:rPr>
        <w:t>Tabuľka 10</w:t>
      </w:r>
      <w:r w:rsidR="003E40AE" w:rsidRPr="00A82009">
        <w:rPr>
          <w:noProof/>
          <w:rPrChange w:id="9081" w:author="Peto" w:date="2018-06-14T07:18:00Z">
            <w:rPr/>
          </w:rPrChange>
        </w:rPr>
        <w:fldChar w:fldCharType="end"/>
      </w:r>
      <w:r w:rsidR="003E40AE" w:rsidRPr="00A82009">
        <w:rPr>
          <w:noProof/>
          <w:rPrChange w:id="9082" w:author="Peto" w:date="2018-06-14T07:18:00Z">
            <w:rPr/>
          </w:rPrChange>
        </w:rPr>
        <w:t xml:space="preserve"> </w:t>
      </w:r>
      <w:r w:rsidRPr="00A82009">
        <w:rPr>
          <w:noProof/>
          <w:rPrChange w:id="9083" w:author="Peto" w:date="2018-06-14T07:18:00Z">
            <w:rPr/>
          </w:rPrChange>
        </w:rPr>
        <w:t xml:space="preserve">uvádza popisnú štatistiku parametrov </w:t>
      </w:r>
      <w:r w:rsidRPr="00A82009">
        <w:rPr>
          <w:rFonts w:ascii="Cambria Math" w:hAnsi="Cambria Math"/>
          <w:i/>
          <w:noProof/>
          <w:rPrChange w:id="9084" w:author="Peto" w:date="2018-06-14T07:18:00Z">
            <w:rPr/>
          </w:rPrChange>
        </w:rPr>
        <w:t>Z</w:t>
      </w:r>
      <w:ins w:id="9085" w:author="Langer, Peter" w:date="2018-06-12T08:24:00Z">
        <w:r w:rsidR="00E16A17" w:rsidRPr="00A82009">
          <w:rPr>
            <w:rFonts w:ascii="Cambria Math" w:hAnsi="Cambria Math"/>
            <w:i/>
            <w:noProof/>
            <w:vertAlign w:val="subscript"/>
            <w:rPrChange w:id="9086" w:author="Peto" w:date="2018-06-14T07:18:00Z">
              <w:rPr>
                <w:rFonts w:ascii="Cambria Math" w:hAnsi="Cambria Math"/>
                <w:i/>
                <w:vertAlign w:val="subscript"/>
              </w:rPr>
            </w:rPrChange>
          </w:rPr>
          <w:t>0</w:t>
        </w:r>
      </w:ins>
      <w:del w:id="9087" w:author="Langer, Peter" w:date="2018-06-12T08:24:00Z">
        <w:r w:rsidRPr="00A82009" w:rsidDel="00E16A17">
          <w:rPr>
            <w:noProof/>
            <w:rPrChange w:id="9088" w:author="Peto" w:date="2018-06-14T07:18:00Z">
              <w:rPr/>
            </w:rPrChange>
          </w:rPr>
          <w:delText>0</w:delText>
        </w:r>
      </w:del>
      <w:r w:rsidRPr="00A82009">
        <w:rPr>
          <w:noProof/>
          <w:rPrChange w:id="9089" w:author="Peto" w:date="2018-06-14T07:18:00Z">
            <w:rPr/>
          </w:rPrChange>
        </w:rPr>
        <w:t xml:space="preserve">, </w:t>
      </w:r>
      <w:ins w:id="9090" w:author="Langer, Peter" w:date="2018-06-12T08:24:00Z">
        <m:oMath>
          <m:r>
            <w:rPr>
              <w:rFonts w:ascii="Cambria Math" w:hAnsi="Cambria Math"/>
              <w:noProof/>
              <w:rPrChange w:id="9091"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9092" w:author="Peto" w:date="2018-06-14T07:18:00Z">
                    <w:rPr>
                      <w:rFonts w:ascii="Cambria Math" w:hAnsi="Cambria Math"/>
                    </w:rPr>
                  </w:rPrChange>
                </w:rPr>
                <m:t>t</m:t>
              </m:r>
            </m:e>
            <m:sub>
              <m:r>
                <w:rPr>
                  <w:rFonts w:ascii="Cambria Math" w:hAnsi="Cambria Math"/>
                  <w:noProof/>
                  <w:rPrChange w:id="9093" w:author="Peto" w:date="2018-06-14T07:18:00Z">
                    <w:rPr>
                      <w:rFonts w:ascii="Cambria Math" w:hAnsi="Cambria Math"/>
                    </w:rPr>
                  </w:rPrChange>
                </w:rPr>
                <m:t>max</m:t>
              </m:r>
            </m:sub>
          </m:sSub>
        </m:oMath>
      </w:ins>
      <w:del w:id="9094" w:author="Langer, Peter" w:date="2018-06-12T08:24:00Z">
        <w:r w:rsidRPr="00A82009" w:rsidDel="00E16A17">
          <w:rPr>
            <w:noProof/>
            <w:rPrChange w:id="9095" w:author="Peto" w:date="2018-06-14T07:18:00Z">
              <w:rPr/>
            </w:rPrChange>
          </w:rPr>
          <w:delText>-dZ/dt max</w:delText>
        </w:r>
      </w:del>
      <w:r w:rsidRPr="00A82009">
        <w:rPr>
          <w:noProof/>
          <w:rPrChange w:id="9096" w:author="Peto" w:date="2018-06-14T07:18:00Z">
            <w:rPr/>
          </w:rPrChange>
        </w:rPr>
        <w:t xml:space="preserve"> 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9097"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9098" w:author="Peto" w:date="2018-06-14T07:18:00Z">
                          <w:rPr>
                            <w:rFonts w:ascii="Cambria Math" w:hAnsi="Cambria Math"/>
                          </w:rPr>
                        </w:rPrChange>
                      </w:rPr>
                      <m:t>)</m:t>
                    </m:r>
                  </m:num>
                  <m:den>
                    <m:r>
                      <w:rPr>
                        <w:rFonts w:ascii="Cambria Math" w:hAnsi="Cambria Math"/>
                        <w:noProof/>
                        <w:rPrChange w:id="9099"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9100" w:author="Peto" w:date="2018-06-14T07:18:00Z">
                              <w:rPr>
                                <w:rFonts w:ascii="Cambria Math" w:hAnsi="Cambria Math"/>
                              </w:rPr>
                            </w:rPrChange>
                          </w:rPr>
                          <m:t>t</m:t>
                        </m:r>
                      </m:e>
                      <m:sub>
                        <m:r>
                          <w:rPr>
                            <w:rFonts w:ascii="Cambria Math" w:hAnsi="Cambria Math"/>
                            <w:noProof/>
                            <w:rPrChange w:id="9101"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9102" w:author="Peto" w:date="2018-06-14T07:18:00Z">
                          <w:rPr>
                            <w:rFonts w:ascii="Cambria Math" w:hAnsi="Cambria Math"/>
                          </w:rPr>
                        </w:rPrChange>
                      </w:rPr>
                      <m:t>Z</m:t>
                    </m:r>
                  </m:e>
                  <m:sub>
                    <m:r>
                      <w:rPr>
                        <w:rFonts w:ascii="Cambria Math" w:hAnsi="Cambria Math"/>
                        <w:noProof/>
                        <w:rPrChange w:id="9103" w:author="Peto" w:date="2018-06-14T07:18:00Z">
                          <w:rPr>
                            <w:rFonts w:ascii="Cambria Math" w:hAnsi="Cambria Math"/>
                          </w:rPr>
                        </w:rPrChange>
                      </w:rPr>
                      <m:t>0</m:t>
                    </m:r>
                  </m:sub>
                </m:sSub>
              </m:den>
            </m:f>
          </m:e>
        </m:rad>
      </m:oMath>
      <w:r w:rsidRPr="00A82009">
        <w:rPr>
          <w:noProof/>
          <w:rPrChange w:id="9104" w:author="Peto" w:date="2018-06-14T07:18:00Z">
            <w:rPr/>
          </w:rPrChange>
        </w:rPr>
        <w:t xml:space="preserve"> pri hlbokom dýchaní. Táto štatistika je spracovaná rovnakým spôsobom ako bola spracovaná štatistika pre spontánne dýchanie ktoré uviedla </w:t>
      </w:r>
      <w:r w:rsidR="003E40AE" w:rsidRPr="00A82009">
        <w:rPr>
          <w:noProof/>
          <w:rPrChange w:id="9105" w:author="Peto" w:date="2018-06-14T07:18:00Z">
            <w:rPr/>
          </w:rPrChange>
        </w:rPr>
        <w:fldChar w:fldCharType="begin"/>
      </w:r>
      <w:r w:rsidR="003E40AE" w:rsidRPr="00A82009">
        <w:rPr>
          <w:noProof/>
          <w:rPrChange w:id="9106" w:author="Peto" w:date="2018-06-14T07:18:00Z">
            <w:rPr/>
          </w:rPrChange>
        </w:rPr>
        <w:instrText xml:space="preserve"> REF _Ref513894977 \h </w:instrText>
      </w:r>
      <w:r w:rsidR="003E40AE" w:rsidRPr="00A82009">
        <w:rPr>
          <w:noProof/>
          <w:rPrChange w:id="9107" w:author="Peto" w:date="2018-06-14T07:18:00Z">
            <w:rPr>
              <w:noProof/>
            </w:rPr>
          </w:rPrChange>
        </w:rPr>
      </w:r>
      <w:r w:rsidR="003E40AE" w:rsidRPr="00A82009">
        <w:rPr>
          <w:noProof/>
          <w:rPrChange w:id="9108" w:author="Peto" w:date="2018-06-14T07:18:00Z">
            <w:rPr/>
          </w:rPrChange>
        </w:rPr>
        <w:fldChar w:fldCharType="separate"/>
      </w:r>
      <w:r w:rsidR="00F95B9C" w:rsidRPr="00A82009">
        <w:rPr>
          <w:noProof/>
          <w:rPrChange w:id="9109" w:author="Peto" w:date="2018-06-14T07:18:00Z">
            <w:rPr/>
          </w:rPrChange>
        </w:rPr>
        <w:t>Tabuľka 8</w:t>
      </w:r>
      <w:r w:rsidR="003E40AE" w:rsidRPr="00A82009">
        <w:rPr>
          <w:noProof/>
          <w:rPrChange w:id="9110" w:author="Peto" w:date="2018-06-14T07:18:00Z">
            <w:rPr/>
          </w:rPrChange>
        </w:rPr>
        <w:fldChar w:fldCharType="end"/>
      </w:r>
      <w:r w:rsidR="003E40AE" w:rsidRPr="00A82009">
        <w:rPr>
          <w:noProof/>
          <w:rPrChange w:id="9111" w:author="Peto" w:date="2018-06-14T07:18:00Z">
            <w:rPr/>
          </w:rPrChange>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A82009"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Default="00AE4A53" w:rsidP="00E471EA">
            <w:pPr>
              <w:overflowPunct/>
              <w:autoSpaceDE/>
              <w:autoSpaceDN/>
              <w:adjustRightInd/>
              <w:spacing w:line="240" w:lineRule="auto"/>
              <w:jc w:val="center"/>
              <w:textAlignment w:val="auto"/>
              <w:rPr>
                <w:ins w:id="9112" w:author="Peto" w:date="2018-06-14T10:27:00Z"/>
                <w:rFonts w:ascii="Arial" w:hAnsi="Arial" w:cs="Arial"/>
                <w:b/>
                <w:noProof/>
                <w:sz w:val="32"/>
                <w:szCs w:val="32"/>
              </w:rPr>
            </w:pPr>
            <w:r w:rsidRPr="00A82009">
              <w:rPr>
                <w:rFonts w:ascii="Arial" w:hAnsi="Arial" w:cs="Arial"/>
                <w:b/>
                <w:noProof/>
                <w:sz w:val="32"/>
                <w:szCs w:val="32"/>
                <w:rPrChange w:id="9113" w:author="Peto" w:date="2018-06-14T07:18:00Z">
                  <w:rPr>
                    <w:rFonts w:ascii="Arial" w:hAnsi="Arial" w:cs="Arial"/>
                    <w:b/>
                    <w:sz w:val="32"/>
                    <w:szCs w:val="32"/>
                  </w:rPr>
                </w:rPrChange>
              </w:rPr>
              <w:t>Hodnota parametra – hlboké dýchanie</w:t>
            </w:r>
          </w:p>
          <w:p w14:paraId="01767CDC" w14:textId="77777777" w:rsidR="00086FB4" w:rsidRPr="00A059D2" w:rsidRDefault="00086FB4" w:rsidP="00086FB4">
            <w:pPr>
              <w:overflowPunct/>
              <w:autoSpaceDE/>
              <w:autoSpaceDN/>
              <w:adjustRightInd/>
              <w:spacing w:line="240" w:lineRule="auto"/>
              <w:jc w:val="center"/>
              <w:textAlignment w:val="auto"/>
              <w:rPr>
                <w:ins w:id="9114" w:author="Peto" w:date="2018-06-14T10:27:00Z"/>
                <w:rFonts w:ascii="Arial" w:hAnsi="Arial" w:cs="Arial"/>
                <w:szCs w:val="24"/>
              </w:rPr>
            </w:pPr>
            <w:ins w:id="9115" w:author="Peto" w:date="2018-06-14T10:27:00Z">
              <w:r w:rsidRPr="00A059D2">
                <w:rPr>
                  <w:rFonts w:ascii="Arial" w:hAnsi="Arial" w:cs="Arial"/>
                  <w:szCs w:val="24"/>
                </w:rPr>
                <w:t>Štatistika pre 30 subjektov</w:t>
              </w:r>
            </w:ins>
          </w:p>
          <w:p w14:paraId="4317C1E6" w14:textId="64C2A012" w:rsidR="00086FB4" w:rsidRPr="00A82009" w:rsidDel="00086FB4" w:rsidRDefault="00086FB4" w:rsidP="00FB4A3B">
            <w:pPr>
              <w:overflowPunct/>
              <w:autoSpaceDE/>
              <w:autoSpaceDN/>
              <w:adjustRightInd/>
              <w:spacing w:line="240" w:lineRule="auto"/>
              <w:jc w:val="center"/>
              <w:textAlignment w:val="auto"/>
              <w:rPr>
                <w:del w:id="9116" w:author="Peto" w:date="2018-06-14T10:27:00Z"/>
                <w:rFonts w:ascii="Arial" w:hAnsi="Arial" w:cs="Arial"/>
                <w:b/>
                <w:noProof/>
                <w:sz w:val="32"/>
                <w:szCs w:val="32"/>
                <w:rPrChange w:id="9117" w:author="Peto" w:date="2018-06-14T07:18:00Z">
                  <w:rPr>
                    <w:del w:id="9118" w:author="Peto" w:date="2018-06-14T10:27:00Z"/>
                    <w:rFonts w:ascii="Arial" w:hAnsi="Arial" w:cs="Arial"/>
                    <w:b/>
                    <w:sz w:val="32"/>
                    <w:szCs w:val="32"/>
                  </w:rPr>
                </w:rPrChange>
              </w:rPr>
            </w:pPr>
            <w:ins w:id="9119" w:author="Peto" w:date="2018-06-14T10:27:00Z">
              <w:r w:rsidRPr="007610A7">
                <w:rPr>
                  <w:rFonts w:ascii="Calibri" w:hAnsi="Calibri" w:cs="Calibri"/>
                  <w:color w:val="000000"/>
                  <w:sz w:val="18"/>
                  <w:szCs w:val="18"/>
                </w:rPr>
                <w:t> </w:t>
              </w:r>
            </w:ins>
          </w:p>
          <w:p w14:paraId="5A2E0662" w14:textId="77777777" w:rsidR="00AE4A53" w:rsidRPr="00A82009" w:rsidRDefault="00AE4A53" w:rsidP="00086FB4">
            <w:pPr>
              <w:overflowPunct/>
              <w:autoSpaceDE/>
              <w:autoSpaceDN/>
              <w:adjustRightInd/>
              <w:spacing w:line="240" w:lineRule="auto"/>
              <w:jc w:val="center"/>
              <w:textAlignment w:val="auto"/>
              <w:rPr>
                <w:rFonts w:ascii="Calibri" w:hAnsi="Calibri" w:cs="Calibri"/>
                <w:noProof/>
                <w:color w:val="000000"/>
                <w:sz w:val="18"/>
                <w:szCs w:val="18"/>
                <w:rPrChange w:id="9120" w:author="Peto" w:date="2018-06-14T07:18:00Z">
                  <w:rPr>
                    <w:rFonts w:ascii="Calibri" w:hAnsi="Calibri" w:cs="Calibri"/>
                    <w:color w:val="000000"/>
                    <w:sz w:val="18"/>
                    <w:szCs w:val="18"/>
                  </w:rPr>
                </w:rPrChange>
              </w:rPr>
              <w:pPrChange w:id="9121" w:author="Peto" w:date="2018-06-14T10:27:00Z">
                <w:pPr>
                  <w:overflowPunct/>
                  <w:autoSpaceDE/>
                  <w:autoSpaceDN/>
                  <w:adjustRightInd/>
                  <w:spacing w:line="240" w:lineRule="auto"/>
                  <w:textAlignment w:val="auto"/>
                </w:pPr>
              </w:pPrChange>
            </w:pPr>
            <w:r w:rsidRPr="00A82009">
              <w:rPr>
                <w:rFonts w:ascii="Calibri" w:hAnsi="Calibri" w:cs="Calibri"/>
                <w:noProof/>
                <w:color w:val="000000"/>
                <w:sz w:val="18"/>
                <w:szCs w:val="18"/>
                <w:rPrChange w:id="9122" w:author="Peto" w:date="2018-06-14T07:18:00Z">
                  <w:rPr>
                    <w:rFonts w:ascii="Calibri" w:hAnsi="Calibri" w:cs="Calibri"/>
                    <w:color w:val="000000"/>
                    <w:sz w:val="18"/>
                    <w:szCs w:val="18"/>
                  </w:rPr>
                </w:rPrChange>
              </w:rPr>
              <w:t> </w:t>
            </w:r>
          </w:p>
        </w:tc>
      </w:tr>
      <w:tr w:rsidR="00AE4A53" w:rsidRPr="00A82009"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A82009" w:rsidRDefault="00AE4A53" w:rsidP="00E471EA">
            <w:pPr>
              <w:overflowPunct/>
              <w:autoSpaceDE/>
              <w:autoSpaceDN/>
              <w:adjustRightInd/>
              <w:spacing w:line="240" w:lineRule="auto"/>
              <w:textAlignment w:val="auto"/>
              <w:rPr>
                <w:rFonts w:ascii="Arial" w:hAnsi="Arial" w:cs="Arial"/>
                <w:noProof/>
                <w:sz w:val="18"/>
                <w:szCs w:val="18"/>
                <w:rPrChange w:id="9123" w:author="Peto" w:date="2018-06-14T07:18:00Z">
                  <w:rPr>
                    <w:rFonts w:ascii="Arial" w:hAnsi="Arial" w:cs="Arial"/>
                    <w:sz w:val="18"/>
                    <w:szCs w:val="18"/>
                  </w:rPr>
                </w:rPrChange>
              </w:rPr>
            </w:pPr>
            <w:r w:rsidRPr="00A82009">
              <w:rPr>
                <w:rFonts w:ascii="Arial" w:hAnsi="Arial" w:cs="Arial"/>
                <w:noProof/>
                <w:sz w:val="18"/>
                <w:szCs w:val="18"/>
                <w:rPrChange w:id="9124" w:author="Peto" w:date="2018-06-14T07:18:00Z">
                  <w:rPr>
                    <w:rFonts w:ascii="Arial" w:hAnsi="Arial" w:cs="Arial"/>
                    <w:sz w:val="18"/>
                    <w:szCs w:val="18"/>
                  </w:rPr>
                </w:rPrChange>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A82009" w:rsidRDefault="00AE4A53" w:rsidP="00E471EA">
            <w:pPr>
              <w:overflowPunct/>
              <w:autoSpaceDE/>
              <w:autoSpaceDN/>
              <w:adjustRightInd/>
              <w:spacing w:line="240" w:lineRule="auto"/>
              <w:textAlignment w:val="auto"/>
              <w:rPr>
                <w:rFonts w:ascii="Arial" w:hAnsi="Arial" w:cs="Arial"/>
                <w:noProof/>
                <w:sz w:val="22"/>
                <w:szCs w:val="22"/>
                <w:rPrChange w:id="9125" w:author="Peto" w:date="2018-06-14T07:18:00Z">
                  <w:rPr>
                    <w:rFonts w:ascii="Arial" w:hAnsi="Arial" w:cs="Arial"/>
                    <w:sz w:val="22"/>
                    <w:szCs w:val="22"/>
                  </w:rPr>
                </w:rPrChange>
              </w:rPr>
            </w:pPr>
            <w:r w:rsidRPr="00A82009">
              <w:rPr>
                <w:rFonts w:ascii="Arial" w:hAnsi="Arial" w:cs="Arial"/>
                <w:noProof/>
                <w:sz w:val="22"/>
                <w:szCs w:val="22"/>
                <w:rPrChange w:id="9126" w:author="Peto" w:date="2018-06-14T07:18:00Z">
                  <w:rPr>
                    <w:rFonts w:ascii="Arial" w:hAnsi="Arial" w:cs="Arial"/>
                    <w:sz w:val="22"/>
                    <w:szCs w:val="22"/>
                  </w:rPr>
                </w:rPrChange>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912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28" w:author="Peto" w:date="2018-06-14T07:18:00Z">
                  <w:rPr>
                    <w:rFonts w:ascii="Calibri" w:hAnsi="Calibri" w:cs="Calibri"/>
                    <w:color w:val="000000"/>
                    <w:sz w:val="22"/>
                    <w:szCs w:val="22"/>
                  </w:rPr>
                </w:rPrChange>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29" w:author="Peto" w:date="2018-06-14T07:18:00Z">
                  <w:rPr>
                    <w:rFonts w:ascii="Calibri" w:hAnsi="Calibri" w:cs="Calibri"/>
                    <w:color w:val="000000"/>
                    <w:sz w:val="22"/>
                    <w:szCs w:val="22"/>
                  </w:rPr>
                </w:rPrChange>
              </w:rPr>
            </w:pPr>
            <w:r w:rsidRPr="00D72AE1">
              <w:rPr>
                <w:noProof/>
                <w:lang w:val="cs-CZ"/>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820F54" w:rsidRDefault="00820F5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820F54" w:rsidRDefault="00820F5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9130" w:author="Peto" w:date="2018-06-14T07:18:00Z">
                  <w:rPr>
                    <w:rFonts w:ascii="Calibri" w:hAnsi="Calibri" w:cs="Calibri"/>
                    <w:color w:val="000000"/>
                    <w:sz w:val="22"/>
                    <w:szCs w:val="22"/>
                  </w:rPr>
                </w:rPrChange>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3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32" w:author="Peto" w:date="2018-06-14T07:18:00Z">
                  <w:rPr>
                    <w:rFonts w:ascii="Calibri" w:hAnsi="Calibri" w:cs="Calibri"/>
                    <w:color w:val="000000"/>
                    <w:sz w:val="22"/>
                    <w:szCs w:val="22"/>
                  </w:rPr>
                </w:rPrChange>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A82009" w:rsidRDefault="00AE4A53" w:rsidP="00E471EA">
            <w:pPr>
              <w:overflowPunct/>
              <w:autoSpaceDE/>
              <w:autoSpaceDN/>
              <w:adjustRightInd/>
              <w:spacing w:line="240" w:lineRule="auto"/>
              <w:jc w:val="right"/>
              <w:textAlignment w:val="auto"/>
              <w:rPr>
                <w:rFonts w:ascii="Calibri" w:hAnsi="Calibri" w:cs="Calibri"/>
                <w:noProof/>
                <w:color w:val="000000"/>
                <w:sz w:val="22"/>
                <w:szCs w:val="22"/>
                <w:rPrChange w:id="913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34" w:author="Peto" w:date="2018-06-14T07:18:00Z">
                  <w:rPr>
                    <w:rFonts w:ascii="Calibri" w:hAnsi="Calibri" w:cs="Calibri"/>
                    <w:color w:val="000000"/>
                    <w:sz w:val="22"/>
                    <w:szCs w:val="22"/>
                  </w:rPr>
                </w:rPrChange>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913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36" w:author="Peto" w:date="2018-06-14T07:18:00Z">
                  <w:rPr>
                    <w:rFonts w:ascii="Calibri" w:hAnsi="Calibri" w:cs="Calibri"/>
                    <w:color w:val="000000"/>
                    <w:sz w:val="22"/>
                    <w:szCs w:val="22"/>
                  </w:rPr>
                </w:rPrChange>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3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38" w:author="Peto" w:date="2018-06-14T07:18:00Z">
                  <w:rPr>
                    <w:rFonts w:ascii="Calibri" w:hAnsi="Calibri" w:cs="Calibri"/>
                    <w:color w:val="000000"/>
                    <w:sz w:val="22"/>
                    <w:szCs w:val="22"/>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39" w:author="Peto" w:date="2018-06-14T07:18:00Z">
                  <w:rPr>
                    <w:rFonts w:ascii="Calibri" w:hAnsi="Calibri" w:cs="Calibri"/>
                    <w:color w:val="000000"/>
                    <w:sz w:val="22"/>
                    <w:szCs w:val="22"/>
                  </w:rPr>
                </w:rPrChange>
              </w:rPr>
            </w:pPr>
            <w:r w:rsidRPr="00D72AE1">
              <w:rPr>
                <w:noProof/>
                <w:lang w:val="cs-CZ"/>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9140" w:author="Peto" w:date="2018-06-14T07:18:00Z">
                  <w:rPr>
                    <w:rFonts w:ascii="Calibri" w:hAnsi="Calibri" w:cs="Calibri"/>
                    <w:color w:val="000000"/>
                    <w:sz w:val="22"/>
                    <w:szCs w:val="22"/>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4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42" w:author="Peto" w:date="2018-06-14T07:18:00Z">
                  <w:rPr>
                    <w:rFonts w:ascii="Calibri" w:hAnsi="Calibri" w:cs="Calibri"/>
                    <w:color w:val="000000"/>
                    <w:sz w:val="22"/>
                    <w:szCs w:val="22"/>
                  </w:rPr>
                </w:rPrChange>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4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44" w:author="Peto" w:date="2018-06-14T07:18:00Z">
                  <w:rPr>
                    <w:rFonts w:ascii="Calibri" w:hAnsi="Calibri" w:cs="Calibri"/>
                    <w:color w:val="000000"/>
                    <w:sz w:val="22"/>
                    <w:szCs w:val="22"/>
                  </w:rPr>
                </w:rPrChange>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4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46" w:author="Peto" w:date="2018-06-14T07:18:00Z">
                  <w:rPr>
                    <w:rFonts w:ascii="Calibri" w:hAnsi="Calibri" w:cs="Calibri"/>
                    <w:color w:val="000000"/>
                    <w:sz w:val="22"/>
                    <w:szCs w:val="22"/>
                  </w:rPr>
                </w:rPrChange>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1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48" w:author="Peto" w:date="2018-06-14T07:18:00Z">
                  <w:rPr>
                    <w:rFonts w:ascii="Calibri" w:hAnsi="Calibri" w:cs="Calibri"/>
                    <w:color w:val="000000"/>
                    <w:sz w:val="18"/>
                    <w:szCs w:val="18"/>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149" w:author="Peto" w:date="2018-06-14T07:18:00Z">
                  <w:rPr>
                    <w:rFonts w:ascii="Calibri" w:hAnsi="Calibri" w:cs="Calibri"/>
                    <w:color w:val="000000"/>
                    <w:sz w:val="18"/>
                    <w:szCs w:val="18"/>
                  </w:rPr>
                </w:rPrChange>
              </w:rPr>
            </w:pPr>
            <w:r w:rsidRPr="00D72AE1">
              <w:rPr>
                <w:noProof/>
                <w:lang w:val="cs-CZ"/>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820F54" w:rsidRDefault="00820F5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820F54" w:rsidRDefault="00820F5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9150" w:author="Peto" w:date="2018-06-14T07:18:00Z">
                  <w:rPr>
                    <w:rFonts w:ascii="Calibri" w:hAnsi="Calibri" w:cs="Calibri"/>
                    <w:color w:val="000000"/>
                    <w:sz w:val="18"/>
                    <w:szCs w:val="18"/>
                  </w:rPr>
                </w:rPrChange>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15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52" w:author="Peto" w:date="2018-06-14T07:18:00Z">
                  <w:rPr>
                    <w:rFonts w:ascii="Calibri" w:hAnsi="Calibri" w:cs="Calibri"/>
                    <w:color w:val="000000"/>
                    <w:sz w:val="18"/>
                    <w:szCs w:val="18"/>
                  </w:rPr>
                </w:rPrChange>
              </w:rPr>
              <w:t> </w:t>
            </w:r>
          </w:p>
        </w:tc>
      </w:tr>
      <w:tr w:rsidR="00CE547F" w:rsidRPr="00A82009"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153" w:author="Peto" w:date="2018-06-14T07:18:00Z">
                  <w:rPr>
                    <w:rFonts w:ascii="Arial" w:hAnsi="Arial" w:cs="Arial"/>
                    <w:sz w:val="18"/>
                    <w:szCs w:val="18"/>
                  </w:rPr>
                </w:rPrChange>
              </w:rPr>
            </w:pPr>
            <w:r w:rsidRPr="00A82009">
              <w:rPr>
                <w:rFonts w:ascii="Arial" w:hAnsi="Arial" w:cs="Arial"/>
                <w:noProof/>
                <w:sz w:val="18"/>
                <w:szCs w:val="18"/>
                <w:rPrChange w:id="9154" w:author="Peto" w:date="2018-06-14T07:18:00Z">
                  <w:rPr>
                    <w:rFonts w:ascii="Arial" w:hAnsi="Arial" w:cs="Arial"/>
                    <w:sz w:val="18"/>
                    <w:szCs w:val="18"/>
                  </w:rPr>
                </w:rPrChange>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1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56" w:author="Peto" w:date="2018-06-14T07:18:00Z">
                  <w:rPr>
                    <w:rFonts w:ascii="Calibri" w:hAnsi="Calibri" w:cs="Calibri"/>
                    <w:color w:val="000000"/>
                    <w:sz w:val="18"/>
                    <w:szCs w:val="18"/>
                  </w:rPr>
                </w:rPrChange>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1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58" w:author="Peto" w:date="2018-06-14T07:18:00Z">
                  <w:rPr>
                    <w:rFonts w:ascii="Calibri" w:hAnsi="Calibri" w:cs="Calibri"/>
                    <w:color w:val="000000"/>
                    <w:sz w:val="18"/>
                    <w:szCs w:val="18"/>
                  </w:rPr>
                </w:rPrChange>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60" w:author="Peto" w:date="2018-06-14T07:18:00Z">
                  <w:rPr>
                    <w:rFonts w:ascii="Calibri" w:hAnsi="Calibri" w:cs="Calibri"/>
                    <w:color w:val="000000"/>
                    <w:sz w:val="18"/>
                    <w:szCs w:val="18"/>
                  </w:rPr>
                </w:rPrChange>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6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62" w:author="Peto" w:date="2018-06-14T07:18:00Z">
                  <w:rPr>
                    <w:rFonts w:ascii="Calibri" w:hAnsi="Calibri" w:cs="Calibri"/>
                    <w:color w:val="000000"/>
                    <w:sz w:val="18"/>
                    <w:szCs w:val="18"/>
                  </w:rPr>
                </w:rPrChange>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63"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16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65" w:author="Peto" w:date="2018-06-14T07:18:00Z">
                  <w:rPr>
                    <w:rFonts w:ascii="Calibri" w:hAnsi="Calibri" w:cs="Calibri"/>
                    <w:color w:val="000000"/>
                    <w:sz w:val="18"/>
                    <w:szCs w:val="18"/>
                  </w:rPr>
                </w:rPrChange>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1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67" w:author="Peto" w:date="2018-06-14T07:18:00Z">
                  <w:rPr>
                    <w:rFonts w:ascii="Calibri" w:hAnsi="Calibri" w:cs="Calibri"/>
                    <w:color w:val="000000"/>
                    <w:sz w:val="18"/>
                    <w:szCs w:val="18"/>
                  </w:rPr>
                </w:rPrChange>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68"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169"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170"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171"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9172" w:author="Peto" w:date="2018-06-14T07:18:00Z">
                  <w:rPr>
                    <w:rFonts w:ascii="Calibri" w:hAnsi="Calibri" w:cs="Calibri"/>
                    <w:color w:val="000000"/>
                    <w:sz w:val="18"/>
                    <w:szCs w:val="18"/>
                  </w:rPr>
                </w:rPrChange>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74" w:author="Peto" w:date="2018-06-14T07:18:00Z">
                  <w:rPr>
                    <w:rFonts w:ascii="Calibri" w:hAnsi="Calibri" w:cs="Calibri"/>
                    <w:color w:val="000000"/>
                    <w:sz w:val="18"/>
                    <w:szCs w:val="18"/>
                  </w:rPr>
                </w:rPrChange>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75" w:author="Peto" w:date="2018-06-14T07:18:00Z">
                  <w:rPr>
                    <w:rFonts w:ascii="Calibri" w:hAnsi="Calibri" w:cs="Calibri"/>
                    <w:color w:val="000000"/>
                    <w:sz w:val="18"/>
                    <w:szCs w:val="18"/>
                  </w:rPr>
                </w:rPrChange>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1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77" w:author="Peto" w:date="2018-06-14T07:18:00Z">
                  <w:rPr>
                    <w:rFonts w:ascii="Calibri" w:hAnsi="Calibri" w:cs="Calibri"/>
                    <w:color w:val="000000"/>
                    <w:sz w:val="18"/>
                    <w:szCs w:val="18"/>
                  </w:rPr>
                </w:rPrChange>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178" w:author="Peto" w:date="2018-06-14T07:18:00Z">
                  <w:rPr>
                    <w:rFonts w:ascii="Arial" w:hAnsi="Arial" w:cs="Arial"/>
                    <w:sz w:val="18"/>
                    <w:szCs w:val="18"/>
                  </w:rPr>
                </w:rPrChange>
              </w:rPr>
            </w:pPr>
            <w:r w:rsidRPr="00A82009">
              <w:rPr>
                <w:rFonts w:ascii="Arial" w:hAnsi="Arial" w:cs="Arial"/>
                <w:noProof/>
                <w:sz w:val="18"/>
                <w:szCs w:val="18"/>
                <w:rPrChange w:id="9179" w:author="Peto" w:date="2018-06-14T07:18:00Z">
                  <w:rPr>
                    <w:rFonts w:ascii="Arial" w:hAnsi="Arial" w:cs="Arial"/>
                    <w:sz w:val="18"/>
                    <w:szCs w:val="18"/>
                  </w:rPr>
                </w:rPrChange>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8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81" w:author="Peto" w:date="2018-06-14T07:18:00Z">
                  <w:rPr>
                    <w:rFonts w:ascii="Calibri" w:hAnsi="Calibri" w:cs="Calibri"/>
                    <w:color w:val="000000"/>
                    <w:sz w:val="18"/>
                    <w:szCs w:val="18"/>
                  </w:rPr>
                </w:rPrChange>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83" w:author="Peto" w:date="2018-06-14T07:18:00Z">
                  <w:rPr>
                    <w:rFonts w:ascii="Calibri" w:hAnsi="Calibri" w:cs="Calibri"/>
                    <w:color w:val="000000"/>
                    <w:sz w:val="18"/>
                    <w:szCs w:val="18"/>
                  </w:rPr>
                </w:rPrChange>
              </w:rPr>
              <w:t>%</w:t>
            </w:r>
          </w:p>
        </w:tc>
      </w:tr>
      <w:tr w:rsidR="00CE547F" w:rsidRPr="00A82009"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184" w:author="Peto" w:date="2018-06-14T07:18:00Z">
                  <w:rPr>
                    <w:rFonts w:ascii="Arial" w:hAnsi="Arial" w:cs="Arial"/>
                    <w:sz w:val="20"/>
                  </w:rPr>
                </w:rPrChange>
              </w:rPr>
            </w:pPr>
            <w:r w:rsidRPr="00A82009">
              <w:rPr>
                <w:rFonts w:ascii="Arial" w:hAnsi="Arial" w:cs="Arial"/>
                <w:noProof/>
                <w:sz w:val="20"/>
                <w:rPrChange w:id="9185" w:author="Peto" w:date="2018-06-14T07:18:00Z">
                  <w:rPr>
                    <w:rFonts w:ascii="Arial" w:hAnsi="Arial" w:cs="Arial"/>
                    <w:sz w:val="20"/>
                  </w:rPr>
                </w:rPrChange>
              </w:rPr>
              <w:t>1</w:t>
            </w:r>
          </w:p>
        </w:tc>
        <w:tc>
          <w:tcPr>
            <w:tcW w:w="842" w:type="dxa"/>
            <w:tcBorders>
              <w:top w:val="nil"/>
              <w:left w:val="nil"/>
              <w:bottom w:val="nil"/>
              <w:right w:val="nil"/>
            </w:tcBorders>
            <w:shd w:val="clear" w:color="auto" w:fill="auto"/>
            <w:noWrap/>
            <w:vAlign w:val="bottom"/>
            <w:hideMark/>
          </w:tcPr>
          <w:p w14:paraId="1F94DCB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186" w:author="Peto" w:date="2018-06-14T07:18:00Z">
                  <w:rPr>
                    <w:rFonts w:ascii="Calibri" w:hAnsi="Calibri" w:cs="Calibri"/>
                    <w:color w:val="000000"/>
                    <w:sz w:val="20"/>
                  </w:rPr>
                </w:rPrChange>
              </w:rPr>
            </w:pPr>
            <w:r w:rsidRPr="00A82009">
              <w:rPr>
                <w:rFonts w:ascii="Calibri" w:hAnsi="Calibri" w:cs="Calibri"/>
                <w:noProof/>
                <w:color w:val="000000"/>
                <w:sz w:val="20"/>
                <w:rPrChange w:id="9187" w:author="Peto" w:date="2018-06-14T07:18:00Z">
                  <w:rPr>
                    <w:rFonts w:ascii="Calibri" w:hAnsi="Calibri" w:cs="Calibri"/>
                    <w:color w:val="000000"/>
                    <w:sz w:val="20"/>
                  </w:rPr>
                </w:rPrChange>
              </w:rPr>
              <w:t>32.58</w:t>
            </w:r>
          </w:p>
        </w:tc>
        <w:tc>
          <w:tcPr>
            <w:tcW w:w="230" w:type="dxa"/>
            <w:tcBorders>
              <w:top w:val="nil"/>
              <w:left w:val="nil"/>
              <w:bottom w:val="nil"/>
              <w:right w:val="nil"/>
            </w:tcBorders>
            <w:shd w:val="clear" w:color="auto" w:fill="auto"/>
            <w:noWrap/>
            <w:vAlign w:val="bottom"/>
            <w:hideMark/>
          </w:tcPr>
          <w:p w14:paraId="2CE39AF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188" w:author="Peto" w:date="2018-06-14T07:18:00Z">
                  <w:rPr>
                    <w:rFonts w:ascii="Calibri" w:hAnsi="Calibri" w:cs="Calibri"/>
                    <w:color w:val="000000"/>
                    <w:sz w:val="20"/>
                  </w:rPr>
                </w:rPrChange>
              </w:rPr>
            </w:pPr>
            <w:r w:rsidRPr="00A82009">
              <w:rPr>
                <w:rFonts w:ascii="Calibri" w:hAnsi="Calibri" w:cs="Calibri"/>
                <w:noProof/>
                <w:color w:val="000000"/>
                <w:sz w:val="20"/>
                <w:rPrChange w:id="918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190" w:author="Peto" w:date="2018-06-14T07:18:00Z">
                  <w:rPr>
                    <w:rFonts w:ascii="Calibri" w:hAnsi="Calibri" w:cs="Calibri"/>
                    <w:color w:val="000000"/>
                    <w:sz w:val="20"/>
                  </w:rPr>
                </w:rPrChange>
              </w:rPr>
            </w:pPr>
            <w:r w:rsidRPr="00A82009">
              <w:rPr>
                <w:rFonts w:ascii="Calibri" w:hAnsi="Calibri" w:cs="Calibri"/>
                <w:noProof/>
                <w:color w:val="000000"/>
                <w:sz w:val="20"/>
                <w:rPrChange w:id="9191" w:author="Peto" w:date="2018-06-14T07:18:00Z">
                  <w:rPr>
                    <w:rFonts w:ascii="Calibri" w:hAnsi="Calibri" w:cs="Calibri"/>
                    <w:color w:val="000000"/>
                    <w:sz w:val="20"/>
                  </w:rPr>
                </w:rPrChange>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192" w:author="Peto" w:date="2018-06-14T07:18:00Z">
                  <w:rPr>
                    <w:rFonts w:ascii="Calibri" w:hAnsi="Calibri" w:cs="Calibri"/>
                    <w:color w:val="000000"/>
                    <w:sz w:val="20"/>
                  </w:rPr>
                </w:rPrChange>
              </w:rPr>
            </w:pPr>
            <w:r w:rsidRPr="00A82009">
              <w:rPr>
                <w:rFonts w:ascii="Calibri" w:hAnsi="Calibri" w:cs="Calibri"/>
                <w:noProof/>
                <w:color w:val="000000"/>
                <w:sz w:val="20"/>
                <w:rPrChange w:id="9193" w:author="Peto" w:date="2018-06-14T07:18:00Z">
                  <w:rPr>
                    <w:rFonts w:ascii="Calibri" w:hAnsi="Calibri" w:cs="Calibri"/>
                    <w:color w:val="000000"/>
                    <w:sz w:val="20"/>
                  </w:rPr>
                </w:rPrChange>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194"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195" w:author="Peto" w:date="2018-06-14T07:18:00Z">
                  <w:rPr>
                    <w:rFonts w:ascii="Calibri" w:hAnsi="Calibri" w:cs="Calibri"/>
                    <w:color w:val="000000"/>
                    <w:sz w:val="20"/>
                  </w:rPr>
                </w:rPrChange>
              </w:rPr>
            </w:pPr>
            <w:r w:rsidRPr="00A82009">
              <w:rPr>
                <w:rFonts w:ascii="Calibri" w:hAnsi="Calibri" w:cs="Calibri"/>
                <w:noProof/>
                <w:color w:val="000000"/>
                <w:sz w:val="20"/>
                <w:rPrChange w:id="9196" w:author="Peto" w:date="2018-06-14T07:18:00Z">
                  <w:rPr>
                    <w:rFonts w:ascii="Calibri" w:hAnsi="Calibri" w:cs="Calibri"/>
                    <w:color w:val="000000"/>
                    <w:sz w:val="20"/>
                  </w:rPr>
                </w:rPrChange>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197" w:author="Peto" w:date="2018-06-14T07:18:00Z">
                  <w:rPr>
                    <w:rFonts w:ascii="Calibri" w:hAnsi="Calibri" w:cs="Calibri"/>
                    <w:color w:val="000000"/>
                    <w:sz w:val="20"/>
                  </w:rPr>
                </w:rPrChange>
              </w:rPr>
            </w:pPr>
            <w:r w:rsidRPr="00A82009">
              <w:rPr>
                <w:rFonts w:ascii="Calibri" w:hAnsi="Calibri" w:cs="Calibri"/>
                <w:noProof/>
                <w:color w:val="000000"/>
                <w:sz w:val="20"/>
                <w:rPrChange w:id="9198"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199" w:author="Peto" w:date="2018-06-14T07:18:00Z">
                  <w:rPr>
                    <w:rFonts w:ascii="Calibri" w:hAnsi="Calibri" w:cs="Calibri"/>
                    <w:color w:val="000000"/>
                    <w:sz w:val="20"/>
                  </w:rPr>
                </w:rPrChange>
              </w:rPr>
            </w:pPr>
            <w:r w:rsidRPr="00A82009">
              <w:rPr>
                <w:rFonts w:ascii="Calibri" w:hAnsi="Calibri" w:cs="Calibri"/>
                <w:noProof/>
                <w:color w:val="000000"/>
                <w:sz w:val="20"/>
                <w:rPrChange w:id="9200" w:author="Peto" w:date="2018-06-14T07:18:00Z">
                  <w:rPr>
                    <w:rFonts w:ascii="Calibri" w:hAnsi="Calibri" w:cs="Calibri"/>
                    <w:color w:val="000000"/>
                    <w:sz w:val="20"/>
                  </w:rPr>
                </w:rPrChange>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01" w:author="Peto" w:date="2018-06-14T07:18:00Z">
                  <w:rPr>
                    <w:rFonts w:ascii="Calibri" w:hAnsi="Calibri" w:cs="Calibri"/>
                    <w:color w:val="000000"/>
                    <w:sz w:val="20"/>
                  </w:rPr>
                </w:rPrChange>
              </w:rPr>
            </w:pPr>
            <w:r w:rsidRPr="00A82009">
              <w:rPr>
                <w:rFonts w:ascii="Calibri" w:hAnsi="Calibri" w:cs="Calibri"/>
                <w:noProof/>
                <w:color w:val="000000"/>
                <w:sz w:val="20"/>
                <w:rPrChange w:id="9202" w:author="Peto" w:date="2018-06-14T07:18:00Z">
                  <w:rPr>
                    <w:rFonts w:ascii="Calibri" w:hAnsi="Calibri" w:cs="Calibri"/>
                    <w:color w:val="000000"/>
                    <w:sz w:val="20"/>
                  </w:rPr>
                </w:rPrChange>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03" w:author="Peto" w:date="2018-06-14T07:18:00Z">
                  <w:rPr>
                    <w:rFonts w:ascii="Calibri" w:hAnsi="Calibri" w:cs="Calibri"/>
                    <w:color w:val="000000"/>
                    <w:sz w:val="20"/>
                  </w:rPr>
                </w:rPrChange>
              </w:rPr>
            </w:pPr>
            <w:r w:rsidRPr="00A82009">
              <w:rPr>
                <w:rFonts w:ascii="Calibri" w:hAnsi="Calibri" w:cs="Calibri"/>
                <w:noProof/>
                <w:color w:val="000000"/>
                <w:sz w:val="20"/>
                <w:rPrChange w:id="9204" w:author="Peto" w:date="2018-06-14T07:18:00Z">
                  <w:rPr>
                    <w:rFonts w:ascii="Calibri" w:hAnsi="Calibri" w:cs="Calibri"/>
                    <w:color w:val="000000"/>
                    <w:sz w:val="20"/>
                  </w:rPr>
                </w:rPrChange>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05" w:author="Peto" w:date="2018-06-14T07:18:00Z">
                  <w:rPr>
                    <w:rFonts w:ascii="Calibri" w:hAnsi="Calibri" w:cs="Calibri"/>
                    <w:color w:val="000000"/>
                    <w:sz w:val="20"/>
                  </w:rPr>
                </w:rPrChange>
              </w:rPr>
            </w:pPr>
            <w:r w:rsidRPr="00A82009">
              <w:rPr>
                <w:rFonts w:ascii="Calibri" w:hAnsi="Calibri" w:cs="Calibri"/>
                <w:noProof/>
                <w:color w:val="000000"/>
                <w:sz w:val="20"/>
                <w:rPrChange w:id="9206" w:author="Peto" w:date="2018-06-14T07:18:00Z">
                  <w:rPr>
                    <w:rFonts w:ascii="Calibri" w:hAnsi="Calibri" w:cs="Calibri"/>
                    <w:color w:val="000000"/>
                    <w:sz w:val="20"/>
                  </w:rPr>
                </w:rPrChange>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07" w:author="Peto" w:date="2018-06-14T07:18:00Z">
                  <w:rPr>
                    <w:rFonts w:ascii="Calibri" w:hAnsi="Calibri" w:cs="Calibri"/>
                    <w:color w:val="000000"/>
                    <w:sz w:val="20"/>
                  </w:rPr>
                </w:rPrChange>
              </w:rPr>
            </w:pPr>
            <w:r w:rsidRPr="00A82009">
              <w:rPr>
                <w:rFonts w:ascii="Calibri" w:hAnsi="Calibri" w:cs="Calibri"/>
                <w:noProof/>
                <w:color w:val="000000"/>
                <w:sz w:val="20"/>
                <w:rPrChange w:id="9208"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09" w:author="Peto" w:date="2018-06-14T07:18:00Z">
                  <w:rPr>
                    <w:rFonts w:ascii="Calibri" w:hAnsi="Calibri" w:cs="Calibri"/>
                    <w:color w:val="000000"/>
                    <w:sz w:val="20"/>
                  </w:rPr>
                </w:rPrChange>
              </w:rPr>
            </w:pPr>
            <w:r w:rsidRPr="00A82009">
              <w:rPr>
                <w:rFonts w:ascii="Calibri" w:hAnsi="Calibri" w:cs="Calibri"/>
                <w:noProof/>
                <w:color w:val="000000"/>
                <w:sz w:val="20"/>
                <w:rPrChange w:id="9210" w:author="Peto" w:date="2018-06-14T07:18:00Z">
                  <w:rPr>
                    <w:rFonts w:ascii="Calibri" w:hAnsi="Calibri" w:cs="Calibri"/>
                    <w:color w:val="000000"/>
                    <w:sz w:val="20"/>
                  </w:rPr>
                </w:rPrChange>
              </w:rPr>
              <w:t>0.033</w:t>
            </w:r>
          </w:p>
        </w:tc>
        <w:tc>
          <w:tcPr>
            <w:tcW w:w="160" w:type="dxa"/>
            <w:tcBorders>
              <w:top w:val="nil"/>
              <w:left w:val="nil"/>
              <w:bottom w:val="nil"/>
              <w:right w:val="nil"/>
            </w:tcBorders>
            <w:shd w:val="clear" w:color="auto" w:fill="auto"/>
            <w:noWrap/>
            <w:vAlign w:val="bottom"/>
            <w:hideMark/>
          </w:tcPr>
          <w:p w14:paraId="6FEB745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11" w:author="Peto" w:date="2018-06-14T07:18:00Z">
                  <w:rPr>
                    <w:rFonts w:ascii="Calibri" w:hAnsi="Calibri" w:cs="Calibri"/>
                    <w:color w:val="000000"/>
                    <w:sz w:val="20"/>
                  </w:rPr>
                </w:rPrChange>
              </w:rPr>
            </w:pPr>
            <w:r w:rsidRPr="00A82009">
              <w:rPr>
                <w:rFonts w:ascii="Calibri" w:hAnsi="Calibri" w:cs="Calibri"/>
                <w:noProof/>
                <w:color w:val="000000"/>
                <w:sz w:val="20"/>
                <w:rPrChange w:id="9212" w:author="Peto" w:date="2018-06-14T07:18:00Z">
                  <w:rPr>
                    <w:rFonts w:ascii="Calibri" w:hAnsi="Calibri" w:cs="Calibri"/>
                    <w:color w:val="000000"/>
                    <w:sz w:val="20"/>
                  </w:rPr>
                </w:rPrChange>
              </w:rPr>
              <w:t>18</w:t>
            </w:r>
          </w:p>
        </w:tc>
      </w:tr>
      <w:tr w:rsidR="00CE547F" w:rsidRPr="00A82009"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213" w:author="Peto" w:date="2018-06-14T07:18:00Z">
                  <w:rPr>
                    <w:rFonts w:ascii="Arial" w:hAnsi="Arial" w:cs="Arial"/>
                    <w:sz w:val="20"/>
                  </w:rPr>
                </w:rPrChange>
              </w:rPr>
            </w:pPr>
            <w:r w:rsidRPr="00A82009">
              <w:rPr>
                <w:rFonts w:ascii="Arial" w:hAnsi="Arial" w:cs="Arial"/>
                <w:noProof/>
                <w:sz w:val="20"/>
                <w:rPrChange w:id="9214" w:author="Peto" w:date="2018-06-14T07:18:00Z">
                  <w:rPr>
                    <w:rFonts w:ascii="Arial" w:hAnsi="Arial" w:cs="Arial"/>
                    <w:sz w:val="20"/>
                  </w:rPr>
                </w:rPrChange>
              </w:rPr>
              <w:t>2</w:t>
            </w:r>
          </w:p>
        </w:tc>
        <w:tc>
          <w:tcPr>
            <w:tcW w:w="842" w:type="dxa"/>
            <w:tcBorders>
              <w:top w:val="nil"/>
              <w:left w:val="nil"/>
              <w:bottom w:val="nil"/>
              <w:right w:val="nil"/>
            </w:tcBorders>
            <w:shd w:val="clear" w:color="auto" w:fill="auto"/>
            <w:noWrap/>
            <w:vAlign w:val="bottom"/>
            <w:hideMark/>
          </w:tcPr>
          <w:p w14:paraId="1339F3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15" w:author="Peto" w:date="2018-06-14T07:18:00Z">
                  <w:rPr>
                    <w:rFonts w:ascii="Calibri" w:hAnsi="Calibri" w:cs="Calibri"/>
                    <w:color w:val="000000"/>
                    <w:sz w:val="20"/>
                  </w:rPr>
                </w:rPrChange>
              </w:rPr>
            </w:pPr>
            <w:r w:rsidRPr="00A82009">
              <w:rPr>
                <w:rFonts w:ascii="Calibri" w:hAnsi="Calibri" w:cs="Calibri"/>
                <w:noProof/>
                <w:color w:val="000000"/>
                <w:sz w:val="20"/>
                <w:rPrChange w:id="9216" w:author="Peto" w:date="2018-06-14T07:18:00Z">
                  <w:rPr>
                    <w:rFonts w:ascii="Calibri" w:hAnsi="Calibri" w:cs="Calibri"/>
                    <w:color w:val="000000"/>
                    <w:sz w:val="20"/>
                  </w:rPr>
                </w:rPrChange>
              </w:rPr>
              <w:t>32.09</w:t>
            </w:r>
          </w:p>
        </w:tc>
        <w:tc>
          <w:tcPr>
            <w:tcW w:w="230" w:type="dxa"/>
            <w:tcBorders>
              <w:top w:val="nil"/>
              <w:left w:val="nil"/>
              <w:bottom w:val="nil"/>
              <w:right w:val="nil"/>
            </w:tcBorders>
            <w:shd w:val="clear" w:color="auto" w:fill="auto"/>
            <w:noWrap/>
            <w:vAlign w:val="bottom"/>
            <w:hideMark/>
          </w:tcPr>
          <w:p w14:paraId="314CE61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17" w:author="Peto" w:date="2018-06-14T07:18:00Z">
                  <w:rPr>
                    <w:rFonts w:ascii="Calibri" w:hAnsi="Calibri" w:cs="Calibri"/>
                    <w:color w:val="000000"/>
                    <w:sz w:val="20"/>
                  </w:rPr>
                </w:rPrChange>
              </w:rPr>
            </w:pPr>
            <w:r w:rsidRPr="00A82009">
              <w:rPr>
                <w:rFonts w:ascii="Calibri" w:hAnsi="Calibri" w:cs="Calibri"/>
                <w:noProof/>
                <w:color w:val="000000"/>
                <w:sz w:val="20"/>
                <w:rPrChange w:id="9218"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19" w:author="Peto" w:date="2018-06-14T07:18:00Z">
                  <w:rPr>
                    <w:rFonts w:ascii="Calibri" w:hAnsi="Calibri" w:cs="Calibri"/>
                    <w:color w:val="000000"/>
                    <w:sz w:val="20"/>
                  </w:rPr>
                </w:rPrChange>
              </w:rPr>
            </w:pPr>
            <w:r w:rsidRPr="00A82009">
              <w:rPr>
                <w:rFonts w:ascii="Calibri" w:hAnsi="Calibri" w:cs="Calibri"/>
                <w:noProof/>
                <w:color w:val="000000"/>
                <w:sz w:val="20"/>
                <w:rPrChange w:id="9220" w:author="Peto" w:date="2018-06-14T07:18:00Z">
                  <w:rPr>
                    <w:rFonts w:ascii="Calibri" w:hAnsi="Calibri" w:cs="Calibri"/>
                    <w:color w:val="000000"/>
                    <w:sz w:val="20"/>
                  </w:rPr>
                </w:rPrChange>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21" w:author="Peto" w:date="2018-06-14T07:18:00Z">
                  <w:rPr>
                    <w:rFonts w:ascii="Calibri" w:hAnsi="Calibri" w:cs="Calibri"/>
                    <w:color w:val="000000"/>
                    <w:sz w:val="20"/>
                  </w:rPr>
                </w:rPrChange>
              </w:rPr>
            </w:pPr>
            <w:r w:rsidRPr="00A82009">
              <w:rPr>
                <w:rFonts w:ascii="Calibri" w:hAnsi="Calibri" w:cs="Calibri"/>
                <w:noProof/>
                <w:color w:val="000000"/>
                <w:sz w:val="20"/>
                <w:rPrChange w:id="9222" w:author="Peto" w:date="2018-06-14T07:18:00Z">
                  <w:rPr>
                    <w:rFonts w:ascii="Calibri" w:hAnsi="Calibri" w:cs="Calibri"/>
                    <w:color w:val="000000"/>
                    <w:sz w:val="20"/>
                  </w:rPr>
                </w:rPrChange>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23"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24" w:author="Peto" w:date="2018-06-14T07:18:00Z">
                  <w:rPr>
                    <w:rFonts w:ascii="Calibri" w:hAnsi="Calibri" w:cs="Calibri"/>
                    <w:color w:val="000000"/>
                    <w:sz w:val="20"/>
                  </w:rPr>
                </w:rPrChange>
              </w:rPr>
            </w:pPr>
            <w:r w:rsidRPr="00A82009">
              <w:rPr>
                <w:rFonts w:ascii="Calibri" w:hAnsi="Calibri" w:cs="Calibri"/>
                <w:noProof/>
                <w:color w:val="000000"/>
                <w:sz w:val="20"/>
                <w:rPrChange w:id="9225" w:author="Peto" w:date="2018-06-14T07:18:00Z">
                  <w:rPr>
                    <w:rFonts w:ascii="Calibri" w:hAnsi="Calibri" w:cs="Calibri"/>
                    <w:color w:val="000000"/>
                    <w:sz w:val="20"/>
                  </w:rPr>
                </w:rPrChange>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26" w:author="Peto" w:date="2018-06-14T07:18:00Z">
                  <w:rPr>
                    <w:rFonts w:ascii="Calibri" w:hAnsi="Calibri" w:cs="Calibri"/>
                    <w:color w:val="000000"/>
                    <w:sz w:val="20"/>
                  </w:rPr>
                </w:rPrChange>
              </w:rPr>
            </w:pPr>
            <w:r w:rsidRPr="00A82009">
              <w:rPr>
                <w:rFonts w:ascii="Calibri" w:hAnsi="Calibri" w:cs="Calibri"/>
                <w:noProof/>
                <w:color w:val="000000"/>
                <w:sz w:val="20"/>
                <w:rPrChange w:id="9227"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28" w:author="Peto" w:date="2018-06-14T07:18:00Z">
                  <w:rPr>
                    <w:rFonts w:ascii="Calibri" w:hAnsi="Calibri" w:cs="Calibri"/>
                    <w:color w:val="000000"/>
                    <w:sz w:val="20"/>
                  </w:rPr>
                </w:rPrChange>
              </w:rPr>
            </w:pPr>
            <w:r w:rsidRPr="00A82009">
              <w:rPr>
                <w:rFonts w:ascii="Calibri" w:hAnsi="Calibri" w:cs="Calibri"/>
                <w:noProof/>
                <w:color w:val="000000"/>
                <w:sz w:val="20"/>
                <w:rPrChange w:id="9229" w:author="Peto" w:date="2018-06-14T07:18:00Z">
                  <w:rPr>
                    <w:rFonts w:ascii="Calibri" w:hAnsi="Calibri" w:cs="Calibri"/>
                    <w:color w:val="000000"/>
                    <w:sz w:val="20"/>
                  </w:rPr>
                </w:rPrChange>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30" w:author="Peto" w:date="2018-06-14T07:18:00Z">
                  <w:rPr>
                    <w:rFonts w:ascii="Calibri" w:hAnsi="Calibri" w:cs="Calibri"/>
                    <w:color w:val="000000"/>
                    <w:sz w:val="20"/>
                  </w:rPr>
                </w:rPrChange>
              </w:rPr>
            </w:pPr>
            <w:r w:rsidRPr="00A82009">
              <w:rPr>
                <w:rFonts w:ascii="Calibri" w:hAnsi="Calibri" w:cs="Calibri"/>
                <w:noProof/>
                <w:color w:val="000000"/>
                <w:sz w:val="20"/>
                <w:rPrChange w:id="9231" w:author="Peto" w:date="2018-06-14T07:18:00Z">
                  <w:rPr>
                    <w:rFonts w:ascii="Calibri" w:hAnsi="Calibri" w:cs="Calibri"/>
                    <w:color w:val="000000"/>
                    <w:sz w:val="20"/>
                  </w:rPr>
                </w:rPrChange>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32"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33" w:author="Peto" w:date="2018-06-14T07:18:00Z">
                  <w:rPr>
                    <w:rFonts w:ascii="Calibri" w:hAnsi="Calibri" w:cs="Calibri"/>
                    <w:color w:val="000000"/>
                    <w:sz w:val="20"/>
                  </w:rPr>
                </w:rPrChange>
              </w:rPr>
            </w:pPr>
            <w:r w:rsidRPr="00A82009">
              <w:rPr>
                <w:rFonts w:ascii="Calibri" w:hAnsi="Calibri" w:cs="Calibri"/>
                <w:noProof/>
                <w:color w:val="000000"/>
                <w:sz w:val="20"/>
                <w:rPrChange w:id="9234" w:author="Peto" w:date="2018-06-14T07:18:00Z">
                  <w:rPr>
                    <w:rFonts w:ascii="Calibri" w:hAnsi="Calibri" w:cs="Calibri"/>
                    <w:color w:val="000000"/>
                    <w:sz w:val="20"/>
                  </w:rPr>
                </w:rPrChange>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35" w:author="Peto" w:date="2018-06-14T07:18:00Z">
                  <w:rPr>
                    <w:rFonts w:ascii="Calibri" w:hAnsi="Calibri" w:cs="Calibri"/>
                    <w:color w:val="000000"/>
                    <w:sz w:val="20"/>
                  </w:rPr>
                </w:rPrChange>
              </w:rPr>
            </w:pPr>
            <w:r w:rsidRPr="00A82009">
              <w:rPr>
                <w:rFonts w:ascii="Calibri" w:hAnsi="Calibri" w:cs="Calibri"/>
                <w:noProof/>
                <w:color w:val="000000"/>
                <w:sz w:val="20"/>
                <w:rPrChange w:id="9236"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37" w:author="Peto" w:date="2018-06-14T07:18:00Z">
                  <w:rPr>
                    <w:rFonts w:ascii="Calibri" w:hAnsi="Calibri" w:cs="Calibri"/>
                    <w:color w:val="000000"/>
                    <w:sz w:val="20"/>
                  </w:rPr>
                </w:rPrChange>
              </w:rPr>
            </w:pPr>
            <w:r w:rsidRPr="00A82009">
              <w:rPr>
                <w:rFonts w:ascii="Calibri" w:hAnsi="Calibri" w:cs="Calibri"/>
                <w:noProof/>
                <w:color w:val="000000"/>
                <w:sz w:val="20"/>
                <w:rPrChange w:id="9238" w:author="Peto" w:date="2018-06-14T07:18:00Z">
                  <w:rPr>
                    <w:rFonts w:ascii="Calibri" w:hAnsi="Calibri" w:cs="Calibri"/>
                    <w:color w:val="000000"/>
                    <w:sz w:val="20"/>
                  </w:rPr>
                </w:rPrChange>
              </w:rPr>
              <w:t>0.033</w:t>
            </w:r>
          </w:p>
        </w:tc>
        <w:tc>
          <w:tcPr>
            <w:tcW w:w="160" w:type="dxa"/>
            <w:tcBorders>
              <w:top w:val="nil"/>
              <w:left w:val="nil"/>
              <w:bottom w:val="nil"/>
              <w:right w:val="nil"/>
            </w:tcBorders>
            <w:shd w:val="clear" w:color="auto" w:fill="auto"/>
            <w:noWrap/>
            <w:vAlign w:val="bottom"/>
            <w:hideMark/>
          </w:tcPr>
          <w:p w14:paraId="67A759F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39" w:author="Peto" w:date="2018-06-14T07:18:00Z">
                  <w:rPr>
                    <w:rFonts w:ascii="Calibri" w:hAnsi="Calibri" w:cs="Calibri"/>
                    <w:color w:val="000000"/>
                    <w:sz w:val="20"/>
                  </w:rPr>
                </w:rPrChange>
              </w:rPr>
            </w:pPr>
            <w:r w:rsidRPr="00A82009">
              <w:rPr>
                <w:rFonts w:ascii="Calibri" w:hAnsi="Calibri" w:cs="Calibri"/>
                <w:noProof/>
                <w:color w:val="000000"/>
                <w:sz w:val="20"/>
                <w:rPrChange w:id="9240" w:author="Peto" w:date="2018-06-14T07:18:00Z">
                  <w:rPr>
                    <w:rFonts w:ascii="Calibri" w:hAnsi="Calibri" w:cs="Calibri"/>
                    <w:color w:val="000000"/>
                    <w:sz w:val="20"/>
                  </w:rPr>
                </w:rPrChange>
              </w:rPr>
              <w:t>18</w:t>
            </w:r>
          </w:p>
        </w:tc>
      </w:tr>
      <w:tr w:rsidR="00CE547F" w:rsidRPr="00A82009"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241" w:author="Peto" w:date="2018-06-14T07:18:00Z">
                  <w:rPr>
                    <w:rFonts w:ascii="Arial" w:hAnsi="Arial" w:cs="Arial"/>
                    <w:sz w:val="20"/>
                  </w:rPr>
                </w:rPrChange>
              </w:rPr>
            </w:pPr>
            <w:r w:rsidRPr="00A82009">
              <w:rPr>
                <w:rFonts w:ascii="Arial" w:hAnsi="Arial" w:cs="Arial"/>
                <w:noProof/>
                <w:sz w:val="20"/>
                <w:rPrChange w:id="9242" w:author="Peto" w:date="2018-06-14T07:18:00Z">
                  <w:rPr>
                    <w:rFonts w:ascii="Arial" w:hAnsi="Arial" w:cs="Arial"/>
                    <w:sz w:val="20"/>
                  </w:rPr>
                </w:rPrChange>
              </w:rPr>
              <w:t>3</w:t>
            </w:r>
          </w:p>
        </w:tc>
        <w:tc>
          <w:tcPr>
            <w:tcW w:w="842" w:type="dxa"/>
            <w:tcBorders>
              <w:top w:val="nil"/>
              <w:left w:val="nil"/>
              <w:bottom w:val="nil"/>
              <w:right w:val="nil"/>
            </w:tcBorders>
            <w:shd w:val="clear" w:color="auto" w:fill="auto"/>
            <w:noWrap/>
            <w:vAlign w:val="bottom"/>
            <w:hideMark/>
          </w:tcPr>
          <w:p w14:paraId="58A2F4F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43" w:author="Peto" w:date="2018-06-14T07:18:00Z">
                  <w:rPr>
                    <w:rFonts w:ascii="Calibri" w:hAnsi="Calibri" w:cs="Calibri"/>
                    <w:color w:val="000000"/>
                    <w:sz w:val="20"/>
                  </w:rPr>
                </w:rPrChange>
              </w:rPr>
            </w:pPr>
            <w:r w:rsidRPr="00A82009">
              <w:rPr>
                <w:rFonts w:ascii="Calibri" w:hAnsi="Calibri" w:cs="Calibri"/>
                <w:noProof/>
                <w:color w:val="000000"/>
                <w:sz w:val="20"/>
                <w:rPrChange w:id="9244" w:author="Peto" w:date="2018-06-14T07:18:00Z">
                  <w:rPr>
                    <w:rFonts w:ascii="Calibri" w:hAnsi="Calibri" w:cs="Calibri"/>
                    <w:color w:val="000000"/>
                    <w:sz w:val="20"/>
                  </w:rPr>
                </w:rPrChange>
              </w:rPr>
              <w:t>19.40</w:t>
            </w:r>
          </w:p>
        </w:tc>
        <w:tc>
          <w:tcPr>
            <w:tcW w:w="230" w:type="dxa"/>
            <w:tcBorders>
              <w:top w:val="nil"/>
              <w:left w:val="nil"/>
              <w:bottom w:val="nil"/>
              <w:right w:val="nil"/>
            </w:tcBorders>
            <w:shd w:val="clear" w:color="auto" w:fill="auto"/>
            <w:noWrap/>
            <w:vAlign w:val="bottom"/>
            <w:hideMark/>
          </w:tcPr>
          <w:p w14:paraId="7E9C345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45" w:author="Peto" w:date="2018-06-14T07:18:00Z">
                  <w:rPr>
                    <w:rFonts w:ascii="Calibri" w:hAnsi="Calibri" w:cs="Calibri"/>
                    <w:color w:val="000000"/>
                    <w:sz w:val="20"/>
                  </w:rPr>
                </w:rPrChange>
              </w:rPr>
            </w:pPr>
            <w:r w:rsidRPr="00A82009">
              <w:rPr>
                <w:rFonts w:ascii="Calibri" w:hAnsi="Calibri" w:cs="Calibri"/>
                <w:noProof/>
                <w:color w:val="000000"/>
                <w:sz w:val="20"/>
                <w:rPrChange w:id="9246"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47" w:author="Peto" w:date="2018-06-14T07:18:00Z">
                  <w:rPr>
                    <w:rFonts w:ascii="Calibri" w:hAnsi="Calibri" w:cs="Calibri"/>
                    <w:color w:val="000000"/>
                    <w:sz w:val="20"/>
                  </w:rPr>
                </w:rPrChange>
              </w:rPr>
            </w:pPr>
            <w:r w:rsidRPr="00A82009">
              <w:rPr>
                <w:rFonts w:ascii="Calibri" w:hAnsi="Calibri" w:cs="Calibri"/>
                <w:noProof/>
                <w:color w:val="000000"/>
                <w:sz w:val="20"/>
                <w:rPrChange w:id="9248" w:author="Peto" w:date="2018-06-14T07:18:00Z">
                  <w:rPr>
                    <w:rFonts w:ascii="Calibri" w:hAnsi="Calibri" w:cs="Calibri"/>
                    <w:color w:val="000000"/>
                    <w:sz w:val="20"/>
                  </w:rPr>
                </w:rPrChange>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49" w:author="Peto" w:date="2018-06-14T07:18:00Z">
                  <w:rPr>
                    <w:rFonts w:ascii="Calibri" w:hAnsi="Calibri" w:cs="Calibri"/>
                    <w:color w:val="000000"/>
                    <w:sz w:val="20"/>
                  </w:rPr>
                </w:rPrChange>
              </w:rPr>
            </w:pPr>
            <w:r w:rsidRPr="00A82009">
              <w:rPr>
                <w:rFonts w:ascii="Calibri" w:hAnsi="Calibri" w:cs="Calibri"/>
                <w:noProof/>
                <w:color w:val="000000"/>
                <w:sz w:val="20"/>
                <w:rPrChange w:id="9250" w:author="Peto" w:date="2018-06-14T07:18:00Z">
                  <w:rPr>
                    <w:rFonts w:ascii="Calibri" w:hAnsi="Calibri" w:cs="Calibri"/>
                    <w:color w:val="000000"/>
                    <w:sz w:val="20"/>
                  </w:rPr>
                </w:rPrChange>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51"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9252"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53" w:author="Peto" w:date="2018-06-14T07:18:00Z">
                  <w:rPr>
                    <w:rFonts w:ascii="Calibri" w:hAnsi="Calibri" w:cs="Calibri"/>
                    <w:color w:val="000000"/>
                    <w:sz w:val="20"/>
                  </w:rPr>
                </w:rPrChange>
              </w:rPr>
            </w:pPr>
            <w:r w:rsidRPr="00A82009">
              <w:rPr>
                <w:rFonts w:ascii="Calibri" w:hAnsi="Calibri" w:cs="Calibri"/>
                <w:noProof/>
                <w:color w:val="000000"/>
                <w:sz w:val="20"/>
                <w:rPrChange w:id="9254" w:author="Peto" w:date="2018-06-14T07:18:00Z">
                  <w:rPr>
                    <w:rFonts w:ascii="Calibri" w:hAnsi="Calibri" w:cs="Calibri"/>
                    <w:color w:val="000000"/>
                    <w:sz w:val="20"/>
                  </w:rPr>
                </w:rPrChange>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55" w:author="Peto" w:date="2018-06-14T07:18:00Z">
                  <w:rPr>
                    <w:rFonts w:ascii="Calibri" w:hAnsi="Calibri" w:cs="Calibri"/>
                    <w:color w:val="000000"/>
                    <w:sz w:val="20"/>
                  </w:rPr>
                </w:rPrChange>
              </w:rPr>
            </w:pPr>
            <w:r w:rsidRPr="00A82009">
              <w:rPr>
                <w:rFonts w:ascii="Calibri" w:hAnsi="Calibri" w:cs="Calibri"/>
                <w:noProof/>
                <w:color w:val="000000"/>
                <w:sz w:val="20"/>
                <w:rPrChange w:id="9256"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57" w:author="Peto" w:date="2018-06-14T07:18:00Z">
                  <w:rPr>
                    <w:rFonts w:ascii="Calibri" w:hAnsi="Calibri" w:cs="Calibri"/>
                    <w:color w:val="000000"/>
                    <w:sz w:val="20"/>
                  </w:rPr>
                </w:rPrChange>
              </w:rPr>
            </w:pPr>
            <w:r w:rsidRPr="00A82009">
              <w:rPr>
                <w:rFonts w:ascii="Calibri" w:hAnsi="Calibri" w:cs="Calibri"/>
                <w:noProof/>
                <w:color w:val="000000"/>
                <w:sz w:val="20"/>
                <w:rPrChange w:id="9258" w:author="Peto" w:date="2018-06-14T07:18:00Z">
                  <w:rPr>
                    <w:rFonts w:ascii="Calibri" w:hAnsi="Calibri" w:cs="Calibri"/>
                    <w:color w:val="000000"/>
                    <w:sz w:val="20"/>
                  </w:rPr>
                </w:rPrChange>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59" w:author="Peto" w:date="2018-06-14T07:18:00Z">
                  <w:rPr>
                    <w:rFonts w:ascii="Calibri" w:hAnsi="Calibri" w:cs="Calibri"/>
                    <w:color w:val="000000"/>
                    <w:sz w:val="20"/>
                  </w:rPr>
                </w:rPrChange>
              </w:rPr>
            </w:pPr>
            <w:r w:rsidRPr="00A82009">
              <w:rPr>
                <w:rFonts w:ascii="Calibri" w:hAnsi="Calibri" w:cs="Calibri"/>
                <w:noProof/>
                <w:color w:val="000000"/>
                <w:sz w:val="20"/>
                <w:rPrChange w:id="9260" w:author="Peto" w:date="2018-06-14T07:18:00Z">
                  <w:rPr>
                    <w:rFonts w:ascii="Calibri" w:hAnsi="Calibri" w:cs="Calibri"/>
                    <w:color w:val="000000"/>
                    <w:sz w:val="20"/>
                  </w:rPr>
                </w:rPrChange>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61"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62" w:author="Peto" w:date="2018-06-14T07:18:00Z">
                  <w:rPr>
                    <w:rFonts w:ascii="Calibri" w:hAnsi="Calibri" w:cs="Calibri"/>
                    <w:color w:val="000000"/>
                    <w:sz w:val="20"/>
                  </w:rPr>
                </w:rPrChange>
              </w:rPr>
            </w:pPr>
            <w:r w:rsidRPr="00A82009">
              <w:rPr>
                <w:rFonts w:ascii="Calibri" w:hAnsi="Calibri" w:cs="Calibri"/>
                <w:noProof/>
                <w:color w:val="000000"/>
                <w:sz w:val="20"/>
                <w:rPrChange w:id="9263" w:author="Peto" w:date="2018-06-14T07:18:00Z">
                  <w:rPr>
                    <w:rFonts w:ascii="Calibri" w:hAnsi="Calibri" w:cs="Calibri"/>
                    <w:color w:val="000000"/>
                    <w:sz w:val="20"/>
                  </w:rPr>
                </w:rPrChange>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64" w:author="Peto" w:date="2018-06-14T07:18:00Z">
                  <w:rPr>
                    <w:rFonts w:ascii="Calibri" w:hAnsi="Calibri" w:cs="Calibri"/>
                    <w:color w:val="000000"/>
                    <w:sz w:val="20"/>
                  </w:rPr>
                </w:rPrChange>
              </w:rPr>
            </w:pPr>
            <w:r w:rsidRPr="00A82009">
              <w:rPr>
                <w:rFonts w:ascii="Calibri" w:hAnsi="Calibri" w:cs="Calibri"/>
                <w:noProof/>
                <w:color w:val="000000"/>
                <w:sz w:val="20"/>
                <w:rPrChange w:id="9265"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66" w:author="Peto" w:date="2018-06-14T07:18:00Z">
                  <w:rPr>
                    <w:rFonts w:ascii="Calibri" w:hAnsi="Calibri" w:cs="Calibri"/>
                    <w:color w:val="000000"/>
                    <w:sz w:val="20"/>
                  </w:rPr>
                </w:rPrChange>
              </w:rPr>
            </w:pPr>
            <w:r w:rsidRPr="00A82009">
              <w:rPr>
                <w:rFonts w:ascii="Calibri" w:hAnsi="Calibri" w:cs="Calibri"/>
                <w:noProof/>
                <w:color w:val="000000"/>
                <w:sz w:val="20"/>
                <w:rPrChange w:id="9267" w:author="Peto" w:date="2018-06-14T07:18:00Z">
                  <w:rPr>
                    <w:rFonts w:ascii="Calibri" w:hAnsi="Calibri" w:cs="Calibri"/>
                    <w:color w:val="000000"/>
                    <w:sz w:val="20"/>
                  </w:rPr>
                </w:rPrChange>
              </w:rPr>
              <w:t>0.035</w:t>
            </w:r>
          </w:p>
        </w:tc>
        <w:tc>
          <w:tcPr>
            <w:tcW w:w="160" w:type="dxa"/>
            <w:tcBorders>
              <w:top w:val="nil"/>
              <w:left w:val="nil"/>
              <w:bottom w:val="nil"/>
              <w:right w:val="nil"/>
            </w:tcBorders>
            <w:shd w:val="clear" w:color="auto" w:fill="auto"/>
            <w:noWrap/>
            <w:vAlign w:val="bottom"/>
            <w:hideMark/>
          </w:tcPr>
          <w:p w14:paraId="40F30F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68" w:author="Peto" w:date="2018-06-14T07:18:00Z">
                  <w:rPr>
                    <w:rFonts w:ascii="Calibri" w:hAnsi="Calibri" w:cs="Calibri"/>
                    <w:color w:val="000000"/>
                    <w:sz w:val="20"/>
                  </w:rPr>
                </w:rPrChange>
              </w:rPr>
            </w:pPr>
            <w:r w:rsidRPr="00A82009">
              <w:rPr>
                <w:rFonts w:ascii="Calibri" w:hAnsi="Calibri" w:cs="Calibri"/>
                <w:noProof/>
                <w:color w:val="000000"/>
                <w:sz w:val="20"/>
                <w:rPrChange w:id="9269" w:author="Peto" w:date="2018-06-14T07:18:00Z">
                  <w:rPr>
                    <w:rFonts w:ascii="Calibri" w:hAnsi="Calibri" w:cs="Calibri"/>
                    <w:color w:val="000000"/>
                    <w:sz w:val="20"/>
                  </w:rPr>
                </w:rPrChange>
              </w:rPr>
              <w:t>13</w:t>
            </w:r>
          </w:p>
        </w:tc>
      </w:tr>
      <w:tr w:rsidR="00CE547F" w:rsidRPr="00A82009"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270" w:author="Peto" w:date="2018-06-14T07:18:00Z">
                  <w:rPr>
                    <w:rFonts w:ascii="Arial" w:hAnsi="Arial" w:cs="Arial"/>
                    <w:sz w:val="20"/>
                  </w:rPr>
                </w:rPrChange>
              </w:rPr>
            </w:pPr>
            <w:r w:rsidRPr="00A82009">
              <w:rPr>
                <w:rFonts w:ascii="Arial" w:hAnsi="Arial" w:cs="Arial"/>
                <w:noProof/>
                <w:sz w:val="20"/>
                <w:rPrChange w:id="9271" w:author="Peto" w:date="2018-06-14T07:18:00Z">
                  <w:rPr>
                    <w:rFonts w:ascii="Arial" w:hAnsi="Arial" w:cs="Arial"/>
                    <w:sz w:val="20"/>
                  </w:rPr>
                </w:rPrChange>
              </w:rPr>
              <w:t>4</w:t>
            </w:r>
          </w:p>
        </w:tc>
        <w:tc>
          <w:tcPr>
            <w:tcW w:w="842" w:type="dxa"/>
            <w:tcBorders>
              <w:top w:val="nil"/>
              <w:left w:val="nil"/>
              <w:bottom w:val="nil"/>
              <w:right w:val="nil"/>
            </w:tcBorders>
            <w:shd w:val="clear" w:color="auto" w:fill="auto"/>
            <w:noWrap/>
            <w:vAlign w:val="bottom"/>
            <w:hideMark/>
          </w:tcPr>
          <w:p w14:paraId="10D3592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72" w:author="Peto" w:date="2018-06-14T07:18:00Z">
                  <w:rPr>
                    <w:rFonts w:ascii="Calibri" w:hAnsi="Calibri" w:cs="Calibri"/>
                    <w:color w:val="000000"/>
                    <w:sz w:val="20"/>
                  </w:rPr>
                </w:rPrChange>
              </w:rPr>
            </w:pPr>
            <w:r w:rsidRPr="00A82009">
              <w:rPr>
                <w:rFonts w:ascii="Calibri" w:hAnsi="Calibri" w:cs="Calibri"/>
                <w:noProof/>
                <w:color w:val="000000"/>
                <w:sz w:val="20"/>
                <w:rPrChange w:id="9273" w:author="Peto" w:date="2018-06-14T07:18:00Z">
                  <w:rPr>
                    <w:rFonts w:ascii="Calibri" w:hAnsi="Calibri" w:cs="Calibri"/>
                    <w:color w:val="000000"/>
                    <w:sz w:val="20"/>
                  </w:rPr>
                </w:rPrChange>
              </w:rPr>
              <w:t>19.88</w:t>
            </w:r>
          </w:p>
        </w:tc>
        <w:tc>
          <w:tcPr>
            <w:tcW w:w="230" w:type="dxa"/>
            <w:tcBorders>
              <w:top w:val="nil"/>
              <w:left w:val="nil"/>
              <w:bottom w:val="nil"/>
              <w:right w:val="nil"/>
            </w:tcBorders>
            <w:shd w:val="clear" w:color="auto" w:fill="auto"/>
            <w:noWrap/>
            <w:vAlign w:val="bottom"/>
            <w:hideMark/>
          </w:tcPr>
          <w:p w14:paraId="1710D36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74" w:author="Peto" w:date="2018-06-14T07:18:00Z">
                  <w:rPr>
                    <w:rFonts w:ascii="Calibri" w:hAnsi="Calibri" w:cs="Calibri"/>
                    <w:color w:val="000000"/>
                    <w:sz w:val="20"/>
                  </w:rPr>
                </w:rPrChange>
              </w:rPr>
            </w:pPr>
            <w:r w:rsidRPr="00A82009">
              <w:rPr>
                <w:rFonts w:ascii="Calibri" w:hAnsi="Calibri" w:cs="Calibri"/>
                <w:noProof/>
                <w:color w:val="000000"/>
                <w:sz w:val="20"/>
                <w:rPrChange w:id="9275"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76" w:author="Peto" w:date="2018-06-14T07:18:00Z">
                  <w:rPr>
                    <w:rFonts w:ascii="Calibri" w:hAnsi="Calibri" w:cs="Calibri"/>
                    <w:color w:val="000000"/>
                    <w:sz w:val="20"/>
                  </w:rPr>
                </w:rPrChange>
              </w:rPr>
            </w:pPr>
            <w:r w:rsidRPr="00A82009">
              <w:rPr>
                <w:rFonts w:ascii="Calibri" w:hAnsi="Calibri" w:cs="Calibri"/>
                <w:noProof/>
                <w:color w:val="000000"/>
                <w:sz w:val="20"/>
                <w:rPrChange w:id="9277" w:author="Peto" w:date="2018-06-14T07:18:00Z">
                  <w:rPr>
                    <w:rFonts w:ascii="Calibri" w:hAnsi="Calibri" w:cs="Calibri"/>
                    <w:color w:val="000000"/>
                    <w:sz w:val="20"/>
                  </w:rPr>
                </w:rPrChange>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78" w:author="Peto" w:date="2018-06-14T07:18:00Z">
                  <w:rPr>
                    <w:rFonts w:ascii="Calibri" w:hAnsi="Calibri" w:cs="Calibri"/>
                    <w:color w:val="000000"/>
                    <w:sz w:val="20"/>
                  </w:rPr>
                </w:rPrChange>
              </w:rPr>
            </w:pPr>
            <w:r w:rsidRPr="00A82009">
              <w:rPr>
                <w:rFonts w:ascii="Calibri" w:hAnsi="Calibri" w:cs="Calibri"/>
                <w:noProof/>
                <w:color w:val="000000"/>
                <w:sz w:val="20"/>
                <w:rPrChange w:id="9279" w:author="Peto" w:date="2018-06-14T07:18:00Z">
                  <w:rPr>
                    <w:rFonts w:ascii="Calibri" w:hAnsi="Calibri" w:cs="Calibri"/>
                    <w:color w:val="000000"/>
                    <w:sz w:val="20"/>
                  </w:rPr>
                </w:rPrChange>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80"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9281"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82" w:author="Peto" w:date="2018-06-14T07:18:00Z">
                  <w:rPr>
                    <w:rFonts w:ascii="Calibri" w:hAnsi="Calibri" w:cs="Calibri"/>
                    <w:color w:val="000000"/>
                    <w:sz w:val="20"/>
                  </w:rPr>
                </w:rPrChange>
              </w:rPr>
            </w:pPr>
            <w:r w:rsidRPr="00A82009">
              <w:rPr>
                <w:rFonts w:ascii="Calibri" w:hAnsi="Calibri" w:cs="Calibri"/>
                <w:noProof/>
                <w:color w:val="000000"/>
                <w:sz w:val="20"/>
                <w:rPrChange w:id="9283" w:author="Peto" w:date="2018-06-14T07:18:00Z">
                  <w:rPr>
                    <w:rFonts w:ascii="Calibri" w:hAnsi="Calibri" w:cs="Calibri"/>
                    <w:color w:val="000000"/>
                    <w:sz w:val="20"/>
                  </w:rPr>
                </w:rPrChange>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84" w:author="Peto" w:date="2018-06-14T07:18:00Z">
                  <w:rPr>
                    <w:rFonts w:ascii="Calibri" w:hAnsi="Calibri" w:cs="Calibri"/>
                    <w:color w:val="000000"/>
                    <w:sz w:val="20"/>
                  </w:rPr>
                </w:rPrChange>
              </w:rPr>
            </w:pPr>
            <w:r w:rsidRPr="00A82009">
              <w:rPr>
                <w:rFonts w:ascii="Calibri" w:hAnsi="Calibri" w:cs="Calibri"/>
                <w:noProof/>
                <w:color w:val="000000"/>
                <w:sz w:val="20"/>
                <w:rPrChange w:id="9285"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86" w:author="Peto" w:date="2018-06-14T07:18:00Z">
                  <w:rPr>
                    <w:rFonts w:ascii="Calibri" w:hAnsi="Calibri" w:cs="Calibri"/>
                    <w:color w:val="000000"/>
                    <w:sz w:val="20"/>
                  </w:rPr>
                </w:rPrChange>
              </w:rPr>
            </w:pPr>
            <w:r w:rsidRPr="00A82009">
              <w:rPr>
                <w:rFonts w:ascii="Calibri" w:hAnsi="Calibri" w:cs="Calibri"/>
                <w:noProof/>
                <w:color w:val="000000"/>
                <w:sz w:val="20"/>
                <w:rPrChange w:id="9287" w:author="Peto" w:date="2018-06-14T07:18:00Z">
                  <w:rPr>
                    <w:rFonts w:ascii="Calibri" w:hAnsi="Calibri" w:cs="Calibri"/>
                    <w:color w:val="000000"/>
                    <w:sz w:val="20"/>
                  </w:rPr>
                </w:rPrChange>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88" w:author="Peto" w:date="2018-06-14T07:18:00Z">
                  <w:rPr>
                    <w:rFonts w:ascii="Calibri" w:hAnsi="Calibri" w:cs="Calibri"/>
                    <w:color w:val="000000"/>
                    <w:sz w:val="20"/>
                  </w:rPr>
                </w:rPrChange>
              </w:rPr>
            </w:pPr>
            <w:r w:rsidRPr="00A82009">
              <w:rPr>
                <w:rFonts w:ascii="Calibri" w:hAnsi="Calibri" w:cs="Calibri"/>
                <w:noProof/>
                <w:color w:val="000000"/>
                <w:sz w:val="20"/>
                <w:rPrChange w:id="9289" w:author="Peto" w:date="2018-06-14T07:18:00Z">
                  <w:rPr>
                    <w:rFonts w:ascii="Calibri" w:hAnsi="Calibri" w:cs="Calibri"/>
                    <w:color w:val="000000"/>
                    <w:sz w:val="20"/>
                  </w:rPr>
                </w:rPrChange>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90"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91" w:author="Peto" w:date="2018-06-14T07:18:00Z">
                  <w:rPr>
                    <w:rFonts w:ascii="Calibri" w:hAnsi="Calibri" w:cs="Calibri"/>
                    <w:color w:val="000000"/>
                    <w:sz w:val="20"/>
                  </w:rPr>
                </w:rPrChange>
              </w:rPr>
            </w:pPr>
            <w:r w:rsidRPr="00A82009">
              <w:rPr>
                <w:rFonts w:ascii="Calibri" w:hAnsi="Calibri" w:cs="Calibri"/>
                <w:noProof/>
                <w:color w:val="000000"/>
                <w:sz w:val="20"/>
                <w:rPrChange w:id="9292" w:author="Peto" w:date="2018-06-14T07:18:00Z">
                  <w:rPr>
                    <w:rFonts w:ascii="Calibri" w:hAnsi="Calibri" w:cs="Calibri"/>
                    <w:color w:val="000000"/>
                    <w:sz w:val="20"/>
                  </w:rPr>
                </w:rPrChange>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93" w:author="Peto" w:date="2018-06-14T07:18:00Z">
                  <w:rPr>
                    <w:rFonts w:ascii="Calibri" w:hAnsi="Calibri" w:cs="Calibri"/>
                    <w:color w:val="000000"/>
                    <w:sz w:val="20"/>
                  </w:rPr>
                </w:rPrChange>
              </w:rPr>
            </w:pPr>
            <w:r w:rsidRPr="00A82009">
              <w:rPr>
                <w:rFonts w:ascii="Calibri" w:hAnsi="Calibri" w:cs="Calibri"/>
                <w:noProof/>
                <w:color w:val="000000"/>
                <w:sz w:val="20"/>
                <w:rPrChange w:id="9294"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95" w:author="Peto" w:date="2018-06-14T07:18:00Z">
                  <w:rPr>
                    <w:rFonts w:ascii="Calibri" w:hAnsi="Calibri" w:cs="Calibri"/>
                    <w:color w:val="000000"/>
                    <w:sz w:val="20"/>
                  </w:rPr>
                </w:rPrChange>
              </w:rPr>
            </w:pPr>
            <w:r w:rsidRPr="00A82009">
              <w:rPr>
                <w:rFonts w:ascii="Calibri" w:hAnsi="Calibri" w:cs="Calibri"/>
                <w:noProof/>
                <w:color w:val="000000"/>
                <w:sz w:val="20"/>
                <w:rPrChange w:id="9296" w:author="Peto" w:date="2018-06-14T07:18:00Z">
                  <w:rPr>
                    <w:rFonts w:ascii="Calibri" w:hAnsi="Calibri" w:cs="Calibri"/>
                    <w:color w:val="000000"/>
                    <w:sz w:val="20"/>
                  </w:rPr>
                </w:rPrChange>
              </w:rPr>
              <w:t>0.035</w:t>
            </w:r>
          </w:p>
        </w:tc>
        <w:tc>
          <w:tcPr>
            <w:tcW w:w="160" w:type="dxa"/>
            <w:tcBorders>
              <w:top w:val="nil"/>
              <w:left w:val="nil"/>
              <w:bottom w:val="nil"/>
              <w:right w:val="nil"/>
            </w:tcBorders>
            <w:shd w:val="clear" w:color="auto" w:fill="auto"/>
            <w:noWrap/>
            <w:vAlign w:val="bottom"/>
            <w:hideMark/>
          </w:tcPr>
          <w:p w14:paraId="298C606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97" w:author="Peto" w:date="2018-06-14T07:18:00Z">
                  <w:rPr>
                    <w:rFonts w:ascii="Calibri" w:hAnsi="Calibri" w:cs="Calibri"/>
                    <w:color w:val="000000"/>
                    <w:sz w:val="20"/>
                  </w:rPr>
                </w:rPrChange>
              </w:rPr>
            </w:pPr>
            <w:r w:rsidRPr="00A82009">
              <w:rPr>
                <w:rFonts w:ascii="Calibri" w:hAnsi="Calibri" w:cs="Calibri"/>
                <w:noProof/>
                <w:color w:val="000000"/>
                <w:sz w:val="20"/>
                <w:rPrChange w:id="9298" w:author="Peto" w:date="2018-06-14T07:18:00Z">
                  <w:rPr>
                    <w:rFonts w:ascii="Calibri" w:hAnsi="Calibri" w:cs="Calibri"/>
                    <w:color w:val="000000"/>
                    <w:sz w:val="20"/>
                  </w:rPr>
                </w:rPrChange>
              </w:rPr>
              <w:t>13</w:t>
            </w:r>
          </w:p>
        </w:tc>
      </w:tr>
      <w:tr w:rsidR="00CE547F" w:rsidRPr="00A82009"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299" w:author="Peto" w:date="2018-06-14T07:18:00Z">
                  <w:rPr>
                    <w:rFonts w:ascii="Arial" w:hAnsi="Arial" w:cs="Arial"/>
                    <w:sz w:val="20"/>
                  </w:rPr>
                </w:rPrChange>
              </w:rPr>
            </w:pPr>
            <w:r w:rsidRPr="00A82009">
              <w:rPr>
                <w:rFonts w:ascii="Arial" w:hAnsi="Arial" w:cs="Arial"/>
                <w:noProof/>
                <w:sz w:val="20"/>
                <w:rPrChange w:id="9300" w:author="Peto" w:date="2018-06-14T07:18:00Z">
                  <w:rPr>
                    <w:rFonts w:ascii="Arial" w:hAnsi="Arial" w:cs="Arial"/>
                    <w:sz w:val="20"/>
                  </w:rPr>
                </w:rPrChange>
              </w:rPr>
              <w:t>5</w:t>
            </w:r>
          </w:p>
        </w:tc>
        <w:tc>
          <w:tcPr>
            <w:tcW w:w="842" w:type="dxa"/>
            <w:tcBorders>
              <w:top w:val="nil"/>
              <w:left w:val="nil"/>
              <w:bottom w:val="nil"/>
              <w:right w:val="nil"/>
            </w:tcBorders>
            <w:shd w:val="clear" w:color="auto" w:fill="auto"/>
            <w:noWrap/>
            <w:vAlign w:val="bottom"/>
            <w:hideMark/>
          </w:tcPr>
          <w:p w14:paraId="6F102D4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01" w:author="Peto" w:date="2018-06-14T07:18:00Z">
                  <w:rPr>
                    <w:rFonts w:ascii="Calibri" w:hAnsi="Calibri" w:cs="Calibri"/>
                    <w:color w:val="000000"/>
                    <w:sz w:val="20"/>
                  </w:rPr>
                </w:rPrChange>
              </w:rPr>
            </w:pPr>
            <w:r w:rsidRPr="00A82009">
              <w:rPr>
                <w:rFonts w:ascii="Calibri" w:hAnsi="Calibri" w:cs="Calibri"/>
                <w:noProof/>
                <w:color w:val="000000"/>
                <w:sz w:val="20"/>
                <w:rPrChange w:id="9302" w:author="Peto" w:date="2018-06-14T07:18:00Z">
                  <w:rPr>
                    <w:rFonts w:ascii="Calibri" w:hAnsi="Calibri" w:cs="Calibri"/>
                    <w:color w:val="000000"/>
                    <w:sz w:val="20"/>
                  </w:rPr>
                </w:rPrChange>
              </w:rPr>
              <w:t>51.75</w:t>
            </w:r>
          </w:p>
        </w:tc>
        <w:tc>
          <w:tcPr>
            <w:tcW w:w="230" w:type="dxa"/>
            <w:tcBorders>
              <w:top w:val="nil"/>
              <w:left w:val="nil"/>
              <w:bottom w:val="nil"/>
              <w:right w:val="nil"/>
            </w:tcBorders>
            <w:shd w:val="clear" w:color="auto" w:fill="auto"/>
            <w:noWrap/>
            <w:vAlign w:val="bottom"/>
            <w:hideMark/>
          </w:tcPr>
          <w:p w14:paraId="5AA6E85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03" w:author="Peto" w:date="2018-06-14T07:18:00Z">
                  <w:rPr>
                    <w:rFonts w:ascii="Calibri" w:hAnsi="Calibri" w:cs="Calibri"/>
                    <w:color w:val="000000"/>
                    <w:sz w:val="20"/>
                  </w:rPr>
                </w:rPrChange>
              </w:rPr>
            </w:pPr>
            <w:r w:rsidRPr="00A82009">
              <w:rPr>
                <w:rFonts w:ascii="Calibri" w:hAnsi="Calibri" w:cs="Calibri"/>
                <w:noProof/>
                <w:color w:val="000000"/>
                <w:sz w:val="20"/>
                <w:rPrChange w:id="9304"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05" w:author="Peto" w:date="2018-06-14T07:18:00Z">
                  <w:rPr>
                    <w:rFonts w:ascii="Calibri" w:hAnsi="Calibri" w:cs="Calibri"/>
                    <w:color w:val="000000"/>
                    <w:sz w:val="20"/>
                  </w:rPr>
                </w:rPrChange>
              </w:rPr>
            </w:pPr>
            <w:r w:rsidRPr="00A82009">
              <w:rPr>
                <w:rFonts w:ascii="Calibri" w:hAnsi="Calibri" w:cs="Calibri"/>
                <w:noProof/>
                <w:color w:val="000000"/>
                <w:sz w:val="20"/>
                <w:rPrChange w:id="9306" w:author="Peto" w:date="2018-06-14T07:18:00Z">
                  <w:rPr>
                    <w:rFonts w:ascii="Calibri" w:hAnsi="Calibri" w:cs="Calibri"/>
                    <w:color w:val="000000"/>
                    <w:sz w:val="20"/>
                  </w:rPr>
                </w:rPrChange>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07" w:author="Peto" w:date="2018-06-14T07:18:00Z">
                  <w:rPr>
                    <w:rFonts w:ascii="Calibri" w:hAnsi="Calibri" w:cs="Calibri"/>
                    <w:color w:val="000000"/>
                    <w:sz w:val="20"/>
                  </w:rPr>
                </w:rPrChange>
              </w:rPr>
            </w:pPr>
            <w:r w:rsidRPr="00A82009">
              <w:rPr>
                <w:rFonts w:ascii="Calibri" w:hAnsi="Calibri" w:cs="Calibri"/>
                <w:noProof/>
                <w:color w:val="000000"/>
                <w:sz w:val="20"/>
                <w:rPrChange w:id="9308" w:author="Peto" w:date="2018-06-14T07:18:00Z">
                  <w:rPr>
                    <w:rFonts w:ascii="Calibri" w:hAnsi="Calibri" w:cs="Calibri"/>
                    <w:color w:val="000000"/>
                    <w:sz w:val="20"/>
                  </w:rPr>
                </w:rPrChange>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09"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lang w:val="cs-CZ"/>
                <w:rPrChange w:id="9310"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11" w:author="Peto" w:date="2018-06-14T07:18:00Z">
                  <w:rPr>
                    <w:rFonts w:ascii="Calibri" w:hAnsi="Calibri" w:cs="Calibri"/>
                    <w:color w:val="000000"/>
                    <w:sz w:val="20"/>
                  </w:rPr>
                </w:rPrChange>
              </w:rPr>
            </w:pPr>
            <w:r w:rsidRPr="00A82009">
              <w:rPr>
                <w:rFonts w:ascii="Calibri" w:hAnsi="Calibri" w:cs="Calibri"/>
                <w:noProof/>
                <w:color w:val="000000"/>
                <w:sz w:val="20"/>
                <w:rPrChange w:id="9312" w:author="Peto" w:date="2018-06-14T07:18:00Z">
                  <w:rPr>
                    <w:rFonts w:ascii="Calibri" w:hAnsi="Calibri" w:cs="Calibri"/>
                    <w:color w:val="000000"/>
                    <w:sz w:val="20"/>
                  </w:rPr>
                </w:rPrChange>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13" w:author="Peto" w:date="2018-06-14T07:18:00Z">
                  <w:rPr>
                    <w:rFonts w:ascii="Calibri" w:hAnsi="Calibri" w:cs="Calibri"/>
                    <w:color w:val="000000"/>
                    <w:sz w:val="20"/>
                  </w:rPr>
                </w:rPrChange>
              </w:rPr>
            </w:pPr>
            <w:r w:rsidRPr="00A82009">
              <w:rPr>
                <w:rFonts w:ascii="Calibri" w:hAnsi="Calibri" w:cs="Calibri"/>
                <w:noProof/>
                <w:color w:val="000000"/>
                <w:sz w:val="20"/>
                <w:rPrChange w:id="9314"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15" w:author="Peto" w:date="2018-06-14T07:18:00Z">
                  <w:rPr>
                    <w:rFonts w:ascii="Calibri" w:hAnsi="Calibri" w:cs="Calibri"/>
                    <w:color w:val="000000"/>
                    <w:sz w:val="20"/>
                  </w:rPr>
                </w:rPrChange>
              </w:rPr>
            </w:pPr>
            <w:r w:rsidRPr="00A82009">
              <w:rPr>
                <w:rFonts w:ascii="Calibri" w:hAnsi="Calibri" w:cs="Calibri"/>
                <w:noProof/>
                <w:color w:val="000000"/>
                <w:sz w:val="20"/>
                <w:rPrChange w:id="9316" w:author="Peto" w:date="2018-06-14T07:18:00Z">
                  <w:rPr>
                    <w:rFonts w:ascii="Calibri" w:hAnsi="Calibri" w:cs="Calibri"/>
                    <w:color w:val="000000"/>
                    <w:sz w:val="20"/>
                  </w:rPr>
                </w:rPrChange>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17" w:author="Peto" w:date="2018-06-14T07:18:00Z">
                  <w:rPr>
                    <w:rFonts w:ascii="Calibri" w:hAnsi="Calibri" w:cs="Calibri"/>
                    <w:color w:val="000000"/>
                    <w:sz w:val="20"/>
                  </w:rPr>
                </w:rPrChange>
              </w:rPr>
            </w:pPr>
            <w:r w:rsidRPr="00A82009">
              <w:rPr>
                <w:rFonts w:ascii="Calibri" w:hAnsi="Calibri" w:cs="Calibri"/>
                <w:noProof/>
                <w:color w:val="000000"/>
                <w:sz w:val="20"/>
                <w:rPrChange w:id="9318" w:author="Peto" w:date="2018-06-14T07:18:00Z">
                  <w:rPr>
                    <w:rFonts w:ascii="Calibri" w:hAnsi="Calibri" w:cs="Calibri"/>
                    <w:color w:val="000000"/>
                    <w:sz w:val="20"/>
                  </w:rPr>
                </w:rPrChange>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19"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20" w:author="Peto" w:date="2018-06-14T07:18:00Z">
                  <w:rPr>
                    <w:rFonts w:ascii="Calibri" w:hAnsi="Calibri" w:cs="Calibri"/>
                    <w:color w:val="000000"/>
                    <w:sz w:val="20"/>
                  </w:rPr>
                </w:rPrChange>
              </w:rPr>
            </w:pPr>
            <w:r w:rsidRPr="00A82009">
              <w:rPr>
                <w:rFonts w:ascii="Calibri" w:hAnsi="Calibri" w:cs="Calibri"/>
                <w:noProof/>
                <w:color w:val="000000"/>
                <w:sz w:val="20"/>
                <w:rPrChange w:id="9321" w:author="Peto" w:date="2018-06-14T07:18:00Z">
                  <w:rPr>
                    <w:rFonts w:ascii="Calibri" w:hAnsi="Calibri" w:cs="Calibri"/>
                    <w:color w:val="000000"/>
                    <w:sz w:val="20"/>
                  </w:rPr>
                </w:rPrChange>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22" w:author="Peto" w:date="2018-06-14T07:18:00Z">
                  <w:rPr>
                    <w:rFonts w:ascii="Calibri" w:hAnsi="Calibri" w:cs="Calibri"/>
                    <w:color w:val="000000"/>
                    <w:sz w:val="20"/>
                  </w:rPr>
                </w:rPrChange>
              </w:rPr>
            </w:pPr>
            <w:r w:rsidRPr="00A82009">
              <w:rPr>
                <w:rFonts w:ascii="Calibri" w:hAnsi="Calibri" w:cs="Calibri"/>
                <w:noProof/>
                <w:color w:val="000000"/>
                <w:sz w:val="20"/>
                <w:rPrChange w:id="9323"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24" w:author="Peto" w:date="2018-06-14T07:18:00Z">
                  <w:rPr>
                    <w:rFonts w:ascii="Calibri" w:hAnsi="Calibri" w:cs="Calibri"/>
                    <w:color w:val="000000"/>
                    <w:sz w:val="20"/>
                  </w:rPr>
                </w:rPrChange>
              </w:rPr>
            </w:pPr>
            <w:r w:rsidRPr="00A82009">
              <w:rPr>
                <w:rFonts w:ascii="Calibri" w:hAnsi="Calibri" w:cs="Calibri"/>
                <w:noProof/>
                <w:color w:val="000000"/>
                <w:sz w:val="20"/>
                <w:rPrChange w:id="9325" w:author="Peto" w:date="2018-06-14T07:18:00Z">
                  <w:rPr>
                    <w:rFonts w:ascii="Calibri" w:hAnsi="Calibri" w:cs="Calibri"/>
                    <w:color w:val="000000"/>
                    <w:sz w:val="20"/>
                  </w:rPr>
                </w:rPrChange>
              </w:rPr>
              <w:t>0.009</w:t>
            </w:r>
          </w:p>
        </w:tc>
        <w:tc>
          <w:tcPr>
            <w:tcW w:w="160" w:type="dxa"/>
            <w:tcBorders>
              <w:top w:val="nil"/>
              <w:left w:val="nil"/>
              <w:bottom w:val="nil"/>
              <w:right w:val="nil"/>
            </w:tcBorders>
            <w:shd w:val="clear" w:color="auto" w:fill="auto"/>
            <w:noWrap/>
            <w:vAlign w:val="bottom"/>
            <w:hideMark/>
          </w:tcPr>
          <w:p w14:paraId="74B72B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26" w:author="Peto" w:date="2018-06-14T07:18:00Z">
                  <w:rPr>
                    <w:rFonts w:ascii="Calibri" w:hAnsi="Calibri" w:cs="Calibri"/>
                    <w:color w:val="000000"/>
                    <w:sz w:val="20"/>
                  </w:rPr>
                </w:rPrChange>
              </w:rPr>
            </w:pPr>
            <w:r w:rsidRPr="00A82009">
              <w:rPr>
                <w:rFonts w:ascii="Calibri" w:hAnsi="Calibri" w:cs="Calibri"/>
                <w:noProof/>
                <w:color w:val="000000"/>
                <w:sz w:val="20"/>
                <w:rPrChange w:id="9327" w:author="Peto" w:date="2018-06-14T07:18:00Z">
                  <w:rPr>
                    <w:rFonts w:ascii="Calibri" w:hAnsi="Calibri" w:cs="Calibri"/>
                    <w:color w:val="000000"/>
                    <w:sz w:val="20"/>
                  </w:rPr>
                </w:rPrChange>
              </w:rPr>
              <w:t>8</w:t>
            </w:r>
          </w:p>
        </w:tc>
      </w:tr>
      <w:tr w:rsidR="00CE547F" w:rsidRPr="00A82009"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328" w:author="Peto" w:date="2018-06-14T07:18:00Z">
                  <w:rPr>
                    <w:rFonts w:ascii="Arial" w:hAnsi="Arial" w:cs="Arial"/>
                    <w:sz w:val="20"/>
                  </w:rPr>
                </w:rPrChange>
              </w:rPr>
            </w:pPr>
            <w:r w:rsidRPr="00A82009">
              <w:rPr>
                <w:rFonts w:ascii="Arial" w:hAnsi="Arial" w:cs="Arial"/>
                <w:noProof/>
                <w:sz w:val="20"/>
                <w:rPrChange w:id="9329" w:author="Peto" w:date="2018-06-14T07:18:00Z">
                  <w:rPr>
                    <w:rFonts w:ascii="Arial" w:hAnsi="Arial" w:cs="Arial"/>
                    <w:sz w:val="20"/>
                  </w:rPr>
                </w:rPrChange>
              </w:rPr>
              <w:t>6</w:t>
            </w:r>
          </w:p>
        </w:tc>
        <w:tc>
          <w:tcPr>
            <w:tcW w:w="842" w:type="dxa"/>
            <w:tcBorders>
              <w:top w:val="nil"/>
              <w:left w:val="nil"/>
              <w:bottom w:val="nil"/>
              <w:right w:val="nil"/>
            </w:tcBorders>
            <w:shd w:val="clear" w:color="auto" w:fill="auto"/>
            <w:noWrap/>
            <w:vAlign w:val="bottom"/>
            <w:hideMark/>
          </w:tcPr>
          <w:p w14:paraId="13A393C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30" w:author="Peto" w:date="2018-06-14T07:18:00Z">
                  <w:rPr>
                    <w:rFonts w:ascii="Calibri" w:hAnsi="Calibri" w:cs="Calibri"/>
                    <w:color w:val="000000"/>
                    <w:sz w:val="20"/>
                  </w:rPr>
                </w:rPrChange>
              </w:rPr>
            </w:pPr>
            <w:r w:rsidRPr="00A82009">
              <w:rPr>
                <w:rFonts w:ascii="Calibri" w:hAnsi="Calibri" w:cs="Calibri"/>
                <w:noProof/>
                <w:color w:val="000000"/>
                <w:sz w:val="20"/>
                <w:rPrChange w:id="9331" w:author="Peto" w:date="2018-06-14T07:18:00Z">
                  <w:rPr>
                    <w:rFonts w:ascii="Calibri" w:hAnsi="Calibri" w:cs="Calibri"/>
                    <w:color w:val="000000"/>
                    <w:sz w:val="20"/>
                  </w:rPr>
                </w:rPrChange>
              </w:rPr>
              <w:t>51.38</w:t>
            </w:r>
          </w:p>
        </w:tc>
        <w:tc>
          <w:tcPr>
            <w:tcW w:w="230" w:type="dxa"/>
            <w:tcBorders>
              <w:top w:val="nil"/>
              <w:left w:val="nil"/>
              <w:bottom w:val="nil"/>
              <w:right w:val="nil"/>
            </w:tcBorders>
            <w:shd w:val="clear" w:color="auto" w:fill="auto"/>
            <w:noWrap/>
            <w:vAlign w:val="bottom"/>
            <w:hideMark/>
          </w:tcPr>
          <w:p w14:paraId="056A305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32" w:author="Peto" w:date="2018-06-14T07:18:00Z">
                  <w:rPr>
                    <w:rFonts w:ascii="Calibri" w:hAnsi="Calibri" w:cs="Calibri"/>
                    <w:color w:val="000000"/>
                    <w:sz w:val="20"/>
                  </w:rPr>
                </w:rPrChange>
              </w:rPr>
            </w:pPr>
            <w:r w:rsidRPr="00A82009">
              <w:rPr>
                <w:rFonts w:ascii="Calibri" w:hAnsi="Calibri" w:cs="Calibri"/>
                <w:noProof/>
                <w:color w:val="000000"/>
                <w:sz w:val="20"/>
                <w:rPrChange w:id="9333"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34" w:author="Peto" w:date="2018-06-14T07:18:00Z">
                  <w:rPr>
                    <w:rFonts w:ascii="Calibri" w:hAnsi="Calibri" w:cs="Calibri"/>
                    <w:color w:val="000000"/>
                    <w:sz w:val="20"/>
                  </w:rPr>
                </w:rPrChange>
              </w:rPr>
            </w:pPr>
            <w:r w:rsidRPr="00A82009">
              <w:rPr>
                <w:rFonts w:ascii="Calibri" w:hAnsi="Calibri" w:cs="Calibri"/>
                <w:noProof/>
                <w:color w:val="000000"/>
                <w:sz w:val="20"/>
                <w:rPrChange w:id="9335" w:author="Peto" w:date="2018-06-14T07:18:00Z">
                  <w:rPr>
                    <w:rFonts w:ascii="Calibri" w:hAnsi="Calibri" w:cs="Calibri"/>
                    <w:color w:val="000000"/>
                    <w:sz w:val="20"/>
                  </w:rPr>
                </w:rPrChange>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36" w:author="Peto" w:date="2018-06-14T07:18:00Z">
                  <w:rPr>
                    <w:rFonts w:ascii="Calibri" w:hAnsi="Calibri" w:cs="Calibri"/>
                    <w:color w:val="000000"/>
                    <w:sz w:val="20"/>
                  </w:rPr>
                </w:rPrChange>
              </w:rPr>
            </w:pPr>
            <w:r w:rsidRPr="00A82009">
              <w:rPr>
                <w:rFonts w:ascii="Calibri" w:hAnsi="Calibri" w:cs="Calibri"/>
                <w:noProof/>
                <w:color w:val="000000"/>
                <w:sz w:val="20"/>
                <w:rPrChange w:id="9337" w:author="Peto" w:date="2018-06-14T07:18:00Z">
                  <w:rPr>
                    <w:rFonts w:ascii="Calibri" w:hAnsi="Calibri" w:cs="Calibri"/>
                    <w:color w:val="000000"/>
                    <w:sz w:val="20"/>
                  </w:rPr>
                </w:rPrChange>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38"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9339"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40" w:author="Peto" w:date="2018-06-14T07:18:00Z">
                  <w:rPr>
                    <w:rFonts w:ascii="Calibri" w:hAnsi="Calibri" w:cs="Calibri"/>
                    <w:color w:val="000000"/>
                    <w:sz w:val="20"/>
                  </w:rPr>
                </w:rPrChange>
              </w:rPr>
            </w:pPr>
            <w:r w:rsidRPr="00A82009">
              <w:rPr>
                <w:rFonts w:ascii="Calibri" w:hAnsi="Calibri" w:cs="Calibri"/>
                <w:noProof/>
                <w:color w:val="000000"/>
                <w:sz w:val="20"/>
                <w:rPrChange w:id="9341" w:author="Peto" w:date="2018-06-14T07:18:00Z">
                  <w:rPr>
                    <w:rFonts w:ascii="Calibri" w:hAnsi="Calibri" w:cs="Calibri"/>
                    <w:color w:val="000000"/>
                    <w:sz w:val="20"/>
                  </w:rPr>
                </w:rPrChange>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42" w:author="Peto" w:date="2018-06-14T07:18:00Z">
                  <w:rPr>
                    <w:rFonts w:ascii="Calibri" w:hAnsi="Calibri" w:cs="Calibri"/>
                    <w:color w:val="000000"/>
                    <w:sz w:val="20"/>
                  </w:rPr>
                </w:rPrChange>
              </w:rPr>
            </w:pPr>
            <w:r w:rsidRPr="00A82009">
              <w:rPr>
                <w:rFonts w:ascii="Calibri" w:hAnsi="Calibri" w:cs="Calibri"/>
                <w:noProof/>
                <w:color w:val="000000"/>
                <w:sz w:val="20"/>
                <w:rPrChange w:id="9343"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44" w:author="Peto" w:date="2018-06-14T07:18:00Z">
                  <w:rPr>
                    <w:rFonts w:ascii="Calibri" w:hAnsi="Calibri" w:cs="Calibri"/>
                    <w:color w:val="000000"/>
                    <w:sz w:val="20"/>
                  </w:rPr>
                </w:rPrChange>
              </w:rPr>
            </w:pPr>
            <w:r w:rsidRPr="00A82009">
              <w:rPr>
                <w:rFonts w:ascii="Calibri" w:hAnsi="Calibri" w:cs="Calibri"/>
                <w:noProof/>
                <w:color w:val="000000"/>
                <w:sz w:val="20"/>
                <w:rPrChange w:id="9345" w:author="Peto" w:date="2018-06-14T07:18:00Z">
                  <w:rPr>
                    <w:rFonts w:ascii="Calibri" w:hAnsi="Calibri" w:cs="Calibri"/>
                    <w:color w:val="000000"/>
                    <w:sz w:val="20"/>
                  </w:rPr>
                </w:rPrChange>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46" w:author="Peto" w:date="2018-06-14T07:18:00Z">
                  <w:rPr>
                    <w:rFonts w:ascii="Calibri" w:hAnsi="Calibri" w:cs="Calibri"/>
                    <w:color w:val="000000"/>
                    <w:sz w:val="20"/>
                  </w:rPr>
                </w:rPrChange>
              </w:rPr>
            </w:pPr>
            <w:r w:rsidRPr="00A82009">
              <w:rPr>
                <w:rFonts w:ascii="Calibri" w:hAnsi="Calibri" w:cs="Calibri"/>
                <w:noProof/>
                <w:color w:val="000000"/>
                <w:sz w:val="20"/>
                <w:rPrChange w:id="9347" w:author="Peto" w:date="2018-06-14T07:18:00Z">
                  <w:rPr>
                    <w:rFonts w:ascii="Calibri" w:hAnsi="Calibri" w:cs="Calibri"/>
                    <w:color w:val="000000"/>
                    <w:sz w:val="20"/>
                  </w:rPr>
                </w:rPrChange>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48"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49" w:author="Peto" w:date="2018-06-14T07:18:00Z">
                  <w:rPr>
                    <w:rFonts w:ascii="Calibri" w:hAnsi="Calibri" w:cs="Calibri"/>
                    <w:color w:val="000000"/>
                    <w:sz w:val="20"/>
                  </w:rPr>
                </w:rPrChange>
              </w:rPr>
            </w:pPr>
            <w:r w:rsidRPr="00A82009">
              <w:rPr>
                <w:rFonts w:ascii="Calibri" w:hAnsi="Calibri" w:cs="Calibri"/>
                <w:noProof/>
                <w:color w:val="000000"/>
                <w:sz w:val="20"/>
                <w:rPrChange w:id="9350" w:author="Peto" w:date="2018-06-14T07:18:00Z">
                  <w:rPr>
                    <w:rFonts w:ascii="Calibri" w:hAnsi="Calibri" w:cs="Calibri"/>
                    <w:color w:val="000000"/>
                    <w:sz w:val="20"/>
                  </w:rPr>
                </w:rPrChange>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51" w:author="Peto" w:date="2018-06-14T07:18:00Z">
                  <w:rPr>
                    <w:rFonts w:ascii="Calibri" w:hAnsi="Calibri" w:cs="Calibri"/>
                    <w:color w:val="000000"/>
                    <w:sz w:val="20"/>
                  </w:rPr>
                </w:rPrChange>
              </w:rPr>
            </w:pPr>
            <w:r w:rsidRPr="00A82009">
              <w:rPr>
                <w:rFonts w:ascii="Calibri" w:hAnsi="Calibri" w:cs="Calibri"/>
                <w:noProof/>
                <w:color w:val="000000"/>
                <w:sz w:val="20"/>
                <w:rPrChange w:id="935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53" w:author="Peto" w:date="2018-06-14T07:18:00Z">
                  <w:rPr>
                    <w:rFonts w:ascii="Calibri" w:hAnsi="Calibri" w:cs="Calibri"/>
                    <w:color w:val="000000"/>
                    <w:sz w:val="20"/>
                  </w:rPr>
                </w:rPrChange>
              </w:rPr>
            </w:pPr>
            <w:r w:rsidRPr="00A82009">
              <w:rPr>
                <w:rFonts w:ascii="Calibri" w:hAnsi="Calibri" w:cs="Calibri"/>
                <w:noProof/>
                <w:color w:val="000000"/>
                <w:sz w:val="20"/>
                <w:rPrChange w:id="9354" w:author="Peto" w:date="2018-06-14T07:18:00Z">
                  <w:rPr>
                    <w:rFonts w:ascii="Calibri" w:hAnsi="Calibri" w:cs="Calibri"/>
                    <w:color w:val="000000"/>
                    <w:sz w:val="20"/>
                  </w:rPr>
                </w:rPrChange>
              </w:rPr>
              <w:t>0.009</w:t>
            </w:r>
          </w:p>
        </w:tc>
        <w:tc>
          <w:tcPr>
            <w:tcW w:w="160" w:type="dxa"/>
            <w:tcBorders>
              <w:top w:val="nil"/>
              <w:left w:val="nil"/>
              <w:bottom w:val="nil"/>
              <w:right w:val="nil"/>
            </w:tcBorders>
            <w:shd w:val="clear" w:color="auto" w:fill="auto"/>
            <w:noWrap/>
            <w:vAlign w:val="bottom"/>
            <w:hideMark/>
          </w:tcPr>
          <w:p w14:paraId="4F9DD2F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55" w:author="Peto" w:date="2018-06-14T07:18:00Z">
                  <w:rPr>
                    <w:rFonts w:ascii="Calibri" w:hAnsi="Calibri" w:cs="Calibri"/>
                    <w:color w:val="000000"/>
                    <w:sz w:val="20"/>
                  </w:rPr>
                </w:rPrChange>
              </w:rPr>
            </w:pPr>
            <w:r w:rsidRPr="00A82009">
              <w:rPr>
                <w:rFonts w:ascii="Calibri" w:hAnsi="Calibri" w:cs="Calibri"/>
                <w:noProof/>
                <w:color w:val="000000"/>
                <w:sz w:val="20"/>
                <w:rPrChange w:id="9356" w:author="Peto" w:date="2018-06-14T07:18:00Z">
                  <w:rPr>
                    <w:rFonts w:ascii="Calibri" w:hAnsi="Calibri" w:cs="Calibri"/>
                    <w:color w:val="000000"/>
                    <w:sz w:val="20"/>
                  </w:rPr>
                </w:rPrChange>
              </w:rPr>
              <w:t>9</w:t>
            </w:r>
          </w:p>
        </w:tc>
      </w:tr>
      <w:tr w:rsidR="00CE547F" w:rsidRPr="00A82009"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357" w:author="Peto" w:date="2018-06-14T07:18:00Z">
                  <w:rPr>
                    <w:rFonts w:ascii="Arial" w:hAnsi="Arial" w:cs="Arial"/>
                    <w:sz w:val="20"/>
                  </w:rPr>
                </w:rPrChange>
              </w:rPr>
            </w:pPr>
            <w:r w:rsidRPr="00A82009">
              <w:rPr>
                <w:rFonts w:ascii="Arial" w:hAnsi="Arial" w:cs="Arial"/>
                <w:noProof/>
                <w:sz w:val="20"/>
                <w:rPrChange w:id="9358" w:author="Peto" w:date="2018-06-14T07:18:00Z">
                  <w:rPr>
                    <w:rFonts w:ascii="Arial" w:hAnsi="Arial" w:cs="Arial"/>
                    <w:sz w:val="20"/>
                  </w:rPr>
                </w:rPrChange>
              </w:rPr>
              <w:t>7</w:t>
            </w:r>
          </w:p>
        </w:tc>
        <w:tc>
          <w:tcPr>
            <w:tcW w:w="842" w:type="dxa"/>
            <w:tcBorders>
              <w:top w:val="nil"/>
              <w:left w:val="nil"/>
              <w:bottom w:val="nil"/>
              <w:right w:val="nil"/>
            </w:tcBorders>
            <w:shd w:val="clear" w:color="auto" w:fill="auto"/>
            <w:noWrap/>
            <w:vAlign w:val="bottom"/>
            <w:hideMark/>
          </w:tcPr>
          <w:p w14:paraId="0AC5C8E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59" w:author="Peto" w:date="2018-06-14T07:18:00Z">
                  <w:rPr>
                    <w:rFonts w:ascii="Calibri" w:hAnsi="Calibri" w:cs="Calibri"/>
                    <w:color w:val="000000"/>
                    <w:sz w:val="20"/>
                  </w:rPr>
                </w:rPrChange>
              </w:rPr>
            </w:pPr>
            <w:r w:rsidRPr="00A82009">
              <w:rPr>
                <w:rFonts w:ascii="Calibri" w:hAnsi="Calibri" w:cs="Calibri"/>
                <w:noProof/>
                <w:color w:val="000000"/>
                <w:sz w:val="20"/>
                <w:rPrChange w:id="9360" w:author="Peto" w:date="2018-06-14T07:18:00Z">
                  <w:rPr>
                    <w:rFonts w:ascii="Calibri" w:hAnsi="Calibri" w:cs="Calibri"/>
                    <w:color w:val="000000"/>
                    <w:sz w:val="20"/>
                  </w:rPr>
                </w:rPrChange>
              </w:rPr>
              <w:t>112.37</w:t>
            </w:r>
          </w:p>
        </w:tc>
        <w:tc>
          <w:tcPr>
            <w:tcW w:w="230" w:type="dxa"/>
            <w:tcBorders>
              <w:top w:val="nil"/>
              <w:left w:val="nil"/>
              <w:bottom w:val="nil"/>
              <w:right w:val="nil"/>
            </w:tcBorders>
            <w:shd w:val="clear" w:color="auto" w:fill="auto"/>
            <w:noWrap/>
            <w:vAlign w:val="bottom"/>
            <w:hideMark/>
          </w:tcPr>
          <w:p w14:paraId="60B8A30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61" w:author="Peto" w:date="2018-06-14T07:18:00Z">
                  <w:rPr>
                    <w:rFonts w:ascii="Calibri" w:hAnsi="Calibri" w:cs="Calibri"/>
                    <w:color w:val="000000"/>
                    <w:sz w:val="20"/>
                  </w:rPr>
                </w:rPrChange>
              </w:rPr>
            </w:pPr>
            <w:r w:rsidRPr="00A82009">
              <w:rPr>
                <w:rFonts w:ascii="Calibri" w:hAnsi="Calibri" w:cs="Calibri"/>
                <w:noProof/>
                <w:color w:val="000000"/>
                <w:sz w:val="20"/>
                <w:rPrChange w:id="936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63" w:author="Peto" w:date="2018-06-14T07:18:00Z">
                  <w:rPr>
                    <w:rFonts w:ascii="Calibri" w:hAnsi="Calibri" w:cs="Calibri"/>
                    <w:color w:val="000000"/>
                    <w:sz w:val="20"/>
                  </w:rPr>
                </w:rPrChange>
              </w:rPr>
            </w:pPr>
            <w:r w:rsidRPr="00A82009">
              <w:rPr>
                <w:rFonts w:ascii="Calibri" w:hAnsi="Calibri" w:cs="Calibri"/>
                <w:noProof/>
                <w:color w:val="000000"/>
                <w:sz w:val="20"/>
                <w:rPrChange w:id="9364" w:author="Peto" w:date="2018-06-14T07:18:00Z">
                  <w:rPr>
                    <w:rFonts w:ascii="Calibri" w:hAnsi="Calibri" w:cs="Calibri"/>
                    <w:color w:val="000000"/>
                    <w:sz w:val="20"/>
                  </w:rPr>
                </w:rPrChange>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65" w:author="Peto" w:date="2018-06-14T07:18:00Z">
                  <w:rPr>
                    <w:rFonts w:ascii="Calibri" w:hAnsi="Calibri" w:cs="Calibri"/>
                    <w:color w:val="000000"/>
                    <w:sz w:val="20"/>
                  </w:rPr>
                </w:rPrChange>
              </w:rPr>
            </w:pPr>
            <w:r w:rsidRPr="00A82009">
              <w:rPr>
                <w:rFonts w:ascii="Calibri" w:hAnsi="Calibri" w:cs="Calibri"/>
                <w:noProof/>
                <w:color w:val="000000"/>
                <w:sz w:val="20"/>
                <w:rPrChange w:id="9366" w:author="Peto" w:date="2018-06-14T07:18:00Z">
                  <w:rPr>
                    <w:rFonts w:ascii="Calibri" w:hAnsi="Calibri" w:cs="Calibri"/>
                    <w:color w:val="000000"/>
                    <w:sz w:val="20"/>
                  </w:rPr>
                </w:rPrChange>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67"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9368"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69" w:author="Peto" w:date="2018-06-14T07:18:00Z">
                  <w:rPr>
                    <w:rFonts w:ascii="Calibri" w:hAnsi="Calibri" w:cs="Calibri"/>
                    <w:color w:val="000000"/>
                    <w:sz w:val="20"/>
                  </w:rPr>
                </w:rPrChange>
              </w:rPr>
            </w:pPr>
            <w:r w:rsidRPr="00A82009">
              <w:rPr>
                <w:rFonts w:ascii="Calibri" w:hAnsi="Calibri" w:cs="Calibri"/>
                <w:noProof/>
                <w:color w:val="000000"/>
                <w:sz w:val="20"/>
                <w:rPrChange w:id="9370" w:author="Peto" w:date="2018-06-14T07:18:00Z">
                  <w:rPr>
                    <w:rFonts w:ascii="Calibri" w:hAnsi="Calibri" w:cs="Calibri"/>
                    <w:color w:val="000000"/>
                    <w:sz w:val="20"/>
                  </w:rPr>
                </w:rPrChange>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71" w:author="Peto" w:date="2018-06-14T07:18:00Z">
                  <w:rPr>
                    <w:rFonts w:ascii="Calibri" w:hAnsi="Calibri" w:cs="Calibri"/>
                    <w:color w:val="000000"/>
                    <w:sz w:val="20"/>
                  </w:rPr>
                </w:rPrChange>
              </w:rPr>
            </w:pPr>
            <w:r w:rsidRPr="00A82009">
              <w:rPr>
                <w:rFonts w:ascii="Calibri" w:hAnsi="Calibri" w:cs="Calibri"/>
                <w:noProof/>
                <w:color w:val="000000"/>
                <w:sz w:val="20"/>
                <w:rPrChange w:id="937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73" w:author="Peto" w:date="2018-06-14T07:18:00Z">
                  <w:rPr>
                    <w:rFonts w:ascii="Calibri" w:hAnsi="Calibri" w:cs="Calibri"/>
                    <w:color w:val="000000"/>
                    <w:sz w:val="20"/>
                  </w:rPr>
                </w:rPrChange>
              </w:rPr>
            </w:pPr>
            <w:r w:rsidRPr="00A82009">
              <w:rPr>
                <w:rFonts w:ascii="Calibri" w:hAnsi="Calibri" w:cs="Calibri"/>
                <w:noProof/>
                <w:color w:val="000000"/>
                <w:sz w:val="20"/>
                <w:rPrChange w:id="9374" w:author="Peto" w:date="2018-06-14T07:18:00Z">
                  <w:rPr>
                    <w:rFonts w:ascii="Calibri" w:hAnsi="Calibri" w:cs="Calibri"/>
                    <w:color w:val="000000"/>
                    <w:sz w:val="20"/>
                  </w:rPr>
                </w:rPrChange>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75" w:author="Peto" w:date="2018-06-14T07:18:00Z">
                  <w:rPr>
                    <w:rFonts w:ascii="Calibri" w:hAnsi="Calibri" w:cs="Calibri"/>
                    <w:color w:val="000000"/>
                    <w:sz w:val="20"/>
                  </w:rPr>
                </w:rPrChange>
              </w:rPr>
            </w:pPr>
            <w:r w:rsidRPr="00A82009">
              <w:rPr>
                <w:rFonts w:ascii="Calibri" w:hAnsi="Calibri" w:cs="Calibri"/>
                <w:noProof/>
                <w:color w:val="000000"/>
                <w:sz w:val="20"/>
                <w:rPrChange w:id="9376" w:author="Peto" w:date="2018-06-14T07:18:00Z">
                  <w:rPr>
                    <w:rFonts w:ascii="Calibri" w:hAnsi="Calibri" w:cs="Calibri"/>
                    <w:color w:val="000000"/>
                    <w:sz w:val="20"/>
                  </w:rPr>
                </w:rPrChange>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77"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78" w:author="Peto" w:date="2018-06-14T07:18:00Z">
                  <w:rPr>
                    <w:rFonts w:ascii="Calibri" w:hAnsi="Calibri" w:cs="Calibri"/>
                    <w:color w:val="000000"/>
                    <w:sz w:val="20"/>
                  </w:rPr>
                </w:rPrChange>
              </w:rPr>
            </w:pPr>
            <w:r w:rsidRPr="00A82009">
              <w:rPr>
                <w:rFonts w:ascii="Calibri" w:hAnsi="Calibri" w:cs="Calibri"/>
                <w:noProof/>
                <w:color w:val="000000"/>
                <w:sz w:val="20"/>
                <w:rPrChange w:id="9379" w:author="Peto" w:date="2018-06-14T07:18:00Z">
                  <w:rPr>
                    <w:rFonts w:ascii="Calibri" w:hAnsi="Calibri" w:cs="Calibri"/>
                    <w:color w:val="000000"/>
                    <w:sz w:val="20"/>
                  </w:rPr>
                </w:rPrChange>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80" w:author="Peto" w:date="2018-06-14T07:18:00Z">
                  <w:rPr>
                    <w:rFonts w:ascii="Calibri" w:hAnsi="Calibri" w:cs="Calibri"/>
                    <w:color w:val="000000"/>
                    <w:sz w:val="20"/>
                  </w:rPr>
                </w:rPrChange>
              </w:rPr>
            </w:pPr>
            <w:r w:rsidRPr="00A82009">
              <w:rPr>
                <w:rFonts w:ascii="Calibri" w:hAnsi="Calibri" w:cs="Calibri"/>
                <w:noProof/>
                <w:color w:val="000000"/>
                <w:sz w:val="20"/>
                <w:rPrChange w:id="9381"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82" w:author="Peto" w:date="2018-06-14T07:18:00Z">
                  <w:rPr>
                    <w:rFonts w:ascii="Calibri" w:hAnsi="Calibri" w:cs="Calibri"/>
                    <w:color w:val="000000"/>
                    <w:sz w:val="20"/>
                  </w:rPr>
                </w:rPrChange>
              </w:rPr>
            </w:pPr>
            <w:r w:rsidRPr="00A82009">
              <w:rPr>
                <w:rFonts w:ascii="Calibri" w:hAnsi="Calibri" w:cs="Calibri"/>
                <w:noProof/>
                <w:color w:val="000000"/>
                <w:sz w:val="20"/>
                <w:rPrChange w:id="9383" w:author="Peto" w:date="2018-06-14T07:18:00Z">
                  <w:rPr>
                    <w:rFonts w:ascii="Calibri" w:hAnsi="Calibri" w:cs="Calibri"/>
                    <w:color w:val="000000"/>
                    <w:sz w:val="20"/>
                  </w:rPr>
                </w:rPrChange>
              </w:rPr>
              <w:t>0.012</w:t>
            </w:r>
          </w:p>
        </w:tc>
        <w:tc>
          <w:tcPr>
            <w:tcW w:w="160" w:type="dxa"/>
            <w:tcBorders>
              <w:top w:val="nil"/>
              <w:left w:val="nil"/>
              <w:bottom w:val="nil"/>
              <w:right w:val="nil"/>
            </w:tcBorders>
            <w:shd w:val="clear" w:color="auto" w:fill="auto"/>
            <w:noWrap/>
            <w:vAlign w:val="bottom"/>
            <w:hideMark/>
          </w:tcPr>
          <w:p w14:paraId="313F45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84" w:author="Peto" w:date="2018-06-14T07:18:00Z">
                  <w:rPr>
                    <w:rFonts w:ascii="Calibri" w:hAnsi="Calibri" w:cs="Calibri"/>
                    <w:color w:val="000000"/>
                    <w:sz w:val="20"/>
                  </w:rPr>
                </w:rPrChange>
              </w:rPr>
            </w:pPr>
            <w:r w:rsidRPr="00A82009">
              <w:rPr>
                <w:rFonts w:ascii="Calibri" w:hAnsi="Calibri" w:cs="Calibri"/>
                <w:noProof/>
                <w:color w:val="000000"/>
                <w:sz w:val="20"/>
                <w:rPrChange w:id="9385" w:author="Peto" w:date="2018-06-14T07:18:00Z">
                  <w:rPr>
                    <w:rFonts w:ascii="Calibri" w:hAnsi="Calibri" w:cs="Calibri"/>
                    <w:color w:val="000000"/>
                    <w:sz w:val="20"/>
                  </w:rPr>
                </w:rPrChange>
              </w:rPr>
              <w:t>10</w:t>
            </w:r>
          </w:p>
        </w:tc>
      </w:tr>
      <w:tr w:rsidR="00CE547F" w:rsidRPr="00A82009"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386" w:author="Peto" w:date="2018-06-14T07:18:00Z">
                  <w:rPr>
                    <w:rFonts w:ascii="Arial" w:hAnsi="Arial" w:cs="Arial"/>
                    <w:sz w:val="20"/>
                  </w:rPr>
                </w:rPrChange>
              </w:rPr>
            </w:pPr>
            <w:r w:rsidRPr="00A82009">
              <w:rPr>
                <w:rFonts w:ascii="Arial" w:hAnsi="Arial" w:cs="Arial"/>
                <w:noProof/>
                <w:sz w:val="20"/>
                <w:rPrChange w:id="9387" w:author="Peto" w:date="2018-06-14T07:18:00Z">
                  <w:rPr>
                    <w:rFonts w:ascii="Arial" w:hAnsi="Arial" w:cs="Arial"/>
                    <w:sz w:val="20"/>
                  </w:rPr>
                </w:rPrChange>
              </w:rPr>
              <w:t>8</w:t>
            </w:r>
          </w:p>
        </w:tc>
        <w:tc>
          <w:tcPr>
            <w:tcW w:w="842" w:type="dxa"/>
            <w:tcBorders>
              <w:top w:val="nil"/>
              <w:left w:val="nil"/>
              <w:bottom w:val="nil"/>
              <w:right w:val="nil"/>
            </w:tcBorders>
            <w:shd w:val="clear" w:color="auto" w:fill="auto"/>
            <w:noWrap/>
            <w:vAlign w:val="bottom"/>
            <w:hideMark/>
          </w:tcPr>
          <w:p w14:paraId="7452C6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88" w:author="Peto" w:date="2018-06-14T07:18:00Z">
                  <w:rPr>
                    <w:rFonts w:ascii="Calibri" w:hAnsi="Calibri" w:cs="Calibri"/>
                    <w:color w:val="000000"/>
                    <w:sz w:val="20"/>
                  </w:rPr>
                </w:rPrChange>
              </w:rPr>
            </w:pPr>
            <w:r w:rsidRPr="00A82009">
              <w:rPr>
                <w:rFonts w:ascii="Calibri" w:hAnsi="Calibri" w:cs="Calibri"/>
                <w:noProof/>
                <w:color w:val="000000"/>
                <w:sz w:val="20"/>
                <w:rPrChange w:id="9389" w:author="Peto" w:date="2018-06-14T07:18:00Z">
                  <w:rPr>
                    <w:rFonts w:ascii="Calibri" w:hAnsi="Calibri" w:cs="Calibri"/>
                    <w:color w:val="000000"/>
                    <w:sz w:val="20"/>
                  </w:rPr>
                </w:rPrChange>
              </w:rPr>
              <w:t>111.81</w:t>
            </w:r>
          </w:p>
        </w:tc>
        <w:tc>
          <w:tcPr>
            <w:tcW w:w="230" w:type="dxa"/>
            <w:tcBorders>
              <w:top w:val="nil"/>
              <w:left w:val="nil"/>
              <w:bottom w:val="nil"/>
              <w:right w:val="nil"/>
            </w:tcBorders>
            <w:shd w:val="clear" w:color="auto" w:fill="auto"/>
            <w:noWrap/>
            <w:vAlign w:val="bottom"/>
            <w:hideMark/>
          </w:tcPr>
          <w:p w14:paraId="268D9D8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90" w:author="Peto" w:date="2018-06-14T07:18:00Z">
                  <w:rPr>
                    <w:rFonts w:ascii="Calibri" w:hAnsi="Calibri" w:cs="Calibri"/>
                    <w:color w:val="000000"/>
                    <w:sz w:val="20"/>
                  </w:rPr>
                </w:rPrChange>
              </w:rPr>
            </w:pPr>
            <w:r w:rsidRPr="00A82009">
              <w:rPr>
                <w:rFonts w:ascii="Calibri" w:hAnsi="Calibri" w:cs="Calibri"/>
                <w:noProof/>
                <w:color w:val="000000"/>
                <w:sz w:val="20"/>
                <w:rPrChange w:id="9391"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92" w:author="Peto" w:date="2018-06-14T07:18:00Z">
                  <w:rPr>
                    <w:rFonts w:ascii="Calibri" w:hAnsi="Calibri" w:cs="Calibri"/>
                    <w:color w:val="000000"/>
                    <w:sz w:val="20"/>
                  </w:rPr>
                </w:rPrChange>
              </w:rPr>
            </w:pPr>
            <w:r w:rsidRPr="00A82009">
              <w:rPr>
                <w:rFonts w:ascii="Calibri" w:hAnsi="Calibri" w:cs="Calibri"/>
                <w:noProof/>
                <w:color w:val="000000"/>
                <w:sz w:val="20"/>
                <w:rPrChange w:id="9393" w:author="Peto" w:date="2018-06-14T07:18:00Z">
                  <w:rPr>
                    <w:rFonts w:ascii="Calibri" w:hAnsi="Calibri" w:cs="Calibri"/>
                    <w:color w:val="000000"/>
                    <w:sz w:val="20"/>
                  </w:rPr>
                </w:rPrChange>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94" w:author="Peto" w:date="2018-06-14T07:18:00Z">
                  <w:rPr>
                    <w:rFonts w:ascii="Calibri" w:hAnsi="Calibri" w:cs="Calibri"/>
                    <w:color w:val="000000"/>
                    <w:sz w:val="20"/>
                  </w:rPr>
                </w:rPrChange>
              </w:rPr>
            </w:pPr>
            <w:r w:rsidRPr="00A82009">
              <w:rPr>
                <w:rFonts w:ascii="Calibri" w:hAnsi="Calibri" w:cs="Calibri"/>
                <w:noProof/>
                <w:color w:val="000000"/>
                <w:sz w:val="20"/>
                <w:rPrChange w:id="9395" w:author="Peto" w:date="2018-06-14T07:18:00Z">
                  <w:rPr>
                    <w:rFonts w:ascii="Calibri" w:hAnsi="Calibri" w:cs="Calibri"/>
                    <w:color w:val="000000"/>
                    <w:sz w:val="20"/>
                  </w:rPr>
                </w:rPrChange>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96"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9397"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98" w:author="Peto" w:date="2018-06-14T07:18:00Z">
                  <w:rPr>
                    <w:rFonts w:ascii="Calibri" w:hAnsi="Calibri" w:cs="Calibri"/>
                    <w:color w:val="000000"/>
                    <w:sz w:val="20"/>
                  </w:rPr>
                </w:rPrChange>
              </w:rPr>
            </w:pPr>
            <w:r w:rsidRPr="00A82009">
              <w:rPr>
                <w:rFonts w:ascii="Calibri" w:hAnsi="Calibri" w:cs="Calibri"/>
                <w:noProof/>
                <w:color w:val="000000"/>
                <w:sz w:val="20"/>
                <w:rPrChange w:id="9399" w:author="Peto" w:date="2018-06-14T07:18:00Z">
                  <w:rPr>
                    <w:rFonts w:ascii="Calibri" w:hAnsi="Calibri" w:cs="Calibri"/>
                    <w:color w:val="000000"/>
                    <w:sz w:val="20"/>
                  </w:rPr>
                </w:rPrChange>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00" w:author="Peto" w:date="2018-06-14T07:18:00Z">
                  <w:rPr>
                    <w:rFonts w:ascii="Calibri" w:hAnsi="Calibri" w:cs="Calibri"/>
                    <w:color w:val="000000"/>
                    <w:sz w:val="20"/>
                  </w:rPr>
                </w:rPrChange>
              </w:rPr>
            </w:pPr>
            <w:r w:rsidRPr="00A82009">
              <w:rPr>
                <w:rFonts w:ascii="Calibri" w:hAnsi="Calibri" w:cs="Calibri"/>
                <w:noProof/>
                <w:color w:val="000000"/>
                <w:sz w:val="20"/>
                <w:rPrChange w:id="9401"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02" w:author="Peto" w:date="2018-06-14T07:18:00Z">
                  <w:rPr>
                    <w:rFonts w:ascii="Calibri" w:hAnsi="Calibri" w:cs="Calibri"/>
                    <w:color w:val="000000"/>
                    <w:sz w:val="20"/>
                  </w:rPr>
                </w:rPrChange>
              </w:rPr>
            </w:pPr>
            <w:r w:rsidRPr="00A82009">
              <w:rPr>
                <w:rFonts w:ascii="Calibri" w:hAnsi="Calibri" w:cs="Calibri"/>
                <w:noProof/>
                <w:color w:val="000000"/>
                <w:sz w:val="20"/>
                <w:rPrChange w:id="9403" w:author="Peto" w:date="2018-06-14T07:18:00Z">
                  <w:rPr>
                    <w:rFonts w:ascii="Calibri" w:hAnsi="Calibri" w:cs="Calibri"/>
                    <w:color w:val="000000"/>
                    <w:sz w:val="20"/>
                  </w:rPr>
                </w:rPrChange>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04" w:author="Peto" w:date="2018-06-14T07:18:00Z">
                  <w:rPr>
                    <w:rFonts w:ascii="Calibri" w:hAnsi="Calibri" w:cs="Calibri"/>
                    <w:color w:val="000000"/>
                    <w:sz w:val="20"/>
                  </w:rPr>
                </w:rPrChange>
              </w:rPr>
            </w:pPr>
            <w:r w:rsidRPr="00A82009">
              <w:rPr>
                <w:rFonts w:ascii="Calibri" w:hAnsi="Calibri" w:cs="Calibri"/>
                <w:noProof/>
                <w:color w:val="000000"/>
                <w:sz w:val="20"/>
                <w:rPrChange w:id="9405" w:author="Peto" w:date="2018-06-14T07:18:00Z">
                  <w:rPr>
                    <w:rFonts w:ascii="Calibri" w:hAnsi="Calibri" w:cs="Calibri"/>
                    <w:color w:val="000000"/>
                    <w:sz w:val="20"/>
                  </w:rPr>
                </w:rPrChange>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06"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07" w:author="Peto" w:date="2018-06-14T07:18:00Z">
                  <w:rPr>
                    <w:rFonts w:ascii="Calibri" w:hAnsi="Calibri" w:cs="Calibri"/>
                    <w:color w:val="000000"/>
                    <w:sz w:val="20"/>
                  </w:rPr>
                </w:rPrChange>
              </w:rPr>
            </w:pPr>
            <w:r w:rsidRPr="00A82009">
              <w:rPr>
                <w:rFonts w:ascii="Calibri" w:hAnsi="Calibri" w:cs="Calibri"/>
                <w:noProof/>
                <w:color w:val="000000"/>
                <w:sz w:val="20"/>
                <w:rPrChange w:id="9408" w:author="Peto" w:date="2018-06-14T07:18:00Z">
                  <w:rPr>
                    <w:rFonts w:ascii="Calibri" w:hAnsi="Calibri" w:cs="Calibri"/>
                    <w:color w:val="000000"/>
                    <w:sz w:val="20"/>
                  </w:rPr>
                </w:rPrChange>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09" w:author="Peto" w:date="2018-06-14T07:18:00Z">
                  <w:rPr>
                    <w:rFonts w:ascii="Calibri" w:hAnsi="Calibri" w:cs="Calibri"/>
                    <w:color w:val="000000"/>
                    <w:sz w:val="20"/>
                  </w:rPr>
                </w:rPrChange>
              </w:rPr>
            </w:pPr>
            <w:r w:rsidRPr="00A82009">
              <w:rPr>
                <w:rFonts w:ascii="Calibri" w:hAnsi="Calibri" w:cs="Calibri"/>
                <w:noProof/>
                <w:color w:val="000000"/>
                <w:sz w:val="20"/>
                <w:rPrChange w:id="9410"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11" w:author="Peto" w:date="2018-06-14T07:18:00Z">
                  <w:rPr>
                    <w:rFonts w:ascii="Calibri" w:hAnsi="Calibri" w:cs="Calibri"/>
                    <w:color w:val="000000"/>
                    <w:sz w:val="20"/>
                  </w:rPr>
                </w:rPrChange>
              </w:rPr>
            </w:pPr>
            <w:r w:rsidRPr="00A82009">
              <w:rPr>
                <w:rFonts w:ascii="Calibri" w:hAnsi="Calibri" w:cs="Calibri"/>
                <w:noProof/>
                <w:color w:val="000000"/>
                <w:sz w:val="20"/>
                <w:rPrChange w:id="9412" w:author="Peto" w:date="2018-06-14T07:18:00Z">
                  <w:rPr>
                    <w:rFonts w:ascii="Calibri" w:hAnsi="Calibri" w:cs="Calibri"/>
                    <w:color w:val="000000"/>
                    <w:sz w:val="20"/>
                  </w:rPr>
                </w:rPrChange>
              </w:rPr>
              <w:t>0.011</w:t>
            </w:r>
          </w:p>
        </w:tc>
        <w:tc>
          <w:tcPr>
            <w:tcW w:w="160" w:type="dxa"/>
            <w:tcBorders>
              <w:top w:val="nil"/>
              <w:left w:val="nil"/>
              <w:bottom w:val="nil"/>
              <w:right w:val="nil"/>
            </w:tcBorders>
            <w:shd w:val="clear" w:color="auto" w:fill="auto"/>
            <w:noWrap/>
            <w:vAlign w:val="bottom"/>
            <w:hideMark/>
          </w:tcPr>
          <w:p w14:paraId="102FCF3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13" w:author="Peto" w:date="2018-06-14T07:18:00Z">
                  <w:rPr>
                    <w:rFonts w:ascii="Calibri" w:hAnsi="Calibri" w:cs="Calibri"/>
                    <w:color w:val="000000"/>
                    <w:sz w:val="20"/>
                  </w:rPr>
                </w:rPrChange>
              </w:rPr>
            </w:pPr>
            <w:r w:rsidRPr="00A82009">
              <w:rPr>
                <w:rFonts w:ascii="Calibri" w:hAnsi="Calibri" w:cs="Calibri"/>
                <w:noProof/>
                <w:color w:val="000000"/>
                <w:sz w:val="20"/>
                <w:rPrChange w:id="9414" w:author="Peto" w:date="2018-06-14T07:18:00Z">
                  <w:rPr>
                    <w:rFonts w:ascii="Calibri" w:hAnsi="Calibri" w:cs="Calibri"/>
                    <w:color w:val="000000"/>
                    <w:sz w:val="20"/>
                  </w:rPr>
                </w:rPrChange>
              </w:rPr>
              <w:t>9</w:t>
            </w:r>
          </w:p>
        </w:tc>
      </w:tr>
      <w:tr w:rsidR="00CE547F" w:rsidRPr="00A82009"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415" w:author="Peto" w:date="2018-06-14T07:18:00Z">
                  <w:rPr>
                    <w:rFonts w:ascii="Arial" w:hAnsi="Arial" w:cs="Arial"/>
                    <w:sz w:val="20"/>
                  </w:rPr>
                </w:rPrChange>
              </w:rPr>
            </w:pPr>
            <w:r w:rsidRPr="00A82009">
              <w:rPr>
                <w:rFonts w:ascii="Arial" w:hAnsi="Arial" w:cs="Arial"/>
                <w:noProof/>
                <w:sz w:val="20"/>
                <w:rPrChange w:id="9416" w:author="Peto" w:date="2018-06-14T07:18:00Z">
                  <w:rPr>
                    <w:rFonts w:ascii="Arial" w:hAnsi="Arial" w:cs="Arial"/>
                    <w:sz w:val="20"/>
                  </w:rPr>
                </w:rPrChange>
              </w:rPr>
              <w:t>13</w:t>
            </w:r>
          </w:p>
        </w:tc>
        <w:tc>
          <w:tcPr>
            <w:tcW w:w="842" w:type="dxa"/>
            <w:tcBorders>
              <w:top w:val="nil"/>
              <w:left w:val="nil"/>
              <w:bottom w:val="nil"/>
              <w:right w:val="nil"/>
            </w:tcBorders>
            <w:shd w:val="clear" w:color="auto" w:fill="auto"/>
            <w:noWrap/>
            <w:vAlign w:val="bottom"/>
            <w:hideMark/>
          </w:tcPr>
          <w:p w14:paraId="6CE4622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17" w:author="Peto" w:date="2018-06-14T07:18:00Z">
                  <w:rPr>
                    <w:rFonts w:ascii="Calibri" w:hAnsi="Calibri" w:cs="Calibri"/>
                    <w:color w:val="000000"/>
                    <w:sz w:val="20"/>
                  </w:rPr>
                </w:rPrChange>
              </w:rPr>
            </w:pPr>
            <w:r w:rsidRPr="00A82009">
              <w:rPr>
                <w:rFonts w:ascii="Calibri" w:hAnsi="Calibri" w:cs="Calibri"/>
                <w:noProof/>
                <w:color w:val="000000"/>
                <w:sz w:val="20"/>
                <w:rPrChange w:id="9418" w:author="Peto" w:date="2018-06-14T07:18:00Z">
                  <w:rPr>
                    <w:rFonts w:ascii="Calibri" w:hAnsi="Calibri" w:cs="Calibri"/>
                    <w:color w:val="000000"/>
                    <w:sz w:val="20"/>
                  </w:rPr>
                </w:rPrChange>
              </w:rPr>
              <w:t>59.99</w:t>
            </w:r>
          </w:p>
        </w:tc>
        <w:tc>
          <w:tcPr>
            <w:tcW w:w="230" w:type="dxa"/>
            <w:tcBorders>
              <w:top w:val="nil"/>
              <w:left w:val="nil"/>
              <w:bottom w:val="nil"/>
              <w:right w:val="nil"/>
            </w:tcBorders>
            <w:shd w:val="clear" w:color="auto" w:fill="auto"/>
            <w:noWrap/>
            <w:vAlign w:val="bottom"/>
            <w:hideMark/>
          </w:tcPr>
          <w:p w14:paraId="1096E2F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19" w:author="Peto" w:date="2018-06-14T07:18:00Z">
                  <w:rPr>
                    <w:rFonts w:ascii="Calibri" w:hAnsi="Calibri" w:cs="Calibri"/>
                    <w:color w:val="000000"/>
                    <w:sz w:val="20"/>
                  </w:rPr>
                </w:rPrChange>
              </w:rPr>
            </w:pPr>
            <w:r w:rsidRPr="00A82009">
              <w:rPr>
                <w:rFonts w:ascii="Calibri" w:hAnsi="Calibri" w:cs="Calibri"/>
                <w:noProof/>
                <w:color w:val="000000"/>
                <w:sz w:val="20"/>
                <w:rPrChange w:id="9420"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21" w:author="Peto" w:date="2018-06-14T07:18:00Z">
                  <w:rPr>
                    <w:rFonts w:ascii="Calibri" w:hAnsi="Calibri" w:cs="Calibri"/>
                    <w:color w:val="000000"/>
                    <w:sz w:val="20"/>
                  </w:rPr>
                </w:rPrChange>
              </w:rPr>
            </w:pPr>
            <w:r w:rsidRPr="00A82009">
              <w:rPr>
                <w:rFonts w:ascii="Calibri" w:hAnsi="Calibri" w:cs="Calibri"/>
                <w:noProof/>
                <w:color w:val="000000"/>
                <w:sz w:val="20"/>
                <w:rPrChange w:id="9422" w:author="Peto" w:date="2018-06-14T07:18:00Z">
                  <w:rPr>
                    <w:rFonts w:ascii="Calibri" w:hAnsi="Calibri" w:cs="Calibri"/>
                    <w:color w:val="000000"/>
                    <w:sz w:val="20"/>
                  </w:rPr>
                </w:rPrChange>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23" w:author="Peto" w:date="2018-06-14T07:18:00Z">
                  <w:rPr>
                    <w:rFonts w:ascii="Calibri" w:hAnsi="Calibri" w:cs="Calibri"/>
                    <w:color w:val="000000"/>
                    <w:sz w:val="20"/>
                  </w:rPr>
                </w:rPrChange>
              </w:rPr>
            </w:pPr>
            <w:r w:rsidRPr="00A82009">
              <w:rPr>
                <w:rFonts w:ascii="Calibri" w:hAnsi="Calibri" w:cs="Calibri"/>
                <w:noProof/>
                <w:color w:val="000000"/>
                <w:sz w:val="20"/>
                <w:rPrChange w:id="9424" w:author="Peto" w:date="2018-06-14T07:18:00Z">
                  <w:rPr>
                    <w:rFonts w:ascii="Calibri" w:hAnsi="Calibri" w:cs="Calibri"/>
                    <w:color w:val="000000"/>
                    <w:sz w:val="20"/>
                  </w:rPr>
                </w:rPrChange>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25"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9426"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27" w:author="Peto" w:date="2018-06-14T07:18:00Z">
                  <w:rPr>
                    <w:rFonts w:ascii="Calibri" w:hAnsi="Calibri" w:cs="Calibri"/>
                    <w:color w:val="000000"/>
                    <w:sz w:val="20"/>
                  </w:rPr>
                </w:rPrChange>
              </w:rPr>
            </w:pPr>
            <w:r w:rsidRPr="00A82009">
              <w:rPr>
                <w:rFonts w:ascii="Calibri" w:hAnsi="Calibri" w:cs="Calibri"/>
                <w:noProof/>
                <w:color w:val="000000"/>
                <w:sz w:val="20"/>
                <w:rPrChange w:id="9428" w:author="Peto" w:date="2018-06-14T07:18:00Z">
                  <w:rPr>
                    <w:rFonts w:ascii="Calibri" w:hAnsi="Calibri" w:cs="Calibri"/>
                    <w:color w:val="000000"/>
                    <w:sz w:val="20"/>
                  </w:rPr>
                </w:rPrChange>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29" w:author="Peto" w:date="2018-06-14T07:18:00Z">
                  <w:rPr>
                    <w:rFonts w:ascii="Calibri" w:hAnsi="Calibri" w:cs="Calibri"/>
                    <w:color w:val="000000"/>
                    <w:sz w:val="20"/>
                  </w:rPr>
                </w:rPrChange>
              </w:rPr>
            </w:pPr>
            <w:r w:rsidRPr="00A82009">
              <w:rPr>
                <w:rFonts w:ascii="Calibri" w:hAnsi="Calibri" w:cs="Calibri"/>
                <w:noProof/>
                <w:color w:val="000000"/>
                <w:sz w:val="20"/>
                <w:rPrChange w:id="9430"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31" w:author="Peto" w:date="2018-06-14T07:18:00Z">
                  <w:rPr>
                    <w:rFonts w:ascii="Calibri" w:hAnsi="Calibri" w:cs="Calibri"/>
                    <w:color w:val="000000"/>
                    <w:sz w:val="20"/>
                  </w:rPr>
                </w:rPrChange>
              </w:rPr>
            </w:pPr>
            <w:r w:rsidRPr="00A82009">
              <w:rPr>
                <w:rFonts w:ascii="Calibri" w:hAnsi="Calibri" w:cs="Calibri"/>
                <w:noProof/>
                <w:color w:val="000000"/>
                <w:sz w:val="20"/>
                <w:rPrChange w:id="9432" w:author="Peto" w:date="2018-06-14T07:18:00Z">
                  <w:rPr>
                    <w:rFonts w:ascii="Calibri" w:hAnsi="Calibri" w:cs="Calibri"/>
                    <w:color w:val="000000"/>
                    <w:sz w:val="20"/>
                  </w:rPr>
                </w:rPrChange>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33" w:author="Peto" w:date="2018-06-14T07:18:00Z">
                  <w:rPr>
                    <w:rFonts w:ascii="Calibri" w:hAnsi="Calibri" w:cs="Calibri"/>
                    <w:color w:val="000000"/>
                    <w:sz w:val="20"/>
                  </w:rPr>
                </w:rPrChange>
              </w:rPr>
            </w:pPr>
            <w:r w:rsidRPr="00A82009">
              <w:rPr>
                <w:rFonts w:ascii="Calibri" w:hAnsi="Calibri" w:cs="Calibri"/>
                <w:noProof/>
                <w:color w:val="000000"/>
                <w:sz w:val="20"/>
                <w:rPrChange w:id="9434" w:author="Peto" w:date="2018-06-14T07:18:00Z">
                  <w:rPr>
                    <w:rFonts w:ascii="Calibri" w:hAnsi="Calibri" w:cs="Calibri"/>
                    <w:color w:val="000000"/>
                    <w:sz w:val="20"/>
                  </w:rPr>
                </w:rPrChange>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35"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36" w:author="Peto" w:date="2018-06-14T07:18:00Z">
                  <w:rPr>
                    <w:rFonts w:ascii="Calibri" w:hAnsi="Calibri" w:cs="Calibri"/>
                    <w:color w:val="000000"/>
                    <w:sz w:val="20"/>
                  </w:rPr>
                </w:rPrChange>
              </w:rPr>
            </w:pPr>
            <w:r w:rsidRPr="00A82009">
              <w:rPr>
                <w:rFonts w:ascii="Calibri" w:hAnsi="Calibri" w:cs="Calibri"/>
                <w:noProof/>
                <w:color w:val="000000"/>
                <w:sz w:val="20"/>
                <w:rPrChange w:id="9437" w:author="Peto" w:date="2018-06-14T07:18:00Z">
                  <w:rPr>
                    <w:rFonts w:ascii="Calibri" w:hAnsi="Calibri" w:cs="Calibri"/>
                    <w:color w:val="000000"/>
                    <w:sz w:val="20"/>
                  </w:rPr>
                </w:rPrChange>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38" w:author="Peto" w:date="2018-06-14T07:18:00Z">
                  <w:rPr>
                    <w:rFonts w:ascii="Calibri" w:hAnsi="Calibri" w:cs="Calibri"/>
                    <w:color w:val="000000"/>
                    <w:sz w:val="20"/>
                  </w:rPr>
                </w:rPrChange>
              </w:rPr>
            </w:pPr>
            <w:r w:rsidRPr="00A82009">
              <w:rPr>
                <w:rFonts w:ascii="Calibri" w:hAnsi="Calibri" w:cs="Calibri"/>
                <w:noProof/>
                <w:color w:val="000000"/>
                <w:sz w:val="20"/>
                <w:rPrChange w:id="943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40" w:author="Peto" w:date="2018-06-14T07:18:00Z">
                  <w:rPr>
                    <w:rFonts w:ascii="Calibri" w:hAnsi="Calibri" w:cs="Calibri"/>
                    <w:color w:val="000000"/>
                    <w:sz w:val="20"/>
                  </w:rPr>
                </w:rPrChange>
              </w:rPr>
            </w:pPr>
            <w:r w:rsidRPr="00A82009">
              <w:rPr>
                <w:rFonts w:ascii="Calibri" w:hAnsi="Calibri" w:cs="Calibri"/>
                <w:noProof/>
                <w:color w:val="000000"/>
                <w:sz w:val="20"/>
                <w:rPrChange w:id="9441" w:author="Peto" w:date="2018-06-14T07:18:00Z">
                  <w:rPr>
                    <w:rFonts w:ascii="Calibri" w:hAnsi="Calibri" w:cs="Calibri"/>
                    <w:color w:val="000000"/>
                    <w:sz w:val="20"/>
                  </w:rPr>
                </w:rPrChange>
              </w:rPr>
              <w:t>0.015</w:t>
            </w:r>
          </w:p>
        </w:tc>
        <w:tc>
          <w:tcPr>
            <w:tcW w:w="160" w:type="dxa"/>
            <w:tcBorders>
              <w:top w:val="nil"/>
              <w:left w:val="nil"/>
              <w:bottom w:val="nil"/>
              <w:right w:val="nil"/>
            </w:tcBorders>
            <w:shd w:val="clear" w:color="auto" w:fill="auto"/>
            <w:noWrap/>
            <w:vAlign w:val="bottom"/>
            <w:hideMark/>
          </w:tcPr>
          <w:p w14:paraId="3937171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42" w:author="Peto" w:date="2018-06-14T07:18:00Z">
                  <w:rPr>
                    <w:rFonts w:ascii="Calibri" w:hAnsi="Calibri" w:cs="Calibri"/>
                    <w:color w:val="000000"/>
                    <w:sz w:val="20"/>
                  </w:rPr>
                </w:rPrChange>
              </w:rPr>
            </w:pPr>
            <w:r w:rsidRPr="00A82009">
              <w:rPr>
                <w:rFonts w:ascii="Calibri" w:hAnsi="Calibri" w:cs="Calibri"/>
                <w:noProof/>
                <w:color w:val="000000"/>
                <w:sz w:val="20"/>
                <w:rPrChange w:id="9443" w:author="Peto" w:date="2018-06-14T07:18:00Z">
                  <w:rPr>
                    <w:rFonts w:ascii="Calibri" w:hAnsi="Calibri" w:cs="Calibri"/>
                    <w:color w:val="000000"/>
                    <w:sz w:val="20"/>
                  </w:rPr>
                </w:rPrChange>
              </w:rPr>
              <w:t>14</w:t>
            </w:r>
          </w:p>
        </w:tc>
      </w:tr>
      <w:tr w:rsidR="00CE547F" w:rsidRPr="00A82009"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444" w:author="Peto" w:date="2018-06-14T07:18:00Z">
                  <w:rPr>
                    <w:rFonts w:ascii="Arial" w:hAnsi="Arial" w:cs="Arial"/>
                    <w:sz w:val="20"/>
                  </w:rPr>
                </w:rPrChange>
              </w:rPr>
            </w:pPr>
            <w:r w:rsidRPr="00A82009">
              <w:rPr>
                <w:rFonts w:ascii="Arial" w:hAnsi="Arial" w:cs="Arial"/>
                <w:noProof/>
                <w:sz w:val="20"/>
                <w:rPrChange w:id="9445" w:author="Peto" w:date="2018-06-14T07:18:00Z">
                  <w:rPr>
                    <w:rFonts w:ascii="Arial" w:hAnsi="Arial" w:cs="Arial"/>
                    <w:sz w:val="20"/>
                  </w:rPr>
                </w:rPrChange>
              </w:rPr>
              <w:t>14</w:t>
            </w:r>
          </w:p>
        </w:tc>
        <w:tc>
          <w:tcPr>
            <w:tcW w:w="842" w:type="dxa"/>
            <w:tcBorders>
              <w:top w:val="nil"/>
              <w:left w:val="nil"/>
              <w:bottom w:val="nil"/>
              <w:right w:val="nil"/>
            </w:tcBorders>
            <w:shd w:val="clear" w:color="auto" w:fill="auto"/>
            <w:noWrap/>
            <w:vAlign w:val="bottom"/>
            <w:hideMark/>
          </w:tcPr>
          <w:p w14:paraId="203BCF4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46" w:author="Peto" w:date="2018-06-14T07:18:00Z">
                  <w:rPr>
                    <w:rFonts w:ascii="Calibri" w:hAnsi="Calibri" w:cs="Calibri"/>
                    <w:color w:val="000000"/>
                    <w:sz w:val="20"/>
                  </w:rPr>
                </w:rPrChange>
              </w:rPr>
            </w:pPr>
            <w:r w:rsidRPr="00A82009">
              <w:rPr>
                <w:rFonts w:ascii="Calibri" w:hAnsi="Calibri" w:cs="Calibri"/>
                <w:noProof/>
                <w:color w:val="000000"/>
                <w:sz w:val="20"/>
                <w:rPrChange w:id="9447" w:author="Peto" w:date="2018-06-14T07:18:00Z">
                  <w:rPr>
                    <w:rFonts w:ascii="Calibri" w:hAnsi="Calibri" w:cs="Calibri"/>
                    <w:color w:val="000000"/>
                    <w:sz w:val="20"/>
                  </w:rPr>
                </w:rPrChange>
              </w:rPr>
              <w:t>62.90</w:t>
            </w:r>
          </w:p>
        </w:tc>
        <w:tc>
          <w:tcPr>
            <w:tcW w:w="230" w:type="dxa"/>
            <w:tcBorders>
              <w:top w:val="nil"/>
              <w:left w:val="nil"/>
              <w:bottom w:val="nil"/>
              <w:right w:val="nil"/>
            </w:tcBorders>
            <w:shd w:val="clear" w:color="auto" w:fill="auto"/>
            <w:noWrap/>
            <w:vAlign w:val="bottom"/>
            <w:hideMark/>
          </w:tcPr>
          <w:p w14:paraId="318B5C3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48" w:author="Peto" w:date="2018-06-14T07:18:00Z">
                  <w:rPr>
                    <w:rFonts w:ascii="Calibri" w:hAnsi="Calibri" w:cs="Calibri"/>
                    <w:color w:val="000000"/>
                    <w:sz w:val="20"/>
                  </w:rPr>
                </w:rPrChange>
              </w:rPr>
            </w:pPr>
            <w:r w:rsidRPr="00A82009">
              <w:rPr>
                <w:rFonts w:ascii="Calibri" w:hAnsi="Calibri" w:cs="Calibri"/>
                <w:noProof/>
                <w:color w:val="000000"/>
                <w:sz w:val="20"/>
                <w:rPrChange w:id="944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50" w:author="Peto" w:date="2018-06-14T07:18:00Z">
                  <w:rPr>
                    <w:rFonts w:ascii="Calibri" w:hAnsi="Calibri" w:cs="Calibri"/>
                    <w:color w:val="000000"/>
                    <w:sz w:val="20"/>
                  </w:rPr>
                </w:rPrChange>
              </w:rPr>
            </w:pPr>
            <w:r w:rsidRPr="00A82009">
              <w:rPr>
                <w:rFonts w:ascii="Calibri" w:hAnsi="Calibri" w:cs="Calibri"/>
                <w:noProof/>
                <w:color w:val="000000"/>
                <w:sz w:val="20"/>
                <w:rPrChange w:id="9451" w:author="Peto" w:date="2018-06-14T07:18:00Z">
                  <w:rPr>
                    <w:rFonts w:ascii="Calibri" w:hAnsi="Calibri" w:cs="Calibri"/>
                    <w:color w:val="000000"/>
                    <w:sz w:val="20"/>
                  </w:rPr>
                </w:rPrChange>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52" w:author="Peto" w:date="2018-06-14T07:18:00Z">
                  <w:rPr>
                    <w:rFonts w:ascii="Calibri" w:hAnsi="Calibri" w:cs="Calibri"/>
                    <w:color w:val="000000"/>
                    <w:sz w:val="20"/>
                  </w:rPr>
                </w:rPrChange>
              </w:rPr>
            </w:pPr>
            <w:r w:rsidRPr="00A82009">
              <w:rPr>
                <w:rFonts w:ascii="Calibri" w:hAnsi="Calibri" w:cs="Calibri"/>
                <w:noProof/>
                <w:color w:val="000000"/>
                <w:sz w:val="20"/>
                <w:rPrChange w:id="9453" w:author="Peto" w:date="2018-06-14T07:18:00Z">
                  <w:rPr>
                    <w:rFonts w:ascii="Calibri" w:hAnsi="Calibri" w:cs="Calibri"/>
                    <w:color w:val="000000"/>
                    <w:sz w:val="20"/>
                  </w:rPr>
                </w:rPrChange>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54"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lang w:val="cs-CZ"/>
                <w:rPrChange w:id="9455"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56" w:author="Peto" w:date="2018-06-14T07:18:00Z">
                  <w:rPr>
                    <w:rFonts w:ascii="Calibri" w:hAnsi="Calibri" w:cs="Calibri"/>
                    <w:color w:val="000000"/>
                    <w:sz w:val="20"/>
                  </w:rPr>
                </w:rPrChange>
              </w:rPr>
            </w:pPr>
            <w:r w:rsidRPr="00A82009">
              <w:rPr>
                <w:rFonts w:ascii="Calibri" w:hAnsi="Calibri" w:cs="Calibri"/>
                <w:noProof/>
                <w:color w:val="000000"/>
                <w:sz w:val="20"/>
                <w:rPrChange w:id="9457" w:author="Peto" w:date="2018-06-14T07:18:00Z">
                  <w:rPr>
                    <w:rFonts w:ascii="Calibri" w:hAnsi="Calibri" w:cs="Calibri"/>
                    <w:color w:val="000000"/>
                    <w:sz w:val="20"/>
                  </w:rPr>
                </w:rPrChange>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58" w:author="Peto" w:date="2018-06-14T07:18:00Z">
                  <w:rPr>
                    <w:rFonts w:ascii="Calibri" w:hAnsi="Calibri" w:cs="Calibri"/>
                    <w:color w:val="000000"/>
                    <w:sz w:val="20"/>
                  </w:rPr>
                </w:rPrChange>
              </w:rPr>
            </w:pPr>
            <w:r w:rsidRPr="00A82009">
              <w:rPr>
                <w:rFonts w:ascii="Calibri" w:hAnsi="Calibri" w:cs="Calibri"/>
                <w:noProof/>
                <w:color w:val="000000"/>
                <w:sz w:val="20"/>
                <w:rPrChange w:id="945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60" w:author="Peto" w:date="2018-06-14T07:18:00Z">
                  <w:rPr>
                    <w:rFonts w:ascii="Calibri" w:hAnsi="Calibri" w:cs="Calibri"/>
                    <w:color w:val="000000"/>
                    <w:sz w:val="20"/>
                  </w:rPr>
                </w:rPrChange>
              </w:rPr>
            </w:pPr>
            <w:r w:rsidRPr="00A82009">
              <w:rPr>
                <w:rFonts w:ascii="Calibri" w:hAnsi="Calibri" w:cs="Calibri"/>
                <w:noProof/>
                <w:color w:val="000000"/>
                <w:sz w:val="20"/>
                <w:rPrChange w:id="9461" w:author="Peto" w:date="2018-06-14T07:18:00Z">
                  <w:rPr>
                    <w:rFonts w:ascii="Calibri" w:hAnsi="Calibri" w:cs="Calibri"/>
                    <w:color w:val="000000"/>
                    <w:sz w:val="20"/>
                  </w:rPr>
                </w:rPrChange>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62" w:author="Peto" w:date="2018-06-14T07:18:00Z">
                  <w:rPr>
                    <w:rFonts w:ascii="Calibri" w:hAnsi="Calibri" w:cs="Calibri"/>
                    <w:color w:val="000000"/>
                    <w:sz w:val="20"/>
                  </w:rPr>
                </w:rPrChange>
              </w:rPr>
            </w:pPr>
            <w:r w:rsidRPr="00A82009">
              <w:rPr>
                <w:rFonts w:ascii="Calibri" w:hAnsi="Calibri" w:cs="Calibri"/>
                <w:noProof/>
                <w:color w:val="000000"/>
                <w:sz w:val="20"/>
                <w:rPrChange w:id="9463" w:author="Peto" w:date="2018-06-14T07:18:00Z">
                  <w:rPr>
                    <w:rFonts w:ascii="Calibri" w:hAnsi="Calibri" w:cs="Calibri"/>
                    <w:color w:val="000000"/>
                    <w:sz w:val="20"/>
                  </w:rPr>
                </w:rPrChange>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64"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65" w:author="Peto" w:date="2018-06-14T07:18:00Z">
                  <w:rPr>
                    <w:rFonts w:ascii="Calibri" w:hAnsi="Calibri" w:cs="Calibri"/>
                    <w:color w:val="000000"/>
                    <w:sz w:val="20"/>
                  </w:rPr>
                </w:rPrChange>
              </w:rPr>
            </w:pPr>
            <w:r w:rsidRPr="00A82009">
              <w:rPr>
                <w:rFonts w:ascii="Calibri" w:hAnsi="Calibri" w:cs="Calibri"/>
                <w:noProof/>
                <w:color w:val="000000"/>
                <w:sz w:val="20"/>
                <w:rPrChange w:id="9466" w:author="Peto" w:date="2018-06-14T07:18:00Z">
                  <w:rPr>
                    <w:rFonts w:ascii="Calibri" w:hAnsi="Calibri" w:cs="Calibri"/>
                    <w:color w:val="000000"/>
                    <w:sz w:val="20"/>
                  </w:rPr>
                </w:rPrChange>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67" w:author="Peto" w:date="2018-06-14T07:18:00Z">
                  <w:rPr>
                    <w:rFonts w:ascii="Calibri" w:hAnsi="Calibri" w:cs="Calibri"/>
                    <w:color w:val="000000"/>
                    <w:sz w:val="20"/>
                  </w:rPr>
                </w:rPrChange>
              </w:rPr>
            </w:pPr>
            <w:r w:rsidRPr="00A82009">
              <w:rPr>
                <w:rFonts w:ascii="Calibri" w:hAnsi="Calibri" w:cs="Calibri"/>
                <w:noProof/>
                <w:color w:val="000000"/>
                <w:sz w:val="20"/>
                <w:rPrChange w:id="9468"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69" w:author="Peto" w:date="2018-06-14T07:18:00Z">
                  <w:rPr>
                    <w:rFonts w:ascii="Calibri" w:hAnsi="Calibri" w:cs="Calibri"/>
                    <w:color w:val="000000"/>
                    <w:sz w:val="20"/>
                  </w:rPr>
                </w:rPrChange>
              </w:rPr>
            </w:pPr>
            <w:r w:rsidRPr="00A82009">
              <w:rPr>
                <w:rFonts w:ascii="Calibri" w:hAnsi="Calibri" w:cs="Calibri"/>
                <w:noProof/>
                <w:color w:val="000000"/>
                <w:sz w:val="20"/>
                <w:rPrChange w:id="9470" w:author="Peto" w:date="2018-06-14T07:18:00Z">
                  <w:rPr>
                    <w:rFonts w:ascii="Calibri" w:hAnsi="Calibri" w:cs="Calibri"/>
                    <w:color w:val="000000"/>
                    <w:sz w:val="20"/>
                  </w:rPr>
                </w:rPrChange>
              </w:rPr>
              <w:t>0.015</w:t>
            </w:r>
          </w:p>
        </w:tc>
        <w:tc>
          <w:tcPr>
            <w:tcW w:w="160" w:type="dxa"/>
            <w:tcBorders>
              <w:top w:val="nil"/>
              <w:left w:val="nil"/>
              <w:bottom w:val="nil"/>
              <w:right w:val="nil"/>
            </w:tcBorders>
            <w:shd w:val="clear" w:color="auto" w:fill="auto"/>
            <w:noWrap/>
            <w:vAlign w:val="bottom"/>
            <w:hideMark/>
          </w:tcPr>
          <w:p w14:paraId="103A9A4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71" w:author="Peto" w:date="2018-06-14T07:18:00Z">
                  <w:rPr>
                    <w:rFonts w:ascii="Calibri" w:hAnsi="Calibri" w:cs="Calibri"/>
                    <w:color w:val="000000"/>
                    <w:sz w:val="20"/>
                  </w:rPr>
                </w:rPrChange>
              </w:rPr>
            </w:pPr>
            <w:r w:rsidRPr="00A82009">
              <w:rPr>
                <w:rFonts w:ascii="Calibri" w:hAnsi="Calibri" w:cs="Calibri"/>
                <w:noProof/>
                <w:color w:val="000000"/>
                <w:sz w:val="20"/>
                <w:rPrChange w:id="9472" w:author="Peto" w:date="2018-06-14T07:18:00Z">
                  <w:rPr>
                    <w:rFonts w:ascii="Calibri" w:hAnsi="Calibri" w:cs="Calibri"/>
                    <w:color w:val="000000"/>
                    <w:sz w:val="20"/>
                  </w:rPr>
                </w:rPrChange>
              </w:rPr>
              <w:t>15</w:t>
            </w:r>
          </w:p>
        </w:tc>
      </w:tr>
      <w:tr w:rsidR="00CE547F" w:rsidRPr="00A82009"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473" w:author="Peto" w:date="2018-06-14T07:18:00Z">
                  <w:rPr>
                    <w:rFonts w:ascii="Arial" w:hAnsi="Arial" w:cs="Arial"/>
                    <w:sz w:val="20"/>
                  </w:rPr>
                </w:rPrChange>
              </w:rPr>
            </w:pPr>
            <w:r w:rsidRPr="00A82009">
              <w:rPr>
                <w:rFonts w:ascii="Arial" w:hAnsi="Arial" w:cs="Arial"/>
                <w:noProof/>
                <w:sz w:val="20"/>
                <w:rPrChange w:id="9474" w:author="Peto" w:date="2018-06-14T07:18:00Z">
                  <w:rPr>
                    <w:rFonts w:ascii="Arial" w:hAnsi="Arial" w:cs="Arial"/>
                    <w:sz w:val="20"/>
                  </w:rPr>
                </w:rPrChange>
              </w:rPr>
              <w:t>15</w:t>
            </w:r>
          </w:p>
        </w:tc>
        <w:tc>
          <w:tcPr>
            <w:tcW w:w="842" w:type="dxa"/>
            <w:tcBorders>
              <w:top w:val="nil"/>
              <w:left w:val="nil"/>
              <w:bottom w:val="nil"/>
              <w:right w:val="nil"/>
            </w:tcBorders>
            <w:shd w:val="clear" w:color="auto" w:fill="auto"/>
            <w:noWrap/>
            <w:vAlign w:val="bottom"/>
            <w:hideMark/>
          </w:tcPr>
          <w:p w14:paraId="5A07E38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75" w:author="Peto" w:date="2018-06-14T07:18:00Z">
                  <w:rPr>
                    <w:rFonts w:ascii="Calibri" w:hAnsi="Calibri" w:cs="Calibri"/>
                    <w:color w:val="000000"/>
                    <w:sz w:val="20"/>
                  </w:rPr>
                </w:rPrChange>
              </w:rPr>
            </w:pPr>
            <w:r w:rsidRPr="00A82009">
              <w:rPr>
                <w:rFonts w:ascii="Calibri" w:hAnsi="Calibri" w:cs="Calibri"/>
                <w:noProof/>
                <w:color w:val="000000"/>
                <w:sz w:val="20"/>
                <w:rPrChange w:id="9476" w:author="Peto" w:date="2018-06-14T07:18:00Z">
                  <w:rPr>
                    <w:rFonts w:ascii="Calibri" w:hAnsi="Calibri" w:cs="Calibri"/>
                    <w:color w:val="000000"/>
                    <w:sz w:val="20"/>
                  </w:rPr>
                </w:rPrChange>
              </w:rPr>
              <w:t>121.85</w:t>
            </w:r>
          </w:p>
        </w:tc>
        <w:tc>
          <w:tcPr>
            <w:tcW w:w="230" w:type="dxa"/>
            <w:tcBorders>
              <w:top w:val="nil"/>
              <w:left w:val="nil"/>
              <w:bottom w:val="nil"/>
              <w:right w:val="nil"/>
            </w:tcBorders>
            <w:shd w:val="clear" w:color="auto" w:fill="auto"/>
            <w:noWrap/>
            <w:vAlign w:val="bottom"/>
            <w:hideMark/>
          </w:tcPr>
          <w:p w14:paraId="7BAFE73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77" w:author="Peto" w:date="2018-06-14T07:18:00Z">
                  <w:rPr>
                    <w:rFonts w:ascii="Calibri" w:hAnsi="Calibri" w:cs="Calibri"/>
                    <w:color w:val="000000"/>
                    <w:sz w:val="20"/>
                  </w:rPr>
                </w:rPrChange>
              </w:rPr>
            </w:pPr>
            <w:r w:rsidRPr="00A82009">
              <w:rPr>
                <w:rFonts w:ascii="Calibri" w:hAnsi="Calibri" w:cs="Calibri"/>
                <w:noProof/>
                <w:color w:val="000000"/>
                <w:sz w:val="20"/>
                <w:rPrChange w:id="9478"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79" w:author="Peto" w:date="2018-06-14T07:18:00Z">
                  <w:rPr>
                    <w:rFonts w:ascii="Calibri" w:hAnsi="Calibri" w:cs="Calibri"/>
                    <w:color w:val="000000"/>
                    <w:sz w:val="20"/>
                  </w:rPr>
                </w:rPrChange>
              </w:rPr>
            </w:pPr>
            <w:r w:rsidRPr="00A82009">
              <w:rPr>
                <w:rFonts w:ascii="Calibri" w:hAnsi="Calibri" w:cs="Calibri"/>
                <w:noProof/>
                <w:color w:val="000000"/>
                <w:sz w:val="20"/>
                <w:rPrChange w:id="9480" w:author="Peto" w:date="2018-06-14T07:18:00Z">
                  <w:rPr>
                    <w:rFonts w:ascii="Calibri" w:hAnsi="Calibri" w:cs="Calibri"/>
                    <w:color w:val="000000"/>
                    <w:sz w:val="20"/>
                  </w:rPr>
                </w:rPrChange>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81" w:author="Peto" w:date="2018-06-14T07:18:00Z">
                  <w:rPr>
                    <w:rFonts w:ascii="Calibri" w:hAnsi="Calibri" w:cs="Calibri"/>
                    <w:color w:val="000000"/>
                    <w:sz w:val="20"/>
                  </w:rPr>
                </w:rPrChange>
              </w:rPr>
            </w:pPr>
            <w:r w:rsidRPr="00A82009">
              <w:rPr>
                <w:rFonts w:ascii="Calibri" w:hAnsi="Calibri" w:cs="Calibri"/>
                <w:noProof/>
                <w:color w:val="000000"/>
                <w:sz w:val="20"/>
                <w:rPrChange w:id="9482" w:author="Peto" w:date="2018-06-14T07:18:00Z">
                  <w:rPr>
                    <w:rFonts w:ascii="Calibri" w:hAnsi="Calibri" w:cs="Calibri"/>
                    <w:color w:val="000000"/>
                    <w:sz w:val="20"/>
                  </w:rPr>
                </w:rPrChange>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83"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9484"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85" w:author="Peto" w:date="2018-06-14T07:18:00Z">
                  <w:rPr>
                    <w:rFonts w:ascii="Calibri" w:hAnsi="Calibri" w:cs="Calibri"/>
                    <w:color w:val="000000"/>
                    <w:sz w:val="20"/>
                  </w:rPr>
                </w:rPrChange>
              </w:rPr>
            </w:pPr>
            <w:r w:rsidRPr="00A82009">
              <w:rPr>
                <w:rFonts w:ascii="Calibri" w:hAnsi="Calibri" w:cs="Calibri"/>
                <w:noProof/>
                <w:color w:val="000000"/>
                <w:sz w:val="20"/>
                <w:rPrChange w:id="9486" w:author="Peto" w:date="2018-06-14T07:18:00Z">
                  <w:rPr>
                    <w:rFonts w:ascii="Calibri" w:hAnsi="Calibri" w:cs="Calibri"/>
                    <w:color w:val="000000"/>
                    <w:sz w:val="20"/>
                  </w:rPr>
                </w:rPrChange>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87" w:author="Peto" w:date="2018-06-14T07:18:00Z">
                  <w:rPr>
                    <w:rFonts w:ascii="Calibri" w:hAnsi="Calibri" w:cs="Calibri"/>
                    <w:color w:val="000000"/>
                    <w:sz w:val="20"/>
                  </w:rPr>
                </w:rPrChange>
              </w:rPr>
            </w:pPr>
            <w:r w:rsidRPr="00A82009">
              <w:rPr>
                <w:rFonts w:ascii="Calibri" w:hAnsi="Calibri" w:cs="Calibri"/>
                <w:noProof/>
                <w:color w:val="000000"/>
                <w:sz w:val="20"/>
                <w:rPrChange w:id="9488"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89" w:author="Peto" w:date="2018-06-14T07:18:00Z">
                  <w:rPr>
                    <w:rFonts w:ascii="Calibri" w:hAnsi="Calibri" w:cs="Calibri"/>
                    <w:color w:val="000000"/>
                    <w:sz w:val="20"/>
                  </w:rPr>
                </w:rPrChange>
              </w:rPr>
            </w:pPr>
            <w:r w:rsidRPr="00A82009">
              <w:rPr>
                <w:rFonts w:ascii="Calibri" w:hAnsi="Calibri" w:cs="Calibri"/>
                <w:noProof/>
                <w:color w:val="000000"/>
                <w:sz w:val="20"/>
                <w:rPrChange w:id="9490" w:author="Peto" w:date="2018-06-14T07:18:00Z">
                  <w:rPr>
                    <w:rFonts w:ascii="Calibri" w:hAnsi="Calibri" w:cs="Calibri"/>
                    <w:color w:val="000000"/>
                    <w:sz w:val="20"/>
                  </w:rPr>
                </w:rPrChange>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91" w:author="Peto" w:date="2018-06-14T07:18:00Z">
                  <w:rPr>
                    <w:rFonts w:ascii="Calibri" w:hAnsi="Calibri" w:cs="Calibri"/>
                    <w:color w:val="000000"/>
                    <w:sz w:val="20"/>
                  </w:rPr>
                </w:rPrChange>
              </w:rPr>
            </w:pPr>
            <w:r w:rsidRPr="00A82009">
              <w:rPr>
                <w:rFonts w:ascii="Calibri" w:hAnsi="Calibri" w:cs="Calibri"/>
                <w:noProof/>
                <w:color w:val="000000"/>
                <w:sz w:val="20"/>
                <w:rPrChange w:id="9492" w:author="Peto" w:date="2018-06-14T07:18:00Z">
                  <w:rPr>
                    <w:rFonts w:ascii="Calibri" w:hAnsi="Calibri" w:cs="Calibri"/>
                    <w:color w:val="000000"/>
                    <w:sz w:val="20"/>
                  </w:rPr>
                </w:rPrChange>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93"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94" w:author="Peto" w:date="2018-06-14T07:18:00Z">
                  <w:rPr>
                    <w:rFonts w:ascii="Calibri" w:hAnsi="Calibri" w:cs="Calibri"/>
                    <w:color w:val="000000"/>
                    <w:sz w:val="20"/>
                  </w:rPr>
                </w:rPrChange>
              </w:rPr>
            </w:pPr>
            <w:r w:rsidRPr="00A82009">
              <w:rPr>
                <w:rFonts w:ascii="Calibri" w:hAnsi="Calibri" w:cs="Calibri"/>
                <w:noProof/>
                <w:color w:val="000000"/>
                <w:sz w:val="20"/>
                <w:rPrChange w:id="9495" w:author="Peto" w:date="2018-06-14T07:18:00Z">
                  <w:rPr>
                    <w:rFonts w:ascii="Calibri" w:hAnsi="Calibri" w:cs="Calibri"/>
                    <w:color w:val="000000"/>
                    <w:sz w:val="20"/>
                  </w:rPr>
                </w:rPrChange>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96" w:author="Peto" w:date="2018-06-14T07:18:00Z">
                  <w:rPr>
                    <w:rFonts w:ascii="Calibri" w:hAnsi="Calibri" w:cs="Calibri"/>
                    <w:color w:val="000000"/>
                    <w:sz w:val="20"/>
                  </w:rPr>
                </w:rPrChange>
              </w:rPr>
            </w:pPr>
            <w:r w:rsidRPr="00A82009">
              <w:rPr>
                <w:rFonts w:ascii="Calibri" w:hAnsi="Calibri" w:cs="Calibri"/>
                <w:noProof/>
                <w:color w:val="000000"/>
                <w:sz w:val="20"/>
                <w:rPrChange w:id="9497"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98" w:author="Peto" w:date="2018-06-14T07:18:00Z">
                  <w:rPr>
                    <w:rFonts w:ascii="Calibri" w:hAnsi="Calibri" w:cs="Calibri"/>
                    <w:color w:val="000000"/>
                    <w:sz w:val="20"/>
                  </w:rPr>
                </w:rPrChange>
              </w:rPr>
            </w:pPr>
            <w:r w:rsidRPr="00A82009">
              <w:rPr>
                <w:rFonts w:ascii="Calibri" w:hAnsi="Calibri" w:cs="Calibri"/>
                <w:noProof/>
                <w:color w:val="000000"/>
                <w:sz w:val="20"/>
                <w:rPrChange w:id="9499" w:author="Peto" w:date="2018-06-14T07:18:00Z">
                  <w:rPr>
                    <w:rFonts w:ascii="Calibri" w:hAnsi="Calibri" w:cs="Calibri"/>
                    <w:color w:val="000000"/>
                    <w:sz w:val="20"/>
                  </w:rPr>
                </w:rPrChange>
              </w:rPr>
              <w:t>0.014</w:t>
            </w:r>
          </w:p>
        </w:tc>
        <w:tc>
          <w:tcPr>
            <w:tcW w:w="160" w:type="dxa"/>
            <w:tcBorders>
              <w:top w:val="nil"/>
              <w:left w:val="nil"/>
              <w:bottom w:val="nil"/>
              <w:right w:val="nil"/>
            </w:tcBorders>
            <w:shd w:val="clear" w:color="auto" w:fill="auto"/>
            <w:noWrap/>
            <w:vAlign w:val="bottom"/>
            <w:hideMark/>
          </w:tcPr>
          <w:p w14:paraId="5B7CA5F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00" w:author="Peto" w:date="2018-06-14T07:18:00Z">
                  <w:rPr>
                    <w:rFonts w:ascii="Calibri" w:hAnsi="Calibri" w:cs="Calibri"/>
                    <w:color w:val="000000"/>
                    <w:sz w:val="20"/>
                  </w:rPr>
                </w:rPrChange>
              </w:rPr>
            </w:pPr>
            <w:r w:rsidRPr="00A82009">
              <w:rPr>
                <w:rFonts w:ascii="Calibri" w:hAnsi="Calibri" w:cs="Calibri"/>
                <w:noProof/>
                <w:color w:val="000000"/>
                <w:sz w:val="20"/>
                <w:rPrChange w:id="9501" w:author="Peto" w:date="2018-06-14T07:18:00Z">
                  <w:rPr>
                    <w:rFonts w:ascii="Calibri" w:hAnsi="Calibri" w:cs="Calibri"/>
                    <w:color w:val="000000"/>
                    <w:sz w:val="20"/>
                  </w:rPr>
                </w:rPrChange>
              </w:rPr>
              <w:t>11</w:t>
            </w:r>
          </w:p>
        </w:tc>
      </w:tr>
      <w:tr w:rsidR="00CE547F" w:rsidRPr="00A82009"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502" w:author="Peto" w:date="2018-06-14T07:18:00Z">
                  <w:rPr>
                    <w:rFonts w:ascii="Arial" w:hAnsi="Arial" w:cs="Arial"/>
                    <w:sz w:val="20"/>
                  </w:rPr>
                </w:rPrChange>
              </w:rPr>
            </w:pPr>
            <w:r w:rsidRPr="00A82009">
              <w:rPr>
                <w:rFonts w:ascii="Arial" w:hAnsi="Arial" w:cs="Arial"/>
                <w:noProof/>
                <w:sz w:val="20"/>
                <w:rPrChange w:id="9503" w:author="Peto" w:date="2018-06-14T07:18:00Z">
                  <w:rPr>
                    <w:rFonts w:ascii="Arial" w:hAnsi="Arial" w:cs="Arial"/>
                    <w:sz w:val="20"/>
                  </w:rPr>
                </w:rPrChange>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504" w:author="Peto" w:date="2018-06-14T07:18:00Z">
                  <w:rPr>
                    <w:rFonts w:ascii="Calibri" w:hAnsi="Calibri" w:cs="Calibri"/>
                    <w:color w:val="000000"/>
                    <w:sz w:val="20"/>
                  </w:rPr>
                </w:rPrChange>
              </w:rPr>
            </w:pPr>
            <w:r w:rsidRPr="00A82009">
              <w:rPr>
                <w:rFonts w:ascii="Calibri" w:hAnsi="Calibri" w:cs="Calibri"/>
                <w:noProof/>
                <w:color w:val="000000"/>
                <w:sz w:val="20"/>
                <w:rPrChange w:id="9505" w:author="Peto" w:date="2018-06-14T07:18:00Z">
                  <w:rPr>
                    <w:rFonts w:ascii="Calibri" w:hAnsi="Calibri" w:cs="Calibri"/>
                    <w:color w:val="000000"/>
                    <w:sz w:val="20"/>
                  </w:rPr>
                </w:rPrChange>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506" w:author="Peto" w:date="2018-06-14T07:18:00Z">
                  <w:rPr>
                    <w:rFonts w:ascii="Calibri" w:hAnsi="Calibri" w:cs="Calibri"/>
                    <w:color w:val="000000"/>
                    <w:sz w:val="20"/>
                  </w:rPr>
                </w:rPrChange>
              </w:rPr>
            </w:pPr>
            <w:r w:rsidRPr="00A82009">
              <w:rPr>
                <w:rFonts w:ascii="Calibri" w:hAnsi="Calibri" w:cs="Calibri"/>
                <w:noProof/>
                <w:color w:val="000000"/>
                <w:sz w:val="20"/>
                <w:rPrChange w:id="9507" w:author="Peto" w:date="2018-06-14T07:18:00Z">
                  <w:rPr>
                    <w:rFonts w:ascii="Calibri" w:hAnsi="Calibri" w:cs="Calibri"/>
                    <w:color w:val="000000"/>
                    <w:sz w:val="20"/>
                  </w:rPr>
                </w:rPrChange>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08" w:author="Peto" w:date="2018-06-14T07:18:00Z">
                  <w:rPr>
                    <w:rFonts w:ascii="Calibri" w:hAnsi="Calibri" w:cs="Calibri"/>
                    <w:color w:val="000000"/>
                    <w:sz w:val="20"/>
                  </w:rPr>
                </w:rPrChange>
              </w:rPr>
            </w:pPr>
            <w:r w:rsidRPr="00A82009">
              <w:rPr>
                <w:rFonts w:ascii="Calibri" w:hAnsi="Calibri" w:cs="Calibri"/>
                <w:noProof/>
                <w:color w:val="000000"/>
                <w:sz w:val="20"/>
                <w:rPrChange w:id="9509" w:author="Peto" w:date="2018-06-14T07:18:00Z">
                  <w:rPr>
                    <w:rFonts w:ascii="Calibri" w:hAnsi="Calibri" w:cs="Calibri"/>
                    <w:color w:val="000000"/>
                    <w:sz w:val="20"/>
                  </w:rPr>
                </w:rPrChange>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10" w:author="Peto" w:date="2018-06-14T07:18:00Z">
                  <w:rPr>
                    <w:rFonts w:ascii="Calibri" w:hAnsi="Calibri" w:cs="Calibri"/>
                    <w:color w:val="000000"/>
                    <w:sz w:val="20"/>
                  </w:rPr>
                </w:rPrChange>
              </w:rPr>
            </w:pPr>
            <w:r w:rsidRPr="00A82009">
              <w:rPr>
                <w:rFonts w:ascii="Calibri" w:hAnsi="Calibri" w:cs="Calibri"/>
                <w:noProof/>
                <w:color w:val="000000"/>
                <w:sz w:val="20"/>
                <w:rPrChange w:id="9511" w:author="Peto" w:date="2018-06-14T07:18:00Z">
                  <w:rPr>
                    <w:rFonts w:ascii="Calibri" w:hAnsi="Calibri" w:cs="Calibri"/>
                    <w:color w:val="000000"/>
                    <w:sz w:val="20"/>
                  </w:rPr>
                </w:rPrChange>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12"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9513" w:author="Peto" w:date="2018-06-14T07:18:00Z">
                  <w:rPr>
                    <w:rFonts w:ascii="Calibri" w:hAnsi="Calibri" w:cs="Calibri"/>
                    <w:color w:val="000000"/>
                    <w:sz w:val="20"/>
                  </w:rPr>
                </w:rPrChange>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514" w:author="Peto" w:date="2018-06-14T07:18:00Z">
                  <w:rPr>
                    <w:rFonts w:ascii="Calibri" w:hAnsi="Calibri" w:cs="Calibri"/>
                    <w:color w:val="000000"/>
                    <w:sz w:val="20"/>
                  </w:rPr>
                </w:rPrChange>
              </w:rPr>
            </w:pPr>
            <w:r w:rsidRPr="00A82009">
              <w:rPr>
                <w:rFonts w:ascii="Calibri" w:hAnsi="Calibri" w:cs="Calibri"/>
                <w:noProof/>
                <w:color w:val="000000"/>
                <w:sz w:val="20"/>
                <w:rPrChange w:id="9515" w:author="Peto" w:date="2018-06-14T07:18:00Z">
                  <w:rPr>
                    <w:rFonts w:ascii="Calibri" w:hAnsi="Calibri" w:cs="Calibri"/>
                    <w:color w:val="000000"/>
                    <w:sz w:val="20"/>
                  </w:rPr>
                </w:rPrChange>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516" w:author="Peto" w:date="2018-06-14T07:18:00Z">
                  <w:rPr>
                    <w:rFonts w:ascii="Calibri" w:hAnsi="Calibri" w:cs="Calibri"/>
                    <w:color w:val="000000"/>
                    <w:sz w:val="20"/>
                  </w:rPr>
                </w:rPrChange>
              </w:rPr>
            </w:pPr>
            <w:r w:rsidRPr="00A82009">
              <w:rPr>
                <w:rFonts w:ascii="Calibri" w:hAnsi="Calibri" w:cs="Calibri"/>
                <w:noProof/>
                <w:color w:val="000000"/>
                <w:sz w:val="20"/>
                <w:rPrChange w:id="9517" w:author="Peto" w:date="2018-06-14T07:18:00Z">
                  <w:rPr>
                    <w:rFonts w:ascii="Calibri" w:hAnsi="Calibri" w:cs="Calibri"/>
                    <w:color w:val="000000"/>
                    <w:sz w:val="20"/>
                  </w:rPr>
                </w:rPrChange>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18" w:author="Peto" w:date="2018-06-14T07:18:00Z">
                  <w:rPr>
                    <w:rFonts w:ascii="Calibri" w:hAnsi="Calibri" w:cs="Calibri"/>
                    <w:color w:val="000000"/>
                    <w:sz w:val="20"/>
                  </w:rPr>
                </w:rPrChange>
              </w:rPr>
            </w:pPr>
            <w:r w:rsidRPr="00A82009">
              <w:rPr>
                <w:rFonts w:ascii="Calibri" w:hAnsi="Calibri" w:cs="Calibri"/>
                <w:noProof/>
                <w:color w:val="000000"/>
                <w:sz w:val="20"/>
                <w:rPrChange w:id="9519" w:author="Peto" w:date="2018-06-14T07:18:00Z">
                  <w:rPr>
                    <w:rFonts w:ascii="Calibri" w:hAnsi="Calibri" w:cs="Calibri"/>
                    <w:color w:val="000000"/>
                    <w:sz w:val="20"/>
                  </w:rPr>
                </w:rPrChange>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20" w:author="Peto" w:date="2018-06-14T07:18:00Z">
                  <w:rPr>
                    <w:rFonts w:ascii="Calibri" w:hAnsi="Calibri" w:cs="Calibri"/>
                    <w:color w:val="000000"/>
                    <w:sz w:val="20"/>
                  </w:rPr>
                </w:rPrChange>
              </w:rPr>
            </w:pPr>
            <w:r w:rsidRPr="00A82009">
              <w:rPr>
                <w:rFonts w:ascii="Calibri" w:hAnsi="Calibri" w:cs="Calibri"/>
                <w:noProof/>
                <w:color w:val="000000"/>
                <w:sz w:val="20"/>
                <w:rPrChange w:id="9521" w:author="Peto" w:date="2018-06-14T07:18:00Z">
                  <w:rPr>
                    <w:rFonts w:ascii="Calibri" w:hAnsi="Calibri" w:cs="Calibri"/>
                    <w:color w:val="000000"/>
                    <w:sz w:val="20"/>
                  </w:rPr>
                </w:rPrChange>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22" w:author="Peto" w:date="2018-06-14T07:18:00Z">
                  <w:rPr>
                    <w:rFonts w:ascii="Calibri" w:hAnsi="Calibri" w:cs="Calibri"/>
                    <w:color w:val="000000"/>
                    <w:sz w:val="20"/>
                  </w:rPr>
                </w:rPrChange>
              </w:rPr>
            </w:pPr>
            <w:r w:rsidRPr="00A82009">
              <w:rPr>
                <w:rFonts w:ascii="Calibri" w:hAnsi="Calibri" w:cs="Calibri"/>
                <w:noProof/>
                <w:color w:val="000000"/>
                <w:sz w:val="20"/>
                <w:rPrChange w:id="9523" w:author="Peto" w:date="2018-06-14T07:18:00Z">
                  <w:rPr>
                    <w:rFonts w:ascii="Calibri" w:hAnsi="Calibri" w:cs="Calibri"/>
                    <w:color w:val="000000"/>
                    <w:sz w:val="20"/>
                  </w:rPr>
                </w:rPrChange>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524" w:author="Peto" w:date="2018-06-14T07:18:00Z">
                  <w:rPr>
                    <w:rFonts w:ascii="Calibri" w:hAnsi="Calibri" w:cs="Calibri"/>
                    <w:color w:val="000000"/>
                    <w:sz w:val="20"/>
                  </w:rPr>
                </w:rPrChange>
              </w:rPr>
            </w:pPr>
            <w:r w:rsidRPr="00A82009">
              <w:rPr>
                <w:rFonts w:ascii="Calibri" w:hAnsi="Calibri" w:cs="Calibri"/>
                <w:noProof/>
                <w:color w:val="000000"/>
                <w:sz w:val="20"/>
                <w:rPrChange w:id="9525" w:author="Peto" w:date="2018-06-14T07:18:00Z">
                  <w:rPr>
                    <w:rFonts w:ascii="Calibri" w:hAnsi="Calibri" w:cs="Calibri"/>
                    <w:color w:val="000000"/>
                    <w:sz w:val="20"/>
                  </w:rPr>
                </w:rPrChange>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526" w:author="Peto" w:date="2018-06-14T07:18:00Z">
                  <w:rPr>
                    <w:rFonts w:ascii="Calibri" w:hAnsi="Calibri" w:cs="Calibri"/>
                    <w:color w:val="000000"/>
                    <w:sz w:val="20"/>
                  </w:rPr>
                </w:rPrChange>
              </w:rPr>
            </w:pPr>
            <w:r w:rsidRPr="00A82009">
              <w:rPr>
                <w:rFonts w:ascii="Calibri" w:hAnsi="Calibri" w:cs="Calibri"/>
                <w:noProof/>
                <w:color w:val="000000"/>
                <w:sz w:val="20"/>
                <w:rPrChange w:id="9527" w:author="Peto" w:date="2018-06-14T07:18:00Z">
                  <w:rPr>
                    <w:rFonts w:ascii="Calibri" w:hAnsi="Calibri" w:cs="Calibri"/>
                    <w:color w:val="000000"/>
                    <w:sz w:val="20"/>
                  </w:rPr>
                </w:rPrChange>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28" w:author="Peto" w:date="2018-06-14T07:18:00Z">
                  <w:rPr>
                    <w:rFonts w:ascii="Calibri" w:hAnsi="Calibri" w:cs="Calibri"/>
                    <w:color w:val="000000"/>
                    <w:sz w:val="20"/>
                  </w:rPr>
                </w:rPrChange>
              </w:rPr>
            </w:pPr>
            <w:r w:rsidRPr="00A82009">
              <w:rPr>
                <w:rFonts w:ascii="Calibri" w:hAnsi="Calibri" w:cs="Calibri"/>
                <w:noProof/>
                <w:color w:val="000000"/>
                <w:sz w:val="20"/>
                <w:rPrChange w:id="9529" w:author="Peto" w:date="2018-06-14T07:18:00Z">
                  <w:rPr>
                    <w:rFonts w:ascii="Calibri" w:hAnsi="Calibri" w:cs="Calibri"/>
                    <w:color w:val="000000"/>
                    <w:sz w:val="20"/>
                  </w:rPr>
                </w:rPrChange>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30" w:author="Peto" w:date="2018-06-14T07:18:00Z">
                  <w:rPr>
                    <w:rFonts w:ascii="Calibri" w:hAnsi="Calibri" w:cs="Calibri"/>
                    <w:color w:val="000000"/>
                    <w:sz w:val="20"/>
                  </w:rPr>
                </w:rPrChange>
              </w:rPr>
            </w:pPr>
            <w:r w:rsidRPr="00A82009">
              <w:rPr>
                <w:rFonts w:ascii="Calibri" w:hAnsi="Calibri" w:cs="Calibri"/>
                <w:noProof/>
                <w:color w:val="000000"/>
                <w:sz w:val="20"/>
                <w:rPrChange w:id="9531" w:author="Peto" w:date="2018-06-14T07:18:00Z">
                  <w:rPr>
                    <w:rFonts w:ascii="Calibri" w:hAnsi="Calibri" w:cs="Calibri"/>
                    <w:color w:val="000000"/>
                    <w:sz w:val="20"/>
                  </w:rPr>
                </w:rPrChange>
              </w:rPr>
              <w:t>10</w:t>
            </w:r>
          </w:p>
        </w:tc>
      </w:tr>
    </w:tbl>
    <w:p w14:paraId="2B45F3F1" w14:textId="306A74A0" w:rsidR="00AE4A53" w:rsidRPr="00A82009" w:rsidRDefault="00AE4A53" w:rsidP="00AE4A53">
      <w:pPr>
        <w:pStyle w:val="Popis"/>
        <w:rPr>
          <w:noProof/>
          <w:vanish/>
          <w:lang w:val="sk-SK"/>
          <w:specVanish/>
          <w:rPrChange w:id="9532" w:author="Peto" w:date="2018-06-14T07:18:00Z">
            <w:rPr>
              <w:vanish/>
              <w:lang w:val="sk-SK"/>
              <w:specVanish/>
            </w:rPr>
          </w:rPrChange>
        </w:rPr>
      </w:pPr>
      <w:bookmarkStart w:id="9533" w:name="_Ref513901364"/>
      <w:bookmarkStart w:id="9534" w:name="_Toc516413298"/>
      <w:r w:rsidRPr="00A82009">
        <w:rPr>
          <w:noProof/>
          <w:lang w:val="sk-SK"/>
          <w:rPrChange w:id="9535" w:author="Peto" w:date="2018-06-14T07:18:00Z">
            <w:rPr/>
          </w:rPrChange>
        </w:rPr>
        <w:t xml:space="preserve">Tabuľka </w:t>
      </w:r>
      <w:r w:rsidRPr="00A82009">
        <w:rPr>
          <w:noProof/>
          <w:lang w:val="sk-SK"/>
          <w:rPrChange w:id="9536" w:author="Peto" w:date="2018-06-14T07:18:00Z">
            <w:rPr/>
          </w:rPrChange>
        </w:rPr>
        <w:fldChar w:fldCharType="begin"/>
      </w:r>
      <w:r w:rsidRPr="00A82009">
        <w:rPr>
          <w:noProof/>
          <w:lang w:val="sk-SK"/>
          <w:rPrChange w:id="9537" w:author="Peto" w:date="2018-06-14T07:18:00Z">
            <w:rPr/>
          </w:rPrChange>
        </w:rPr>
        <w:instrText xml:space="preserve"> SEQ Tabuľka \* ARABIC </w:instrText>
      </w:r>
      <w:r w:rsidRPr="00A82009">
        <w:rPr>
          <w:noProof/>
          <w:lang w:val="sk-SK"/>
          <w:rPrChange w:id="9538" w:author="Peto" w:date="2018-06-14T07:18:00Z">
            <w:rPr/>
          </w:rPrChange>
        </w:rPr>
        <w:fldChar w:fldCharType="separate"/>
      </w:r>
      <w:r w:rsidR="00F95B9C" w:rsidRPr="00A82009">
        <w:rPr>
          <w:noProof/>
          <w:lang w:val="sk-SK"/>
          <w:rPrChange w:id="9539" w:author="Peto" w:date="2018-06-14T07:18:00Z">
            <w:rPr>
              <w:noProof/>
            </w:rPr>
          </w:rPrChange>
        </w:rPr>
        <w:t>10</w:t>
      </w:r>
      <w:r w:rsidRPr="00A82009">
        <w:rPr>
          <w:noProof/>
          <w:lang w:val="sk-SK"/>
          <w:rPrChange w:id="9540" w:author="Peto" w:date="2018-06-14T07:18:00Z">
            <w:rPr/>
          </w:rPrChange>
        </w:rPr>
        <w:fldChar w:fldCharType="end"/>
      </w:r>
      <w:bookmarkEnd w:id="9533"/>
      <w:r w:rsidRPr="00A82009">
        <w:rPr>
          <w:noProof/>
          <w:lang w:val="sk-SK"/>
          <w:rPrChange w:id="9541" w:author="Peto" w:date="2018-06-14T07:18:00Z">
            <w:rPr/>
          </w:rPrChange>
        </w:rPr>
        <w:t>: Popisná štatistika hodnoty parametrov počas hlbokého dýchania pre 30 dobrovoľníkov.</w:t>
      </w:r>
      <w:bookmarkEnd w:id="9534"/>
    </w:p>
    <w:p w14:paraId="35AC1EC5" w14:textId="1089B772" w:rsidR="00AE4A53" w:rsidRPr="00A82009" w:rsidRDefault="00AE4A53" w:rsidP="00AE4A53">
      <w:pPr>
        <w:pStyle w:val="Popis"/>
        <w:rPr>
          <w:noProof/>
          <w:lang w:val="sk-SK"/>
          <w:rPrChange w:id="9542" w:author="Peto" w:date="2018-06-14T07:18:00Z">
            <w:rPr>
              <w:lang w:val="sk-SK"/>
            </w:rPr>
          </w:rPrChange>
        </w:rPr>
      </w:pPr>
      <w:r w:rsidRPr="00A82009">
        <w:rPr>
          <w:noProof/>
          <w:lang w:val="sk-SK"/>
          <w:rPrChange w:id="9543" w:author="Peto" w:date="2018-06-14T07:18:00Z">
            <w:rPr>
              <w:lang w:val="sk-SK"/>
            </w:rPr>
          </w:rPrChange>
        </w:rPr>
        <w:t xml:space="preserve"> Z priemerných hodnôt parametrov </w:t>
      </w:r>
      <w:r w:rsidR="005328F0" w:rsidRPr="00A82009">
        <w:rPr>
          <w:noProof/>
          <w:lang w:val="sk-SK"/>
          <w:rPrChange w:id="9544" w:author="Peto" w:date="2018-06-14T07:18:00Z">
            <w:rPr>
              <w:lang w:val="sk-SK"/>
            </w:rPr>
          </w:rPrChange>
        </w:rPr>
        <w:t xml:space="preserve">počas merania ako definuje </w:t>
      </w:r>
      <w:r w:rsidR="005328F0" w:rsidRPr="00A82009">
        <w:rPr>
          <w:noProof/>
          <w:lang w:val="sk-SK"/>
          <w:rPrChange w:id="9545" w:author="Peto" w:date="2018-06-14T07:18:00Z">
            <w:rPr>
              <w:lang w:val="sk-SK"/>
            </w:rPr>
          </w:rPrChange>
        </w:rPr>
        <w:fldChar w:fldCharType="begin"/>
      </w:r>
      <w:r w:rsidR="005328F0" w:rsidRPr="00A82009">
        <w:rPr>
          <w:noProof/>
          <w:lang w:val="sk-SK"/>
          <w:rPrChange w:id="9546" w:author="Peto" w:date="2018-06-14T07:18:00Z">
            <w:rPr>
              <w:lang w:val="sk-SK"/>
            </w:rPr>
          </w:rPrChange>
        </w:rPr>
        <w:instrText xml:space="preserve"> REF _Ref513892756 \h </w:instrText>
      </w:r>
      <w:r w:rsidR="005328F0" w:rsidRPr="00A82009">
        <w:rPr>
          <w:noProof/>
          <w:lang w:val="sk-SK"/>
          <w:rPrChange w:id="9547" w:author="Peto" w:date="2018-06-14T07:18:00Z">
            <w:rPr>
              <w:noProof/>
              <w:lang w:val="sk-SK"/>
            </w:rPr>
          </w:rPrChange>
        </w:rPr>
      </w:r>
      <w:r w:rsidR="005328F0" w:rsidRPr="00A82009">
        <w:rPr>
          <w:noProof/>
          <w:lang w:val="sk-SK"/>
          <w:rPrChange w:id="9548" w:author="Peto" w:date="2018-06-14T07:18:00Z">
            <w:rPr>
              <w:lang w:val="sk-SK"/>
            </w:rPr>
          </w:rPrChange>
        </w:rPr>
        <w:fldChar w:fldCharType="separate"/>
      </w:r>
      <w:ins w:id="9549" w:author="Peto" w:date="2018-06-10T16:58:00Z">
        <w:r w:rsidR="00F95B9C" w:rsidRPr="00A82009">
          <w:rPr>
            <w:noProof/>
            <w:lang w:val="sk-SK"/>
            <w:rPrChange w:id="9550" w:author="Peto" w:date="2018-06-14T07:18:00Z">
              <w:rPr>
                <w:lang w:val="sk-SK"/>
              </w:rPr>
            </w:rPrChange>
          </w:rPr>
          <w:t>Obrázok 3.13</w:t>
        </w:r>
      </w:ins>
      <w:del w:id="9551" w:author="Peto" w:date="2018-06-10T16:58:00Z">
        <w:r w:rsidR="00B85020" w:rsidRPr="00A82009" w:rsidDel="00F95B9C">
          <w:rPr>
            <w:noProof/>
            <w:lang w:val="sk-SK"/>
            <w:rPrChange w:id="9552" w:author="Peto" w:date="2018-06-14T07:18:00Z">
              <w:rPr>
                <w:lang w:val="sk-SK"/>
              </w:rPr>
            </w:rPrChange>
          </w:rPr>
          <w:delText>Obrázok 3.13</w:delText>
        </w:r>
      </w:del>
      <w:r w:rsidR="005328F0" w:rsidRPr="00A82009">
        <w:rPr>
          <w:noProof/>
          <w:lang w:val="sk-SK"/>
          <w:rPrChange w:id="9553" w:author="Peto" w:date="2018-06-14T07:18:00Z">
            <w:rPr>
              <w:lang w:val="sk-SK"/>
            </w:rPr>
          </w:rPrChange>
        </w:rPr>
        <w:fldChar w:fldCharType="end"/>
      </w:r>
      <w:r w:rsidR="005328F0" w:rsidRPr="00A82009">
        <w:rPr>
          <w:noProof/>
          <w:lang w:val="sk-SK"/>
          <w:rPrChange w:id="9554" w:author="Peto" w:date="2018-06-14T07:18:00Z">
            <w:rPr>
              <w:lang w:val="sk-SK"/>
            </w:rPr>
          </w:rPrChange>
        </w:rPr>
        <w:t xml:space="preserve"> </w:t>
      </w:r>
      <w:r w:rsidRPr="00A82009">
        <w:rPr>
          <w:noProof/>
          <w:lang w:val="sk-SK"/>
          <w:rPrChange w:id="9555" w:author="Peto" w:date="2018-06-14T07:18:00Z">
            <w:rPr>
              <w:lang w:val="sk-SK"/>
            </w:rPr>
          </w:rPrChange>
        </w:rPr>
        <w:t>boli spočítané priemerné hodnoty a smerodatné odchylky pre 30 dobrovoľníkov. Výsledok udáva stĺpec mean +- std. Hodnota v stĺpci označenom %, udáva pomer smerodatnej odchylky a priemernej hodnote v percentách.</w:t>
      </w:r>
    </w:p>
    <w:p w14:paraId="6CB67A10" w14:textId="32C0D8B2" w:rsidR="00CE547F" w:rsidRPr="00A82009" w:rsidRDefault="00CE547F" w:rsidP="00AE4A53">
      <w:pPr>
        <w:pStyle w:val="Popis"/>
        <w:rPr>
          <w:noProof/>
          <w:lang w:val="sk-SK"/>
          <w:rPrChange w:id="9556" w:author="Peto" w:date="2018-06-14T07:18:00Z">
            <w:rPr>
              <w:lang w:val="sk-SK"/>
            </w:rPr>
          </w:rPrChange>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A82009"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Default="00AE4A53" w:rsidP="00E471EA">
            <w:pPr>
              <w:overflowPunct/>
              <w:autoSpaceDE/>
              <w:autoSpaceDN/>
              <w:adjustRightInd/>
              <w:spacing w:line="240" w:lineRule="auto"/>
              <w:jc w:val="center"/>
              <w:textAlignment w:val="auto"/>
              <w:rPr>
                <w:ins w:id="9557" w:author="Peto" w:date="2018-06-14T10:28:00Z"/>
                <w:rFonts w:ascii="Arial" w:hAnsi="Arial" w:cs="Arial"/>
                <w:b/>
                <w:noProof/>
                <w:sz w:val="32"/>
                <w:szCs w:val="32"/>
              </w:rPr>
            </w:pPr>
            <w:r w:rsidRPr="00A82009">
              <w:rPr>
                <w:rFonts w:ascii="Arial" w:hAnsi="Arial" w:cs="Arial"/>
                <w:b/>
                <w:noProof/>
                <w:sz w:val="32"/>
                <w:szCs w:val="32"/>
                <w:rPrChange w:id="9558" w:author="Peto" w:date="2018-06-14T07:18:00Z">
                  <w:rPr>
                    <w:rFonts w:ascii="Arial" w:hAnsi="Arial" w:cs="Arial"/>
                    <w:b/>
                    <w:sz w:val="32"/>
                    <w:szCs w:val="32"/>
                  </w:rPr>
                </w:rPrChange>
              </w:rPr>
              <w:t>Výchylka parametra – hlboké dýchanie</w:t>
            </w:r>
          </w:p>
          <w:p w14:paraId="70893C95" w14:textId="77777777" w:rsidR="00086FB4" w:rsidRPr="00A059D2" w:rsidRDefault="00086FB4" w:rsidP="00086FB4">
            <w:pPr>
              <w:overflowPunct/>
              <w:autoSpaceDE/>
              <w:autoSpaceDN/>
              <w:adjustRightInd/>
              <w:spacing w:line="240" w:lineRule="auto"/>
              <w:jc w:val="center"/>
              <w:textAlignment w:val="auto"/>
              <w:rPr>
                <w:ins w:id="9559" w:author="Peto" w:date="2018-06-14T10:28:00Z"/>
                <w:rFonts w:ascii="Arial" w:hAnsi="Arial" w:cs="Arial"/>
                <w:szCs w:val="24"/>
              </w:rPr>
            </w:pPr>
            <w:ins w:id="9560" w:author="Peto" w:date="2018-06-14T10:28:00Z">
              <w:r w:rsidRPr="00A059D2">
                <w:rPr>
                  <w:rFonts w:ascii="Arial" w:hAnsi="Arial" w:cs="Arial"/>
                  <w:szCs w:val="24"/>
                </w:rPr>
                <w:t>Štatistika pre 30 subjektov</w:t>
              </w:r>
            </w:ins>
          </w:p>
          <w:p w14:paraId="1983CE2C" w14:textId="23CFACF2" w:rsidR="00086FB4" w:rsidRPr="00A82009" w:rsidDel="00086FB4" w:rsidRDefault="00086FB4" w:rsidP="00FB4A3B">
            <w:pPr>
              <w:overflowPunct/>
              <w:autoSpaceDE/>
              <w:autoSpaceDN/>
              <w:adjustRightInd/>
              <w:spacing w:line="240" w:lineRule="auto"/>
              <w:jc w:val="center"/>
              <w:textAlignment w:val="auto"/>
              <w:rPr>
                <w:del w:id="9561" w:author="Peto" w:date="2018-06-14T10:28:00Z"/>
                <w:rFonts w:ascii="Arial" w:hAnsi="Arial" w:cs="Arial"/>
                <w:b/>
                <w:noProof/>
                <w:sz w:val="32"/>
                <w:szCs w:val="32"/>
                <w:rPrChange w:id="9562" w:author="Peto" w:date="2018-06-14T07:18:00Z">
                  <w:rPr>
                    <w:del w:id="9563" w:author="Peto" w:date="2018-06-14T10:28:00Z"/>
                    <w:rFonts w:ascii="Arial" w:hAnsi="Arial" w:cs="Arial"/>
                    <w:b/>
                    <w:sz w:val="32"/>
                    <w:szCs w:val="32"/>
                  </w:rPr>
                </w:rPrChange>
              </w:rPr>
            </w:pPr>
            <w:ins w:id="9564" w:author="Peto" w:date="2018-06-14T10:28:00Z">
              <w:r w:rsidRPr="007610A7">
                <w:rPr>
                  <w:rFonts w:ascii="Calibri" w:hAnsi="Calibri" w:cs="Calibri"/>
                  <w:color w:val="000000"/>
                  <w:sz w:val="18"/>
                  <w:szCs w:val="18"/>
                </w:rPr>
                <w:t> </w:t>
              </w:r>
            </w:ins>
          </w:p>
          <w:p w14:paraId="336F18B2" w14:textId="77777777" w:rsidR="00AE4A53" w:rsidRPr="00A82009" w:rsidRDefault="00AE4A53" w:rsidP="00086FB4">
            <w:pPr>
              <w:overflowPunct/>
              <w:autoSpaceDE/>
              <w:autoSpaceDN/>
              <w:adjustRightInd/>
              <w:spacing w:line="240" w:lineRule="auto"/>
              <w:jc w:val="center"/>
              <w:textAlignment w:val="auto"/>
              <w:rPr>
                <w:rFonts w:ascii="Calibri" w:hAnsi="Calibri" w:cs="Calibri"/>
                <w:noProof/>
                <w:color w:val="000000"/>
                <w:sz w:val="18"/>
                <w:szCs w:val="18"/>
                <w:rPrChange w:id="9565" w:author="Peto" w:date="2018-06-14T07:18:00Z">
                  <w:rPr>
                    <w:rFonts w:ascii="Calibri" w:hAnsi="Calibri" w:cs="Calibri"/>
                    <w:color w:val="000000"/>
                    <w:sz w:val="18"/>
                    <w:szCs w:val="18"/>
                  </w:rPr>
                </w:rPrChange>
              </w:rPr>
              <w:pPrChange w:id="9566" w:author="Peto" w:date="2018-06-14T10:28:00Z">
                <w:pPr>
                  <w:overflowPunct/>
                  <w:autoSpaceDE/>
                  <w:autoSpaceDN/>
                  <w:adjustRightInd/>
                  <w:spacing w:line="240" w:lineRule="auto"/>
                  <w:textAlignment w:val="auto"/>
                </w:pPr>
              </w:pPrChange>
            </w:pPr>
            <w:r w:rsidRPr="00A82009">
              <w:rPr>
                <w:rFonts w:ascii="Calibri" w:hAnsi="Calibri" w:cs="Calibri"/>
                <w:noProof/>
                <w:color w:val="000000"/>
                <w:sz w:val="18"/>
                <w:szCs w:val="18"/>
                <w:rPrChange w:id="9567" w:author="Peto" w:date="2018-06-14T07:18:00Z">
                  <w:rPr>
                    <w:rFonts w:ascii="Calibri" w:hAnsi="Calibri" w:cs="Calibri"/>
                    <w:color w:val="000000"/>
                    <w:sz w:val="18"/>
                    <w:szCs w:val="18"/>
                  </w:rPr>
                </w:rPrChange>
              </w:rPr>
              <w:t> </w:t>
            </w:r>
          </w:p>
        </w:tc>
      </w:tr>
      <w:tr w:rsidR="00AE4A53" w:rsidRPr="00A82009"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A82009" w:rsidRDefault="00AE4A53" w:rsidP="00E471EA">
            <w:pPr>
              <w:overflowPunct/>
              <w:autoSpaceDE/>
              <w:autoSpaceDN/>
              <w:adjustRightInd/>
              <w:spacing w:line="240" w:lineRule="auto"/>
              <w:textAlignment w:val="auto"/>
              <w:rPr>
                <w:rFonts w:ascii="Arial" w:hAnsi="Arial" w:cs="Arial"/>
                <w:noProof/>
                <w:sz w:val="18"/>
                <w:szCs w:val="18"/>
                <w:rPrChange w:id="9568" w:author="Peto" w:date="2018-06-14T07:18:00Z">
                  <w:rPr>
                    <w:rFonts w:ascii="Arial" w:hAnsi="Arial" w:cs="Arial"/>
                    <w:sz w:val="18"/>
                    <w:szCs w:val="18"/>
                  </w:rPr>
                </w:rPrChange>
              </w:rPr>
            </w:pPr>
            <w:r w:rsidRPr="00A82009">
              <w:rPr>
                <w:rFonts w:ascii="Arial" w:hAnsi="Arial" w:cs="Arial"/>
                <w:noProof/>
                <w:sz w:val="18"/>
                <w:szCs w:val="18"/>
                <w:rPrChange w:id="9569" w:author="Peto" w:date="2018-06-14T07:18:00Z">
                  <w:rPr>
                    <w:rFonts w:ascii="Arial" w:hAnsi="Arial" w:cs="Arial"/>
                    <w:sz w:val="18"/>
                    <w:szCs w:val="18"/>
                  </w:rPr>
                </w:rPrChange>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A82009" w:rsidRDefault="00AE4A53" w:rsidP="00E471EA">
            <w:pPr>
              <w:overflowPunct/>
              <w:autoSpaceDE/>
              <w:autoSpaceDN/>
              <w:adjustRightInd/>
              <w:spacing w:line="240" w:lineRule="auto"/>
              <w:textAlignment w:val="auto"/>
              <w:rPr>
                <w:rFonts w:ascii="Arial" w:hAnsi="Arial" w:cs="Arial"/>
                <w:noProof/>
                <w:sz w:val="22"/>
                <w:szCs w:val="22"/>
                <w:rPrChange w:id="9570" w:author="Peto" w:date="2018-06-14T07:18:00Z">
                  <w:rPr>
                    <w:rFonts w:ascii="Arial" w:hAnsi="Arial" w:cs="Arial"/>
                    <w:sz w:val="22"/>
                    <w:szCs w:val="22"/>
                  </w:rPr>
                </w:rPrChange>
              </w:rPr>
            </w:pPr>
            <w:r w:rsidRPr="00A82009">
              <w:rPr>
                <w:rFonts w:ascii="Arial" w:hAnsi="Arial" w:cs="Arial"/>
                <w:noProof/>
                <w:sz w:val="22"/>
                <w:szCs w:val="22"/>
                <w:rPrChange w:id="9571" w:author="Peto" w:date="2018-06-14T07:18:00Z">
                  <w:rPr>
                    <w:rFonts w:ascii="Arial" w:hAnsi="Arial" w:cs="Arial"/>
                    <w:sz w:val="22"/>
                    <w:szCs w:val="22"/>
                  </w:rPr>
                </w:rPrChange>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957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573" w:author="Peto" w:date="2018-06-14T07:18:00Z">
                  <w:rPr>
                    <w:rFonts w:ascii="Calibri" w:hAnsi="Calibri" w:cs="Calibri"/>
                    <w:color w:val="000000"/>
                    <w:sz w:val="22"/>
                    <w:szCs w:val="22"/>
                  </w:rPr>
                </w:rPrChange>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574" w:author="Peto" w:date="2018-06-14T07:18:00Z">
                  <w:rPr>
                    <w:rFonts w:ascii="Calibri" w:hAnsi="Calibri" w:cs="Calibri"/>
                    <w:color w:val="000000"/>
                    <w:sz w:val="22"/>
                    <w:szCs w:val="22"/>
                  </w:rPr>
                </w:rPrChange>
              </w:rPr>
            </w:pPr>
            <w:r w:rsidRPr="00D72AE1">
              <w:rPr>
                <w:noProof/>
                <w:lang w:val="cs-CZ"/>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820F54" w:rsidRDefault="00820F5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820F54" w:rsidRDefault="00820F5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9575" w:author="Peto" w:date="2018-06-14T07:18:00Z">
                  <w:rPr>
                    <w:rFonts w:ascii="Calibri" w:hAnsi="Calibri" w:cs="Calibri"/>
                    <w:color w:val="000000"/>
                    <w:sz w:val="22"/>
                    <w:szCs w:val="22"/>
                  </w:rPr>
                </w:rPrChange>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57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577" w:author="Peto" w:date="2018-06-14T07:18:00Z">
                  <w:rPr>
                    <w:rFonts w:ascii="Calibri" w:hAnsi="Calibri" w:cs="Calibri"/>
                    <w:color w:val="000000"/>
                    <w:sz w:val="22"/>
                    <w:szCs w:val="22"/>
                  </w:rPr>
                </w:rPrChange>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A82009" w:rsidRDefault="00AE4A53" w:rsidP="00E471EA">
            <w:pPr>
              <w:overflowPunct/>
              <w:autoSpaceDE/>
              <w:autoSpaceDN/>
              <w:adjustRightInd/>
              <w:spacing w:line="240" w:lineRule="auto"/>
              <w:jc w:val="right"/>
              <w:textAlignment w:val="auto"/>
              <w:rPr>
                <w:rFonts w:ascii="Calibri" w:hAnsi="Calibri" w:cs="Calibri"/>
                <w:noProof/>
                <w:color w:val="000000"/>
                <w:sz w:val="22"/>
                <w:szCs w:val="22"/>
                <w:rPrChange w:id="957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579" w:author="Peto" w:date="2018-06-14T07:18:00Z">
                  <w:rPr>
                    <w:rFonts w:ascii="Calibri" w:hAnsi="Calibri" w:cs="Calibri"/>
                    <w:color w:val="000000"/>
                    <w:sz w:val="22"/>
                    <w:szCs w:val="22"/>
                  </w:rPr>
                </w:rPrChange>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958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581" w:author="Peto" w:date="2018-06-14T07:18:00Z">
                  <w:rPr>
                    <w:rFonts w:ascii="Calibri" w:hAnsi="Calibri" w:cs="Calibri"/>
                    <w:color w:val="000000"/>
                    <w:sz w:val="22"/>
                    <w:szCs w:val="22"/>
                  </w:rPr>
                </w:rPrChange>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58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583" w:author="Peto" w:date="2018-06-14T07:18:00Z">
                  <w:rPr>
                    <w:rFonts w:ascii="Calibri" w:hAnsi="Calibri" w:cs="Calibri"/>
                    <w:color w:val="000000"/>
                    <w:sz w:val="22"/>
                    <w:szCs w:val="22"/>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584" w:author="Peto" w:date="2018-06-14T07:18:00Z">
                  <w:rPr>
                    <w:rFonts w:ascii="Calibri" w:hAnsi="Calibri" w:cs="Calibri"/>
                    <w:color w:val="000000"/>
                    <w:sz w:val="22"/>
                    <w:szCs w:val="22"/>
                  </w:rPr>
                </w:rPrChange>
              </w:rPr>
            </w:pPr>
            <w:r w:rsidRPr="00D72AE1">
              <w:rPr>
                <w:noProof/>
                <w:lang w:val="cs-CZ"/>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9585" w:author="Peto" w:date="2018-06-14T07:18:00Z">
                  <w:rPr>
                    <w:rFonts w:ascii="Calibri" w:hAnsi="Calibri" w:cs="Calibri"/>
                    <w:color w:val="000000"/>
                    <w:sz w:val="22"/>
                    <w:szCs w:val="22"/>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58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587" w:author="Peto" w:date="2018-06-14T07:18:00Z">
                  <w:rPr>
                    <w:rFonts w:ascii="Calibri" w:hAnsi="Calibri" w:cs="Calibri"/>
                    <w:color w:val="000000"/>
                    <w:sz w:val="22"/>
                    <w:szCs w:val="22"/>
                  </w:rPr>
                </w:rPrChange>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58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589" w:author="Peto" w:date="2018-06-14T07:18:00Z">
                  <w:rPr>
                    <w:rFonts w:ascii="Calibri" w:hAnsi="Calibri" w:cs="Calibri"/>
                    <w:color w:val="000000"/>
                    <w:sz w:val="22"/>
                    <w:szCs w:val="22"/>
                  </w:rPr>
                </w:rPrChange>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59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591" w:author="Peto" w:date="2018-06-14T07:18:00Z">
                  <w:rPr>
                    <w:rFonts w:ascii="Calibri" w:hAnsi="Calibri" w:cs="Calibri"/>
                    <w:color w:val="000000"/>
                    <w:sz w:val="22"/>
                    <w:szCs w:val="22"/>
                  </w:rPr>
                </w:rPrChange>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5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593" w:author="Peto" w:date="2018-06-14T07:18:00Z">
                  <w:rPr>
                    <w:rFonts w:ascii="Calibri" w:hAnsi="Calibri" w:cs="Calibri"/>
                    <w:color w:val="000000"/>
                    <w:sz w:val="18"/>
                    <w:szCs w:val="18"/>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594" w:author="Peto" w:date="2018-06-14T07:18:00Z">
                  <w:rPr>
                    <w:rFonts w:ascii="Calibri" w:hAnsi="Calibri" w:cs="Calibri"/>
                    <w:color w:val="000000"/>
                    <w:sz w:val="18"/>
                    <w:szCs w:val="18"/>
                  </w:rPr>
                </w:rPrChange>
              </w:rPr>
            </w:pPr>
            <w:r w:rsidRPr="00D72AE1">
              <w:rPr>
                <w:noProof/>
                <w:lang w:val="cs-CZ"/>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820F54" w:rsidRDefault="00820F5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820F54" w:rsidRDefault="00820F5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9595" w:author="Peto" w:date="2018-06-14T07:18:00Z">
                  <w:rPr>
                    <w:rFonts w:ascii="Calibri" w:hAnsi="Calibri" w:cs="Calibri"/>
                    <w:color w:val="000000"/>
                    <w:sz w:val="18"/>
                    <w:szCs w:val="18"/>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59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597" w:author="Peto" w:date="2018-06-14T07:18:00Z">
                  <w:rPr>
                    <w:rFonts w:ascii="Calibri" w:hAnsi="Calibri" w:cs="Calibri"/>
                    <w:color w:val="000000"/>
                    <w:sz w:val="18"/>
                    <w:szCs w:val="18"/>
                  </w:rPr>
                </w:rPrChange>
              </w:rPr>
              <w:t> </w:t>
            </w:r>
          </w:p>
        </w:tc>
      </w:tr>
      <w:tr w:rsidR="00CE547F" w:rsidRPr="00A82009"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598" w:author="Peto" w:date="2018-06-14T07:18:00Z">
                  <w:rPr>
                    <w:rFonts w:ascii="Arial" w:hAnsi="Arial" w:cs="Arial"/>
                    <w:sz w:val="18"/>
                    <w:szCs w:val="18"/>
                  </w:rPr>
                </w:rPrChange>
              </w:rPr>
            </w:pPr>
            <w:r w:rsidRPr="00A82009">
              <w:rPr>
                <w:rFonts w:ascii="Arial" w:hAnsi="Arial" w:cs="Arial"/>
                <w:noProof/>
                <w:sz w:val="18"/>
                <w:szCs w:val="18"/>
                <w:rPrChange w:id="9599" w:author="Peto" w:date="2018-06-14T07:18:00Z">
                  <w:rPr>
                    <w:rFonts w:ascii="Arial" w:hAnsi="Arial" w:cs="Arial"/>
                    <w:sz w:val="18"/>
                    <w:szCs w:val="18"/>
                  </w:rPr>
                </w:rPrChange>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0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01" w:author="Peto" w:date="2018-06-14T07:18:00Z">
                  <w:rPr>
                    <w:rFonts w:ascii="Calibri" w:hAnsi="Calibri" w:cs="Calibri"/>
                    <w:color w:val="000000"/>
                    <w:sz w:val="18"/>
                    <w:szCs w:val="18"/>
                  </w:rPr>
                </w:rPrChange>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0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03" w:author="Peto" w:date="2018-06-14T07:18:00Z">
                  <w:rPr>
                    <w:rFonts w:ascii="Calibri" w:hAnsi="Calibri" w:cs="Calibri"/>
                    <w:color w:val="000000"/>
                    <w:sz w:val="18"/>
                    <w:szCs w:val="18"/>
                  </w:rPr>
                </w:rPrChange>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05" w:author="Peto" w:date="2018-06-14T07:18:00Z">
                  <w:rPr>
                    <w:rFonts w:ascii="Calibri" w:hAnsi="Calibri" w:cs="Calibri"/>
                    <w:color w:val="000000"/>
                    <w:sz w:val="18"/>
                    <w:szCs w:val="18"/>
                  </w:rPr>
                </w:rPrChange>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07" w:author="Peto" w:date="2018-06-14T07:18:00Z">
                  <w:rPr>
                    <w:rFonts w:ascii="Calibri" w:hAnsi="Calibri" w:cs="Calibri"/>
                    <w:color w:val="000000"/>
                    <w:sz w:val="18"/>
                    <w:szCs w:val="18"/>
                  </w:rPr>
                </w:rPrChange>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08" w:author="Peto" w:date="2018-06-14T07:18:00Z">
                  <w:rPr>
                    <w:rFonts w:ascii="Calibri" w:hAnsi="Calibri" w:cs="Calibri"/>
                    <w:color w:val="000000"/>
                    <w:sz w:val="18"/>
                    <w:szCs w:val="18"/>
                  </w:rPr>
                </w:rPrChange>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0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10" w:author="Peto" w:date="2018-06-14T07:18:00Z">
                  <w:rPr>
                    <w:rFonts w:ascii="Calibri" w:hAnsi="Calibri" w:cs="Calibri"/>
                    <w:color w:val="000000"/>
                    <w:sz w:val="18"/>
                    <w:szCs w:val="18"/>
                  </w:rPr>
                </w:rPrChange>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1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12" w:author="Peto" w:date="2018-06-14T07:18:00Z">
                  <w:rPr>
                    <w:rFonts w:ascii="Calibri" w:hAnsi="Calibri" w:cs="Calibri"/>
                    <w:color w:val="000000"/>
                    <w:sz w:val="18"/>
                    <w:szCs w:val="18"/>
                  </w:rPr>
                </w:rPrChange>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14" w:author="Peto" w:date="2018-06-14T07:18:00Z">
                  <w:rPr>
                    <w:rFonts w:ascii="Calibri" w:hAnsi="Calibri" w:cs="Calibri"/>
                    <w:color w:val="000000"/>
                    <w:sz w:val="18"/>
                    <w:szCs w:val="18"/>
                  </w:rPr>
                </w:rPrChange>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1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16" w:author="Peto" w:date="2018-06-14T07:18:00Z">
                  <w:rPr>
                    <w:rFonts w:ascii="Calibri" w:hAnsi="Calibri" w:cs="Calibri"/>
                    <w:color w:val="000000"/>
                    <w:sz w:val="18"/>
                    <w:szCs w:val="18"/>
                  </w:rPr>
                </w:rPrChange>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17" w:author="Peto" w:date="2018-06-14T07:18:00Z">
                  <w:rPr>
                    <w:rFonts w:ascii="Calibri" w:hAnsi="Calibri" w:cs="Calibri"/>
                    <w:color w:val="000000"/>
                    <w:sz w:val="18"/>
                    <w:szCs w:val="18"/>
                  </w:rPr>
                </w:rPrChange>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1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19" w:author="Peto" w:date="2018-06-14T07:18:00Z">
                  <w:rPr>
                    <w:rFonts w:ascii="Calibri" w:hAnsi="Calibri" w:cs="Calibri"/>
                    <w:color w:val="000000"/>
                    <w:sz w:val="18"/>
                    <w:szCs w:val="18"/>
                  </w:rPr>
                </w:rPrChange>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620" w:author="Peto" w:date="2018-06-14T07:18:00Z">
                  <w:rPr>
                    <w:rFonts w:ascii="Arial" w:hAnsi="Arial" w:cs="Arial"/>
                    <w:sz w:val="18"/>
                    <w:szCs w:val="18"/>
                  </w:rPr>
                </w:rPrChange>
              </w:rPr>
            </w:pPr>
            <w:r w:rsidRPr="00A82009">
              <w:rPr>
                <w:rFonts w:ascii="Arial" w:hAnsi="Arial" w:cs="Arial"/>
                <w:noProof/>
                <w:sz w:val="18"/>
                <w:szCs w:val="18"/>
                <w:rPrChange w:id="9621" w:author="Peto" w:date="2018-06-14T07:18:00Z">
                  <w:rPr>
                    <w:rFonts w:ascii="Arial" w:hAnsi="Arial" w:cs="Arial"/>
                    <w:sz w:val="18"/>
                    <w:szCs w:val="18"/>
                  </w:rPr>
                </w:rPrChange>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2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23" w:author="Peto" w:date="2018-06-14T07:18:00Z">
                  <w:rPr>
                    <w:rFonts w:ascii="Calibri" w:hAnsi="Calibri" w:cs="Calibri"/>
                    <w:color w:val="000000"/>
                    <w:sz w:val="18"/>
                    <w:szCs w:val="18"/>
                  </w:rPr>
                </w:rPrChange>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2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25" w:author="Peto" w:date="2018-06-14T07:18:00Z">
                  <w:rPr>
                    <w:rFonts w:ascii="Calibri" w:hAnsi="Calibri" w:cs="Calibri"/>
                    <w:color w:val="000000"/>
                    <w:sz w:val="18"/>
                    <w:szCs w:val="18"/>
                  </w:rPr>
                </w:rPrChange>
              </w:rPr>
              <w:t>%</w:t>
            </w:r>
          </w:p>
        </w:tc>
      </w:tr>
      <w:tr w:rsidR="00CE547F" w:rsidRPr="00A82009"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626" w:author="Peto" w:date="2018-06-14T07:18:00Z">
                  <w:rPr>
                    <w:rFonts w:ascii="Arial" w:hAnsi="Arial" w:cs="Arial"/>
                    <w:sz w:val="18"/>
                    <w:szCs w:val="18"/>
                  </w:rPr>
                </w:rPrChange>
              </w:rPr>
            </w:pPr>
            <w:r w:rsidRPr="00A82009">
              <w:rPr>
                <w:rFonts w:ascii="Arial" w:hAnsi="Arial" w:cs="Arial"/>
                <w:noProof/>
                <w:sz w:val="18"/>
                <w:szCs w:val="18"/>
                <w:rPrChange w:id="9627" w:author="Peto" w:date="2018-06-14T07:18:00Z">
                  <w:rPr>
                    <w:rFonts w:ascii="Arial" w:hAnsi="Arial" w:cs="Arial"/>
                    <w:sz w:val="18"/>
                    <w:szCs w:val="18"/>
                  </w:rPr>
                </w:rPrChange>
              </w:rPr>
              <w:lastRenderedPageBreak/>
              <w:t>1</w:t>
            </w:r>
          </w:p>
        </w:tc>
        <w:tc>
          <w:tcPr>
            <w:tcW w:w="844" w:type="dxa"/>
            <w:tcBorders>
              <w:top w:val="nil"/>
              <w:left w:val="nil"/>
              <w:bottom w:val="nil"/>
              <w:right w:val="nil"/>
            </w:tcBorders>
            <w:shd w:val="clear" w:color="auto" w:fill="auto"/>
            <w:noWrap/>
            <w:vAlign w:val="bottom"/>
            <w:hideMark/>
          </w:tcPr>
          <w:p w14:paraId="1E70B38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2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29" w:author="Peto" w:date="2018-06-14T07:18:00Z">
                  <w:rPr>
                    <w:rFonts w:ascii="Calibri" w:hAnsi="Calibri" w:cs="Calibri"/>
                    <w:color w:val="000000"/>
                    <w:sz w:val="18"/>
                    <w:szCs w:val="18"/>
                  </w:rPr>
                </w:rPrChange>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3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31"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33" w:author="Peto" w:date="2018-06-14T07:18:00Z">
                  <w:rPr>
                    <w:rFonts w:ascii="Calibri" w:hAnsi="Calibri" w:cs="Calibri"/>
                    <w:color w:val="000000"/>
                    <w:sz w:val="18"/>
                    <w:szCs w:val="18"/>
                  </w:rPr>
                </w:rPrChange>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35" w:author="Peto" w:date="2018-06-14T07:18:00Z">
                  <w:rPr>
                    <w:rFonts w:ascii="Calibri" w:hAnsi="Calibri" w:cs="Calibri"/>
                    <w:color w:val="000000"/>
                    <w:sz w:val="18"/>
                    <w:szCs w:val="18"/>
                  </w:rPr>
                </w:rPrChange>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36"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38" w:author="Peto" w:date="2018-06-14T07:18:00Z">
                  <w:rPr>
                    <w:rFonts w:ascii="Calibri" w:hAnsi="Calibri" w:cs="Calibri"/>
                    <w:color w:val="000000"/>
                    <w:sz w:val="18"/>
                    <w:szCs w:val="18"/>
                  </w:rPr>
                </w:rPrChange>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40"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42" w:author="Peto" w:date="2018-06-14T07:18:00Z">
                  <w:rPr>
                    <w:rFonts w:ascii="Calibri" w:hAnsi="Calibri" w:cs="Calibri"/>
                    <w:color w:val="000000"/>
                    <w:sz w:val="18"/>
                    <w:szCs w:val="18"/>
                  </w:rPr>
                </w:rPrChange>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44" w:author="Peto" w:date="2018-06-14T07:18:00Z">
                  <w:rPr>
                    <w:rFonts w:ascii="Calibri" w:hAnsi="Calibri" w:cs="Calibri"/>
                    <w:color w:val="000000"/>
                    <w:sz w:val="18"/>
                    <w:szCs w:val="18"/>
                  </w:rPr>
                </w:rPrChange>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45"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4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47" w:author="Peto" w:date="2018-06-14T07:18:00Z">
                  <w:rPr>
                    <w:rFonts w:ascii="Calibri" w:hAnsi="Calibri" w:cs="Calibri"/>
                    <w:color w:val="000000"/>
                    <w:sz w:val="18"/>
                    <w:szCs w:val="18"/>
                  </w:rPr>
                </w:rPrChange>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49"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51" w:author="Peto" w:date="2018-06-14T07:18:00Z">
                  <w:rPr>
                    <w:rFonts w:ascii="Calibri" w:hAnsi="Calibri" w:cs="Calibri"/>
                    <w:color w:val="000000"/>
                    <w:sz w:val="18"/>
                    <w:szCs w:val="18"/>
                  </w:rPr>
                </w:rPrChange>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5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53" w:author="Peto" w:date="2018-06-14T07:18:00Z">
                  <w:rPr>
                    <w:rFonts w:ascii="Calibri" w:hAnsi="Calibri" w:cs="Calibri"/>
                    <w:color w:val="000000"/>
                    <w:sz w:val="18"/>
                    <w:szCs w:val="18"/>
                  </w:rPr>
                </w:rPrChange>
              </w:rPr>
              <w:t>6.57</w:t>
            </w:r>
          </w:p>
        </w:tc>
      </w:tr>
      <w:tr w:rsidR="00CE547F" w:rsidRPr="00A82009"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654" w:author="Peto" w:date="2018-06-14T07:18:00Z">
                  <w:rPr>
                    <w:rFonts w:ascii="Arial" w:hAnsi="Arial" w:cs="Arial"/>
                    <w:sz w:val="18"/>
                    <w:szCs w:val="18"/>
                  </w:rPr>
                </w:rPrChange>
              </w:rPr>
            </w:pPr>
            <w:r w:rsidRPr="00A82009">
              <w:rPr>
                <w:rFonts w:ascii="Arial" w:hAnsi="Arial" w:cs="Arial"/>
                <w:noProof/>
                <w:sz w:val="18"/>
                <w:szCs w:val="18"/>
                <w:rPrChange w:id="9655" w:author="Peto" w:date="2018-06-14T07:18:00Z">
                  <w:rPr>
                    <w:rFonts w:ascii="Arial" w:hAnsi="Arial" w:cs="Arial"/>
                    <w:sz w:val="18"/>
                    <w:szCs w:val="18"/>
                  </w:rPr>
                </w:rPrChange>
              </w:rPr>
              <w:t>2</w:t>
            </w:r>
          </w:p>
        </w:tc>
        <w:tc>
          <w:tcPr>
            <w:tcW w:w="844" w:type="dxa"/>
            <w:tcBorders>
              <w:top w:val="nil"/>
              <w:left w:val="nil"/>
              <w:bottom w:val="nil"/>
              <w:right w:val="nil"/>
            </w:tcBorders>
            <w:shd w:val="clear" w:color="auto" w:fill="auto"/>
            <w:noWrap/>
            <w:vAlign w:val="bottom"/>
            <w:hideMark/>
          </w:tcPr>
          <w:p w14:paraId="720526B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5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57" w:author="Peto" w:date="2018-06-14T07:18:00Z">
                  <w:rPr>
                    <w:rFonts w:ascii="Calibri" w:hAnsi="Calibri" w:cs="Calibri"/>
                    <w:color w:val="000000"/>
                    <w:sz w:val="18"/>
                    <w:szCs w:val="18"/>
                  </w:rPr>
                </w:rPrChange>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5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59"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6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61" w:author="Peto" w:date="2018-06-14T07:18:00Z">
                  <w:rPr>
                    <w:rFonts w:ascii="Calibri" w:hAnsi="Calibri" w:cs="Calibri"/>
                    <w:color w:val="000000"/>
                    <w:sz w:val="18"/>
                    <w:szCs w:val="18"/>
                  </w:rPr>
                </w:rPrChange>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63" w:author="Peto" w:date="2018-06-14T07:18:00Z">
                  <w:rPr>
                    <w:rFonts w:ascii="Calibri" w:hAnsi="Calibri" w:cs="Calibri"/>
                    <w:color w:val="000000"/>
                    <w:sz w:val="18"/>
                    <w:szCs w:val="18"/>
                  </w:rPr>
                </w:rPrChange>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64"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6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66" w:author="Peto" w:date="2018-06-14T07:18:00Z">
                  <w:rPr>
                    <w:rFonts w:ascii="Calibri" w:hAnsi="Calibri" w:cs="Calibri"/>
                    <w:color w:val="000000"/>
                    <w:sz w:val="18"/>
                    <w:szCs w:val="18"/>
                  </w:rPr>
                </w:rPrChange>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6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70" w:author="Peto" w:date="2018-06-14T07:18:00Z">
                  <w:rPr>
                    <w:rFonts w:ascii="Calibri" w:hAnsi="Calibri" w:cs="Calibri"/>
                    <w:color w:val="000000"/>
                    <w:sz w:val="18"/>
                    <w:szCs w:val="18"/>
                  </w:rPr>
                </w:rPrChange>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7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72" w:author="Peto" w:date="2018-06-14T07:18:00Z">
                  <w:rPr>
                    <w:rFonts w:ascii="Calibri" w:hAnsi="Calibri" w:cs="Calibri"/>
                    <w:color w:val="000000"/>
                    <w:sz w:val="18"/>
                    <w:szCs w:val="18"/>
                  </w:rPr>
                </w:rPrChange>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73"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7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75" w:author="Peto" w:date="2018-06-14T07:18:00Z">
                  <w:rPr>
                    <w:rFonts w:ascii="Calibri" w:hAnsi="Calibri" w:cs="Calibri"/>
                    <w:color w:val="000000"/>
                    <w:sz w:val="18"/>
                    <w:szCs w:val="18"/>
                  </w:rPr>
                </w:rPrChange>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7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79" w:author="Peto" w:date="2018-06-14T07:18:00Z">
                  <w:rPr>
                    <w:rFonts w:ascii="Calibri" w:hAnsi="Calibri" w:cs="Calibri"/>
                    <w:color w:val="000000"/>
                    <w:sz w:val="18"/>
                    <w:szCs w:val="18"/>
                  </w:rPr>
                </w:rPrChange>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8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81" w:author="Peto" w:date="2018-06-14T07:18:00Z">
                  <w:rPr>
                    <w:rFonts w:ascii="Calibri" w:hAnsi="Calibri" w:cs="Calibri"/>
                    <w:color w:val="000000"/>
                    <w:sz w:val="18"/>
                    <w:szCs w:val="18"/>
                  </w:rPr>
                </w:rPrChange>
              </w:rPr>
              <w:t>8.17</w:t>
            </w:r>
          </w:p>
        </w:tc>
      </w:tr>
      <w:tr w:rsidR="00CE547F" w:rsidRPr="00A82009"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682" w:author="Peto" w:date="2018-06-14T07:18:00Z">
                  <w:rPr>
                    <w:rFonts w:ascii="Arial" w:hAnsi="Arial" w:cs="Arial"/>
                    <w:sz w:val="18"/>
                    <w:szCs w:val="18"/>
                  </w:rPr>
                </w:rPrChange>
              </w:rPr>
            </w:pPr>
            <w:r w:rsidRPr="00A82009">
              <w:rPr>
                <w:rFonts w:ascii="Arial" w:hAnsi="Arial" w:cs="Arial"/>
                <w:noProof/>
                <w:sz w:val="18"/>
                <w:szCs w:val="18"/>
                <w:rPrChange w:id="9683" w:author="Peto" w:date="2018-06-14T07:18:00Z">
                  <w:rPr>
                    <w:rFonts w:ascii="Arial" w:hAnsi="Arial" w:cs="Arial"/>
                    <w:sz w:val="18"/>
                    <w:szCs w:val="18"/>
                  </w:rPr>
                </w:rPrChange>
              </w:rPr>
              <w:t>3</w:t>
            </w:r>
          </w:p>
        </w:tc>
        <w:tc>
          <w:tcPr>
            <w:tcW w:w="844" w:type="dxa"/>
            <w:tcBorders>
              <w:top w:val="nil"/>
              <w:left w:val="nil"/>
              <w:bottom w:val="nil"/>
              <w:right w:val="nil"/>
            </w:tcBorders>
            <w:shd w:val="clear" w:color="auto" w:fill="auto"/>
            <w:noWrap/>
            <w:vAlign w:val="bottom"/>
            <w:hideMark/>
          </w:tcPr>
          <w:p w14:paraId="76FE5B0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8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85" w:author="Peto" w:date="2018-06-14T07:18:00Z">
                  <w:rPr>
                    <w:rFonts w:ascii="Calibri" w:hAnsi="Calibri" w:cs="Calibri"/>
                    <w:color w:val="000000"/>
                    <w:sz w:val="18"/>
                    <w:szCs w:val="18"/>
                  </w:rPr>
                </w:rPrChange>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8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8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89" w:author="Peto" w:date="2018-06-14T07:18:00Z">
                  <w:rPr>
                    <w:rFonts w:ascii="Calibri" w:hAnsi="Calibri" w:cs="Calibri"/>
                    <w:color w:val="000000"/>
                    <w:sz w:val="18"/>
                    <w:szCs w:val="18"/>
                  </w:rPr>
                </w:rPrChange>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9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91" w:author="Peto" w:date="2018-06-14T07:18:00Z">
                  <w:rPr>
                    <w:rFonts w:ascii="Calibri" w:hAnsi="Calibri" w:cs="Calibri"/>
                    <w:color w:val="000000"/>
                    <w:sz w:val="18"/>
                    <w:szCs w:val="18"/>
                  </w:rPr>
                </w:rPrChange>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92"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9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94" w:author="Peto" w:date="2018-06-14T07:18:00Z">
                  <w:rPr>
                    <w:rFonts w:ascii="Calibri" w:hAnsi="Calibri" w:cs="Calibri"/>
                    <w:color w:val="000000"/>
                    <w:sz w:val="18"/>
                    <w:szCs w:val="18"/>
                  </w:rPr>
                </w:rPrChange>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9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9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9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98" w:author="Peto" w:date="2018-06-14T07:18:00Z">
                  <w:rPr>
                    <w:rFonts w:ascii="Calibri" w:hAnsi="Calibri" w:cs="Calibri"/>
                    <w:color w:val="000000"/>
                    <w:sz w:val="18"/>
                    <w:szCs w:val="18"/>
                  </w:rPr>
                </w:rPrChange>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00" w:author="Peto" w:date="2018-06-14T07:18:00Z">
                  <w:rPr>
                    <w:rFonts w:ascii="Calibri" w:hAnsi="Calibri" w:cs="Calibri"/>
                    <w:color w:val="000000"/>
                    <w:sz w:val="18"/>
                    <w:szCs w:val="18"/>
                  </w:rPr>
                </w:rPrChange>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01"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0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03" w:author="Peto" w:date="2018-06-14T07:18:00Z">
                  <w:rPr>
                    <w:rFonts w:ascii="Calibri" w:hAnsi="Calibri" w:cs="Calibri"/>
                    <w:color w:val="000000"/>
                    <w:sz w:val="18"/>
                    <w:szCs w:val="18"/>
                  </w:rPr>
                </w:rPrChange>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0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07" w:author="Peto" w:date="2018-06-14T07:18:00Z">
                  <w:rPr>
                    <w:rFonts w:ascii="Calibri" w:hAnsi="Calibri" w:cs="Calibri"/>
                    <w:color w:val="000000"/>
                    <w:sz w:val="18"/>
                    <w:szCs w:val="18"/>
                  </w:rPr>
                </w:rPrChange>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0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09" w:author="Peto" w:date="2018-06-14T07:18:00Z">
                  <w:rPr>
                    <w:rFonts w:ascii="Calibri" w:hAnsi="Calibri" w:cs="Calibri"/>
                    <w:color w:val="000000"/>
                    <w:sz w:val="18"/>
                    <w:szCs w:val="18"/>
                  </w:rPr>
                </w:rPrChange>
              </w:rPr>
              <w:t>4.11</w:t>
            </w:r>
          </w:p>
        </w:tc>
      </w:tr>
      <w:tr w:rsidR="00CE547F" w:rsidRPr="00A82009"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710" w:author="Peto" w:date="2018-06-14T07:18:00Z">
                  <w:rPr>
                    <w:rFonts w:ascii="Arial" w:hAnsi="Arial" w:cs="Arial"/>
                    <w:sz w:val="18"/>
                    <w:szCs w:val="18"/>
                  </w:rPr>
                </w:rPrChange>
              </w:rPr>
            </w:pPr>
            <w:r w:rsidRPr="00A82009">
              <w:rPr>
                <w:rFonts w:ascii="Arial" w:hAnsi="Arial" w:cs="Arial"/>
                <w:noProof/>
                <w:sz w:val="18"/>
                <w:szCs w:val="18"/>
                <w:rPrChange w:id="9711" w:author="Peto" w:date="2018-06-14T07:18:00Z">
                  <w:rPr>
                    <w:rFonts w:ascii="Arial" w:hAnsi="Arial" w:cs="Arial"/>
                    <w:sz w:val="18"/>
                    <w:szCs w:val="18"/>
                  </w:rPr>
                </w:rPrChange>
              </w:rPr>
              <w:t>4</w:t>
            </w:r>
          </w:p>
        </w:tc>
        <w:tc>
          <w:tcPr>
            <w:tcW w:w="844" w:type="dxa"/>
            <w:tcBorders>
              <w:top w:val="nil"/>
              <w:left w:val="nil"/>
              <w:bottom w:val="nil"/>
              <w:right w:val="nil"/>
            </w:tcBorders>
            <w:shd w:val="clear" w:color="auto" w:fill="auto"/>
            <w:noWrap/>
            <w:vAlign w:val="bottom"/>
            <w:hideMark/>
          </w:tcPr>
          <w:p w14:paraId="179734F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1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13" w:author="Peto" w:date="2018-06-14T07:18:00Z">
                  <w:rPr>
                    <w:rFonts w:ascii="Calibri" w:hAnsi="Calibri" w:cs="Calibri"/>
                    <w:color w:val="000000"/>
                    <w:sz w:val="18"/>
                    <w:szCs w:val="18"/>
                  </w:rPr>
                </w:rPrChange>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1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1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17" w:author="Peto" w:date="2018-06-14T07:18:00Z">
                  <w:rPr>
                    <w:rFonts w:ascii="Calibri" w:hAnsi="Calibri" w:cs="Calibri"/>
                    <w:color w:val="000000"/>
                    <w:sz w:val="18"/>
                    <w:szCs w:val="18"/>
                  </w:rPr>
                </w:rPrChange>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18"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19"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20"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21"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22"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23"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24"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25"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26"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27"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28"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29"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30"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31"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32"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rPrChange w:id="9733" w:author="Peto" w:date="2018-06-14T07:18:00Z">
                  <w:rPr>
                    <w:rFonts w:ascii="Calibri" w:hAnsi="Calibri" w:cs="Calibri"/>
                    <w:color w:val="000000"/>
                    <w:sz w:val="18"/>
                    <w:szCs w:val="18"/>
                  </w:rPr>
                </w:rPrChange>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34"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36" w:author="Peto" w:date="2018-06-14T07:18:00Z">
                  <w:rPr>
                    <w:rFonts w:ascii="Calibri" w:hAnsi="Calibri" w:cs="Calibri"/>
                    <w:color w:val="000000"/>
                    <w:sz w:val="18"/>
                    <w:szCs w:val="18"/>
                  </w:rPr>
                </w:rPrChange>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3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39"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40"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9741" w:author="Peto" w:date="2018-06-14T07:18:00Z">
                  <w:rPr>
                    <w:rFonts w:ascii="Calibri" w:hAnsi="Calibri" w:cs="Calibri"/>
                    <w:color w:val="000000"/>
                    <w:sz w:val="18"/>
                    <w:szCs w:val="18"/>
                  </w:rPr>
                </w:rPrChange>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4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43" w:author="Peto" w:date="2018-06-14T07:18:00Z">
                  <w:rPr>
                    <w:rFonts w:ascii="Calibri" w:hAnsi="Calibri" w:cs="Calibri"/>
                    <w:color w:val="000000"/>
                    <w:sz w:val="18"/>
                    <w:szCs w:val="18"/>
                  </w:rPr>
                </w:rPrChange>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44"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46" w:author="Peto" w:date="2018-06-14T07:18:00Z">
                  <w:rPr>
                    <w:rFonts w:ascii="Calibri" w:hAnsi="Calibri" w:cs="Calibri"/>
                    <w:color w:val="000000"/>
                    <w:sz w:val="18"/>
                    <w:szCs w:val="18"/>
                  </w:rPr>
                </w:rPrChange>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4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4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50" w:author="Peto" w:date="2018-06-14T07:18:00Z">
                  <w:rPr>
                    <w:rFonts w:ascii="Calibri" w:hAnsi="Calibri" w:cs="Calibri"/>
                    <w:color w:val="000000"/>
                    <w:sz w:val="18"/>
                    <w:szCs w:val="18"/>
                  </w:rPr>
                </w:rPrChange>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5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52" w:author="Peto" w:date="2018-06-14T07:18:00Z">
                  <w:rPr>
                    <w:rFonts w:ascii="Calibri" w:hAnsi="Calibri" w:cs="Calibri"/>
                    <w:color w:val="000000"/>
                    <w:sz w:val="18"/>
                    <w:szCs w:val="18"/>
                  </w:rPr>
                </w:rPrChange>
              </w:rPr>
              <w:t>4.53</w:t>
            </w:r>
          </w:p>
        </w:tc>
      </w:tr>
      <w:tr w:rsidR="00CE547F" w:rsidRPr="00A82009"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753" w:author="Peto" w:date="2018-06-14T07:18:00Z">
                  <w:rPr>
                    <w:rFonts w:ascii="Arial" w:hAnsi="Arial" w:cs="Arial"/>
                    <w:sz w:val="18"/>
                    <w:szCs w:val="18"/>
                  </w:rPr>
                </w:rPrChange>
              </w:rPr>
            </w:pPr>
            <w:r w:rsidRPr="00A82009">
              <w:rPr>
                <w:rFonts w:ascii="Arial" w:hAnsi="Arial" w:cs="Arial"/>
                <w:noProof/>
                <w:sz w:val="18"/>
                <w:szCs w:val="18"/>
                <w:rPrChange w:id="9754" w:author="Peto" w:date="2018-06-14T07:18:00Z">
                  <w:rPr>
                    <w:rFonts w:ascii="Arial" w:hAnsi="Arial" w:cs="Arial"/>
                    <w:sz w:val="18"/>
                    <w:szCs w:val="18"/>
                  </w:rPr>
                </w:rPrChange>
              </w:rPr>
              <w:t>5</w:t>
            </w:r>
          </w:p>
        </w:tc>
        <w:tc>
          <w:tcPr>
            <w:tcW w:w="844" w:type="dxa"/>
            <w:tcBorders>
              <w:top w:val="nil"/>
              <w:left w:val="nil"/>
              <w:bottom w:val="nil"/>
              <w:right w:val="nil"/>
            </w:tcBorders>
            <w:shd w:val="clear" w:color="auto" w:fill="auto"/>
            <w:noWrap/>
            <w:vAlign w:val="bottom"/>
            <w:hideMark/>
          </w:tcPr>
          <w:p w14:paraId="74E7E61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56" w:author="Peto" w:date="2018-06-14T07:18:00Z">
                  <w:rPr>
                    <w:rFonts w:ascii="Calibri" w:hAnsi="Calibri" w:cs="Calibri"/>
                    <w:color w:val="000000"/>
                    <w:sz w:val="18"/>
                    <w:szCs w:val="18"/>
                  </w:rPr>
                </w:rPrChange>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5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60" w:author="Peto" w:date="2018-06-14T07:18:00Z">
                  <w:rPr>
                    <w:rFonts w:ascii="Calibri" w:hAnsi="Calibri" w:cs="Calibri"/>
                    <w:color w:val="000000"/>
                    <w:sz w:val="18"/>
                    <w:szCs w:val="18"/>
                  </w:rPr>
                </w:rPrChange>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6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62"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63"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6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65" w:author="Peto" w:date="2018-06-14T07:18:00Z">
                  <w:rPr>
                    <w:rFonts w:ascii="Calibri" w:hAnsi="Calibri" w:cs="Calibri"/>
                    <w:color w:val="000000"/>
                    <w:sz w:val="18"/>
                    <w:szCs w:val="18"/>
                  </w:rPr>
                </w:rPrChange>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6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6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69" w:author="Peto" w:date="2018-06-14T07:18:00Z">
                  <w:rPr>
                    <w:rFonts w:ascii="Calibri" w:hAnsi="Calibri" w:cs="Calibri"/>
                    <w:color w:val="000000"/>
                    <w:sz w:val="18"/>
                    <w:szCs w:val="18"/>
                  </w:rPr>
                </w:rPrChange>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7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71" w:author="Peto" w:date="2018-06-14T07:18:00Z">
                  <w:rPr>
                    <w:rFonts w:ascii="Calibri" w:hAnsi="Calibri" w:cs="Calibri"/>
                    <w:color w:val="000000"/>
                    <w:sz w:val="18"/>
                    <w:szCs w:val="18"/>
                  </w:rPr>
                </w:rPrChange>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72"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74" w:author="Peto" w:date="2018-06-14T07:18:00Z">
                  <w:rPr>
                    <w:rFonts w:ascii="Calibri" w:hAnsi="Calibri" w:cs="Calibri"/>
                    <w:color w:val="000000"/>
                    <w:sz w:val="18"/>
                    <w:szCs w:val="18"/>
                  </w:rPr>
                </w:rPrChange>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7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7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7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78" w:author="Peto" w:date="2018-06-14T07:18:00Z">
                  <w:rPr>
                    <w:rFonts w:ascii="Calibri" w:hAnsi="Calibri" w:cs="Calibri"/>
                    <w:color w:val="000000"/>
                    <w:sz w:val="18"/>
                    <w:szCs w:val="18"/>
                  </w:rPr>
                </w:rPrChange>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80" w:author="Peto" w:date="2018-06-14T07:18:00Z">
                  <w:rPr>
                    <w:rFonts w:ascii="Calibri" w:hAnsi="Calibri" w:cs="Calibri"/>
                    <w:color w:val="000000"/>
                    <w:sz w:val="18"/>
                    <w:szCs w:val="18"/>
                  </w:rPr>
                </w:rPrChange>
              </w:rPr>
              <w:t>5.46</w:t>
            </w:r>
          </w:p>
        </w:tc>
      </w:tr>
      <w:tr w:rsidR="00CE547F" w:rsidRPr="00A82009"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781" w:author="Peto" w:date="2018-06-14T07:18:00Z">
                  <w:rPr>
                    <w:rFonts w:ascii="Arial" w:hAnsi="Arial" w:cs="Arial"/>
                    <w:sz w:val="18"/>
                    <w:szCs w:val="18"/>
                  </w:rPr>
                </w:rPrChange>
              </w:rPr>
            </w:pPr>
            <w:r w:rsidRPr="00A82009">
              <w:rPr>
                <w:rFonts w:ascii="Arial" w:hAnsi="Arial" w:cs="Arial"/>
                <w:noProof/>
                <w:sz w:val="18"/>
                <w:szCs w:val="18"/>
                <w:rPrChange w:id="9782" w:author="Peto" w:date="2018-06-14T07:18:00Z">
                  <w:rPr>
                    <w:rFonts w:ascii="Arial" w:hAnsi="Arial" w:cs="Arial"/>
                    <w:sz w:val="18"/>
                    <w:szCs w:val="18"/>
                  </w:rPr>
                </w:rPrChange>
              </w:rPr>
              <w:t>6</w:t>
            </w:r>
          </w:p>
        </w:tc>
        <w:tc>
          <w:tcPr>
            <w:tcW w:w="844" w:type="dxa"/>
            <w:tcBorders>
              <w:top w:val="nil"/>
              <w:left w:val="nil"/>
              <w:bottom w:val="nil"/>
              <w:right w:val="nil"/>
            </w:tcBorders>
            <w:shd w:val="clear" w:color="auto" w:fill="auto"/>
            <w:noWrap/>
            <w:vAlign w:val="bottom"/>
            <w:hideMark/>
          </w:tcPr>
          <w:p w14:paraId="26A16B8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8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84" w:author="Peto" w:date="2018-06-14T07:18:00Z">
                  <w:rPr>
                    <w:rFonts w:ascii="Calibri" w:hAnsi="Calibri" w:cs="Calibri"/>
                    <w:color w:val="000000"/>
                    <w:sz w:val="18"/>
                    <w:szCs w:val="18"/>
                  </w:rPr>
                </w:rPrChange>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8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88" w:author="Peto" w:date="2018-06-14T07:18:00Z">
                  <w:rPr>
                    <w:rFonts w:ascii="Calibri" w:hAnsi="Calibri" w:cs="Calibri"/>
                    <w:color w:val="000000"/>
                    <w:sz w:val="18"/>
                    <w:szCs w:val="18"/>
                  </w:rPr>
                </w:rPrChange>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8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90" w:author="Peto" w:date="2018-06-14T07:18:00Z">
                  <w:rPr>
                    <w:rFonts w:ascii="Calibri" w:hAnsi="Calibri" w:cs="Calibri"/>
                    <w:color w:val="000000"/>
                    <w:sz w:val="18"/>
                    <w:szCs w:val="18"/>
                  </w:rPr>
                </w:rPrChange>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91"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93" w:author="Peto" w:date="2018-06-14T07:18:00Z">
                  <w:rPr>
                    <w:rFonts w:ascii="Calibri" w:hAnsi="Calibri" w:cs="Calibri"/>
                    <w:color w:val="000000"/>
                    <w:sz w:val="18"/>
                    <w:szCs w:val="18"/>
                  </w:rPr>
                </w:rPrChange>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9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9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97" w:author="Peto" w:date="2018-06-14T07:18:00Z">
                  <w:rPr>
                    <w:rFonts w:ascii="Calibri" w:hAnsi="Calibri" w:cs="Calibri"/>
                    <w:color w:val="000000"/>
                    <w:sz w:val="18"/>
                    <w:szCs w:val="18"/>
                  </w:rPr>
                </w:rPrChange>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99" w:author="Peto" w:date="2018-06-14T07:18:00Z">
                  <w:rPr>
                    <w:rFonts w:ascii="Calibri" w:hAnsi="Calibri" w:cs="Calibri"/>
                    <w:color w:val="000000"/>
                    <w:sz w:val="18"/>
                    <w:szCs w:val="18"/>
                  </w:rPr>
                </w:rPrChange>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00"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02" w:author="Peto" w:date="2018-06-14T07:18:00Z">
                  <w:rPr>
                    <w:rFonts w:ascii="Calibri" w:hAnsi="Calibri" w:cs="Calibri"/>
                    <w:color w:val="000000"/>
                    <w:sz w:val="18"/>
                    <w:szCs w:val="18"/>
                  </w:rPr>
                </w:rPrChange>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0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04"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0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06" w:author="Peto" w:date="2018-06-14T07:18:00Z">
                  <w:rPr>
                    <w:rFonts w:ascii="Calibri" w:hAnsi="Calibri" w:cs="Calibri"/>
                    <w:color w:val="000000"/>
                    <w:sz w:val="18"/>
                    <w:szCs w:val="18"/>
                  </w:rPr>
                </w:rPrChange>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0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08" w:author="Peto" w:date="2018-06-14T07:18:00Z">
                  <w:rPr>
                    <w:rFonts w:ascii="Calibri" w:hAnsi="Calibri" w:cs="Calibri"/>
                    <w:color w:val="000000"/>
                    <w:sz w:val="18"/>
                    <w:szCs w:val="18"/>
                  </w:rPr>
                </w:rPrChange>
              </w:rPr>
              <w:t>6.04</w:t>
            </w:r>
          </w:p>
        </w:tc>
      </w:tr>
      <w:tr w:rsidR="00CE547F" w:rsidRPr="00A82009"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809" w:author="Peto" w:date="2018-06-14T07:18:00Z">
                  <w:rPr>
                    <w:rFonts w:ascii="Arial" w:hAnsi="Arial" w:cs="Arial"/>
                    <w:sz w:val="18"/>
                    <w:szCs w:val="18"/>
                  </w:rPr>
                </w:rPrChange>
              </w:rPr>
            </w:pPr>
            <w:r w:rsidRPr="00A82009">
              <w:rPr>
                <w:rFonts w:ascii="Arial" w:hAnsi="Arial" w:cs="Arial"/>
                <w:noProof/>
                <w:sz w:val="18"/>
                <w:szCs w:val="18"/>
                <w:rPrChange w:id="9810" w:author="Peto" w:date="2018-06-14T07:18:00Z">
                  <w:rPr>
                    <w:rFonts w:ascii="Arial" w:hAnsi="Arial" w:cs="Arial"/>
                    <w:sz w:val="18"/>
                    <w:szCs w:val="18"/>
                  </w:rPr>
                </w:rPrChange>
              </w:rPr>
              <w:t>7</w:t>
            </w:r>
          </w:p>
        </w:tc>
        <w:tc>
          <w:tcPr>
            <w:tcW w:w="844" w:type="dxa"/>
            <w:tcBorders>
              <w:top w:val="nil"/>
              <w:left w:val="nil"/>
              <w:bottom w:val="nil"/>
              <w:right w:val="nil"/>
            </w:tcBorders>
            <w:shd w:val="clear" w:color="auto" w:fill="auto"/>
            <w:noWrap/>
            <w:vAlign w:val="bottom"/>
            <w:hideMark/>
          </w:tcPr>
          <w:p w14:paraId="48EDC0A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1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12" w:author="Peto" w:date="2018-06-14T07:18:00Z">
                  <w:rPr>
                    <w:rFonts w:ascii="Calibri" w:hAnsi="Calibri" w:cs="Calibri"/>
                    <w:color w:val="000000"/>
                    <w:sz w:val="18"/>
                    <w:szCs w:val="18"/>
                  </w:rPr>
                </w:rPrChange>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14"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1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16" w:author="Peto" w:date="2018-06-14T07:18:00Z">
                  <w:rPr>
                    <w:rFonts w:ascii="Calibri" w:hAnsi="Calibri" w:cs="Calibri"/>
                    <w:color w:val="000000"/>
                    <w:sz w:val="18"/>
                    <w:szCs w:val="18"/>
                  </w:rPr>
                </w:rPrChange>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1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18" w:author="Peto" w:date="2018-06-14T07:18:00Z">
                  <w:rPr>
                    <w:rFonts w:ascii="Calibri" w:hAnsi="Calibri" w:cs="Calibri"/>
                    <w:color w:val="000000"/>
                    <w:sz w:val="18"/>
                    <w:szCs w:val="18"/>
                  </w:rPr>
                </w:rPrChange>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19"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2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21" w:author="Peto" w:date="2018-06-14T07:18:00Z">
                  <w:rPr>
                    <w:rFonts w:ascii="Calibri" w:hAnsi="Calibri" w:cs="Calibri"/>
                    <w:color w:val="000000"/>
                    <w:sz w:val="18"/>
                    <w:szCs w:val="18"/>
                  </w:rPr>
                </w:rPrChange>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2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23"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2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25" w:author="Peto" w:date="2018-06-14T07:18:00Z">
                  <w:rPr>
                    <w:rFonts w:ascii="Calibri" w:hAnsi="Calibri" w:cs="Calibri"/>
                    <w:color w:val="000000"/>
                    <w:sz w:val="18"/>
                    <w:szCs w:val="18"/>
                  </w:rPr>
                </w:rPrChange>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2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27" w:author="Peto" w:date="2018-06-14T07:18:00Z">
                  <w:rPr>
                    <w:rFonts w:ascii="Calibri" w:hAnsi="Calibri" w:cs="Calibri"/>
                    <w:color w:val="000000"/>
                    <w:sz w:val="18"/>
                    <w:szCs w:val="18"/>
                  </w:rPr>
                </w:rPrChange>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28"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30" w:author="Peto" w:date="2018-06-14T07:18:00Z">
                  <w:rPr>
                    <w:rFonts w:ascii="Calibri" w:hAnsi="Calibri" w:cs="Calibri"/>
                    <w:color w:val="000000"/>
                    <w:sz w:val="18"/>
                    <w:szCs w:val="18"/>
                  </w:rPr>
                </w:rPrChange>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3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32"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34" w:author="Peto" w:date="2018-06-14T07:18:00Z">
                  <w:rPr>
                    <w:rFonts w:ascii="Calibri" w:hAnsi="Calibri" w:cs="Calibri"/>
                    <w:color w:val="000000"/>
                    <w:sz w:val="18"/>
                    <w:szCs w:val="18"/>
                  </w:rPr>
                </w:rPrChange>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36" w:author="Peto" w:date="2018-06-14T07:18:00Z">
                  <w:rPr>
                    <w:rFonts w:ascii="Calibri" w:hAnsi="Calibri" w:cs="Calibri"/>
                    <w:color w:val="000000"/>
                    <w:sz w:val="18"/>
                    <w:szCs w:val="18"/>
                  </w:rPr>
                </w:rPrChange>
              </w:rPr>
              <w:t>4.74</w:t>
            </w:r>
          </w:p>
        </w:tc>
      </w:tr>
      <w:tr w:rsidR="00CE547F" w:rsidRPr="00A82009"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837" w:author="Peto" w:date="2018-06-14T07:18:00Z">
                  <w:rPr>
                    <w:rFonts w:ascii="Arial" w:hAnsi="Arial" w:cs="Arial"/>
                    <w:sz w:val="18"/>
                    <w:szCs w:val="18"/>
                  </w:rPr>
                </w:rPrChange>
              </w:rPr>
            </w:pPr>
            <w:r w:rsidRPr="00A82009">
              <w:rPr>
                <w:rFonts w:ascii="Arial" w:hAnsi="Arial" w:cs="Arial"/>
                <w:noProof/>
                <w:sz w:val="18"/>
                <w:szCs w:val="18"/>
                <w:rPrChange w:id="9838" w:author="Peto" w:date="2018-06-14T07:18:00Z">
                  <w:rPr>
                    <w:rFonts w:ascii="Arial" w:hAnsi="Arial" w:cs="Arial"/>
                    <w:sz w:val="18"/>
                    <w:szCs w:val="18"/>
                  </w:rPr>
                </w:rPrChange>
              </w:rPr>
              <w:t>8</w:t>
            </w:r>
          </w:p>
        </w:tc>
        <w:tc>
          <w:tcPr>
            <w:tcW w:w="844" w:type="dxa"/>
            <w:tcBorders>
              <w:top w:val="nil"/>
              <w:left w:val="nil"/>
              <w:bottom w:val="nil"/>
              <w:right w:val="nil"/>
            </w:tcBorders>
            <w:shd w:val="clear" w:color="auto" w:fill="auto"/>
            <w:noWrap/>
            <w:vAlign w:val="bottom"/>
            <w:hideMark/>
          </w:tcPr>
          <w:p w14:paraId="53F9496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40" w:author="Peto" w:date="2018-06-14T07:18:00Z">
                  <w:rPr>
                    <w:rFonts w:ascii="Calibri" w:hAnsi="Calibri" w:cs="Calibri"/>
                    <w:color w:val="000000"/>
                    <w:sz w:val="18"/>
                    <w:szCs w:val="18"/>
                  </w:rPr>
                </w:rPrChange>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42"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44" w:author="Peto" w:date="2018-06-14T07:18:00Z">
                  <w:rPr>
                    <w:rFonts w:ascii="Calibri" w:hAnsi="Calibri" w:cs="Calibri"/>
                    <w:color w:val="000000"/>
                    <w:sz w:val="18"/>
                    <w:szCs w:val="18"/>
                  </w:rPr>
                </w:rPrChange>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46"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47"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49" w:author="Peto" w:date="2018-06-14T07:18:00Z">
                  <w:rPr>
                    <w:rFonts w:ascii="Calibri" w:hAnsi="Calibri" w:cs="Calibri"/>
                    <w:color w:val="000000"/>
                    <w:sz w:val="18"/>
                    <w:szCs w:val="18"/>
                  </w:rPr>
                </w:rPrChange>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51"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5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53" w:author="Peto" w:date="2018-06-14T07:18:00Z">
                  <w:rPr>
                    <w:rFonts w:ascii="Calibri" w:hAnsi="Calibri" w:cs="Calibri"/>
                    <w:color w:val="000000"/>
                    <w:sz w:val="18"/>
                    <w:szCs w:val="18"/>
                  </w:rPr>
                </w:rPrChange>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5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55" w:author="Peto" w:date="2018-06-14T07:18:00Z">
                  <w:rPr>
                    <w:rFonts w:ascii="Calibri" w:hAnsi="Calibri" w:cs="Calibri"/>
                    <w:color w:val="000000"/>
                    <w:sz w:val="18"/>
                    <w:szCs w:val="18"/>
                  </w:rPr>
                </w:rPrChange>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56"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58" w:author="Peto" w:date="2018-06-14T07:18:00Z">
                  <w:rPr>
                    <w:rFonts w:ascii="Calibri" w:hAnsi="Calibri" w:cs="Calibri"/>
                    <w:color w:val="000000"/>
                    <w:sz w:val="18"/>
                    <w:szCs w:val="18"/>
                  </w:rPr>
                </w:rPrChange>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60"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6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62" w:author="Peto" w:date="2018-06-14T07:18:00Z">
                  <w:rPr>
                    <w:rFonts w:ascii="Calibri" w:hAnsi="Calibri" w:cs="Calibri"/>
                    <w:color w:val="000000"/>
                    <w:sz w:val="18"/>
                    <w:szCs w:val="18"/>
                  </w:rPr>
                </w:rPrChange>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64" w:author="Peto" w:date="2018-06-14T07:18:00Z">
                  <w:rPr>
                    <w:rFonts w:ascii="Calibri" w:hAnsi="Calibri" w:cs="Calibri"/>
                    <w:color w:val="000000"/>
                    <w:sz w:val="18"/>
                    <w:szCs w:val="18"/>
                  </w:rPr>
                </w:rPrChange>
              </w:rPr>
              <w:t>5.05</w:t>
            </w:r>
          </w:p>
        </w:tc>
      </w:tr>
      <w:tr w:rsidR="00CE547F" w:rsidRPr="00A82009"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865" w:author="Peto" w:date="2018-06-14T07:18:00Z">
                  <w:rPr>
                    <w:rFonts w:ascii="Arial" w:hAnsi="Arial" w:cs="Arial"/>
                    <w:sz w:val="18"/>
                    <w:szCs w:val="18"/>
                  </w:rPr>
                </w:rPrChange>
              </w:rPr>
            </w:pPr>
            <w:r w:rsidRPr="00A82009">
              <w:rPr>
                <w:rFonts w:ascii="Arial" w:hAnsi="Arial" w:cs="Arial"/>
                <w:noProof/>
                <w:sz w:val="18"/>
                <w:szCs w:val="18"/>
                <w:rPrChange w:id="9866" w:author="Peto" w:date="2018-06-14T07:18:00Z">
                  <w:rPr>
                    <w:rFonts w:ascii="Arial" w:hAnsi="Arial" w:cs="Arial"/>
                    <w:sz w:val="18"/>
                    <w:szCs w:val="18"/>
                  </w:rPr>
                </w:rPrChange>
              </w:rPr>
              <w:t>13</w:t>
            </w:r>
          </w:p>
        </w:tc>
        <w:tc>
          <w:tcPr>
            <w:tcW w:w="844" w:type="dxa"/>
            <w:tcBorders>
              <w:top w:val="nil"/>
              <w:left w:val="nil"/>
              <w:bottom w:val="nil"/>
              <w:right w:val="nil"/>
            </w:tcBorders>
            <w:shd w:val="clear" w:color="auto" w:fill="auto"/>
            <w:noWrap/>
            <w:vAlign w:val="bottom"/>
            <w:hideMark/>
          </w:tcPr>
          <w:p w14:paraId="7CC25E5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68" w:author="Peto" w:date="2018-06-14T07:18:00Z">
                  <w:rPr>
                    <w:rFonts w:ascii="Calibri" w:hAnsi="Calibri" w:cs="Calibri"/>
                    <w:color w:val="000000"/>
                    <w:sz w:val="18"/>
                    <w:szCs w:val="18"/>
                  </w:rPr>
                </w:rPrChange>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70"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7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72" w:author="Peto" w:date="2018-06-14T07:18:00Z">
                  <w:rPr>
                    <w:rFonts w:ascii="Calibri" w:hAnsi="Calibri" w:cs="Calibri"/>
                    <w:color w:val="000000"/>
                    <w:sz w:val="18"/>
                    <w:szCs w:val="18"/>
                  </w:rPr>
                </w:rPrChange>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74"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75"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77" w:author="Peto" w:date="2018-06-14T07:18:00Z">
                  <w:rPr>
                    <w:rFonts w:ascii="Calibri" w:hAnsi="Calibri" w:cs="Calibri"/>
                    <w:color w:val="000000"/>
                    <w:sz w:val="18"/>
                    <w:szCs w:val="18"/>
                  </w:rPr>
                </w:rPrChange>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79"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8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81" w:author="Peto" w:date="2018-06-14T07:18:00Z">
                  <w:rPr>
                    <w:rFonts w:ascii="Calibri" w:hAnsi="Calibri" w:cs="Calibri"/>
                    <w:color w:val="000000"/>
                    <w:sz w:val="18"/>
                    <w:szCs w:val="18"/>
                  </w:rPr>
                </w:rPrChange>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83" w:author="Peto" w:date="2018-06-14T07:18:00Z">
                  <w:rPr>
                    <w:rFonts w:ascii="Calibri" w:hAnsi="Calibri" w:cs="Calibri"/>
                    <w:color w:val="000000"/>
                    <w:sz w:val="18"/>
                    <w:szCs w:val="18"/>
                  </w:rPr>
                </w:rPrChange>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84"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86" w:author="Peto" w:date="2018-06-14T07:18:00Z">
                  <w:rPr>
                    <w:rFonts w:ascii="Calibri" w:hAnsi="Calibri" w:cs="Calibri"/>
                    <w:color w:val="000000"/>
                    <w:sz w:val="18"/>
                    <w:szCs w:val="18"/>
                  </w:rPr>
                </w:rPrChange>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8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8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90" w:author="Peto" w:date="2018-06-14T07:18:00Z">
                  <w:rPr>
                    <w:rFonts w:ascii="Calibri" w:hAnsi="Calibri" w:cs="Calibri"/>
                    <w:color w:val="000000"/>
                    <w:sz w:val="18"/>
                    <w:szCs w:val="18"/>
                  </w:rPr>
                </w:rPrChange>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9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92" w:author="Peto" w:date="2018-06-14T07:18:00Z">
                  <w:rPr>
                    <w:rFonts w:ascii="Calibri" w:hAnsi="Calibri" w:cs="Calibri"/>
                    <w:color w:val="000000"/>
                    <w:sz w:val="18"/>
                    <w:szCs w:val="18"/>
                  </w:rPr>
                </w:rPrChange>
              </w:rPr>
              <w:t>7.65</w:t>
            </w:r>
          </w:p>
        </w:tc>
      </w:tr>
      <w:tr w:rsidR="00CE547F" w:rsidRPr="00A82009"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893" w:author="Peto" w:date="2018-06-14T07:18:00Z">
                  <w:rPr>
                    <w:rFonts w:ascii="Arial" w:hAnsi="Arial" w:cs="Arial"/>
                    <w:sz w:val="18"/>
                    <w:szCs w:val="18"/>
                  </w:rPr>
                </w:rPrChange>
              </w:rPr>
            </w:pPr>
            <w:r w:rsidRPr="00A82009">
              <w:rPr>
                <w:rFonts w:ascii="Arial" w:hAnsi="Arial" w:cs="Arial"/>
                <w:noProof/>
                <w:sz w:val="18"/>
                <w:szCs w:val="18"/>
                <w:rPrChange w:id="9894" w:author="Peto" w:date="2018-06-14T07:18:00Z">
                  <w:rPr>
                    <w:rFonts w:ascii="Arial" w:hAnsi="Arial" w:cs="Arial"/>
                    <w:sz w:val="18"/>
                    <w:szCs w:val="18"/>
                  </w:rPr>
                </w:rPrChange>
              </w:rPr>
              <w:t>14</w:t>
            </w:r>
          </w:p>
        </w:tc>
        <w:tc>
          <w:tcPr>
            <w:tcW w:w="844" w:type="dxa"/>
            <w:tcBorders>
              <w:top w:val="nil"/>
              <w:left w:val="nil"/>
              <w:bottom w:val="nil"/>
              <w:right w:val="nil"/>
            </w:tcBorders>
            <w:shd w:val="clear" w:color="auto" w:fill="auto"/>
            <w:noWrap/>
            <w:vAlign w:val="bottom"/>
            <w:hideMark/>
          </w:tcPr>
          <w:p w14:paraId="359A1EF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9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96" w:author="Peto" w:date="2018-06-14T07:18:00Z">
                  <w:rPr>
                    <w:rFonts w:ascii="Calibri" w:hAnsi="Calibri" w:cs="Calibri"/>
                    <w:color w:val="000000"/>
                    <w:sz w:val="18"/>
                    <w:szCs w:val="18"/>
                  </w:rPr>
                </w:rPrChange>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9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9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00" w:author="Peto" w:date="2018-06-14T07:18:00Z">
                  <w:rPr>
                    <w:rFonts w:ascii="Calibri" w:hAnsi="Calibri" w:cs="Calibri"/>
                    <w:color w:val="000000"/>
                    <w:sz w:val="18"/>
                    <w:szCs w:val="18"/>
                  </w:rPr>
                </w:rPrChange>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02"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03"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05" w:author="Peto" w:date="2018-06-14T07:18:00Z">
                  <w:rPr>
                    <w:rFonts w:ascii="Calibri" w:hAnsi="Calibri" w:cs="Calibri"/>
                    <w:color w:val="000000"/>
                    <w:sz w:val="18"/>
                    <w:szCs w:val="18"/>
                  </w:rPr>
                </w:rPrChange>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0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0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09" w:author="Peto" w:date="2018-06-14T07:18:00Z">
                  <w:rPr>
                    <w:rFonts w:ascii="Calibri" w:hAnsi="Calibri" w:cs="Calibri"/>
                    <w:color w:val="000000"/>
                    <w:sz w:val="18"/>
                    <w:szCs w:val="18"/>
                  </w:rPr>
                </w:rPrChange>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1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11" w:author="Peto" w:date="2018-06-14T07:18:00Z">
                  <w:rPr>
                    <w:rFonts w:ascii="Calibri" w:hAnsi="Calibri" w:cs="Calibri"/>
                    <w:color w:val="000000"/>
                    <w:sz w:val="18"/>
                    <w:szCs w:val="18"/>
                  </w:rPr>
                </w:rPrChange>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12"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14" w:author="Peto" w:date="2018-06-14T07:18:00Z">
                  <w:rPr>
                    <w:rFonts w:ascii="Calibri" w:hAnsi="Calibri" w:cs="Calibri"/>
                    <w:color w:val="000000"/>
                    <w:sz w:val="18"/>
                    <w:szCs w:val="18"/>
                  </w:rPr>
                </w:rPrChange>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1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1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1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18" w:author="Peto" w:date="2018-06-14T07:18:00Z">
                  <w:rPr>
                    <w:rFonts w:ascii="Calibri" w:hAnsi="Calibri" w:cs="Calibri"/>
                    <w:color w:val="000000"/>
                    <w:sz w:val="18"/>
                    <w:szCs w:val="18"/>
                  </w:rPr>
                </w:rPrChange>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1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20" w:author="Peto" w:date="2018-06-14T07:18:00Z">
                  <w:rPr>
                    <w:rFonts w:ascii="Calibri" w:hAnsi="Calibri" w:cs="Calibri"/>
                    <w:color w:val="000000"/>
                    <w:sz w:val="18"/>
                    <w:szCs w:val="18"/>
                  </w:rPr>
                </w:rPrChange>
              </w:rPr>
              <w:t>7.69</w:t>
            </w:r>
          </w:p>
        </w:tc>
      </w:tr>
      <w:tr w:rsidR="00CE547F" w:rsidRPr="00A82009"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921" w:author="Peto" w:date="2018-06-14T07:18:00Z">
                  <w:rPr>
                    <w:rFonts w:ascii="Arial" w:hAnsi="Arial" w:cs="Arial"/>
                    <w:sz w:val="18"/>
                    <w:szCs w:val="18"/>
                  </w:rPr>
                </w:rPrChange>
              </w:rPr>
            </w:pPr>
            <w:r w:rsidRPr="00A82009">
              <w:rPr>
                <w:rFonts w:ascii="Arial" w:hAnsi="Arial" w:cs="Arial"/>
                <w:noProof/>
                <w:sz w:val="18"/>
                <w:szCs w:val="18"/>
                <w:rPrChange w:id="9922" w:author="Peto" w:date="2018-06-14T07:18:00Z">
                  <w:rPr>
                    <w:rFonts w:ascii="Arial" w:hAnsi="Arial" w:cs="Arial"/>
                    <w:sz w:val="18"/>
                    <w:szCs w:val="18"/>
                  </w:rPr>
                </w:rPrChange>
              </w:rPr>
              <w:t>15</w:t>
            </w:r>
          </w:p>
        </w:tc>
        <w:tc>
          <w:tcPr>
            <w:tcW w:w="844" w:type="dxa"/>
            <w:tcBorders>
              <w:top w:val="nil"/>
              <w:left w:val="nil"/>
              <w:bottom w:val="nil"/>
              <w:right w:val="nil"/>
            </w:tcBorders>
            <w:shd w:val="clear" w:color="auto" w:fill="auto"/>
            <w:noWrap/>
            <w:vAlign w:val="bottom"/>
            <w:hideMark/>
          </w:tcPr>
          <w:p w14:paraId="70D6609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2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24" w:author="Peto" w:date="2018-06-14T07:18:00Z">
                  <w:rPr>
                    <w:rFonts w:ascii="Calibri" w:hAnsi="Calibri" w:cs="Calibri"/>
                    <w:color w:val="000000"/>
                    <w:sz w:val="18"/>
                    <w:szCs w:val="18"/>
                  </w:rPr>
                </w:rPrChange>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2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2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28" w:author="Peto" w:date="2018-06-14T07:18:00Z">
                  <w:rPr>
                    <w:rFonts w:ascii="Calibri" w:hAnsi="Calibri" w:cs="Calibri"/>
                    <w:color w:val="000000"/>
                    <w:sz w:val="18"/>
                    <w:szCs w:val="18"/>
                  </w:rPr>
                </w:rPrChange>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30" w:author="Peto" w:date="2018-06-14T07:18:00Z">
                  <w:rPr>
                    <w:rFonts w:ascii="Calibri" w:hAnsi="Calibri" w:cs="Calibri"/>
                    <w:color w:val="000000"/>
                    <w:sz w:val="18"/>
                    <w:szCs w:val="18"/>
                  </w:rPr>
                </w:rPrChange>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31"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33" w:author="Peto" w:date="2018-06-14T07:18:00Z">
                  <w:rPr>
                    <w:rFonts w:ascii="Calibri" w:hAnsi="Calibri" w:cs="Calibri"/>
                    <w:color w:val="000000"/>
                    <w:sz w:val="18"/>
                    <w:szCs w:val="18"/>
                  </w:rPr>
                </w:rPrChange>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3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3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37" w:author="Peto" w:date="2018-06-14T07:18:00Z">
                  <w:rPr>
                    <w:rFonts w:ascii="Calibri" w:hAnsi="Calibri" w:cs="Calibri"/>
                    <w:color w:val="000000"/>
                    <w:sz w:val="18"/>
                    <w:szCs w:val="18"/>
                  </w:rPr>
                </w:rPrChange>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3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39" w:author="Peto" w:date="2018-06-14T07:18:00Z">
                  <w:rPr>
                    <w:rFonts w:ascii="Calibri" w:hAnsi="Calibri" w:cs="Calibri"/>
                    <w:color w:val="000000"/>
                    <w:sz w:val="18"/>
                    <w:szCs w:val="18"/>
                  </w:rPr>
                </w:rPrChange>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40"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42" w:author="Peto" w:date="2018-06-14T07:18:00Z">
                  <w:rPr>
                    <w:rFonts w:ascii="Calibri" w:hAnsi="Calibri" w:cs="Calibri"/>
                    <w:color w:val="000000"/>
                    <w:sz w:val="18"/>
                    <w:szCs w:val="18"/>
                  </w:rPr>
                </w:rPrChange>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44"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46" w:author="Peto" w:date="2018-06-14T07:18:00Z">
                  <w:rPr>
                    <w:rFonts w:ascii="Calibri" w:hAnsi="Calibri" w:cs="Calibri"/>
                    <w:color w:val="000000"/>
                    <w:sz w:val="18"/>
                    <w:szCs w:val="18"/>
                  </w:rPr>
                </w:rPrChange>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48" w:author="Peto" w:date="2018-06-14T07:18:00Z">
                  <w:rPr>
                    <w:rFonts w:ascii="Calibri" w:hAnsi="Calibri" w:cs="Calibri"/>
                    <w:color w:val="000000"/>
                    <w:sz w:val="18"/>
                    <w:szCs w:val="18"/>
                  </w:rPr>
                </w:rPrChange>
              </w:rPr>
              <w:t>8.72</w:t>
            </w:r>
          </w:p>
        </w:tc>
      </w:tr>
      <w:tr w:rsidR="00CE547F" w:rsidRPr="00A82009"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949" w:author="Peto" w:date="2018-06-14T07:18:00Z">
                  <w:rPr>
                    <w:rFonts w:ascii="Arial" w:hAnsi="Arial" w:cs="Arial"/>
                    <w:sz w:val="18"/>
                    <w:szCs w:val="18"/>
                  </w:rPr>
                </w:rPrChange>
              </w:rPr>
            </w:pPr>
            <w:r w:rsidRPr="00A82009">
              <w:rPr>
                <w:rFonts w:ascii="Arial" w:hAnsi="Arial" w:cs="Arial"/>
                <w:noProof/>
                <w:sz w:val="18"/>
                <w:szCs w:val="18"/>
                <w:rPrChange w:id="9950" w:author="Peto" w:date="2018-06-14T07:18:00Z">
                  <w:rPr>
                    <w:rFonts w:ascii="Arial" w:hAnsi="Arial" w:cs="Arial"/>
                    <w:sz w:val="18"/>
                    <w:szCs w:val="18"/>
                  </w:rPr>
                </w:rPrChange>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5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52" w:author="Peto" w:date="2018-06-14T07:18:00Z">
                  <w:rPr>
                    <w:rFonts w:ascii="Calibri" w:hAnsi="Calibri" w:cs="Calibri"/>
                    <w:color w:val="000000"/>
                    <w:sz w:val="18"/>
                    <w:szCs w:val="18"/>
                  </w:rPr>
                </w:rPrChange>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54" w:author="Peto" w:date="2018-06-14T07:18:00Z">
                  <w:rPr>
                    <w:rFonts w:ascii="Calibri" w:hAnsi="Calibri" w:cs="Calibri"/>
                    <w:color w:val="000000"/>
                    <w:sz w:val="18"/>
                    <w:szCs w:val="18"/>
                  </w:rPr>
                </w:rPrChange>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56" w:author="Peto" w:date="2018-06-14T07:18:00Z">
                  <w:rPr>
                    <w:rFonts w:ascii="Calibri" w:hAnsi="Calibri" w:cs="Calibri"/>
                    <w:color w:val="000000"/>
                    <w:sz w:val="18"/>
                    <w:szCs w:val="18"/>
                  </w:rPr>
                </w:rPrChange>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58" w:author="Peto" w:date="2018-06-14T07:18:00Z">
                  <w:rPr>
                    <w:rFonts w:ascii="Calibri" w:hAnsi="Calibri" w:cs="Calibri"/>
                    <w:color w:val="000000"/>
                    <w:sz w:val="18"/>
                    <w:szCs w:val="18"/>
                  </w:rPr>
                </w:rPrChange>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995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960" w:author="Peto" w:date="2018-06-14T07:18:00Z">
                  <w:rPr>
                    <w:rFonts w:ascii="Calibri" w:hAnsi="Calibri" w:cs="Calibri"/>
                    <w:color w:val="000000"/>
                    <w:sz w:val="22"/>
                    <w:szCs w:val="22"/>
                  </w:rPr>
                </w:rPrChange>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6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62" w:author="Peto" w:date="2018-06-14T07:18:00Z">
                  <w:rPr>
                    <w:rFonts w:ascii="Calibri" w:hAnsi="Calibri" w:cs="Calibri"/>
                    <w:color w:val="000000"/>
                    <w:sz w:val="18"/>
                    <w:szCs w:val="18"/>
                  </w:rPr>
                </w:rPrChange>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64" w:author="Peto" w:date="2018-06-14T07:18:00Z">
                  <w:rPr>
                    <w:rFonts w:ascii="Calibri" w:hAnsi="Calibri" w:cs="Calibri"/>
                    <w:color w:val="000000"/>
                    <w:sz w:val="18"/>
                    <w:szCs w:val="18"/>
                  </w:rPr>
                </w:rPrChange>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6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66" w:author="Peto" w:date="2018-06-14T07:18:00Z">
                  <w:rPr>
                    <w:rFonts w:ascii="Calibri" w:hAnsi="Calibri" w:cs="Calibri"/>
                    <w:color w:val="000000"/>
                    <w:sz w:val="18"/>
                    <w:szCs w:val="18"/>
                  </w:rPr>
                </w:rPrChange>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68" w:author="Peto" w:date="2018-06-14T07:18:00Z">
                  <w:rPr>
                    <w:rFonts w:ascii="Calibri" w:hAnsi="Calibri" w:cs="Calibri"/>
                    <w:color w:val="000000"/>
                    <w:sz w:val="18"/>
                    <w:szCs w:val="18"/>
                  </w:rPr>
                </w:rPrChange>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70" w:author="Peto" w:date="2018-06-14T07:18:00Z">
                  <w:rPr>
                    <w:rFonts w:ascii="Calibri" w:hAnsi="Calibri" w:cs="Calibri"/>
                    <w:color w:val="000000"/>
                    <w:sz w:val="18"/>
                    <w:szCs w:val="18"/>
                  </w:rPr>
                </w:rPrChange>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7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72" w:author="Peto" w:date="2018-06-14T07:18:00Z">
                  <w:rPr>
                    <w:rFonts w:ascii="Calibri" w:hAnsi="Calibri" w:cs="Calibri"/>
                    <w:color w:val="000000"/>
                    <w:sz w:val="18"/>
                    <w:szCs w:val="18"/>
                  </w:rPr>
                </w:rPrChange>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74" w:author="Peto" w:date="2018-06-14T07:18:00Z">
                  <w:rPr>
                    <w:rFonts w:ascii="Calibri" w:hAnsi="Calibri" w:cs="Calibri"/>
                    <w:color w:val="000000"/>
                    <w:sz w:val="18"/>
                    <w:szCs w:val="18"/>
                  </w:rPr>
                </w:rPrChange>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7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76" w:author="Peto" w:date="2018-06-14T07:18:00Z">
                  <w:rPr>
                    <w:rFonts w:ascii="Calibri" w:hAnsi="Calibri" w:cs="Calibri"/>
                    <w:color w:val="000000"/>
                    <w:sz w:val="18"/>
                    <w:szCs w:val="18"/>
                  </w:rPr>
                </w:rPrChange>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7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78" w:author="Peto" w:date="2018-06-14T07:18:00Z">
                  <w:rPr>
                    <w:rFonts w:ascii="Calibri" w:hAnsi="Calibri" w:cs="Calibri"/>
                    <w:color w:val="000000"/>
                    <w:sz w:val="18"/>
                    <w:szCs w:val="18"/>
                  </w:rPr>
                </w:rPrChange>
              </w:rPr>
              <w:t>7.73</w:t>
            </w:r>
          </w:p>
        </w:tc>
      </w:tr>
    </w:tbl>
    <w:p w14:paraId="49481D15" w14:textId="45D0F836" w:rsidR="007B48D4" w:rsidRPr="00A82009" w:rsidRDefault="007B48D4" w:rsidP="007B48D4">
      <w:pPr>
        <w:pStyle w:val="Popis"/>
        <w:rPr>
          <w:noProof/>
          <w:vanish/>
          <w:lang w:val="sk-SK"/>
          <w:specVanish/>
          <w:rPrChange w:id="9979" w:author="Peto" w:date="2018-06-14T07:18:00Z">
            <w:rPr>
              <w:vanish/>
              <w:lang w:val="sk-SK"/>
              <w:specVanish/>
            </w:rPr>
          </w:rPrChange>
        </w:rPr>
      </w:pPr>
      <w:bookmarkStart w:id="9980" w:name="_Ref513901380"/>
      <w:bookmarkStart w:id="9981" w:name="_Toc516413299"/>
      <w:r w:rsidRPr="00A82009">
        <w:rPr>
          <w:noProof/>
          <w:lang w:val="sk-SK"/>
          <w:rPrChange w:id="9982" w:author="Peto" w:date="2018-06-14T07:18:00Z">
            <w:rPr/>
          </w:rPrChange>
        </w:rPr>
        <w:t xml:space="preserve">Tabuľka </w:t>
      </w:r>
      <w:r w:rsidRPr="00A82009">
        <w:rPr>
          <w:noProof/>
          <w:lang w:val="sk-SK"/>
          <w:rPrChange w:id="9983" w:author="Peto" w:date="2018-06-14T07:18:00Z">
            <w:rPr/>
          </w:rPrChange>
        </w:rPr>
        <w:fldChar w:fldCharType="begin"/>
      </w:r>
      <w:r w:rsidRPr="00A82009">
        <w:rPr>
          <w:noProof/>
          <w:lang w:val="sk-SK"/>
          <w:rPrChange w:id="9984" w:author="Peto" w:date="2018-06-14T07:18:00Z">
            <w:rPr/>
          </w:rPrChange>
        </w:rPr>
        <w:instrText xml:space="preserve"> SEQ Tabuľka \* ARABIC </w:instrText>
      </w:r>
      <w:r w:rsidRPr="00A82009">
        <w:rPr>
          <w:noProof/>
          <w:lang w:val="sk-SK"/>
          <w:rPrChange w:id="9985" w:author="Peto" w:date="2018-06-14T07:18:00Z">
            <w:rPr/>
          </w:rPrChange>
        </w:rPr>
        <w:fldChar w:fldCharType="separate"/>
      </w:r>
      <w:r w:rsidR="00F95B9C" w:rsidRPr="00A82009">
        <w:rPr>
          <w:noProof/>
          <w:lang w:val="sk-SK"/>
          <w:rPrChange w:id="9986" w:author="Peto" w:date="2018-06-14T07:18:00Z">
            <w:rPr>
              <w:noProof/>
            </w:rPr>
          </w:rPrChange>
        </w:rPr>
        <w:t>11</w:t>
      </w:r>
      <w:r w:rsidRPr="00A82009">
        <w:rPr>
          <w:noProof/>
          <w:lang w:val="sk-SK"/>
          <w:rPrChange w:id="9987" w:author="Peto" w:date="2018-06-14T07:18:00Z">
            <w:rPr/>
          </w:rPrChange>
        </w:rPr>
        <w:fldChar w:fldCharType="end"/>
      </w:r>
      <w:bookmarkEnd w:id="9980"/>
      <w:r w:rsidRPr="00A82009">
        <w:rPr>
          <w:noProof/>
          <w:lang w:val="sk-SK"/>
          <w:rPrChange w:id="9988" w:author="Peto" w:date="2018-06-14T07:18:00Z">
            <w:rPr/>
          </w:rPrChange>
        </w:rPr>
        <w:t xml:space="preserve">: Popisná štatistika výchylky parametrov počas </w:t>
      </w:r>
      <w:r w:rsidR="003E40AE" w:rsidRPr="00A82009">
        <w:rPr>
          <w:noProof/>
          <w:lang w:val="sk-SK"/>
          <w:rPrChange w:id="9989" w:author="Peto" w:date="2018-06-14T07:18:00Z">
            <w:rPr/>
          </w:rPrChange>
        </w:rPr>
        <w:t>spontánneho</w:t>
      </w:r>
      <w:r w:rsidRPr="00A82009">
        <w:rPr>
          <w:noProof/>
          <w:lang w:val="sk-SK"/>
          <w:rPrChange w:id="9990" w:author="Peto" w:date="2018-06-14T07:18:00Z">
            <w:rPr/>
          </w:rPrChange>
        </w:rPr>
        <w:t xml:space="preserve"> dýchania pre 30 dobrovoľníkov.</w:t>
      </w:r>
      <w:bookmarkEnd w:id="9981"/>
    </w:p>
    <w:p w14:paraId="6E907BBA" w14:textId="110EFD76" w:rsidR="007B48D4" w:rsidRPr="00A82009" w:rsidRDefault="007B48D4" w:rsidP="007B48D4">
      <w:pPr>
        <w:pStyle w:val="Popis"/>
        <w:rPr>
          <w:noProof/>
          <w:lang w:val="sk-SK"/>
          <w:rPrChange w:id="9991" w:author="Peto" w:date="2018-06-14T07:18:00Z">
            <w:rPr/>
          </w:rPrChange>
        </w:rPr>
      </w:pPr>
      <w:r w:rsidRPr="00A82009">
        <w:rPr>
          <w:noProof/>
          <w:lang w:val="sk-SK"/>
          <w:rPrChange w:id="9992" w:author="Peto" w:date="2018-06-14T07:18:00Z">
            <w:rPr/>
          </w:rPrChange>
        </w:rPr>
        <w:t xml:space="preserve"> Z výchylky parametrov </w:t>
      </w:r>
      <w:r w:rsidR="005328F0" w:rsidRPr="00A82009">
        <w:rPr>
          <w:noProof/>
          <w:lang w:val="sk-SK"/>
          <w:rPrChange w:id="9993" w:author="Peto" w:date="2018-06-14T07:18:00Z">
            <w:rPr>
              <w:lang w:val="sk-SK"/>
            </w:rPr>
          </w:rPrChange>
        </w:rPr>
        <w:t xml:space="preserve">počas merania ako definuje </w:t>
      </w:r>
      <w:r w:rsidR="005328F0" w:rsidRPr="00A82009">
        <w:rPr>
          <w:noProof/>
          <w:lang w:val="sk-SK"/>
          <w:rPrChange w:id="9994" w:author="Peto" w:date="2018-06-14T07:18:00Z">
            <w:rPr>
              <w:lang w:val="sk-SK"/>
            </w:rPr>
          </w:rPrChange>
        </w:rPr>
        <w:fldChar w:fldCharType="begin"/>
      </w:r>
      <w:r w:rsidR="005328F0" w:rsidRPr="00A82009">
        <w:rPr>
          <w:noProof/>
          <w:lang w:val="sk-SK"/>
          <w:rPrChange w:id="9995" w:author="Peto" w:date="2018-06-14T07:18:00Z">
            <w:rPr>
              <w:lang w:val="sk-SK"/>
            </w:rPr>
          </w:rPrChange>
        </w:rPr>
        <w:instrText xml:space="preserve"> REF _Ref513892756 \h </w:instrText>
      </w:r>
      <w:r w:rsidR="005328F0" w:rsidRPr="00A82009">
        <w:rPr>
          <w:noProof/>
          <w:lang w:val="sk-SK"/>
          <w:rPrChange w:id="9996" w:author="Peto" w:date="2018-06-14T07:18:00Z">
            <w:rPr>
              <w:noProof/>
              <w:lang w:val="sk-SK"/>
            </w:rPr>
          </w:rPrChange>
        </w:rPr>
      </w:r>
      <w:r w:rsidR="005328F0" w:rsidRPr="00A82009">
        <w:rPr>
          <w:noProof/>
          <w:lang w:val="sk-SK"/>
          <w:rPrChange w:id="9997" w:author="Peto" w:date="2018-06-14T07:18:00Z">
            <w:rPr>
              <w:lang w:val="sk-SK"/>
            </w:rPr>
          </w:rPrChange>
        </w:rPr>
        <w:fldChar w:fldCharType="separate"/>
      </w:r>
      <w:ins w:id="9998" w:author="Peto" w:date="2018-06-10T16:58:00Z">
        <w:r w:rsidR="00F95B9C" w:rsidRPr="00A82009">
          <w:rPr>
            <w:noProof/>
            <w:lang w:val="sk-SK"/>
            <w:rPrChange w:id="9999" w:author="Peto" w:date="2018-06-14T07:18:00Z">
              <w:rPr>
                <w:lang w:val="sk-SK"/>
              </w:rPr>
            </w:rPrChange>
          </w:rPr>
          <w:t>Obrázok 3.13</w:t>
        </w:r>
      </w:ins>
      <w:del w:id="10000" w:author="Peto" w:date="2018-06-10T16:58:00Z">
        <w:r w:rsidR="00B85020" w:rsidRPr="00A82009" w:rsidDel="00F95B9C">
          <w:rPr>
            <w:noProof/>
            <w:lang w:val="sk-SK"/>
            <w:rPrChange w:id="10001" w:author="Peto" w:date="2018-06-14T07:18:00Z">
              <w:rPr>
                <w:lang w:val="sk-SK"/>
              </w:rPr>
            </w:rPrChange>
          </w:rPr>
          <w:delText>Obrázok 3.13</w:delText>
        </w:r>
      </w:del>
      <w:r w:rsidR="005328F0" w:rsidRPr="00A82009">
        <w:rPr>
          <w:noProof/>
          <w:lang w:val="sk-SK"/>
          <w:rPrChange w:id="10002" w:author="Peto" w:date="2018-06-14T07:18:00Z">
            <w:rPr>
              <w:lang w:val="sk-SK"/>
            </w:rPr>
          </w:rPrChange>
        </w:rPr>
        <w:fldChar w:fldCharType="end"/>
      </w:r>
      <w:r w:rsidR="005328F0" w:rsidRPr="00A82009">
        <w:rPr>
          <w:noProof/>
          <w:lang w:val="sk-SK"/>
          <w:rPrChange w:id="10003" w:author="Peto" w:date="2018-06-14T07:18:00Z">
            <w:rPr>
              <w:lang w:val="sk-SK"/>
            </w:rPr>
          </w:rPrChange>
        </w:rPr>
        <w:t xml:space="preserve"> </w:t>
      </w:r>
      <w:r w:rsidRPr="00A82009">
        <w:rPr>
          <w:noProof/>
          <w:lang w:val="sk-SK"/>
          <w:rPrChange w:id="10004" w:author="Peto" w:date="2018-06-14T07:18:00Z">
            <w:rPr/>
          </w:rPrChange>
        </w:rPr>
        <w:t>boli spočítané priemerné hodnoty a smerodatné odchylky pre 30 dobrovoľníkov, ktoré udáva stĺpec mean +- std. Hodnota v stĺpci označenom %, udáva pomer medzi hodnotou parametru</w:t>
      </w:r>
      <w:r w:rsidR="003E40AE" w:rsidRPr="00A82009">
        <w:rPr>
          <w:noProof/>
          <w:lang w:val="sk-SK"/>
          <w:rPrChange w:id="10005" w:author="Peto" w:date="2018-06-14T07:18:00Z">
            <w:rPr/>
          </w:rPrChange>
        </w:rPr>
        <w:t xml:space="preserve"> (</w:t>
      </w:r>
      <w:r w:rsidR="003E40AE" w:rsidRPr="00A82009">
        <w:rPr>
          <w:noProof/>
          <w:lang w:val="sk-SK"/>
          <w:rPrChange w:id="10006" w:author="Peto" w:date="2018-06-14T07:18:00Z">
            <w:rPr/>
          </w:rPrChange>
        </w:rPr>
        <w:fldChar w:fldCharType="begin"/>
      </w:r>
      <w:r w:rsidR="003E40AE" w:rsidRPr="00A82009">
        <w:rPr>
          <w:noProof/>
          <w:lang w:val="sk-SK"/>
          <w:rPrChange w:id="10007" w:author="Peto" w:date="2018-06-14T07:18:00Z">
            <w:rPr/>
          </w:rPrChange>
        </w:rPr>
        <w:instrText xml:space="preserve"> REF _Ref513901364 \h </w:instrText>
      </w:r>
      <w:r w:rsidR="003E40AE" w:rsidRPr="00A82009">
        <w:rPr>
          <w:noProof/>
          <w:lang w:val="sk-SK"/>
          <w:rPrChange w:id="10008" w:author="Peto" w:date="2018-06-14T07:18:00Z">
            <w:rPr>
              <w:noProof/>
              <w:lang w:val="sk-SK"/>
            </w:rPr>
          </w:rPrChange>
        </w:rPr>
      </w:r>
      <w:r w:rsidR="003E40AE" w:rsidRPr="00A82009">
        <w:rPr>
          <w:noProof/>
          <w:lang w:val="sk-SK"/>
          <w:rPrChange w:id="10009" w:author="Peto" w:date="2018-06-14T07:18:00Z">
            <w:rPr/>
          </w:rPrChange>
        </w:rPr>
        <w:fldChar w:fldCharType="separate"/>
      </w:r>
      <w:r w:rsidR="00F95B9C" w:rsidRPr="00A82009">
        <w:rPr>
          <w:noProof/>
          <w:lang w:val="sk-SK"/>
          <w:rPrChange w:id="10010" w:author="Peto" w:date="2018-06-14T07:18:00Z">
            <w:rPr/>
          </w:rPrChange>
        </w:rPr>
        <w:t>Tabuľka 10</w:t>
      </w:r>
      <w:r w:rsidR="003E40AE" w:rsidRPr="00A82009">
        <w:rPr>
          <w:noProof/>
          <w:lang w:val="sk-SK"/>
          <w:rPrChange w:id="10011" w:author="Peto" w:date="2018-06-14T07:18:00Z">
            <w:rPr/>
          </w:rPrChange>
        </w:rPr>
        <w:fldChar w:fldCharType="end"/>
      </w:r>
      <w:r w:rsidRPr="00A82009">
        <w:rPr>
          <w:noProof/>
          <w:lang w:val="sk-SK"/>
          <w:rPrChange w:id="10012" w:author="Peto" w:date="2018-06-14T07:18:00Z">
            <w:rPr/>
          </w:rPrChange>
        </w:rPr>
        <w:t>) a výchylkou parametru</w:t>
      </w:r>
      <w:r w:rsidR="003E40AE" w:rsidRPr="00A82009">
        <w:rPr>
          <w:noProof/>
          <w:lang w:val="sk-SK"/>
          <w:rPrChange w:id="10013" w:author="Peto" w:date="2018-06-14T07:18:00Z">
            <w:rPr/>
          </w:rPrChange>
        </w:rPr>
        <w:t xml:space="preserve"> (</w:t>
      </w:r>
      <w:r w:rsidR="003E40AE" w:rsidRPr="00A82009">
        <w:rPr>
          <w:noProof/>
          <w:lang w:val="sk-SK"/>
          <w:rPrChange w:id="10014" w:author="Peto" w:date="2018-06-14T07:18:00Z">
            <w:rPr/>
          </w:rPrChange>
        </w:rPr>
        <w:fldChar w:fldCharType="begin"/>
      </w:r>
      <w:r w:rsidR="003E40AE" w:rsidRPr="00A82009">
        <w:rPr>
          <w:noProof/>
          <w:lang w:val="sk-SK"/>
          <w:rPrChange w:id="10015" w:author="Peto" w:date="2018-06-14T07:18:00Z">
            <w:rPr/>
          </w:rPrChange>
        </w:rPr>
        <w:instrText xml:space="preserve"> REF _Ref513901380 \h </w:instrText>
      </w:r>
      <w:r w:rsidR="003E40AE" w:rsidRPr="00A82009">
        <w:rPr>
          <w:noProof/>
          <w:lang w:val="sk-SK"/>
          <w:rPrChange w:id="10016" w:author="Peto" w:date="2018-06-14T07:18:00Z">
            <w:rPr>
              <w:noProof/>
              <w:lang w:val="sk-SK"/>
            </w:rPr>
          </w:rPrChange>
        </w:rPr>
      </w:r>
      <w:r w:rsidR="003E40AE" w:rsidRPr="00A82009">
        <w:rPr>
          <w:noProof/>
          <w:lang w:val="sk-SK"/>
          <w:rPrChange w:id="10017" w:author="Peto" w:date="2018-06-14T07:18:00Z">
            <w:rPr/>
          </w:rPrChange>
        </w:rPr>
        <w:fldChar w:fldCharType="separate"/>
      </w:r>
      <w:r w:rsidR="00F95B9C" w:rsidRPr="00A82009">
        <w:rPr>
          <w:noProof/>
          <w:lang w:val="sk-SK"/>
          <w:rPrChange w:id="10018" w:author="Peto" w:date="2018-06-14T07:18:00Z">
            <w:rPr/>
          </w:rPrChange>
        </w:rPr>
        <w:t>Tabuľka 11</w:t>
      </w:r>
      <w:r w:rsidR="003E40AE" w:rsidRPr="00A82009">
        <w:rPr>
          <w:noProof/>
          <w:lang w:val="sk-SK"/>
          <w:rPrChange w:id="10019" w:author="Peto" w:date="2018-06-14T07:18:00Z">
            <w:rPr/>
          </w:rPrChange>
        </w:rPr>
        <w:fldChar w:fldCharType="end"/>
      </w:r>
      <w:r w:rsidRPr="00A82009">
        <w:rPr>
          <w:noProof/>
          <w:lang w:val="sk-SK"/>
          <w:rPrChange w:id="10020" w:author="Peto" w:date="2018-06-14T07:18:00Z">
            <w:rPr/>
          </w:rPrChange>
        </w:rPr>
        <w:t>).</w:t>
      </w:r>
    </w:p>
    <w:p w14:paraId="78727732" w14:textId="3A437764" w:rsidR="00CE547F" w:rsidRPr="00A82009" w:rsidRDefault="00CE547F" w:rsidP="007B48D4">
      <w:pPr>
        <w:pStyle w:val="Popis"/>
        <w:rPr>
          <w:noProof/>
          <w:lang w:val="sk-SK"/>
          <w:rPrChange w:id="10021" w:author="Peto" w:date="2018-06-14T07:18:00Z">
            <w:rPr>
              <w:lang w:val="sk-SK"/>
            </w:rPr>
          </w:rPrChange>
        </w:rPr>
      </w:pPr>
    </w:p>
    <w:p w14:paraId="5A53AF2D" w14:textId="51224B72" w:rsidR="00CE547F" w:rsidRPr="00A82009" w:rsidRDefault="00CE547F" w:rsidP="00CE547F">
      <w:pPr>
        <w:pStyle w:val="Normlnywebov"/>
        <w:spacing w:before="0" w:beforeAutospacing="0" w:after="0" w:afterAutospacing="0" w:line="360" w:lineRule="auto"/>
        <w:rPr>
          <w:iCs/>
          <w:noProof/>
          <w:color w:val="000000" w:themeColor="text1"/>
          <w:sz w:val="22"/>
          <w:szCs w:val="22"/>
          <w:rPrChange w:id="10022" w:author="Peto" w:date="2018-06-14T07:18:00Z">
            <w:rPr>
              <w:iCs/>
              <w:color w:val="000000" w:themeColor="text1"/>
              <w:sz w:val="22"/>
              <w:szCs w:val="22"/>
            </w:rPr>
          </w:rPrChange>
        </w:rPr>
      </w:pPr>
      <w:r w:rsidRPr="00A82009">
        <w:rPr>
          <w:noProof/>
          <w:rPrChange w:id="10023" w:author="Peto" w:date="2018-06-14T07:18:00Z">
            <w:rPr/>
          </w:rPrChange>
        </w:rPr>
        <w:t xml:space="preserve">Hlboké dýchanie na rozdiel od spontánneho vykazuje vyššiu variabilitu hodnôt parametrov </w:t>
      </w:r>
      <m:oMath>
        <m:sSub>
          <m:sSubPr>
            <m:ctrlPr>
              <w:rPr>
                <w:rFonts w:ascii="Cambria Math" w:hAnsi="Cambria Math" w:cstheme="minorBidi"/>
                <w:i/>
                <w:iCs/>
                <w:noProof/>
                <w:color w:val="000000" w:themeColor="text1"/>
                <w:sz w:val="22"/>
                <w:szCs w:val="22"/>
              </w:rPr>
            </m:ctrlPr>
          </m:sSubPr>
          <m:e>
            <m:r>
              <w:rPr>
                <w:rFonts w:ascii="Cambria Math" w:hAnsi="Cambria Math" w:cstheme="minorBidi"/>
                <w:noProof/>
                <w:color w:val="000000" w:themeColor="text1"/>
                <w:sz w:val="22"/>
                <w:szCs w:val="22"/>
                <w:rPrChange w:id="10024" w:author="Peto" w:date="2018-06-14T07:18:00Z">
                  <w:rPr>
                    <w:rFonts w:ascii="Cambria Math" w:hAnsi="Cambria Math" w:cstheme="minorBidi"/>
                    <w:color w:val="000000" w:themeColor="text1"/>
                    <w:sz w:val="22"/>
                    <w:szCs w:val="22"/>
                  </w:rPr>
                </w:rPrChange>
              </w:rPr>
              <m:t>Z</m:t>
            </m:r>
          </m:e>
          <m:sub>
            <m:r>
              <w:rPr>
                <w:rFonts w:ascii="Cambria Math" w:hAnsi="Cambria Math" w:cstheme="minorBidi"/>
                <w:noProof/>
                <w:color w:val="000000" w:themeColor="text1"/>
                <w:sz w:val="22"/>
                <w:szCs w:val="22"/>
                <w:rPrChange w:id="10025" w:author="Peto" w:date="2018-06-14T07:18:00Z">
                  <w:rPr>
                    <w:rFonts w:ascii="Cambria Math" w:hAnsi="Cambria Math" w:cstheme="minorBidi"/>
                    <w:color w:val="000000" w:themeColor="text1"/>
                    <w:sz w:val="22"/>
                    <w:szCs w:val="22"/>
                  </w:rPr>
                </w:rPrChange>
              </w:rPr>
              <m:t>0</m:t>
            </m:r>
          </m:sub>
        </m:sSub>
      </m:oMath>
      <w:r w:rsidRPr="00A82009">
        <w:rPr>
          <w:iCs/>
          <w:noProof/>
          <w:color w:val="000000" w:themeColor="text1"/>
          <w:sz w:val="22"/>
          <w:szCs w:val="22"/>
          <w:rPrChange w:id="10026" w:author="Peto" w:date="2018-06-14T07:18:00Z">
            <w:rPr>
              <w:iCs/>
              <w:color w:val="000000" w:themeColor="text1"/>
              <w:sz w:val="22"/>
              <w:szCs w:val="22"/>
            </w:rPr>
          </w:rPrChange>
        </w:rPr>
        <w:t xml:space="preserve"> a </w:t>
      </w:r>
      <m:oMath>
        <m:r>
          <w:rPr>
            <w:rFonts w:ascii="Cambria Math" w:hAnsi="Cambria Math" w:cstheme="minorBidi"/>
            <w:noProof/>
            <w:color w:val="000000" w:themeColor="text1"/>
            <w:sz w:val="22"/>
            <w:szCs w:val="22"/>
            <w:rPrChange w:id="10027" w:author="Peto" w:date="2018-06-14T07:18:00Z">
              <w:rPr>
                <w:rFonts w:ascii="Cambria Math" w:hAnsi="Cambria Math" w:cstheme="minorBidi"/>
                <w:color w:val="000000" w:themeColor="text1"/>
                <w:sz w:val="22"/>
                <w:szCs w:val="22"/>
              </w:rPr>
            </w:rPrChange>
          </w:rPr>
          <m:t>-dZ(t</m:t>
        </m:r>
        <m:f>
          <m:fPr>
            <m:type m:val="lin"/>
            <m:ctrlPr>
              <w:rPr>
                <w:rFonts w:ascii="Cambria Math" w:hAnsi="Cambria Math" w:cstheme="minorBidi"/>
                <w:i/>
                <w:iCs/>
                <w:noProof/>
                <w:color w:val="000000" w:themeColor="text1"/>
                <w:sz w:val="22"/>
                <w:szCs w:val="22"/>
              </w:rPr>
            </m:ctrlPr>
          </m:fPr>
          <m:num>
            <m:r>
              <w:rPr>
                <w:rFonts w:ascii="Cambria Math" w:hAnsi="Cambria Math" w:cstheme="minorBidi"/>
                <w:noProof/>
                <w:color w:val="000000" w:themeColor="text1"/>
                <w:sz w:val="22"/>
                <w:szCs w:val="22"/>
                <w:rPrChange w:id="10028" w:author="Peto" w:date="2018-06-14T07:18:00Z">
                  <w:rPr>
                    <w:rFonts w:ascii="Cambria Math" w:hAnsi="Cambria Math" w:cstheme="minorBidi"/>
                    <w:color w:val="000000" w:themeColor="text1"/>
                    <w:sz w:val="22"/>
                    <w:szCs w:val="22"/>
                  </w:rPr>
                </w:rPrChange>
              </w:rPr>
              <m:t>)</m:t>
            </m:r>
          </m:num>
          <m:den>
            <m:r>
              <w:rPr>
                <w:rFonts w:ascii="Cambria Math" w:hAnsi="Cambria Math" w:cstheme="minorBidi"/>
                <w:noProof/>
                <w:color w:val="000000" w:themeColor="text1"/>
                <w:sz w:val="22"/>
                <w:szCs w:val="22"/>
                <w:rPrChange w:id="10029" w:author="Peto" w:date="2018-06-14T07:18:00Z">
                  <w:rPr>
                    <w:rFonts w:ascii="Cambria Math" w:hAnsi="Cambria Math" w:cstheme="minorBidi"/>
                    <w:color w:val="000000" w:themeColor="text1"/>
                    <w:sz w:val="22"/>
                    <w:szCs w:val="22"/>
                  </w:rPr>
                </w:rPrChange>
              </w:rPr>
              <m:t>d</m:t>
            </m:r>
            <m:sSub>
              <m:sSubPr>
                <m:ctrlPr>
                  <w:rPr>
                    <w:rFonts w:ascii="Cambria Math" w:hAnsi="Cambria Math" w:cstheme="minorBidi"/>
                    <w:i/>
                    <w:iCs/>
                    <w:noProof/>
                    <w:color w:val="000000" w:themeColor="text1"/>
                    <w:sz w:val="22"/>
                    <w:szCs w:val="22"/>
                  </w:rPr>
                </m:ctrlPr>
              </m:sSubPr>
              <m:e>
                <m:r>
                  <w:rPr>
                    <w:rFonts w:ascii="Cambria Math" w:hAnsi="Cambria Math" w:cstheme="minorBidi"/>
                    <w:noProof/>
                    <w:color w:val="000000" w:themeColor="text1"/>
                    <w:sz w:val="22"/>
                    <w:szCs w:val="22"/>
                    <w:rPrChange w:id="10030" w:author="Peto" w:date="2018-06-14T07:18:00Z">
                      <w:rPr>
                        <w:rFonts w:ascii="Cambria Math" w:hAnsi="Cambria Math" w:cstheme="minorBidi"/>
                        <w:color w:val="000000" w:themeColor="text1"/>
                        <w:sz w:val="22"/>
                        <w:szCs w:val="22"/>
                      </w:rPr>
                    </w:rPrChange>
                  </w:rPr>
                  <m:t>t</m:t>
                </m:r>
              </m:e>
              <m:sub>
                <m:r>
                  <w:rPr>
                    <w:rFonts w:ascii="Cambria Math" w:hAnsi="Cambria Math" w:cstheme="minorBidi"/>
                    <w:noProof/>
                    <w:color w:val="000000" w:themeColor="text1"/>
                    <w:sz w:val="22"/>
                    <w:szCs w:val="22"/>
                    <w:rPrChange w:id="10031" w:author="Peto" w:date="2018-06-14T07:18:00Z">
                      <w:rPr>
                        <w:rFonts w:ascii="Cambria Math" w:hAnsi="Cambria Math" w:cstheme="minorBidi"/>
                        <w:color w:val="000000" w:themeColor="text1"/>
                        <w:sz w:val="22"/>
                        <w:szCs w:val="22"/>
                      </w:rPr>
                    </w:rPrChange>
                  </w:rPr>
                  <m:t>max</m:t>
                </m:r>
              </m:sub>
            </m:sSub>
          </m:den>
        </m:f>
      </m:oMath>
      <w:r w:rsidRPr="00A82009">
        <w:rPr>
          <w:iCs/>
          <w:noProof/>
          <w:color w:val="000000" w:themeColor="text1"/>
          <w:sz w:val="22"/>
          <w:szCs w:val="22"/>
          <w:rPrChange w:id="10032" w:author="Peto" w:date="2018-06-14T07:18:00Z">
            <w:rPr>
              <w:iCs/>
              <w:color w:val="000000" w:themeColor="text1"/>
              <w:sz w:val="22"/>
              <w:szCs w:val="22"/>
            </w:rPr>
          </w:rPrChange>
        </w:rPr>
        <w:t xml:space="preserve"> počas merania. Môžem</w:t>
      </w:r>
      <w:r w:rsidR="003E40AE" w:rsidRPr="00A82009">
        <w:rPr>
          <w:iCs/>
          <w:noProof/>
          <w:color w:val="000000" w:themeColor="text1"/>
          <w:sz w:val="22"/>
          <w:szCs w:val="22"/>
          <w:rPrChange w:id="10033" w:author="Peto" w:date="2018-06-14T07:18:00Z">
            <w:rPr>
              <w:iCs/>
              <w:color w:val="000000" w:themeColor="text1"/>
              <w:sz w:val="22"/>
              <w:szCs w:val="22"/>
            </w:rPr>
          </w:rPrChange>
        </w:rPr>
        <w:t>e</w:t>
      </w:r>
      <w:r w:rsidRPr="00A82009">
        <w:rPr>
          <w:iCs/>
          <w:noProof/>
          <w:color w:val="000000" w:themeColor="text1"/>
          <w:sz w:val="22"/>
          <w:szCs w:val="22"/>
          <w:rPrChange w:id="10034" w:author="Peto" w:date="2018-06-14T07:18:00Z">
            <w:rPr>
              <w:iCs/>
              <w:color w:val="000000" w:themeColor="text1"/>
              <w:sz w:val="22"/>
              <w:szCs w:val="22"/>
            </w:rPr>
          </w:rPrChange>
        </w:rPr>
        <w:t xml:space="preserve"> teda tvrdiť, že </w:t>
      </w:r>
      <w:r w:rsidR="003E40AE" w:rsidRPr="00A82009">
        <w:rPr>
          <w:iCs/>
          <w:noProof/>
          <w:color w:val="000000" w:themeColor="text1"/>
          <w:sz w:val="22"/>
          <w:szCs w:val="22"/>
          <w:rPrChange w:id="10035" w:author="Peto" w:date="2018-06-14T07:18:00Z">
            <w:rPr>
              <w:iCs/>
              <w:color w:val="000000" w:themeColor="text1"/>
              <w:sz w:val="22"/>
              <w:szCs w:val="22"/>
            </w:rPr>
          </w:rPrChange>
        </w:rPr>
        <w:t xml:space="preserve">typ </w:t>
      </w:r>
      <w:r w:rsidRPr="00A82009">
        <w:rPr>
          <w:iCs/>
          <w:noProof/>
          <w:color w:val="000000" w:themeColor="text1"/>
          <w:sz w:val="22"/>
          <w:szCs w:val="22"/>
          <w:rPrChange w:id="10036" w:author="Peto" w:date="2018-06-14T07:18:00Z">
            <w:rPr>
              <w:iCs/>
              <w:color w:val="000000" w:themeColor="text1"/>
              <w:sz w:val="22"/>
              <w:szCs w:val="22"/>
            </w:rPr>
          </w:rPrChange>
        </w:rPr>
        <w:t>dýchanie ovplyvní hodnotu SV a CO vypočítaných z bioimpedancie.</w:t>
      </w:r>
    </w:p>
    <w:p w14:paraId="57742E7B" w14:textId="77777777" w:rsidR="00CE547F" w:rsidRPr="00A82009" w:rsidRDefault="00CE547F" w:rsidP="00CE547F">
      <w:pPr>
        <w:pStyle w:val="Normlnywebov"/>
        <w:spacing w:before="0" w:beforeAutospacing="0" w:after="0" w:afterAutospacing="0"/>
        <w:rPr>
          <w:noProof/>
          <w:rPrChange w:id="10037" w:author="Peto" w:date="2018-06-14T07:18:00Z">
            <w:rPr/>
          </w:rPrChange>
        </w:rPr>
      </w:pPr>
    </w:p>
    <w:p w14:paraId="1F281C6C" w14:textId="77777777" w:rsidR="00CE547F" w:rsidRPr="00A82009" w:rsidRDefault="00CE547F" w:rsidP="00CE547F">
      <w:pPr>
        <w:pStyle w:val="Nadpis3"/>
        <w:rPr>
          <w:noProof/>
          <w:rPrChange w:id="10038" w:author="Peto" w:date="2018-06-14T07:18:00Z">
            <w:rPr/>
          </w:rPrChange>
        </w:rPr>
      </w:pPr>
      <w:bookmarkStart w:id="10039" w:name="_Toc516413238"/>
      <w:r w:rsidRPr="00A82009">
        <w:rPr>
          <w:noProof/>
          <w:rPrChange w:id="10040" w:author="Peto" w:date="2018-06-14T07:18:00Z">
            <w:rPr/>
          </w:rPrChange>
        </w:rPr>
        <w:t>Porovnanie výsledkov meraní s meraniami z literatúry</w:t>
      </w:r>
      <w:bookmarkEnd w:id="10039"/>
    </w:p>
    <w:p w14:paraId="60D718C0" w14:textId="77777777" w:rsidR="00CE547F" w:rsidRPr="00A82009" w:rsidRDefault="00CE547F" w:rsidP="00CE547F">
      <w:pPr>
        <w:rPr>
          <w:noProof/>
          <w:rPrChange w:id="10041" w:author="Peto" w:date="2018-06-14T07:18:00Z">
            <w:rPr/>
          </w:rPrChange>
        </w:rPr>
      </w:pPr>
      <w:r w:rsidRPr="00A82009">
        <w:rPr>
          <w:noProof/>
          <w:rPrChange w:id="10042" w:author="Peto" w:date="2018-06-14T07:18:00Z">
            <w:rPr/>
          </w:rPrChange>
        </w:rPr>
        <w:t xml:space="preserve"> </w:t>
      </w:r>
    </w:p>
    <w:p w14:paraId="36DD5C76" w14:textId="7669E323" w:rsidR="00CE547F" w:rsidRPr="00A82009" w:rsidRDefault="00CE547F" w:rsidP="00CE547F">
      <w:pPr>
        <w:rPr>
          <w:noProof/>
          <w:rPrChange w:id="10043" w:author="Peto" w:date="2018-06-14T07:18:00Z">
            <w:rPr/>
          </w:rPrChange>
        </w:rPr>
      </w:pPr>
      <w:r w:rsidRPr="00A82009">
        <w:rPr>
          <w:noProof/>
          <w:rPrChange w:id="10044" w:author="Peto" w:date="2018-06-14T07:18:00Z">
            <w:rPr/>
          </w:rPrChange>
        </w:rPr>
        <w:t>Literatúr</w:t>
      </w:r>
      <w:r w:rsidR="003E40AE" w:rsidRPr="00A82009">
        <w:rPr>
          <w:noProof/>
          <w:rPrChange w:id="10045" w:author="Peto" w:date="2018-06-14T07:18:00Z">
            <w:rPr/>
          </w:rPrChange>
        </w:rPr>
        <w:t>a zaoberajúca sa bioimpedanciou</w:t>
      </w:r>
      <w:r w:rsidRPr="00A82009">
        <w:rPr>
          <w:noProof/>
          <w:rPrChange w:id="10046" w:author="Peto" w:date="2018-06-14T07:18:00Z">
            <w:rPr/>
          </w:rPrChange>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w:t>
      </w:r>
      <w:r w:rsidRPr="00A82009">
        <w:rPr>
          <w:rFonts w:ascii="Cambria Math" w:hAnsi="Cambria Math"/>
          <w:i/>
          <w:noProof/>
          <w:rPrChange w:id="10047" w:author="Peto" w:date="2018-06-14T07:18:00Z">
            <w:rPr/>
          </w:rPrChange>
        </w:rPr>
        <w:t>Z</w:t>
      </w:r>
      <w:del w:id="10048" w:author="Langer, Peter" w:date="2018-06-12T08:25:00Z">
        <w:r w:rsidRPr="00A82009" w:rsidDel="00E16A17">
          <w:rPr>
            <w:rFonts w:ascii="Cambria Math" w:hAnsi="Cambria Math"/>
            <w:i/>
            <w:noProof/>
            <w:rPrChange w:id="10049" w:author="Peto" w:date="2018-06-14T07:18:00Z">
              <w:rPr/>
            </w:rPrChange>
          </w:rPr>
          <w:delText>0</w:delText>
        </w:r>
      </w:del>
      <w:ins w:id="10050" w:author="Langer, Peter" w:date="2018-06-12T08:25:00Z">
        <w:r w:rsidR="00E16A17" w:rsidRPr="00A82009">
          <w:rPr>
            <w:rFonts w:ascii="Cambria Math" w:hAnsi="Cambria Math"/>
            <w:i/>
            <w:noProof/>
            <w:vertAlign w:val="subscript"/>
            <w:rPrChange w:id="10051" w:author="Peto" w:date="2018-06-14T07:18:00Z">
              <w:rPr>
                <w:rFonts w:ascii="Cambria Math" w:hAnsi="Cambria Math"/>
                <w:i/>
                <w:vertAlign w:val="subscript"/>
              </w:rPr>
            </w:rPrChange>
          </w:rPr>
          <w:t>0</w:t>
        </w:r>
      </w:ins>
      <w:r w:rsidRPr="00A82009">
        <w:rPr>
          <w:noProof/>
          <w:rPrChange w:id="10052" w:author="Peto" w:date="2018-06-14T07:18:00Z">
            <w:rPr/>
          </w:rPrChange>
        </w:rPr>
        <w:t xml:space="preserve">, </w:t>
      </w:r>
      <w:ins w:id="10053" w:author="Langer, Peter" w:date="2018-06-12T08:25:00Z">
        <m:oMath>
          <m:r>
            <w:rPr>
              <w:rFonts w:ascii="Cambria Math" w:hAnsi="Cambria Math"/>
              <w:noProof/>
              <w:rPrChange w:id="10054"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0055" w:author="Peto" w:date="2018-06-14T07:18:00Z">
                    <w:rPr>
                      <w:rFonts w:ascii="Cambria Math" w:hAnsi="Cambria Math"/>
                    </w:rPr>
                  </w:rPrChange>
                </w:rPr>
                <m:t>t</m:t>
              </m:r>
            </m:e>
            <m:sub>
              <m:r>
                <w:rPr>
                  <w:rFonts w:ascii="Cambria Math" w:hAnsi="Cambria Math"/>
                  <w:noProof/>
                  <w:rPrChange w:id="10056" w:author="Peto" w:date="2018-06-14T07:18:00Z">
                    <w:rPr>
                      <w:rFonts w:ascii="Cambria Math" w:hAnsi="Cambria Math"/>
                    </w:rPr>
                  </w:rPrChange>
                </w:rPr>
                <m:t>max</m:t>
              </m:r>
            </m:sub>
          </m:sSub>
        </m:oMath>
      </w:ins>
      <w:del w:id="10057" w:author="Langer, Peter" w:date="2018-06-12T08:25:00Z">
        <w:r w:rsidRPr="00A82009" w:rsidDel="00E16A17">
          <w:rPr>
            <w:noProof/>
            <w:rPrChange w:id="10058" w:author="Peto" w:date="2018-06-14T07:18:00Z">
              <w:rPr/>
            </w:rPrChange>
          </w:rPr>
          <w:delText>-dZ/dt max</w:delText>
        </w:r>
      </w:del>
      <w:r w:rsidRPr="00A82009">
        <w:rPr>
          <w:noProof/>
          <w:rPrChange w:id="10059" w:author="Peto" w:date="2018-06-14T07:18:00Z">
            <w:rPr/>
          </w:rPrChange>
        </w:rPr>
        <w:t xml:space="preserve"> 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10060"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10061" w:author="Peto" w:date="2018-06-14T07:18:00Z">
                          <w:rPr>
                            <w:rFonts w:ascii="Cambria Math" w:hAnsi="Cambria Math"/>
                          </w:rPr>
                        </w:rPrChange>
                      </w:rPr>
                      <m:t>)</m:t>
                    </m:r>
                  </m:num>
                  <m:den>
                    <m:r>
                      <w:rPr>
                        <w:rFonts w:ascii="Cambria Math" w:hAnsi="Cambria Math"/>
                        <w:noProof/>
                        <w:rPrChange w:id="1006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0063" w:author="Peto" w:date="2018-06-14T07:18:00Z">
                              <w:rPr>
                                <w:rFonts w:ascii="Cambria Math" w:hAnsi="Cambria Math"/>
                              </w:rPr>
                            </w:rPrChange>
                          </w:rPr>
                          <m:t>t</m:t>
                        </m:r>
                      </m:e>
                      <m:sub>
                        <m:r>
                          <w:rPr>
                            <w:rFonts w:ascii="Cambria Math" w:hAnsi="Cambria Math"/>
                            <w:noProof/>
                            <w:rPrChange w:id="10064"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10065" w:author="Peto" w:date="2018-06-14T07:18:00Z">
                          <w:rPr>
                            <w:rFonts w:ascii="Cambria Math" w:hAnsi="Cambria Math"/>
                          </w:rPr>
                        </w:rPrChange>
                      </w:rPr>
                      <m:t>Z</m:t>
                    </m:r>
                  </m:e>
                  <m:sub>
                    <m:r>
                      <w:rPr>
                        <w:rFonts w:ascii="Cambria Math" w:hAnsi="Cambria Math"/>
                        <w:noProof/>
                        <w:rPrChange w:id="10066" w:author="Peto" w:date="2018-06-14T07:18:00Z">
                          <w:rPr>
                            <w:rFonts w:ascii="Cambria Math" w:hAnsi="Cambria Math"/>
                          </w:rPr>
                        </w:rPrChange>
                      </w:rPr>
                      <m:t>0</m:t>
                    </m:r>
                  </m:sub>
                </m:sSub>
              </m:den>
            </m:f>
          </m:e>
        </m:rad>
      </m:oMath>
      <w:r w:rsidRPr="00A82009">
        <w:rPr>
          <w:noProof/>
          <w:rPrChange w:id="10067" w:author="Peto" w:date="2018-06-14T07:18:00Z">
            <w:rPr/>
          </w:rPrChange>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sidRPr="00A82009">
        <w:rPr>
          <w:noProof/>
          <w:rPrChange w:id="10068" w:author="Peto" w:date="2018-06-14T07:18:00Z">
            <w:rPr/>
          </w:rPrChange>
        </w:rPr>
        <w:t xml:space="preserve">nám </w:t>
      </w:r>
      <w:r w:rsidRPr="00A82009">
        <w:rPr>
          <w:noProof/>
          <w:rPrChange w:id="10069" w:author="Peto" w:date="2018-06-14T07:18:00Z">
            <w:rPr/>
          </w:rPrChange>
        </w:rPr>
        <w:t xml:space="preserve">známi zdroj ktorý uvádza hodnoty parametrov je práca Bernstaina z roku 2015 </w:t>
      </w:r>
      <w:r w:rsidRPr="00A82009">
        <w:rPr>
          <w:noProof/>
          <w:rPrChange w:id="10070" w:author="Peto" w:date="2018-06-14T07:18: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sidRPr="00A82009">
        <w:rPr>
          <w:noProof/>
          <w:rPrChange w:id="10071" w:author="Peto" w:date="2018-06-14T07:18:00Z">
            <w:rPr/>
          </w:rPrChange>
        </w:rPr>
        <w:instrText xml:space="preserve"> ADDIN EN.CITE </w:instrText>
      </w:r>
      <w:r w:rsidR="00AD692D" w:rsidRPr="00A82009">
        <w:rPr>
          <w:noProof/>
          <w:rPrChange w:id="10072" w:author="Peto" w:date="2018-06-14T07:18: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sidRPr="00A82009">
        <w:rPr>
          <w:noProof/>
          <w:rPrChange w:id="10073" w:author="Peto" w:date="2018-06-14T07:18:00Z">
            <w:rPr/>
          </w:rPrChange>
        </w:rPr>
        <w:instrText xml:space="preserve"> ADDIN EN.CITE.DATA </w:instrText>
      </w:r>
      <w:r w:rsidR="00AD692D" w:rsidRPr="00A82009">
        <w:rPr>
          <w:noProof/>
          <w:rPrChange w:id="10074" w:author="Peto" w:date="2018-06-14T07:18:00Z">
            <w:rPr>
              <w:noProof/>
            </w:rPr>
          </w:rPrChange>
        </w:rPr>
      </w:r>
      <w:r w:rsidR="00AD692D" w:rsidRPr="00A82009">
        <w:rPr>
          <w:noProof/>
          <w:rPrChange w:id="10075" w:author="Peto" w:date="2018-06-14T07:18:00Z">
            <w:rPr/>
          </w:rPrChange>
        </w:rPr>
        <w:fldChar w:fldCharType="end"/>
      </w:r>
      <w:r w:rsidRPr="00A82009">
        <w:rPr>
          <w:noProof/>
          <w:rPrChange w:id="10076" w:author="Peto" w:date="2018-06-14T07:18:00Z">
            <w:rPr>
              <w:noProof/>
            </w:rPr>
          </w:rPrChange>
        </w:rPr>
      </w:r>
      <w:r w:rsidRPr="00A82009">
        <w:rPr>
          <w:noProof/>
          <w:rPrChange w:id="10077" w:author="Peto" w:date="2018-06-14T07:18:00Z">
            <w:rPr/>
          </w:rPrChange>
        </w:rPr>
        <w:fldChar w:fldCharType="separate"/>
      </w:r>
      <w:r w:rsidR="00AD692D" w:rsidRPr="00A82009">
        <w:rPr>
          <w:noProof/>
          <w:vertAlign w:val="superscript"/>
        </w:rPr>
        <w:t>49</w:t>
      </w:r>
      <w:r w:rsidRPr="00A82009">
        <w:rPr>
          <w:noProof/>
          <w:rPrChange w:id="10078" w:author="Peto" w:date="2018-06-14T07:18:00Z">
            <w:rPr/>
          </w:rPrChange>
        </w:rPr>
        <w:fldChar w:fldCharType="end"/>
      </w:r>
      <w:r w:rsidRPr="00A82009">
        <w:rPr>
          <w:noProof/>
          <w:rPrChange w:id="10079" w:author="Peto" w:date="2018-06-14T07:18:00Z">
            <w:rPr/>
          </w:rPrChange>
        </w:rPr>
        <w:t xml:space="preserve">. V práci sa môžeme dočítať aké boli hodnoty </w:t>
      </w:r>
      <w:r w:rsidRPr="00A82009">
        <w:rPr>
          <w:rFonts w:ascii="Cambria Math" w:hAnsi="Cambria Math"/>
          <w:i/>
          <w:noProof/>
          <w:rPrChange w:id="10080" w:author="Peto" w:date="2018-06-14T07:18:00Z">
            <w:rPr/>
          </w:rPrChange>
        </w:rPr>
        <w:t>Z</w:t>
      </w:r>
      <w:del w:id="10081" w:author="Langer, Peter" w:date="2018-06-12T08:25:00Z">
        <w:r w:rsidRPr="00A82009" w:rsidDel="00E16A17">
          <w:rPr>
            <w:rFonts w:ascii="Cambria Math" w:hAnsi="Cambria Math"/>
            <w:i/>
            <w:noProof/>
            <w:rPrChange w:id="10082" w:author="Peto" w:date="2018-06-14T07:18:00Z">
              <w:rPr/>
            </w:rPrChange>
          </w:rPr>
          <w:delText>0</w:delText>
        </w:r>
      </w:del>
      <w:ins w:id="10083" w:author="Langer, Peter" w:date="2018-06-12T08:25:00Z">
        <w:r w:rsidR="00E16A17" w:rsidRPr="00A82009">
          <w:rPr>
            <w:rFonts w:ascii="Cambria Math" w:hAnsi="Cambria Math"/>
            <w:i/>
            <w:noProof/>
            <w:vertAlign w:val="subscript"/>
            <w:rPrChange w:id="10084" w:author="Peto" w:date="2018-06-14T07:18:00Z">
              <w:rPr>
                <w:rFonts w:ascii="Cambria Math" w:hAnsi="Cambria Math"/>
                <w:i/>
                <w:vertAlign w:val="subscript"/>
              </w:rPr>
            </w:rPrChange>
          </w:rPr>
          <w:t>0</w:t>
        </w:r>
      </w:ins>
      <w:r w:rsidRPr="00A82009">
        <w:rPr>
          <w:noProof/>
          <w:rPrChange w:id="10085" w:author="Peto" w:date="2018-06-14T07:18:00Z">
            <w:rPr/>
          </w:rPrChange>
        </w:rPr>
        <w:t xml:space="preserve">, </w:t>
      </w:r>
      <w:ins w:id="10086" w:author="Langer, Peter" w:date="2018-06-12T08:25:00Z">
        <m:oMath>
          <m:r>
            <w:rPr>
              <w:rFonts w:ascii="Cambria Math" w:hAnsi="Cambria Math"/>
              <w:noProof/>
              <w:rPrChange w:id="10087"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0088" w:author="Peto" w:date="2018-06-14T07:18:00Z">
                    <w:rPr>
                      <w:rFonts w:ascii="Cambria Math" w:hAnsi="Cambria Math"/>
                    </w:rPr>
                  </w:rPrChange>
                </w:rPr>
                <m:t>t</m:t>
              </m:r>
            </m:e>
            <m:sub>
              <m:r>
                <w:rPr>
                  <w:rFonts w:ascii="Cambria Math" w:hAnsi="Cambria Math"/>
                  <w:noProof/>
                  <w:rPrChange w:id="10089" w:author="Peto" w:date="2018-06-14T07:18:00Z">
                    <w:rPr>
                      <w:rFonts w:ascii="Cambria Math" w:hAnsi="Cambria Math"/>
                    </w:rPr>
                  </w:rPrChange>
                </w:rPr>
                <m:t>max</m:t>
              </m:r>
            </m:sub>
          </m:sSub>
        </m:oMath>
      </w:ins>
      <w:del w:id="10090" w:author="Langer, Peter" w:date="2018-06-12T08:25:00Z">
        <w:r w:rsidRPr="00A82009" w:rsidDel="00E16A17">
          <w:rPr>
            <w:noProof/>
            <w:rPrChange w:id="10091" w:author="Peto" w:date="2018-06-14T07:18:00Z">
              <w:rPr/>
            </w:rPrChange>
          </w:rPr>
          <w:delText>-dZ/dt max</w:delText>
        </w:r>
      </w:del>
      <w:r w:rsidRPr="00A82009">
        <w:rPr>
          <w:noProof/>
          <w:rPrChange w:id="10092" w:author="Peto" w:date="2018-06-14T07:18:00Z">
            <w:rPr/>
          </w:rPrChange>
        </w:rPr>
        <w:t xml:space="preserve">. Hodnoty boli získané meraním bioimpedancie pre 29 zdravích </w:t>
      </w:r>
      <w:r w:rsidRPr="00A82009">
        <w:rPr>
          <w:noProof/>
          <w:rPrChange w:id="10093" w:author="Peto" w:date="2018-06-14T07:18:00Z">
            <w:rPr/>
          </w:rPrChange>
        </w:rPr>
        <w:lastRenderedPageBreak/>
        <w:t xml:space="preserve">dobrovoľníkov. V tejto práci autor použil jednokanálovú impedanciu ruky, kde pokrýva celú ruku, čo odpovedá pri našom bioimpedančnom monitore MBM kanálu 13 a 15. Výsledky sú rozdelené na mužov a ženy. Hodnoty uvádza </w:t>
      </w:r>
      <w:commentRangeStart w:id="10094"/>
      <w:r w:rsidRPr="00A82009">
        <w:rPr>
          <w:noProof/>
          <w:rPrChange w:id="10095" w:author="Peto" w:date="2018-06-14T07:18:00Z">
            <w:rPr/>
          </w:rPrChange>
        </w:rPr>
        <w:t xml:space="preserve">TODO Hodnoty </w:t>
      </w:r>
      <w:commentRangeEnd w:id="10094"/>
      <w:r w:rsidR="008353C2" w:rsidRPr="00A82009">
        <w:rPr>
          <w:rStyle w:val="Odkaznakomentr"/>
          <w:noProof/>
          <w:rPrChange w:id="10096" w:author="Peto" w:date="2018-06-14T07:18:00Z">
            <w:rPr>
              <w:rStyle w:val="Odkaznakomentr"/>
            </w:rPr>
          </w:rPrChange>
        </w:rPr>
        <w:commentReference w:id="10094"/>
      </w:r>
      <w:r w:rsidRPr="00A82009">
        <w:rPr>
          <w:noProof/>
          <w:rPrChange w:id="10097" w:author="Peto" w:date="2018-06-14T07:18:00Z">
            <w:rPr/>
          </w:rPrChange>
        </w:rPr>
        <w:t>z práce Bernstaina uvedené v </w:t>
      </w:r>
      <w:r w:rsidR="003E40AE" w:rsidRPr="00A82009">
        <w:rPr>
          <w:noProof/>
          <w:rPrChange w:id="10098" w:author="Peto" w:date="2018-06-14T07:18:00Z">
            <w:rPr/>
          </w:rPrChange>
        </w:rPr>
        <w:fldChar w:fldCharType="begin"/>
      </w:r>
      <w:r w:rsidR="003E40AE" w:rsidRPr="00A82009">
        <w:rPr>
          <w:noProof/>
          <w:rPrChange w:id="10099" w:author="Peto" w:date="2018-06-14T07:18:00Z">
            <w:rPr/>
          </w:rPrChange>
        </w:rPr>
        <w:instrText xml:space="preserve"> REF _Ref513901643 \h </w:instrText>
      </w:r>
      <w:r w:rsidR="003E40AE" w:rsidRPr="00A82009">
        <w:rPr>
          <w:noProof/>
          <w:rPrChange w:id="10100" w:author="Peto" w:date="2018-06-14T07:18:00Z">
            <w:rPr>
              <w:noProof/>
            </w:rPr>
          </w:rPrChange>
        </w:rPr>
      </w:r>
      <w:r w:rsidR="003E40AE" w:rsidRPr="00A82009">
        <w:rPr>
          <w:noProof/>
          <w:rPrChange w:id="10101" w:author="Peto" w:date="2018-06-14T07:18:00Z">
            <w:rPr/>
          </w:rPrChange>
        </w:rPr>
        <w:fldChar w:fldCharType="separate"/>
      </w:r>
      <w:r w:rsidR="00F95B9C" w:rsidRPr="00A82009">
        <w:rPr>
          <w:noProof/>
          <w:rPrChange w:id="10102" w:author="Peto" w:date="2018-06-14T07:18:00Z">
            <w:rPr/>
          </w:rPrChange>
        </w:rPr>
        <w:t>Tabuľka 12</w:t>
      </w:r>
      <w:r w:rsidR="003E40AE" w:rsidRPr="00A82009">
        <w:rPr>
          <w:noProof/>
          <w:rPrChange w:id="10103" w:author="Peto" w:date="2018-06-14T07:18:00Z">
            <w:rPr/>
          </w:rPrChange>
        </w:rPr>
        <w:fldChar w:fldCharType="end"/>
      </w:r>
      <w:r w:rsidRPr="00A82009">
        <w:rPr>
          <w:noProof/>
          <w:rPrChange w:id="10104" w:author="Peto" w:date="2018-06-14T07:18:00Z">
            <w:rPr/>
          </w:rPrChange>
        </w:rPr>
        <w:t xml:space="preserve"> </w:t>
      </w:r>
      <w:r w:rsidRPr="00A82009">
        <w:rPr>
          <w:noProof/>
          <w:lang w:eastAsia="en-US" w:bidi="en-US"/>
          <w:rPrChange w:id="10105" w:author="Peto" w:date="2018-06-14T07:18:00Z">
            <w:rPr>
              <w:lang w:eastAsia="en-US" w:bidi="en-US"/>
            </w:rPr>
          </w:rPrChange>
        </w:rPr>
        <w:t xml:space="preserve">vykazujú rozdiely. </w:t>
      </w:r>
    </w:p>
    <w:p w14:paraId="6530E51F" w14:textId="77777777" w:rsidR="00CE547F" w:rsidRPr="00A82009" w:rsidRDefault="00CE547F" w:rsidP="00CE547F">
      <w:pPr>
        <w:rPr>
          <w:noProof/>
          <w:rPrChange w:id="10106" w:author="Peto" w:date="2018-06-14T07:18:00Z">
            <w:rPr/>
          </w:rPrChange>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A82009"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A82009" w:rsidRDefault="00CE547F" w:rsidP="00452ADC">
            <w:pPr>
              <w:overflowPunct/>
              <w:autoSpaceDE/>
              <w:autoSpaceDN/>
              <w:adjustRightInd/>
              <w:spacing w:line="240" w:lineRule="auto"/>
              <w:jc w:val="left"/>
              <w:textAlignment w:val="auto"/>
              <w:rPr>
                <w:rFonts w:ascii="Times New Roman" w:hAnsi="Times New Roman"/>
                <w:noProof/>
                <w:sz w:val="20"/>
                <w:szCs w:val="24"/>
                <w:rPrChange w:id="10107" w:author="Peto" w:date="2018-06-14T07:18:00Z">
                  <w:rPr>
                    <w:rFonts w:ascii="Times New Roman" w:hAnsi="Times New Roman"/>
                    <w:sz w:val="20"/>
                    <w:szCs w:val="24"/>
                  </w:rPr>
                </w:rPrChange>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0108" w:author="Peto" w:date="2018-06-14T07:18:00Z">
                  <w:rPr>
                    <w:rFonts w:ascii="Arial" w:hAnsi="Arial" w:cs="Arial"/>
                    <w:b/>
                    <w:bCs/>
                    <w:sz w:val="22"/>
                    <w:szCs w:val="22"/>
                  </w:rPr>
                </w:rPrChange>
              </w:rPr>
            </w:pPr>
            <w:r w:rsidRPr="00A82009">
              <w:rPr>
                <w:rFonts w:ascii="Arial" w:hAnsi="Arial" w:cs="Arial"/>
                <w:b/>
                <w:bCs/>
                <w:noProof/>
                <w:sz w:val="22"/>
                <w:szCs w:val="22"/>
                <w:rPrChange w:id="10109" w:author="Peto" w:date="2018-06-14T07:18:00Z">
                  <w:rPr>
                    <w:rFonts w:ascii="Arial" w:hAnsi="Arial" w:cs="Arial"/>
                    <w:b/>
                    <w:bCs/>
                    <w:sz w:val="22"/>
                    <w:szCs w:val="22"/>
                  </w:rPr>
                </w:rPrChange>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A82009" w:rsidRDefault="00CE547F" w:rsidP="00452ADC">
            <w:pPr>
              <w:overflowPunct/>
              <w:autoSpaceDE/>
              <w:autoSpaceDN/>
              <w:adjustRightInd/>
              <w:spacing w:line="240" w:lineRule="auto"/>
              <w:jc w:val="right"/>
              <w:textAlignment w:val="auto"/>
              <w:rPr>
                <w:rFonts w:ascii="Arial" w:hAnsi="Arial" w:cs="Arial"/>
                <w:b/>
                <w:bCs/>
                <w:noProof/>
                <w:sz w:val="22"/>
                <w:szCs w:val="22"/>
                <w:rPrChange w:id="10110" w:author="Peto" w:date="2018-06-14T07:18:00Z">
                  <w:rPr>
                    <w:rFonts w:ascii="Arial" w:hAnsi="Arial" w:cs="Arial"/>
                    <w:b/>
                    <w:bCs/>
                    <w:sz w:val="22"/>
                    <w:szCs w:val="22"/>
                  </w:rPr>
                </w:rPrChange>
              </w:rPr>
            </w:pPr>
            <w:r w:rsidRPr="00A82009">
              <w:rPr>
                <w:rFonts w:ascii="Arial" w:hAnsi="Arial" w:cs="Arial"/>
                <w:b/>
                <w:bCs/>
                <w:noProof/>
                <w:sz w:val="22"/>
                <w:szCs w:val="22"/>
                <w:rPrChange w:id="10111" w:author="Peto" w:date="2018-06-14T07:18:00Z">
                  <w:rPr>
                    <w:rFonts w:ascii="Arial" w:hAnsi="Arial" w:cs="Arial"/>
                    <w:b/>
                    <w:bCs/>
                    <w:sz w:val="22"/>
                    <w:szCs w:val="22"/>
                  </w:rPr>
                </w:rPrChange>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A82009" w:rsidRDefault="00CE547F" w:rsidP="00452ADC">
            <w:pPr>
              <w:overflowPunct/>
              <w:autoSpaceDE/>
              <w:autoSpaceDN/>
              <w:adjustRightInd/>
              <w:spacing w:line="240" w:lineRule="auto"/>
              <w:jc w:val="center"/>
              <w:textAlignment w:val="auto"/>
              <w:rPr>
                <w:rFonts w:ascii="Calibri" w:hAnsi="Calibri" w:cs="Calibri"/>
                <w:b/>
                <w:bCs/>
                <w:noProof/>
                <w:color w:val="000000"/>
                <w:sz w:val="22"/>
                <w:szCs w:val="22"/>
                <w:rPrChange w:id="10112"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13" w:author="Peto" w:date="2018-06-14T07:18:00Z">
                  <w:rPr>
                    <w:rFonts w:ascii="Calibri" w:hAnsi="Calibri" w:cs="Calibri"/>
                    <w:b/>
                    <w:bCs/>
                    <w:color w:val="000000"/>
                    <w:sz w:val="22"/>
                    <w:szCs w:val="22"/>
                  </w:rPr>
                </w:rPrChange>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0114"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15" w:author="Peto" w:date="2018-06-14T07:18:00Z">
                  <w:rPr>
                    <w:rFonts w:ascii="Calibri" w:hAnsi="Calibri" w:cs="Calibri"/>
                    <w:b/>
                    <w:bCs/>
                    <w:color w:val="000000"/>
                    <w:sz w:val="22"/>
                    <w:szCs w:val="22"/>
                  </w:rPr>
                </w:rPrChange>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0116"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17" w:author="Peto" w:date="2018-06-14T07:18:00Z">
                  <w:rPr>
                    <w:rFonts w:ascii="Calibri" w:hAnsi="Calibri" w:cs="Calibri"/>
                    <w:b/>
                    <w:bCs/>
                    <w:color w:val="000000"/>
                    <w:sz w:val="22"/>
                    <w:szCs w:val="22"/>
                  </w:rPr>
                </w:rPrChange>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A82009" w:rsidRDefault="00CE547F" w:rsidP="00452ADC">
            <w:pPr>
              <w:overflowPunct/>
              <w:autoSpaceDE/>
              <w:autoSpaceDN/>
              <w:adjustRightInd/>
              <w:spacing w:line="240" w:lineRule="auto"/>
              <w:jc w:val="right"/>
              <w:textAlignment w:val="auto"/>
              <w:rPr>
                <w:rFonts w:ascii="Calibri" w:hAnsi="Calibri" w:cs="Calibri"/>
                <w:b/>
                <w:bCs/>
                <w:noProof/>
                <w:color w:val="000000"/>
                <w:sz w:val="22"/>
                <w:szCs w:val="22"/>
                <w:rPrChange w:id="10118"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19" w:author="Peto" w:date="2018-06-14T07:18:00Z">
                  <w:rPr>
                    <w:rFonts w:ascii="Calibri" w:hAnsi="Calibri" w:cs="Calibri"/>
                    <w:b/>
                    <w:bCs/>
                    <w:color w:val="000000"/>
                    <w:sz w:val="22"/>
                    <w:szCs w:val="22"/>
                  </w:rPr>
                </w:rPrChange>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A82009" w:rsidRDefault="00CE547F" w:rsidP="00452ADC">
            <w:pPr>
              <w:overflowPunct/>
              <w:autoSpaceDE/>
              <w:autoSpaceDN/>
              <w:adjustRightInd/>
              <w:spacing w:line="240" w:lineRule="auto"/>
              <w:jc w:val="center"/>
              <w:textAlignment w:val="auto"/>
              <w:rPr>
                <w:rFonts w:ascii="Calibri" w:hAnsi="Calibri" w:cs="Calibri"/>
                <w:b/>
                <w:bCs/>
                <w:noProof/>
                <w:color w:val="000000"/>
                <w:sz w:val="22"/>
                <w:szCs w:val="22"/>
                <w:rPrChange w:id="10120"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21" w:author="Peto" w:date="2018-06-14T07:18:00Z">
                  <w:rPr>
                    <w:rFonts w:ascii="Calibri" w:hAnsi="Calibri" w:cs="Calibri"/>
                    <w:b/>
                    <w:bCs/>
                    <w:color w:val="000000"/>
                    <w:sz w:val="22"/>
                    <w:szCs w:val="22"/>
                  </w:rPr>
                </w:rPrChange>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0122"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23" w:author="Peto" w:date="2018-06-14T07:18:00Z">
                  <w:rPr>
                    <w:rFonts w:ascii="Calibri" w:hAnsi="Calibri" w:cs="Calibri"/>
                    <w:b/>
                    <w:bCs/>
                    <w:color w:val="000000"/>
                    <w:sz w:val="22"/>
                    <w:szCs w:val="22"/>
                  </w:rPr>
                </w:rPrChange>
              </w:rPr>
              <w:t> </w:t>
            </w:r>
          </w:p>
        </w:tc>
      </w:tr>
      <w:tr w:rsidR="00CE547F" w:rsidRPr="00A82009"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2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25" w:author="Peto" w:date="2018-06-14T07:18:00Z">
                  <w:rPr>
                    <w:rFonts w:ascii="Calibri" w:hAnsi="Calibri" w:cs="Calibri"/>
                    <w:color w:val="000000"/>
                    <w:sz w:val="22"/>
                    <w:szCs w:val="22"/>
                  </w:rPr>
                </w:rPrChange>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0126" w:author="Peto" w:date="2018-06-14T07:18:00Z">
                  <w:rPr>
                    <w:rFonts w:ascii="Arial" w:hAnsi="Arial" w:cs="Arial"/>
                    <w:sz w:val="22"/>
                    <w:szCs w:val="22"/>
                  </w:rPr>
                </w:rPrChange>
              </w:rPr>
            </w:pPr>
            <w:r w:rsidRPr="00A82009">
              <w:rPr>
                <w:rFonts w:ascii="Arial" w:hAnsi="Arial" w:cs="Arial"/>
                <w:noProof/>
                <w:sz w:val="22"/>
                <w:szCs w:val="22"/>
                <w:rPrChange w:id="10127" w:author="Peto" w:date="2018-06-14T07:18:00Z">
                  <w:rPr>
                    <w:rFonts w:ascii="Arial" w:hAnsi="Arial" w:cs="Arial"/>
                    <w:sz w:val="22"/>
                    <w:szCs w:val="22"/>
                  </w:rPr>
                </w:rPrChange>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2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29" w:author="Peto" w:date="2018-06-14T07:18:00Z">
                  <w:rPr>
                    <w:rFonts w:ascii="Calibri" w:hAnsi="Calibri" w:cs="Calibri"/>
                    <w:color w:val="000000"/>
                    <w:sz w:val="22"/>
                    <w:szCs w:val="22"/>
                  </w:rPr>
                </w:rPrChange>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3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31" w:author="Peto" w:date="2018-06-14T07:18:00Z">
                  <w:rPr>
                    <w:rFonts w:ascii="Calibri" w:hAnsi="Calibri" w:cs="Calibri"/>
                    <w:color w:val="000000"/>
                    <w:sz w:val="22"/>
                    <w:szCs w:val="22"/>
                  </w:rPr>
                </w:rPrChange>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3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33" w:author="Peto" w:date="2018-06-14T07:18:00Z">
                  <w:rPr>
                    <w:rFonts w:ascii="Calibri" w:hAnsi="Calibri" w:cs="Calibri"/>
                    <w:color w:val="000000"/>
                    <w:sz w:val="22"/>
                    <w:szCs w:val="22"/>
                  </w:rPr>
                </w:rPrChange>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3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35" w:author="Peto" w:date="2018-06-14T07:18:00Z">
                  <w:rPr>
                    <w:rFonts w:ascii="Calibri" w:hAnsi="Calibri" w:cs="Calibri"/>
                    <w:color w:val="000000"/>
                    <w:sz w:val="22"/>
                    <w:szCs w:val="22"/>
                  </w:rPr>
                </w:rPrChange>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3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37" w:author="Peto" w:date="2018-06-14T07:18:00Z">
                  <w:rPr>
                    <w:rFonts w:ascii="Calibri" w:hAnsi="Calibri" w:cs="Calibri"/>
                    <w:color w:val="000000"/>
                    <w:sz w:val="22"/>
                    <w:szCs w:val="22"/>
                  </w:rPr>
                </w:rPrChange>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3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39" w:author="Peto" w:date="2018-06-14T07:18:00Z">
                  <w:rPr>
                    <w:rFonts w:ascii="Calibri" w:hAnsi="Calibri" w:cs="Calibri"/>
                    <w:color w:val="000000"/>
                    <w:sz w:val="22"/>
                    <w:szCs w:val="22"/>
                  </w:rPr>
                </w:rPrChange>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4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41" w:author="Peto" w:date="2018-06-14T07:18:00Z">
                  <w:rPr>
                    <w:rFonts w:ascii="Calibri" w:hAnsi="Calibri" w:cs="Calibri"/>
                    <w:color w:val="000000"/>
                    <w:sz w:val="22"/>
                    <w:szCs w:val="22"/>
                  </w:rPr>
                </w:rPrChange>
              </w:rPr>
              <w:t>std</w:t>
            </w:r>
          </w:p>
        </w:tc>
      </w:tr>
      <w:tr w:rsidR="00CE547F" w:rsidRPr="00A82009"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0142" w:author="Peto" w:date="2018-06-14T07:18:00Z">
                  <w:rPr>
                    <w:rFonts w:ascii="Arial" w:hAnsi="Arial" w:cs="Arial"/>
                    <w:b/>
                    <w:bCs/>
                    <w:sz w:val="22"/>
                    <w:szCs w:val="22"/>
                  </w:rPr>
                </w:rPrChange>
              </w:rPr>
            </w:pPr>
            <w:r w:rsidRPr="00A82009">
              <w:rPr>
                <w:rFonts w:ascii="Arial" w:hAnsi="Arial" w:cs="Arial"/>
                <w:b/>
                <w:bCs/>
                <w:noProof/>
                <w:sz w:val="22"/>
                <w:szCs w:val="22"/>
                <w:rPrChange w:id="10143" w:author="Peto" w:date="2018-06-14T07:18:00Z">
                  <w:rPr>
                    <w:rFonts w:ascii="Arial" w:hAnsi="Arial" w:cs="Arial"/>
                    <w:b/>
                    <w:bCs/>
                    <w:sz w:val="22"/>
                    <w:szCs w:val="22"/>
                  </w:rPr>
                </w:rPrChange>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0144" w:author="Peto" w:date="2018-06-14T07:18:00Z">
                  <w:rPr>
                    <w:rFonts w:ascii="Arial" w:hAnsi="Arial" w:cs="Arial"/>
                    <w:sz w:val="22"/>
                    <w:szCs w:val="22"/>
                  </w:rPr>
                </w:rPrChange>
              </w:rPr>
            </w:pPr>
            <w:r w:rsidRPr="00A82009">
              <w:rPr>
                <w:rFonts w:ascii="Arial" w:hAnsi="Arial" w:cs="Arial"/>
                <w:noProof/>
                <w:sz w:val="22"/>
                <w:szCs w:val="22"/>
                <w:rPrChange w:id="10145" w:author="Peto" w:date="2018-06-14T07:18:00Z">
                  <w:rPr>
                    <w:rFonts w:ascii="Arial" w:hAnsi="Arial" w:cs="Arial"/>
                    <w:sz w:val="22"/>
                    <w:szCs w:val="22"/>
                  </w:rPr>
                </w:rPrChange>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4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47" w:author="Peto" w:date="2018-06-14T07:18:00Z">
                  <w:rPr>
                    <w:rFonts w:ascii="Calibri" w:hAnsi="Calibri" w:cs="Calibri"/>
                    <w:color w:val="000000"/>
                    <w:sz w:val="22"/>
                    <w:szCs w:val="22"/>
                  </w:rPr>
                </w:rPrChange>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4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49" w:author="Peto" w:date="2018-06-14T07:18:00Z">
                  <w:rPr>
                    <w:rFonts w:ascii="Calibri" w:hAnsi="Calibri" w:cs="Calibri"/>
                    <w:color w:val="000000"/>
                    <w:sz w:val="22"/>
                    <w:szCs w:val="22"/>
                  </w:rPr>
                </w:rPrChange>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5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51" w:author="Peto" w:date="2018-06-14T07:18:00Z">
                  <w:rPr>
                    <w:rFonts w:ascii="Calibri" w:hAnsi="Calibri" w:cs="Calibri"/>
                    <w:color w:val="000000"/>
                    <w:sz w:val="22"/>
                    <w:szCs w:val="22"/>
                  </w:rPr>
                </w:rPrChange>
              </w:rPr>
              <w:t> </w:t>
            </w:r>
          </w:p>
        </w:tc>
        <w:tc>
          <w:tcPr>
            <w:tcW w:w="476" w:type="dxa"/>
            <w:tcBorders>
              <w:top w:val="nil"/>
              <w:left w:val="nil"/>
              <w:bottom w:val="nil"/>
              <w:right w:val="nil"/>
            </w:tcBorders>
            <w:shd w:val="clear" w:color="auto" w:fill="auto"/>
            <w:noWrap/>
            <w:vAlign w:val="bottom"/>
            <w:hideMark/>
          </w:tcPr>
          <w:p w14:paraId="65C2D642"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52" w:author="Peto" w:date="2018-06-14T07:18:00Z">
                  <w:rPr>
                    <w:rFonts w:ascii="Calibri" w:hAnsi="Calibri" w:cs="Calibri"/>
                    <w:color w:val="000000"/>
                    <w:sz w:val="22"/>
                    <w:szCs w:val="22"/>
                  </w:rPr>
                </w:rPrChange>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5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54" w:author="Peto" w:date="2018-06-14T07:18:00Z">
                  <w:rPr>
                    <w:rFonts w:ascii="Calibri" w:hAnsi="Calibri" w:cs="Calibri"/>
                    <w:color w:val="000000"/>
                    <w:sz w:val="22"/>
                    <w:szCs w:val="22"/>
                  </w:rPr>
                </w:rPrChange>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5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56" w:author="Peto" w:date="2018-06-14T07:18:00Z">
                  <w:rPr>
                    <w:rFonts w:ascii="Calibri" w:hAnsi="Calibri" w:cs="Calibri"/>
                    <w:color w:val="000000"/>
                    <w:sz w:val="22"/>
                    <w:szCs w:val="22"/>
                  </w:rPr>
                </w:rPrChange>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5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58" w:author="Peto" w:date="2018-06-14T07:18:00Z">
                  <w:rPr>
                    <w:rFonts w:ascii="Calibri" w:hAnsi="Calibri" w:cs="Calibri"/>
                    <w:color w:val="000000"/>
                    <w:sz w:val="22"/>
                    <w:szCs w:val="22"/>
                  </w:rPr>
                </w:rPrChange>
              </w:rPr>
              <w:t> </w:t>
            </w:r>
          </w:p>
        </w:tc>
      </w:tr>
      <w:tr w:rsidR="00CE547F" w:rsidRPr="00A82009"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59" w:author="Peto" w:date="2018-06-14T07:18:00Z">
                  <w:rPr>
                    <w:rFonts w:ascii="Calibri" w:hAnsi="Calibri" w:cs="Calibri"/>
                    <w:color w:val="000000"/>
                    <w:sz w:val="22"/>
                    <w:szCs w:val="22"/>
                  </w:rPr>
                </w:rPrChange>
              </w:rPr>
            </w:pPr>
          </w:p>
        </w:tc>
        <w:tc>
          <w:tcPr>
            <w:tcW w:w="1776" w:type="dxa"/>
            <w:tcBorders>
              <w:top w:val="nil"/>
              <w:left w:val="nil"/>
              <w:bottom w:val="nil"/>
              <w:right w:val="nil"/>
            </w:tcBorders>
            <w:shd w:val="clear" w:color="auto" w:fill="auto"/>
            <w:noWrap/>
            <w:vAlign w:val="bottom"/>
            <w:hideMark/>
          </w:tcPr>
          <w:p w14:paraId="1CD37F6F"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0160" w:author="Peto" w:date="2018-06-14T07:18:00Z">
                  <w:rPr>
                    <w:rFonts w:ascii="Arial" w:hAnsi="Arial" w:cs="Arial"/>
                    <w:sz w:val="22"/>
                    <w:szCs w:val="22"/>
                  </w:rPr>
                </w:rPrChange>
              </w:rPr>
            </w:pPr>
            <w:r w:rsidRPr="00A82009">
              <w:rPr>
                <w:rFonts w:ascii="Arial" w:hAnsi="Arial" w:cs="Arial"/>
                <w:noProof/>
                <w:sz w:val="22"/>
                <w:szCs w:val="22"/>
                <w:rPrChange w:id="10161" w:author="Peto" w:date="2018-06-14T07:18:00Z">
                  <w:rPr>
                    <w:rFonts w:ascii="Arial" w:hAnsi="Arial" w:cs="Arial"/>
                    <w:sz w:val="22"/>
                    <w:szCs w:val="22"/>
                  </w:rPr>
                </w:rPrChange>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6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63" w:author="Peto" w:date="2018-06-14T07:18:00Z">
                  <w:rPr>
                    <w:rFonts w:ascii="Calibri" w:hAnsi="Calibri" w:cs="Calibri"/>
                    <w:color w:val="000000"/>
                    <w:sz w:val="22"/>
                    <w:szCs w:val="22"/>
                  </w:rPr>
                </w:rPrChange>
              </w:rPr>
              <w:t>74</w:t>
            </w:r>
          </w:p>
        </w:tc>
        <w:tc>
          <w:tcPr>
            <w:tcW w:w="436" w:type="dxa"/>
            <w:tcBorders>
              <w:top w:val="nil"/>
              <w:left w:val="nil"/>
              <w:bottom w:val="nil"/>
              <w:right w:val="nil"/>
            </w:tcBorders>
            <w:shd w:val="clear" w:color="auto" w:fill="auto"/>
            <w:noWrap/>
            <w:vAlign w:val="bottom"/>
            <w:hideMark/>
          </w:tcPr>
          <w:p w14:paraId="570C849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6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65" w:author="Peto" w:date="2018-06-14T07:18:00Z">
                  <w:rPr>
                    <w:rFonts w:ascii="Calibri" w:hAnsi="Calibri" w:cs="Calibri"/>
                    <w:color w:val="000000"/>
                    <w:sz w:val="22"/>
                    <w:szCs w:val="22"/>
                  </w:rPr>
                </w:rPrChange>
              </w:rPr>
              <w:t>±</w:t>
            </w:r>
          </w:p>
        </w:tc>
        <w:tc>
          <w:tcPr>
            <w:tcW w:w="976" w:type="dxa"/>
            <w:tcBorders>
              <w:top w:val="nil"/>
              <w:left w:val="nil"/>
              <w:bottom w:val="nil"/>
              <w:right w:val="nil"/>
            </w:tcBorders>
            <w:shd w:val="clear" w:color="auto" w:fill="auto"/>
            <w:noWrap/>
            <w:vAlign w:val="bottom"/>
            <w:hideMark/>
          </w:tcPr>
          <w:p w14:paraId="1647E2FC"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6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67" w:author="Peto" w:date="2018-06-14T07:18:00Z">
                  <w:rPr>
                    <w:rFonts w:ascii="Calibri" w:hAnsi="Calibri" w:cs="Calibri"/>
                    <w:color w:val="000000"/>
                    <w:sz w:val="22"/>
                    <w:szCs w:val="22"/>
                  </w:rPr>
                </w:rPrChange>
              </w:rPr>
              <w:t>11</w:t>
            </w:r>
          </w:p>
        </w:tc>
        <w:tc>
          <w:tcPr>
            <w:tcW w:w="476" w:type="dxa"/>
            <w:tcBorders>
              <w:top w:val="nil"/>
              <w:left w:val="nil"/>
              <w:bottom w:val="nil"/>
              <w:right w:val="nil"/>
            </w:tcBorders>
            <w:shd w:val="clear" w:color="auto" w:fill="auto"/>
            <w:noWrap/>
            <w:vAlign w:val="bottom"/>
            <w:hideMark/>
          </w:tcPr>
          <w:p w14:paraId="5EDBAB9F"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68" w:author="Peto" w:date="2018-06-14T07:18:00Z">
                  <w:rPr>
                    <w:rFonts w:ascii="Calibri" w:hAnsi="Calibri" w:cs="Calibri"/>
                    <w:color w:val="000000"/>
                    <w:sz w:val="22"/>
                    <w:szCs w:val="22"/>
                  </w:rPr>
                </w:rPrChange>
              </w:rPr>
            </w:pPr>
          </w:p>
        </w:tc>
        <w:tc>
          <w:tcPr>
            <w:tcW w:w="976" w:type="dxa"/>
            <w:tcBorders>
              <w:top w:val="nil"/>
              <w:left w:val="nil"/>
              <w:bottom w:val="nil"/>
              <w:right w:val="nil"/>
            </w:tcBorders>
            <w:shd w:val="clear" w:color="auto" w:fill="auto"/>
            <w:noWrap/>
            <w:vAlign w:val="bottom"/>
            <w:hideMark/>
          </w:tcPr>
          <w:p w14:paraId="2C53D6F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6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70" w:author="Peto" w:date="2018-06-14T07:18:00Z">
                  <w:rPr>
                    <w:rFonts w:ascii="Calibri" w:hAnsi="Calibri" w:cs="Calibri"/>
                    <w:color w:val="000000"/>
                    <w:sz w:val="22"/>
                    <w:szCs w:val="22"/>
                  </w:rPr>
                </w:rPrChange>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7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72" w:author="Peto" w:date="2018-06-14T07:18:00Z">
                  <w:rPr>
                    <w:rFonts w:ascii="Calibri" w:hAnsi="Calibri" w:cs="Calibri"/>
                    <w:color w:val="000000"/>
                    <w:sz w:val="22"/>
                    <w:szCs w:val="22"/>
                  </w:rPr>
                </w:rPrChange>
              </w:rPr>
              <w:t>±</w:t>
            </w:r>
          </w:p>
        </w:tc>
        <w:tc>
          <w:tcPr>
            <w:tcW w:w="976" w:type="dxa"/>
            <w:tcBorders>
              <w:top w:val="nil"/>
              <w:left w:val="nil"/>
              <w:bottom w:val="nil"/>
              <w:right w:val="nil"/>
            </w:tcBorders>
            <w:shd w:val="clear" w:color="auto" w:fill="auto"/>
            <w:noWrap/>
            <w:vAlign w:val="bottom"/>
            <w:hideMark/>
          </w:tcPr>
          <w:p w14:paraId="1C88F8B4"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7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74" w:author="Peto" w:date="2018-06-14T07:18:00Z">
                  <w:rPr>
                    <w:rFonts w:ascii="Calibri" w:hAnsi="Calibri" w:cs="Calibri"/>
                    <w:color w:val="000000"/>
                    <w:sz w:val="22"/>
                    <w:szCs w:val="22"/>
                  </w:rPr>
                </w:rPrChange>
              </w:rPr>
              <w:t>3.90E-01</w:t>
            </w:r>
          </w:p>
        </w:tc>
      </w:tr>
      <w:tr w:rsidR="00CE547F" w:rsidRPr="00A82009"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0175"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76" w:author="Peto" w:date="2018-06-14T07:18:00Z">
                  <w:rPr>
                    <w:rFonts w:ascii="Calibri" w:hAnsi="Calibri" w:cs="Calibri"/>
                    <w:b/>
                    <w:bCs/>
                    <w:color w:val="000000"/>
                    <w:sz w:val="22"/>
                    <w:szCs w:val="22"/>
                  </w:rPr>
                </w:rPrChange>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0177" w:author="Peto" w:date="2018-06-14T07:18:00Z">
                  <w:rPr>
                    <w:rFonts w:ascii="Arial" w:hAnsi="Arial" w:cs="Arial"/>
                    <w:sz w:val="22"/>
                    <w:szCs w:val="22"/>
                  </w:rPr>
                </w:rPrChange>
              </w:rPr>
            </w:pPr>
            <w:r w:rsidRPr="00A82009">
              <w:rPr>
                <w:rFonts w:ascii="Arial" w:hAnsi="Arial" w:cs="Arial"/>
                <w:noProof/>
                <w:sz w:val="22"/>
                <w:szCs w:val="22"/>
                <w:rPrChange w:id="10178" w:author="Peto" w:date="2018-06-14T07:18:00Z">
                  <w:rPr>
                    <w:rFonts w:ascii="Arial" w:hAnsi="Arial" w:cs="Arial"/>
                    <w:sz w:val="22"/>
                    <w:szCs w:val="22"/>
                  </w:rPr>
                </w:rPrChange>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7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80" w:author="Peto" w:date="2018-06-14T07:18:00Z">
                  <w:rPr>
                    <w:rFonts w:ascii="Calibri" w:hAnsi="Calibri" w:cs="Calibri"/>
                    <w:color w:val="000000"/>
                    <w:sz w:val="22"/>
                    <w:szCs w:val="22"/>
                  </w:rPr>
                </w:rPrChange>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8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82"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8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84" w:author="Peto" w:date="2018-06-14T07:18:00Z">
                  <w:rPr>
                    <w:rFonts w:ascii="Calibri" w:hAnsi="Calibri" w:cs="Calibri"/>
                    <w:color w:val="000000"/>
                    <w:sz w:val="22"/>
                    <w:szCs w:val="22"/>
                  </w:rPr>
                </w:rPrChange>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8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86" w:author="Peto" w:date="2018-06-14T07:18:00Z">
                  <w:rPr>
                    <w:rFonts w:ascii="Calibri" w:hAnsi="Calibri" w:cs="Calibri"/>
                    <w:color w:val="000000"/>
                    <w:sz w:val="22"/>
                    <w:szCs w:val="22"/>
                  </w:rPr>
                </w:rPrChange>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8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88" w:author="Peto" w:date="2018-06-14T07:18:00Z">
                  <w:rPr>
                    <w:rFonts w:ascii="Calibri" w:hAnsi="Calibri" w:cs="Calibri"/>
                    <w:color w:val="000000"/>
                    <w:sz w:val="22"/>
                    <w:szCs w:val="22"/>
                  </w:rPr>
                </w:rPrChange>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8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90"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9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92" w:author="Peto" w:date="2018-06-14T07:18:00Z">
                  <w:rPr>
                    <w:rFonts w:ascii="Calibri" w:hAnsi="Calibri" w:cs="Calibri"/>
                    <w:color w:val="000000"/>
                    <w:sz w:val="22"/>
                    <w:szCs w:val="22"/>
                  </w:rPr>
                </w:rPrChange>
              </w:rPr>
              <w:t>4.10E-01</w:t>
            </w:r>
          </w:p>
        </w:tc>
      </w:tr>
      <w:tr w:rsidR="00CE547F" w:rsidRPr="00A82009"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0193" w:author="Peto" w:date="2018-06-14T07:18:00Z">
                  <w:rPr>
                    <w:rFonts w:ascii="Arial" w:hAnsi="Arial" w:cs="Arial"/>
                    <w:b/>
                    <w:bCs/>
                    <w:sz w:val="22"/>
                    <w:szCs w:val="22"/>
                  </w:rPr>
                </w:rPrChange>
              </w:rPr>
            </w:pPr>
            <w:r w:rsidRPr="00A82009">
              <w:rPr>
                <w:rFonts w:ascii="Arial" w:hAnsi="Arial" w:cs="Arial"/>
                <w:b/>
                <w:bCs/>
                <w:noProof/>
                <w:sz w:val="22"/>
                <w:szCs w:val="22"/>
                <w:rPrChange w:id="10194" w:author="Peto" w:date="2018-06-14T07:18:00Z">
                  <w:rPr>
                    <w:rFonts w:ascii="Arial" w:hAnsi="Arial" w:cs="Arial"/>
                    <w:b/>
                    <w:bCs/>
                    <w:sz w:val="22"/>
                    <w:szCs w:val="22"/>
                  </w:rPr>
                </w:rPrChange>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0195" w:author="Peto" w:date="2018-06-14T07:18:00Z">
                  <w:rPr>
                    <w:rFonts w:ascii="Arial" w:hAnsi="Arial" w:cs="Arial"/>
                    <w:b/>
                    <w:bCs/>
                    <w:sz w:val="22"/>
                    <w:szCs w:val="22"/>
                  </w:rPr>
                </w:rPrChange>
              </w:rPr>
            </w:pPr>
          </w:p>
        </w:tc>
        <w:tc>
          <w:tcPr>
            <w:tcW w:w="436" w:type="dxa"/>
            <w:tcBorders>
              <w:top w:val="nil"/>
              <w:left w:val="nil"/>
              <w:bottom w:val="nil"/>
              <w:right w:val="nil"/>
            </w:tcBorders>
            <w:shd w:val="clear" w:color="auto" w:fill="auto"/>
            <w:noWrap/>
            <w:vAlign w:val="bottom"/>
            <w:hideMark/>
          </w:tcPr>
          <w:p w14:paraId="490E1E28" w14:textId="77777777" w:rsidR="00CE547F" w:rsidRPr="00A82009" w:rsidRDefault="00CE547F" w:rsidP="00452ADC">
            <w:pPr>
              <w:overflowPunct/>
              <w:autoSpaceDE/>
              <w:autoSpaceDN/>
              <w:adjustRightInd/>
              <w:spacing w:line="240" w:lineRule="auto"/>
              <w:jc w:val="right"/>
              <w:textAlignment w:val="auto"/>
              <w:rPr>
                <w:rFonts w:ascii="Times New Roman" w:hAnsi="Times New Roman"/>
                <w:noProof/>
                <w:sz w:val="20"/>
                <w:rPrChange w:id="10196" w:author="Peto" w:date="2018-06-14T07:18:00Z">
                  <w:rPr>
                    <w:rFonts w:ascii="Times New Roman" w:hAnsi="Times New Roman"/>
                    <w:sz w:val="20"/>
                  </w:rPr>
                </w:rPrChange>
              </w:rPr>
            </w:pPr>
          </w:p>
        </w:tc>
        <w:tc>
          <w:tcPr>
            <w:tcW w:w="976" w:type="dxa"/>
            <w:tcBorders>
              <w:top w:val="nil"/>
              <w:left w:val="nil"/>
              <w:bottom w:val="nil"/>
              <w:right w:val="nil"/>
            </w:tcBorders>
            <w:shd w:val="clear" w:color="auto" w:fill="auto"/>
            <w:noWrap/>
            <w:vAlign w:val="bottom"/>
            <w:hideMark/>
          </w:tcPr>
          <w:p w14:paraId="3DA7B9BA" w14:textId="77777777" w:rsidR="00CE547F" w:rsidRPr="00A82009" w:rsidRDefault="00CE547F" w:rsidP="00452ADC">
            <w:pPr>
              <w:overflowPunct/>
              <w:autoSpaceDE/>
              <w:autoSpaceDN/>
              <w:adjustRightInd/>
              <w:spacing w:line="240" w:lineRule="auto"/>
              <w:jc w:val="center"/>
              <w:textAlignment w:val="auto"/>
              <w:rPr>
                <w:rFonts w:ascii="Times New Roman" w:hAnsi="Times New Roman"/>
                <w:noProof/>
                <w:sz w:val="20"/>
                <w:rPrChange w:id="10197" w:author="Peto" w:date="2018-06-14T07:18:00Z">
                  <w:rPr>
                    <w:rFonts w:ascii="Times New Roman" w:hAnsi="Times New Roman"/>
                    <w:sz w:val="20"/>
                  </w:rPr>
                </w:rPrChange>
              </w:rPr>
            </w:pPr>
          </w:p>
        </w:tc>
        <w:tc>
          <w:tcPr>
            <w:tcW w:w="476" w:type="dxa"/>
            <w:tcBorders>
              <w:top w:val="nil"/>
              <w:left w:val="nil"/>
              <w:bottom w:val="nil"/>
              <w:right w:val="nil"/>
            </w:tcBorders>
            <w:shd w:val="clear" w:color="auto" w:fill="auto"/>
            <w:noWrap/>
            <w:vAlign w:val="bottom"/>
            <w:hideMark/>
          </w:tcPr>
          <w:p w14:paraId="668CDC33" w14:textId="77777777" w:rsidR="00CE547F" w:rsidRPr="00A82009" w:rsidRDefault="00CE547F" w:rsidP="00452ADC">
            <w:pPr>
              <w:overflowPunct/>
              <w:autoSpaceDE/>
              <w:autoSpaceDN/>
              <w:adjustRightInd/>
              <w:spacing w:line="240" w:lineRule="auto"/>
              <w:jc w:val="left"/>
              <w:textAlignment w:val="auto"/>
              <w:rPr>
                <w:rFonts w:ascii="Times New Roman" w:hAnsi="Times New Roman"/>
                <w:noProof/>
                <w:sz w:val="20"/>
                <w:rPrChange w:id="10198" w:author="Peto" w:date="2018-06-14T07:18:00Z">
                  <w:rPr>
                    <w:rFonts w:ascii="Times New Roman" w:hAnsi="Times New Roman"/>
                    <w:sz w:val="20"/>
                  </w:rPr>
                </w:rPrChange>
              </w:rPr>
            </w:pPr>
          </w:p>
        </w:tc>
        <w:tc>
          <w:tcPr>
            <w:tcW w:w="976" w:type="dxa"/>
            <w:tcBorders>
              <w:top w:val="nil"/>
              <w:left w:val="nil"/>
              <w:bottom w:val="nil"/>
              <w:right w:val="nil"/>
            </w:tcBorders>
            <w:shd w:val="clear" w:color="auto" w:fill="auto"/>
            <w:noWrap/>
            <w:vAlign w:val="bottom"/>
            <w:hideMark/>
          </w:tcPr>
          <w:p w14:paraId="44E8833E" w14:textId="77777777" w:rsidR="00CE547F" w:rsidRPr="00A82009" w:rsidRDefault="00CE547F" w:rsidP="00452ADC">
            <w:pPr>
              <w:overflowPunct/>
              <w:autoSpaceDE/>
              <w:autoSpaceDN/>
              <w:adjustRightInd/>
              <w:spacing w:line="240" w:lineRule="auto"/>
              <w:jc w:val="left"/>
              <w:textAlignment w:val="auto"/>
              <w:rPr>
                <w:rFonts w:ascii="Times New Roman" w:hAnsi="Times New Roman"/>
                <w:noProof/>
                <w:sz w:val="20"/>
                <w:rPrChange w:id="10199" w:author="Peto" w:date="2018-06-14T07:18:00Z">
                  <w:rPr>
                    <w:rFonts w:ascii="Times New Roman" w:hAnsi="Times New Roman"/>
                    <w:sz w:val="20"/>
                  </w:rPr>
                </w:rPrChange>
              </w:rPr>
            </w:pPr>
          </w:p>
        </w:tc>
        <w:tc>
          <w:tcPr>
            <w:tcW w:w="456" w:type="dxa"/>
            <w:tcBorders>
              <w:top w:val="nil"/>
              <w:left w:val="nil"/>
              <w:bottom w:val="nil"/>
              <w:right w:val="nil"/>
            </w:tcBorders>
            <w:shd w:val="clear" w:color="auto" w:fill="auto"/>
            <w:noWrap/>
            <w:vAlign w:val="bottom"/>
            <w:hideMark/>
          </w:tcPr>
          <w:p w14:paraId="26FFBEE3" w14:textId="77777777" w:rsidR="00CE547F" w:rsidRPr="00A82009" w:rsidRDefault="00CE547F" w:rsidP="00452ADC">
            <w:pPr>
              <w:overflowPunct/>
              <w:autoSpaceDE/>
              <w:autoSpaceDN/>
              <w:adjustRightInd/>
              <w:spacing w:line="240" w:lineRule="auto"/>
              <w:jc w:val="right"/>
              <w:textAlignment w:val="auto"/>
              <w:rPr>
                <w:rFonts w:ascii="Times New Roman" w:hAnsi="Times New Roman"/>
                <w:noProof/>
                <w:sz w:val="20"/>
                <w:rPrChange w:id="10200" w:author="Peto" w:date="2018-06-14T07:18:00Z">
                  <w:rPr>
                    <w:rFonts w:ascii="Times New Roman" w:hAnsi="Times New Roman"/>
                    <w:sz w:val="20"/>
                  </w:rPr>
                </w:rPrChange>
              </w:rPr>
            </w:pPr>
          </w:p>
        </w:tc>
        <w:tc>
          <w:tcPr>
            <w:tcW w:w="976" w:type="dxa"/>
            <w:tcBorders>
              <w:top w:val="nil"/>
              <w:left w:val="nil"/>
              <w:bottom w:val="nil"/>
              <w:right w:val="nil"/>
            </w:tcBorders>
            <w:shd w:val="clear" w:color="auto" w:fill="auto"/>
            <w:noWrap/>
            <w:vAlign w:val="bottom"/>
            <w:hideMark/>
          </w:tcPr>
          <w:p w14:paraId="3C4ACA61" w14:textId="77777777" w:rsidR="00CE547F" w:rsidRPr="00A82009" w:rsidRDefault="00CE547F" w:rsidP="00452ADC">
            <w:pPr>
              <w:overflowPunct/>
              <w:autoSpaceDE/>
              <w:autoSpaceDN/>
              <w:adjustRightInd/>
              <w:spacing w:line="240" w:lineRule="auto"/>
              <w:jc w:val="center"/>
              <w:textAlignment w:val="auto"/>
              <w:rPr>
                <w:rFonts w:ascii="Times New Roman" w:hAnsi="Times New Roman"/>
                <w:noProof/>
                <w:sz w:val="20"/>
                <w:rPrChange w:id="10201" w:author="Peto" w:date="2018-06-14T07:18:00Z">
                  <w:rPr>
                    <w:rFonts w:ascii="Times New Roman" w:hAnsi="Times New Roman"/>
                    <w:sz w:val="20"/>
                  </w:rPr>
                </w:rPrChange>
              </w:rPr>
            </w:pPr>
          </w:p>
        </w:tc>
      </w:tr>
      <w:tr w:rsidR="00CE547F" w:rsidRPr="00A82009"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20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03" w:author="Peto" w:date="2018-06-14T07:18:00Z">
                  <w:rPr>
                    <w:rFonts w:ascii="Calibri" w:hAnsi="Calibri" w:cs="Calibri"/>
                    <w:color w:val="000000"/>
                    <w:sz w:val="22"/>
                    <w:szCs w:val="22"/>
                  </w:rPr>
                </w:rPrChange>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0204" w:author="Peto" w:date="2018-06-14T07:18:00Z">
                  <w:rPr>
                    <w:rFonts w:ascii="Arial" w:hAnsi="Arial" w:cs="Arial"/>
                    <w:sz w:val="22"/>
                    <w:szCs w:val="22"/>
                  </w:rPr>
                </w:rPrChange>
              </w:rPr>
            </w:pPr>
            <w:r w:rsidRPr="00A82009">
              <w:rPr>
                <w:rFonts w:ascii="Arial" w:hAnsi="Arial" w:cs="Arial"/>
                <w:noProof/>
                <w:sz w:val="22"/>
                <w:szCs w:val="22"/>
                <w:rPrChange w:id="10205" w:author="Peto" w:date="2018-06-14T07:18:00Z">
                  <w:rPr>
                    <w:rFonts w:ascii="Arial" w:hAnsi="Arial" w:cs="Arial"/>
                    <w:sz w:val="22"/>
                    <w:szCs w:val="22"/>
                  </w:rPr>
                </w:rPrChange>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0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07" w:author="Peto" w:date="2018-06-14T07:18:00Z">
                  <w:rPr>
                    <w:rFonts w:ascii="Calibri" w:hAnsi="Calibri" w:cs="Calibri"/>
                    <w:color w:val="000000"/>
                    <w:sz w:val="22"/>
                    <w:szCs w:val="22"/>
                  </w:rPr>
                </w:rPrChange>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0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09"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21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11" w:author="Peto" w:date="2018-06-14T07:18:00Z">
                  <w:rPr>
                    <w:rFonts w:ascii="Calibri" w:hAnsi="Calibri" w:cs="Calibri"/>
                    <w:color w:val="000000"/>
                    <w:sz w:val="22"/>
                    <w:szCs w:val="22"/>
                  </w:rPr>
                </w:rPrChange>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1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13" w:author="Peto" w:date="2018-06-14T07:18:00Z">
                  <w:rPr>
                    <w:rFonts w:ascii="Calibri" w:hAnsi="Calibri" w:cs="Calibri"/>
                    <w:color w:val="000000"/>
                    <w:sz w:val="22"/>
                    <w:szCs w:val="22"/>
                  </w:rPr>
                </w:rPrChange>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1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15" w:author="Peto" w:date="2018-06-14T07:18:00Z">
                  <w:rPr>
                    <w:rFonts w:ascii="Calibri" w:hAnsi="Calibri" w:cs="Calibri"/>
                    <w:color w:val="000000"/>
                    <w:sz w:val="22"/>
                    <w:szCs w:val="22"/>
                  </w:rPr>
                </w:rPrChange>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1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17"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1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19" w:author="Peto" w:date="2018-06-14T07:18:00Z">
                  <w:rPr>
                    <w:rFonts w:ascii="Calibri" w:hAnsi="Calibri" w:cs="Calibri"/>
                    <w:color w:val="000000"/>
                    <w:sz w:val="22"/>
                    <w:szCs w:val="22"/>
                  </w:rPr>
                </w:rPrChange>
              </w:rPr>
              <w:t>6.80E-01</w:t>
            </w:r>
          </w:p>
        </w:tc>
      </w:tr>
    </w:tbl>
    <w:p w14:paraId="7EC95857" w14:textId="1030884B" w:rsidR="003E40AE" w:rsidRPr="00A82009" w:rsidRDefault="003E40AE" w:rsidP="003E40AE">
      <w:pPr>
        <w:pStyle w:val="Popis"/>
        <w:rPr>
          <w:noProof/>
          <w:vanish/>
          <w:lang w:val="sk-SK"/>
          <w:specVanish/>
          <w:rPrChange w:id="10220" w:author="Peto" w:date="2018-06-14T07:18:00Z">
            <w:rPr>
              <w:vanish/>
              <w:lang w:val="sk-SK"/>
              <w:specVanish/>
            </w:rPr>
          </w:rPrChange>
        </w:rPr>
      </w:pPr>
      <w:bookmarkStart w:id="10221" w:name="_Ref513901643"/>
      <w:bookmarkStart w:id="10222" w:name="_Toc516413300"/>
      <w:r w:rsidRPr="00A82009">
        <w:rPr>
          <w:noProof/>
          <w:lang w:val="sk-SK"/>
          <w:rPrChange w:id="10223" w:author="Peto" w:date="2018-06-14T07:18:00Z">
            <w:rPr/>
          </w:rPrChange>
        </w:rPr>
        <w:t xml:space="preserve">Tabuľka </w:t>
      </w:r>
      <w:r w:rsidRPr="00A82009">
        <w:rPr>
          <w:noProof/>
          <w:lang w:val="sk-SK"/>
          <w:rPrChange w:id="10224" w:author="Peto" w:date="2018-06-14T07:18:00Z">
            <w:rPr/>
          </w:rPrChange>
        </w:rPr>
        <w:fldChar w:fldCharType="begin"/>
      </w:r>
      <w:r w:rsidRPr="00A82009">
        <w:rPr>
          <w:noProof/>
          <w:lang w:val="sk-SK"/>
          <w:rPrChange w:id="10225" w:author="Peto" w:date="2018-06-14T07:18:00Z">
            <w:rPr/>
          </w:rPrChange>
        </w:rPr>
        <w:instrText xml:space="preserve"> SEQ Tabuľka \* ARABIC </w:instrText>
      </w:r>
      <w:r w:rsidRPr="00A82009">
        <w:rPr>
          <w:noProof/>
          <w:lang w:val="sk-SK"/>
          <w:rPrChange w:id="10226" w:author="Peto" w:date="2018-06-14T07:18:00Z">
            <w:rPr/>
          </w:rPrChange>
        </w:rPr>
        <w:fldChar w:fldCharType="separate"/>
      </w:r>
      <w:r w:rsidR="00F95B9C" w:rsidRPr="00A82009">
        <w:rPr>
          <w:noProof/>
          <w:lang w:val="sk-SK"/>
          <w:rPrChange w:id="10227" w:author="Peto" w:date="2018-06-14T07:18:00Z">
            <w:rPr>
              <w:noProof/>
            </w:rPr>
          </w:rPrChange>
        </w:rPr>
        <w:t>12</w:t>
      </w:r>
      <w:r w:rsidRPr="00A82009">
        <w:rPr>
          <w:noProof/>
          <w:lang w:val="sk-SK"/>
          <w:rPrChange w:id="10228" w:author="Peto" w:date="2018-06-14T07:18:00Z">
            <w:rPr/>
          </w:rPrChange>
        </w:rPr>
        <w:fldChar w:fldCharType="end"/>
      </w:r>
      <w:bookmarkEnd w:id="10221"/>
      <w:r w:rsidRPr="00A82009">
        <w:rPr>
          <w:noProof/>
          <w:lang w:val="sk-SK"/>
          <w:rPrChange w:id="10229" w:author="Peto" w:date="2018-06-14T07:18:00Z">
            <w:rPr/>
          </w:rPrChange>
        </w:rPr>
        <w:t>: Porovnanie hodnota bioimpedančných parametov z literatúry a našej práce.</w:t>
      </w:r>
      <w:bookmarkEnd w:id="10222"/>
    </w:p>
    <w:p w14:paraId="0D4F01D0" w14:textId="59569075" w:rsidR="003E40AE" w:rsidRPr="00A82009" w:rsidRDefault="003E40AE" w:rsidP="003E40AE">
      <w:pPr>
        <w:pStyle w:val="Popis"/>
        <w:rPr>
          <w:noProof/>
          <w:lang w:val="sk-SK"/>
          <w:rPrChange w:id="10230" w:author="Peto" w:date="2018-06-14T07:18:00Z">
            <w:rPr>
              <w:lang w:val="sk-SK"/>
            </w:rPr>
          </w:rPrChange>
        </w:rPr>
      </w:pPr>
      <w:r w:rsidRPr="00A82009">
        <w:rPr>
          <w:noProof/>
          <w:lang w:val="sk-SK"/>
          <w:rPrChange w:id="10231" w:author="Peto" w:date="2018-06-14T07:18:00Z">
            <w:rPr>
              <w:lang w:val="sk-SK"/>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lang w:val="sk-SK"/>
          <w:rPrChange w:id="10232" w:author="Peto" w:date="2018-06-14T07:18:00Z">
            <w:rPr>
              <w:lang w:val="sk-SK"/>
            </w:rPr>
          </w:rPrChange>
        </w:rPr>
        <w:instrText xml:space="preserve"> ADDIN EN.CITE </w:instrText>
      </w:r>
      <w:r w:rsidR="00AD692D" w:rsidRPr="00A82009">
        <w:rPr>
          <w:noProof/>
          <w:lang w:val="sk-SK"/>
          <w:rPrChange w:id="10233" w:author="Peto" w:date="2018-06-14T07:18:00Z">
            <w:rPr>
              <w:lang w:val="sk-SK"/>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lang w:val="sk-SK"/>
          <w:rPrChange w:id="10234" w:author="Peto" w:date="2018-06-14T07:18:00Z">
            <w:rPr>
              <w:lang w:val="sk-SK"/>
            </w:rPr>
          </w:rPrChange>
        </w:rPr>
        <w:instrText xml:space="preserve"> ADDIN EN.CITE.DATA </w:instrText>
      </w:r>
      <w:r w:rsidR="00AD692D" w:rsidRPr="00A82009">
        <w:rPr>
          <w:noProof/>
          <w:lang w:val="sk-SK"/>
          <w:rPrChange w:id="10235" w:author="Peto" w:date="2018-06-14T07:18:00Z">
            <w:rPr>
              <w:noProof/>
              <w:lang w:val="sk-SK"/>
            </w:rPr>
          </w:rPrChange>
        </w:rPr>
      </w:r>
      <w:r w:rsidR="00AD692D" w:rsidRPr="00A82009">
        <w:rPr>
          <w:noProof/>
          <w:lang w:val="sk-SK"/>
          <w:rPrChange w:id="10236" w:author="Peto" w:date="2018-06-14T07:18:00Z">
            <w:rPr>
              <w:lang w:val="sk-SK"/>
            </w:rPr>
          </w:rPrChange>
        </w:rPr>
        <w:fldChar w:fldCharType="end"/>
      </w:r>
      <w:r w:rsidRPr="00A82009">
        <w:rPr>
          <w:noProof/>
          <w:lang w:val="sk-SK"/>
          <w:rPrChange w:id="10237" w:author="Peto" w:date="2018-06-14T07:18:00Z">
            <w:rPr>
              <w:noProof/>
              <w:lang w:val="sk-SK"/>
            </w:rPr>
          </w:rPrChange>
        </w:rPr>
      </w:r>
      <w:r w:rsidRPr="00A82009">
        <w:rPr>
          <w:noProof/>
          <w:lang w:val="sk-SK"/>
          <w:rPrChange w:id="10238" w:author="Peto" w:date="2018-06-14T07:18:00Z">
            <w:rPr>
              <w:lang w:val="sk-SK"/>
            </w:rPr>
          </w:rPrChange>
        </w:rPr>
        <w:fldChar w:fldCharType="separate"/>
      </w:r>
      <w:r w:rsidR="00AD692D" w:rsidRPr="00A82009">
        <w:rPr>
          <w:noProof/>
          <w:vertAlign w:val="superscript"/>
          <w:lang w:val="sk-SK"/>
        </w:rPr>
        <w:t>49</w:t>
      </w:r>
      <w:r w:rsidRPr="00A82009">
        <w:rPr>
          <w:noProof/>
          <w:lang w:val="sk-SK"/>
          <w:rPrChange w:id="10239" w:author="Peto" w:date="2018-06-14T07:18:00Z">
            <w:rPr>
              <w:lang w:val="sk-SK"/>
            </w:rPr>
          </w:rPrChange>
        </w:rPr>
        <w:fldChar w:fldCharType="end"/>
      </w:r>
      <w:r w:rsidRPr="00A82009">
        <w:rPr>
          <w:noProof/>
          <w:lang w:val="sk-SK"/>
          <w:rPrChange w:id="10240" w:author="Peto" w:date="2018-06-14T07:18:00Z">
            <w:rPr>
              <w:lang w:val="sk-SK"/>
            </w:rPr>
          </w:rPrChange>
        </w:rPr>
        <w:t xml:space="preserve"> </w:t>
      </w:r>
    </w:p>
    <w:p w14:paraId="46F76E00" w14:textId="77777777" w:rsidR="00CE547F" w:rsidRPr="00A82009" w:rsidRDefault="00CE547F" w:rsidP="00CE547F">
      <w:pPr>
        <w:rPr>
          <w:noProof/>
          <w:rPrChange w:id="10241" w:author="Peto" w:date="2018-06-14T07:18:00Z">
            <w:rPr/>
          </w:rPrChange>
        </w:rPr>
      </w:pPr>
    </w:p>
    <w:p w14:paraId="1D43D742" w14:textId="34F8DBD9" w:rsidR="00CE547F" w:rsidRPr="00A82009" w:rsidRDefault="00CE547F" w:rsidP="00CE547F">
      <w:pPr>
        <w:rPr>
          <w:noProof/>
          <w:rPrChange w:id="10242" w:author="Peto" w:date="2018-06-14T07:18:00Z">
            <w:rPr/>
          </w:rPrChange>
        </w:rPr>
      </w:pPr>
      <w:r w:rsidRPr="00A82009">
        <w:rPr>
          <w:noProof/>
          <w:lang w:eastAsia="en-US" w:bidi="en-US"/>
          <w:rPrChange w:id="10243" w:author="Peto" w:date="2018-06-14T07:18:00Z">
            <w:rPr>
              <w:lang w:eastAsia="en-US" w:bidi="en-US"/>
            </w:rPr>
          </w:rPrChange>
        </w:rPr>
        <w:t xml:space="preserve">Priemerná hodnota parametra </w:t>
      </w:r>
      <w:ins w:id="10244" w:author="Langer, Peter" w:date="2018-06-12T08:26:00Z">
        <w:r w:rsidR="00E16A17" w:rsidRPr="00A82009">
          <w:rPr>
            <w:rFonts w:ascii="Cambria Math" w:hAnsi="Cambria Math"/>
            <w:i/>
            <w:noProof/>
            <w:rPrChange w:id="10245" w:author="Peto" w:date="2018-06-14T07:18:00Z">
              <w:rPr>
                <w:rFonts w:ascii="Cambria Math" w:hAnsi="Cambria Math"/>
                <w:i/>
              </w:rPr>
            </w:rPrChange>
          </w:rPr>
          <w:t>Z</w:t>
        </w:r>
        <w:r w:rsidR="00E16A17" w:rsidRPr="00A82009">
          <w:rPr>
            <w:rFonts w:ascii="Cambria Math" w:hAnsi="Cambria Math"/>
            <w:i/>
            <w:noProof/>
            <w:vertAlign w:val="subscript"/>
            <w:rPrChange w:id="10246" w:author="Peto" w:date="2018-06-14T07:18:00Z">
              <w:rPr>
                <w:rFonts w:ascii="Cambria Math" w:hAnsi="Cambria Math"/>
                <w:i/>
                <w:vertAlign w:val="subscript"/>
              </w:rPr>
            </w:rPrChange>
          </w:rPr>
          <w:t>0</w:t>
        </w:r>
      </w:ins>
      <w:del w:id="10247" w:author="Langer, Peter" w:date="2018-06-12T08:26:00Z">
        <w:r w:rsidRPr="00A82009" w:rsidDel="00E16A17">
          <w:rPr>
            <w:noProof/>
            <w:rPrChange w:id="10248" w:author="Peto" w:date="2018-06-14T07:18:00Z">
              <w:rPr/>
            </w:rPrChange>
          </w:rPr>
          <w:delText>Z0</w:delText>
        </w:r>
      </w:del>
      <w:r w:rsidRPr="00A82009">
        <w:rPr>
          <w:noProof/>
          <w:rPrChange w:id="10249" w:author="Peto" w:date="2018-06-14T07:18:00Z">
            <w:rPr/>
          </w:rPrChange>
        </w:rPr>
        <w:t xml:space="preserve"> a aj parametra </w:t>
      </w:r>
      <w:ins w:id="10250" w:author="Langer, Peter" w:date="2018-06-12T08:26:00Z">
        <m:oMath>
          <m:r>
            <w:rPr>
              <w:rFonts w:ascii="Cambria Math" w:hAnsi="Cambria Math"/>
              <w:noProof/>
              <w:rPrChange w:id="10251"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0252" w:author="Peto" w:date="2018-06-14T07:18:00Z">
                    <w:rPr>
                      <w:rFonts w:ascii="Cambria Math" w:hAnsi="Cambria Math"/>
                    </w:rPr>
                  </w:rPrChange>
                </w:rPr>
                <m:t>t</m:t>
              </m:r>
            </m:e>
            <m:sub>
              <m:r>
                <w:rPr>
                  <w:rFonts w:ascii="Cambria Math" w:hAnsi="Cambria Math"/>
                  <w:noProof/>
                  <w:rPrChange w:id="10253" w:author="Peto" w:date="2018-06-14T07:18:00Z">
                    <w:rPr>
                      <w:rFonts w:ascii="Cambria Math" w:hAnsi="Cambria Math"/>
                    </w:rPr>
                  </w:rPrChange>
                </w:rPr>
                <m:t>max</m:t>
              </m:r>
            </m:sub>
          </m:sSub>
        </m:oMath>
      </w:ins>
      <w:del w:id="10254" w:author="Langer, Peter" w:date="2018-06-12T08:26:00Z">
        <w:r w:rsidRPr="00A82009" w:rsidDel="00E16A17">
          <w:rPr>
            <w:noProof/>
            <w:rPrChange w:id="10255" w:author="Peto" w:date="2018-06-14T07:18:00Z">
              <w:rPr/>
            </w:rPrChange>
          </w:rPr>
          <w:delText>-</w:delText>
        </w:r>
        <w:r w:rsidRPr="00A82009" w:rsidDel="00E16A17">
          <w:rPr>
            <w:noProof/>
            <w:highlight w:val="yellow"/>
            <w:rPrChange w:id="10256" w:author="Peto" w:date="2018-06-14T07:18:00Z">
              <w:rPr>
                <w:highlight w:val="yellow"/>
              </w:rPr>
            </w:rPrChange>
          </w:rPr>
          <w:delText>dZ/dt max</w:delText>
        </w:r>
      </w:del>
      <w:r w:rsidRPr="00A82009">
        <w:rPr>
          <w:noProof/>
          <w:highlight w:val="yellow"/>
          <w:rPrChange w:id="10257" w:author="Peto" w:date="2018-06-14T07:18:00Z">
            <w:rPr>
              <w:highlight w:val="yellow"/>
            </w:rPr>
          </w:rPrChange>
        </w:rPr>
        <w:t xml:space="preserve"> je v Bernstainovej práci až o 60 % nižšia.</w:t>
      </w:r>
      <w:r w:rsidRPr="00A82009">
        <w:rPr>
          <w:noProof/>
          <w:rPrChange w:id="10258" w:author="Peto" w:date="2018-06-14T07:18:00Z">
            <w:rPr/>
          </w:rPrChange>
        </w:rPr>
        <w:t xml:space="preserve"> Tým, že sa tieto parametre ale v rovnici pre výpočet SV (</w:t>
      </w:r>
      <w:r w:rsidRPr="00A82009">
        <w:rPr>
          <w:noProof/>
          <w:rPrChange w:id="10259" w:author="Peto" w:date="2018-06-14T07:18:00Z">
            <w:rPr/>
          </w:rPrChange>
        </w:rPr>
        <w:fldChar w:fldCharType="begin"/>
      </w:r>
      <w:r w:rsidRPr="00A82009">
        <w:rPr>
          <w:noProof/>
          <w:rPrChange w:id="10260" w:author="Peto" w:date="2018-06-14T07:18:00Z">
            <w:rPr/>
          </w:rPrChange>
        </w:rPr>
        <w:instrText xml:space="preserve"> REF Berstain_model_3 \h </w:instrText>
      </w:r>
      <w:r w:rsidRPr="00A82009">
        <w:rPr>
          <w:noProof/>
          <w:rPrChange w:id="10261" w:author="Peto" w:date="2018-06-14T07:18:00Z">
            <w:rPr>
              <w:noProof/>
            </w:rPr>
          </w:rPrChange>
        </w:rPr>
      </w:r>
      <w:r w:rsidRPr="00A82009">
        <w:rPr>
          <w:noProof/>
          <w:rPrChange w:id="10262" w:author="Peto" w:date="2018-06-14T07:18:00Z">
            <w:rPr/>
          </w:rPrChange>
        </w:rPr>
        <w:fldChar w:fldCharType="separate"/>
      </w:r>
      <w:r w:rsidR="00F95B9C" w:rsidRPr="00A82009">
        <w:rPr>
          <w:noProof/>
          <w:color w:val="000000"/>
        </w:rPr>
        <w:t>37</w:t>
      </w:r>
      <w:r w:rsidRPr="00A82009">
        <w:rPr>
          <w:noProof/>
          <w:rPrChange w:id="10263" w:author="Peto" w:date="2018-06-14T07:18:00Z">
            <w:rPr/>
          </w:rPrChange>
        </w:rPr>
        <w:fldChar w:fldCharType="end"/>
      </w:r>
      <w:r w:rsidRPr="00A82009">
        <w:rPr>
          <w:noProof/>
          <w:rPrChange w:id="10264" w:author="Peto" w:date="2018-06-14T07:18:00Z">
            <w:rPr/>
          </w:rPrChange>
        </w:rPr>
        <w:t xml:space="preserve">) navzájom delia, hodnota vypočítaného SV bude podobná ako pri nami detekovaných parametroch. Rozdielne hodnoty parametrov </w:t>
      </w:r>
      <w:r w:rsidRPr="00A82009">
        <w:rPr>
          <w:rFonts w:ascii="Cambria Math" w:hAnsi="Cambria Math"/>
          <w:i/>
          <w:noProof/>
          <w:rPrChange w:id="10265" w:author="Peto" w:date="2018-06-14T07:18:00Z">
            <w:rPr/>
          </w:rPrChange>
        </w:rPr>
        <w:t>Z</w:t>
      </w:r>
      <w:ins w:id="10266" w:author="Langer, Peter" w:date="2018-06-12T08:26:00Z">
        <w:r w:rsidR="00E16A17" w:rsidRPr="00A82009">
          <w:rPr>
            <w:rFonts w:ascii="Cambria Math" w:hAnsi="Cambria Math"/>
            <w:i/>
            <w:noProof/>
            <w:vertAlign w:val="subscript"/>
            <w:rPrChange w:id="10267" w:author="Peto" w:date="2018-06-14T07:18:00Z">
              <w:rPr>
                <w:rFonts w:ascii="Cambria Math" w:hAnsi="Cambria Math"/>
                <w:i/>
              </w:rPr>
            </w:rPrChange>
          </w:rPr>
          <w:t>0</w:t>
        </w:r>
      </w:ins>
      <w:del w:id="10268" w:author="Langer, Peter" w:date="2018-06-12T08:25:00Z">
        <w:r w:rsidRPr="00A82009" w:rsidDel="00E16A17">
          <w:rPr>
            <w:noProof/>
            <w:rPrChange w:id="10269" w:author="Peto" w:date="2018-06-14T07:18:00Z">
              <w:rPr/>
            </w:rPrChange>
          </w:rPr>
          <w:delText>0</w:delText>
        </w:r>
      </w:del>
      <w:r w:rsidRPr="00A82009">
        <w:rPr>
          <w:noProof/>
          <w:rPrChange w:id="10270" w:author="Peto" w:date="2018-06-14T07:18:00Z">
            <w:rPr/>
          </w:rPrChange>
        </w:rPr>
        <w:t xml:space="preserve"> a </w:t>
      </w:r>
      <w:ins w:id="10271" w:author="Langer, Peter" w:date="2018-06-12T08:25:00Z">
        <m:oMath>
          <m:r>
            <w:rPr>
              <w:rFonts w:ascii="Cambria Math" w:hAnsi="Cambria Math"/>
              <w:noProof/>
              <w:rPrChange w:id="10272"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0273" w:author="Peto" w:date="2018-06-14T07:18:00Z">
                    <w:rPr>
                      <w:rFonts w:ascii="Cambria Math" w:hAnsi="Cambria Math"/>
                    </w:rPr>
                  </w:rPrChange>
                </w:rPr>
                <m:t>t</m:t>
              </m:r>
            </m:e>
            <m:sub>
              <m:r>
                <w:rPr>
                  <w:rFonts w:ascii="Cambria Math" w:hAnsi="Cambria Math"/>
                  <w:noProof/>
                  <w:rPrChange w:id="10274" w:author="Peto" w:date="2018-06-14T07:18:00Z">
                    <w:rPr>
                      <w:rFonts w:ascii="Cambria Math" w:hAnsi="Cambria Math"/>
                    </w:rPr>
                  </w:rPrChange>
                </w:rPr>
                <m:t>max</m:t>
              </m:r>
            </m:sub>
          </m:sSub>
        </m:oMath>
      </w:ins>
      <w:del w:id="10275" w:author="Langer, Peter" w:date="2018-06-12T08:25:00Z">
        <w:r w:rsidRPr="00A82009" w:rsidDel="00E16A17">
          <w:rPr>
            <w:noProof/>
            <w:rPrChange w:id="10276" w:author="Peto" w:date="2018-06-14T07:18:00Z">
              <w:rPr/>
            </w:rPrChange>
          </w:rPr>
          <w:delText>-dZ/dt max</w:delText>
        </w:r>
      </w:del>
      <w:r w:rsidRPr="00A82009">
        <w:rPr>
          <w:noProof/>
          <w:rPrChange w:id="10277" w:author="Peto" w:date="2018-06-14T07:18:00Z">
            <w:rPr/>
          </w:rPrChange>
        </w:rPr>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A82009">
        <w:rPr>
          <w:noProof/>
          <w:rPrChange w:id="10278"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0279" w:author="Peto" w:date="2018-06-14T07:18:00Z">
            <w:rPr/>
          </w:rPrChange>
        </w:rPr>
        <w:instrText xml:space="preserve"> ADDIN EN.CITE </w:instrText>
      </w:r>
      <w:r w:rsidR="00AD692D" w:rsidRPr="00A82009">
        <w:rPr>
          <w:noProof/>
          <w:rPrChange w:id="10280"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0281" w:author="Peto" w:date="2018-06-14T07:18:00Z">
            <w:rPr/>
          </w:rPrChange>
        </w:rPr>
        <w:instrText xml:space="preserve"> ADDIN EN.CITE.DATA </w:instrText>
      </w:r>
      <w:r w:rsidR="00AD692D" w:rsidRPr="00A82009">
        <w:rPr>
          <w:noProof/>
          <w:rPrChange w:id="10282" w:author="Peto" w:date="2018-06-14T07:18:00Z">
            <w:rPr>
              <w:noProof/>
            </w:rPr>
          </w:rPrChange>
        </w:rPr>
      </w:r>
      <w:r w:rsidR="00AD692D" w:rsidRPr="00A82009">
        <w:rPr>
          <w:noProof/>
          <w:rPrChange w:id="10283" w:author="Peto" w:date="2018-06-14T07:18:00Z">
            <w:rPr/>
          </w:rPrChange>
        </w:rPr>
        <w:fldChar w:fldCharType="end"/>
      </w:r>
      <w:r w:rsidRPr="00A82009">
        <w:rPr>
          <w:noProof/>
          <w:rPrChange w:id="10284" w:author="Peto" w:date="2018-06-14T07:18:00Z">
            <w:rPr>
              <w:noProof/>
            </w:rPr>
          </w:rPrChange>
        </w:rPr>
      </w:r>
      <w:r w:rsidRPr="00A82009">
        <w:rPr>
          <w:noProof/>
          <w:rPrChange w:id="10285" w:author="Peto" w:date="2018-06-14T07:18:00Z">
            <w:rPr/>
          </w:rPrChange>
        </w:rPr>
        <w:fldChar w:fldCharType="separate"/>
      </w:r>
      <w:r w:rsidR="00AD692D" w:rsidRPr="00A82009">
        <w:rPr>
          <w:noProof/>
          <w:vertAlign w:val="superscript"/>
        </w:rPr>
        <w:t>7</w:t>
      </w:r>
      <w:r w:rsidRPr="00A82009">
        <w:rPr>
          <w:noProof/>
          <w:rPrChange w:id="10286" w:author="Peto" w:date="2018-06-14T07:18:00Z">
            <w:rPr/>
          </w:rPrChange>
        </w:rPr>
        <w:fldChar w:fldCharType="end"/>
      </w:r>
      <w:r w:rsidRPr="00A82009">
        <w:rPr>
          <w:noProof/>
          <w:rPrChange w:id="10287" w:author="Peto" w:date="2018-06-14T07:18:00Z">
            <w:rPr/>
          </w:rPrChange>
        </w:rPr>
        <w:t xml:space="preserve">. Bernstain v svojej práci používa prístroj s frekvenciou zdroju prúdu 70kHz a RMS=4mA </w:t>
      </w:r>
      <w:r w:rsidRPr="00A82009">
        <w:rPr>
          <w:noProof/>
          <w:rPrChange w:id="10288"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0289" w:author="Peto" w:date="2018-06-14T07:18:00Z">
            <w:rPr/>
          </w:rPrChange>
        </w:rPr>
        <w:instrText xml:space="preserve"> ADDIN EN.CITE </w:instrText>
      </w:r>
      <w:r w:rsidR="00AD692D" w:rsidRPr="00A82009">
        <w:rPr>
          <w:noProof/>
          <w:rPrChange w:id="10290"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0291" w:author="Peto" w:date="2018-06-14T07:18:00Z">
            <w:rPr/>
          </w:rPrChange>
        </w:rPr>
        <w:instrText xml:space="preserve"> ADDIN EN.CITE.DATA </w:instrText>
      </w:r>
      <w:r w:rsidR="00AD692D" w:rsidRPr="00A82009">
        <w:rPr>
          <w:noProof/>
          <w:rPrChange w:id="10292" w:author="Peto" w:date="2018-06-14T07:18:00Z">
            <w:rPr>
              <w:noProof/>
            </w:rPr>
          </w:rPrChange>
        </w:rPr>
      </w:r>
      <w:r w:rsidR="00AD692D" w:rsidRPr="00A82009">
        <w:rPr>
          <w:noProof/>
          <w:rPrChange w:id="10293" w:author="Peto" w:date="2018-06-14T07:18:00Z">
            <w:rPr/>
          </w:rPrChange>
        </w:rPr>
        <w:fldChar w:fldCharType="end"/>
      </w:r>
      <w:r w:rsidRPr="00A82009">
        <w:rPr>
          <w:noProof/>
          <w:rPrChange w:id="10294" w:author="Peto" w:date="2018-06-14T07:18:00Z">
            <w:rPr>
              <w:noProof/>
            </w:rPr>
          </w:rPrChange>
        </w:rPr>
      </w:r>
      <w:r w:rsidRPr="00A82009">
        <w:rPr>
          <w:noProof/>
          <w:rPrChange w:id="10295" w:author="Peto" w:date="2018-06-14T07:18:00Z">
            <w:rPr/>
          </w:rPrChange>
        </w:rPr>
        <w:fldChar w:fldCharType="separate"/>
      </w:r>
      <w:r w:rsidR="00AD692D" w:rsidRPr="00A82009">
        <w:rPr>
          <w:noProof/>
          <w:vertAlign w:val="superscript"/>
        </w:rPr>
        <w:t>49</w:t>
      </w:r>
      <w:r w:rsidRPr="00A82009">
        <w:rPr>
          <w:noProof/>
          <w:rPrChange w:id="10296" w:author="Peto" w:date="2018-06-14T07:18:00Z">
            <w:rPr/>
          </w:rPrChange>
        </w:rPr>
        <w:fldChar w:fldCharType="end"/>
      </w:r>
      <w:r w:rsidRPr="00A82009">
        <w:rPr>
          <w:noProof/>
          <w:rPrChange w:id="10297" w:author="Peto" w:date="2018-06-14T07:18:00Z">
            <w:rPr/>
          </w:rPrChange>
        </w:rPr>
        <w:t xml:space="preserve">. </w:t>
      </w:r>
    </w:p>
    <w:p w14:paraId="4EA5CFF9" w14:textId="77777777" w:rsidR="00CE547F" w:rsidRPr="00A82009" w:rsidRDefault="00CE547F" w:rsidP="00CE547F">
      <w:pPr>
        <w:rPr>
          <w:noProof/>
          <w:rPrChange w:id="10298" w:author="Peto" w:date="2018-06-14T07:18:00Z">
            <w:rPr/>
          </w:rPrChange>
        </w:rPr>
      </w:pPr>
    </w:p>
    <w:p w14:paraId="4A286ADC" w14:textId="77777777" w:rsidR="00CE547F" w:rsidRPr="00A82009" w:rsidRDefault="00CE547F" w:rsidP="00CE547F">
      <w:pPr>
        <w:pStyle w:val="Nadpis3"/>
        <w:rPr>
          <w:noProof/>
          <w:rPrChange w:id="10299" w:author="Peto" w:date="2018-06-14T07:18:00Z">
            <w:rPr/>
          </w:rPrChange>
        </w:rPr>
      </w:pPr>
      <w:bookmarkStart w:id="10300" w:name="_Toc516413239"/>
      <w:r w:rsidRPr="00A82009">
        <w:rPr>
          <w:noProof/>
          <w:rPrChange w:id="10301" w:author="Peto" w:date="2018-06-14T07:18:00Z">
            <w:rPr/>
          </w:rPrChange>
        </w:rPr>
        <w:t>Reakcia hemodynamických parametrov na dýchanie</w:t>
      </w:r>
      <w:bookmarkEnd w:id="10300"/>
    </w:p>
    <w:p w14:paraId="0B9846E0" w14:textId="77777777" w:rsidR="00CE547F" w:rsidRPr="00A82009" w:rsidRDefault="00CE547F" w:rsidP="00CE547F">
      <w:pPr>
        <w:rPr>
          <w:noProof/>
          <w:rPrChange w:id="10302" w:author="Peto" w:date="2018-06-14T07:18:00Z">
            <w:rPr/>
          </w:rPrChange>
        </w:rPr>
      </w:pPr>
    </w:p>
    <w:p w14:paraId="142FCCC1" w14:textId="70E954E1" w:rsidR="00E471EA" w:rsidRPr="00A82009" w:rsidRDefault="00CE547F" w:rsidP="00E471EA">
      <w:pPr>
        <w:rPr>
          <w:b/>
          <w:noProof/>
          <w:rPrChange w:id="10303" w:author="Peto" w:date="2018-06-14T07:18:00Z">
            <w:rPr>
              <w:b/>
            </w:rPr>
          </w:rPrChange>
        </w:rPr>
      </w:pPr>
      <w:r w:rsidRPr="00A82009">
        <w:rPr>
          <w:noProof/>
          <w:rPrChange w:id="10304" w:author="Peto" w:date="2018-06-14T07:18:00Z">
            <w:rPr/>
          </w:rPrChange>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rsidRPr="00A82009">
        <w:rPr>
          <w:noProof/>
          <w:rPrChange w:id="10305" w:author="Peto" w:date="2018-06-14T07:18:00Z">
            <w:rPr/>
          </w:rPrChange>
        </w:rPr>
        <w:lastRenderedPageBreak/>
        <w:t>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w:t>
      </w:r>
      <w:r w:rsidR="00E471EA" w:rsidRPr="00A82009">
        <w:rPr>
          <w:noProof/>
          <w:rPrChange w:id="10306" w:author="Peto" w:date="2018-06-14T07:18:00Z">
            <w:rPr/>
          </w:rPrChange>
        </w:rPr>
        <w:t>u</w:t>
      </w:r>
      <w:r w:rsidRPr="00A82009">
        <w:rPr>
          <w:noProof/>
          <w:rPrChange w:id="10307" w:author="Peto" w:date="2018-06-14T07:18:00Z">
            <w:rPr/>
          </w:rPrChange>
        </w:rPr>
        <w:t xml:space="preserve"> pre </w:t>
      </w:r>
      <m:oMath>
        <m:r>
          <m:rPr>
            <m:sty m:val="bi"/>
          </m:rPr>
          <w:rPr>
            <w:rFonts w:ascii="Cambria Math" w:hAnsi="Cambria Math"/>
            <w:noProof/>
            <w:rPrChange w:id="10308"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10309" w:author="Peto" w:date="2018-06-14T07:18:00Z">
                  <w:rPr>
                    <w:rFonts w:ascii="Cambria Math" w:hAnsi="Cambria Math"/>
                  </w:rPr>
                </w:rPrChange>
              </w:rPr>
              <m:t>Z</m:t>
            </m:r>
          </m:e>
          <m:sub>
            <m:r>
              <m:rPr>
                <m:sty m:val="bi"/>
              </m:rPr>
              <w:rPr>
                <w:rFonts w:ascii="Cambria Math" w:hAnsi="Cambria Math"/>
                <w:noProof/>
                <w:rPrChange w:id="10310" w:author="Peto" w:date="2018-06-14T07:18:00Z">
                  <w:rPr>
                    <w:rFonts w:ascii="Cambria Math" w:hAnsi="Cambria Math"/>
                  </w:rPr>
                </w:rPrChange>
              </w:rPr>
              <m:t>4</m:t>
            </m:r>
          </m:sub>
        </m:sSub>
        <m:r>
          <m:rPr>
            <m:sty m:val="bi"/>
          </m:rPr>
          <w:rPr>
            <w:rFonts w:ascii="Cambria Math" w:hAnsi="Cambria Math"/>
            <w:noProof/>
            <w:rPrChange w:id="10311" w:author="Peto" w:date="2018-06-14T07:18:00Z">
              <w:rPr>
                <w:rFonts w:ascii="Cambria Math" w:hAnsi="Cambria Math"/>
              </w:rPr>
            </w:rPrChange>
          </w:rPr>
          <m:t>(t)/d</m:t>
        </m:r>
        <m:sSub>
          <m:sSubPr>
            <m:ctrlPr>
              <w:rPr>
                <w:rFonts w:ascii="Cambria Math" w:hAnsi="Cambria Math"/>
                <w:b/>
                <w:i/>
                <w:noProof/>
              </w:rPr>
            </m:ctrlPr>
          </m:sSubPr>
          <m:e>
            <m:r>
              <m:rPr>
                <m:sty m:val="bi"/>
              </m:rPr>
              <w:rPr>
                <w:rFonts w:ascii="Cambria Math" w:hAnsi="Cambria Math"/>
                <w:noProof/>
                <w:rPrChange w:id="10312" w:author="Peto" w:date="2018-06-14T07:18:00Z">
                  <w:rPr>
                    <w:rFonts w:ascii="Cambria Math" w:hAnsi="Cambria Math"/>
                  </w:rPr>
                </w:rPrChange>
              </w:rPr>
              <m:t>t</m:t>
            </m:r>
          </m:e>
          <m:sub>
            <m:r>
              <m:rPr>
                <m:sty m:val="bi"/>
              </m:rPr>
              <w:rPr>
                <w:rFonts w:ascii="Cambria Math" w:hAnsi="Cambria Math"/>
                <w:noProof/>
                <w:rPrChange w:id="10313" w:author="Peto" w:date="2018-06-14T07:18:00Z">
                  <w:rPr>
                    <w:rFonts w:ascii="Cambria Math" w:hAnsi="Cambria Math"/>
                  </w:rPr>
                </w:rPrChange>
              </w:rPr>
              <m:t>max</m:t>
            </m:r>
          </m:sub>
        </m:sSub>
      </m:oMath>
      <w:r w:rsidRPr="00A82009">
        <w:rPr>
          <w:b/>
          <w:noProof/>
          <w:rPrChange w:id="10314" w:author="Peto" w:date="2018-06-14T07:18:00Z">
            <w:rPr>
              <w:b/>
            </w:rPr>
          </w:rPrChange>
        </w:rPr>
        <w:t xml:space="preserve"> </w:t>
      </w:r>
      <w:r w:rsidRPr="00A82009">
        <w:rPr>
          <w:noProof/>
          <w:rPrChange w:id="10315" w:author="Peto" w:date="2018-06-14T07:18:00Z">
            <w:rPr/>
          </w:rPrChange>
        </w:rPr>
        <w:t xml:space="preserve">parameter </w:t>
      </w:r>
      <w:r w:rsidR="00E471EA" w:rsidRPr="00A82009">
        <w:rPr>
          <w:noProof/>
          <w:rPrChange w:id="10316" w:author="Peto" w:date="2018-06-14T07:18:00Z">
            <w:rPr/>
          </w:rPrChange>
        </w:rPr>
        <w:t xml:space="preserve">zachytáva </w:t>
      </w:r>
      <w:r w:rsidR="00954D34" w:rsidRPr="00A82009">
        <w:rPr>
          <w:noProof/>
          <w:rPrChange w:id="10317" w:author="Peto" w:date="2018-06-14T07:18:00Z">
            <w:rPr/>
          </w:rPrChange>
        </w:rPr>
        <w:fldChar w:fldCharType="begin"/>
      </w:r>
      <w:r w:rsidR="00954D34" w:rsidRPr="00A82009">
        <w:rPr>
          <w:noProof/>
          <w:rPrChange w:id="10318" w:author="Peto" w:date="2018-06-14T07:18:00Z">
            <w:rPr/>
          </w:rPrChange>
        </w:rPr>
        <w:instrText xml:space="preserve"> REF _Ref513919076 \h </w:instrText>
      </w:r>
      <w:r w:rsidR="00954D34" w:rsidRPr="00A82009">
        <w:rPr>
          <w:noProof/>
          <w:rPrChange w:id="10319" w:author="Peto" w:date="2018-06-14T07:18:00Z">
            <w:rPr>
              <w:noProof/>
            </w:rPr>
          </w:rPrChange>
        </w:rPr>
      </w:r>
      <w:r w:rsidR="00954D34" w:rsidRPr="00A82009">
        <w:rPr>
          <w:noProof/>
          <w:rPrChange w:id="10320" w:author="Peto" w:date="2018-06-14T07:18:00Z">
            <w:rPr/>
          </w:rPrChange>
        </w:rPr>
        <w:fldChar w:fldCharType="separate"/>
      </w:r>
      <w:ins w:id="10321" w:author="Peto" w:date="2018-06-10T16:58:00Z">
        <w:r w:rsidR="00F95B9C" w:rsidRPr="00A82009">
          <w:rPr>
            <w:noProof/>
            <w:rPrChange w:id="10322" w:author="Peto" w:date="2018-06-14T07:18:00Z">
              <w:rPr/>
            </w:rPrChange>
          </w:rPr>
          <w:t>Obrázok 3.14</w:t>
        </w:r>
      </w:ins>
      <w:del w:id="10323" w:author="Peto" w:date="2018-06-10T16:58:00Z">
        <w:r w:rsidR="00B85020" w:rsidRPr="00A82009" w:rsidDel="00F95B9C">
          <w:rPr>
            <w:noProof/>
            <w:rPrChange w:id="10324" w:author="Peto" w:date="2018-06-14T07:18:00Z">
              <w:rPr/>
            </w:rPrChange>
          </w:rPr>
          <w:delText>Obrázok 3.14</w:delText>
        </w:r>
      </w:del>
      <w:r w:rsidR="00954D34" w:rsidRPr="00A82009">
        <w:rPr>
          <w:noProof/>
          <w:rPrChange w:id="10325" w:author="Peto" w:date="2018-06-14T07:18:00Z">
            <w:rPr/>
          </w:rPrChange>
        </w:rPr>
        <w:fldChar w:fldCharType="end"/>
      </w:r>
      <w:r w:rsidR="00954D34" w:rsidRPr="00A82009">
        <w:rPr>
          <w:noProof/>
          <w:rPrChange w:id="10326" w:author="Peto" w:date="2018-06-14T07:18:00Z">
            <w:rPr/>
          </w:rPrChange>
        </w:rPr>
        <w:t xml:space="preserve"> </w:t>
      </w:r>
      <w:r w:rsidR="00E471EA" w:rsidRPr="00A82009">
        <w:rPr>
          <w:noProof/>
          <w:rPrChange w:id="10327" w:author="Peto" w:date="2018-06-14T07:18:00Z">
            <w:rPr/>
          </w:rPrChange>
        </w:rPr>
        <w:t xml:space="preserve">ako </w:t>
      </w:r>
      <w:r w:rsidRPr="00A82009">
        <w:rPr>
          <w:noProof/>
          <w:rPrChange w:id="10328" w:author="Peto" w:date="2018-06-14T07:18:00Z">
            <w:rPr/>
          </w:rPrChange>
        </w:rPr>
        <w:t>prvú krivku</w:t>
      </w:r>
      <w:r w:rsidR="00E471EA" w:rsidRPr="00A82009">
        <w:rPr>
          <w:noProof/>
          <w:rPrChange w:id="10329" w:author="Peto" w:date="2018-06-14T07:18:00Z">
            <w:rPr/>
          </w:rPrChange>
        </w:rPr>
        <w:t xml:space="preserve"> červenej farby</w:t>
      </w:r>
      <w:r w:rsidRPr="00A82009">
        <w:rPr>
          <w:noProof/>
          <w:rPrChange w:id="10330" w:author="Peto" w:date="2018-06-14T07:18:00Z">
            <w:rPr/>
          </w:rPrChange>
        </w:rPr>
        <w:t xml:space="preserve">. LI krivka bola ďalej lineárne filtrovaná antialiasingovým filtrom a decimovaná s periodou </w:t>
      </w:r>
      <w:commentRangeStart w:id="10331"/>
      <w:r w:rsidRPr="00A82009">
        <w:rPr>
          <w:noProof/>
          <w:rPrChange w:id="10332" w:author="Peto" w:date="2018-06-14T07:18:00Z">
            <w:rPr/>
          </w:rPrChange>
        </w:rPr>
        <w:t xml:space="preserve">100ms, čím vzniká LI postupnosť. LI postupnosť pre parameter </w:t>
      </w:r>
      <m:oMath>
        <m:sSub>
          <m:sSubPr>
            <m:ctrlPr>
              <w:rPr>
                <w:rFonts w:ascii="Cambria Math" w:hAnsi="Cambria Math"/>
                <w:b/>
                <w:i/>
                <w:noProof/>
              </w:rPr>
            </m:ctrlPr>
          </m:sSubPr>
          <m:e>
            <m:r>
              <m:rPr>
                <m:sty m:val="bi"/>
              </m:rPr>
              <w:rPr>
                <w:rFonts w:ascii="Cambria Math" w:hAnsi="Cambria Math"/>
                <w:noProof/>
                <w:rPrChange w:id="10333" w:author="Peto" w:date="2018-06-14T07:18:00Z">
                  <w:rPr>
                    <w:rFonts w:ascii="Cambria Math" w:hAnsi="Cambria Math"/>
                  </w:rPr>
                </w:rPrChange>
              </w:rPr>
              <m:t>Z</m:t>
            </m:r>
            <m:r>
              <m:rPr>
                <m:sty m:val="bi"/>
              </m:rPr>
              <w:rPr>
                <w:rFonts w:ascii="Cambria Math" w:hAnsi="Cambria Math"/>
                <w:noProof/>
                <w:rPrChange w:id="10334" w:author="Peto" w:date="2018-06-14T07:18:00Z">
                  <w:rPr>
                    <w:rFonts w:ascii="Cambria Math" w:hAnsi="Cambria Math"/>
                  </w:rPr>
                </w:rPrChange>
              </w:rPr>
              <m:t>0</m:t>
            </m:r>
          </m:e>
          <m:sub>
            <m:r>
              <m:rPr>
                <m:sty m:val="bi"/>
              </m:rPr>
              <w:rPr>
                <w:rFonts w:ascii="Cambria Math" w:hAnsi="Cambria Math"/>
                <w:noProof/>
                <w:rPrChange w:id="10335" w:author="Peto" w:date="2018-06-14T07:18:00Z">
                  <w:rPr>
                    <w:rFonts w:ascii="Cambria Math" w:hAnsi="Cambria Math"/>
                  </w:rPr>
                </w:rPrChange>
              </w:rPr>
              <m:t>1</m:t>
            </m:r>
          </m:sub>
        </m:sSub>
      </m:oMath>
      <w:r w:rsidRPr="00A82009">
        <w:rPr>
          <w:b/>
          <w:noProof/>
          <w:rPrChange w:id="10336" w:author="Peto" w:date="2018-06-14T07:18:00Z">
            <w:rPr>
              <w:b/>
            </w:rPr>
          </w:rPrChange>
        </w:rPr>
        <w:t xml:space="preserve"> </w:t>
      </w:r>
      <w:r w:rsidRPr="00A82009">
        <w:rPr>
          <w:noProof/>
          <w:rPrChange w:id="10337" w:author="Peto" w:date="2018-06-14T07:18:00Z">
            <w:rPr/>
          </w:rPrChange>
        </w:rPr>
        <w:t>a </w:t>
      </w:r>
      <w:commentRangeEnd w:id="10331"/>
      <w:r w:rsidRPr="00A82009">
        <w:rPr>
          <w:rStyle w:val="Odkaznakomentr"/>
          <w:noProof/>
          <w:rPrChange w:id="10338" w:author="Peto" w:date="2018-06-14T07:18:00Z">
            <w:rPr>
              <w:rStyle w:val="Odkaznakomentr"/>
            </w:rPr>
          </w:rPrChange>
        </w:rPr>
        <w:commentReference w:id="10331"/>
      </w:r>
      <w:r w:rsidRPr="00A82009">
        <w:rPr>
          <w:noProof/>
          <w:rPrChange w:id="10339" w:author="Peto" w:date="2018-06-14T07:18:00Z">
            <w:rPr/>
          </w:rPrChange>
        </w:rPr>
        <w:t>Respiračnú krivku ukazuje ako druhú a tretiu krivku</w:t>
      </w:r>
      <w:r w:rsidR="00E471EA" w:rsidRPr="00A82009">
        <w:rPr>
          <w:noProof/>
          <w:rPrChange w:id="10340" w:author="Peto" w:date="2018-06-14T07:18:00Z">
            <w:rPr/>
          </w:rPrChange>
        </w:rPr>
        <w:t xml:space="preserve"> žltej farby</w:t>
      </w:r>
      <w:r w:rsidR="008537F9" w:rsidRPr="00A82009">
        <w:rPr>
          <w:noProof/>
          <w:rPrChange w:id="10341" w:author="Peto" w:date="2018-06-14T07:18:00Z">
            <w:rPr/>
          </w:rPrChange>
        </w:rPr>
        <w:t xml:space="preserve"> </w:t>
      </w:r>
      <w:r w:rsidR="008537F9" w:rsidRPr="00A82009">
        <w:rPr>
          <w:noProof/>
          <w:rPrChange w:id="10342" w:author="Peto" w:date="2018-06-14T07:18:00Z">
            <w:rPr/>
          </w:rPrChange>
        </w:rPr>
        <w:fldChar w:fldCharType="begin"/>
      </w:r>
      <w:r w:rsidR="008537F9" w:rsidRPr="00A82009">
        <w:rPr>
          <w:noProof/>
          <w:rPrChange w:id="10343" w:author="Peto" w:date="2018-06-14T07:18:00Z">
            <w:rPr/>
          </w:rPrChange>
        </w:rPr>
        <w:instrText xml:space="preserve"> REF _Ref513919076 \h </w:instrText>
      </w:r>
      <w:r w:rsidR="008537F9" w:rsidRPr="00A82009">
        <w:rPr>
          <w:noProof/>
          <w:rPrChange w:id="10344" w:author="Peto" w:date="2018-06-14T07:18:00Z">
            <w:rPr>
              <w:noProof/>
            </w:rPr>
          </w:rPrChange>
        </w:rPr>
      </w:r>
      <w:r w:rsidR="008537F9" w:rsidRPr="00A82009">
        <w:rPr>
          <w:noProof/>
          <w:rPrChange w:id="10345" w:author="Peto" w:date="2018-06-14T07:18:00Z">
            <w:rPr/>
          </w:rPrChange>
        </w:rPr>
        <w:fldChar w:fldCharType="separate"/>
      </w:r>
      <w:ins w:id="10346" w:author="Peto" w:date="2018-06-10T16:58:00Z">
        <w:r w:rsidR="00F95B9C" w:rsidRPr="00A82009">
          <w:rPr>
            <w:noProof/>
            <w:rPrChange w:id="10347" w:author="Peto" w:date="2018-06-14T07:18:00Z">
              <w:rPr/>
            </w:rPrChange>
          </w:rPr>
          <w:t>Obrázok 3.14</w:t>
        </w:r>
      </w:ins>
      <w:del w:id="10348" w:author="Peto" w:date="2018-06-10T16:58:00Z">
        <w:r w:rsidR="00B85020" w:rsidRPr="00A82009" w:rsidDel="00F95B9C">
          <w:rPr>
            <w:noProof/>
            <w:rPrChange w:id="10349" w:author="Peto" w:date="2018-06-14T07:18:00Z">
              <w:rPr/>
            </w:rPrChange>
          </w:rPr>
          <w:delText>Obrázok 3.14</w:delText>
        </w:r>
      </w:del>
      <w:r w:rsidR="008537F9" w:rsidRPr="00A82009">
        <w:rPr>
          <w:noProof/>
          <w:rPrChange w:id="10350" w:author="Peto" w:date="2018-06-14T07:18:00Z">
            <w:rPr/>
          </w:rPrChange>
        </w:rPr>
        <w:fldChar w:fldCharType="end"/>
      </w:r>
      <w:r w:rsidRPr="00A82009">
        <w:rPr>
          <w:b/>
          <w:noProof/>
          <w:rPrChange w:id="10351" w:author="Peto" w:date="2018-06-14T07:18:00Z">
            <w:rPr>
              <w:b/>
            </w:rPr>
          </w:rPrChange>
        </w:rPr>
        <w:t xml:space="preserve"> </w:t>
      </w:r>
    </w:p>
    <w:p w14:paraId="7E587D84" w14:textId="77777777" w:rsidR="00E471EA" w:rsidRPr="00A82009" w:rsidRDefault="00E471EA" w:rsidP="008537F9">
      <w:pPr>
        <w:jc w:val="center"/>
        <w:rPr>
          <w:noProof/>
          <w:rPrChange w:id="10352" w:author="Peto" w:date="2018-06-14T07:18:00Z">
            <w:rPr/>
          </w:rPrChange>
        </w:rPr>
      </w:pPr>
      <w:r w:rsidRPr="00D72AE1">
        <w:rPr>
          <w:noProof/>
          <w:lang w:val="cs-CZ"/>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5BEF2C71" w:rsidR="00E471EA" w:rsidRPr="00A82009" w:rsidRDefault="00E471EA" w:rsidP="00E471EA">
      <w:pPr>
        <w:rPr>
          <w:noProof/>
          <w:vanish/>
          <w:specVanish/>
          <w:rPrChange w:id="10353" w:author="Peto" w:date="2018-06-14T07:18:00Z">
            <w:rPr>
              <w:vanish/>
              <w:specVanish/>
            </w:rPr>
          </w:rPrChange>
        </w:rPr>
      </w:pPr>
      <w:bookmarkStart w:id="10354" w:name="_Ref513919076"/>
      <w:bookmarkStart w:id="10355" w:name="_Toc516413280"/>
      <w:r w:rsidRPr="00A82009">
        <w:rPr>
          <w:noProof/>
          <w:rPrChange w:id="10356" w:author="Peto" w:date="2018-06-14T07:18:00Z">
            <w:rPr/>
          </w:rPrChange>
        </w:rPr>
        <w:t xml:space="preserve">Obrázok </w:t>
      </w:r>
      <w:r w:rsidR="00A53D98" w:rsidRPr="00A82009">
        <w:rPr>
          <w:noProof/>
          <w:rPrChange w:id="10357" w:author="Peto" w:date="2018-06-14T07:18:00Z">
            <w:rPr/>
          </w:rPrChange>
        </w:rPr>
        <w:fldChar w:fldCharType="begin"/>
      </w:r>
      <w:r w:rsidR="00A53D98" w:rsidRPr="00A82009">
        <w:rPr>
          <w:noProof/>
          <w:rPrChange w:id="10358" w:author="Peto" w:date="2018-06-14T07:18:00Z">
            <w:rPr/>
          </w:rPrChange>
        </w:rPr>
        <w:instrText xml:space="preserve"> STYLEREF 1 \s </w:instrText>
      </w:r>
      <w:r w:rsidR="00A53D98" w:rsidRPr="00A82009">
        <w:rPr>
          <w:noProof/>
          <w:rPrChange w:id="10359" w:author="Peto" w:date="2018-06-14T07:18:00Z">
            <w:rPr/>
          </w:rPrChange>
        </w:rPr>
        <w:fldChar w:fldCharType="separate"/>
      </w:r>
      <w:r w:rsidR="00F95B9C" w:rsidRPr="00A82009">
        <w:rPr>
          <w:noProof/>
        </w:rPr>
        <w:t>3</w:t>
      </w:r>
      <w:r w:rsidR="00A53D98" w:rsidRPr="00A82009">
        <w:rPr>
          <w:noProof/>
          <w:rPrChange w:id="10360" w:author="Peto" w:date="2018-06-14T07:18:00Z">
            <w:rPr/>
          </w:rPrChange>
        </w:rPr>
        <w:fldChar w:fldCharType="end"/>
      </w:r>
      <w:r w:rsidR="00A53D98" w:rsidRPr="00A82009">
        <w:rPr>
          <w:noProof/>
          <w:rPrChange w:id="10361" w:author="Peto" w:date="2018-06-14T07:18:00Z">
            <w:rPr/>
          </w:rPrChange>
        </w:rPr>
        <w:t>.</w:t>
      </w:r>
      <w:r w:rsidR="00A53D98" w:rsidRPr="00A82009">
        <w:rPr>
          <w:noProof/>
          <w:rPrChange w:id="10362" w:author="Peto" w:date="2018-06-14T07:18:00Z">
            <w:rPr/>
          </w:rPrChange>
        </w:rPr>
        <w:fldChar w:fldCharType="begin"/>
      </w:r>
      <w:r w:rsidR="00A53D98" w:rsidRPr="00A82009">
        <w:rPr>
          <w:noProof/>
          <w:rPrChange w:id="10363" w:author="Peto" w:date="2018-06-14T07:18:00Z">
            <w:rPr/>
          </w:rPrChange>
        </w:rPr>
        <w:instrText xml:space="preserve"> SEQ Obrázok \* ARABIC \s 1 </w:instrText>
      </w:r>
      <w:r w:rsidR="00A53D98" w:rsidRPr="00A82009">
        <w:rPr>
          <w:noProof/>
          <w:rPrChange w:id="10364" w:author="Peto" w:date="2018-06-14T07:18:00Z">
            <w:rPr/>
          </w:rPrChange>
        </w:rPr>
        <w:fldChar w:fldCharType="separate"/>
      </w:r>
      <w:r w:rsidR="00F95B9C" w:rsidRPr="00A82009">
        <w:rPr>
          <w:noProof/>
        </w:rPr>
        <w:t>14</w:t>
      </w:r>
      <w:r w:rsidR="00A53D98" w:rsidRPr="00A82009">
        <w:rPr>
          <w:noProof/>
          <w:rPrChange w:id="10365" w:author="Peto" w:date="2018-06-14T07:18:00Z">
            <w:rPr/>
          </w:rPrChange>
        </w:rPr>
        <w:fldChar w:fldCharType="end"/>
      </w:r>
      <w:bookmarkEnd w:id="10354"/>
      <w:r w:rsidRPr="00A82009">
        <w:rPr>
          <w:noProof/>
          <w:rPrChange w:id="10366" w:author="Peto" w:date="2018-06-14T07:18:00Z">
            <w:rPr/>
          </w:rPrChange>
        </w:rPr>
        <w:t>: Vytvorenie lineárne interpolovanej krivky parametra</w:t>
      </w:r>
      <w:ins w:id="10367" w:author="Pavel Jurak" w:date="2018-06-01T10:59:00Z">
        <w:r w:rsidR="000F0025" w:rsidRPr="00A82009">
          <w:rPr>
            <w:noProof/>
            <w:rPrChange w:id="10368" w:author="Peto" w:date="2018-06-14T07:18:00Z">
              <w:rPr/>
            </w:rPrChange>
          </w:rPr>
          <w:t>.</w:t>
        </w:r>
      </w:ins>
      <w:bookmarkEnd w:id="10355"/>
    </w:p>
    <w:p w14:paraId="2CECB1AC" w14:textId="0527AC82" w:rsidR="00E471EA" w:rsidRPr="00A82009" w:rsidRDefault="00E471EA" w:rsidP="00E471EA">
      <w:pPr>
        <w:pStyle w:val="Popis"/>
        <w:rPr>
          <w:noProof/>
          <w:lang w:val="sk-SK"/>
          <w:rPrChange w:id="10369" w:author="Peto" w:date="2018-06-14T07:18:00Z">
            <w:rPr>
              <w:lang w:val="sk-SK"/>
            </w:rPr>
          </w:rPrChange>
        </w:rPr>
      </w:pPr>
      <w:r w:rsidRPr="00A82009">
        <w:rPr>
          <w:noProof/>
          <w:lang w:val="sk-SK"/>
          <w:rPrChange w:id="10370" w:author="Peto" w:date="2018-06-14T07:18:00Z">
            <w:rPr>
              <w:lang w:val="sk-SK"/>
            </w:rPr>
          </w:rPrChange>
        </w:rPr>
        <w:t xml:space="preserve"> Zhora detekcia parametre </w:t>
      </w:r>
      <w:commentRangeStart w:id="10371"/>
      <w:r w:rsidRPr="00A82009">
        <w:rPr>
          <w:noProof/>
          <w:lang w:val="sk-SK"/>
          <w:rPrChange w:id="10372" w:author="Peto" w:date="2018-06-14T07:18:00Z">
            <w:rPr>
              <w:lang w:val="sk-SK"/>
            </w:rPr>
          </w:rPrChange>
        </w:rPr>
        <w:t>–dZ/dt</w:t>
      </w:r>
      <w:del w:id="10373" w:author="Pavel Jurak" w:date="2018-06-01T11:00:00Z">
        <w:r w:rsidRPr="00A82009" w:rsidDel="000F0025">
          <w:rPr>
            <w:noProof/>
            <w:lang w:val="sk-SK"/>
            <w:rPrChange w:id="10374" w:author="Peto" w:date="2018-06-14T07:18:00Z">
              <w:rPr>
                <w:lang w:val="sk-SK"/>
              </w:rPr>
            </w:rPrChange>
          </w:rPr>
          <w:delText xml:space="preserve"> </w:delText>
        </w:r>
      </w:del>
      <w:r w:rsidRPr="00A82009">
        <w:rPr>
          <w:noProof/>
          <w:vertAlign w:val="subscript"/>
          <w:lang w:val="sk-SK"/>
          <w:rPrChange w:id="10375" w:author="Peto" w:date="2018-06-14T07:18:00Z">
            <w:rPr>
              <w:lang w:val="sk-SK"/>
            </w:rPr>
          </w:rPrChange>
        </w:rPr>
        <w:t>max</w:t>
      </w:r>
      <w:commentRangeEnd w:id="10371"/>
      <w:r w:rsidR="000F0025" w:rsidRPr="00A82009">
        <w:rPr>
          <w:rStyle w:val="Odkaznakomentr"/>
          <w:rFonts w:eastAsia="Times New Roman" w:cs="Times New Roman"/>
          <w:noProof/>
          <w:spacing w:val="0"/>
          <w:lang w:val="sk-SK" w:eastAsia="cs-CZ" w:bidi="ar-SA"/>
          <w:rPrChange w:id="10376" w:author="Peto" w:date="2018-06-14T07:18:00Z">
            <w:rPr>
              <w:rStyle w:val="Odkaznakomentr"/>
              <w:rFonts w:eastAsia="Times New Roman" w:cs="Times New Roman"/>
              <w:spacing w:val="0"/>
              <w:lang w:val="cs-CZ" w:eastAsia="cs-CZ" w:bidi="ar-SA"/>
            </w:rPr>
          </w:rPrChange>
        </w:rPr>
        <w:commentReference w:id="10371"/>
      </w:r>
      <w:r w:rsidRPr="00A82009">
        <w:rPr>
          <w:noProof/>
          <w:lang w:val="sk-SK"/>
          <w:rPrChange w:id="10377" w:author="Peto" w:date="2018-06-14T07:18:00Z">
            <w:rPr>
              <w:lang w:val="sk-SK"/>
            </w:rPr>
          </w:rPrChange>
        </w:rPr>
        <w:t xml:space="preserve">, Lineárna interpolácia množiny parametrov –dZ/dt max na základe predchádzajúcej R vlny – prvá krivka zhora. Prvá krivka zhora bola filtrovaná </w:t>
      </w:r>
      <w:r w:rsidRPr="00A82009">
        <w:rPr>
          <w:noProof/>
          <w:lang w:val="sk-SK"/>
          <w:rPrChange w:id="10378" w:author="Peto" w:date="2018-06-14T07:18:00Z">
            <w:rPr>
              <w:lang w:val="sk-SK"/>
            </w:rPr>
          </w:rPrChange>
        </w:rPr>
        <w:lastRenderedPageBreak/>
        <w:t xml:space="preserve">antialiasingovým filtrom a decimovaná s krokom 100ms. Decimované krivky sú na obrázku ako druha a tretia </w:t>
      </w:r>
      <w:commentRangeStart w:id="10379"/>
      <w:commentRangeStart w:id="10380"/>
      <w:commentRangeStart w:id="10381"/>
      <w:r w:rsidRPr="00A82009">
        <w:rPr>
          <w:noProof/>
          <w:lang w:val="sk-SK"/>
          <w:rPrChange w:id="10382" w:author="Peto" w:date="2018-06-14T07:18:00Z">
            <w:rPr>
              <w:lang w:val="sk-SK"/>
            </w:rPr>
          </w:rPrChange>
        </w:rPr>
        <w:t>zhora</w:t>
      </w:r>
      <w:commentRangeEnd w:id="10379"/>
      <w:r w:rsidRPr="00A82009">
        <w:rPr>
          <w:rStyle w:val="Odkaznakomentr"/>
          <w:rFonts w:eastAsia="Times New Roman" w:cs="Times New Roman"/>
          <w:noProof/>
          <w:spacing w:val="0"/>
          <w:lang w:val="sk-SK" w:eastAsia="cs-CZ" w:bidi="ar-SA"/>
          <w:rPrChange w:id="10383" w:author="Peto" w:date="2018-06-14T07:18:00Z">
            <w:rPr>
              <w:rStyle w:val="Odkaznakomentr"/>
              <w:rFonts w:eastAsia="Times New Roman" w:cs="Times New Roman"/>
              <w:spacing w:val="0"/>
              <w:lang w:val="sk-SK" w:eastAsia="cs-CZ" w:bidi="ar-SA"/>
            </w:rPr>
          </w:rPrChange>
        </w:rPr>
        <w:commentReference w:id="10379"/>
      </w:r>
      <w:commentRangeEnd w:id="10380"/>
      <w:commentRangeEnd w:id="10381"/>
      <w:r w:rsidR="000F0025" w:rsidRPr="00A82009">
        <w:rPr>
          <w:rStyle w:val="Odkaznakomentr"/>
          <w:rFonts w:eastAsia="Times New Roman" w:cs="Times New Roman"/>
          <w:noProof/>
          <w:spacing w:val="0"/>
          <w:lang w:val="sk-SK" w:eastAsia="cs-CZ" w:bidi="ar-SA"/>
          <w:rPrChange w:id="10384" w:author="Peto" w:date="2018-06-14T07:18:00Z">
            <w:rPr>
              <w:rStyle w:val="Odkaznakomentr"/>
              <w:rFonts w:eastAsia="Times New Roman" w:cs="Times New Roman"/>
              <w:spacing w:val="0"/>
              <w:lang w:val="cs-CZ" w:eastAsia="cs-CZ" w:bidi="ar-SA"/>
            </w:rPr>
          </w:rPrChange>
        </w:rPr>
        <w:commentReference w:id="10380"/>
      </w:r>
      <w:r w:rsidR="000F0025" w:rsidRPr="00A82009">
        <w:rPr>
          <w:rStyle w:val="Odkaznakomentr"/>
          <w:rFonts w:eastAsia="Times New Roman" w:cs="Times New Roman"/>
          <w:noProof/>
          <w:spacing w:val="0"/>
          <w:lang w:val="sk-SK" w:eastAsia="cs-CZ" w:bidi="ar-SA"/>
          <w:rPrChange w:id="10385" w:author="Peto" w:date="2018-06-14T07:18:00Z">
            <w:rPr>
              <w:rStyle w:val="Odkaznakomentr"/>
              <w:rFonts w:eastAsia="Times New Roman" w:cs="Times New Roman"/>
              <w:spacing w:val="0"/>
              <w:lang w:val="cs-CZ" w:eastAsia="cs-CZ" w:bidi="ar-SA"/>
            </w:rPr>
          </w:rPrChange>
        </w:rPr>
        <w:commentReference w:id="10381"/>
      </w:r>
      <w:r w:rsidRPr="00A82009">
        <w:rPr>
          <w:noProof/>
          <w:lang w:val="sk-SK"/>
          <w:rPrChange w:id="10386" w:author="Peto" w:date="2018-06-14T07:18:00Z">
            <w:rPr>
              <w:lang w:val="sk-SK"/>
            </w:rPr>
          </w:rPrChange>
        </w:rPr>
        <w:t>.</w:t>
      </w:r>
    </w:p>
    <w:p w14:paraId="5A577972" w14:textId="2236D1FA" w:rsidR="008537F9" w:rsidRPr="00A82009" w:rsidRDefault="00CE547F" w:rsidP="00E471EA">
      <w:pPr>
        <w:rPr>
          <w:noProof/>
          <w:rPrChange w:id="10387" w:author="Peto" w:date="2018-06-14T07:18:00Z">
            <w:rPr/>
          </w:rPrChange>
        </w:rPr>
      </w:pPr>
      <w:r w:rsidRPr="00A82009">
        <w:rPr>
          <w:noProof/>
          <w:rPrChange w:id="10388" w:author="Peto" w:date="2018-06-14T07:18:00Z">
            <w:rPr/>
          </w:rPrChange>
        </w:rPr>
        <w:t xml:space="preserve">V tejto práci boli vyhodnocované impedančné parametre z 12-tich častí tela. Preto bolo celkovo pre každé meranie získaných 12 LI postupností pre každý bioimpedančný parameter. </w:t>
      </w:r>
      <w:r w:rsidR="00E471EA" w:rsidRPr="00A82009">
        <w:rPr>
          <w:noProof/>
          <w:rPrChange w:id="10389" w:author="Peto" w:date="2018-06-14T07:18:00Z">
            <w:rPr/>
          </w:rPrChange>
        </w:rPr>
        <w:t>LI postupnosti pre jedného dobrovoľníka zachytáva</w:t>
      </w:r>
      <w:r w:rsidR="008537F9" w:rsidRPr="00A82009">
        <w:rPr>
          <w:noProof/>
          <w:rPrChange w:id="10390" w:author="Peto" w:date="2018-06-14T07:18:00Z">
            <w:rPr/>
          </w:rPrChange>
        </w:rPr>
        <w:t xml:space="preserve"> </w:t>
      </w:r>
      <w:r w:rsidR="008537F9" w:rsidRPr="00A82009">
        <w:rPr>
          <w:noProof/>
          <w:rPrChange w:id="10391" w:author="Peto" w:date="2018-06-14T07:18:00Z">
            <w:rPr/>
          </w:rPrChange>
        </w:rPr>
        <w:fldChar w:fldCharType="begin"/>
      </w:r>
      <w:r w:rsidR="008537F9" w:rsidRPr="00A82009">
        <w:rPr>
          <w:noProof/>
          <w:rPrChange w:id="10392" w:author="Peto" w:date="2018-06-14T07:18:00Z">
            <w:rPr/>
          </w:rPrChange>
        </w:rPr>
        <w:instrText xml:space="preserve"> REF _Ref513918832 \h </w:instrText>
      </w:r>
      <w:r w:rsidR="008537F9" w:rsidRPr="00A82009">
        <w:rPr>
          <w:noProof/>
          <w:rPrChange w:id="10393" w:author="Peto" w:date="2018-06-14T07:18:00Z">
            <w:rPr>
              <w:noProof/>
            </w:rPr>
          </w:rPrChange>
        </w:rPr>
      </w:r>
      <w:r w:rsidR="008537F9" w:rsidRPr="00A82009">
        <w:rPr>
          <w:noProof/>
          <w:rPrChange w:id="10394" w:author="Peto" w:date="2018-06-14T07:18:00Z">
            <w:rPr/>
          </w:rPrChange>
        </w:rPr>
        <w:fldChar w:fldCharType="separate"/>
      </w:r>
      <w:ins w:id="10395" w:author="Peto" w:date="2018-06-10T16:58:00Z">
        <w:r w:rsidR="00F95B9C" w:rsidRPr="00A82009">
          <w:rPr>
            <w:noProof/>
            <w:rPrChange w:id="10396" w:author="Peto" w:date="2018-06-14T07:18:00Z">
              <w:rPr/>
            </w:rPrChange>
          </w:rPr>
          <w:t xml:space="preserve"> Obrázok 3.15</w:t>
        </w:r>
      </w:ins>
      <w:del w:id="10397" w:author="Peto" w:date="2018-06-10T16:58:00Z">
        <w:r w:rsidR="00B85020" w:rsidRPr="00A82009" w:rsidDel="00F95B9C">
          <w:rPr>
            <w:noProof/>
            <w:rPrChange w:id="10398" w:author="Peto" w:date="2018-06-14T07:18:00Z">
              <w:rPr/>
            </w:rPrChange>
          </w:rPr>
          <w:delText xml:space="preserve"> Obrázok 3.15</w:delText>
        </w:r>
      </w:del>
      <w:r w:rsidR="008537F9" w:rsidRPr="00A82009">
        <w:rPr>
          <w:noProof/>
          <w:rPrChange w:id="10399" w:author="Peto" w:date="2018-06-14T07:18:00Z">
            <w:rPr/>
          </w:rPrChange>
        </w:rPr>
        <w:fldChar w:fldCharType="end"/>
      </w:r>
      <w:r w:rsidR="008537F9" w:rsidRPr="00A82009">
        <w:rPr>
          <w:noProof/>
          <w:rPrChange w:id="10400" w:author="Peto" w:date="2018-06-14T07:18:00Z">
            <w:rPr/>
          </w:rPrChange>
        </w:rPr>
        <w:t>.</w:t>
      </w:r>
      <w:r w:rsidR="00E471EA" w:rsidRPr="00A82009">
        <w:rPr>
          <w:noProof/>
          <w:rPrChange w:id="10401" w:author="Peto" w:date="2018-06-14T07:18:00Z">
            <w:rPr/>
          </w:rPrChange>
        </w:rPr>
        <w:t xml:space="preserve"> </w:t>
      </w:r>
      <w:r w:rsidR="008537F9" w:rsidRPr="00A82009">
        <w:rPr>
          <w:noProof/>
          <w:rPrChange w:id="10402" w:author="Peto" w:date="2018-06-14T07:18:00Z">
            <w:rPr/>
          </w:rPrChange>
        </w:rPr>
        <w:t xml:space="preserve">Z Impedancie noh a rúk sú tu znázornené iba kanály 7, 8 a 15, 16 pre ušetrenie miesta. Pre ukážku sú zobrazené aj kanály ramien: 11, 12. </w:t>
      </w:r>
    </w:p>
    <w:p w14:paraId="28037D52" w14:textId="74AC8245" w:rsidR="008537F9" w:rsidRPr="00A82009" w:rsidRDefault="008537F9" w:rsidP="008537F9">
      <w:pPr>
        <w:pStyle w:val="Popis"/>
        <w:rPr>
          <w:noProof/>
          <w:vanish/>
          <w:lang w:val="sk-SK"/>
          <w:specVanish/>
          <w:rPrChange w:id="10403" w:author="Peto" w:date="2018-06-14T07:18:00Z">
            <w:rPr>
              <w:vanish/>
              <w:specVanish/>
            </w:rPr>
          </w:rPrChange>
        </w:rPr>
      </w:pPr>
      <w:bookmarkStart w:id="10404" w:name="_Toc516413281"/>
      <m:oMath>
        <m:r>
          <m:rPr>
            <m:sty m:val="p"/>
          </m:rPr>
          <w:rPr>
            <w:rFonts w:ascii="Cambria Math" w:hAnsi="Cambria Math"/>
            <w:noProof/>
            <w:lang w:val="cs-CZ" w:eastAsia="cs-CZ" w:bidi="ar-SA"/>
            <w:rPrChange w:id="10405" w:author="Peto" w:date="2018-06-14T07:18:00Z">
              <w:rPr>
                <w:rFonts w:ascii="Cambria Math" w:hAnsi="Cambria Math"/>
                <w:noProof/>
                <w:lang w:val="cs-CZ" w:eastAsia="cs-CZ" w:bidi="ar-SA"/>
              </w:rPr>
            </w:rPrChange>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0406" w:name="_Ref513918832"/>
      <w:r w:rsidRPr="00A82009">
        <w:rPr>
          <w:noProof/>
          <w:lang w:val="sk-SK"/>
          <w:rPrChange w:id="10407" w:author="Peto" w:date="2018-06-14T07:18:00Z">
            <w:rPr/>
          </w:rPrChange>
        </w:rPr>
        <w:t xml:space="preserve"> Obrázok </w:t>
      </w:r>
      <w:r w:rsidR="00A53D98" w:rsidRPr="00A82009">
        <w:rPr>
          <w:noProof/>
          <w:lang w:val="sk-SK"/>
          <w:rPrChange w:id="10408" w:author="Peto" w:date="2018-06-14T07:18:00Z">
            <w:rPr/>
          </w:rPrChange>
        </w:rPr>
        <w:fldChar w:fldCharType="begin"/>
      </w:r>
      <w:r w:rsidR="00A53D98" w:rsidRPr="00A82009">
        <w:rPr>
          <w:noProof/>
          <w:lang w:val="sk-SK"/>
          <w:rPrChange w:id="10409" w:author="Peto" w:date="2018-06-14T07:18:00Z">
            <w:rPr/>
          </w:rPrChange>
        </w:rPr>
        <w:instrText xml:space="preserve"> STYLEREF 1 \s </w:instrText>
      </w:r>
      <w:r w:rsidR="00A53D98" w:rsidRPr="00A82009">
        <w:rPr>
          <w:noProof/>
          <w:lang w:val="sk-SK"/>
          <w:rPrChange w:id="10410" w:author="Peto" w:date="2018-06-14T07:18:00Z">
            <w:rPr/>
          </w:rPrChange>
        </w:rPr>
        <w:fldChar w:fldCharType="separate"/>
      </w:r>
      <w:r w:rsidR="00F95B9C" w:rsidRPr="00A82009">
        <w:rPr>
          <w:noProof/>
          <w:lang w:val="sk-SK"/>
          <w:rPrChange w:id="10411" w:author="Peto" w:date="2018-06-14T07:18:00Z">
            <w:rPr>
              <w:noProof/>
            </w:rPr>
          </w:rPrChange>
        </w:rPr>
        <w:t>3</w:t>
      </w:r>
      <w:r w:rsidR="00A53D98" w:rsidRPr="00A82009">
        <w:rPr>
          <w:noProof/>
          <w:lang w:val="sk-SK"/>
          <w:rPrChange w:id="10412" w:author="Peto" w:date="2018-06-14T07:18:00Z">
            <w:rPr/>
          </w:rPrChange>
        </w:rPr>
        <w:fldChar w:fldCharType="end"/>
      </w:r>
      <w:r w:rsidR="00A53D98" w:rsidRPr="00A82009">
        <w:rPr>
          <w:noProof/>
          <w:lang w:val="sk-SK"/>
          <w:rPrChange w:id="10413" w:author="Peto" w:date="2018-06-14T07:18:00Z">
            <w:rPr/>
          </w:rPrChange>
        </w:rPr>
        <w:t>.</w:t>
      </w:r>
      <w:r w:rsidR="00A53D98" w:rsidRPr="00A82009">
        <w:rPr>
          <w:noProof/>
          <w:lang w:val="sk-SK"/>
          <w:rPrChange w:id="10414" w:author="Peto" w:date="2018-06-14T07:18:00Z">
            <w:rPr/>
          </w:rPrChange>
        </w:rPr>
        <w:fldChar w:fldCharType="begin"/>
      </w:r>
      <w:r w:rsidR="00A53D98" w:rsidRPr="00A82009">
        <w:rPr>
          <w:noProof/>
          <w:lang w:val="sk-SK"/>
          <w:rPrChange w:id="10415" w:author="Peto" w:date="2018-06-14T07:18:00Z">
            <w:rPr/>
          </w:rPrChange>
        </w:rPr>
        <w:instrText xml:space="preserve"> SEQ Obrázok \* ARABIC \s 1 </w:instrText>
      </w:r>
      <w:r w:rsidR="00A53D98" w:rsidRPr="00A82009">
        <w:rPr>
          <w:noProof/>
          <w:lang w:val="sk-SK"/>
          <w:rPrChange w:id="10416" w:author="Peto" w:date="2018-06-14T07:18:00Z">
            <w:rPr/>
          </w:rPrChange>
        </w:rPr>
        <w:fldChar w:fldCharType="separate"/>
      </w:r>
      <w:r w:rsidR="00F95B9C" w:rsidRPr="00A82009">
        <w:rPr>
          <w:noProof/>
          <w:lang w:val="sk-SK"/>
          <w:rPrChange w:id="10417" w:author="Peto" w:date="2018-06-14T07:18:00Z">
            <w:rPr>
              <w:noProof/>
            </w:rPr>
          </w:rPrChange>
        </w:rPr>
        <w:t>15</w:t>
      </w:r>
      <w:r w:rsidR="00A53D98" w:rsidRPr="00A82009">
        <w:rPr>
          <w:noProof/>
          <w:lang w:val="sk-SK"/>
          <w:rPrChange w:id="10418" w:author="Peto" w:date="2018-06-14T07:18:00Z">
            <w:rPr/>
          </w:rPrChange>
        </w:rPr>
        <w:fldChar w:fldCharType="end"/>
      </w:r>
      <w:bookmarkEnd w:id="10406"/>
      <w:r w:rsidRPr="00A82009">
        <w:rPr>
          <w:noProof/>
          <w:lang w:val="sk-SK"/>
          <w:rPrChange w:id="10419" w:author="Peto" w:date="2018-06-14T07:18:00Z">
            <w:rPr/>
          </w:rPrChange>
        </w:rPr>
        <w:t xml:space="preserve">: </w:t>
      </w:r>
      <w:commentRangeStart w:id="10420"/>
      <w:r w:rsidRPr="00A82009">
        <w:rPr>
          <w:noProof/>
          <w:lang w:val="sk-SK"/>
          <w:rPrChange w:id="10421" w:author="Peto" w:date="2018-06-14T07:18:00Z">
            <w:rPr/>
          </w:rPrChange>
        </w:rPr>
        <w:t>LI</w:t>
      </w:r>
      <w:commentRangeEnd w:id="10420"/>
      <w:r w:rsidRPr="00A82009">
        <w:rPr>
          <w:rStyle w:val="Odkaznakomentr"/>
          <w:noProof/>
          <w:lang w:val="sk-SK"/>
          <w:rPrChange w:id="10422" w:author="Peto" w:date="2018-06-14T07:18:00Z">
            <w:rPr>
              <w:rStyle w:val="Odkaznakomentr"/>
              <w:lang w:val="sk-SK"/>
            </w:rPr>
          </w:rPrChange>
        </w:rPr>
        <w:commentReference w:id="10420"/>
      </w:r>
      <w:r w:rsidRPr="00A82009">
        <w:rPr>
          <w:noProof/>
          <w:lang w:val="sk-SK"/>
          <w:rPrChange w:id="10423" w:author="Peto" w:date="2018-06-14T07:18:00Z">
            <w:rPr/>
          </w:rPrChange>
        </w:rPr>
        <w:t xml:space="preserve"> postupnosti hemodynamických parametrov.</w:t>
      </w:r>
      <w:bookmarkEnd w:id="10404"/>
      <w:r w:rsidRPr="00A82009">
        <w:rPr>
          <w:noProof/>
          <w:lang w:val="sk-SK"/>
          <w:rPrChange w:id="10424" w:author="Peto" w:date="2018-06-14T07:18:00Z">
            <w:rPr/>
          </w:rPrChange>
        </w:rPr>
        <w:t xml:space="preserve"> </w:t>
      </w:r>
    </w:p>
    <w:p w14:paraId="28EB6C8F" w14:textId="77777777" w:rsidR="008537F9" w:rsidRPr="00A82009" w:rsidRDefault="008537F9" w:rsidP="008537F9">
      <w:pPr>
        <w:pStyle w:val="Popis"/>
        <w:rPr>
          <w:noProof/>
          <w:lang w:val="sk-SK"/>
          <w:rPrChange w:id="10425" w:author="Peto" w:date="2018-06-14T07:18:00Z">
            <w:rPr/>
          </w:rPrChange>
        </w:rPr>
      </w:pPr>
      <w:r w:rsidRPr="00A82009">
        <w:rPr>
          <w:noProof/>
          <w:lang w:val="sk-SK"/>
          <w:rPrChange w:id="10426" w:author="Peto" w:date="2018-06-14T07:18:00Z">
            <w:rPr>
              <w:noProof/>
            </w:rPr>
          </w:rPrChange>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00F34A87" w14:textId="77777777" w:rsidR="008537F9" w:rsidRPr="00A82009" w:rsidRDefault="008537F9" w:rsidP="00CE547F">
      <w:pPr>
        <w:rPr>
          <w:noProof/>
          <w:rPrChange w:id="10427" w:author="Peto" w:date="2018-06-14T07:18:00Z">
            <w:rPr/>
          </w:rPrChange>
        </w:rPr>
      </w:pPr>
    </w:p>
    <w:p w14:paraId="03E0E200" w14:textId="220A51DD" w:rsidR="00CE547F" w:rsidRPr="00A82009" w:rsidRDefault="00CE547F" w:rsidP="00CE547F">
      <w:pPr>
        <w:rPr>
          <w:noProof/>
          <w:rPrChange w:id="10428" w:author="Peto" w:date="2018-06-14T07:18:00Z">
            <w:rPr/>
          </w:rPrChange>
        </w:rPr>
      </w:pPr>
      <w:r w:rsidRPr="00A82009">
        <w:rPr>
          <w:noProof/>
          <w:rPrChange w:id="10429" w:author="Peto" w:date="2018-06-14T07:18:00Z">
            <w:rPr/>
          </w:rPrChange>
        </w:rPr>
        <w:t xml:space="preserve">Predpokladáme, že zmeny tlaku v hrudníku vyvolané dýchaním ovplyvnia obehový systém a to hlavne tep, arteriálny krvný tlak, tok krvi a rozloženie objemu krvi v celom tele. Aby sme zistili aký vplyv má dýchania na hemodynamické parametre, </w:t>
      </w:r>
      <w:commentRangeStart w:id="10430"/>
      <w:r w:rsidRPr="00A82009">
        <w:rPr>
          <w:noProof/>
          <w:rPrChange w:id="10431" w:author="Peto" w:date="2018-06-14T07:18:00Z">
            <w:rPr/>
          </w:rPrChange>
        </w:rPr>
        <w:t xml:space="preserve">spočítali sme </w:t>
      </w:r>
      <w:commentRangeEnd w:id="10430"/>
      <w:r w:rsidR="009A564E" w:rsidRPr="00A82009">
        <w:rPr>
          <w:rStyle w:val="Odkaznakomentr"/>
          <w:noProof/>
          <w:rPrChange w:id="10432" w:author="Peto" w:date="2018-06-14T07:18:00Z">
            <w:rPr>
              <w:rStyle w:val="Odkaznakomentr"/>
            </w:rPr>
          </w:rPrChange>
        </w:rPr>
        <w:commentReference w:id="10430"/>
      </w:r>
      <w:r w:rsidRPr="00A82009">
        <w:rPr>
          <w:noProof/>
          <w:rPrChange w:id="10433" w:author="Peto" w:date="2018-06-14T07:18:00Z">
            <w:rPr/>
          </w:rPrChange>
        </w:rPr>
        <w:t>Pearsonov</w:t>
      </w:r>
      <w:bookmarkStart w:id="10434" w:name="_Ref509140471"/>
      <w:r w:rsidRPr="00A82009">
        <w:rPr>
          <w:noProof/>
          <w:rPrChange w:id="10435" w:author="Peto" w:date="2018-06-14T07:18:00Z">
            <w:rPr/>
          </w:rPrChange>
        </w:rPr>
        <w:t xml:space="preserve"> </w:t>
      </w:r>
      <w:bookmarkEnd w:id="10434"/>
      <w:r w:rsidRPr="00A82009">
        <w:rPr>
          <w:noProof/>
          <w:rPrChange w:id="10436" w:author="Peto" w:date="2018-06-14T07:18:00Z">
            <w:rPr/>
          </w:rPrChange>
        </w:rPr>
        <w:t>korelačný koeficient medzi LI postupnosťou hemodynamických parametrov a LI postupnosťou respiračnej krivky pri vzájomnom posuve s kroko</w:t>
      </w:r>
      <w:r w:rsidR="00E471EA" w:rsidRPr="00A82009">
        <w:rPr>
          <w:noProof/>
          <w:rPrChange w:id="10437" w:author="Peto" w:date="2018-06-14T07:18:00Z">
            <w:rPr/>
          </w:rPrChange>
        </w:rPr>
        <w:t xml:space="preserve">m 100 ms v rozmedzí 0-5 sekúnd. </w:t>
      </w:r>
      <w:r w:rsidRPr="00A82009">
        <w:rPr>
          <w:noProof/>
          <w:rPrChange w:id="10438" w:author="Peto" w:date="2018-06-14T07:18:00Z">
            <w:rPr/>
          </w:rPrChange>
        </w:rPr>
        <w:t xml:space="preserve">Týmto sme dostali vektor 50-tich korelačných koeficientov. Vzorec pre výpočet Pearsonovho korelačného koeficientu </w:t>
      </w:r>
      <m:oMath>
        <m:sSub>
          <m:sSubPr>
            <m:ctrlPr>
              <w:rPr>
                <w:rFonts w:ascii="Cambria Math" w:hAnsi="Cambria Math"/>
                <w:i/>
                <w:noProof/>
              </w:rPr>
            </m:ctrlPr>
          </m:sSubPr>
          <m:e>
            <m:r>
              <w:rPr>
                <w:rFonts w:ascii="Cambria Math" w:hAnsi="Cambria Math"/>
                <w:noProof/>
                <w:rPrChange w:id="10439" w:author="Peto" w:date="2018-06-14T07:18:00Z">
                  <w:rPr>
                    <w:rFonts w:ascii="Cambria Math" w:hAnsi="Cambria Math"/>
                  </w:rPr>
                </w:rPrChange>
              </w:rPr>
              <m:t>ρ</m:t>
            </m:r>
          </m:e>
          <m:sub>
            <m:r>
              <w:rPr>
                <w:rFonts w:ascii="Cambria Math" w:hAnsi="Cambria Math"/>
                <w:noProof/>
                <w:rPrChange w:id="10440" w:author="Peto" w:date="2018-06-14T07:18:00Z">
                  <w:rPr>
                    <w:rFonts w:ascii="Cambria Math" w:hAnsi="Cambria Math"/>
                  </w:rPr>
                </w:rPrChange>
              </w:rPr>
              <m:t>X,Y</m:t>
            </m:r>
          </m:sub>
        </m:sSub>
      </m:oMath>
      <w:r w:rsidRPr="00A82009">
        <w:rPr>
          <w:noProof/>
          <w:rPrChange w:id="10441" w:author="Peto" w:date="2018-06-14T07:18:00Z">
            <w:rPr/>
          </w:rPrChange>
        </w:rPr>
        <w:t>:</w:t>
      </w:r>
    </w:p>
    <w:p w14:paraId="654AD7BD" w14:textId="77777777" w:rsidR="00CE547F" w:rsidRPr="00A82009" w:rsidRDefault="00CE547F" w:rsidP="00CE547F">
      <w:pPr>
        <w:rPr>
          <w:noProof/>
          <w:color w:val="000000"/>
          <w:rPrChange w:id="10442"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53657DDB" w14:textId="77777777" w:rsidTr="00452ADC">
        <w:tc>
          <w:tcPr>
            <w:tcW w:w="704" w:type="dxa"/>
          </w:tcPr>
          <w:p w14:paraId="03436147" w14:textId="77777777" w:rsidR="00CE547F" w:rsidRPr="00A82009" w:rsidRDefault="00CE547F" w:rsidP="00452ADC">
            <w:pPr>
              <w:jc w:val="center"/>
              <w:rPr>
                <w:noProof/>
                <w:color w:val="000000"/>
                <w:rPrChange w:id="10443" w:author="Peto" w:date="2018-06-14T07:18:00Z">
                  <w:rPr>
                    <w:color w:val="000000"/>
                  </w:rPr>
                </w:rPrChange>
              </w:rPr>
            </w:pPr>
          </w:p>
        </w:tc>
        <w:tc>
          <w:tcPr>
            <w:tcW w:w="7088" w:type="dxa"/>
            <w:vAlign w:val="center"/>
          </w:tcPr>
          <w:p w14:paraId="4AF79EAF" w14:textId="77777777" w:rsidR="00CE547F" w:rsidRPr="00A82009" w:rsidRDefault="00837AE3" w:rsidP="00452ADC">
            <w:pPr>
              <w:rPr>
                <w:noProof/>
                <w:color w:val="000000"/>
                <w:rPrChange w:id="10444"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10445" w:author="Peto" w:date="2018-06-14T07:18:00Z">
                          <w:rPr>
                            <w:rFonts w:ascii="Cambria Math" w:hAnsi="Cambria Math"/>
                          </w:rPr>
                        </w:rPrChange>
                      </w:rPr>
                      <m:t>ρ</m:t>
                    </m:r>
                  </m:e>
                  <m:sub>
                    <m:r>
                      <w:rPr>
                        <w:rFonts w:ascii="Cambria Math" w:hAnsi="Cambria Math"/>
                        <w:noProof/>
                        <w:rPrChange w:id="10446" w:author="Peto" w:date="2018-06-14T07:18:00Z">
                          <w:rPr>
                            <w:rFonts w:ascii="Cambria Math" w:hAnsi="Cambria Math"/>
                          </w:rPr>
                        </w:rPrChange>
                      </w:rPr>
                      <m:t>X,Y</m:t>
                    </m:r>
                  </m:sub>
                </m:sSub>
                <m:r>
                  <w:rPr>
                    <w:rFonts w:ascii="Cambria Math" w:hAnsi="Cambria Math"/>
                    <w:noProof/>
                    <w:rPrChange w:id="10447" w:author="Peto" w:date="2018-06-14T07:18:00Z">
                      <w:rPr>
                        <w:rFonts w:ascii="Cambria Math" w:hAnsi="Cambria Math"/>
                      </w:rPr>
                    </w:rPrChange>
                  </w:rPr>
                  <m:t xml:space="preserve"> =  </m:t>
                </m:r>
                <m:f>
                  <m:fPr>
                    <m:ctrlPr>
                      <w:rPr>
                        <w:rFonts w:ascii="Cambria Math" w:hAnsi="Cambria Math"/>
                        <w:i/>
                        <w:noProof/>
                      </w:rPr>
                    </m:ctrlPr>
                  </m:fPr>
                  <m:num>
                    <m:r>
                      <w:rPr>
                        <w:rFonts w:ascii="Cambria Math" w:hAnsi="Cambria Math"/>
                        <w:noProof/>
                        <w:rPrChange w:id="10448" w:author="Peto" w:date="2018-06-14T07:18:00Z">
                          <w:rPr>
                            <w:rFonts w:ascii="Cambria Math" w:hAnsi="Cambria Math"/>
                          </w:rPr>
                        </w:rPrChange>
                      </w:rPr>
                      <m:t>1</m:t>
                    </m:r>
                  </m:num>
                  <m:den>
                    <m:sSub>
                      <m:sSubPr>
                        <m:ctrlPr>
                          <w:rPr>
                            <w:rFonts w:ascii="Cambria Math" w:hAnsi="Cambria Math"/>
                            <w:i/>
                            <w:noProof/>
                          </w:rPr>
                        </m:ctrlPr>
                      </m:sSubPr>
                      <m:e>
                        <m:r>
                          <w:rPr>
                            <w:rFonts w:ascii="Cambria Math" w:hAnsi="Cambria Math" w:cs="Cambria Math"/>
                            <w:noProof/>
                            <w:rPrChange w:id="10449" w:author="Peto" w:date="2018-06-14T07:18:00Z">
                              <w:rPr>
                                <w:rFonts w:ascii="Cambria Math" w:hAnsi="Cambria Math" w:cs="Cambria Math"/>
                              </w:rPr>
                            </w:rPrChange>
                          </w:rPr>
                          <m:t>δ</m:t>
                        </m:r>
                      </m:e>
                      <m:sub>
                        <m:r>
                          <w:rPr>
                            <w:rFonts w:ascii="Cambria Math" w:hAnsi="Cambria Math"/>
                            <w:noProof/>
                            <w:rPrChange w:id="10450" w:author="Peto" w:date="2018-06-14T07:18:00Z">
                              <w:rPr>
                                <w:rFonts w:ascii="Cambria Math" w:hAnsi="Cambria Math"/>
                              </w:rPr>
                            </w:rPrChange>
                          </w:rPr>
                          <m:t>X</m:t>
                        </m:r>
                      </m:sub>
                    </m:sSub>
                    <m:sSub>
                      <m:sSubPr>
                        <m:ctrlPr>
                          <w:rPr>
                            <w:rFonts w:ascii="Cambria Math" w:hAnsi="Cambria Math"/>
                            <w:i/>
                            <w:noProof/>
                          </w:rPr>
                        </m:ctrlPr>
                      </m:sSubPr>
                      <m:e>
                        <m:r>
                          <w:rPr>
                            <w:rFonts w:ascii="Cambria Math" w:hAnsi="Cambria Math" w:cs="Cambria Math"/>
                            <w:noProof/>
                            <w:rPrChange w:id="10451" w:author="Peto" w:date="2018-06-14T07:18:00Z">
                              <w:rPr>
                                <w:rFonts w:ascii="Cambria Math" w:hAnsi="Cambria Math" w:cs="Cambria Math"/>
                              </w:rPr>
                            </w:rPrChange>
                          </w:rPr>
                          <m:t>δ</m:t>
                        </m:r>
                      </m:e>
                      <m:sub>
                        <m:r>
                          <w:rPr>
                            <w:rFonts w:ascii="Cambria Math" w:hAnsi="Cambria Math"/>
                            <w:noProof/>
                            <w:rPrChange w:id="10452" w:author="Peto" w:date="2018-06-14T07:18:00Z">
                              <w:rPr>
                                <w:rFonts w:ascii="Cambria Math" w:hAnsi="Cambria Math"/>
                              </w:rPr>
                            </w:rPrChange>
                          </w:rPr>
                          <m:t>Y</m:t>
                        </m:r>
                      </m:sub>
                    </m:sSub>
                  </m:den>
                </m:f>
                <m:r>
                  <w:rPr>
                    <w:rFonts w:ascii="Cambria Math" w:hAnsi="Cambria Math"/>
                    <w:noProof/>
                    <w:rPrChange w:id="10453" w:author="Peto" w:date="2018-06-14T07:18:00Z">
                      <w:rPr>
                        <w:rFonts w:ascii="Cambria Math" w:hAnsi="Cambria Math"/>
                      </w:rPr>
                    </w:rPrChange>
                  </w:rPr>
                  <m:t xml:space="preserve"> [ E</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454" w:author="Peto" w:date="2018-06-14T07:18:00Z">
                              <w:rPr>
                                <w:rFonts w:ascii="Cambria Math" w:hAnsi="Cambria Math"/>
                              </w:rPr>
                            </w:rPrChange>
                          </w:rPr>
                          <m:t>X</m:t>
                        </m:r>
                      </m:e>
                      <m:sub>
                        <m:r>
                          <w:rPr>
                            <w:rFonts w:ascii="Cambria Math" w:hAnsi="Cambria Math"/>
                            <w:noProof/>
                            <w:rPrChange w:id="10455" w:author="Peto" w:date="2018-06-14T07:18:00Z">
                              <w:rPr>
                                <w:rFonts w:ascii="Cambria Math" w:hAnsi="Cambria Math"/>
                              </w:rPr>
                            </w:rPrChange>
                          </w:rPr>
                          <m:t>t</m:t>
                        </m:r>
                      </m:sub>
                    </m:sSub>
                    <m:r>
                      <w:rPr>
                        <w:rFonts w:ascii="Cambria Math" w:hAnsi="Cambria Math"/>
                        <w:noProof/>
                        <w:rPrChange w:id="10456"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457" w:author="Peto" w:date="2018-06-14T07:18:00Z">
                              <w:rPr>
                                <w:rFonts w:ascii="Cambria Math" w:hAnsi="Cambria Math" w:cs="Cambria Math"/>
                              </w:rPr>
                            </w:rPrChange>
                          </w:rPr>
                          <m:t>µ</m:t>
                        </m:r>
                      </m:e>
                      <m:sub>
                        <m:r>
                          <w:rPr>
                            <w:rFonts w:ascii="Cambria Math" w:hAnsi="Cambria Math"/>
                            <w:noProof/>
                            <w:rPrChange w:id="10458" w:author="Peto" w:date="2018-06-14T07:18:00Z">
                              <w:rPr>
                                <w:rFonts w:ascii="Cambria Math" w:hAnsi="Cambria Math"/>
                              </w:rPr>
                            </w:rPrChange>
                          </w:rPr>
                          <m:t>X</m:t>
                        </m:r>
                      </m:sub>
                    </m:sSub>
                  </m:e>
                </m:d>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459" w:author="Peto" w:date="2018-06-14T07:18:00Z">
                              <w:rPr>
                                <w:rFonts w:ascii="Cambria Math" w:hAnsi="Cambria Math"/>
                              </w:rPr>
                            </w:rPrChange>
                          </w:rPr>
                          <m:t>Y</m:t>
                        </m:r>
                      </m:e>
                      <m:sub>
                        <m:r>
                          <w:rPr>
                            <w:rFonts w:ascii="Cambria Math" w:hAnsi="Cambria Math"/>
                            <w:noProof/>
                            <w:rPrChange w:id="10460" w:author="Peto" w:date="2018-06-14T07:18:00Z">
                              <w:rPr>
                                <w:rFonts w:ascii="Cambria Math" w:hAnsi="Cambria Math"/>
                              </w:rPr>
                            </w:rPrChange>
                          </w:rPr>
                          <m:t>t</m:t>
                        </m:r>
                      </m:sub>
                    </m:sSub>
                    <m:r>
                      <w:rPr>
                        <w:rFonts w:ascii="Cambria Math" w:hAnsi="Cambria Math"/>
                        <w:noProof/>
                        <w:rPrChange w:id="10461"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462" w:author="Peto" w:date="2018-06-14T07:18:00Z">
                              <w:rPr>
                                <w:rFonts w:ascii="Cambria Math" w:hAnsi="Cambria Math" w:cs="Cambria Math"/>
                              </w:rPr>
                            </w:rPrChange>
                          </w:rPr>
                          <m:t>µ</m:t>
                        </m:r>
                      </m:e>
                      <m:sub>
                        <m:r>
                          <w:rPr>
                            <w:rFonts w:ascii="Cambria Math" w:hAnsi="Cambria Math"/>
                            <w:noProof/>
                            <w:rPrChange w:id="10463" w:author="Peto" w:date="2018-06-14T07:18:00Z">
                              <w:rPr>
                                <w:rFonts w:ascii="Cambria Math" w:hAnsi="Cambria Math"/>
                              </w:rPr>
                            </w:rPrChange>
                          </w:rPr>
                          <m:t>Y</m:t>
                        </m:r>
                      </m:sub>
                    </m:sSub>
                  </m:e>
                </m:d>
                <m:r>
                  <w:rPr>
                    <w:rFonts w:ascii="Cambria Math" w:hAnsi="Cambria Math"/>
                    <w:noProof/>
                    <w:rPrChange w:id="10464" w:author="Peto" w:date="2018-06-14T07:18:00Z">
                      <w:rPr>
                        <w:rFonts w:ascii="Cambria Math" w:hAnsi="Cambria Math"/>
                      </w:rPr>
                    </w:rPrChange>
                  </w:rPr>
                  <m:t xml:space="preserve"> ] </m:t>
                </m:r>
                <m:r>
                  <w:rPr>
                    <w:rFonts w:ascii="Cambria Math" w:eastAsiaTheme="minorEastAsia" w:hAnsi="Cambria Math"/>
                    <w:noProof/>
                    <w:sz w:val="20"/>
                    <w:rPrChange w:id="10465" w:author="Peto" w:date="2018-06-14T07:18:00Z">
                      <w:rPr>
                        <w:rFonts w:ascii="Cambria Math" w:eastAsiaTheme="minorEastAsia" w:hAnsi="Cambria Math"/>
                        <w:sz w:val="20"/>
                      </w:rPr>
                    </w:rPrChange>
                  </w:rPr>
                  <m:t xml:space="preserve"> </m:t>
                </m:r>
              </m:oMath>
            </m:oMathPara>
          </w:p>
        </w:tc>
        <w:tc>
          <w:tcPr>
            <w:tcW w:w="702" w:type="dxa"/>
            <w:vAlign w:val="center"/>
          </w:tcPr>
          <w:p w14:paraId="188F7AC4" w14:textId="77777777" w:rsidR="00CE547F" w:rsidRPr="00A82009" w:rsidRDefault="00CE547F" w:rsidP="00452ADC">
            <w:pPr>
              <w:jc w:val="center"/>
              <w:rPr>
                <w:noProof/>
                <w:color w:val="000000"/>
                <w:rPrChange w:id="10466" w:author="Peto" w:date="2018-06-14T07:18:00Z">
                  <w:rPr>
                    <w:color w:val="000000"/>
                  </w:rPr>
                </w:rPrChange>
              </w:rPr>
            </w:pPr>
            <w:r w:rsidRPr="00A82009">
              <w:rPr>
                <w:noProof/>
                <w:color w:val="000000"/>
                <w:rPrChange w:id="10467" w:author="Peto" w:date="2018-06-14T07:18:00Z">
                  <w:rPr>
                    <w:color w:val="000000"/>
                  </w:rPr>
                </w:rPrChange>
              </w:rPr>
              <w:t>(</w:t>
            </w:r>
            <w:bookmarkStart w:id="10468" w:name="pearson"/>
            <w:r w:rsidRPr="00A82009">
              <w:rPr>
                <w:noProof/>
                <w:color w:val="000000"/>
                <w:rPrChange w:id="10469" w:author="Peto" w:date="2018-06-14T07:18:00Z">
                  <w:rPr>
                    <w:color w:val="000000"/>
                  </w:rPr>
                </w:rPrChange>
              </w:rPr>
              <w:fldChar w:fldCharType="begin"/>
            </w:r>
            <w:r w:rsidRPr="00A82009">
              <w:rPr>
                <w:noProof/>
                <w:color w:val="000000"/>
                <w:rPrChange w:id="10470" w:author="Peto" w:date="2018-06-14T07:18:00Z">
                  <w:rPr>
                    <w:color w:val="000000"/>
                  </w:rPr>
                </w:rPrChange>
              </w:rPr>
              <w:instrText xml:space="preserve"> SEQ eq \* MERGEFORMAT </w:instrText>
            </w:r>
            <w:r w:rsidRPr="00A82009">
              <w:rPr>
                <w:noProof/>
                <w:color w:val="000000"/>
                <w:rPrChange w:id="10471" w:author="Peto" w:date="2018-06-14T07:18:00Z">
                  <w:rPr>
                    <w:color w:val="000000"/>
                  </w:rPr>
                </w:rPrChange>
              </w:rPr>
              <w:fldChar w:fldCharType="separate"/>
            </w:r>
            <w:r w:rsidR="00F95B9C" w:rsidRPr="00A82009">
              <w:rPr>
                <w:noProof/>
                <w:color w:val="000000"/>
              </w:rPr>
              <w:t>44</w:t>
            </w:r>
            <w:r w:rsidRPr="00A82009">
              <w:rPr>
                <w:noProof/>
                <w:color w:val="000000"/>
                <w:rPrChange w:id="10472" w:author="Peto" w:date="2018-06-14T07:18:00Z">
                  <w:rPr>
                    <w:color w:val="000000"/>
                  </w:rPr>
                </w:rPrChange>
              </w:rPr>
              <w:fldChar w:fldCharType="end"/>
            </w:r>
            <w:bookmarkEnd w:id="10468"/>
            <w:r w:rsidRPr="00A82009">
              <w:rPr>
                <w:noProof/>
                <w:color w:val="000000"/>
                <w:rPrChange w:id="10473" w:author="Peto" w:date="2018-06-14T07:18:00Z">
                  <w:rPr>
                    <w:color w:val="000000"/>
                  </w:rPr>
                </w:rPrChange>
              </w:rPr>
              <w:t>)</w:t>
            </w:r>
          </w:p>
        </w:tc>
      </w:tr>
    </w:tbl>
    <w:p w14:paraId="3ED33F6A" w14:textId="77777777" w:rsidR="00CE547F" w:rsidRPr="00A82009" w:rsidRDefault="00CE547F" w:rsidP="00CE547F">
      <w:pPr>
        <w:rPr>
          <w:noProof/>
          <w:rPrChange w:id="10474" w:author="Peto" w:date="2018-06-14T07:18:00Z">
            <w:rPr/>
          </w:rPrChange>
        </w:rPr>
      </w:pPr>
    </w:p>
    <w:p w14:paraId="49349C33" w14:textId="62883612" w:rsidR="00CE547F" w:rsidRPr="00A82009" w:rsidRDefault="00CE547F" w:rsidP="00CE547F">
      <w:pPr>
        <w:rPr>
          <w:rFonts w:cstheme="minorHAnsi"/>
          <w:noProof/>
          <w:sz w:val="20"/>
          <w:rPrChange w:id="10475" w:author="Peto" w:date="2018-06-14T07:18:00Z">
            <w:rPr>
              <w:rFonts w:cstheme="minorHAnsi"/>
              <w:sz w:val="20"/>
            </w:rPr>
          </w:rPrChange>
        </w:rPr>
      </w:pPr>
      <w:r w:rsidRPr="00A82009">
        <w:rPr>
          <w:noProof/>
          <w:rPrChange w:id="10476" w:author="Peto" w:date="2018-06-14T07:18:00Z">
            <w:rPr/>
          </w:rPrChange>
        </w:rPr>
        <w:t xml:space="preserve">kde </w:t>
      </w:r>
      <m:oMath>
        <m:sSub>
          <m:sSubPr>
            <m:ctrlPr>
              <w:rPr>
                <w:rFonts w:ascii="Cambria Math" w:hAnsi="Cambria Math"/>
                <w:i/>
                <w:noProof/>
              </w:rPr>
            </m:ctrlPr>
          </m:sSubPr>
          <m:e>
            <m:r>
              <w:rPr>
                <w:rFonts w:ascii="Cambria Math" w:hAnsi="Cambria Math" w:cs="Cambria Math"/>
                <w:noProof/>
                <w:rPrChange w:id="10477" w:author="Peto" w:date="2018-06-14T07:18:00Z">
                  <w:rPr>
                    <w:rFonts w:ascii="Cambria Math" w:hAnsi="Cambria Math" w:cs="Cambria Math"/>
                  </w:rPr>
                </w:rPrChange>
              </w:rPr>
              <m:t>δ</m:t>
            </m:r>
          </m:e>
          <m:sub>
            <m:r>
              <w:rPr>
                <w:rFonts w:ascii="Cambria Math" w:hAnsi="Cambria Math"/>
                <w:noProof/>
                <w:rPrChange w:id="10478" w:author="Peto" w:date="2018-06-14T07:18:00Z">
                  <w:rPr>
                    <w:rFonts w:ascii="Cambria Math" w:hAnsi="Cambria Math"/>
                  </w:rPr>
                </w:rPrChange>
              </w:rPr>
              <m:t>X</m:t>
            </m:r>
          </m:sub>
        </m:sSub>
      </m:oMath>
      <w:r w:rsidRPr="00A82009">
        <w:rPr>
          <w:noProof/>
          <w:rPrChange w:id="10479" w:author="Peto" w:date="2018-06-14T07:18:00Z">
            <w:rPr/>
          </w:rPrChange>
        </w:rPr>
        <w:t xml:space="preserve"> je smerodatná odchylka postupnosti </w:t>
      </w:r>
      <m:oMath>
        <m:sSub>
          <m:sSubPr>
            <m:ctrlPr>
              <w:rPr>
                <w:rFonts w:ascii="Cambria Math" w:hAnsi="Cambria Math"/>
                <w:i/>
                <w:noProof/>
              </w:rPr>
            </m:ctrlPr>
          </m:sSubPr>
          <m:e>
            <m:r>
              <w:rPr>
                <w:rFonts w:ascii="Cambria Math" w:hAnsi="Cambria Math"/>
                <w:noProof/>
                <w:rPrChange w:id="10480" w:author="Peto" w:date="2018-06-14T07:18:00Z">
                  <w:rPr>
                    <w:rFonts w:ascii="Cambria Math" w:hAnsi="Cambria Math"/>
                  </w:rPr>
                </w:rPrChange>
              </w:rPr>
              <m:t>X</m:t>
            </m:r>
          </m:e>
          <m:sub>
            <m:r>
              <w:rPr>
                <w:rFonts w:ascii="Cambria Math" w:hAnsi="Cambria Math"/>
                <w:noProof/>
                <w:rPrChange w:id="10481" w:author="Peto" w:date="2018-06-14T07:18:00Z">
                  <w:rPr>
                    <w:rFonts w:ascii="Cambria Math" w:hAnsi="Cambria Math"/>
                  </w:rPr>
                </w:rPrChange>
              </w:rPr>
              <m:t>t</m:t>
            </m:r>
          </m:sub>
        </m:sSub>
      </m:oMath>
      <w:r w:rsidRPr="00A82009">
        <w:rPr>
          <w:noProof/>
          <w:rPrChange w:id="10482" w:author="Peto" w:date="2018-06-14T07:18:00Z">
            <w:rPr/>
          </w:rPrChange>
        </w:rPr>
        <w:t xml:space="preserve">, </w:t>
      </w:r>
      <m:oMath>
        <m:sSub>
          <m:sSubPr>
            <m:ctrlPr>
              <w:rPr>
                <w:rFonts w:ascii="Cambria Math" w:hAnsi="Cambria Math"/>
                <w:i/>
                <w:noProof/>
              </w:rPr>
            </m:ctrlPr>
          </m:sSubPr>
          <m:e>
            <m:r>
              <w:rPr>
                <w:rFonts w:ascii="Cambria Math" w:hAnsi="Cambria Math" w:cs="Cambria Math"/>
                <w:noProof/>
                <w:rPrChange w:id="10483" w:author="Peto" w:date="2018-06-14T07:18:00Z">
                  <w:rPr>
                    <w:rFonts w:ascii="Cambria Math" w:hAnsi="Cambria Math" w:cs="Cambria Math"/>
                  </w:rPr>
                </w:rPrChange>
              </w:rPr>
              <m:t>δ</m:t>
            </m:r>
          </m:e>
          <m:sub>
            <m:r>
              <w:rPr>
                <w:rFonts w:ascii="Cambria Math" w:hAnsi="Cambria Math"/>
                <w:noProof/>
                <w:rPrChange w:id="10484" w:author="Peto" w:date="2018-06-14T07:18:00Z">
                  <w:rPr>
                    <w:rFonts w:ascii="Cambria Math" w:hAnsi="Cambria Math"/>
                  </w:rPr>
                </w:rPrChange>
              </w:rPr>
              <m:t>Y</m:t>
            </m:r>
          </m:sub>
        </m:sSub>
      </m:oMath>
      <w:r w:rsidRPr="00A82009">
        <w:rPr>
          <w:noProof/>
          <w:rPrChange w:id="10485" w:author="Peto" w:date="2018-06-14T07:18:00Z">
            <w:rPr/>
          </w:rPrChange>
        </w:rPr>
        <w:t xml:space="preserve"> je smerodatná odchylka postupnosti </w:t>
      </w:r>
      <m:oMath>
        <m:sSub>
          <m:sSubPr>
            <m:ctrlPr>
              <w:rPr>
                <w:rFonts w:ascii="Cambria Math" w:hAnsi="Cambria Math"/>
                <w:i/>
                <w:noProof/>
              </w:rPr>
            </m:ctrlPr>
          </m:sSubPr>
          <m:e>
            <m:r>
              <w:rPr>
                <w:rFonts w:ascii="Cambria Math" w:hAnsi="Cambria Math"/>
                <w:noProof/>
                <w:rPrChange w:id="10486" w:author="Peto" w:date="2018-06-14T07:18:00Z">
                  <w:rPr>
                    <w:rFonts w:ascii="Cambria Math" w:hAnsi="Cambria Math"/>
                  </w:rPr>
                </w:rPrChange>
              </w:rPr>
              <m:t>Y</m:t>
            </m:r>
          </m:e>
          <m:sub>
            <m:r>
              <w:rPr>
                <w:rFonts w:ascii="Cambria Math" w:hAnsi="Cambria Math"/>
                <w:noProof/>
                <w:rPrChange w:id="10487" w:author="Peto" w:date="2018-06-14T07:18:00Z">
                  <w:rPr>
                    <w:rFonts w:ascii="Cambria Math" w:hAnsi="Cambria Math"/>
                  </w:rPr>
                </w:rPrChange>
              </w:rPr>
              <m:t>t</m:t>
            </m:r>
          </m:sub>
        </m:sSub>
      </m:oMath>
      <w:r w:rsidRPr="00A82009">
        <w:rPr>
          <w:noProof/>
          <w:rPrChange w:id="10488" w:author="Peto" w:date="2018-06-14T07:18:00Z">
            <w:rPr/>
          </w:rPrChange>
        </w:rPr>
        <w:t xml:space="preserve">, </w:t>
      </w:r>
      <m:oMath>
        <m:sSub>
          <m:sSubPr>
            <m:ctrlPr>
              <w:rPr>
                <w:rFonts w:ascii="Cambria Math" w:hAnsi="Cambria Math"/>
                <w:i/>
                <w:noProof/>
              </w:rPr>
            </m:ctrlPr>
          </m:sSubPr>
          <m:e>
            <m:r>
              <w:rPr>
                <w:rFonts w:ascii="Cambria Math" w:hAnsi="Cambria Math" w:cs="Cambria Math"/>
                <w:noProof/>
                <w:rPrChange w:id="10489" w:author="Peto" w:date="2018-06-14T07:18:00Z">
                  <w:rPr>
                    <w:rFonts w:ascii="Cambria Math" w:hAnsi="Cambria Math" w:cs="Cambria Math"/>
                  </w:rPr>
                </w:rPrChange>
              </w:rPr>
              <m:t>µ</m:t>
            </m:r>
          </m:e>
          <m:sub>
            <m:r>
              <w:rPr>
                <w:rFonts w:ascii="Cambria Math" w:hAnsi="Cambria Math"/>
                <w:noProof/>
                <w:rPrChange w:id="10490" w:author="Peto" w:date="2018-06-14T07:18:00Z">
                  <w:rPr>
                    <w:rFonts w:ascii="Cambria Math" w:hAnsi="Cambria Math"/>
                  </w:rPr>
                </w:rPrChange>
              </w:rPr>
              <m:t>X</m:t>
            </m:r>
          </m:sub>
        </m:sSub>
      </m:oMath>
      <w:r w:rsidRPr="00A82009">
        <w:rPr>
          <w:noProof/>
          <w:rPrChange w:id="10491" w:author="Peto" w:date="2018-06-14T07:18:00Z">
            <w:rPr/>
          </w:rPrChange>
        </w:rPr>
        <w:t xml:space="preserve"> je priemerná hodnota postupnosti </w:t>
      </w:r>
      <m:oMath>
        <m:sSub>
          <m:sSubPr>
            <m:ctrlPr>
              <w:rPr>
                <w:rFonts w:ascii="Cambria Math" w:hAnsi="Cambria Math"/>
                <w:i/>
                <w:noProof/>
              </w:rPr>
            </m:ctrlPr>
          </m:sSubPr>
          <m:e>
            <m:r>
              <w:rPr>
                <w:rFonts w:ascii="Cambria Math" w:hAnsi="Cambria Math"/>
                <w:noProof/>
                <w:rPrChange w:id="10492" w:author="Peto" w:date="2018-06-14T07:18:00Z">
                  <w:rPr>
                    <w:rFonts w:ascii="Cambria Math" w:hAnsi="Cambria Math"/>
                  </w:rPr>
                </w:rPrChange>
              </w:rPr>
              <m:t>X</m:t>
            </m:r>
          </m:e>
          <m:sub>
            <m:r>
              <w:rPr>
                <w:rFonts w:ascii="Cambria Math" w:hAnsi="Cambria Math"/>
                <w:noProof/>
                <w:rPrChange w:id="10493" w:author="Peto" w:date="2018-06-14T07:18:00Z">
                  <w:rPr>
                    <w:rFonts w:ascii="Cambria Math" w:hAnsi="Cambria Math"/>
                  </w:rPr>
                </w:rPrChange>
              </w:rPr>
              <m:t>t</m:t>
            </m:r>
          </m:sub>
        </m:sSub>
      </m:oMath>
      <w:r w:rsidRPr="00A82009">
        <w:rPr>
          <w:noProof/>
          <w:rPrChange w:id="10494" w:author="Peto" w:date="2018-06-14T07:18:00Z">
            <w:rPr/>
          </w:rPrChange>
        </w:rPr>
        <w:t xml:space="preserve">, </w:t>
      </w:r>
      <m:oMath>
        <m:sSub>
          <m:sSubPr>
            <m:ctrlPr>
              <w:rPr>
                <w:rFonts w:ascii="Cambria Math" w:hAnsi="Cambria Math"/>
                <w:i/>
                <w:noProof/>
              </w:rPr>
            </m:ctrlPr>
          </m:sSubPr>
          <m:e>
            <m:r>
              <w:rPr>
                <w:rFonts w:ascii="Cambria Math" w:hAnsi="Cambria Math" w:cs="Cambria Math"/>
                <w:noProof/>
                <w:rPrChange w:id="10495" w:author="Peto" w:date="2018-06-14T07:18:00Z">
                  <w:rPr>
                    <w:rFonts w:ascii="Cambria Math" w:hAnsi="Cambria Math" w:cs="Cambria Math"/>
                  </w:rPr>
                </w:rPrChange>
              </w:rPr>
              <m:t>µ</m:t>
            </m:r>
          </m:e>
          <m:sub>
            <m:r>
              <w:rPr>
                <w:rFonts w:ascii="Cambria Math" w:hAnsi="Cambria Math"/>
                <w:noProof/>
                <w:rPrChange w:id="10496" w:author="Peto" w:date="2018-06-14T07:18:00Z">
                  <w:rPr>
                    <w:rFonts w:ascii="Cambria Math" w:hAnsi="Cambria Math"/>
                  </w:rPr>
                </w:rPrChange>
              </w:rPr>
              <m:t>Y</m:t>
            </m:r>
          </m:sub>
        </m:sSub>
      </m:oMath>
      <w:r w:rsidRPr="00A82009">
        <w:rPr>
          <w:noProof/>
          <w:rPrChange w:id="10497" w:author="Peto" w:date="2018-06-14T07:18:00Z">
            <w:rPr/>
          </w:rPrChange>
        </w:rPr>
        <w:t xml:space="preserve"> je priemerná hodnota postupnosti </w:t>
      </w:r>
      <m:oMath>
        <m:sSub>
          <m:sSubPr>
            <m:ctrlPr>
              <w:rPr>
                <w:rFonts w:ascii="Cambria Math" w:hAnsi="Cambria Math"/>
                <w:i/>
                <w:noProof/>
              </w:rPr>
            </m:ctrlPr>
          </m:sSubPr>
          <m:e>
            <m:r>
              <w:rPr>
                <w:rFonts w:ascii="Cambria Math" w:hAnsi="Cambria Math"/>
                <w:noProof/>
                <w:rPrChange w:id="10498" w:author="Peto" w:date="2018-06-14T07:18:00Z">
                  <w:rPr>
                    <w:rFonts w:ascii="Cambria Math" w:hAnsi="Cambria Math"/>
                  </w:rPr>
                </w:rPrChange>
              </w:rPr>
              <m:t>Y</m:t>
            </m:r>
          </m:e>
          <m:sub>
            <m:r>
              <w:rPr>
                <w:rFonts w:ascii="Cambria Math" w:hAnsi="Cambria Math"/>
                <w:noProof/>
                <w:rPrChange w:id="10499" w:author="Peto" w:date="2018-06-14T07:18:00Z">
                  <w:rPr>
                    <w:rFonts w:ascii="Cambria Math" w:hAnsi="Cambria Math"/>
                  </w:rPr>
                </w:rPrChange>
              </w:rPr>
              <m:t>t</m:t>
            </m:r>
          </m:sub>
        </m:sSub>
      </m:oMath>
      <w:r w:rsidRPr="00A82009">
        <w:rPr>
          <w:noProof/>
          <w:rPrChange w:id="10500" w:author="Peto" w:date="2018-06-14T07:18:00Z">
            <w:rPr/>
          </w:rPrChange>
        </w:rPr>
        <w:t xml:space="preserve">. </w:t>
      </w:r>
      <m:oMath>
        <m:r>
          <w:rPr>
            <w:rFonts w:ascii="Cambria Math" w:hAnsi="Cambria Math"/>
            <w:noProof/>
            <w:rPrChange w:id="10501" w:author="Peto" w:date="2018-06-14T07:18:00Z">
              <w:rPr>
                <w:rFonts w:ascii="Cambria Math" w:hAnsi="Cambria Math"/>
              </w:rPr>
            </w:rPrChange>
          </w:rPr>
          <m:t>E</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502" w:author="Peto" w:date="2018-06-14T07:18:00Z">
                      <w:rPr>
                        <w:rFonts w:ascii="Cambria Math" w:hAnsi="Cambria Math"/>
                      </w:rPr>
                    </w:rPrChange>
                  </w:rPr>
                  <m:t>X</m:t>
                </m:r>
              </m:e>
              <m:sub>
                <m:r>
                  <w:rPr>
                    <w:rFonts w:ascii="Cambria Math" w:hAnsi="Cambria Math"/>
                    <w:noProof/>
                    <w:rPrChange w:id="10503" w:author="Peto" w:date="2018-06-14T07:18:00Z">
                      <w:rPr>
                        <w:rFonts w:ascii="Cambria Math" w:hAnsi="Cambria Math"/>
                      </w:rPr>
                    </w:rPrChange>
                  </w:rPr>
                  <m:t>t</m:t>
                </m:r>
              </m:sub>
            </m:sSub>
            <m:r>
              <w:rPr>
                <w:rFonts w:ascii="Cambria Math" w:hAnsi="Cambria Math"/>
                <w:noProof/>
                <w:rPrChange w:id="10504"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505" w:author="Peto" w:date="2018-06-14T07:18:00Z">
                      <w:rPr>
                        <w:rFonts w:ascii="Cambria Math" w:hAnsi="Cambria Math" w:cs="Cambria Math"/>
                      </w:rPr>
                    </w:rPrChange>
                  </w:rPr>
                  <m:t>µ</m:t>
                </m:r>
              </m:e>
              <m:sub>
                <m:r>
                  <w:rPr>
                    <w:rFonts w:ascii="Cambria Math" w:hAnsi="Cambria Math"/>
                    <w:noProof/>
                    <w:rPrChange w:id="10506" w:author="Peto" w:date="2018-06-14T07:18:00Z">
                      <w:rPr>
                        <w:rFonts w:ascii="Cambria Math" w:hAnsi="Cambria Math"/>
                      </w:rPr>
                    </w:rPrChange>
                  </w:rPr>
                  <m:t>X</m:t>
                </m:r>
              </m:sub>
            </m:sSub>
          </m:e>
        </m:d>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507" w:author="Peto" w:date="2018-06-14T07:18:00Z">
                      <w:rPr>
                        <w:rFonts w:ascii="Cambria Math" w:hAnsi="Cambria Math"/>
                      </w:rPr>
                    </w:rPrChange>
                  </w:rPr>
                  <m:t>Y</m:t>
                </m:r>
              </m:e>
              <m:sub>
                <m:r>
                  <w:rPr>
                    <w:rFonts w:ascii="Cambria Math" w:hAnsi="Cambria Math"/>
                    <w:noProof/>
                    <w:rPrChange w:id="10508" w:author="Peto" w:date="2018-06-14T07:18:00Z">
                      <w:rPr>
                        <w:rFonts w:ascii="Cambria Math" w:hAnsi="Cambria Math"/>
                      </w:rPr>
                    </w:rPrChange>
                  </w:rPr>
                  <m:t>t</m:t>
                </m:r>
              </m:sub>
            </m:sSub>
            <m:r>
              <w:rPr>
                <w:rFonts w:ascii="Cambria Math" w:hAnsi="Cambria Math"/>
                <w:noProof/>
                <w:rPrChange w:id="10509"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510" w:author="Peto" w:date="2018-06-14T07:18:00Z">
                      <w:rPr>
                        <w:rFonts w:ascii="Cambria Math" w:hAnsi="Cambria Math" w:cs="Cambria Math"/>
                      </w:rPr>
                    </w:rPrChange>
                  </w:rPr>
                  <m:t>µ</m:t>
                </m:r>
              </m:e>
              <m:sub>
                <m:r>
                  <w:rPr>
                    <w:rFonts w:ascii="Cambria Math" w:hAnsi="Cambria Math"/>
                    <w:noProof/>
                    <w:rPrChange w:id="10511" w:author="Peto" w:date="2018-06-14T07:18:00Z">
                      <w:rPr>
                        <w:rFonts w:ascii="Cambria Math" w:hAnsi="Cambria Math"/>
                      </w:rPr>
                    </w:rPrChange>
                  </w:rPr>
                  <m:t>Y</m:t>
                </m:r>
              </m:sub>
            </m:sSub>
          </m:e>
        </m:d>
      </m:oMath>
      <w:r w:rsidRPr="00A82009">
        <w:rPr>
          <w:noProof/>
          <w:rPrChange w:id="10512" w:author="Peto" w:date="2018-06-14T07:18:00Z">
            <w:rPr/>
          </w:rPrChange>
        </w:rPr>
        <w:t xml:space="preserve"> je očakávaná hodnota normalizovanej postupnosti </w:t>
      </w:r>
      <m:oMath>
        <m:sSub>
          <m:sSubPr>
            <m:ctrlPr>
              <w:rPr>
                <w:rFonts w:ascii="Cambria Math" w:hAnsi="Cambria Math"/>
                <w:i/>
                <w:noProof/>
              </w:rPr>
            </m:ctrlPr>
          </m:sSubPr>
          <m:e>
            <m:r>
              <w:rPr>
                <w:rFonts w:ascii="Cambria Math" w:hAnsi="Cambria Math"/>
                <w:noProof/>
                <w:rPrChange w:id="10513" w:author="Peto" w:date="2018-06-14T07:18:00Z">
                  <w:rPr>
                    <w:rFonts w:ascii="Cambria Math" w:hAnsi="Cambria Math"/>
                  </w:rPr>
                </w:rPrChange>
              </w:rPr>
              <m:t>X</m:t>
            </m:r>
          </m:e>
          <m:sub>
            <m:r>
              <w:rPr>
                <w:rFonts w:ascii="Cambria Math" w:hAnsi="Cambria Math"/>
                <w:noProof/>
                <w:rPrChange w:id="10514" w:author="Peto" w:date="2018-06-14T07:18:00Z">
                  <w:rPr>
                    <w:rFonts w:ascii="Cambria Math" w:hAnsi="Cambria Math"/>
                  </w:rPr>
                </w:rPrChange>
              </w:rPr>
              <m:t>t</m:t>
            </m:r>
          </m:sub>
        </m:sSub>
      </m:oMath>
      <w:r w:rsidRPr="00A82009">
        <w:rPr>
          <w:noProof/>
          <w:rPrChange w:id="10515" w:author="Peto" w:date="2018-06-14T07:18:00Z">
            <w:rPr/>
          </w:rPrChange>
        </w:rPr>
        <w:t xml:space="preserve"> a </w:t>
      </w:r>
      <m:oMath>
        <m:sSub>
          <m:sSubPr>
            <m:ctrlPr>
              <w:rPr>
                <w:rFonts w:ascii="Cambria Math" w:hAnsi="Cambria Math"/>
                <w:i/>
                <w:noProof/>
              </w:rPr>
            </m:ctrlPr>
          </m:sSubPr>
          <m:e>
            <m:r>
              <w:rPr>
                <w:rFonts w:ascii="Cambria Math" w:hAnsi="Cambria Math"/>
                <w:noProof/>
                <w:rPrChange w:id="10516" w:author="Peto" w:date="2018-06-14T07:18:00Z">
                  <w:rPr>
                    <w:rFonts w:ascii="Cambria Math" w:hAnsi="Cambria Math"/>
                  </w:rPr>
                </w:rPrChange>
              </w:rPr>
              <m:t>Y</m:t>
            </m:r>
          </m:e>
          <m:sub>
            <m:r>
              <w:rPr>
                <w:rFonts w:ascii="Cambria Math" w:hAnsi="Cambria Math"/>
                <w:noProof/>
                <w:rPrChange w:id="10517" w:author="Peto" w:date="2018-06-14T07:18:00Z">
                  <w:rPr>
                    <w:rFonts w:ascii="Cambria Math" w:hAnsi="Cambria Math"/>
                  </w:rPr>
                </w:rPrChange>
              </w:rPr>
              <m:t>t</m:t>
            </m:r>
          </m:sub>
        </m:sSub>
      </m:oMath>
      <w:r w:rsidRPr="00A82009">
        <w:rPr>
          <w:noProof/>
          <w:rPrChange w:id="10518" w:author="Peto" w:date="2018-06-14T07:18:00Z">
            <w:rPr/>
          </w:rPrChange>
        </w:rPr>
        <w:t xml:space="preserve">. Postupnosť </w:t>
      </w:r>
      <m:oMath>
        <m:sSub>
          <m:sSubPr>
            <m:ctrlPr>
              <w:rPr>
                <w:rFonts w:ascii="Cambria Math" w:hAnsi="Cambria Math"/>
                <w:i/>
                <w:noProof/>
              </w:rPr>
            </m:ctrlPr>
          </m:sSubPr>
          <m:e>
            <m:r>
              <w:rPr>
                <w:rFonts w:ascii="Cambria Math" w:hAnsi="Cambria Math"/>
                <w:noProof/>
                <w:rPrChange w:id="10519" w:author="Peto" w:date="2018-06-14T07:18:00Z">
                  <w:rPr>
                    <w:rFonts w:ascii="Cambria Math" w:hAnsi="Cambria Math"/>
                  </w:rPr>
                </w:rPrChange>
              </w:rPr>
              <m:t>X</m:t>
            </m:r>
          </m:e>
          <m:sub>
            <m:r>
              <w:rPr>
                <w:rFonts w:ascii="Cambria Math" w:hAnsi="Cambria Math"/>
                <w:noProof/>
                <w:rPrChange w:id="10520" w:author="Peto" w:date="2018-06-14T07:18:00Z">
                  <w:rPr>
                    <w:rFonts w:ascii="Cambria Math" w:hAnsi="Cambria Math"/>
                  </w:rPr>
                </w:rPrChange>
              </w:rPr>
              <m:t>t</m:t>
            </m:r>
          </m:sub>
        </m:sSub>
      </m:oMath>
      <w:r w:rsidRPr="00A82009">
        <w:rPr>
          <w:noProof/>
          <w:rPrChange w:id="10521" w:author="Peto" w:date="2018-06-14T07:18:00Z">
            <w:rPr/>
          </w:rPrChange>
        </w:rPr>
        <w:t xml:space="preserve"> reprezentuje respiráciu, postupnosť </w:t>
      </w:r>
      <m:oMath>
        <m:sSub>
          <m:sSubPr>
            <m:ctrlPr>
              <w:rPr>
                <w:rFonts w:ascii="Cambria Math" w:hAnsi="Cambria Math"/>
                <w:i/>
                <w:noProof/>
              </w:rPr>
            </m:ctrlPr>
          </m:sSubPr>
          <m:e>
            <m:r>
              <w:rPr>
                <w:rFonts w:ascii="Cambria Math" w:hAnsi="Cambria Math"/>
                <w:noProof/>
                <w:rPrChange w:id="10522" w:author="Peto" w:date="2018-06-14T07:18:00Z">
                  <w:rPr>
                    <w:rFonts w:ascii="Cambria Math" w:hAnsi="Cambria Math"/>
                  </w:rPr>
                </w:rPrChange>
              </w:rPr>
              <m:t>Y</m:t>
            </m:r>
          </m:e>
          <m:sub>
            <m:r>
              <w:rPr>
                <w:rFonts w:ascii="Cambria Math" w:hAnsi="Cambria Math"/>
                <w:noProof/>
                <w:rPrChange w:id="10523" w:author="Peto" w:date="2018-06-14T07:18:00Z">
                  <w:rPr>
                    <w:rFonts w:ascii="Cambria Math" w:hAnsi="Cambria Math"/>
                  </w:rPr>
                </w:rPrChange>
              </w:rPr>
              <m:t>t</m:t>
            </m:r>
          </m:sub>
        </m:sSub>
      </m:oMath>
      <w:r w:rsidRPr="00A82009">
        <w:rPr>
          <w:noProof/>
          <w:rPrChange w:id="10524" w:author="Peto" w:date="2018-06-14T07:18:00Z">
            <w:rPr/>
          </w:rPrChange>
        </w:rPr>
        <w:t xml:space="preserve"> hemodynamický parameter. Vzťah pre výpočet vektoru 50-tich korelačných koeficientov </w:t>
      </w:r>
      <m:oMath>
        <m:sSub>
          <m:sSubPr>
            <m:ctrlPr>
              <w:rPr>
                <w:rFonts w:ascii="Cambria Math" w:hAnsi="Cambria Math"/>
                <w:i/>
                <w:noProof/>
              </w:rPr>
            </m:ctrlPr>
          </m:sSubPr>
          <m:e>
            <m:r>
              <w:rPr>
                <w:rFonts w:ascii="Cambria Math" w:hAnsi="Cambria Math"/>
                <w:noProof/>
                <w:rPrChange w:id="10525" w:author="Peto" w:date="2018-06-14T07:18:00Z">
                  <w:rPr>
                    <w:rFonts w:ascii="Cambria Math" w:hAnsi="Cambria Math"/>
                  </w:rPr>
                </w:rPrChange>
              </w:rPr>
              <m:t>Cor</m:t>
            </m:r>
          </m:e>
          <m:sub>
            <m:r>
              <w:rPr>
                <w:rFonts w:ascii="Cambria Math" w:hAnsi="Cambria Math"/>
                <w:noProof/>
                <w:rPrChange w:id="10526" w:author="Peto" w:date="2018-06-14T07:18:00Z">
                  <w:rPr>
                    <w:rFonts w:ascii="Cambria Math" w:hAnsi="Cambria Math"/>
                  </w:rPr>
                </w:rPrChange>
              </w:rPr>
              <m:t>X,Y</m:t>
            </m:r>
          </m:sub>
        </m:sSub>
        <m:d>
          <m:dPr>
            <m:ctrlPr>
              <w:rPr>
                <w:rFonts w:ascii="Cambria Math" w:hAnsi="Cambria Math"/>
                <w:i/>
                <w:noProof/>
              </w:rPr>
            </m:ctrlPr>
          </m:dPr>
          <m:e>
            <m:r>
              <w:rPr>
                <w:rFonts w:ascii="Cambria Math" w:hAnsi="Cambria Math"/>
                <w:noProof/>
                <w:rPrChange w:id="10527" w:author="Peto" w:date="2018-06-14T07:18:00Z">
                  <w:rPr>
                    <w:rFonts w:ascii="Cambria Math" w:hAnsi="Cambria Math"/>
                  </w:rPr>
                </w:rPrChange>
              </w:rPr>
              <m:t>n</m:t>
            </m:r>
          </m:e>
        </m:d>
      </m:oMath>
      <w:r w:rsidRPr="00A82009">
        <w:rPr>
          <w:noProof/>
          <w:sz w:val="20"/>
          <w:rPrChange w:id="10528" w:author="Peto" w:date="2018-06-14T07:18:00Z">
            <w:rPr>
              <w:sz w:val="20"/>
            </w:rPr>
          </w:rPrChange>
        </w:rPr>
        <w:t xml:space="preserve"> </w:t>
      </w:r>
      <w:r w:rsidRPr="00A82009">
        <w:rPr>
          <w:noProof/>
          <w:rPrChange w:id="10529" w:author="Peto" w:date="2018-06-14T07:18:00Z">
            <w:rPr/>
          </w:rPrChange>
        </w:rPr>
        <w:t>uvádza rovnica (</w:t>
      </w:r>
      <w:r w:rsidRPr="00A82009">
        <w:rPr>
          <w:noProof/>
          <w:rPrChange w:id="10530" w:author="Peto" w:date="2018-06-14T07:18:00Z">
            <w:rPr/>
          </w:rPrChange>
        </w:rPr>
        <w:fldChar w:fldCharType="begin"/>
      </w:r>
      <w:r w:rsidRPr="00A82009">
        <w:rPr>
          <w:noProof/>
          <w:rPrChange w:id="10531" w:author="Peto" w:date="2018-06-14T07:18:00Z">
            <w:rPr/>
          </w:rPrChange>
        </w:rPr>
        <w:instrText xml:space="preserve"> REF korelacnychKoef50 \h </w:instrText>
      </w:r>
      <w:r w:rsidRPr="00A82009">
        <w:rPr>
          <w:noProof/>
          <w:rPrChange w:id="10532" w:author="Peto" w:date="2018-06-14T07:18:00Z">
            <w:rPr>
              <w:noProof/>
            </w:rPr>
          </w:rPrChange>
        </w:rPr>
      </w:r>
      <w:r w:rsidRPr="00A82009">
        <w:rPr>
          <w:noProof/>
          <w:rPrChange w:id="10533" w:author="Peto" w:date="2018-06-14T07:18:00Z">
            <w:rPr/>
          </w:rPrChange>
        </w:rPr>
        <w:fldChar w:fldCharType="separate"/>
      </w:r>
      <w:r w:rsidR="00F95B9C" w:rsidRPr="00A82009">
        <w:rPr>
          <w:noProof/>
          <w:color w:val="000000"/>
        </w:rPr>
        <w:t>45</w:t>
      </w:r>
      <w:r w:rsidRPr="00A82009">
        <w:rPr>
          <w:noProof/>
          <w:rPrChange w:id="10534" w:author="Peto" w:date="2018-06-14T07:18:00Z">
            <w:rPr/>
          </w:rPrChange>
        </w:rPr>
        <w:fldChar w:fldCharType="end"/>
      </w:r>
      <w:r w:rsidRPr="00A82009">
        <w:rPr>
          <w:noProof/>
          <w:rPrChange w:id="10535" w:author="Peto" w:date="2018-06-14T07:18:00Z">
            <w:rPr/>
          </w:rPrChange>
        </w:rPr>
        <w:t xml:space="preserve">). </w:t>
      </w:r>
      <m:oMath>
        <m:sSub>
          <m:sSubPr>
            <m:ctrlPr>
              <w:rPr>
                <w:rFonts w:ascii="Cambria Math" w:hAnsi="Cambria Math"/>
                <w:i/>
                <w:noProof/>
              </w:rPr>
            </m:ctrlPr>
          </m:sSubPr>
          <m:e>
            <m:r>
              <w:rPr>
                <w:rFonts w:ascii="Cambria Math" w:hAnsi="Cambria Math"/>
                <w:noProof/>
                <w:rPrChange w:id="10536" w:author="Peto" w:date="2018-06-14T07:18:00Z">
                  <w:rPr>
                    <w:rFonts w:ascii="Cambria Math" w:hAnsi="Cambria Math"/>
                  </w:rPr>
                </w:rPrChange>
              </w:rPr>
              <m:t>Cor</m:t>
            </m:r>
          </m:e>
          <m:sub>
            <m:r>
              <w:rPr>
                <w:rFonts w:ascii="Cambria Math" w:hAnsi="Cambria Math"/>
                <w:noProof/>
                <w:rPrChange w:id="10537" w:author="Peto" w:date="2018-06-14T07:18:00Z">
                  <w:rPr>
                    <w:rFonts w:ascii="Cambria Math" w:hAnsi="Cambria Math"/>
                  </w:rPr>
                </w:rPrChange>
              </w:rPr>
              <m:t>X,Y</m:t>
            </m:r>
          </m:sub>
        </m:sSub>
        <m:r>
          <w:rPr>
            <w:rFonts w:ascii="Cambria Math" w:hAnsi="Cambria Math"/>
            <w:noProof/>
            <w:rPrChange w:id="10538" w:author="Peto" w:date="2018-06-14T07:18:00Z">
              <w:rPr>
                <w:rFonts w:ascii="Cambria Math" w:hAnsi="Cambria Math"/>
              </w:rPr>
            </w:rPrChange>
          </w:rPr>
          <m:t>(n)</m:t>
        </m:r>
      </m:oMath>
      <w:r w:rsidRPr="00A82009">
        <w:rPr>
          <w:noProof/>
          <w:sz w:val="20"/>
          <w:rPrChange w:id="10539" w:author="Peto" w:date="2018-06-14T07:18:00Z">
            <w:rPr>
              <w:sz w:val="20"/>
            </w:rPr>
          </w:rPrChange>
        </w:rPr>
        <w:t xml:space="preserve"> </w:t>
      </w:r>
      <w:r w:rsidRPr="00A82009">
        <w:rPr>
          <w:noProof/>
          <w:rPrChange w:id="10540" w:author="Peto" w:date="2018-06-14T07:18:00Z">
            <w:rPr/>
          </w:rPrChange>
        </w:rPr>
        <w:t xml:space="preserve">je normalizovaná vzájomná korelačná funkcia medzi parametrom a respiráciou. Funkčné hodnoty funkcie </w:t>
      </w:r>
      <m:oMath>
        <m:sSub>
          <m:sSubPr>
            <m:ctrlPr>
              <w:rPr>
                <w:rFonts w:ascii="Cambria Math" w:hAnsi="Cambria Math"/>
                <w:i/>
                <w:noProof/>
              </w:rPr>
            </m:ctrlPr>
          </m:sSubPr>
          <m:e>
            <m:r>
              <w:rPr>
                <w:rFonts w:ascii="Cambria Math" w:hAnsi="Cambria Math"/>
                <w:noProof/>
                <w:rPrChange w:id="10541" w:author="Peto" w:date="2018-06-14T07:18:00Z">
                  <w:rPr>
                    <w:rFonts w:ascii="Cambria Math" w:hAnsi="Cambria Math"/>
                  </w:rPr>
                </w:rPrChange>
              </w:rPr>
              <m:t>Cor</m:t>
            </m:r>
          </m:e>
          <m:sub>
            <m:r>
              <w:rPr>
                <w:rFonts w:ascii="Cambria Math" w:hAnsi="Cambria Math"/>
                <w:noProof/>
                <w:rPrChange w:id="10542" w:author="Peto" w:date="2018-06-14T07:18:00Z">
                  <w:rPr>
                    <w:rFonts w:ascii="Cambria Math" w:hAnsi="Cambria Math"/>
                  </w:rPr>
                </w:rPrChange>
              </w:rPr>
              <m:t>X,Y</m:t>
            </m:r>
          </m:sub>
        </m:sSub>
        <m:r>
          <w:rPr>
            <w:rFonts w:ascii="Cambria Math" w:hAnsi="Cambria Math"/>
            <w:noProof/>
            <w:rPrChange w:id="10543" w:author="Peto" w:date="2018-06-14T07:18:00Z">
              <w:rPr>
                <w:rFonts w:ascii="Cambria Math" w:hAnsi="Cambria Math"/>
              </w:rPr>
            </w:rPrChange>
          </w:rPr>
          <m:t>(n)</m:t>
        </m:r>
      </m:oMath>
      <w:r w:rsidRPr="00A82009">
        <w:rPr>
          <w:noProof/>
          <w:rPrChange w:id="10544" w:author="Peto" w:date="2018-06-14T07:18:00Z">
            <w:rPr/>
          </w:rPrChange>
        </w:rPr>
        <w:t xml:space="preserve"> sú Pearsonové vzájomné korelačné koeficienty. </w:t>
      </w:r>
      <m:oMath>
        <m:sSub>
          <m:sSubPr>
            <m:ctrlPr>
              <w:rPr>
                <w:rFonts w:ascii="Cambria Math" w:hAnsi="Cambria Math"/>
                <w:i/>
                <w:noProof/>
              </w:rPr>
            </m:ctrlPr>
          </m:sSubPr>
          <m:e>
            <m:r>
              <w:rPr>
                <w:rFonts w:ascii="Cambria Math" w:hAnsi="Cambria Math"/>
                <w:noProof/>
                <w:rPrChange w:id="10545" w:author="Peto" w:date="2018-06-14T07:18:00Z">
                  <w:rPr>
                    <w:rFonts w:ascii="Cambria Math" w:hAnsi="Cambria Math"/>
                  </w:rPr>
                </w:rPrChange>
              </w:rPr>
              <m:t>Y</m:t>
            </m:r>
          </m:e>
          <m:sub>
            <m:r>
              <w:rPr>
                <w:rFonts w:ascii="Cambria Math" w:hAnsi="Cambria Math"/>
                <w:noProof/>
                <w:rPrChange w:id="10546" w:author="Peto" w:date="2018-06-14T07:18:00Z">
                  <w:rPr>
                    <w:rFonts w:ascii="Cambria Math" w:hAnsi="Cambria Math"/>
                  </w:rPr>
                </w:rPrChange>
              </w:rPr>
              <m:t>t+n</m:t>
            </m:r>
          </m:sub>
        </m:sSub>
        <m:r>
          <w:rPr>
            <w:rFonts w:ascii="Cambria Math" w:hAnsi="Cambria Math"/>
            <w:noProof/>
            <w:rPrChange w:id="10547" w:author="Peto" w:date="2018-06-14T07:18:00Z">
              <w:rPr>
                <w:rFonts w:ascii="Cambria Math" w:hAnsi="Cambria Math"/>
              </w:rPr>
            </w:rPrChange>
          </w:rPr>
          <m:t xml:space="preserve"> </m:t>
        </m:r>
      </m:oMath>
      <w:r w:rsidRPr="00A82009">
        <w:rPr>
          <w:noProof/>
          <w:rPrChange w:id="10548" w:author="Peto" w:date="2018-06-14T07:18:00Z">
            <w:rPr/>
          </w:rPrChange>
        </w:rPr>
        <w:t xml:space="preserve">je n-tá oneskorená postupnosť </w:t>
      </w:r>
      <m:oMath>
        <m:sSub>
          <m:sSubPr>
            <m:ctrlPr>
              <w:rPr>
                <w:rFonts w:ascii="Cambria Math" w:hAnsi="Cambria Math"/>
                <w:i/>
                <w:noProof/>
              </w:rPr>
            </m:ctrlPr>
          </m:sSubPr>
          <m:e>
            <m:r>
              <w:rPr>
                <w:rFonts w:ascii="Cambria Math" w:hAnsi="Cambria Math"/>
                <w:noProof/>
                <w:rPrChange w:id="10549" w:author="Peto" w:date="2018-06-14T07:18:00Z">
                  <w:rPr>
                    <w:rFonts w:ascii="Cambria Math" w:hAnsi="Cambria Math"/>
                  </w:rPr>
                </w:rPrChange>
              </w:rPr>
              <m:t>Y</m:t>
            </m:r>
          </m:e>
          <m:sub>
            <m:r>
              <w:rPr>
                <w:rFonts w:ascii="Cambria Math" w:hAnsi="Cambria Math"/>
                <w:noProof/>
                <w:rPrChange w:id="10550" w:author="Peto" w:date="2018-06-14T07:18:00Z">
                  <w:rPr>
                    <w:rFonts w:ascii="Cambria Math" w:hAnsi="Cambria Math"/>
                  </w:rPr>
                </w:rPrChange>
              </w:rPr>
              <m:t>t</m:t>
            </m:r>
          </m:sub>
        </m:sSub>
      </m:oMath>
      <w:r w:rsidRPr="00A82009">
        <w:rPr>
          <w:rFonts w:cstheme="minorHAnsi"/>
          <w:i/>
          <w:noProof/>
          <w:sz w:val="20"/>
          <w:rPrChange w:id="10551" w:author="Peto" w:date="2018-06-14T07:18:00Z">
            <w:rPr>
              <w:rFonts w:cstheme="minorHAnsi"/>
              <w:i/>
              <w:sz w:val="20"/>
            </w:rPr>
          </w:rPrChange>
        </w:rPr>
        <w:t>.</w:t>
      </w:r>
      <w:r w:rsidRPr="00A82009">
        <w:rPr>
          <w:rFonts w:eastAsiaTheme="minorEastAsia" w:cstheme="minorHAnsi"/>
          <w:noProof/>
          <w:sz w:val="20"/>
          <w:rPrChange w:id="10552" w:author="Peto" w:date="2018-06-14T07:18:00Z">
            <w:rPr>
              <w:rFonts w:eastAsiaTheme="minorEastAsia" w:cstheme="minorHAnsi"/>
              <w:sz w:val="20"/>
            </w:rPr>
          </w:rPrChange>
        </w:rPr>
        <w:t xml:space="preserve"> </w:t>
      </w:r>
      <w:r w:rsidRPr="00A82009">
        <w:rPr>
          <w:noProof/>
          <w:rPrChange w:id="10553" w:author="Peto" w:date="2018-06-14T07:18:00Z">
            <w:rPr/>
          </w:rPrChange>
        </w:rPr>
        <w:t>Oneskorenie o jeden prvok je oneskorením o 100 ms</w:t>
      </w:r>
      <w:r w:rsidRPr="00A82009">
        <w:rPr>
          <w:rFonts w:cstheme="minorHAnsi"/>
          <w:noProof/>
          <w:sz w:val="20"/>
          <w:rPrChange w:id="10554" w:author="Peto" w:date="2018-06-14T07:18:00Z">
            <w:rPr>
              <w:rFonts w:cstheme="minorHAnsi"/>
              <w:sz w:val="20"/>
            </w:rPr>
          </w:rPrChange>
        </w:rPr>
        <w:t xml:space="preserve">. </w:t>
      </w:r>
      <m:oMath>
        <m:sSub>
          <m:sSubPr>
            <m:ctrlPr>
              <w:rPr>
                <w:rFonts w:ascii="Cambria Math" w:hAnsi="Cambria Math"/>
                <w:i/>
                <w:noProof/>
              </w:rPr>
            </m:ctrlPr>
          </m:sSubPr>
          <m:e>
            <m:r>
              <w:rPr>
                <w:rFonts w:ascii="Cambria Math" w:hAnsi="Cambria Math"/>
                <w:noProof/>
                <w:rPrChange w:id="10555" w:author="Peto" w:date="2018-06-14T07:18:00Z">
                  <w:rPr>
                    <w:rFonts w:ascii="Cambria Math" w:hAnsi="Cambria Math"/>
                  </w:rPr>
                </w:rPrChange>
              </w:rPr>
              <m:t>Cor</m:t>
            </m:r>
          </m:e>
          <m:sub>
            <m:r>
              <w:rPr>
                <w:rFonts w:ascii="Cambria Math" w:hAnsi="Cambria Math"/>
                <w:noProof/>
                <w:rPrChange w:id="10556" w:author="Peto" w:date="2018-06-14T07:18:00Z">
                  <w:rPr>
                    <w:rFonts w:ascii="Cambria Math" w:hAnsi="Cambria Math"/>
                  </w:rPr>
                </w:rPrChange>
              </w:rPr>
              <m:t>X,Y</m:t>
            </m:r>
          </m:sub>
        </m:sSub>
        <m:d>
          <m:dPr>
            <m:ctrlPr>
              <w:rPr>
                <w:rFonts w:ascii="Cambria Math" w:hAnsi="Cambria Math"/>
                <w:i/>
                <w:noProof/>
              </w:rPr>
            </m:ctrlPr>
          </m:dPr>
          <m:e>
            <m:r>
              <w:rPr>
                <w:rFonts w:ascii="Cambria Math" w:hAnsi="Cambria Math"/>
                <w:noProof/>
                <w:rPrChange w:id="10557" w:author="Peto" w:date="2018-06-14T07:18:00Z">
                  <w:rPr>
                    <w:rFonts w:ascii="Cambria Math" w:hAnsi="Cambria Math"/>
                  </w:rPr>
                </w:rPrChange>
              </w:rPr>
              <m:t>n</m:t>
            </m:r>
          </m:e>
        </m:d>
      </m:oMath>
      <w:r w:rsidRPr="00A82009">
        <w:rPr>
          <w:rFonts w:ascii="Cambria Math" w:hAnsi="Cambria Math"/>
          <w:i/>
          <w:noProof/>
          <w:rPrChange w:id="10558" w:author="Peto" w:date="2018-06-14T07:18:00Z">
            <w:rPr>
              <w:rFonts w:ascii="Cambria Math" w:hAnsi="Cambria Math"/>
              <w:i/>
            </w:rPr>
          </w:rPrChange>
        </w:rPr>
        <w:t xml:space="preserve"> </w:t>
      </w:r>
      <w:r w:rsidRPr="00A82009">
        <w:rPr>
          <w:noProof/>
          <w:rPrChange w:id="10559" w:author="Peto" w:date="2018-06-14T07:18:00Z">
            <w:rPr/>
          </w:rPrChange>
        </w:rPr>
        <w:t xml:space="preserve">je Pearsonov korelačný koeficient medzi postupnosťami </w:t>
      </w:r>
      <m:oMath>
        <m:sSub>
          <m:sSubPr>
            <m:ctrlPr>
              <w:rPr>
                <w:rFonts w:ascii="Cambria Math" w:hAnsi="Cambria Math"/>
                <w:i/>
                <w:noProof/>
              </w:rPr>
            </m:ctrlPr>
          </m:sSubPr>
          <m:e>
            <m:r>
              <w:rPr>
                <w:rFonts w:ascii="Cambria Math" w:hAnsi="Cambria Math"/>
                <w:noProof/>
                <w:rPrChange w:id="10560" w:author="Peto" w:date="2018-06-14T07:18:00Z">
                  <w:rPr>
                    <w:rFonts w:ascii="Cambria Math" w:hAnsi="Cambria Math"/>
                  </w:rPr>
                </w:rPrChange>
              </w:rPr>
              <m:t>X</m:t>
            </m:r>
          </m:e>
          <m:sub>
            <m:r>
              <w:rPr>
                <w:rFonts w:ascii="Cambria Math" w:hAnsi="Cambria Math"/>
                <w:noProof/>
                <w:rPrChange w:id="10561" w:author="Peto" w:date="2018-06-14T07:18:00Z">
                  <w:rPr>
                    <w:rFonts w:ascii="Cambria Math" w:hAnsi="Cambria Math"/>
                  </w:rPr>
                </w:rPrChange>
              </w:rPr>
              <m:t>t+n</m:t>
            </m:r>
          </m:sub>
        </m:sSub>
        <m:r>
          <w:rPr>
            <w:rFonts w:ascii="Cambria Math" w:hAnsi="Cambria Math"/>
            <w:noProof/>
            <w:rPrChange w:id="10562" w:author="Peto" w:date="2018-06-14T07:18:00Z">
              <w:rPr>
                <w:rFonts w:ascii="Cambria Math" w:hAnsi="Cambria Math"/>
              </w:rPr>
            </w:rPrChange>
          </w:rPr>
          <m:t xml:space="preserve"> </m:t>
        </m:r>
      </m:oMath>
      <w:r w:rsidRPr="00A82009">
        <w:rPr>
          <w:rFonts w:cstheme="minorHAnsi"/>
          <w:noProof/>
          <w:sz w:val="20"/>
          <w:rPrChange w:id="10563" w:author="Peto" w:date="2018-06-14T07:18:00Z">
            <w:rPr>
              <w:rFonts w:cstheme="minorHAnsi"/>
              <w:sz w:val="20"/>
            </w:rPr>
          </w:rPrChange>
        </w:rPr>
        <w:t xml:space="preserve"> a</w:t>
      </w:r>
      <w:r w:rsidRPr="00A82009">
        <w:rPr>
          <w:rFonts w:ascii="Cambria Math" w:hAnsi="Cambria Math"/>
          <w:i/>
          <w:noProof/>
          <w:rPrChange w:id="10564" w:author="Peto" w:date="2018-06-14T07:18:00Z">
            <w:rPr>
              <w:rFonts w:ascii="Cambria Math" w:hAnsi="Cambria Math"/>
              <w:i/>
            </w:rPr>
          </w:rPrChange>
        </w:rPr>
        <w:t xml:space="preserve"> </w:t>
      </w:r>
      <m:oMath>
        <m:sSub>
          <m:sSubPr>
            <m:ctrlPr>
              <w:rPr>
                <w:rFonts w:ascii="Cambria Math" w:hAnsi="Cambria Math"/>
                <w:i/>
                <w:noProof/>
              </w:rPr>
            </m:ctrlPr>
          </m:sSubPr>
          <m:e>
            <m:r>
              <w:rPr>
                <w:rFonts w:ascii="Cambria Math" w:hAnsi="Cambria Math"/>
                <w:noProof/>
                <w:rPrChange w:id="10565" w:author="Peto" w:date="2018-06-14T07:18:00Z">
                  <w:rPr>
                    <w:rFonts w:ascii="Cambria Math" w:hAnsi="Cambria Math"/>
                  </w:rPr>
                </w:rPrChange>
              </w:rPr>
              <m:t>Y</m:t>
            </m:r>
          </m:e>
          <m:sub>
            <m:r>
              <w:rPr>
                <w:rFonts w:ascii="Cambria Math" w:hAnsi="Cambria Math"/>
                <w:noProof/>
                <w:rPrChange w:id="10566" w:author="Peto" w:date="2018-06-14T07:18:00Z">
                  <w:rPr>
                    <w:rFonts w:ascii="Cambria Math" w:hAnsi="Cambria Math"/>
                  </w:rPr>
                </w:rPrChange>
              </w:rPr>
              <m:t>t</m:t>
            </m:r>
          </m:sub>
        </m:sSub>
      </m:oMath>
      <w:r w:rsidRPr="00A82009">
        <w:rPr>
          <w:rFonts w:ascii="Cambria Math" w:hAnsi="Cambria Math"/>
          <w:i/>
          <w:noProof/>
          <w:rPrChange w:id="10567" w:author="Peto" w:date="2018-06-14T07:18:00Z">
            <w:rPr>
              <w:rFonts w:ascii="Cambria Math" w:hAnsi="Cambria Math"/>
              <w:i/>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A82009" w14:paraId="69A3F6DC" w14:textId="77777777" w:rsidTr="00452ADC">
        <w:tc>
          <w:tcPr>
            <w:tcW w:w="284" w:type="dxa"/>
          </w:tcPr>
          <w:p w14:paraId="02593071" w14:textId="77777777" w:rsidR="00CE547F" w:rsidRPr="00A82009" w:rsidRDefault="00CE547F" w:rsidP="00452ADC">
            <w:pPr>
              <w:jc w:val="center"/>
              <w:rPr>
                <w:noProof/>
                <w:color w:val="000000"/>
                <w:rPrChange w:id="10568" w:author="Peto" w:date="2018-06-14T07:18:00Z">
                  <w:rPr>
                    <w:color w:val="000000"/>
                  </w:rPr>
                </w:rPrChange>
              </w:rPr>
            </w:pPr>
          </w:p>
        </w:tc>
        <w:tc>
          <w:tcPr>
            <w:tcW w:w="7508" w:type="dxa"/>
            <w:vAlign w:val="center"/>
          </w:tcPr>
          <w:p w14:paraId="32A3FF59" w14:textId="77777777" w:rsidR="00CE547F" w:rsidRPr="00A82009" w:rsidRDefault="00837AE3" w:rsidP="00452ADC">
            <w:pPr>
              <w:rPr>
                <w:noProof/>
                <w:color w:val="000000"/>
                <w:rPrChange w:id="10569"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10570" w:author="Peto" w:date="2018-06-14T07:18:00Z">
                          <w:rPr>
                            <w:rFonts w:ascii="Cambria Math" w:hAnsi="Cambria Math"/>
                          </w:rPr>
                        </w:rPrChange>
                      </w:rPr>
                      <m:t>Cor</m:t>
                    </m:r>
                  </m:e>
                  <m:sub>
                    <m:r>
                      <w:rPr>
                        <w:rFonts w:ascii="Cambria Math" w:hAnsi="Cambria Math"/>
                        <w:noProof/>
                        <w:rPrChange w:id="10571" w:author="Peto" w:date="2018-06-14T07:18:00Z">
                          <w:rPr>
                            <w:rFonts w:ascii="Cambria Math" w:hAnsi="Cambria Math"/>
                          </w:rPr>
                        </w:rPrChange>
                      </w:rPr>
                      <m:t>X,Y</m:t>
                    </m:r>
                  </m:sub>
                </m:sSub>
                <m:d>
                  <m:dPr>
                    <m:ctrlPr>
                      <w:rPr>
                        <w:rFonts w:ascii="Cambria Math" w:hAnsi="Cambria Math"/>
                        <w:i/>
                        <w:noProof/>
                      </w:rPr>
                    </m:ctrlPr>
                  </m:dPr>
                  <m:e>
                    <m:r>
                      <w:rPr>
                        <w:rFonts w:ascii="Cambria Math" w:hAnsi="Cambria Math"/>
                        <w:noProof/>
                        <w:rPrChange w:id="10572" w:author="Peto" w:date="2018-06-14T07:18:00Z">
                          <w:rPr>
                            <w:rFonts w:ascii="Cambria Math" w:hAnsi="Cambria Math"/>
                          </w:rPr>
                        </w:rPrChange>
                      </w:rPr>
                      <m:t>n</m:t>
                    </m:r>
                  </m:e>
                </m:d>
                <m:r>
                  <w:rPr>
                    <w:rFonts w:ascii="Cambria Math" w:hAnsi="Cambria Math"/>
                    <w:noProof/>
                    <w:rPrChange w:id="10573" w:author="Peto" w:date="2018-06-14T07:18:00Z">
                      <w:rPr>
                        <w:rFonts w:ascii="Cambria Math" w:hAnsi="Cambria Math"/>
                      </w:rPr>
                    </w:rPrChange>
                  </w:rPr>
                  <m:t>=</m:t>
                </m:r>
                <m:f>
                  <m:fPr>
                    <m:ctrlPr>
                      <w:rPr>
                        <w:rFonts w:ascii="Cambria Math" w:hAnsi="Cambria Math"/>
                        <w:i/>
                        <w:noProof/>
                      </w:rPr>
                    </m:ctrlPr>
                  </m:fPr>
                  <m:num>
                    <m:r>
                      <w:rPr>
                        <w:rFonts w:ascii="Cambria Math" w:hAnsi="Cambria Math"/>
                        <w:noProof/>
                        <w:rPrChange w:id="10574" w:author="Peto" w:date="2018-06-14T07:18:00Z">
                          <w:rPr>
                            <w:rFonts w:ascii="Cambria Math" w:hAnsi="Cambria Math"/>
                          </w:rPr>
                        </w:rPrChange>
                      </w:rPr>
                      <m:t>1</m:t>
                    </m:r>
                  </m:num>
                  <m:den>
                    <m:sSub>
                      <m:sSubPr>
                        <m:ctrlPr>
                          <w:rPr>
                            <w:rFonts w:ascii="Cambria Math" w:hAnsi="Cambria Math"/>
                            <w:i/>
                            <w:noProof/>
                          </w:rPr>
                        </m:ctrlPr>
                      </m:sSubPr>
                      <m:e>
                        <m:r>
                          <w:rPr>
                            <w:rFonts w:ascii="Cambria Math" w:hAnsi="Cambria Math" w:cs="Cambria Math"/>
                            <w:noProof/>
                            <w:rPrChange w:id="10575" w:author="Peto" w:date="2018-06-14T07:18:00Z">
                              <w:rPr>
                                <w:rFonts w:ascii="Cambria Math" w:hAnsi="Cambria Math" w:cs="Cambria Math"/>
                              </w:rPr>
                            </w:rPrChange>
                          </w:rPr>
                          <m:t>δ</m:t>
                        </m:r>
                      </m:e>
                      <m:sub>
                        <m:r>
                          <w:rPr>
                            <w:rFonts w:ascii="Cambria Math" w:hAnsi="Cambria Math"/>
                            <w:noProof/>
                            <w:rPrChange w:id="10576" w:author="Peto" w:date="2018-06-14T07:18:00Z">
                              <w:rPr>
                                <w:rFonts w:ascii="Cambria Math" w:hAnsi="Cambria Math"/>
                              </w:rPr>
                            </w:rPrChange>
                          </w:rPr>
                          <m:t>X</m:t>
                        </m:r>
                      </m:sub>
                    </m:sSub>
                    <m:sSub>
                      <m:sSubPr>
                        <m:ctrlPr>
                          <w:rPr>
                            <w:rFonts w:ascii="Cambria Math" w:hAnsi="Cambria Math"/>
                            <w:i/>
                            <w:noProof/>
                          </w:rPr>
                        </m:ctrlPr>
                      </m:sSubPr>
                      <m:e>
                        <m:r>
                          <w:rPr>
                            <w:rFonts w:ascii="Cambria Math" w:hAnsi="Cambria Math" w:cs="Cambria Math"/>
                            <w:noProof/>
                            <w:rPrChange w:id="10577" w:author="Peto" w:date="2018-06-14T07:18:00Z">
                              <w:rPr>
                                <w:rFonts w:ascii="Cambria Math" w:hAnsi="Cambria Math" w:cs="Cambria Math"/>
                              </w:rPr>
                            </w:rPrChange>
                          </w:rPr>
                          <m:t>δ</m:t>
                        </m:r>
                      </m:e>
                      <m:sub>
                        <m:r>
                          <w:rPr>
                            <w:rFonts w:ascii="Cambria Math" w:hAnsi="Cambria Math"/>
                            <w:noProof/>
                            <w:rPrChange w:id="10578" w:author="Peto" w:date="2018-06-14T07:18:00Z">
                              <w:rPr>
                                <w:rFonts w:ascii="Cambria Math" w:hAnsi="Cambria Math"/>
                              </w:rPr>
                            </w:rPrChange>
                          </w:rPr>
                          <m:t>Y</m:t>
                        </m:r>
                      </m:sub>
                    </m:sSub>
                  </m:den>
                </m:f>
                <m:r>
                  <w:rPr>
                    <w:rFonts w:ascii="Cambria Math" w:hAnsi="Cambria Math"/>
                    <w:noProof/>
                    <w:rPrChange w:id="10579" w:author="Peto" w:date="2018-06-14T07:18:00Z">
                      <w:rPr>
                        <w:rFonts w:ascii="Cambria Math" w:hAnsi="Cambria Math"/>
                      </w:rPr>
                    </w:rPrChange>
                  </w:rPr>
                  <m:t>[ E</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580" w:author="Peto" w:date="2018-06-14T07:18:00Z">
                              <w:rPr>
                                <w:rFonts w:ascii="Cambria Math" w:hAnsi="Cambria Math"/>
                              </w:rPr>
                            </w:rPrChange>
                          </w:rPr>
                          <m:t>X</m:t>
                        </m:r>
                      </m:e>
                      <m:sub>
                        <m:r>
                          <w:rPr>
                            <w:rFonts w:ascii="Cambria Math" w:hAnsi="Cambria Math"/>
                            <w:noProof/>
                            <w:rPrChange w:id="10581" w:author="Peto" w:date="2018-06-14T07:18:00Z">
                              <w:rPr>
                                <w:rFonts w:ascii="Cambria Math" w:hAnsi="Cambria Math"/>
                              </w:rPr>
                            </w:rPrChange>
                          </w:rPr>
                          <m:t>t</m:t>
                        </m:r>
                      </m:sub>
                    </m:sSub>
                    <m:r>
                      <w:rPr>
                        <w:rFonts w:ascii="Cambria Math" w:hAnsi="Cambria Math"/>
                        <w:noProof/>
                        <w:rPrChange w:id="10582"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583" w:author="Peto" w:date="2018-06-14T07:18:00Z">
                              <w:rPr>
                                <w:rFonts w:ascii="Cambria Math" w:hAnsi="Cambria Math" w:cs="Cambria Math"/>
                              </w:rPr>
                            </w:rPrChange>
                          </w:rPr>
                          <m:t>µ</m:t>
                        </m:r>
                      </m:e>
                      <m:sub>
                        <m:r>
                          <w:rPr>
                            <w:rFonts w:ascii="Cambria Math" w:hAnsi="Cambria Math"/>
                            <w:noProof/>
                            <w:rPrChange w:id="10584" w:author="Peto" w:date="2018-06-14T07:18:00Z">
                              <w:rPr>
                                <w:rFonts w:ascii="Cambria Math" w:hAnsi="Cambria Math"/>
                              </w:rPr>
                            </w:rPrChange>
                          </w:rPr>
                          <m:t>X</m:t>
                        </m:r>
                      </m:sub>
                    </m:sSub>
                  </m:e>
                </m:d>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585" w:author="Peto" w:date="2018-06-14T07:18:00Z">
                              <w:rPr>
                                <w:rFonts w:ascii="Cambria Math" w:hAnsi="Cambria Math"/>
                              </w:rPr>
                            </w:rPrChange>
                          </w:rPr>
                          <m:t>Y</m:t>
                        </m:r>
                      </m:e>
                      <m:sub>
                        <m:r>
                          <w:rPr>
                            <w:rFonts w:ascii="Cambria Math" w:hAnsi="Cambria Math"/>
                            <w:noProof/>
                            <w:rPrChange w:id="10586" w:author="Peto" w:date="2018-06-14T07:18:00Z">
                              <w:rPr>
                                <w:rFonts w:ascii="Cambria Math" w:hAnsi="Cambria Math"/>
                              </w:rPr>
                            </w:rPrChange>
                          </w:rPr>
                          <m:t>t+n</m:t>
                        </m:r>
                      </m:sub>
                    </m:sSub>
                    <m:r>
                      <w:rPr>
                        <w:rFonts w:ascii="Cambria Math" w:hAnsi="Cambria Math"/>
                        <w:noProof/>
                        <w:rPrChange w:id="10587"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588" w:author="Peto" w:date="2018-06-14T07:18:00Z">
                              <w:rPr>
                                <w:rFonts w:ascii="Cambria Math" w:hAnsi="Cambria Math" w:cs="Cambria Math"/>
                              </w:rPr>
                            </w:rPrChange>
                          </w:rPr>
                          <m:t>µ</m:t>
                        </m:r>
                      </m:e>
                      <m:sub>
                        <m:r>
                          <w:rPr>
                            <w:rFonts w:ascii="Cambria Math" w:hAnsi="Cambria Math"/>
                            <w:noProof/>
                            <w:rPrChange w:id="10589" w:author="Peto" w:date="2018-06-14T07:18:00Z">
                              <w:rPr>
                                <w:rFonts w:ascii="Cambria Math" w:hAnsi="Cambria Math"/>
                              </w:rPr>
                            </w:rPrChange>
                          </w:rPr>
                          <m:t>Y</m:t>
                        </m:r>
                      </m:sub>
                    </m:sSub>
                  </m:e>
                </m:d>
                <m:r>
                  <w:rPr>
                    <w:rFonts w:ascii="Cambria Math" w:hAnsi="Cambria Math"/>
                    <w:noProof/>
                    <w:rPrChange w:id="10590" w:author="Peto" w:date="2018-06-14T07:18:00Z">
                      <w:rPr>
                        <w:rFonts w:ascii="Cambria Math" w:hAnsi="Cambria Math"/>
                      </w:rPr>
                    </w:rPrChange>
                  </w:rPr>
                  <m:t xml:space="preserve">|n∈&lt;0;N-1&gt;, N=50]   </m:t>
                </m:r>
              </m:oMath>
            </m:oMathPara>
          </w:p>
        </w:tc>
        <w:tc>
          <w:tcPr>
            <w:tcW w:w="702" w:type="dxa"/>
            <w:vAlign w:val="center"/>
          </w:tcPr>
          <w:p w14:paraId="5887B7D3" w14:textId="77777777" w:rsidR="00CE547F" w:rsidRPr="00A82009" w:rsidRDefault="00CE547F" w:rsidP="00452ADC">
            <w:pPr>
              <w:jc w:val="center"/>
              <w:rPr>
                <w:noProof/>
                <w:color w:val="000000"/>
                <w:rPrChange w:id="10591" w:author="Peto" w:date="2018-06-14T07:18:00Z">
                  <w:rPr>
                    <w:color w:val="000000"/>
                  </w:rPr>
                </w:rPrChange>
              </w:rPr>
            </w:pPr>
            <w:r w:rsidRPr="00A82009">
              <w:rPr>
                <w:noProof/>
                <w:color w:val="000000"/>
                <w:rPrChange w:id="10592" w:author="Peto" w:date="2018-06-14T07:18:00Z">
                  <w:rPr>
                    <w:color w:val="000000"/>
                  </w:rPr>
                </w:rPrChange>
              </w:rPr>
              <w:t>(</w:t>
            </w:r>
            <w:bookmarkStart w:id="10593" w:name="korelacnychKoef50"/>
            <w:r w:rsidRPr="00A82009">
              <w:rPr>
                <w:noProof/>
                <w:color w:val="000000"/>
                <w:rPrChange w:id="10594" w:author="Peto" w:date="2018-06-14T07:18:00Z">
                  <w:rPr>
                    <w:color w:val="000000"/>
                  </w:rPr>
                </w:rPrChange>
              </w:rPr>
              <w:fldChar w:fldCharType="begin"/>
            </w:r>
            <w:r w:rsidRPr="00A82009">
              <w:rPr>
                <w:noProof/>
                <w:color w:val="000000"/>
                <w:rPrChange w:id="10595" w:author="Peto" w:date="2018-06-14T07:18:00Z">
                  <w:rPr>
                    <w:color w:val="000000"/>
                  </w:rPr>
                </w:rPrChange>
              </w:rPr>
              <w:instrText xml:space="preserve"> SEQ eq \* MERGEFORMAT </w:instrText>
            </w:r>
            <w:r w:rsidRPr="00A82009">
              <w:rPr>
                <w:noProof/>
                <w:color w:val="000000"/>
                <w:rPrChange w:id="10596" w:author="Peto" w:date="2018-06-14T07:18:00Z">
                  <w:rPr>
                    <w:color w:val="000000"/>
                  </w:rPr>
                </w:rPrChange>
              </w:rPr>
              <w:fldChar w:fldCharType="separate"/>
            </w:r>
            <w:r w:rsidR="00F95B9C" w:rsidRPr="00A82009">
              <w:rPr>
                <w:noProof/>
                <w:color w:val="000000"/>
              </w:rPr>
              <w:t>45</w:t>
            </w:r>
            <w:r w:rsidRPr="00A82009">
              <w:rPr>
                <w:noProof/>
                <w:color w:val="000000"/>
                <w:rPrChange w:id="10597" w:author="Peto" w:date="2018-06-14T07:18:00Z">
                  <w:rPr>
                    <w:color w:val="000000"/>
                  </w:rPr>
                </w:rPrChange>
              </w:rPr>
              <w:fldChar w:fldCharType="end"/>
            </w:r>
            <w:bookmarkEnd w:id="10593"/>
            <w:r w:rsidRPr="00A82009">
              <w:rPr>
                <w:noProof/>
                <w:color w:val="000000"/>
                <w:rPrChange w:id="10598" w:author="Peto" w:date="2018-06-14T07:18:00Z">
                  <w:rPr>
                    <w:color w:val="000000"/>
                  </w:rPr>
                </w:rPrChange>
              </w:rPr>
              <w:t>)</w:t>
            </w:r>
          </w:p>
        </w:tc>
      </w:tr>
    </w:tbl>
    <w:p w14:paraId="524254A0" w14:textId="77777777" w:rsidR="00CE547F" w:rsidRPr="00A82009" w:rsidRDefault="00CE547F" w:rsidP="00CE547F">
      <w:pPr>
        <w:rPr>
          <w:noProof/>
          <w:rPrChange w:id="10599" w:author="Peto" w:date="2018-06-14T07:18:00Z">
            <w:rPr/>
          </w:rPrChange>
        </w:rPr>
      </w:pPr>
    </w:p>
    <w:p w14:paraId="55B55DE2" w14:textId="77777777" w:rsidR="00CE547F" w:rsidRPr="00A82009" w:rsidRDefault="00CE547F" w:rsidP="00CE547F">
      <w:pPr>
        <w:rPr>
          <w:noProof/>
          <w:rPrChange w:id="10600" w:author="Peto" w:date="2018-06-14T07:18:00Z">
            <w:rPr/>
          </w:rPrChange>
        </w:rPr>
      </w:pPr>
      <w:r w:rsidRPr="00A82009">
        <w:rPr>
          <w:noProof/>
          <w:rPrChange w:id="10601" w:author="Peto" w:date="2018-06-14T07:18:00Z">
            <w:rPr/>
          </w:rPrChange>
        </w:rPr>
        <w:t xml:space="preserve">Dva parameter boli spočítané pre vektor </w:t>
      </w:r>
      <m:oMath>
        <m:sSub>
          <m:sSubPr>
            <m:ctrlPr>
              <w:rPr>
                <w:rFonts w:ascii="Cambria Math" w:hAnsi="Cambria Math"/>
                <w:i/>
                <w:noProof/>
              </w:rPr>
            </m:ctrlPr>
          </m:sSubPr>
          <m:e>
            <m:r>
              <w:rPr>
                <w:rFonts w:ascii="Cambria Math" w:hAnsi="Cambria Math"/>
                <w:noProof/>
                <w:rPrChange w:id="10602" w:author="Peto" w:date="2018-06-14T07:18:00Z">
                  <w:rPr>
                    <w:rFonts w:ascii="Cambria Math" w:hAnsi="Cambria Math"/>
                  </w:rPr>
                </w:rPrChange>
              </w:rPr>
              <m:t>Cor</m:t>
            </m:r>
          </m:e>
          <m:sub>
            <m:r>
              <w:rPr>
                <w:rFonts w:ascii="Cambria Math" w:hAnsi="Cambria Math"/>
                <w:noProof/>
                <w:rPrChange w:id="10603" w:author="Peto" w:date="2018-06-14T07:18:00Z">
                  <w:rPr>
                    <w:rFonts w:ascii="Cambria Math" w:hAnsi="Cambria Math"/>
                  </w:rPr>
                </w:rPrChange>
              </w:rPr>
              <m:t>X,Y</m:t>
            </m:r>
          </m:sub>
        </m:sSub>
        <m:d>
          <m:dPr>
            <m:ctrlPr>
              <w:rPr>
                <w:rFonts w:ascii="Cambria Math" w:hAnsi="Cambria Math"/>
                <w:i/>
                <w:noProof/>
              </w:rPr>
            </m:ctrlPr>
          </m:dPr>
          <m:e>
            <m:r>
              <w:rPr>
                <w:rFonts w:ascii="Cambria Math" w:hAnsi="Cambria Math"/>
                <w:noProof/>
                <w:rPrChange w:id="10604" w:author="Peto" w:date="2018-06-14T07:18:00Z">
                  <w:rPr>
                    <w:rFonts w:ascii="Cambria Math" w:hAnsi="Cambria Math"/>
                  </w:rPr>
                </w:rPrChange>
              </w:rPr>
              <m:t>n</m:t>
            </m:r>
          </m:e>
        </m:d>
      </m:oMath>
      <w:r w:rsidRPr="00A82009">
        <w:rPr>
          <w:noProof/>
          <w:rPrChange w:id="10605" w:author="Peto" w:date="2018-06-14T07:18:00Z">
            <w:rPr/>
          </w:rPrChange>
        </w:rPr>
        <w:t>:</w:t>
      </w:r>
    </w:p>
    <w:p w14:paraId="29DF8630" w14:textId="77777777" w:rsidR="00CE547F" w:rsidRPr="00A82009" w:rsidRDefault="00CE547F" w:rsidP="00CE547F">
      <w:pPr>
        <w:rPr>
          <w:noProof/>
          <w:rPrChange w:id="10606" w:author="Peto" w:date="2018-06-14T07:18:00Z">
            <w:rPr/>
          </w:rPrChange>
        </w:rPr>
      </w:pPr>
    </w:p>
    <w:p w14:paraId="7F2BA62B" w14:textId="56654D27" w:rsidR="00CE547F" w:rsidRPr="00A82009" w:rsidRDefault="00CE547F" w:rsidP="00CE547F">
      <w:pPr>
        <w:pStyle w:val="Odsekzoznamu"/>
        <w:numPr>
          <w:ilvl w:val="0"/>
          <w:numId w:val="23"/>
        </w:numPr>
        <w:rPr>
          <w:noProof/>
          <w:rPrChange w:id="10607" w:author="Peto" w:date="2018-06-14T07:18:00Z">
            <w:rPr/>
          </w:rPrChange>
        </w:rPr>
      </w:pPr>
      <w:r w:rsidRPr="00A82009">
        <w:rPr>
          <w:b/>
          <w:noProof/>
          <w:rPrChange w:id="10608" w:author="Peto" w:date="2018-06-14T07:18:00Z">
            <w:rPr>
              <w:b/>
            </w:rPr>
          </w:rPrChange>
        </w:rPr>
        <w:t>C(PAR-RESP)</w:t>
      </w:r>
      <w:r w:rsidRPr="00A82009">
        <w:rPr>
          <w:noProof/>
          <w:rPrChange w:id="10609" w:author="Peto" w:date="2018-06-14T07:18:00Z">
            <w:rPr/>
          </w:rPrChange>
        </w:rPr>
        <w:t xml:space="preserve">: prvok vektoru </w:t>
      </w:r>
      <m:oMath>
        <m:sSub>
          <m:sSubPr>
            <m:ctrlPr>
              <w:rPr>
                <w:rFonts w:ascii="Cambria Math" w:hAnsi="Cambria Math"/>
                <w:noProof/>
              </w:rPr>
            </m:ctrlPr>
          </m:sSubPr>
          <m:e>
            <m:r>
              <w:rPr>
                <w:rFonts w:ascii="Cambria Math" w:hAnsi="Cambria Math"/>
                <w:noProof/>
                <w:rPrChange w:id="10610" w:author="Peto" w:date="2018-06-14T07:18:00Z">
                  <w:rPr>
                    <w:rFonts w:ascii="Cambria Math" w:hAnsi="Cambria Math"/>
                  </w:rPr>
                </w:rPrChange>
              </w:rPr>
              <m:t>Cor</m:t>
            </m:r>
          </m:e>
          <m:sub>
            <m:r>
              <w:rPr>
                <w:rFonts w:ascii="Cambria Math" w:hAnsi="Cambria Math"/>
                <w:noProof/>
                <w:rPrChange w:id="10611" w:author="Peto" w:date="2018-06-14T07:18:00Z">
                  <w:rPr>
                    <w:rFonts w:ascii="Cambria Math" w:hAnsi="Cambria Math"/>
                  </w:rPr>
                </w:rPrChange>
              </w:rPr>
              <m:t>X</m:t>
            </m:r>
            <m:r>
              <m:rPr>
                <m:sty m:val="p"/>
              </m:rPr>
              <w:rPr>
                <w:rFonts w:ascii="Cambria Math" w:hAnsi="Cambria Math"/>
                <w:noProof/>
                <w:rPrChange w:id="10612" w:author="Peto" w:date="2018-06-14T07:18:00Z">
                  <w:rPr>
                    <w:rFonts w:ascii="Cambria Math" w:hAnsi="Cambria Math"/>
                  </w:rPr>
                </w:rPrChange>
              </w:rPr>
              <m:t>,</m:t>
            </m:r>
            <m:r>
              <w:rPr>
                <w:rFonts w:ascii="Cambria Math" w:hAnsi="Cambria Math"/>
                <w:noProof/>
                <w:rPrChange w:id="10613" w:author="Peto" w:date="2018-06-14T07:18:00Z">
                  <w:rPr>
                    <w:rFonts w:ascii="Cambria Math" w:hAnsi="Cambria Math"/>
                  </w:rPr>
                </w:rPrChange>
              </w:rPr>
              <m:t>Y</m:t>
            </m:r>
          </m:sub>
        </m:sSub>
        <m:d>
          <m:dPr>
            <m:ctrlPr>
              <w:rPr>
                <w:rFonts w:ascii="Cambria Math" w:hAnsi="Cambria Math"/>
                <w:i/>
                <w:noProof/>
              </w:rPr>
            </m:ctrlPr>
          </m:dPr>
          <m:e>
            <m:r>
              <w:rPr>
                <w:rFonts w:ascii="Cambria Math" w:hAnsi="Cambria Math"/>
                <w:noProof/>
                <w:rPrChange w:id="10614" w:author="Peto" w:date="2018-06-14T07:18:00Z">
                  <w:rPr>
                    <w:rFonts w:ascii="Cambria Math" w:hAnsi="Cambria Math"/>
                  </w:rPr>
                </w:rPrChange>
              </w:rPr>
              <m:t>n</m:t>
            </m:r>
          </m:e>
        </m:d>
      </m:oMath>
      <w:r w:rsidRPr="00A82009">
        <w:rPr>
          <w:noProof/>
          <w:rPrChange w:id="10615" w:author="Peto" w:date="2018-06-14T07:18:00Z">
            <w:rPr/>
          </w:rPrChange>
        </w:rPr>
        <w:t xml:space="preserve"> s najvyššou absolútnou hodnotu korelácie, vyjadruje silu väzby medzi parametrom a respiráciou pri najvhodnejšom posune</w:t>
      </w:r>
    </w:p>
    <w:p w14:paraId="4892AB71" w14:textId="77777777" w:rsidR="00CE547F" w:rsidRPr="00A82009" w:rsidRDefault="00CE547F" w:rsidP="00CE547F">
      <w:pPr>
        <w:pStyle w:val="Odsekzoznamu"/>
        <w:numPr>
          <w:ilvl w:val="0"/>
          <w:numId w:val="23"/>
        </w:numPr>
        <w:rPr>
          <w:noProof/>
          <w:rPrChange w:id="10616" w:author="Peto" w:date="2018-06-14T07:18:00Z">
            <w:rPr/>
          </w:rPrChange>
        </w:rPr>
      </w:pPr>
      <w:r w:rsidRPr="00A82009">
        <w:rPr>
          <w:b/>
          <w:noProof/>
          <w:rPrChange w:id="10617" w:author="Peto" w:date="2018-06-14T07:18:00Z">
            <w:rPr>
              <w:b/>
            </w:rPr>
          </w:rPrChange>
        </w:rPr>
        <w:lastRenderedPageBreak/>
        <w:t>PS(PAR-RESP)</w:t>
      </w:r>
      <w:r w:rsidRPr="00A82009">
        <w:rPr>
          <w:noProof/>
          <w:rPrChange w:id="10618" w:author="Peto" w:date="2018-06-14T07:18:00Z">
            <w:rPr/>
          </w:rPrChange>
        </w:rPr>
        <w:t xml:space="preserve">: fázový posun parametra </w:t>
      </w:r>
      <w:r w:rsidRPr="00A82009">
        <w:rPr>
          <w:b/>
          <w:noProof/>
          <w:rPrChange w:id="10619" w:author="Peto" w:date="2018-06-14T07:18:00Z">
            <w:rPr>
              <w:b/>
            </w:rPr>
          </w:rPrChange>
        </w:rPr>
        <w:t xml:space="preserve">C(PAR-RESP) </w:t>
      </w:r>
      <w:r w:rsidRPr="00A82009">
        <w:rPr>
          <w:noProof/>
          <w:rPrChange w:id="10620" w:author="Peto" w:date="2018-06-14T07:18:00Z">
            <w:rPr/>
          </w:rPrChange>
        </w:rPr>
        <w:t>vynásobený 100ms. Fázový posun vyjadruje oneskorenie krivky parametra pri ktorom dosiahla s respiráciou najvyššou absolútnou hodnotu korelačného koeficientu.</w:t>
      </w:r>
    </w:p>
    <w:p w14:paraId="3DC7F694" w14:textId="77777777" w:rsidR="00CE547F" w:rsidRPr="00A82009" w:rsidRDefault="00CE547F" w:rsidP="00CE547F">
      <w:pPr>
        <w:rPr>
          <w:noProof/>
          <w:rPrChange w:id="10621" w:author="Peto" w:date="2018-06-14T07:18:00Z">
            <w:rPr/>
          </w:rPrChange>
        </w:rPr>
      </w:pPr>
    </w:p>
    <w:p w14:paraId="3B4B4E27" w14:textId="3A7814D3" w:rsidR="00CE547F" w:rsidRPr="00A82009" w:rsidRDefault="00CE547F" w:rsidP="00CE547F">
      <w:pPr>
        <w:rPr>
          <w:noProof/>
          <w:rPrChange w:id="10622" w:author="Peto" w:date="2018-06-14T07:18:00Z">
            <w:rPr/>
          </w:rPrChange>
        </w:rPr>
      </w:pPr>
      <w:r w:rsidRPr="00A82009">
        <w:rPr>
          <w:noProof/>
          <w:rPrChange w:id="10623" w:author="Peto" w:date="2018-06-14T07:18:00Z">
            <w:rPr/>
          </w:rPrChange>
        </w:rPr>
        <w:t xml:space="preserve">Čím vyššia absolútna hodnota korelačného koeficientu </w:t>
      </w:r>
      <w:r w:rsidRPr="00A82009">
        <w:rPr>
          <w:b/>
          <w:noProof/>
          <w:rPrChange w:id="10624" w:author="Peto" w:date="2018-06-14T07:18:00Z">
            <w:rPr>
              <w:b/>
            </w:rPr>
          </w:rPrChange>
        </w:rPr>
        <w:t>C(PAR-RESP)</w:t>
      </w:r>
      <w:r w:rsidRPr="00A82009">
        <w:rPr>
          <w:noProof/>
          <w:rPrChange w:id="10625" w:author="Peto" w:date="2018-06-14T07:18:00Z">
            <w:rPr/>
          </w:rPrChange>
        </w:rPr>
        <w:t xml:space="preserve">, tým silnejšia väzba parametra na respiráciu. Záporné znamienko pri hodnote korelačného koeficientu znamená obrátenú reakciu parametra na respiráciu – fázový posun 5 sekúnd. Parameter s hodnota </w:t>
      </w:r>
      <w:r w:rsidRPr="00A82009">
        <w:rPr>
          <w:b/>
          <w:noProof/>
          <w:rPrChange w:id="10626" w:author="Peto" w:date="2018-06-14T07:18:00Z">
            <w:rPr>
              <w:b/>
            </w:rPr>
          </w:rPrChange>
        </w:rPr>
        <w:t>C(PAR-RESP)</w:t>
      </w:r>
      <w:r w:rsidRPr="00A82009">
        <w:rPr>
          <w:noProof/>
          <w:rPrChange w:id="10627" w:author="Peto" w:date="2018-06-14T07:18:00Z">
            <w:rPr/>
          </w:rPrChange>
        </w:rPr>
        <w:t xml:space="preserve"> vyššou ako 0,5 je považovaná za lineárne závislý s respiráciou. Výsledné hodnoty pre všetky parametre pre hlboké aj spontánne dýchanie uvádza </w:t>
      </w:r>
      <w:r w:rsidR="008B52DD" w:rsidRPr="00A82009">
        <w:rPr>
          <w:noProof/>
          <w:rPrChange w:id="10628" w:author="Peto" w:date="2018-06-14T07:18:00Z">
            <w:rPr/>
          </w:rPrChange>
        </w:rPr>
        <w:fldChar w:fldCharType="begin"/>
      </w:r>
      <w:r w:rsidR="008B52DD" w:rsidRPr="00A82009">
        <w:rPr>
          <w:noProof/>
          <w:rPrChange w:id="10629" w:author="Peto" w:date="2018-06-14T07:18:00Z">
            <w:rPr/>
          </w:rPrChange>
        </w:rPr>
        <w:instrText xml:space="preserve"> REF _Ref513920337 \h </w:instrText>
      </w:r>
      <w:r w:rsidR="008B52DD" w:rsidRPr="00A82009">
        <w:rPr>
          <w:noProof/>
          <w:rPrChange w:id="10630" w:author="Peto" w:date="2018-06-14T07:18:00Z">
            <w:rPr>
              <w:noProof/>
            </w:rPr>
          </w:rPrChange>
        </w:rPr>
      </w:r>
      <w:r w:rsidR="008B52DD" w:rsidRPr="00A82009">
        <w:rPr>
          <w:noProof/>
          <w:rPrChange w:id="10631" w:author="Peto" w:date="2018-06-14T07:18:00Z">
            <w:rPr/>
          </w:rPrChange>
        </w:rPr>
        <w:fldChar w:fldCharType="separate"/>
      </w:r>
      <w:r w:rsidR="00F95B9C" w:rsidRPr="00A82009">
        <w:rPr>
          <w:noProof/>
          <w:rPrChange w:id="10632" w:author="Peto" w:date="2018-06-14T07:18:00Z">
            <w:rPr/>
          </w:rPrChange>
        </w:rPr>
        <w:t>Tabuľka 13</w:t>
      </w:r>
      <w:r w:rsidR="008B52DD" w:rsidRPr="00A82009">
        <w:rPr>
          <w:noProof/>
          <w:rPrChange w:id="10633" w:author="Peto" w:date="2018-06-14T07:18:00Z">
            <w:rPr/>
          </w:rPrChange>
        </w:rPr>
        <w:fldChar w:fldCharType="end"/>
      </w:r>
      <w:r w:rsidRPr="00A82009">
        <w:rPr>
          <w:noProof/>
          <w:rPrChange w:id="10634" w:author="Peto" w:date="2018-06-14T07:18:00Z">
            <w:rPr/>
          </w:rPrChange>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A82009"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A82009" w:rsidRDefault="00CE547F" w:rsidP="00452ADC">
            <w:pPr>
              <w:overflowPunct/>
              <w:autoSpaceDE/>
              <w:autoSpaceDN/>
              <w:adjustRightInd/>
              <w:spacing w:line="240" w:lineRule="auto"/>
              <w:textAlignment w:val="auto"/>
              <w:rPr>
                <w:noProof/>
                <w:sz w:val="20"/>
                <w:szCs w:val="24"/>
                <w:rPrChange w:id="10635" w:author="Peto" w:date="2018-06-14T07:18:00Z">
                  <w:rPr>
                    <w:sz w:val="20"/>
                    <w:szCs w:val="24"/>
                  </w:rPr>
                </w:rPrChange>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20"/>
                <w:rPrChange w:id="10636" w:author="Peto" w:date="2018-06-14T07:18:00Z">
                  <w:rPr>
                    <w:rFonts w:ascii="Arial" w:hAnsi="Arial" w:cs="Arial"/>
                    <w:b/>
                    <w:bCs/>
                    <w:color w:val="000000"/>
                    <w:sz w:val="20"/>
                  </w:rPr>
                </w:rPrChange>
              </w:rPr>
            </w:pPr>
            <w:r w:rsidRPr="00A82009">
              <w:rPr>
                <w:rFonts w:ascii="Arial" w:hAnsi="Arial" w:cs="Arial"/>
                <w:b/>
                <w:bCs/>
                <w:noProof/>
                <w:color w:val="000000"/>
                <w:sz w:val="20"/>
                <w:rPrChange w:id="10637" w:author="Peto" w:date="2018-06-14T07:18:00Z">
                  <w:rPr>
                    <w:rFonts w:ascii="Arial" w:hAnsi="Arial" w:cs="Arial"/>
                    <w:b/>
                    <w:bCs/>
                    <w:color w:val="000000"/>
                    <w:sz w:val="20"/>
                  </w:rPr>
                </w:rPrChange>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20"/>
                <w:rPrChange w:id="10638" w:author="Peto" w:date="2018-06-14T07:18:00Z">
                  <w:rPr>
                    <w:rFonts w:ascii="Arial" w:hAnsi="Arial" w:cs="Arial"/>
                    <w:b/>
                    <w:bCs/>
                    <w:color w:val="000000"/>
                    <w:sz w:val="20"/>
                  </w:rPr>
                </w:rPrChange>
              </w:rPr>
            </w:pPr>
            <w:r w:rsidRPr="00A82009">
              <w:rPr>
                <w:rFonts w:ascii="Arial" w:hAnsi="Arial" w:cs="Arial"/>
                <w:b/>
                <w:bCs/>
                <w:noProof/>
                <w:color w:val="000000"/>
                <w:sz w:val="20"/>
                <w:rPrChange w:id="10639" w:author="Peto" w:date="2018-06-14T07:18:00Z">
                  <w:rPr>
                    <w:rFonts w:ascii="Arial" w:hAnsi="Arial" w:cs="Arial"/>
                    <w:b/>
                    <w:bCs/>
                    <w:color w:val="000000"/>
                    <w:sz w:val="20"/>
                  </w:rPr>
                </w:rPrChange>
              </w:rPr>
              <w:t>Spontánne dýchanie</w:t>
            </w:r>
          </w:p>
        </w:tc>
      </w:tr>
      <w:tr w:rsidR="00CE547F" w:rsidRPr="00A82009"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A82009" w:rsidRDefault="00CE547F" w:rsidP="00452ADC">
            <w:pPr>
              <w:overflowPunct/>
              <w:autoSpaceDE/>
              <w:autoSpaceDN/>
              <w:adjustRightInd/>
              <w:spacing w:line="240" w:lineRule="auto"/>
              <w:textAlignment w:val="auto"/>
              <w:rPr>
                <w:noProof/>
                <w:sz w:val="20"/>
                <w:szCs w:val="24"/>
                <w:rPrChange w:id="10640" w:author="Peto" w:date="2018-06-14T07:18:00Z">
                  <w:rPr>
                    <w:sz w:val="20"/>
                    <w:szCs w:val="24"/>
                  </w:rPr>
                </w:rPrChange>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0641"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0642" w:author="Peto" w:date="2018-06-14T07:18:00Z">
                  <w:rPr>
                    <w:rFonts w:ascii="Arial" w:hAnsi="Arial" w:cs="Arial"/>
                    <w:b/>
                    <w:bCs/>
                    <w:color w:val="000000"/>
                    <w:sz w:val="16"/>
                    <w:szCs w:val="16"/>
                  </w:rPr>
                </w:rPrChange>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0643"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0644" w:author="Peto" w:date="2018-06-14T07:18:00Z">
                  <w:rPr>
                    <w:rFonts w:ascii="Arial" w:hAnsi="Arial" w:cs="Arial"/>
                    <w:b/>
                    <w:bCs/>
                    <w:color w:val="000000"/>
                    <w:sz w:val="16"/>
                    <w:szCs w:val="16"/>
                  </w:rPr>
                </w:rPrChange>
              </w:rPr>
              <w:t>PS (PAR-RESP; s)</w:t>
            </w:r>
          </w:p>
        </w:tc>
        <w:tc>
          <w:tcPr>
            <w:tcW w:w="1400" w:type="dxa"/>
            <w:tcBorders>
              <w:top w:val="nil"/>
              <w:left w:val="nil"/>
              <w:bottom w:val="nil"/>
              <w:right w:val="nil"/>
            </w:tcBorders>
            <w:shd w:val="clear" w:color="auto" w:fill="auto"/>
            <w:vAlign w:val="center"/>
            <w:hideMark/>
          </w:tcPr>
          <w:p w14:paraId="247E7C30"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0645"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0646" w:author="Peto" w:date="2018-06-14T07:18:00Z">
                  <w:rPr>
                    <w:rFonts w:ascii="Arial" w:hAnsi="Arial" w:cs="Arial"/>
                    <w:b/>
                    <w:bCs/>
                    <w:color w:val="000000"/>
                    <w:sz w:val="16"/>
                    <w:szCs w:val="16"/>
                  </w:rPr>
                </w:rPrChange>
              </w:rPr>
              <w:t>C (PAR-RESP)</w:t>
            </w:r>
          </w:p>
        </w:tc>
        <w:tc>
          <w:tcPr>
            <w:tcW w:w="1400" w:type="dxa"/>
            <w:tcBorders>
              <w:top w:val="nil"/>
              <w:left w:val="nil"/>
              <w:bottom w:val="nil"/>
              <w:right w:val="nil"/>
            </w:tcBorders>
            <w:shd w:val="clear" w:color="auto" w:fill="auto"/>
            <w:vAlign w:val="center"/>
            <w:hideMark/>
          </w:tcPr>
          <w:p w14:paraId="236EF88F"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0647"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0648" w:author="Peto" w:date="2018-06-14T07:18:00Z">
                  <w:rPr>
                    <w:rFonts w:ascii="Arial" w:hAnsi="Arial" w:cs="Arial"/>
                    <w:b/>
                    <w:bCs/>
                    <w:color w:val="000000"/>
                    <w:sz w:val="16"/>
                    <w:szCs w:val="16"/>
                  </w:rPr>
                </w:rPrChange>
              </w:rPr>
              <w:t>PS (PAR-RESP; s)</w:t>
            </w:r>
          </w:p>
        </w:tc>
      </w:tr>
      <w:tr w:rsidR="00CE547F" w:rsidRPr="00A82009"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4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50"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651" w:author="Peto" w:date="2018-06-14T07:18:00Z">
                  <w:rPr>
                    <w:rFonts w:ascii="Arial" w:hAnsi="Arial" w:cs="Arial"/>
                    <w:color w:val="000000"/>
                    <w:sz w:val="16"/>
                    <w:szCs w:val="16"/>
                    <w:vertAlign w:val="subscript"/>
                  </w:rPr>
                </w:rPrChange>
              </w:rPr>
              <w:t xml:space="preserve">3 </w:t>
            </w:r>
            <w:r w:rsidRPr="00A82009">
              <w:rPr>
                <w:rFonts w:ascii="Calibri" w:hAnsi="Calibri" w:cs="Calibri"/>
                <w:noProof/>
                <w:color w:val="000000"/>
                <w:sz w:val="16"/>
                <w:szCs w:val="16"/>
                <w:rPrChange w:id="10652" w:author="Peto" w:date="2018-06-14T07:18:00Z">
                  <w:rPr>
                    <w:rFonts w:ascii="Calibri" w:hAnsi="Calibri" w:cs="Calibri"/>
                    <w:color w:val="000000"/>
                    <w:sz w:val="16"/>
                    <w:szCs w:val="16"/>
                  </w:rPr>
                </w:rPrChange>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5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54" w:author="Peto" w:date="2018-06-14T07:18:00Z">
                  <w:rPr>
                    <w:rFonts w:ascii="Arial" w:hAnsi="Arial" w:cs="Arial"/>
                    <w:color w:val="000000"/>
                    <w:sz w:val="16"/>
                    <w:szCs w:val="16"/>
                  </w:rPr>
                </w:rPrChange>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5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56" w:author="Peto" w:date="2018-06-14T07:18:00Z">
                  <w:rPr>
                    <w:rFonts w:ascii="Arial" w:hAnsi="Arial" w:cs="Arial"/>
                    <w:color w:val="000000"/>
                    <w:sz w:val="16"/>
                    <w:szCs w:val="16"/>
                  </w:rPr>
                </w:rPrChange>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5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58" w:author="Peto" w:date="2018-06-14T07:18:00Z">
                  <w:rPr>
                    <w:rFonts w:ascii="Arial" w:hAnsi="Arial" w:cs="Arial"/>
                    <w:color w:val="000000"/>
                    <w:sz w:val="16"/>
                    <w:szCs w:val="16"/>
                  </w:rPr>
                </w:rPrChange>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5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60" w:author="Peto" w:date="2018-06-14T07:18:00Z">
                  <w:rPr>
                    <w:rFonts w:ascii="Arial" w:hAnsi="Arial" w:cs="Arial"/>
                    <w:color w:val="000000"/>
                    <w:sz w:val="16"/>
                    <w:szCs w:val="16"/>
                  </w:rPr>
                </w:rPrChange>
              </w:rPr>
              <w:t>0.00 (0.00; 0.00)</w:t>
            </w:r>
          </w:p>
        </w:tc>
      </w:tr>
      <w:tr w:rsidR="00CE547F" w:rsidRPr="00A82009"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6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62"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663" w:author="Peto" w:date="2018-06-14T07:18:00Z">
                  <w:rPr>
                    <w:rFonts w:ascii="Arial" w:hAnsi="Arial" w:cs="Arial"/>
                    <w:color w:val="000000"/>
                    <w:sz w:val="16"/>
                    <w:szCs w:val="16"/>
                    <w:vertAlign w:val="subscript"/>
                  </w:rPr>
                </w:rPrChange>
              </w:rPr>
              <w:t xml:space="preserve">4 </w:t>
            </w:r>
            <w:r w:rsidRPr="00A82009">
              <w:rPr>
                <w:rFonts w:ascii="Calibri" w:hAnsi="Calibri" w:cs="Calibri"/>
                <w:noProof/>
                <w:color w:val="000000"/>
                <w:sz w:val="16"/>
                <w:szCs w:val="16"/>
                <w:rPrChange w:id="10664"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428DFF7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6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66" w:author="Peto" w:date="2018-06-14T07:18:00Z">
                  <w:rPr>
                    <w:rFonts w:ascii="Arial" w:hAnsi="Arial" w:cs="Arial"/>
                    <w:color w:val="000000"/>
                    <w:sz w:val="16"/>
                    <w:szCs w:val="16"/>
                  </w:rPr>
                </w:rPrChange>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6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68" w:author="Peto" w:date="2018-06-14T07:18:00Z">
                  <w:rPr>
                    <w:rFonts w:ascii="Arial" w:hAnsi="Arial" w:cs="Arial"/>
                    <w:color w:val="000000"/>
                    <w:sz w:val="16"/>
                    <w:szCs w:val="16"/>
                  </w:rPr>
                </w:rPrChange>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6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70" w:author="Peto" w:date="2018-06-14T07:18:00Z">
                  <w:rPr>
                    <w:rFonts w:ascii="Arial" w:hAnsi="Arial" w:cs="Arial"/>
                    <w:color w:val="000000"/>
                    <w:sz w:val="16"/>
                    <w:szCs w:val="16"/>
                  </w:rPr>
                </w:rPrChange>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72" w:author="Peto" w:date="2018-06-14T07:18:00Z">
                  <w:rPr>
                    <w:rFonts w:ascii="Arial" w:hAnsi="Arial" w:cs="Arial"/>
                    <w:color w:val="000000"/>
                    <w:sz w:val="16"/>
                    <w:szCs w:val="16"/>
                  </w:rPr>
                </w:rPrChange>
              </w:rPr>
              <w:t>0.00 (0.00; 0.00)</w:t>
            </w:r>
          </w:p>
        </w:tc>
      </w:tr>
      <w:tr w:rsidR="00CE547F" w:rsidRPr="00A82009"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74"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675" w:author="Peto" w:date="2018-06-14T07:18:00Z">
                  <w:rPr>
                    <w:rFonts w:ascii="Arial" w:hAnsi="Arial" w:cs="Arial"/>
                    <w:color w:val="000000"/>
                    <w:sz w:val="16"/>
                    <w:szCs w:val="16"/>
                    <w:vertAlign w:val="subscript"/>
                  </w:rPr>
                </w:rPrChange>
              </w:rPr>
              <w:t xml:space="preserve">1 </w:t>
            </w:r>
            <w:r w:rsidRPr="00A82009">
              <w:rPr>
                <w:rFonts w:ascii="Calibri" w:hAnsi="Calibri" w:cs="Calibri"/>
                <w:noProof/>
                <w:color w:val="000000"/>
                <w:sz w:val="16"/>
                <w:szCs w:val="16"/>
                <w:rPrChange w:id="10676"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323B7840"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78" w:author="Peto" w:date="2018-06-14T07:18:00Z">
                  <w:rPr>
                    <w:rFonts w:ascii="Arial" w:hAnsi="Arial" w:cs="Arial"/>
                    <w:color w:val="000000"/>
                    <w:sz w:val="16"/>
                    <w:szCs w:val="16"/>
                  </w:rPr>
                </w:rPrChange>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80" w:author="Peto" w:date="2018-06-14T07:18:00Z">
                  <w:rPr>
                    <w:rFonts w:ascii="Arial" w:hAnsi="Arial" w:cs="Arial"/>
                    <w:color w:val="000000"/>
                    <w:sz w:val="16"/>
                    <w:szCs w:val="16"/>
                  </w:rPr>
                </w:rPrChange>
              </w:rPr>
              <w:t>5.10 (5.00; 5.30)</w:t>
            </w:r>
          </w:p>
        </w:tc>
        <w:tc>
          <w:tcPr>
            <w:tcW w:w="1400" w:type="dxa"/>
            <w:tcBorders>
              <w:top w:val="nil"/>
              <w:left w:val="nil"/>
              <w:bottom w:val="nil"/>
              <w:right w:val="nil"/>
            </w:tcBorders>
            <w:shd w:val="clear" w:color="auto" w:fill="auto"/>
            <w:vAlign w:val="center"/>
            <w:hideMark/>
          </w:tcPr>
          <w:p w14:paraId="27AE046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82" w:author="Peto" w:date="2018-06-14T07:18:00Z">
                  <w:rPr>
                    <w:rFonts w:ascii="Arial" w:hAnsi="Arial" w:cs="Arial"/>
                    <w:color w:val="000000"/>
                    <w:sz w:val="16"/>
                    <w:szCs w:val="16"/>
                  </w:rPr>
                </w:rPrChange>
              </w:rPr>
              <w:t>0.29 (0.06; 0.46)</w:t>
            </w:r>
          </w:p>
        </w:tc>
        <w:tc>
          <w:tcPr>
            <w:tcW w:w="1400" w:type="dxa"/>
            <w:tcBorders>
              <w:top w:val="nil"/>
              <w:left w:val="nil"/>
              <w:bottom w:val="nil"/>
              <w:right w:val="nil"/>
            </w:tcBorders>
            <w:shd w:val="clear" w:color="auto" w:fill="auto"/>
            <w:vAlign w:val="center"/>
            <w:hideMark/>
          </w:tcPr>
          <w:p w14:paraId="59EA8EF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84" w:author="Peto" w:date="2018-06-14T07:18:00Z">
                  <w:rPr>
                    <w:rFonts w:ascii="Arial" w:hAnsi="Arial" w:cs="Arial"/>
                    <w:color w:val="000000"/>
                    <w:sz w:val="16"/>
                    <w:szCs w:val="16"/>
                  </w:rPr>
                </w:rPrChange>
              </w:rPr>
              <w:t>3.45 (2.60; 5.40)</w:t>
            </w:r>
          </w:p>
        </w:tc>
      </w:tr>
      <w:tr w:rsidR="00CE547F" w:rsidRPr="00A82009"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8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86"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687" w:author="Peto" w:date="2018-06-14T07:18:00Z">
                  <w:rPr>
                    <w:rFonts w:ascii="Arial" w:hAnsi="Arial" w:cs="Arial"/>
                    <w:color w:val="000000"/>
                    <w:sz w:val="16"/>
                    <w:szCs w:val="16"/>
                    <w:vertAlign w:val="subscript"/>
                  </w:rPr>
                </w:rPrChange>
              </w:rPr>
              <w:t xml:space="preserve">2 </w:t>
            </w:r>
            <w:r w:rsidRPr="00A82009">
              <w:rPr>
                <w:rFonts w:ascii="Calibri" w:hAnsi="Calibri" w:cs="Calibri"/>
                <w:noProof/>
                <w:color w:val="000000"/>
                <w:sz w:val="16"/>
                <w:szCs w:val="16"/>
                <w:rPrChange w:id="10688"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6081ABE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90" w:author="Peto" w:date="2018-06-14T07:18:00Z">
                  <w:rPr>
                    <w:rFonts w:ascii="Arial" w:hAnsi="Arial" w:cs="Arial"/>
                    <w:color w:val="000000"/>
                    <w:sz w:val="16"/>
                    <w:szCs w:val="16"/>
                  </w:rPr>
                </w:rPrChange>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92" w:author="Peto" w:date="2018-06-14T07:18:00Z">
                  <w:rPr>
                    <w:rFonts w:ascii="Arial" w:hAnsi="Arial" w:cs="Arial"/>
                    <w:color w:val="000000"/>
                    <w:sz w:val="16"/>
                    <w:szCs w:val="16"/>
                  </w:rPr>
                </w:rPrChange>
              </w:rPr>
              <w:t>5.10 (5.00; 5.30)</w:t>
            </w:r>
          </w:p>
        </w:tc>
        <w:tc>
          <w:tcPr>
            <w:tcW w:w="1400" w:type="dxa"/>
            <w:tcBorders>
              <w:top w:val="nil"/>
              <w:left w:val="nil"/>
              <w:bottom w:val="nil"/>
              <w:right w:val="nil"/>
            </w:tcBorders>
            <w:shd w:val="clear" w:color="auto" w:fill="auto"/>
            <w:vAlign w:val="center"/>
            <w:hideMark/>
          </w:tcPr>
          <w:p w14:paraId="4508568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9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94" w:author="Peto" w:date="2018-06-14T07:18:00Z">
                  <w:rPr>
                    <w:rFonts w:ascii="Arial" w:hAnsi="Arial" w:cs="Arial"/>
                    <w:color w:val="000000"/>
                    <w:sz w:val="16"/>
                    <w:szCs w:val="16"/>
                  </w:rPr>
                </w:rPrChange>
              </w:rPr>
              <w:t>0.26 (0.15; 0.46)</w:t>
            </w:r>
          </w:p>
        </w:tc>
        <w:tc>
          <w:tcPr>
            <w:tcW w:w="1400" w:type="dxa"/>
            <w:tcBorders>
              <w:top w:val="nil"/>
              <w:left w:val="nil"/>
              <w:bottom w:val="nil"/>
              <w:right w:val="nil"/>
            </w:tcBorders>
            <w:shd w:val="clear" w:color="auto" w:fill="auto"/>
            <w:vAlign w:val="center"/>
            <w:hideMark/>
          </w:tcPr>
          <w:p w14:paraId="6BEC34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9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96" w:author="Peto" w:date="2018-06-14T07:18:00Z">
                  <w:rPr>
                    <w:rFonts w:ascii="Arial" w:hAnsi="Arial" w:cs="Arial"/>
                    <w:color w:val="000000"/>
                    <w:sz w:val="16"/>
                    <w:szCs w:val="16"/>
                  </w:rPr>
                </w:rPrChange>
              </w:rPr>
              <w:t>3.30 (2.60; 4.80)</w:t>
            </w:r>
          </w:p>
        </w:tc>
      </w:tr>
      <w:tr w:rsidR="00CE547F" w:rsidRPr="00A82009"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9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98"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699" w:author="Peto" w:date="2018-06-14T07:18:00Z">
                  <w:rPr>
                    <w:rFonts w:ascii="Arial" w:hAnsi="Arial" w:cs="Arial"/>
                    <w:color w:val="000000"/>
                    <w:sz w:val="16"/>
                    <w:szCs w:val="16"/>
                    <w:vertAlign w:val="subscript"/>
                  </w:rPr>
                </w:rPrChange>
              </w:rPr>
              <w:t xml:space="preserve">13 </w:t>
            </w:r>
            <w:r w:rsidRPr="00A82009">
              <w:rPr>
                <w:rFonts w:ascii="Calibri" w:hAnsi="Calibri" w:cs="Calibri"/>
                <w:noProof/>
                <w:color w:val="000000"/>
                <w:sz w:val="16"/>
                <w:szCs w:val="16"/>
                <w:rPrChange w:id="10700"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466897D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0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02" w:author="Peto" w:date="2018-06-14T07:18:00Z">
                  <w:rPr>
                    <w:rFonts w:ascii="Arial" w:hAnsi="Arial" w:cs="Arial"/>
                    <w:color w:val="000000"/>
                    <w:sz w:val="16"/>
                    <w:szCs w:val="16"/>
                  </w:rPr>
                </w:rPrChange>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0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04" w:author="Peto" w:date="2018-06-14T07:18:00Z">
                  <w:rPr>
                    <w:rFonts w:ascii="Arial" w:hAnsi="Arial" w:cs="Arial"/>
                    <w:color w:val="000000"/>
                    <w:sz w:val="16"/>
                    <w:szCs w:val="16"/>
                  </w:rPr>
                </w:rPrChange>
              </w:rPr>
              <w:t>4.75 (4.00; 5.00)</w:t>
            </w:r>
          </w:p>
        </w:tc>
        <w:tc>
          <w:tcPr>
            <w:tcW w:w="1400" w:type="dxa"/>
            <w:tcBorders>
              <w:top w:val="nil"/>
              <w:left w:val="nil"/>
              <w:bottom w:val="nil"/>
              <w:right w:val="nil"/>
            </w:tcBorders>
            <w:shd w:val="clear" w:color="auto" w:fill="auto"/>
            <w:vAlign w:val="center"/>
            <w:hideMark/>
          </w:tcPr>
          <w:p w14:paraId="50D5B26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0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06" w:author="Peto" w:date="2018-06-14T07:18:00Z">
                  <w:rPr>
                    <w:rFonts w:ascii="Arial" w:hAnsi="Arial" w:cs="Arial"/>
                    <w:color w:val="000000"/>
                    <w:sz w:val="16"/>
                    <w:szCs w:val="16"/>
                  </w:rPr>
                </w:rPrChange>
              </w:rPr>
              <w:t>0.18 (0.04; 0.42)</w:t>
            </w:r>
          </w:p>
        </w:tc>
        <w:tc>
          <w:tcPr>
            <w:tcW w:w="1400" w:type="dxa"/>
            <w:tcBorders>
              <w:top w:val="nil"/>
              <w:left w:val="nil"/>
              <w:bottom w:val="nil"/>
              <w:right w:val="nil"/>
            </w:tcBorders>
            <w:shd w:val="clear" w:color="auto" w:fill="auto"/>
            <w:vAlign w:val="center"/>
            <w:hideMark/>
          </w:tcPr>
          <w:p w14:paraId="312B30A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0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08" w:author="Peto" w:date="2018-06-14T07:18:00Z">
                  <w:rPr>
                    <w:rFonts w:ascii="Arial" w:hAnsi="Arial" w:cs="Arial"/>
                    <w:color w:val="000000"/>
                    <w:sz w:val="16"/>
                    <w:szCs w:val="16"/>
                  </w:rPr>
                </w:rPrChange>
              </w:rPr>
              <w:t>3.10 (2.10; 3.90)</w:t>
            </w:r>
          </w:p>
        </w:tc>
      </w:tr>
      <w:tr w:rsidR="00CE547F" w:rsidRPr="00A82009"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0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10"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11" w:author="Peto" w:date="2018-06-14T07:18:00Z">
                  <w:rPr>
                    <w:rFonts w:ascii="Arial" w:hAnsi="Arial" w:cs="Arial"/>
                    <w:color w:val="000000"/>
                    <w:sz w:val="16"/>
                    <w:szCs w:val="16"/>
                    <w:vertAlign w:val="subscript"/>
                  </w:rPr>
                </w:rPrChange>
              </w:rPr>
              <w:t xml:space="preserve">14 </w:t>
            </w:r>
            <w:r w:rsidRPr="00A82009">
              <w:rPr>
                <w:rFonts w:ascii="Calibri" w:hAnsi="Calibri" w:cs="Calibri"/>
                <w:noProof/>
                <w:color w:val="000000"/>
                <w:sz w:val="16"/>
                <w:szCs w:val="16"/>
                <w:rPrChange w:id="10712"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3C2FA6C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1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14" w:author="Peto" w:date="2018-06-14T07:18:00Z">
                  <w:rPr>
                    <w:rFonts w:ascii="Arial" w:hAnsi="Arial" w:cs="Arial"/>
                    <w:color w:val="000000"/>
                    <w:sz w:val="16"/>
                    <w:szCs w:val="16"/>
                  </w:rPr>
                </w:rPrChange>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1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16" w:author="Peto" w:date="2018-06-14T07:18:00Z">
                  <w:rPr>
                    <w:rFonts w:ascii="Arial" w:hAnsi="Arial" w:cs="Arial"/>
                    <w:color w:val="000000"/>
                    <w:sz w:val="16"/>
                    <w:szCs w:val="16"/>
                  </w:rPr>
                </w:rPrChange>
              </w:rPr>
              <w:t>5.00 (4.60; 5.20)</w:t>
            </w:r>
          </w:p>
        </w:tc>
        <w:tc>
          <w:tcPr>
            <w:tcW w:w="1400" w:type="dxa"/>
            <w:tcBorders>
              <w:top w:val="nil"/>
              <w:left w:val="nil"/>
              <w:bottom w:val="nil"/>
              <w:right w:val="nil"/>
            </w:tcBorders>
            <w:shd w:val="clear" w:color="auto" w:fill="auto"/>
            <w:vAlign w:val="center"/>
            <w:hideMark/>
          </w:tcPr>
          <w:p w14:paraId="44CDB8C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1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18" w:author="Peto" w:date="2018-06-14T07:18:00Z">
                  <w:rPr>
                    <w:rFonts w:ascii="Arial" w:hAnsi="Arial" w:cs="Arial"/>
                    <w:color w:val="000000"/>
                    <w:sz w:val="16"/>
                    <w:szCs w:val="16"/>
                  </w:rPr>
                </w:rPrChange>
              </w:rPr>
              <w:t>0.11 (-0.01; 0.32)</w:t>
            </w:r>
          </w:p>
        </w:tc>
        <w:tc>
          <w:tcPr>
            <w:tcW w:w="1400" w:type="dxa"/>
            <w:tcBorders>
              <w:top w:val="nil"/>
              <w:left w:val="nil"/>
              <w:bottom w:val="nil"/>
              <w:right w:val="nil"/>
            </w:tcBorders>
            <w:shd w:val="clear" w:color="auto" w:fill="auto"/>
            <w:vAlign w:val="center"/>
            <w:hideMark/>
          </w:tcPr>
          <w:p w14:paraId="2336F7F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1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20" w:author="Peto" w:date="2018-06-14T07:18:00Z">
                  <w:rPr>
                    <w:rFonts w:ascii="Arial" w:hAnsi="Arial" w:cs="Arial"/>
                    <w:color w:val="000000"/>
                    <w:sz w:val="16"/>
                    <w:szCs w:val="16"/>
                  </w:rPr>
                </w:rPrChange>
              </w:rPr>
              <w:t>3.30 (2.50; 4.70)</w:t>
            </w:r>
          </w:p>
        </w:tc>
      </w:tr>
      <w:tr w:rsidR="00CE547F" w:rsidRPr="00A82009"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2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22"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23" w:author="Peto" w:date="2018-06-14T07:18:00Z">
                  <w:rPr>
                    <w:rFonts w:ascii="Arial" w:hAnsi="Arial" w:cs="Arial"/>
                    <w:color w:val="000000"/>
                    <w:sz w:val="16"/>
                    <w:szCs w:val="16"/>
                    <w:vertAlign w:val="subscript"/>
                  </w:rPr>
                </w:rPrChange>
              </w:rPr>
              <w:t xml:space="preserve">15 </w:t>
            </w:r>
            <w:r w:rsidRPr="00A82009">
              <w:rPr>
                <w:rFonts w:ascii="Calibri" w:hAnsi="Calibri" w:cs="Calibri"/>
                <w:noProof/>
                <w:color w:val="000000"/>
                <w:sz w:val="16"/>
                <w:szCs w:val="16"/>
                <w:rPrChange w:id="10724"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085AB9B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2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26" w:author="Peto" w:date="2018-06-14T07:18:00Z">
                  <w:rPr>
                    <w:rFonts w:ascii="Arial" w:hAnsi="Arial" w:cs="Arial"/>
                    <w:color w:val="000000"/>
                    <w:sz w:val="16"/>
                    <w:szCs w:val="16"/>
                  </w:rPr>
                </w:rPrChange>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28" w:author="Peto" w:date="2018-06-14T07:18:00Z">
                  <w:rPr>
                    <w:rFonts w:ascii="Arial" w:hAnsi="Arial" w:cs="Arial"/>
                    <w:color w:val="000000"/>
                    <w:sz w:val="16"/>
                    <w:szCs w:val="16"/>
                  </w:rPr>
                </w:rPrChange>
              </w:rPr>
              <w:t>4.95 (4.50; 5.20)</w:t>
            </w:r>
          </w:p>
        </w:tc>
        <w:tc>
          <w:tcPr>
            <w:tcW w:w="1400" w:type="dxa"/>
            <w:tcBorders>
              <w:top w:val="nil"/>
              <w:left w:val="nil"/>
              <w:bottom w:val="nil"/>
              <w:right w:val="nil"/>
            </w:tcBorders>
            <w:shd w:val="clear" w:color="auto" w:fill="auto"/>
            <w:vAlign w:val="center"/>
            <w:hideMark/>
          </w:tcPr>
          <w:p w14:paraId="2A8F0D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30" w:author="Peto" w:date="2018-06-14T07:18:00Z">
                  <w:rPr>
                    <w:rFonts w:ascii="Arial" w:hAnsi="Arial" w:cs="Arial"/>
                    <w:color w:val="000000"/>
                    <w:sz w:val="16"/>
                    <w:szCs w:val="16"/>
                  </w:rPr>
                </w:rPrChange>
              </w:rPr>
              <w:t>0.23 (0.05; 0.33)</w:t>
            </w:r>
          </w:p>
        </w:tc>
        <w:tc>
          <w:tcPr>
            <w:tcW w:w="1400" w:type="dxa"/>
            <w:tcBorders>
              <w:top w:val="nil"/>
              <w:left w:val="nil"/>
              <w:bottom w:val="nil"/>
              <w:right w:val="nil"/>
            </w:tcBorders>
            <w:shd w:val="clear" w:color="auto" w:fill="auto"/>
            <w:vAlign w:val="center"/>
            <w:hideMark/>
          </w:tcPr>
          <w:p w14:paraId="4D08D22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32" w:author="Peto" w:date="2018-06-14T07:18:00Z">
                  <w:rPr>
                    <w:rFonts w:ascii="Arial" w:hAnsi="Arial" w:cs="Arial"/>
                    <w:color w:val="000000"/>
                    <w:sz w:val="16"/>
                    <w:szCs w:val="16"/>
                  </w:rPr>
                </w:rPrChange>
              </w:rPr>
              <w:t>3.55 (2.50; 5.90)</w:t>
            </w:r>
          </w:p>
        </w:tc>
      </w:tr>
      <w:tr w:rsidR="00CE547F" w:rsidRPr="00A82009"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34"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35" w:author="Peto" w:date="2018-06-14T07:18:00Z">
                  <w:rPr>
                    <w:rFonts w:ascii="Arial" w:hAnsi="Arial" w:cs="Arial"/>
                    <w:color w:val="000000"/>
                    <w:sz w:val="16"/>
                    <w:szCs w:val="16"/>
                    <w:vertAlign w:val="subscript"/>
                  </w:rPr>
                </w:rPrChange>
              </w:rPr>
              <w:t xml:space="preserve">16 </w:t>
            </w:r>
            <w:r w:rsidRPr="00A82009">
              <w:rPr>
                <w:rFonts w:ascii="Calibri" w:hAnsi="Calibri" w:cs="Calibri"/>
                <w:noProof/>
                <w:color w:val="000000"/>
                <w:sz w:val="16"/>
                <w:szCs w:val="16"/>
                <w:rPrChange w:id="10736"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auto" w:fill="auto"/>
            <w:vAlign w:val="center"/>
            <w:hideMark/>
          </w:tcPr>
          <w:p w14:paraId="3554661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3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38" w:author="Peto" w:date="2018-06-14T07:18:00Z">
                  <w:rPr>
                    <w:rFonts w:ascii="Arial" w:hAnsi="Arial" w:cs="Arial"/>
                    <w:color w:val="000000"/>
                    <w:sz w:val="16"/>
                    <w:szCs w:val="16"/>
                  </w:rPr>
                </w:rPrChange>
              </w:rPr>
              <w:t>-0.45 (0.30; 0.64)</w:t>
            </w:r>
          </w:p>
        </w:tc>
        <w:tc>
          <w:tcPr>
            <w:tcW w:w="1400" w:type="dxa"/>
            <w:tcBorders>
              <w:top w:val="nil"/>
              <w:left w:val="nil"/>
              <w:bottom w:val="nil"/>
              <w:right w:val="nil"/>
            </w:tcBorders>
            <w:shd w:val="clear" w:color="auto" w:fill="auto"/>
            <w:vAlign w:val="center"/>
            <w:hideMark/>
          </w:tcPr>
          <w:p w14:paraId="01DCC69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40" w:author="Peto" w:date="2018-06-14T07:18:00Z">
                  <w:rPr>
                    <w:rFonts w:ascii="Arial" w:hAnsi="Arial" w:cs="Arial"/>
                    <w:color w:val="000000"/>
                    <w:sz w:val="16"/>
                    <w:szCs w:val="16"/>
                  </w:rPr>
                </w:rPrChange>
              </w:rPr>
              <w:t>4.90 (4.10; 5.50)</w:t>
            </w:r>
          </w:p>
        </w:tc>
        <w:tc>
          <w:tcPr>
            <w:tcW w:w="1400" w:type="dxa"/>
            <w:tcBorders>
              <w:top w:val="nil"/>
              <w:left w:val="nil"/>
              <w:bottom w:val="nil"/>
              <w:right w:val="nil"/>
            </w:tcBorders>
            <w:shd w:val="clear" w:color="auto" w:fill="auto"/>
            <w:vAlign w:val="center"/>
            <w:hideMark/>
          </w:tcPr>
          <w:p w14:paraId="0DBB40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42" w:author="Peto" w:date="2018-06-14T07:18:00Z">
                  <w:rPr>
                    <w:rFonts w:ascii="Arial" w:hAnsi="Arial" w:cs="Arial"/>
                    <w:color w:val="000000"/>
                    <w:sz w:val="16"/>
                    <w:szCs w:val="16"/>
                  </w:rPr>
                </w:rPrChange>
              </w:rPr>
              <w:t>0.18 (0.09; 0.35)</w:t>
            </w:r>
          </w:p>
        </w:tc>
        <w:tc>
          <w:tcPr>
            <w:tcW w:w="1400" w:type="dxa"/>
            <w:tcBorders>
              <w:top w:val="nil"/>
              <w:left w:val="nil"/>
              <w:bottom w:val="nil"/>
              <w:right w:val="nil"/>
            </w:tcBorders>
            <w:shd w:val="clear" w:color="auto" w:fill="auto"/>
            <w:vAlign w:val="center"/>
            <w:hideMark/>
          </w:tcPr>
          <w:p w14:paraId="63AA6B8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44" w:author="Peto" w:date="2018-06-14T07:18:00Z">
                  <w:rPr>
                    <w:rFonts w:ascii="Arial" w:hAnsi="Arial" w:cs="Arial"/>
                    <w:color w:val="000000"/>
                    <w:sz w:val="16"/>
                    <w:szCs w:val="16"/>
                  </w:rPr>
                </w:rPrChange>
              </w:rPr>
              <w:t>3.85 (1.10; 7.70)</w:t>
            </w:r>
          </w:p>
        </w:tc>
      </w:tr>
      <w:tr w:rsidR="00CE547F" w:rsidRPr="00A82009"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4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46"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47" w:author="Peto" w:date="2018-06-14T07:18:00Z">
                  <w:rPr>
                    <w:rFonts w:ascii="Arial" w:hAnsi="Arial" w:cs="Arial"/>
                    <w:color w:val="000000"/>
                    <w:sz w:val="16"/>
                    <w:szCs w:val="16"/>
                    <w:vertAlign w:val="subscript"/>
                  </w:rPr>
                </w:rPrChange>
              </w:rPr>
              <w:t xml:space="preserve">5 </w:t>
            </w:r>
            <w:r w:rsidRPr="00A82009">
              <w:rPr>
                <w:rFonts w:ascii="Calibri" w:hAnsi="Calibri" w:cs="Calibri"/>
                <w:noProof/>
                <w:color w:val="000000"/>
                <w:sz w:val="16"/>
                <w:szCs w:val="16"/>
                <w:rPrChange w:id="10748"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41034C0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4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50" w:author="Peto" w:date="2018-06-14T07:18:00Z">
                  <w:rPr>
                    <w:rFonts w:ascii="Arial" w:hAnsi="Arial" w:cs="Arial"/>
                    <w:color w:val="000000"/>
                    <w:sz w:val="16"/>
                    <w:szCs w:val="16"/>
                  </w:rPr>
                </w:rPrChange>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5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52" w:author="Peto" w:date="2018-06-14T07:18:00Z">
                  <w:rPr>
                    <w:rFonts w:ascii="Arial" w:hAnsi="Arial" w:cs="Arial"/>
                    <w:color w:val="000000"/>
                    <w:sz w:val="16"/>
                    <w:szCs w:val="16"/>
                  </w:rPr>
                </w:rPrChange>
              </w:rPr>
              <w:t>5.00 (4.70; 5.10)</w:t>
            </w:r>
          </w:p>
        </w:tc>
        <w:tc>
          <w:tcPr>
            <w:tcW w:w="1400" w:type="dxa"/>
            <w:tcBorders>
              <w:top w:val="nil"/>
              <w:left w:val="nil"/>
              <w:bottom w:val="nil"/>
              <w:right w:val="nil"/>
            </w:tcBorders>
            <w:shd w:val="clear" w:color="auto" w:fill="auto"/>
            <w:vAlign w:val="center"/>
            <w:hideMark/>
          </w:tcPr>
          <w:p w14:paraId="3F2F954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5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54" w:author="Peto" w:date="2018-06-14T07:18:00Z">
                  <w:rPr>
                    <w:rFonts w:ascii="Arial" w:hAnsi="Arial" w:cs="Arial"/>
                    <w:color w:val="000000"/>
                    <w:sz w:val="16"/>
                    <w:szCs w:val="16"/>
                  </w:rPr>
                </w:rPrChange>
              </w:rPr>
              <w:t>0.26 (0.09; 0.42)</w:t>
            </w:r>
          </w:p>
        </w:tc>
        <w:tc>
          <w:tcPr>
            <w:tcW w:w="1400" w:type="dxa"/>
            <w:tcBorders>
              <w:top w:val="nil"/>
              <w:left w:val="nil"/>
              <w:bottom w:val="nil"/>
              <w:right w:val="nil"/>
            </w:tcBorders>
            <w:shd w:val="clear" w:color="auto" w:fill="auto"/>
            <w:vAlign w:val="center"/>
            <w:hideMark/>
          </w:tcPr>
          <w:p w14:paraId="1F7E8C6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5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56" w:author="Peto" w:date="2018-06-14T07:18:00Z">
                  <w:rPr>
                    <w:rFonts w:ascii="Arial" w:hAnsi="Arial" w:cs="Arial"/>
                    <w:color w:val="000000"/>
                    <w:sz w:val="16"/>
                    <w:szCs w:val="16"/>
                  </w:rPr>
                </w:rPrChange>
              </w:rPr>
              <w:t>2.80 (2.40; 4.80)</w:t>
            </w:r>
          </w:p>
        </w:tc>
      </w:tr>
      <w:tr w:rsidR="00CE547F" w:rsidRPr="00A82009"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5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58"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59" w:author="Peto" w:date="2018-06-14T07:18:00Z">
                  <w:rPr>
                    <w:rFonts w:ascii="Arial" w:hAnsi="Arial" w:cs="Arial"/>
                    <w:color w:val="000000"/>
                    <w:sz w:val="16"/>
                    <w:szCs w:val="16"/>
                    <w:vertAlign w:val="subscript"/>
                  </w:rPr>
                </w:rPrChange>
              </w:rPr>
              <w:t xml:space="preserve">6 </w:t>
            </w:r>
            <w:r w:rsidRPr="00A82009">
              <w:rPr>
                <w:rFonts w:ascii="Calibri" w:hAnsi="Calibri" w:cs="Calibri"/>
                <w:noProof/>
                <w:color w:val="000000"/>
                <w:sz w:val="16"/>
                <w:szCs w:val="16"/>
                <w:rPrChange w:id="10760"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15AAC37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6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62" w:author="Peto" w:date="2018-06-14T07:18:00Z">
                  <w:rPr>
                    <w:rFonts w:ascii="Arial" w:hAnsi="Arial" w:cs="Arial"/>
                    <w:color w:val="000000"/>
                    <w:sz w:val="16"/>
                    <w:szCs w:val="16"/>
                  </w:rPr>
                </w:rPrChange>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6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64" w:author="Peto" w:date="2018-06-14T07:18:00Z">
                  <w:rPr>
                    <w:rFonts w:ascii="Arial" w:hAnsi="Arial" w:cs="Arial"/>
                    <w:color w:val="000000"/>
                    <w:sz w:val="16"/>
                    <w:szCs w:val="16"/>
                  </w:rPr>
                </w:rPrChange>
              </w:rPr>
              <w:t>4.90 (4.80; 5.00)</w:t>
            </w:r>
          </w:p>
        </w:tc>
        <w:tc>
          <w:tcPr>
            <w:tcW w:w="1400" w:type="dxa"/>
            <w:tcBorders>
              <w:top w:val="nil"/>
              <w:left w:val="nil"/>
              <w:bottom w:val="nil"/>
              <w:right w:val="nil"/>
            </w:tcBorders>
            <w:shd w:val="clear" w:color="auto" w:fill="auto"/>
            <w:vAlign w:val="center"/>
            <w:hideMark/>
          </w:tcPr>
          <w:p w14:paraId="3D1E46B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6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66" w:author="Peto" w:date="2018-06-14T07:18:00Z">
                  <w:rPr>
                    <w:rFonts w:ascii="Arial" w:hAnsi="Arial" w:cs="Arial"/>
                    <w:color w:val="000000"/>
                    <w:sz w:val="16"/>
                    <w:szCs w:val="16"/>
                  </w:rPr>
                </w:rPrChange>
              </w:rPr>
              <w:t>0.24 (0.04; 0.35)</w:t>
            </w:r>
          </w:p>
        </w:tc>
        <w:tc>
          <w:tcPr>
            <w:tcW w:w="1400" w:type="dxa"/>
            <w:tcBorders>
              <w:top w:val="nil"/>
              <w:left w:val="nil"/>
              <w:bottom w:val="nil"/>
              <w:right w:val="nil"/>
            </w:tcBorders>
            <w:shd w:val="clear" w:color="auto" w:fill="auto"/>
            <w:vAlign w:val="center"/>
            <w:hideMark/>
          </w:tcPr>
          <w:p w14:paraId="4D8BC0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6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68" w:author="Peto" w:date="2018-06-14T07:18:00Z">
                  <w:rPr>
                    <w:rFonts w:ascii="Arial" w:hAnsi="Arial" w:cs="Arial"/>
                    <w:color w:val="000000"/>
                    <w:sz w:val="16"/>
                    <w:szCs w:val="16"/>
                  </w:rPr>
                </w:rPrChange>
              </w:rPr>
              <w:t>2.80 (2.40; 4.80)</w:t>
            </w:r>
          </w:p>
        </w:tc>
      </w:tr>
      <w:tr w:rsidR="00CE547F" w:rsidRPr="00A82009"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6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70"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71" w:author="Peto" w:date="2018-06-14T07:18:00Z">
                  <w:rPr>
                    <w:rFonts w:ascii="Arial" w:hAnsi="Arial" w:cs="Arial"/>
                    <w:color w:val="000000"/>
                    <w:sz w:val="16"/>
                    <w:szCs w:val="16"/>
                    <w:vertAlign w:val="subscript"/>
                  </w:rPr>
                </w:rPrChange>
              </w:rPr>
              <w:t xml:space="preserve">7 </w:t>
            </w:r>
            <w:r w:rsidRPr="00A82009">
              <w:rPr>
                <w:rFonts w:ascii="Calibri" w:hAnsi="Calibri" w:cs="Calibri"/>
                <w:noProof/>
                <w:color w:val="000000"/>
                <w:sz w:val="16"/>
                <w:szCs w:val="16"/>
                <w:rPrChange w:id="10772"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0FF4E24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74" w:author="Peto" w:date="2018-06-14T07:18:00Z">
                  <w:rPr>
                    <w:rFonts w:ascii="Arial" w:hAnsi="Arial" w:cs="Arial"/>
                    <w:color w:val="000000"/>
                    <w:sz w:val="16"/>
                    <w:szCs w:val="16"/>
                  </w:rPr>
                </w:rPrChange>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76" w:author="Peto" w:date="2018-06-14T07:18:00Z">
                  <w:rPr>
                    <w:rFonts w:ascii="Arial" w:hAnsi="Arial" w:cs="Arial"/>
                    <w:color w:val="000000"/>
                    <w:sz w:val="16"/>
                    <w:szCs w:val="16"/>
                  </w:rPr>
                </w:rPrChange>
              </w:rPr>
              <w:t>5.10 (4.90; 5.30)</w:t>
            </w:r>
          </w:p>
        </w:tc>
        <w:tc>
          <w:tcPr>
            <w:tcW w:w="1400" w:type="dxa"/>
            <w:tcBorders>
              <w:top w:val="nil"/>
              <w:left w:val="nil"/>
              <w:bottom w:val="nil"/>
              <w:right w:val="nil"/>
            </w:tcBorders>
            <w:shd w:val="clear" w:color="auto" w:fill="auto"/>
            <w:vAlign w:val="center"/>
            <w:hideMark/>
          </w:tcPr>
          <w:p w14:paraId="3AF6B6A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78" w:author="Peto" w:date="2018-06-14T07:18:00Z">
                  <w:rPr>
                    <w:rFonts w:ascii="Arial" w:hAnsi="Arial" w:cs="Arial"/>
                    <w:color w:val="000000"/>
                    <w:sz w:val="16"/>
                    <w:szCs w:val="16"/>
                  </w:rPr>
                </w:rPrChange>
              </w:rPr>
              <w:t>0.16 (0.00; 0.31)</w:t>
            </w:r>
          </w:p>
        </w:tc>
        <w:tc>
          <w:tcPr>
            <w:tcW w:w="1400" w:type="dxa"/>
            <w:tcBorders>
              <w:top w:val="nil"/>
              <w:left w:val="nil"/>
              <w:bottom w:val="nil"/>
              <w:right w:val="nil"/>
            </w:tcBorders>
            <w:shd w:val="clear" w:color="auto" w:fill="auto"/>
            <w:vAlign w:val="center"/>
            <w:hideMark/>
          </w:tcPr>
          <w:p w14:paraId="25CA9D6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80" w:author="Peto" w:date="2018-06-14T07:18:00Z">
                  <w:rPr>
                    <w:rFonts w:ascii="Arial" w:hAnsi="Arial" w:cs="Arial"/>
                    <w:color w:val="000000"/>
                    <w:sz w:val="16"/>
                    <w:szCs w:val="16"/>
                  </w:rPr>
                </w:rPrChange>
              </w:rPr>
              <w:t>3.30 (2.70; 5.40)</w:t>
            </w:r>
          </w:p>
        </w:tc>
      </w:tr>
      <w:tr w:rsidR="00CE547F" w:rsidRPr="00A82009"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82"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83" w:author="Peto" w:date="2018-06-14T07:18:00Z">
                  <w:rPr>
                    <w:rFonts w:ascii="Arial" w:hAnsi="Arial" w:cs="Arial"/>
                    <w:color w:val="000000"/>
                    <w:sz w:val="16"/>
                    <w:szCs w:val="16"/>
                    <w:vertAlign w:val="subscript"/>
                  </w:rPr>
                </w:rPrChange>
              </w:rPr>
              <w:t xml:space="preserve">8 </w:t>
            </w:r>
            <w:r w:rsidRPr="00A82009">
              <w:rPr>
                <w:rFonts w:ascii="Calibri" w:hAnsi="Calibri" w:cs="Calibri"/>
                <w:noProof/>
                <w:color w:val="000000"/>
                <w:sz w:val="16"/>
                <w:szCs w:val="16"/>
                <w:rPrChange w:id="10784" w:author="Peto" w:date="2018-06-14T07:18:00Z">
                  <w:rPr>
                    <w:rFonts w:ascii="Calibri" w:hAnsi="Calibri" w:cs="Calibri"/>
                    <w:color w:val="000000"/>
                    <w:sz w:val="16"/>
                    <w:szCs w:val="16"/>
                  </w:rPr>
                </w:rPrChange>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8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86" w:author="Peto" w:date="2018-06-14T07:18:00Z">
                  <w:rPr>
                    <w:rFonts w:ascii="Arial" w:hAnsi="Arial" w:cs="Arial"/>
                    <w:color w:val="000000"/>
                    <w:sz w:val="16"/>
                    <w:szCs w:val="16"/>
                  </w:rPr>
                </w:rPrChange>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8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88" w:author="Peto" w:date="2018-06-14T07:18:00Z">
                  <w:rPr>
                    <w:rFonts w:ascii="Arial" w:hAnsi="Arial" w:cs="Arial"/>
                    <w:color w:val="000000"/>
                    <w:sz w:val="16"/>
                    <w:szCs w:val="16"/>
                  </w:rPr>
                </w:rPrChange>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90" w:author="Peto" w:date="2018-06-14T07:18:00Z">
                  <w:rPr>
                    <w:rFonts w:ascii="Arial" w:hAnsi="Arial" w:cs="Arial"/>
                    <w:color w:val="000000"/>
                    <w:sz w:val="16"/>
                    <w:szCs w:val="16"/>
                  </w:rPr>
                </w:rPrChange>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92" w:author="Peto" w:date="2018-06-14T07:18:00Z">
                  <w:rPr>
                    <w:rFonts w:ascii="Arial" w:hAnsi="Arial" w:cs="Arial"/>
                    <w:color w:val="000000"/>
                    <w:sz w:val="16"/>
                    <w:szCs w:val="16"/>
                  </w:rPr>
                </w:rPrChange>
              </w:rPr>
              <w:t>3.10 (2.40; 5.20)</w:t>
            </w:r>
          </w:p>
        </w:tc>
      </w:tr>
      <w:tr w:rsidR="00CE547F" w:rsidRPr="00A82009"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9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94"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795" w:author="Peto" w:date="2018-06-14T07:18:00Z">
                  <w:rPr>
                    <w:rFonts w:ascii="Calibri" w:hAnsi="Calibri" w:cs="Calibri"/>
                    <w:color w:val="000000"/>
                    <w:sz w:val="16"/>
                    <w:szCs w:val="16"/>
                    <w:vertAlign w:val="subscript"/>
                  </w:rPr>
                </w:rPrChange>
              </w:rPr>
              <w:t>3</w:t>
            </w:r>
            <w:r w:rsidRPr="00A82009">
              <w:rPr>
                <w:rFonts w:ascii="Calibri" w:hAnsi="Calibri" w:cs="Calibri"/>
                <w:noProof/>
                <w:color w:val="000000"/>
                <w:sz w:val="16"/>
                <w:szCs w:val="16"/>
                <w:rPrChange w:id="10796"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797"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798"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6F5036B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9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00" w:author="Peto" w:date="2018-06-14T07:18:00Z">
                  <w:rPr>
                    <w:rFonts w:ascii="Arial" w:hAnsi="Arial" w:cs="Arial"/>
                    <w:color w:val="000000"/>
                    <w:sz w:val="16"/>
                    <w:szCs w:val="16"/>
                  </w:rPr>
                </w:rPrChange>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0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02" w:author="Peto" w:date="2018-06-14T07:18:00Z">
                  <w:rPr>
                    <w:rFonts w:ascii="Arial" w:hAnsi="Arial" w:cs="Arial"/>
                    <w:color w:val="000000"/>
                    <w:sz w:val="16"/>
                    <w:szCs w:val="16"/>
                  </w:rPr>
                </w:rPrChange>
              </w:rPr>
              <w:t>1.25 (0.10; 2.70)</w:t>
            </w:r>
          </w:p>
        </w:tc>
        <w:tc>
          <w:tcPr>
            <w:tcW w:w="1400" w:type="dxa"/>
            <w:tcBorders>
              <w:top w:val="nil"/>
              <w:left w:val="nil"/>
              <w:bottom w:val="nil"/>
              <w:right w:val="nil"/>
            </w:tcBorders>
            <w:shd w:val="clear" w:color="auto" w:fill="auto"/>
            <w:vAlign w:val="center"/>
            <w:hideMark/>
          </w:tcPr>
          <w:p w14:paraId="462B5F0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0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04" w:author="Peto" w:date="2018-06-14T07:18:00Z">
                  <w:rPr>
                    <w:rFonts w:ascii="Arial" w:hAnsi="Arial" w:cs="Arial"/>
                    <w:color w:val="000000"/>
                    <w:sz w:val="16"/>
                    <w:szCs w:val="16"/>
                  </w:rPr>
                </w:rPrChange>
              </w:rPr>
              <w:t>0.46 (0.31; 0.70)</w:t>
            </w:r>
          </w:p>
        </w:tc>
        <w:tc>
          <w:tcPr>
            <w:tcW w:w="1400" w:type="dxa"/>
            <w:tcBorders>
              <w:top w:val="nil"/>
              <w:left w:val="nil"/>
              <w:bottom w:val="nil"/>
              <w:right w:val="nil"/>
            </w:tcBorders>
            <w:shd w:val="clear" w:color="auto" w:fill="auto"/>
            <w:vAlign w:val="center"/>
            <w:hideMark/>
          </w:tcPr>
          <w:p w14:paraId="08EA2DB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0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06" w:author="Peto" w:date="2018-06-14T07:18:00Z">
                  <w:rPr>
                    <w:rFonts w:ascii="Arial" w:hAnsi="Arial" w:cs="Arial"/>
                    <w:color w:val="000000"/>
                    <w:sz w:val="16"/>
                    <w:szCs w:val="16"/>
                  </w:rPr>
                </w:rPrChange>
              </w:rPr>
              <w:t>0.20 (0.00; 1.00)</w:t>
            </w:r>
          </w:p>
        </w:tc>
      </w:tr>
      <w:tr w:rsidR="00CE547F" w:rsidRPr="00A82009"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0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08"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809" w:author="Peto" w:date="2018-06-14T07:18:00Z">
                  <w:rPr>
                    <w:rFonts w:ascii="Calibri" w:hAnsi="Calibri" w:cs="Calibri"/>
                    <w:color w:val="000000"/>
                    <w:sz w:val="16"/>
                    <w:szCs w:val="16"/>
                    <w:vertAlign w:val="subscript"/>
                  </w:rPr>
                </w:rPrChange>
              </w:rPr>
              <w:t>4</w:t>
            </w:r>
            <w:r w:rsidRPr="00A82009">
              <w:rPr>
                <w:rFonts w:ascii="Calibri" w:hAnsi="Calibri" w:cs="Calibri"/>
                <w:noProof/>
                <w:color w:val="000000"/>
                <w:sz w:val="16"/>
                <w:szCs w:val="16"/>
                <w:rPrChange w:id="10810"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11"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812"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11DBADC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1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14" w:author="Peto" w:date="2018-06-14T07:18:00Z">
                  <w:rPr>
                    <w:rFonts w:ascii="Arial" w:hAnsi="Arial" w:cs="Arial"/>
                    <w:color w:val="000000"/>
                    <w:sz w:val="16"/>
                    <w:szCs w:val="16"/>
                  </w:rPr>
                </w:rPrChange>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1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16" w:author="Peto" w:date="2018-06-14T07:18:00Z">
                  <w:rPr>
                    <w:rFonts w:ascii="Arial" w:hAnsi="Arial" w:cs="Arial"/>
                    <w:color w:val="000000"/>
                    <w:sz w:val="16"/>
                    <w:szCs w:val="16"/>
                  </w:rPr>
                </w:rPrChange>
              </w:rPr>
              <w:t>2.00 (0.10; 3.60)</w:t>
            </w:r>
          </w:p>
        </w:tc>
        <w:tc>
          <w:tcPr>
            <w:tcW w:w="1400" w:type="dxa"/>
            <w:tcBorders>
              <w:top w:val="nil"/>
              <w:left w:val="nil"/>
              <w:bottom w:val="nil"/>
              <w:right w:val="nil"/>
            </w:tcBorders>
            <w:shd w:val="clear" w:color="auto" w:fill="auto"/>
            <w:vAlign w:val="center"/>
            <w:hideMark/>
          </w:tcPr>
          <w:p w14:paraId="00073B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1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18" w:author="Peto" w:date="2018-06-14T07:18:00Z">
                  <w:rPr>
                    <w:rFonts w:ascii="Arial" w:hAnsi="Arial" w:cs="Arial"/>
                    <w:color w:val="000000"/>
                    <w:sz w:val="16"/>
                    <w:szCs w:val="16"/>
                  </w:rPr>
                </w:rPrChange>
              </w:rPr>
              <w:t>0.41 (0.31; 0.65)</w:t>
            </w:r>
          </w:p>
        </w:tc>
        <w:tc>
          <w:tcPr>
            <w:tcW w:w="1400" w:type="dxa"/>
            <w:tcBorders>
              <w:top w:val="nil"/>
              <w:left w:val="nil"/>
              <w:bottom w:val="nil"/>
              <w:right w:val="nil"/>
            </w:tcBorders>
            <w:shd w:val="clear" w:color="auto" w:fill="auto"/>
            <w:vAlign w:val="center"/>
            <w:hideMark/>
          </w:tcPr>
          <w:p w14:paraId="3086877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1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20" w:author="Peto" w:date="2018-06-14T07:18:00Z">
                  <w:rPr>
                    <w:rFonts w:ascii="Arial" w:hAnsi="Arial" w:cs="Arial"/>
                    <w:color w:val="000000"/>
                    <w:sz w:val="16"/>
                    <w:szCs w:val="16"/>
                  </w:rPr>
                </w:rPrChange>
              </w:rPr>
              <w:t>0.10 (0.00; 2.70)</w:t>
            </w:r>
          </w:p>
        </w:tc>
      </w:tr>
      <w:tr w:rsidR="00CE547F" w:rsidRPr="00A82009"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A82009" w:rsidRDefault="00CE547F" w:rsidP="00452ADC">
            <w:pPr>
              <w:overflowPunct/>
              <w:autoSpaceDE/>
              <w:autoSpaceDN/>
              <w:adjustRightInd/>
              <w:spacing w:line="240" w:lineRule="auto"/>
              <w:textAlignment w:val="auto"/>
              <w:rPr>
                <w:rFonts w:ascii="Arial" w:hAnsi="Arial" w:cs="Arial"/>
                <w:noProof/>
                <w:sz w:val="16"/>
                <w:szCs w:val="16"/>
                <w:rPrChange w:id="10821" w:author="Peto" w:date="2018-06-14T07:18:00Z">
                  <w:rPr>
                    <w:rFonts w:ascii="Arial" w:hAnsi="Arial" w:cs="Arial"/>
                    <w:sz w:val="16"/>
                    <w:szCs w:val="16"/>
                  </w:rPr>
                </w:rPrChange>
              </w:rPr>
            </w:pPr>
            <w:r w:rsidRPr="00A82009">
              <w:rPr>
                <w:rFonts w:ascii="Arial" w:hAnsi="Arial" w:cs="Arial"/>
                <w:noProof/>
                <w:sz w:val="16"/>
                <w:szCs w:val="16"/>
                <w:rPrChange w:id="10822" w:author="Peto" w:date="2018-06-14T07:18:00Z">
                  <w:rPr>
                    <w:rFonts w:ascii="Arial" w:hAnsi="Arial" w:cs="Arial"/>
                    <w:sz w:val="16"/>
                    <w:szCs w:val="16"/>
                  </w:rPr>
                </w:rPrChange>
              </w:rPr>
              <w:t>dZ</w:t>
            </w:r>
            <w:r w:rsidRPr="00A82009">
              <w:rPr>
                <w:rFonts w:ascii="Calibri" w:hAnsi="Calibri" w:cs="Calibri"/>
                <w:noProof/>
                <w:color w:val="000000"/>
                <w:sz w:val="16"/>
                <w:szCs w:val="16"/>
                <w:vertAlign w:val="subscript"/>
                <w:rPrChange w:id="10823" w:author="Peto" w:date="2018-06-14T07:18:00Z">
                  <w:rPr>
                    <w:rFonts w:ascii="Calibri" w:hAnsi="Calibri" w:cs="Calibri"/>
                    <w:color w:val="000000"/>
                    <w:sz w:val="16"/>
                    <w:szCs w:val="16"/>
                    <w:vertAlign w:val="subscript"/>
                  </w:rPr>
                </w:rPrChange>
              </w:rPr>
              <w:t>1</w:t>
            </w:r>
            <w:r w:rsidRPr="00A82009">
              <w:rPr>
                <w:rFonts w:ascii="Calibri" w:hAnsi="Calibri" w:cs="Calibri"/>
                <w:noProof/>
                <w:color w:val="000000"/>
                <w:sz w:val="16"/>
                <w:szCs w:val="16"/>
                <w:rPrChange w:id="10824"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25"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826"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00EACF9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28" w:author="Peto" w:date="2018-06-14T07:18:00Z">
                  <w:rPr>
                    <w:rFonts w:ascii="Arial" w:hAnsi="Arial" w:cs="Arial"/>
                    <w:color w:val="000000"/>
                    <w:sz w:val="16"/>
                    <w:szCs w:val="16"/>
                  </w:rPr>
                </w:rPrChange>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30" w:author="Peto" w:date="2018-06-14T07:18:00Z">
                  <w:rPr>
                    <w:rFonts w:ascii="Arial" w:hAnsi="Arial" w:cs="Arial"/>
                    <w:color w:val="000000"/>
                    <w:sz w:val="16"/>
                    <w:szCs w:val="16"/>
                  </w:rPr>
                </w:rPrChange>
              </w:rPr>
              <w:t>4.10 (3.40; 6.90)</w:t>
            </w:r>
          </w:p>
        </w:tc>
        <w:tc>
          <w:tcPr>
            <w:tcW w:w="1400" w:type="dxa"/>
            <w:tcBorders>
              <w:top w:val="nil"/>
              <w:left w:val="nil"/>
              <w:bottom w:val="nil"/>
              <w:right w:val="nil"/>
            </w:tcBorders>
            <w:shd w:val="clear" w:color="auto" w:fill="auto"/>
            <w:vAlign w:val="center"/>
            <w:hideMark/>
          </w:tcPr>
          <w:p w14:paraId="1B7374A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32" w:author="Peto" w:date="2018-06-14T07:18:00Z">
                  <w:rPr>
                    <w:rFonts w:ascii="Arial" w:hAnsi="Arial" w:cs="Arial"/>
                    <w:color w:val="000000"/>
                    <w:sz w:val="16"/>
                    <w:szCs w:val="16"/>
                  </w:rPr>
                </w:rPrChange>
              </w:rPr>
              <w:t>0.27 (0.14; 0.39)</w:t>
            </w:r>
          </w:p>
        </w:tc>
        <w:tc>
          <w:tcPr>
            <w:tcW w:w="1400" w:type="dxa"/>
            <w:tcBorders>
              <w:top w:val="nil"/>
              <w:left w:val="nil"/>
              <w:bottom w:val="nil"/>
              <w:right w:val="nil"/>
            </w:tcBorders>
            <w:shd w:val="clear" w:color="auto" w:fill="auto"/>
            <w:vAlign w:val="center"/>
            <w:hideMark/>
          </w:tcPr>
          <w:p w14:paraId="374F688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34" w:author="Peto" w:date="2018-06-14T07:18:00Z">
                  <w:rPr>
                    <w:rFonts w:ascii="Arial" w:hAnsi="Arial" w:cs="Arial"/>
                    <w:color w:val="000000"/>
                    <w:sz w:val="16"/>
                    <w:szCs w:val="16"/>
                  </w:rPr>
                </w:rPrChange>
              </w:rPr>
              <w:t>2.70 (0.90; 3.70)</w:t>
            </w:r>
          </w:p>
        </w:tc>
      </w:tr>
      <w:tr w:rsidR="00CE547F" w:rsidRPr="00A82009"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A82009" w:rsidRDefault="00CE547F" w:rsidP="00452ADC">
            <w:pPr>
              <w:overflowPunct/>
              <w:autoSpaceDE/>
              <w:autoSpaceDN/>
              <w:adjustRightInd/>
              <w:spacing w:line="240" w:lineRule="auto"/>
              <w:textAlignment w:val="auto"/>
              <w:rPr>
                <w:rFonts w:ascii="Arial" w:hAnsi="Arial" w:cs="Arial"/>
                <w:noProof/>
                <w:sz w:val="16"/>
                <w:szCs w:val="16"/>
                <w:rPrChange w:id="10835" w:author="Peto" w:date="2018-06-14T07:18:00Z">
                  <w:rPr>
                    <w:rFonts w:ascii="Arial" w:hAnsi="Arial" w:cs="Arial"/>
                    <w:sz w:val="16"/>
                    <w:szCs w:val="16"/>
                  </w:rPr>
                </w:rPrChange>
              </w:rPr>
            </w:pPr>
            <w:r w:rsidRPr="00A82009">
              <w:rPr>
                <w:rFonts w:ascii="Arial" w:hAnsi="Arial" w:cs="Arial"/>
                <w:noProof/>
                <w:sz w:val="16"/>
                <w:szCs w:val="16"/>
                <w:rPrChange w:id="10836" w:author="Peto" w:date="2018-06-14T07:18:00Z">
                  <w:rPr>
                    <w:rFonts w:ascii="Arial" w:hAnsi="Arial" w:cs="Arial"/>
                    <w:sz w:val="16"/>
                    <w:szCs w:val="16"/>
                  </w:rPr>
                </w:rPrChange>
              </w:rPr>
              <w:t>dZ</w:t>
            </w:r>
            <w:r w:rsidRPr="00A82009">
              <w:rPr>
                <w:rFonts w:ascii="Calibri" w:hAnsi="Calibri" w:cs="Calibri"/>
                <w:noProof/>
                <w:color w:val="000000"/>
                <w:sz w:val="16"/>
                <w:szCs w:val="16"/>
                <w:vertAlign w:val="subscript"/>
                <w:rPrChange w:id="10837" w:author="Peto" w:date="2018-06-14T07:18:00Z">
                  <w:rPr>
                    <w:rFonts w:ascii="Calibri" w:hAnsi="Calibri" w:cs="Calibri"/>
                    <w:color w:val="000000"/>
                    <w:sz w:val="16"/>
                    <w:szCs w:val="16"/>
                    <w:vertAlign w:val="subscript"/>
                  </w:rPr>
                </w:rPrChange>
              </w:rPr>
              <w:t>2</w:t>
            </w:r>
            <w:r w:rsidRPr="00A82009">
              <w:rPr>
                <w:rFonts w:ascii="Calibri" w:hAnsi="Calibri" w:cs="Calibri"/>
                <w:noProof/>
                <w:color w:val="000000"/>
                <w:sz w:val="16"/>
                <w:szCs w:val="16"/>
                <w:rPrChange w:id="10838"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39"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840"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285A20D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42" w:author="Peto" w:date="2018-06-14T07:18:00Z">
                  <w:rPr>
                    <w:rFonts w:ascii="Arial" w:hAnsi="Arial" w:cs="Arial"/>
                    <w:color w:val="000000"/>
                    <w:sz w:val="16"/>
                    <w:szCs w:val="16"/>
                  </w:rPr>
                </w:rPrChange>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44" w:author="Peto" w:date="2018-06-14T07:18:00Z">
                  <w:rPr>
                    <w:rFonts w:ascii="Arial" w:hAnsi="Arial" w:cs="Arial"/>
                    <w:color w:val="000000"/>
                    <w:sz w:val="16"/>
                    <w:szCs w:val="16"/>
                  </w:rPr>
                </w:rPrChange>
              </w:rPr>
              <w:t>4.05 (0.00; 7.00)</w:t>
            </w:r>
          </w:p>
        </w:tc>
        <w:tc>
          <w:tcPr>
            <w:tcW w:w="1400" w:type="dxa"/>
            <w:tcBorders>
              <w:top w:val="nil"/>
              <w:left w:val="nil"/>
              <w:bottom w:val="nil"/>
              <w:right w:val="nil"/>
            </w:tcBorders>
            <w:shd w:val="clear" w:color="auto" w:fill="auto"/>
            <w:vAlign w:val="center"/>
            <w:hideMark/>
          </w:tcPr>
          <w:p w14:paraId="3875817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4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46" w:author="Peto" w:date="2018-06-14T07:18:00Z">
                  <w:rPr>
                    <w:rFonts w:ascii="Arial" w:hAnsi="Arial" w:cs="Arial"/>
                    <w:color w:val="000000"/>
                    <w:sz w:val="16"/>
                    <w:szCs w:val="16"/>
                  </w:rPr>
                </w:rPrChange>
              </w:rPr>
              <w:t>0.27 (0.11; 0.36)</w:t>
            </w:r>
          </w:p>
        </w:tc>
        <w:tc>
          <w:tcPr>
            <w:tcW w:w="1400" w:type="dxa"/>
            <w:tcBorders>
              <w:top w:val="nil"/>
              <w:left w:val="nil"/>
              <w:bottom w:val="nil"/>
              <w:right w:val="nil"/>
            </w:tcBorders>
            <w:shd w:val="clear" w:color="auto" w:fill="auto"/>
            <w:vAlign w:val="center"/>
            <w:hideMark/>
          </w:tcPr>
          <w:p w14:paraId="0EF4272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4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48" w:author="Peto" w:date="2018-06-14T07:18:00Z">
                  <w:rPr>
                    <w:rFonts w:ascii="Arial" w:hAnsi="Arial" w:cs="Arial"/>
                    <w:color w:val="000000"/>
                    <w:sz w:val="16"/>
                    <w:szCs w:val="16"/>
                  </w:rPr>
                </w:rPrChange>
              </w:rPr>
              <w:t>2.75 (0.50; 3.50)</w:t>
            </w:r>
          </w:p>
        </w:tc>
      </w:tr>
      <w:tr w:rsidR="00CE547F" w:rsidRPr="00A82009"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4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50"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851" w:author="Peto" w:date="2018-06-14T07:18:00Z">
                  <w:rPr>
                    <w:rFonts w:ascii="Calibri" w:hAnsi="Calibri" w:cs="Calibri"/>
                    <w:color w:val="000000"/>
                    <w:sz w:val="16"/>
                    <w:szCs w:val="16"/>
                    <w:vertAlign w:val="subscript"/>
                  </w:rPr>
                </w:rPrChange>
              </w:rPr>
              <w:t>13</w:t>
            </w:r>
            <w:r w:rsidRPr="00A82009">
              <w:rPr>
                <w:rFonts w:ascii="Calibri" w:hAnsi="Calibri" w:cs="Calibri"/>
                <w:noProof/>
                <w:color w:val="000000"/>
                <w:sz w:val="16"/>
                <w:szCs w:val="16"/>
                <w:rPrChange w:id="10852"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53" w:author="Peto" w:date="2018-06-14T07:18:00Z">
                  <w:rPr>
                    <w:rFonts w:ascii="Calibri" w:hAnsi="Calibri" w:cs="Calibri"/>
                    <w:color w:val="000000"/>
                    <w:sz w:val="16"/>
                    <w:szCs w:val="16"/>
                    <w:vertAlign w:val="subscript"/>
                  </w:rPr>
                </w:rPrChange>
              </w:rPr>
              <w:t>max</w:t>
            </w:r>
            <w:r w:rsidRPr="00A82009">
              <w:rPr>
                <w:rFonts w:ascii="Calibri" w:hAnsi="Calibri" w:cs="Calibri"/>
                <w:noProof/>
                <w:color w:val="000000"/>
                <w:sz w:val="16"/>
                <w:szCs w:val="16"/>
                <w:rPrChange w:id="10854" w:author="Peto" w:date="2018-06-14T07:18:00Z">
                  <w:rPr>
                    <w:rFonts w:ascii="Calibri" w:hAnsi="Calibri" w:cs="Calibri"/>
                    <w:color w:val="000000"/>
                    <w:sz w:val="16"/>
                    <w:szCs w:val="16"/>
                  </w:rPr>
                </w:rPrChange>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5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56" w:author="Peto" w:date="2018-06-14T07:18:00Z">
                  <w:rPr>
                    <w:rFonts w:ascii="Arial" w:hAnsi="Arial" w:cs="Arial"/>
                    <w:color w:val="000000"/>
                    <w:sz w:val="16"/>
                    <w:szCs w:val="16"/>
                  </w:rPr>
                </w:rPrChange>
              </w:rPr>
              <w:t>-0.44 (0.32; 0.52)</w:t>
            </w:r>
          </w:p>
        </w:tc>
        <w:tc>
          <w:tcPr>
            <w:tcW w:w="1400" w:type="dxa"/>
            <w:tcBorders>
              <w:top w:val="nil"/>
              <w:left w:val="nil"/>
              <w:bottom w:val="nil"/>
              <w:right w:val="nil"/>
            </w:tcBorders>
            <w:shd w:val="clear" w:color="auto" w:fill="auto"/>
            <w:vAlign w:val="center"/>
            <w:hideMark/>
          </w:tcPr>
          <w:p w14:paraId="1548B15C"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5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58" w:author="Peto" w:date="2018-06-14T07:18:00Z">
                  <w:rPr>
                    <w:rFonts w:ascii="Arial" w:hAnsi="Arial" w:cs="Arial"/>
                    <w:color w:val="000000"/>
                    <w:sz w:val="16"/>
                    <w:szCs w:val="16"/>
                  </w:rPr>
                </w:rPrChange>
              </w:rPr>
              <w:t>5.60 (4.20; 6.60)</w:t>
            </w:r>
          </w:p>
        </w:tc>
        <w:tc>
          <w:tcPr>
            <w:tcW w:w="1400" w:type="dxa"/>
            <w:tcBorders>
              <w:top w:val="nil"/>
              <w:left w:val="nil"/>
              <w:bottom w:val="nil"/>
              <w:right w:val="nil"/>
            </w:tcBorders>
            <w:shd w:val="clear" w:color="auto" w:fill="auto"/>
            <w:vAlign w:val="center"/>
            <w:hideMark/>
          </w:tcPr>
          <w:p w14:paraId="20C8CEB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5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60" w:author="Peto" w:date="2018-06-14T07:18:00Z">
                  <w:rPr>
                    <w:rFonts w:ascii="Arial" w:hAnsi="Arial" w:cs="Arial"/>
                    <w:color w:val="000000"/>
                    <w:sz w:val="16"/>
                    <w:szCs w:val="16"/>
                  </w:rPr>
                </w:rPrChange>
              </w:rPr>
              <w:t>0.23 (0.11; 0.38)</w:t>
            </w:r>
          </w:p>
        </w:tc>
        <w:tc>
          <w:tcPr>
            <w:tcW w:w="1400" w:type="dxa"/>
            <w:tcBorders>
              <w:top w:val="nil"/>
              <w:left w:val="nil"/>
              <w:bottom w:val="nil"/>
              <w:right w:val="nil"/>
            </w:tcBorders>
            <w:shd w:val="clear" w:color="auto" w:fill="auto"/>
            <w:vAlign w:val="center"/>
            <w:hideMark/>
          </w:tcPr>
          <w:p w14:paraId="52AE45F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6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62" w:author="Peto" w:date="2018-06-14T07:18:00Z">
                  <w:rPr>
                    <w:rFonts w:ascii="Arial" w:hAnsi="Arial" w:cs="Arial"/>
                    <w:color w:val="000000"/>
                    <w:sz w:val="16"/>
                    <w:szCs w:val="16"/>
                  </w:rPr>
                </w:rPrChange>
              </w:rPr>
              <w:t>3.15 (0.10; 5.30)</w:t>
            </w:r>
          </w:p>
        </w:tc>
      </w:tr>
      <w:tr w:rsidR="00CE547F" w:rsidRPr="00A82009"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6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64"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865" w:author="Peto" w:date="2018-06-14T07:18:00Z">
                  <w:rPr>
                    <w:rFonts w:ascii="Calibri" w:hAnsi="Calibri" w:cs="Calibri"/>
                    <w:color w:val="000000"/>
                    <w:sz w:val="16"/>
                    <w:szCs w:val="16"/>
                    <w:vertAlign w:val="subscript"/>
                  </w:rPr>
                </w:rPrChange>
              </w:rPr>
              <w:t>14</w:t>
            </w:r>
            <w:r w:rsidRPr="00A82009">
              <w:rPr>
                <w:rFonts w:ascii="Calibri" w:hAnsi="Calibri" w:cs="Calibri"/>
                <w:noProof/>
                <w:color w:val="000000"/>
                <w:sz w:val="16"/>
                <w:szCs w:val="16"/>
                <w:rPrChange w:id="10866"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67"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868"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1572851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6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70" w:author="Peto" w:date="2018-06-14T07:18:00Z">
                  <w:rPr>
                    <w:rFonts w:ascii="Arial" w:hAnsi="Arial" w:cs="Arial"/>
                    <w:color w:val="000000"/>
                    <w:sz w:val="16"/>
                    <w:szCs w:val="16"/>
                  </w:rPr>
                </w:rPrChange>
              </w:rPr>
              <w:t>-0.49 (0.34; 0.58)</w:t>
            </w:r>
          </w:p>
        </w:tc>
        <w:tc>
          <w:tcPr>
            <w:tcW w:w="1400" w:type="dxa"/>
            <w:tcBorders>
              <w:top w:val="nil"/>
              <w:left w:val="nil"/>
              <w:bottom w:val="nil"/>
              <w:right w:val="nil"/>
            </w:tcBorders>
            <w:shd w:val="clear" w:color="auto" w:fill="auto"/>
            <w:vAlign w:val="center"/>
            <w:hideMark/>
          </w:tcPr>
          <w:p w14:paraId="656897F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72" w:author="Peto" w:date="2018-06-14T07:18:00Z">
                  <w:rPr>
                    <w:rFonts w:ascii="Arial" w:hAnsi="Arial" w:cs="Arial"/>
                    <w:color w:val="000000"/>
                    <w:sz w:val="16"/>
                    <w:szCs w:val="16"/>
                  </w:rPr>
                </w:rPrChange>
              </w:rPr>
              <w:t>5.40 (3.80; 6.20)</w:t>
            </w:r>
          </w:p>
        </w:tc>
        <w:tc>
          <w:tcPr>
            <w:tcW w:w="1400" w:type="dxa"/>
            <w:tcBorders>
              <w:top w:val="nil"/>
              <w:left w:val="nil"/>
              <w:bottom w:val="nil"/>
              <w:right w:val="nil"/>
            </w:tcBorders>
            <w:shd w:val="clear" w:color="auto" w:fill="auto"/>
            <w:vAlign w:val="center"/>
            <w:hideMark/>
          </w:tcPr>
          <w:p w14:paraId="789A21E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74" w:author="Peto" w:date="2018-06-14T07:18:00Z">
                  <w:rPr>
                    <w:rFonts w:ascii="Arial" w:hAnsi="Arial" w:cs="Arial"/>
                    <w:color w:val="000000"/>
                    <w:sz w:val="16"/>
                    <w:szCs w:val="16"/>
                  </w:rPr>
                </w:rPrChange>
              </w:rPr>
              <w:t>0.22 (0.15; 0.33)</w:t>
            </w:r>
          </w:p>
        </w:tc>
        <w:tc>
          <w:tcPr>
            <w:tcW w:w="1400" w:type="dxa"/>
            <w:tcBorders>
              <w:top w:val="nil"/>
              <w:left w:val="nil"/>
              <w:bottom w:val="nil"/>
              <w:right w:val="nil"/>
            </w:tcBorders>
            <w:shd w:val="clear" w:color="auto" w:fill="auto"/>
            <w:vAlign w:val="center"/>
            <w:hideMark/>
          </w:tcPr>
          <w:p w14:paraId="4C12EEC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76" w:author="Peto" w:date="2018-06-14T07:18:00Z">
                  <w:rPr>
                    <w:rFonts w:ascii="Arial" w:hAnsi="Arial" w:cs="Arial"/>
                    <w:color w:val="000000"/>
                    <w:sz w:val="16"/>
                    <w:szCs w:val="16"/>
                  </w:rPr>
                </w:rPrChange>
              </w:rPr>
              <w:t>3.10 (1.70; 4.50)</w:t>
            </w:r>
          </w:p>
        </w:tc>
      </w:tr>
      <w:tr w:rsidR="00CE547F" w:rsidRPr="00A82009"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78"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879" w:author="Peto" w:date="2018-06-14T07:18:00Z">
                  <w:rPr>
                    <w:rFonts w:ascii="Calibri" w:hAnsi="Calibri" w:cs="Calibri"/>
                    <w:color w:val="000000"/>
                    <w:sz w:val="16"/>
                    <w:szCs w:val="16"/>
                    <w:vertAlign w:val="subscript"/>
                  </w:rPr>
                </w:rPrChange>
              </w:rPr>
              <w:t>15</w:t>
            </w:r>
            <w:r w:rsidRPr="00A82009">
              <w:rPr>
                <w:rFonts w:ascii="Calibri" w:hAnsi="Calibri" w:cs="Calibri"/>
                <w:noProof/>
                <w:color w:val="000000"/>
                <w:sz w:val="16"/>
                <w:szCs w:val="16"/>
                <w:rPrChange w:id="10880"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81"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882"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3EF252BC"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84" w:author="Peto" w:date="2018-06-14T07:18:00Z">
                  <w:rPr>
                    <w:rFonts w:ascii="Arial" w:hAnsi="Arial" w:cs="Arial"/>
                    <w:color w:val="000000"/>
                    <w:sz w:val="16"/>
                    <w:szCs w:val="16"/>
                  </w:rPr>
                </w:rPrChange>
              </w:rPr>
              <w:t>0.34 (0.23; 0.51)</w:t>
            </w:r>
          </w:p>
        </w:tc>
        <w:tc>
          <w:tcPr>
            <w:tcW w:w="1400" w:type="dxa"/>
            <w:tcBorders>
              <w:top w:val="nil"/>
              <w:left w:val="nil"/>
              <w:bottom w:val="nil"/>
              <w:right w:val="nil"/>
            </w:tcBorders>
            <w:shd w:val="clear" w:color="auto" w:fill="auto"/>
            <w:vAlign w:val="center"/>
            <w:hideMark/>
          </w:tcPr>
          <w:p w14:paraId="715CC78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8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86" w:author="Peto" w:date="2018-06-14T07:18:00Z">
                  <w:rPr>
                    <w:rFonts w:ascii="Arial" w:hAnsi="Arial" w:cs="Arial"/>
                    <w:color w:val="000000"/>
                    <w:sz w:val="16"/>
                    <w:szCs w:val="16"/>
                  </w:rPr>
                </w:rPrChange>
              </w:rPr>
              <w:t>4.55 (3.90; 5.10)</w:t>
            </w:r>
          </w:p>
        </w:tc>
        <w:tc>
          <w:tcPr>
            <w:tcW w:w="1400" w:type="dxa"/>
            <w:tcBorders>
              <w:top w:val="nil"/>
              <w:left w:val="nil"/>
              <w:bottom w:val="nil"/>
              <w:right w:val="nil"/>
            </w:tcBorders>
            <w:shd w:val="clear" w:color="auto" w:fill="auto"/>
            <w:vAlign w:val="center"/>
            <w:hideMark/>
          </w:tcPr>
          <w:p w14:paraId="0F5F0F4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8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88" w:author="Peto" w:date="2018-06-14T07:18:00Z">
                  <w:rPr>
                    <w:rFonts w:ascii="Arial" w:hAnsi="Arial" w:cs="Arial"/>
                    <w:color w:val="000000"/>
                    <w:sz w:val="16"/>
                    <w:szCs w:val="16"/>
                  </w:rPr>
                </w:rPrChange>
              </w:rPr>
              <w:t>0.20 (0.12; 0.31)</w:t>
            </w:r>
          </w:p>
        </w:tc>
        <w:tc>
          <w:tcPr>
            <w:tcW w:w="1400" w:type="dxa"/>
            <w:tcBorders>
              <w:top w:val="nil"/>
              <w:left w:val="nil"/>
              <w:bottom w:val="nil"/>
              <w:right w:val="nil"/>
            </w:tcBorders>
            <w:shd w:val="clear" w:color="auto" w:fill="auto"/>
            <w:vAlign w:val="center"/>
            <w:hideMark/>
          </w:tcPr>
          <w:p w14:paraId="4CD93E0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90" w:author="Peto" w:date="2018-06-14T07:18:00Z">
                  <w:rPr>
                    <w:rFonts w:ascii="Arial" w:hAnsi="Arial" w:cs="Arial"/>
                    <w:color w:val="000000"/>
                    <w:sz w:val="16"/>
                    <w:szCs w:val="16"/>
                  </w:rPr>
                </w:rPrChange>
              </w:rPr>
              <w:t>3.25 (2.00; 4.40)</w:t>
            </w:r>
          </w:p>
        </w:tc>
      </w:tr>
      <w:tr w:rsidR="00CE547F" w:rsidRPr="00A82009"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92"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893" w:author="Peto" w:date="2018-06-14T07:18:00Z">
                  <w:rPr>
                    <w:rFonts w:ascii="Calibri" w:hAnsi="Calibri" w:cs="Calibri"/>
                    <w:color w:val="000000"/>
                    <w:sz w:val="16"/>
                    <w:szCs w:val="16"/>
                    <w:vertAlign w:val="subscript"/>
                  </w:rPr>
                </w:rPrChange>
              </w:rPr>
              <w:t>16</w:t>
            </w:r>
            <w:r w:rsidRPr="00A82009">
              <w:rPr>
                <w:rFonts w:ascii="Calibri" w:hAnsi="Calibri" w:cs="Calibri"/>
                <w:noProof/>
                <w:color w:val="000000"/>
                <w:sz w:val="16"/>
                <w:szCs w:val="16"/>
                <w:rPrChange w:id="10894"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95" w:author="Peto" w:date="2018-06-14T07:18:00Z">
                  <w:rPr>
                    <w:rFonts w:ascii="Calibri" w:hAnsi="Calibri" w:cs="Calibri"/>
                    <w:color w:val="000000"/>
                    <w:sz w:val="16"/>
                    <w:szCs w:val="16"/>
                    <w:vertAlign w:val="subscript"/>
                  </w:rPr>
                </w:rPrChange>
              </w:rPr>
              <w:t>max</w:t>
            </w:r>
            <w:r w:rsidRPr="00A82009">
              <w:rPr>
                <w:rFonts w:ascii="Calibri" w:hAnsi="Calibri" w:cs="Calibri"/>
                <w:noProof/>
                <w:color w:val="000000"/>
                <w:sz w:val="16"/>
                <w:szCs w:val="16"/>
                <w:rPrChange w:id="10896" w:author="Peto" w:date="2018-06-14T07:18:00Z">
                  <w:rPr>
                    <w:rFonts w:ascii="Calibri" w:hAnsi="Calibri" w:cs="Calibri"/>
                    <w:color w:val="000000"/>
                    <w:sz w:val="16"/>
                    <w:szCs w:val="16"/>
                  </w:rPr>
                </w:rPrChange>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9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98" w:author="Peto" w:date="2018-06-14T07:18:00Z">
                  <w:rPr>
                    <w:rFonts w:ascii="Arial" w:hAnsi="Arial" w:cs="Arial"/>
                    <w:color w:val="000000"/>
                    <w:sz w:val="16"/>
                    <w:szCs w:val="16"/>
                  </w:rPr>
                </w:rPrChange>
              </w:rPr>
              <w:t>0.44 (0.28; 0.57)</w:t>
            </w:r>
          </w:p>
        </w:tc>
        <w:tc>
          <w:tcPr>
            <w:tcW w:w="1400" w:type="dxa"/>
            <w:tcBorders>
              <w:top w:val="nil"/>
              <w:left w:val="nil"/>
              <w:bottom w:val="nil"/>
              <w:right w:val="nil"/>
            </w:tcBorders>
            <w:shd w:val="clear" w:color="auto" w:fill="auto"/>
            <w:vAlign w:val="center"/>
            <w:hideMark/>
          </w:tcPr>
          <w:p w14:paraId="697D514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9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00" w:author="Peto" w:date="2018-06-14T07:18:00Z">
                  <w:rPr>
                    <w:rFonts w:ascii="Arial" w:hAnsi="Arial" w:cs="Arial"/>
                    <w:color w:val="000000"/>
                    <w:sz w:val="16"/>
                    <w:szCs w:val="16"/>
                  </w:rPr>
                </w:rPrChange>
              </w:rPr>
              <w:t>4.30 (3.80; 4.90)</w:t>
            </w:r>
          </w:p>
        </w:tc>
        <w:tc>
          <w:tcPr>
            <w:tcW w:w="1400" w:type="dxa"/>
            <w:tcBorders>
              <w:top w:val="nil"/>
              <w:left w:val="nil"/>
              <w:bottom w:val="nil"/>
              <w:right w:val="nil"/>
            </w:tcBorders>
            <w:shd w:val="clear" w:color="auto" w:fill="auto"/>
            <w:vAlign w:val="center"/>
            <w:hideMark/>
          </w:tcPr>
          <w:p w14:paraId="07A3A20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0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02" w:author="Peto" w:date="2018-06-14T07:18:00Z">
                  <w:rPr>
                    <w:rFonts w:ascii="Arial" w:hAnsi="Arial" w:cs="Arial"/>
                    <w:color w:val="000000"/>
                    <w:sz w:val="16"/>
                    <w:szCs w:val="16"/>
                  </w:rPr>
                </w:rPrChange>
              </w:rPr>
              <w:t>0.20 (0.10; 0.32)</w:t>
            </w:r>
          </w:p>
        </w:tc>
        <w:tc>
          <w:tcPr>
            <w:tcW w:w="1400" w:type="dxa"/>
            <w:tcBorders>
              <w:top w:val="nil"/>
              <w:left w:val="nil"/>
              <w:bottom w:val="nil"/>
              <w:right w:val="nil"/>
            </w:tcBorders>
            <w:shd w:val="clear" w:color="auto" w:fill="auto"/>
            <w:vAlign w:val="center"/>
            <w:hideMark/>
          </w:tcPr>
          <w:p w14:paraId="2B8BB7D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0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04" w:author="Peto" w:date="2018-06-14T07:18:00Z">
                  <w:rPr>
                    <w:rFonts w:ascii="Arial" w:hAnsi="Arial" w:cs="Arial"/>
                    <w:color w:val="000000"/>
                    <w:sz w:val="16"/>
                    <w:szCs w:val="16"/>
                  </w:rPr>
                </w:rPrChange>
              </w:rPr>
              <w:t>3.40 (2.50; 4.60)</w:t>
            </w:r>
          </w:p>
        </w:tc>
      </w:tr>
      <w:tr w:rsidR="00CE547F" w:rsidRPr="00A82009"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0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06"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907" w:author="Peto" w:date="2018-06-14T07:18:00Z">
                  <w:rPr>
                    <w:rFonts w:ascii="Calibri" w:hAnsi="Calibri" w:cs="Calibri"/>
                    <w:color w:val="000000"/>
                    <w:sz w:val="16"/>
                    <w:szCs w:val="16"/>
                    <w:vertAlign w:val="subscript"/>
                  </w:rPr>
                </w:rPrChange>
              </w:rPr>
              <w:t>5</w:t>
            </w:r>
            <w:r w:rsidRPr="00A82009">
              <w:rPr>
                <w:rFonts w:ascii="Calibri" w:hAnsi="Calibri" w:cs="Calibri"/>
                <w:noProof/>
                <w:color w:val="000000"/>
                <w:sz w:val="16"/>
                <w:szCs w:val="16"/>
                <w:rPrChange w:id="10908"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909" w:author="Peto" w:date="2018-06-14T07:18:00Z">
                  <w:rPr>
                    <w:rFonts w:ascii="Calibri" w:hAnsi="Calibri" w:cs="Calibri"/>
                    <w:color w:val="000000"/>
                    <w:sz w:val="16"/>
                    <w:szCs w:val="16"/>
                    <w:vertAlign w:val="subscript"/>
                  </w:rPr>
                </w:rPrChange>
              </w:rPr>
              <w:t>max</w:t>
            </w:r>
            <w:r w:rsidRPr="00A82009">
              <w:rPr>
                <w:rFonts w:ascii="Calibri" w:hAnsi="Calibri" w:cs="Calibri"/>
                <w:noProof/>
                <w:color w:val="000000"/>
                <w:sz w:val="16"/>
                <w:szCs w:val="16"/>
                <w:rPrChange w:id="10910" w:author="Peto" w:date="2018-06-14T07:18:00Z">
                  <w:rPr>
                    <w:rFonts w:ascii="Calibri" w:hAnsi="Calibri" w:cs="Calibri"/>
                    <w:color w:val="000000"/>
                    <w:sz w:val="16"/>
                    <w:szCs w:val="16"/>
                  </w:rPr>
                </w:rPrChange>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1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12" w:author="Peto" w:date="2018-06-14T07:18:00Z">
                  <w:rPr>
                    <w:rFonts w:ascii="Arial" w:hAnsi="Arial" w:cs="Arial"/>
                    <w:color w:val="000000"/>
                    <w:sz w:val="16"/>
                    <w:szCs w:val="16"/>
                  </w:rPr>
                </w:rPrChange>
              </w:rPr>
              <w:t>0.39 (0.26; 0.45)</w:t>
            </w:r>
          </w:p>
        </w:tc>
        <w:tc>
          <w:tcPr>
            <w:tcW w:w="1400" w:type="dxa"/>
            <w:tcBorders>
              <w:top w:val="nil"/>
              <w:left w:val="nil"/>
              <w:bottom w:val="nil"/>
              <w:right w:val="nil"/>
            </w:tcBorders>
            <w:shd w:val="clear" w:color="auto" w:fill="auto"/>
            <w:vAlign w:val="center"/>
            <w:hideMark/>
          </w:tcPr>
          <w:p w14:paraId="6173E4A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1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14" w:author="Peto" w:date="2018-06-14T07:18:00Z">
                  <w:rPr>
                    <w:rFonts w:ascii="Arial" w:hAnsi="Arial" w:cs="Arial"/>
                    <w:color w:val="000000"/>
                    <w:sz w:val="16"/>
                    <w:szCs w:val="16"/>
                  </w:rPr>
                </w:rPrChange>
              </w:rPr>
              <w:t>3.80 (1.10; 6.40)</w:t>
            </w:r>
          </w:p>
        </w:tc>
        <w:tc>
          <w:tcPr>
            <w:tcW w:w="1400" w:type="dxa"/>
            <w:tcBorders>
              <w:top w:val="nil"/>
              <w:left w:val="nil"/>
              <w:bottom w:val="nil"/>
              <w:right w:val="nil"/>
            </w:tcBorders>
            <w:shd w:val="clear" w:color="auto" w:fill="auto"/>
            <w:vAlign w:val="center"/>
            <w:hideMark/>
          </w:tcPr>
          <w:p w14:paraId="36173C6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1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16" w:author="Peto" w:date="2018-06-14T07:18:00Z">
                  <w:rPr>
                    <w:rFonts w:ascii="Arial" w:hAnsi="Arial" w:cs="Arial"/>
                    <w:color w:val="000000"/>
                    <w:sz w:val="16"/>
                    <w:szCs w:val="16"/>
                  </w:rPr>
                </w:rPrChange>
              </w:rPr>
              <w:t>0.23 (0.14; 0.34)</w:t>
            </w:r>
          </w:p>
        </w:tc>
        <w:tc>
          <w:tcPr>
            <w:tcW w:w="1400" w:type="dxa"/>
            <w:tcBorders>
              <w:top w:val="nil"/>
              <w:left w:val="nil"/>
              <w:bottom w:val="nil"/>
              <w:right w:val="nil"/>
            </w:tcBorders>
            <w:shd w:val="clear" w:color="auto" w:fill="auto"/>
            <w:vAlign w:val="center"/>
            <w:hideMark/>
          </w:tcPr>
          <w:p w14:paraId="3474E03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1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18" w:author="Peto" w:date="2018-06-14T07:18:00Z">
                  <w:rPr>
                    <w:rFonts w:ascii="Arial" w:hAnsi="Arial" w:cs="Arial"/>
                    <w:color w:val="000000"/>
                    <w:sz w:val="16"/>
                    <w:szCs w:val="16"/>
                  </w:rPr>
                </w:rPrChange>
              </w:rPr>
              <w:t>0.50 (0.00; 3.80)</w:t>
            </w:r>
          </w:p>
        </w:tc>
      </w:tr>
      <w:tr w:rsidR="00CE547F" w:rsidRPr="00A82009"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1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20"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921" w:author="Peto" w:date="2018-06-14T07:18:00Z">
                  <w:rPr>
                    <w:rFonts w:ascii="Calibri" w:hAnsi="Calibri" w:cs="Calibri"/>
                    <w:color w:val="000000"/>
                    <w:sz w:val="16"/>
                    <w:szCs w:val="16"/>
                    <w:vertAlign w:val="subscript"/>
                  </w:rPr>
                </w:rPrChange>
              </w:rPr>
              <w:t>6</w:t>
            </w:r>
            <w:r w:rsidRPr="00A82009">
              <w:rPr>
                <w:rFonts w:ascii="Calibri" w:hAnsi="Calibri" w:cs="Calibri"/>
                <w:noProof/>
                <w:color w:val="000000"/>
                <w:sz w:val="16"/>
                <w:szCs w:val="16"/>
                <w:rPrChange w:id="10922"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923"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924"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536A665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2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26" w:author="Peto" w:date="2018-06-14T07:18:00Z">
                  <w:rPr>
                    <w:rFonts w:ascii="Arial" w:hAnsi="Arial" w:cs="Arial"/>
                    <w:color w:val="000000"/>
                    <w:sz w:val="16"/>
                    <w:szCs w:val="16"/>
                  </w:rPr>
                </w:rPrChange>
              </w:rPr>
              <w:t>0.38 (0.26; 0.51)</w:t>
            </w:r>
          </w:p>
        </w:tc>
        <w:tc>
          <w:tcPr>
            <w:tcW w:w="1400" w:type="dxa"/>
            <w:tcBorders>
              <w:top w:val="nil"/>
              <w:left w:val="nil"/>
              <w:bottom w:val="nil"/>
              <w:right w:val="nil"/>
            </w:tcBorders>
            <w:shd w:val="clear" w:color="auto" w:fill="auto"/>
            <w:vAlign w:val="center"/>
            <w:hideMark/>
          </w:tcPr>
          <w:p w14:paraId="33E4AD5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28" w:author="Peto" w:date="2018-06-14T07:18:00Z">
                  <w:rPr>
                    <w:rFonts w:ascii="Arial" w:hAnsi="Arial" w:cs="Arial"/>
                    <w:color w:val="000000"/>
                    <w:sz w:val="16"/>
                    <w:szCs w:val="16"/>
                  </w:rPr>
                </w:rPrChange>
              </w:rPr>
              <w:t>3.20 (0.20; 5.40)</w:t>
            </w:r>
          </w:p>
        </w:tc>
        <w:tc>
          <w:tcPr>
            <w:tcW w:w="1400" w:type="dxa"/>
            <w:tcBorders>
              <w:top w:val="nil"/>
              <w:left w:val="nil"/>
              <w:bottom w:val="nil"/>
              <w:right w:val="nil"/>
            </w:tcBorders>
            <w:shd w:val="clear" w:color="auto" w:fill="auto"/>
            <w:vAlign w:val="center"/>
            <w:hideMark/>
          </w:tcPr>
          <w:p w14:paraId="66DA89A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30" w:author="Peto" w:date="2018-06-14T07:18:00Z">
                  <w:rPr>
                    <w:rFonts w:ascii="Arial" w:hAnsi="Arial" w:cs="Arial"/>
                    <w:color w:val="000000"/>
                    <w:sz w:val="16"/>
                    <w:szCs w:val="16"/>
                  </w:rPr>
                </w:rPrChange>
              </w:rPr>
              <w:t>0.24 (0.11; 0.36)</w:t>
            </w:r>
          </w:p>
        </w:tc>
        <w:tc>
          <w:tcPr>
            <w:tcW w:w="1400" w:type="dxa"/>
            <w:tcBorders>
              <w:top w:val="nil"/>
              <w:left w:val="nil"/>
              <w:bottom w:val="nil"/>
              <w:right w:val="nil"/>
            </w:tcBorders>
            <w:shd w:val="clear" w:color="auto" w:fill="auto"/>
            <w:vAlign w:val="center"/>
            <w:hideMark/>
          </w:tcPr>
          <w:p w14:paraId="68DF4AC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32" w:author="Peto" w:date="2018-06-14T07:18:00Z">
                  <w:rPr>
                    <w:rFonts w:ascii="Arial" w:hAnsi="Arial" w:cs="Arial"/>
                    <w:color w:val="000000"/>
                    <w:sz w:val="16"/>
                    <w:szCs w:val="16"/>
                  </w:rPr>
                </w:rPrChange>
              </w:rPr>
              <w:t>0.85 (0.00; 3.40)</w:t>
            </w:r>
          </w:p>
        </w:tc>
      </w:tr>
      <w:tr w:rsidR="00CE547F" w:rsidRPr="00A82009"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34"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935" w:author="Peto" w:date="2018-06-14T07:18:00Z">
                  <w:rPr>
                    <w:rFonts w:ascii="Calibri" w:hAnsi="Calibri" w:cs="Calibri"/>
                    <w:color w:val="000000"/>
                    <w:sz w:val="16"/>
                    <w:szCs w:val="16"/>
                    <w:vertAlign w:val="subscript"/>
                  </w:rPr>
                </w:rPrChange>
              </w:rPr>
              <w:t>7</w:t>
            </w:r>
            <w:r w:rsidRPr="00A82009">
              <w:rPr>
                <w:rFonts w:ascii="Calibri" w:hAnsi="Calibri" w:cs="Calibri"/>
                <w:noProof/>
                <w:color w:val="000000"/>
                <w:sz w:val="16"/>
                <w:szCs w:val="16"/>
                <w:rPrChange w:id="10936"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937"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938"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03FFA19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40" w:author="Peto" w:date="2018-06-14T07:18:00Z">
                  <w:rPr>
                    <w:rFonts w:ascii="Arial" w:hAnsi="Arial" w:cs="Arial"/>
                    <w:color w:val="000000"/>
                    <w:sz w:val="16"/>
                    <w:szCs w:val="16"/>
                  </w:rPr>
                </w:rPrChange>
              </w:rPr>
              <w:t>0.36 (0.22; 0.47)</w:t>
            </w:r>
          </w:p>
        </w:tc>
        <w:tc>
          <w:tcPr>
            <w:tcW w:w="1400" w:type="dxa"/>
            <w:tcBorders>
              <w:top w:val="nil"/>
              <w:left w:val="nil"/>
              <w:bottom w:val="nil"/>
              <w:right w:val="nil"/>
            </w:tcBorders>
            <w:shd w:val="clear" w:color="auto" w:fill="auto"/>
            <w:vAlign w:val="center"/>
            <w:hideMark/>
          </w:tcPr>
          <w:p w14:paraId="00E6EFFB"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42" w:author="Peto" w:date="2018-06-14T07:18:00Z">
                  <w:rPr>
                    <w:rFonts w:ascii="Arial" w:hAnsi="Arial" w:cs="Arial"/>
                    <w:color w:val="000000"/>
                    <w:sz w:val="16"/>
                    <w:szCs w:val="16"/>
                  </w:rPr>
                </w:rPrChange>
              </w:rPr>
              <w:t>3.70 (3.10; 4.40)</w:t>
            </w:r>
          </w:p>
        </w:tc>
        <w:tc>
          <w:tcPr>
            <w:tcW w:w="1400" w:type="dxa"/>
            <w:tcBorders>
              <w:top w:val="nil"/>
              <w:left w:val="nil"/>
              <w:bottom w:val="nil"/>
              <w:right w:val="nil"/>
            </w:tcBorders>
            <w:shd w:val="clear" w:color="auto" w:fill="auto"/>
            <w:vAlign w:val="center"/>
            <w:hideMark/>
          </w:tcPr>
          <w:p w14:paraId="369126A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44" w:author="Peto" w:date="2018-06-14T07:18:00Z">
                  <w:rPr>
                    <w:rFonts w:ascii="Arial" w:hAnsi="Arial" w:cs="Arial"/>
                    <w:color w:val="000000"/>
                    <w:sz w:val="16"/>
                    <w:szCs w:val="16"/>
                  </w:rPr>
                </w:rPrChange>
              </w:rPr>
              <w:t>0.13 (0.07; 0.27)</w:t>
            </w:r>
          </w:p>
        </w:tc>
        <w:tc>
          <w:tcPr>
            <w:tcW w:w="1400" w:type="dxa"/>
            <w:tcBorders>
              <w:top w:val="nil"/>
              <w:left w:val="nil"/>
              <w:bottom w:val="nil"/>
              <w:right w:val="nil"/>
            </w:tcBorders>
            <w:shd w:val="clear" w:color="auto" w:fill="auto"/>
            <w:vAlign w:val="center"/>
            <w:hideMark/>
          </w:tcPr>
          <w:p w14:paraId="7984D6E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4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46" w:author="Peto" w:date="2018-06-14T07:18:00Z">
                  <w:rPr>
                    <w:rFonts w:ascii="Arial" w:hAnsi="Arial" w:cs="Arial"/>
                    <w:color w:val="000000"/>
                    <w:sz w:val="16"/>
                    <w:szCs w:val="16"/>
                  </w:rPr>
                </w:rPrChange>
              </w:rPr>
              <w:t>3.30 (2.20; 5.00)</w:t>
            </w:r>
          </w:p>
        </w:tc>
      </w:tr>
      <w:tr w:rsidR="00CE547F" w:rsidRPr="00A82009"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4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48"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949" w:author="Peto" w:date="2018-06-14T07:18:00Z">
                  <w:rPr>
                    <w:rFonts w:ascii="Calibri" w:hAnsi="Calibri" w:cs="Calibri"/>
                    <w:color w:val="000000"/>
                    <w:sz w:val="16"/>
                    <w:szCs w:val="16"/>
                    <w:vertAlign w:val="subscript"/>
                  </w:rPr>
                </w:rPrChange>
              </w:rPr>
              <w:t>8</w:t>
            </w:r>
            <w:r w:rsidRPr="00A82009">
              <w:rPr>
                <w:rFonts w:ascii="Calibri" w:hAnsi="Calibri" w:cs="Calibri"/>
                <w:noProof/>
                <w:color w:val="000000"/>
                <w:sz w:val="16"/>
                <w:szCs w:val="16"/>
                <w:rPrChange w:id="10950"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951"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952" w:author="Peto" w:date="2018-06-14T07:18:00Z">
                  <w:rPr>
                    <w:rFonts w:ascii="Calibri" w:hAnsi="Calibri" w:cs="Calibri"/>
                    <w:color w:val="000000"/>
                    <w:sz w:val="16"/>
                    <w:szCs w:val="16"/>
                  </w:rPr>
                </w:rPrChange>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5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54" w:author="Peto" w:date="2018-06-14T07:18:00Z">
                  <w:rPr>
                    <w:rFonts w:ascii="Arial" w:hAnsi="Arial" w:cs="Arial"/>
                    <w:color w:val="000000"/>
                    <w:sz w:val="16"/>
                    <w:szCs w:val="16"/>
                  </w:rPr>
                </w:rPrChange>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5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56" w:author="Peto" w:date="2018-06-14T07:18:00Z">
                  <w:rPr>
                    <w:rFonts w:ascii="Arial" w:hAnsi="Arial" w:cs="Arial"/>
                    <w:color w:val="000000"/>
                    <w:sz w:val="16"/>
                    <w:szCs w:val="16"/>
                  </w:rPr>
                </w:rPrChange>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5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58" w:author="Peto" w:date="2018-06-14T07:18:00Z">
                  <w:rPr>
                    <w:rFonts w:ascii="Arial" w:hAnsi="Arial" w:cs="Arial"/>
                    <w:color w:val="000000"/>
                    <w:sz w:val="16"/>
                    <w:szCs w:val="16"/>
                  </w:rPr>
                </w:rPrChange>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5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60" w:author="Peto" w:date="2018-06-14T07:18:00Z">
                  <w:rPr>
                    <w:rFonts w:ascii="Arial" w:hAnsi="Arial" w:cs="Arial"/>
                    <w:color w:val="000000"/>
                    <w:sz w:val="16"/>
                    <w:szCs w:val="16"/>
                  </w:rPr>
                </w:rPrChange>
              </w:rPr>
              <w:t>3.70 (3.10; 6.90)</w:t>
            </w:r>
          </w:p>
        </w:tc>
      </w:tr>
      <w:tr w:rsidR="00CE547F" w:rsidRPr="00A82009"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6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62"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0963" w:author="Peto" w:date="2018-06-14T07:18:00Z">
                  <w:rPr>
                    <w:rFonts w:ascii="Calibri" w:hAnsi="Calibri" w:cs="Calibri"/>
                    <w:color w:val="000000"/>
                    <w:sz w:val="16"/>
                    <w:szCs w:val="16"/>
                    <w:vertAlign w:val="subscript"/>
                  </w:rPr>
                </w:rPrChange>
              </w:rPr>
              <w:t xml:space="preserve">1-7 </w:t>
            </w:r>
            <w:r w:rsidRPr="00A82009">
              <w:rPr>
                <w:rFonts w:ascii="Arial" w:hAnsi="Arial" w:cs="Arial"/>
                <w:noProof/>
                <w:color w:val="000000"/>
                <w:sz w:val="16"/>
                <w:szCs w:val="16"/>
                <w:rPrChange w:id="10964"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3F1BAF7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6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66" w:author="Peto" w:date="2018-06-14T07:18:00Z">
                  <w:rPr>
                    <w:rFonts w:ascii="Arial" w:hAnsi="Arial" w:cs="Arial"/>
                    <w:color w:val="000000"/>
                    <w:sz w:val="16"/>
                    <w:szCs w:val="16"/>
                  </w:rPr>
                </w:rPrChange>
              </w:rPr>
              <w:t>0.44 (0.27; 0.59)</w:t>
            </w:r>
          </w:p>
        </w:tc>
        <w:tc>
          <w:tcPr>
            <w:tcW w:w="1400" w:type="dxa"/>
            <w:tcBorders>
              <w:top w:val="nil"/>
              <w:left w:val="nil"/>
              <w:bottom w:val="nil"/>
              <w:right w:val="nil"/>
            </w:tcBorders>
            <w:shd w:val="clear" w:color="auto" w:fill="auto"/>
            <w:vAlign w:val="center"/>
            <w:hideMark/>
          </w:tcPr>
          <w:p w14:paraId="242757B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6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68" w:author="Peto" w:date="2018-06-14T07:18:00Z">
                  <w:rPr>
                    <w:rFonts w:ascii="Arial" w:hAnsi="Arial" w:cs="Arial"/>
                    <w:color w:val="000000"/>
                    <w:sz w:val="16"/>
                    <w:szCs w:val="16"/>
                  </w:rPr>
                </w:rPrChange>
              </w:rPr>
              <w:t>3.05 (0.20; 6.00)</w:t>
            </w:r>
          </w:p>
        </w:tc>
        <w:tc>
          <w:tcPr>
            <w:tcW w:w="1400" w:type="dxa"/>
            <w:tcBorders>
              <w:top w:val="nil"/>
              <w:left w:val="nil"/>
              <w:bottom w:val="nil"/>
              <w:right w:val="nil"/>
            </w:tcBorders>
            <w:shd w:val="clear" w:color="auto" w:fill="auto"/>
            <w:vAlign w:val="center"/>
            <w:hideMark/>
          </w:tcPr>
          <w:p w14:paraId="145D38D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6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70" w:author="Peto" w:date="2018-06-14T07:18:00Z">
                  <w:rPr>
                    <w:rFonts w:ascii="Arial" w:hAnsi="Arial" w:cs="Arial"/>
                    <w:color w:val="000000"/>
                    <w:sz w:val="16"/>
                    <w:szCs w:val="16"/>
                  </w:rPr>
                </w:rPrChange>
              </w:rPr>
              <w:t>0.18 (0.09; 0.32)</w:t>
            </w:r>
          </w:p>
        </w:tc>
        <w:tc>
          <w:tcPr>
            <w:tcW w:w="1400" w:type="dxa"/>
            <w:tcBorders>
              <w:top w:val="nil"/>
              <w:left w:val="nil"/>
              <w:bottom w:val="nil"/>
              <w:right w:val="nil"/>
            </w:tcBorders>
            <w:shd w:val="clear" w:color="auto" w:fill="auto"/>
            <w:vAlign w:val="center"/>
            <w:hideMark/>
          </w:tcPr>
          <w:p w14:paraId="575A416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72" w:author="Peto" w:date="2018-06-14T07:18:00Z">
                  <w:rPr>
                    <w:rFonts w:ascii="Arial" w:hAnsi="Arial" w:cs="Arial"/>
                    <w:color w:val="000000"/>
                    <w:sz w:val="16"/>
                    <w:szCs w:val="16"/>
                  </w:rPr>
                </w:rPrChange>
              </w:rPr>
              <w:t>1.75 (0.30; 3.50)</w:t>
            </w:r>
          </w:p>
        </w:tc>
      </w:tr>
      <w:tr w:rsidR="00CE547F" w:rsidRPr="00A82009"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74"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0975" w:author="Peto" w:date="2018-06-14T07:18:00Z">
                  <w:rPr>
                    <w:rFonts w:ascii="Calibri" w:hAnsi="Calibri" w:cs="Calibri"/>
                    <w:color w:val="000000"/>
                    <w:sz w:val="16"/>
                    <w:szCs w:val="16"/>
                    <w:vertAlign w:val="subscript"/>
                  </w:rPr>
                </w:rPrChange>
              </w:rPr>
              <w:t xml:space="preserve">3-7 </w:t>
            </w:r>
            <w:r w:rsidRPr="00A82009">
              <w:rPr>
                <w:rFonts w:ascii="Arial" w:hAnsi="Arial" w:cs="Arial"/>
                <w:noProof/>
                <w:color w:val="000000"/>
                <w:sz w:val="16"/>
                <w:szCs w:val="16"/>
                <w:rPrChange w:id="10976"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5FE6DFA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78" w:author="Peto" w:date="2018-06-14T07:18:00Z">
                  <w:rPr>
                    <w:rFonts w:ascii="Arial" w:hAnsi="Arial" w:cs="Arial"/>
                    <w:color w:val="000000"/>
                    <w:sz w:val="16"/>
                    <w:szCs w:val="16"/>
                  </w:rPr>
                </w:rPrChange>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80" w:author="Peto" w:date="2018-06-14T07:18:00Z">
                  <w:rPr>
                    <w:rFonts w:ascii="Arial" w:hAnsi="Arial" w:cs="Arial"/>
                    <w:color w:val="000000"/>
                    <w:sz w:val="16"/>
                    <w:szCs w:val="16"/>
                  </w:rPr>
                </w:rPrChange>
              </w:rPr>
              <w:t>2.70 (1.90; 3.40)</w:t>
            </w:r>
          </w:p>
        </w:tc>
        <w:tc>
          <w:tcPr>
            <w:tcW w:w="1400" w:type="dxa"/>
            <w:tcBorders>
              <w:top w:val="nil"/>
              <w:left w:val="nil"/>
              <w:bottom w:val="nil"/>
              <w:right w:val="nil"/>
            </w:tcBorders>
            <w:shd w:val="clear" w:color="auto" w:fill="auto"/>
            <w:vAlign w:val="center"/>
            <w:hideMark/>
          </w:tcPr>
          <w:p w14:paraId="163E5DA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82" w:author="Peto" w:date="2018-06-14T07:18:00Z">
                  <w:rPr>
                    <w:rFonts w:ascii="Arial" w:hAnsi="Arial" w:cs="Arial"/>
                    <w:color w:val="000000"/>
                    <w:sz w:val="16"/>
                    <w:szCs w:val="16"/>
                  </w:rPr>
                </w:rPrChange>
              </w:rPr>
              <w:t>0.32 (0.17; 0.44)</w:t>
            </w:r>
          </w:p>
        </w:tc>
        <w:tc>
          <w:tcPr>
            <w:tcW w:w="1400" w:type="dxa"/>
            <w:tcBorders>
              <w:top w:val="nil"/>
              <w:left w:val="nil"/>
              <w:bottom w:val="nil"/>
              <w:right w:val="nil"/>
            </w:tcBorders>
            <w:shd w:val="clear" w:color="auto" w:fill="auto"/>
            <w:vAlign w:val="center"/>
            <w:hideMark/>
          </w:tcPr>
          <w:p w14:paraId="719BED5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84" w:author="Peto" w:date="2018-06-14T07:18:00Z">
                  <w:rPr>
                    <w:rFonts w:ascii="Arial" w:hAnsi="Arial" w:cs="Arial"/>
                    <w:color w:val="000000"/>
                    <w:sz w:val="16"/>
                    <w:szCs w:val="16"/>
                  </w:rPr>
                </w:rPrChange>
              </w:rPr>
              <w:t>2.05 (1.60; 2.70)</w:t>
            </w:r>
          </w:p>
        </w:tc>
      </w:tr>
      <w:tr w:rsidR="00CE547F" w:rsidRPr="00A82009"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8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86"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0987" w:author="Peto" w:date="2018-06-14T07:18:00Z">
                  <w:rPr>
                    <w:rFonts w:ascii="Calibri" w:hAnsi="Calibri" w:cs="Calibri"/>
                    <w:color w:val="000000"/>
                    <w:sz w:val="16"/>
                    <w:szCs w:val="16"/>
                    <w:vertAlign w:val="subscript"/>
                  </w:rPr>
                </w:rPrChange>
              </w:rPr>
              <w:t xml:space="preserve">5-7 </w:t>
            </w:r>
            <w:r w:rsidRPr="00A82009">
              <w:rPr>
                <w:rFonts w:ascii="Arial" w:hAnsi="Arial" w:cs="Arial"/>
                <w:noProof/>
                <w:color w:val="000000"/>
                <w:sz w:val="16"/>
                <w:szCs w:val="16"/>
                <w:rPrChange w:id="10988"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2195828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90" w:author="Peto" w:date="2018-06-14T07:18:00Z">
                  <w:rPr>
                    <w:rFonts w:ascii="Arial" w:hAnsi="Arial" w:cs="Arial"/>
                    <w:color w:val="000000"/>
                    <w:sz w:val="16"/>
                    <w:szCs w:val="16"/>
                  </w:rPr>
                </w:rPrChange>
              </w:rPr>
              <w:t>0.18 (0.11; 0.26)</w:t>
            </w:r>
          </w:p>
        </w:tc>
        <w:tc>
          <w:tcPr>
            <w:tcW w:w="1400" w:type="dxa"/>
            <w:tcBorders>
              <w:top w:val="nil"/>
              <w:left w:val="nil"/>
              <w:bottom w:val="nil"/>
              <w:right w:val="nil"/>
            </w:tcBorders>
            <w:shd w:val="clear" w:color="auto" w:fill="auto"/>
            <w:vAlign w:val="center"/>
            <w:hideMark/>
          </w:tcPr>
          <w:p w14:paraId="7FBCC6A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92" w:author="Peto" w:date="2018-06-14T07:18:00Z">
                  <w:rPr>
                    <w:rFonts w:ascii="Arial" w:hAnsi="Arial" w:cs="Arial"/>
                    <w:color w:val="000000"/>
                    <w:sz w:val="16"/>
                    <w:szCs w:val="16"/>
                  </w:rPr>
                </w:rPrChange>
              </w:rPr>
              <w:t>3.55 (0.20; 5.40)</w:t>
            </w:r>
          </w:p>
        </w:tc>
        <w:tc>
          <w:tcPr>
            <w:tcW w:w="1400" w:type="dxa"/>
            <w:tcBorders>
              <w:top w:val="nil"/>
              <w:left w:val="nil"/>
              <w:bottom w:val="nil"/>
              <w:right w:val="nil"/>
            </w:tcBorders>
            <w:shd w:val="clear" w:color="auto" w:fill="auto"/>
            <w:vAlign w:val="center"/>
            <w:hideMark/>
          </w:tcPr>
          <w:p w14:paraId="081E30E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9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94" w:author="Peto" w:date="2018-06-14T07:18:00Z">
                  <w:rPr>
                    <w:rFonts w:ascii="Arial" w:hAnsi="Arial" w:cs="Arial"/>
                    <w:color w:val="000000"/>
                    <w:sz w:val="16"/>
                    <w:szCs w:val="16"/>
                  </w:rPr>
                </w:rPrChange>
              </w:rPr>
              <w:t>0.12 (0.08; 0.18)</w:t>
            </w:r>
          </w:p>
        </w:tc>
        <w:tc>
          <w:tcPr>
            <w:tcW w:w="1400" w:type="dxa"/>
            <w:tcBorders>
              <w:top w:val="nil"/>
              <w:left w:val="nil"/>
              <w:bottom w:val="nil"/>
              <w:right w:val="nil"/>
            </w:tcBorders>
            <w:shd w:val="clear" w:color="auto" w:fill="auto"/>
            <w:vAlign w:val="center"/>
            <w:hideMark/>
          </w:tcPr>
          <w:p w14:paraId="0946591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9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96" w:author="Peto" w:date="2018-06-14T07:18:00Z">
                  <w:rPr>
                    <w:rFonts w:ascii="Arial" w:hAnsi="Arial" w:cs="Arial"/>
                    <w:color w:val="000000"/>
                    <w:sz w:val="16"/>
                    <w:szCs w:val="16"/>
                  </w:rPr>
                </w:rPrChange>
              </w:rPr>
              <w:t>3.95 (1.70; 5.70)</w:t>
            </w:r>
          </w:p>
        </w:tc>
      </w:tr>
      <w:tr w:rsidR="00CE547F" w:rsidRPr="00A82009"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9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98" w:author="Peto" w:date="2018-06-14T07:18:00Z">
                  <w:rPr>
                    <w:rFonts w:ascii="Arial" w:hAnsi="Arial" w:cs="Arial"/>
                    <w:color w:val="000000"/>
                    <w:sz w:val="16"/>
                    <w:szCs w:val="16"/>
                  </w:rPr>
                </w:rPrChange>
              </w:rPr>
              <w:lastRenderedPageBreak/>
              <w:t>PWV</w:t>
            </w:r>
            <w:r w:rsidRPr="00A82009">
              <w:rPr>
                <w:rFonts w:ascii="Calibri" w:hAnsi="Calibri" w:cs="Calibri"/>
                <w:noProof/>
                <w:color w:val="000000"/>
                <w:sz w:val="16"/>
                <w:szCs w:val="16"/>
                <w:vertAlign w:val="subscript"/>
                <w:rPrChange w:id="10999" w:author="Peto" w:date="2018-06-14T07:18:00Z">
                  <w:rPr>
                    <w:rFonts w:ascii="Calibri" w:hAnsi="Calibri" w:cs="Calibri"/>
                    <w:color w:val="000000"/>
                    <w:sz w:val="16"/>
                    <w:szCs w:val="16"/>
                    <w:vertAlign w:val="subscript"/>
                  </w:rPr>
                </w:rPrChange>
              </w:rPr>
              <w:t xml:space="preserve">3-5 </w:t>
            </w:r>
            <w:r w:rsidRPr="00A82009">
              <w:rPr>
                <w:rFonts w:ascii="Arial" w:hAnsi="Arial" w:cs="Arial"/>
                <w:noProof/>
                <w:color w:val="000000"/>
                <w:sz w:val="16"/>
                <w:szCs w:val="16"/>
                <w:rPrChange w:id="11000"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7EF0D06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0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02" w:author="Peto" w:date="2018-06-14T07:18:00Z">
                  <w:rPr>
                    <w:rFonts w:ascii="Arial" w:hAnsi="Arial" w:cs="Arial"/>
                    <w:color w:val="000000"/>
                    <w:sz w:val="16"/>
                    <w:szCs w:val="16"/>
                  </w:rPr>
                </w:rPrChange>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0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04" w:author="Peto" w:date="2018-06-14T07:18:00Z">
                  <w:rPr>
                    <w:rFonts w:ascii="Arial" w:hAnsi="Arial" w:cs="Arial"/>
                    <w:color w:val="000000"/>
                    <w:sz w:val="16"/>
                    <w:szCs w:val="16"/>
                  </w:rPr>
                </w:rPrChange>
              </w:rPr>
              <w:t>3.45 (2.70; 4.10)</w:t>
            </w:r>
          </w:p>
        </w:tc>
        <w:tc>
          <w:tcPr>
            <w:tcW w:w="1400" w:type="dxa"/>
            <w:tcBorders>
              <w:top w:val="nil"/>
              <w:left w:val="nil"/>
              <w:bottom w:val="nil"/>
              <w:right w:val="nil"/>
            </w:tcBorders>
            <w:shd w:val="clear" w:color="auto" w:fill="auto"/>
            <w:vAlign w:val="center"/>
            <w:hideMark/>
          </w:tcPr>
          <w:p w14:paraId="43C6A79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0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06" w:author="Peto" w:date="2018-06-14T07:18:00Z">
                  <w:rPr>
                    <w:rFonts w:ascii="Arial" w:hAnsi="Arial" w:cs="Arial"/>
                    <w:color w:val="000000"/>
                    <w:sz w:val="16"/>
                    <w:szCs w:val="16"/>
                  </w:rPr>
                </w:rPrChange>
              </w:rPr>
              <w:t>0.27 (0.16; 0.36)</w:t>
            </w:r>
          </w:p>
        </w:tc>
        <w:tc>
          <w:tcPr>
            <w:tcW w:w="1400" w:type="dxa"/>
            <w:tcBorders>
              <w:top w:val="nil"/>
              <w:left w:val="nil"/>
              <w:bottom w:val="nil"/>
              <w:right w:val="nil"/>
            </w:tcBorders>
            <w:shd w:val="clear" w:color="auto" w:fill="auto"/>
            <w:vAlign w:val="center"/>
            <w:hideMark/>
          </w:tcPr>
          <w:p w14:paraId="3717BE2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0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08" w:author="Peto" w:date="2018-06-14T07:18:00Z">
                  <w:rPr>
                    <w:rFonts w:ascii="Arial" w:hAnsi="Arial" w:cs="Arial"/>
                    <w:color w:val="000000"/>
                    <w:sz w:val="16"/>
                    <w:szCs w:val="16"/>
                  </w:rPr>
                </w:rPrChange>
              </w:rPr>
              <w:t>2.30 (1.60; 3.10)</w:t>
            </w:r>
          </w:p>
        </w:tc>
      </w:tr>
      <w:tr w:rsidR="00CE547F" w:rsidRPr="00A82009"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0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10"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11" w:author="Peto" w:date="2018-06-14T07:18:00Z">
                  <w:rPr>
                    <w:rFonts w:ascii="Calibri" w:hAnsi="Calibri" w:cs="Calibri"/>
                    <w:color w:val="000000"/>
                    <w:sz w:val="16"/>
                    <w:szCs w:val="16"/>
                    <w:vertAlign w:val="subscript"/>
                  </w:rPr>
                </w:rPrChange>
              </w:rPr>
              <w:t xml:space="preserve">2-8 </w:t>
            </w:r>
            <w:r w:rsidRPr="00A82009">
              <w:rPr>
                <w:rFonts w:ascii="Arial" w:hAnsi="Arial" w:cs="Arial"/>
                <w:noProof/>
                <w:color w:val="000000"/>
                <w:sz w:val="16"/>
                <w:szCs w:val="16"/>
                <w:rPrChange w:id="11012"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62D60FD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1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14" w:author="Peto" w:date="2018-06-14T07:18:00Z">
                  <w:rPr>
                    <w:rFonts w:ascii="Arial" w:hAnsi="Arial" w:cs="Arial"/>
                    <w:color w:val="000000"/>
                    <w:sz w:val="16"/>
                    <w:szCs w:val="16"/>
                  </w:rPr>
                </w:rPrChange>
              </w:rPr>
              <w:t>0.39 (0.25; 0.59)</w:t>
            </w:r>
          </w:p>
        </w:tc>
        <w:tc>
          <w:tcPr>
            <w:tcW w:w="1400" w:type="dxa"/>
            <w:tcBorders>
              <w:top w:val="nil"/>
              <w:left w:val="nil"/>
              <w:bottom w:val="nil"/>
              <w:right w:val="nil"/>
            </w:tcBorders>
            <w:shd w:val="clear" w:color="auto" w:fill="auto"/>
            <w:vAlign w:val="center"/>
            <w:hideMark/>
          </w:tcPr>
          <w:p w14:paraId="492B0B1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1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16" w:author="Peto" w:date="2018-06-14T07:18:00Z">
                  <w:rPr>
                    <w:rFonts w:ascii="Arial" w:hAnsi="Arial" w:cs="Arial"/>
                    <w:color w:val="000000"/>
                    <w:sz w:val="16"/>
                    <w:szCs w:val="16"/>
                  </w:rPr>
                </w:rPrChange>
              </w:rPr>
              <w:t>2.50 (1.20; 3.90)</w:t>
            </w:r>
          </w:p>
        </w:tc>
        <w:tc>
          <w:tcPr>
            <w:tcW w:w="1400" w:type="dxa"/>
            <w:tcBorders>
              <w:top w:val="nil"/>
              <w:left w:val="nil"/>
              <w:bottom w:val="nil"/>
              <w:right w:val="nil"/>
            </w:tcBorders>
            <w:shd w:val="clear" w:color="auto" w:fill="auto"/>
            <w:vAlign w:val="center"/>
            <w:hideMark/>
          </w:tcPr>
          <w:p w14:paraId="1354621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1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18" w:author="Peto" w:date="2018-06-14T07:18:00Z">
                  <w:rPr>
                    <w:rFonts w:ascii="Arial" w:hAnsi="Arial" w:cs="Arial"/>
                    <w:color w:val="000000"/>
                    <w:sz w:val="16"/>
                    <w:szCs w:val="16"/>
                  </w:rPr>
                </w:rPrChange>
              </w:rPr>
              <w:t>0.19 (0.14; 0.31)</w:t>
            </w:r>
          </w:p>
        </w:tc>
        <w:tc>
          <w:tcPr>
            <w:tcW w:w="1400" w:type="dxa"/>
            <w:tcBorders>
              <w:top w:val="nil"/>
              <w:left w:val="nil"/>
              <w:bottom w:val="nil"/>
              <w:right w:val="nil"/>
            </w:tcBorders>
            <w:shd w:val="clear" w:color="auto" w:fill="auto"/>
            <w:vAlign w:val="center"/>
            <w:hideMark/>
          </w:tcPr>
          <w:p w14:paraId="2744012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1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20" w:author="Peto" w:date="2018-06-14T07:18:00Z">
                  <w:rPr>
                    <w:rFonts w:ascii="Arial" w:hAnsi="Arial" w:cs="Arial"/>
                    <w:color w:val="000000"/>
                    <w:sz w:val="16"/>
                    <w:szCs w:val="16"/>
                  </w:rPr>
                </w:rPrChange>
              </w:rPr>
              <w:t>2.10 (0.60; 5.10)</w:t>
            </w:r>
          </w:p>
        </w:tc>
      </w:tr>
      <w:tr w:rsidR="00CE547F" w:rsidRPr="00A82009"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2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22"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23" w:author="Peto" w:date="2018-06-14T07:18:00Z">
                  <w:rPr>
                    <w:rFonts w:ascii="Calibri" w:hAnsi="Calibri" w:cs="Calibri"/>
                    <w:color w:val="000000"/>
                    <w:sz w:val="16"/>
                    <w:szCs w:val="16"/>
                    <w:vertAlign w:val="subscript"/>
                  </w:rPr>
                </w:rPrChange>
              </w:rPr>
              <w:t xml:space="preserve">4-8 </w:t>
            </w:r>
            <w:r w:rsidRPr="00A82009">
              <w:rPr>
                <w:rFonts w:ascii="Arial" w:hAnsi="Arial" w:cs="Arial"/>
                <w:noProof/>
                <w:color w:val="000000"/>
                <w:sz w:val="16"/>
                <w:szCs w:val="16"/>
                <w:rPrChange w:id="11024"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5CDE93A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2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26" w:author="Peto" w:date="2018-06-14T07:18:00Z">
                  <w:rPr>
                    <w:rFonts w:ascii="Arial" w:hAnsi="Arial" w:cs="Arial"/>
                    <w:color w:val="000000"/>
                    <w:sz w:val="16"/>
                    <w:szCs w:val="16"/>
                  </w:rPr>
                </w:rPrChange>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28" w:author="Peto" w:date="2018-06-14T07:18:00Z">
                  <w:rPr>
                    <w:rFonts w:ascii="Arial" w:hAnsi="Arial" w:cs="Arial"/>
                    <w:color w:val="000000"/>
                    <w:sz w:val="16"/>
                    <w:szCs w:val="16"/>
                  </w:rPr>
                </w:rPrChange>
              </w:rPr>
              <w:t>2.20 (1.20; 3.90)</w:t>
            </w:r>
          </w:p>
        </w:tc>
        <w:tc>
          <w:tcPr>
            <w:tcW w:w="1400" w:type="dxa"/>
            <w:tcBorders>
              <w:top w:val="nil"/>
              <w:left w:val="nil"/>
              <w:bottom w:val="nil"/>
              <w:right w:val="nil"/>
            </w:tcBorders>
            <w:shd w:val="clear" w:color="auto" w:fill="auto"/>
            <w:vAlign w:val="center"/>
            <w:hideMark/>
          </w:tcPr>
          <w:p w14:paraId="7A55498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30" w:author="Peto" w:date="2018-06-14T07:18:00Z">
                  <w:rPr>
                    <w:rFonts w:ascii="Arial" w:hAnsi="Arial" w:cs="Arial"/>
                    <w:color w:val="000000"/>
                    <w:sz w:val="16"/>
                    <w:szCs w:val="16"/>
                  </w:rPr>
                </w:rPrChange>
              </w:rPr>
              <w:t>0.38 (0.22; 0.49)</w:t>
            </w:r>
          </w:p>
        </w:tc>
        <w:tc>
          <w:tcPr>
            <w:tcW w:w="1400" w:type="dxa"/>
            <w:tcBorders>
              <w:top w:val="nil"/>
              <w:left w:val="nil"/>
              <w:bottom w:val="nil"/>
              <w:right w:val="nil"/>
            </w:tcBorders>
            <w:shd w:val="clear" w:color="auto" w:fill="auto"/>
            <w:vAlign w:val="center"/>
            <w:hideMark/>
          </w:tcPr>
          <w:p w14:paraId="34F1AAF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32" w:author="Peto" w:date="2018-06-14T07:18:00Z">
                  <w:rPr>
                    <w:rFonts w:ascii="Arial" w:hAnsi="Arial" w:cs="Arial"/>
                    <w:color w:val="000000"/>
                    <w:sz w:val="16"/>
                    <w:szCs w:val="16"/>
                  </w:rPr>
                </w:rPrChange>
              </w:rPr>
              <w:t>2.10 (1.40; 2.70)</w:t>
            </w:r>
          </w:p>
        </w:tc>
      </w:tr>
      <w:tr w:rsidR="00CE547F" w:rsidRPr="00A82009"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34"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35" w:author="Peto" w:date="2018-06-14T07:18:00Z">
                  <w:rPr>
                    <w:rFonts w:ascii="Calibri" w:hAnsi="Calibri" w:cs="Calibri"/>
                    <w:color w:val="000000"/>
                    <w:sz w:val="16"/>
                    <w:szCs w:val="16"/>
                    <w:vertAlign w:val="subscript"/>
                  </w:rPr>
                </w:rPrChange>
              </w:rPr>
              <w:t xml:space="preserve">6-8 </w:t>
            </w:r>
            <w:r w:rsidRPr="00A82009">
              <w:rPr>
                <w:rFonts w:ascii="Arial" w:hAnsi="Arial" w:cs="Arial"/>
                <w:noProof/>
                <w:color w:val="000000"/>
                <w:sz w:val="16"/>
                <w:szCs w:val="16"/>
                <w:rPrChange w:id="11036"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1B528A2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3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38" w:author="Peto" w:date="2018-06-14T07:18:00Z">
                  <w:rPr>
                    <w:rFonts w:ascii="Arial" w:hAnsi="Arial" w:cs="Arial"/>
                    <w:color w:val="000000"/>
                    <w:sz w:val="16"/>
                    <w:szCs w:val="16"/>
                  </w:rPr>
                </w:rPrChange>
              </w:rPr>
              <w:t>-0.17 (0.10; 0.29)</w:t>
            </w:r>
          </w:p>
        </w:tc>
        <w:tc>
          <w:tcPr>
            <w:tcW w:w="1400" w:type="dxa"/>
            <w:tcBorders>
              <w:top w:val="nil"/>
              <w:left w:val="nil"/>
              <w:bottom w:val="nil"/>
              <w:right w:val="nil"/>
            </w:tcBorders>
            <w:shd w:val="clear" w:color="auto" w:fill="auto"/>
            <w:vAlign w:val="center"/>
            <w:hideMark/>
          </w:tcPr>
          <w:p w14:paraId="488BA2E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40" w:author="Peto" w:date="2018-06-14T07:18:00Z">
                  <w:rPr>
                    <w:rFonts w:ascii="Arial" w:hAnsi="Arial" w:cs="Arial"/>
                    <w:color w:val="000000"/>
                    <w:sz w:val="16"/>
                    <w:szCs w:val="16"/>
                  </w:rPr>
                </w:rPrChange>
              </w:rPr>
              <w:t>5.25 (1.40; 6.80)</w:t>
            </w:r>
          </w:p>
        </w:tc>
        <w:tc>
          <w:tcPr>
            <w:tcW w:w="1400" w:type="dxa"/>
            <w:tcBorders>
              <w:top w:val="nil"/>
              <w:left w:val="nil"/>
              <w:bottom w:val="nil"/>
              <w:right w:val="nil"/>
            </w:tcBorders>
            <w:shd w:val="clear" w:color="auto" w:fill="auto"/>
            <w:vAlign w:val="center"/>
            <w:hideMark/>
          </w:tcPr>
          <w:p w14:paraId="2FF49D5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42" w:author="Peto" w:date="2018-06-14T07:18:00Z">
                  <w:rPr>
                    <w:rFonts w:ascii="Arial" w:hAnsi="Arial" w:cs="Arial"/>
                    <w:color w:val="000000"/>
                    <w:sz w:val="16"/>
                    <w:szCs w:val="16"/>
                  </w:rPr>
                </w:rPrChange>
              </w:rPr>
              <w:t>0.15 (0.12; 0.19)</w:t>
            </w:r>
          </w:p>
        </w:tc>
        <w:tc>
          <w:tcPr>
            <w:tcW w:w="1400" w:type="dxa"/>
            <w:tcBorders>
              <w:top w:val="nil"/>
              <w:left w:val="nil"/>
              <w:bottom w:val="nil"/>
              <w:right w:val="nil"/>
            </w:tcBorders>
            <w:shd w:val="clear" w:color="auto" w:fill="auto"/>
            <w:vAlign w:val="center"/>
            <w:hideMark/>
          </w:tcPr>
          <w:p w14:paraId="5644889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44" w:author="Peto" w:date="2018-06-14T07:18:00Z">
                  <w:rPr>
                    <w:rFonts w:ascii="Arial" w:hAnsi="Arial" w:cs="Arial"/>
                    <w:color w:val="000000"/>
                    <w:sz w:val="16"/>
                    <w:szCs w:val="16"/>
                  </w:rPr>
                </w:rPrChange>
              </w:rPr>
              <w:t>3.55 (0.70; 6.00)</w:t>
            </w:r>
          </w:p>
        </w:tc>
      </w:tr>
      <w:tr w:rsidR="00CE547F" w:rsidRPr="00A82009"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4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46"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47" w:author="Peto" w:date="2018-06-14T07:18:00Z">
                  <w:rPr>
                    <w:rFonts w:ascii="Calibri" w:hAnsi="Calibri" w:cs="Calibri"/>
                    <w:color w:val="000000"/>
                    <w:sz w:val="16"/>
                    <w:szCs w:val="16"/>
                    <w:vertAlign w:val="subscript"/>
                  </w:rPr>
                </w:rPrChange>
              </w:rPr>
              <w:t xml:space="preserve">4-6 </w:t>
            </w:r>
            <w:r w:rsidRPr="00A82009">
              <w:rPr>
                <w:rFonts w:ascii="Arial" w:hAnsi="Arial" w:cs="Arial"/>
                <w:noProof/>
                <w:color w:val="000000"/>
                <w:sz w:val="16"/>
                <w:szCs w:val="16"/>
                <w:rPrChange w:id="11048"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6BD74B8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4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50" w:author="Peto" w:date="2018-06-14T07:18:00Z">
                  <w:rPr>
                    <w:rFonts w:ascii="Arial" w:hAnsi="Arial" w:cs="Arial"/>
                    <w:color w:val="000000"/>
                    <w:sz w:val="16"/>
                    <w:szCs w:val="16"/>
                  </w:rPr>
                </w:rPrChange>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5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52" w:author="Peto" w:date="2018-06-14T07:18:00Z">
                  <w:rPr>
                    <w:rFonts w:ascii="Arial" w:hAnsi="Arial" w:cs="Arial"/>
                    <w:color w:val="000000"/>
                    <w:sz w:val="16"/>
                    <w:szCs w:val="16"/>
                  </w:rPr>
                </w:rPrChange>
              </w:rPr>
              <w:t>2.95 (1.40; 3.90)</w:t>
            </w:r>
          </w:p>
        </w:tc>
        <w:tc>
          <w:tcPr>
            <w:tcW w:w="1400" w:type="dxa"/>
            <w:tcBorders>
              <w:top w:val="nil"/>
              <w:left w:val="nil"/>
              <w:bottom w:val="nil"/>
              <w:right w:val="nil"/>
            </w:tcBorders>
            <w:shd w:val="clear" w:color="auto" w:fill="auto"/>
            <w:vAlign w:val="center"/>
            <w:hideMark/>
          </w:tcPr>
          <w:p w14:paraId="03D0306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5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54" w:author="Peto" w:date="2018-06-14T07:18:00Z">
                  <w:rPr>
                    <w:rFonts w:ascii="Arial" w:hAnsi="Arial" w:cs="Arial"/>
                    <w:color w:val="000000"/>
                    <w:sz w:val="16"/>
                    <w:szCs w:val="16"/>
                  </w:rPr>
                </w:rPrChange>
              </w:rPr>
              <w:t>0.30 (0.19; 0.37)</w:t>
            </w:r>
          </w:p>
        </w:tc>
        <w:tc>
          <w:tcPr>
            <w:tcW w:w="1400" w:type="dxa"/>
            <w:tcBorders>
              <w:top w:val="nil"/>
              <w:left w:val="nil"/>
              <w:bottom w:val="nil"/>
              <w:right w:val="nil"/>
            </w:tcBorders>
            <w:shd w:val="clear" w:color="auto" w:fill="auto"/>
            <w:vAlign w:val="center"/>
            <w:hideMark/>
          </w:tcPr>
          <w:p w14:paraId="64DDF13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5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56" w:author="Peto" w:date="2018-06-14T07:18:00Z">
                  <w:rPr>
                    <w:rFonts w:ascii="Arial" w:hAnsi="Arial" w:cs="Arial"/>
                    <w:color w:val="000000"/>
                    <w:sz w:val="16"/>
                    <w:szCs w:val="16"/>
                  </w:rPr>
                </w:rPrChange>
              </w:rPr>
              <w:t>2.25 (1.90; 5.00)</w:t>
            </w:r>
          </w:p>
        </w:tc>
      </w:tr>
      <w:tr w:rsidR="00CE547F" w:rsidRPr="00A82009"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5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58"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59" w:author="Peto" w:date="2018-06-14T07:18:00Z">
                  <w:rPr>
                    <w:rFonts w:ascii="Calibri" w:hAnsi="Calibri" w:cs="Calibri"/>
                    <w:color w:val="000000"/>
                    <w:sz w:val="16"/>
                    <w:szCs w:val="16"/>
                    <w:vertAlign w:val="subscript"/>
                  </w:rPr>
                </w:rPrChange>
              </w:rPr>
              <w:t xml:space="preserve">3-15 </w:t>
            </w:r>
            <w:r w:rsidRPr="00A82009">
              <w:rPr>
                <w:rFonts w:ascii="Arial" w:hAnsi="Arial" w:cs="Arial"/>
                <w:noProof/>
                <w:color w:val="000000"/>
                <w:sz w:val="16"/>
                <w:szCs w:val="16"/>
                <w:rPrChange w:id="11060"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7051715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6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62" w:author="Peto" w:date="2018-06-14T07:18:00Z">
                  <w:rPr>
                    <w:rFonts w:ascii="Arial" w:hAnsi="Arial" w:cs="Arial"/>
                    <w:color w:val="000000"/>
                    <w:sz w:val="16"/>
                    <w:szCs w:val="16"/>
                  </w:rPr>
                </w:rPrChange>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6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64" w:author="Peto" w:date="2018-06-14T07:18:00Z">
                  <w:rPr>
                    <w:rFonts w:ascii="Arial" w:hAnsi="Arial" w:cs="Arial"/>
                    <w:color w:val="000000"/>
                    <w:sz w:val="16"/>
                    <w:szCs w:val="16"/>
                  </w:rPr>
                </w:rPrChange>
              </w:rPr>
              <w:t>3.60 (3.00; 4.10)</w:t>
            </w:r>
          </w:p>
        </w:tc>
        <w:tc>
          <w:tcPr>
            <w:tcW w:w="1400" w:type="dxa"/>
            <w:tcBorders>
              <w:top w:val="nil"/>
              <w:left w:val="nil"/>
              <w:bottom w:val="nil"/>
              <w:right w:val="nil"/>
            </w:tcBorders>
            <w:shd w:val="clear" w:color="auto" w:fill="auto"/>
            <w:vAlign w:val="center"/>
            <w:hideMark/>
          </w:tcPr>
          <w:p w14:paraId="01EE2A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6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66" w:author="Peto" w:date="2018-06-14T07:18:00Z">
                  <w:rPr>
                    <w:rFonts w:ascii="Arial" w:hAnsi="Arial" w:cs="Arial"/>
                    <w:color w:val="000000"/>
                    <w:sz w:val="16"/>
                    <w:szCs w:val="16"/>
                  </w:rPr>
                </w:rPrChange>
              </w:rPr>
              <w:t>0.26 (0.18; 0.52)</w:t>
            </w:r>
          </w:p>
        </w:tc>
        <w:tc>
          <w:tcPr>
            <w:tcW w:w="1400" w:type="dxa"/>
            <w:tcBorders>
              <w:top w:val="nil"/>
              <w:left w:val="nil"/>
              <w:bottom w:val="nil"/>
              <w:right w:val="nil"/>
            </w:tcBorders>
            <w:shd w:val="clear" w:color="auto" w:fill="auto"/>
            <w:vAlign w:val="center"/>
            <w:hideMark/>
          </w:tcPr>
          <w:p w14:paraId="28DC32E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6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68" w:author="Peto" w:date="2018-06-14T07:18:00Z">
                  <w:rPr>
                    <w:rFonts w:ascii="Arial" w:hAnsi="Arial" w:cs="Arial"/>
                    <w:color w:val="000000"/>
                    <w:sz w:val="16"/>
                    <w:szCs w:val="16"/>
                  </w:rPr>
                </w:rPrChange>
              </w:rPr>
              <w:t>2.45 (1.80; 3.20)</w:t>
            </w:r>
          </w:p>
        </w:tc>
      </w:tr>
      <w:tr w:rsidR="00CE547F" w:rsidRPr="00A82009"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6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70"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71" w:author="Peto" w:date="2018-06-14T07:18:00Z">
                  <w:rPr>
                    <w:rFonts w:ascii="Calibri" w:hAnsi="Calibri" w:cs="Calibri"/>
                    <w:color w:val="000000"/>
                    <w:sz w:val="16"/>
                    <w:szCs w:val="16"/>
                    <w:vertAlign w:val="subscript"/>
                  </w:rPr>
                </w:rPrChange>
              </w:rPr>
              <w:t xml:space="preserve">13-15 </w:t>
            </w:r>
            <w:r w:rsidRPr="00A82009">
              <w:rPr>
                <w:rFonts w:ascii="Arial" w:hAnsi="Arial" w:cs="Arial"/>
                <w:noProof/>
                <w:color w:val="000000"/>
                <w:sz w:val="16"/>
                <w:szCs w:val="16"/>
                <w:rPrChange w:id="11072"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6415184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74" w:author="Peto" w:date="2018-06-14T07:18:00Z">
                  <w:rPr>
                    <w:rFonts w:ascii="Arial" w:hAnsi="Arial" w:cs="Arial"/>
                    <w:color w:val="000000"/>
                    <w:sz w:val="16"/>
                    <w:szCs w:val="16"/>
                  </w:rPr>
                </w:rPrChange>
              </w:rPr>
              <w:t>-0.28 (0.21; 0.41)</w:t>
            </w:r>
          </w:p>
        </w:tc>
        <w:tc>
          <w:tcPr>
            <w:tcW w:w="1400" w:type="dxa"/>
            <w:tcBorders>
              <w:top w:val="nil"/>
              <w:left w:val="nil"/>
              <w:bottom w:val="nil"/>
              <w:right w:val="nil"/>
            </w:tcBorders>
            <w:shd w:val="clear" w:color="auto" w:fill="auto"/>
            <w:vAlign w:val="center"/>
            <w:hideMark/>
          </w:tcPr>
          <w:p w14:paraId="1850FE1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76" w:author="Peto" w:date="2018-06-14T07:18:00Z">
                  <w:rPr>
                    <w:rFonts w:ascii="Arial" w:hAnsi="Arial" w:cs="Arial"/>
                    <w:color w:val="000000"/>
                    <w:sz w:val="16"/>
                    <w:szCs w:val="16"/>
                  </w:rPr>
                </w:rPrChange>
              </w:rPr>
              <w:t>5.35 (3.50; 6.90)</w:t>
            </w:r>
          </w:p>
        </w:tc>
        <w:tc>
          <w:tcPr>
            <w:tcW w:w="1400" w:type="dxa"/>
            <w:tcBorders>
              <w:top w:val="nil"/>
              <w:left w:val="nil"/>
              <w:bottom w:val="nil"/>
              <w:right w:val="nil"/>
            </w:tcBorders>
            <w:shd w:val="clear" w:color="auto" w:fill="auto"/>
            <w:vAlign w:val="center"/>
            <w:hideMark/>
          </w:tcPr>
          <w:p w14:paraId="7631595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78" w:author="Peto" w:date="2018-06-14T07:18:00Z">
                  <w:rPr>
                    <w:rFonts w:ascii="Arial" w:hAnsi="Arial" w:cs="Arial"/>
                    <w:color w:val="000000"/>
                    <w:sz w:val="16"/>
                    <w:szCs w:val="16"/>
                  </w:rPr>
                </w:rPrChange>
              </w:rPr>
              <w:t>0.15 (0.07; 0.21)</w:t>
            </w:r>
          </w:p>
        </w:tc>
        <w:tc>
          <w:tcPr>
            <w:tcW w:w="1400" w:type="dxa"/>
            <w:tcBorders>
              <w:top w:val="nil"/>
              <w:left w:val="nil"/>
              <w:bottom w:val="nil"/>
              <w:right w:val="nil"/>
            </w:tcBorders>
            <w:shd w:val="clear" w:color="auto" w:fill="auto"/>
            <w:vAlign w:val="center"/>
            <w:hideMark/>
          </w:tcPr>
          <w:p w14:paraId="5E3DC21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80" w:author="Peto" w:date="2018-06-14T07:18:00Z">
                  <w:rPr>
                    <w:rFonts w:ascii="Arial" w:hAnsi="Arial" w:cs="Arial"/>
                    <w:color w:val="000000"/>
                    <w:sz w:val="16"/>
                    <w:szCs w:val="16"/>
                  </w:rPr>
                </w:rPrChange>
              </w:rPr>
              <w:t>2.85 (1.00; 4.60)</w:t>
            </w:r>
          </w:p>
        </w:tc>
      </w:tr>
      <w:tr w:rsidR="00CE547F" w:rsidRPr="00A82009"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82"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83" w:author="Peto" w:date="2018-06-14T07:18:00Z">
                  <w:rPr>
                    <w:rFonts w:ascii="Calibri" w:hAnsi="Calibri" w:cs="Calibri"/>
                    <w:color w:val="000000"/>
                    <w:sz w:val="16"/>
                    <w:szCs w:val="16"/>
                    <w:vertAlign w:val="subscript"/>
                  </w:rPr>
                </w:rPrChange>
              </w:rPr>
              <w:t xml:space="preserve">4-16 </w:t>
            </w:r>
            <w:r w:rsidRPr="00A82009">
              <w:rPr>
                <w:rFonts w:ascii="Arial" w:hAnsi="Arial" w:cs="Arial"/>
                <w:noProof/>
                <w:color w:val="000000"/>
                <w:sz w:val="16"/>
                <w:szCs w:val="16"/>
                <w:rPrChange w:id="11084"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0A09EA5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8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86" w:author="Peto" w:date="2018-06-14T07:18:00Z">
                  <w:rPr>
                    <w:rFonts w:ascii="Arial" w:hAnsi="Arial" w:cs="Arial"/>
                    <w:color w:val="000000"/>
                    <w:sz w:val="16"/>
                    <w:szCs w:val="16"/>
                  </w:rPr>
                </w:rPrChange>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8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88" w:author="Peto" w:date="2018-06-14T07:18:00Z">
                  <w:rPr>
                    <w:rFonts w:ascii="Arial" w:hAnsi="Arial" w:cs="Arial"/>
                    <w:color w:val="000000"/>
                    <w:sz w:val="16"/>
                    <w:szCs w:val="16"/>
                  </w:rPr>
                </w:rPrChange>
              </w:rPr>
              <w:t>2.30 (0.70; 4.10)</w:t>
            </w:r>
          </w:p>
        </w:tc>
        <w:tc>
          <w:tcPr>
            <w:tcW w:w="1400" w:type="dxa"/>
            <w:tcBorders>
              <w:top w:val="nil"/>
              <w:left w:val="nil"/>
              <w:bottom w:val="nil"/>
              <w:right w:val="nil"/>
            </w:tcBorders>
            <w:shd w:val="clear" w:color="auto" w:fill="auto"/>
            <w:vAlign w:val="center"/>
            <w:hideMark/>
          </w:tcPr>
          <w:p w14:paraId="6A3981F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90" w:author="Peto" w:date="2018-06-14T07:18:00Z">
                  <w:rPr>
                    <w:rFonts w:ascii="Arial" w:hAnsi="Arial" w:cs="Arial"/>
                    <w:color w:val="000000"/>
                    <w:sz w:val="16"/>
                    <w:szCs w:val="16"/>
                  </w:rPr>
                </w:rPrChange>
              </w:rPr>
              <w:t>0.32 (0.22; 0.46)</w:t>
            </w:r>
          </w:p>
        </w:tc>
        <w:tc>
          <w:tcPr>
            <w:tcW w:w="1400" w:type="dxa"/>
            <w:tcBorders>
              <w:top w:val="nil"/>
              <w:left w:val="nil"/>
              <w:bottom w:val="nil"/>
              <w:right w:val="nil"/>
            </w:tcBorders>
            <w:shd w:val="clear" w:color="auto" w:fill="auto"/>
            <w:vAlign w:val="center"/>
            <w:hideMark/>
          </w:tcPr>
          <w:p w14:paraId="3B3C038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92" w:author="Peto" w:date="2018-06-14T07:18:00Z">
                  <w:rPr>
                    <w:rFonts w:ascii="Arial" w:hAnsi="Arial" w:cs="Arial"/>
                    <w:color w:val="000000"/>
                    <w:sz w:val="16"/>
                    <w:szCs w:val="16"/>
                  </w:rPr>
                </w:rPrChange>
              </w:rPr>
              <w:t>2.40 (2.00; 6.50)</w:t>
            </w:r>
          </w:p>
        </w:tc>
      </w:tr>
      <w:tr w:rsidR="00CE547F" w:rsidRPr="00A82009"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9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94"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95" w:author="Peto" w:date="2018-06-14T07:18:00Z">
                  <w:rPr>
                    <w:rFonts w:ascii="Calibri" w:hAnsi="Calibri" w:cs="Calibri"/>
                    <w:color w:val="000000"/>
                    <w:sz w:val="16"/>
                    <w:szCs w:val="16"/>
                    <w:vertAlign w:val="subscript"/>
                  </w:rPr>
                </w:rPrChange>
              </w:rPr>
              <w:t xml:space="preserve">14-16 </w:t>
            </w:r>
            <w:r w:rsidRPr="00A82009">
              <w:rPr>
                <w:rFonts w:ascii="Arial" w:hAnsi="Arial" w:cs="Arial"/>
                <w:noProof/>
                <w:color w:val="000000"/>
                <w:sz w:val="16"/>
                <w:szCs w:val="16"/>
                <w:rPrChange w:id="11096"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52C915F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9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98" w:author="Peto" w:date="2018-06-14T07:18:00Z">
                  <w:rPr>
                    <w:rFonts w:ascii="Arial" w:hAnsi="Arial" w:cs="Arial"/>
                    <w:color w:val="000000"/>
                    <w:sz w:val="16"/>
                    <w:szCs w:val="16"/>
                  </w:rPr>
                </w:rPrChange>
              </w:rPr>
              <w:t>0.31 (0.20; 0.44)</w:t>
            </w:r>
          </w:p>
        </w:tc>
        <w:tc>
          <w:tcPr>
            <w:tcW w:w="1400" w:type="dxa"/>
            <w:tcBorders>
              <w:top w:val="nil"/>
              <w:left w:val="nil"/>
              <w:bottom w:val="nil"/>
              <w:right w:val="nil"/>
            </w:tcBorders>
            <w:shd w:val="clear" w:color="auto" w:fill="auto"/>
            <w:vAlign w:val="center"/>
            <w:hideMark/>
          </w:tcPr>
          <w:p w14:paraId="075BC74C"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9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00" w:author="Peto" w:date="2018-06-14T07:18:00Z">
                  <w:rPr>
                    <w:rFonts w:ascii="Arial" w:hAnsi="Arial" w:cs="Arial"/>
                    <w:color w:val="000000"/>
                    <w:sz w:val="16"/>
                    <w:szCs w:val="16"/>
                  </w:rPr>
                </w:rPrChange>
              </w:rPr>
              <w:t>3.50 (0.30; 6.90)</w:t>
            </w:r>
          </w:p>
        </w:tc>
        <w:tc>
          <w:tcPr>
            <w:tcW w:w="1400" w:type="dxa"/>
            <w:tcBorders>
              <w:top w:val="nil"/>
              <w:left w:val="nil"/>
              <w:bottom w:val="nil"/>
              <w:right w:val="nil"/>
            </w:tcBorders>
            <w:shd w:val="clear" w:color="auto" w:fill="auto"/>
            <w:vAlign w:val="center"/>
            <w:hideMark/>
          </w:tcPr>
          <w:p w14:paraId="66F9750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0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02" w:author="Peto" w:date="2018-06-14T07:18:00Z">
                  <w:rPr>
                    <w:rFonts w:ascii="Arial" w:hAnsi="Arial" w:cs="Arial"/>
                    <w:color w:val="000000"/>
                    <w:sz w:val="16"/>
                    <w:szCs w:val="16"/>
                  </w:rPr>
                </w:rPrChange>
              </w:rPr>
              <w:t>0.21 (0.12; 0.31)</w:t>
            </w:r>
          </w:p>
        </w:tc>
        <w:tc>
          <w:tcPr>
            <w:tcW w:w="1400" w:type="dxa"/>
            <w:tcBorders>
              <w:top w:val="nil"/>
              <w:left w:val="nil"/>
              <w:bottom w:val="nil"/>
              <w:right w:val="nil"/>
            </w:tcBorders>
            <w:shd w:val="clear" w:color="auto" w:fill="auto"/>
            <w:vAlign w:val="center"/>
            <w:hideMark/>
          </w:tcPr>
          <w:p w14:paraId="0B0BF6F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0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04" w:author="Peto" w:date="2018-06-14T07:18:00Z">
                  <w:rPr>
                    <w:rFonts w:ascii="Arial" w:hAnsi="Arial" w:cs="Arial"/>
                    <w:color w:val="000000"/>
                    <w:sz w:val="16"/>
                    <w:szCs w:val="16"/>
                  </w:rPr>
                </w:rPrChange>
              </w:rPr>
              <w:t>1.85 (0.20; 4.10)</w:t>
            </w:r>
          </w:p>
        </w:tc>
      </w:tr>
      <w:tr w:rsidR="00CE547F" w:rsidRPr="00A82009"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0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06" w:author="Peto" w:date="2018-06-14T07:18:00Z">
                  <w:rPr>
                    <w:rFonts w:ascii="Arial" w:hAnsi="Arial" w:cs="Arial"/>
                    <w:color w:val="000000"/>
                    <w:sz w:val="16"/>
                    <w:szCs w:val="16"/>
                  </w:rPr>
                </w:rPrChange>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0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08" w:author="Peto" w:date="2018-06-14T07:18:00Z">
                  <w:rPr>
                    <w:rFonts w:ascii="Arial" w:hAnsi="Arial" w:cs="Arial"/>
                    <w:color w:val="000000"/>
                    <w:sz w:val="16"/>
                    <w:szCs w:val="16"/>
                  </w:rPr>
                </w:rPrChange>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0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10" w:author="Peto" w:date="2018-06-14T07:18:00Z">
                  <w:rPr>
                    <w:rFonts w:ascii="Arial" w:hAnsi="Arial" w:cs="Arial"/>
                    <w:color w:val="000000"/>
                    <w:sz w:val="16"/>
                    <w:szCs w:val="16"/>
                  </w:rPr>
                </w:rPrChange>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1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12" w:author="Peto" w:date="2018-06-14T07:18:00Z">
                  <w:rPr>
                    <w:rFonts w:ascii="Arial" w:hAnsi="Arial" w:cs="Arial"/>
                    <w:color w:val="000000"/>
                    <w:sz w:val="16"/>
                    <w:szCs w:val="16"/>
                  </w:rPr>
                </w:rPrChange>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1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14" w:author="Peto" w:date="2018-06-14T07:18:00Z">
                  <w:rPr>
                    <w:rFonts w:ascii="Arial" w:hAnsi="Arial" w:cs="Arial"/>
                    <w:color w:val="000000"/>
                    <w:sz w:val="16"/>
                    <w:szCs w:val="16"/>
                  </w:rPr>
                </w:rPrChange>
              </w:rPr>
              <w:t>1.90 (1.70; 2.10)</w:t>
            </w:r>
          </w:p>
        </w:tc>
      </w:tr>
      <w:tr w:rsidR="00CE547F" w:rsidRPr="00A82009"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1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16" w:author="Peto" w:date="2018-06-14T07:18:00Z">
                  <w:rPr>
                    <w:rFonts w:ascii="Arial" w:hAnsi="Arial" w:cs="Arial"/>
                    <w:color w:val="000000"/>
                    <w:sz w:val="16"/>
                    <w:szCs w:val="16"/>
                  </w:rPr>
                </w:rPrChange>
              </w:rPr>
              <w:t>DBP (mmHg)</w:t>
            </w:r>
          </w:p>
        </w:tc>
        <w:tc>
          <w:tcPr>
            <w:tcW w:w="1400" w:type="dxa"/>
            <w:tcBorders>
              <w:top w:val="nil"/>
              <w:left w:val="nil"/>
              <w:bottom w:val="nil"/>
              <w:right w:val="nil"/>
            </w:tcBorders>
            <w:shd w:val="clear" w:color="000000" w:fill="92D050"/>
            <w:vAlign w:val="center"/>
            <w:hideMark/>
          </w:tcPr>
          <w:p w14:paraId="6904150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1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18" w:author="Peto" w:date="2018-06-14T07:18:00Z">
                  <w:rPr>
                    <w:rFonts w:ascii="Arial" w:hAnsi="Arial" w:cs="Arial"/>
                    <w:color w:val="000000"/>
                    <w:sz w:val="16"/>
                    <w:szCs w:val="16"/>
                  </w:rPr>
                </w:rPrChange>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1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20" w:author="Peto" w:date="2018-06-14T07:18:00Z">
                  <w:rPr>
                    <w:rFonts w:ascii="Arial" w:hAnsi="Arial" w:cs="Arial"/>
                    <w:color w:val="000000"/>
                    <w:sz w:val="16"/>
                    <w:szCs w:val="16"/>
                  </w:rPr>
                </w:rPrChange>
              </w:rPr>
              <w:t>0.80 (0.20; 1.40)</w:t>
            </w:r>
          </w:p>
        </w:tc>
        <w:tc>
          <w:tcPr>
            <w:tcW w:w="1400" w:type="dxa"/>
            <w:tcBorders>
              <w:top w:val="nil"/>
              <w:left w:val="nil"/>
              <w:bottom w:val="nil"/>
              <w:right w:val="nil"/>
            </w:tcBorders>
            <w:shd w:val="clear" w:color="auto" w:fill="auto"/>
            <w:vAlign w:val="center"/>
            <w:hideMark/>
          </w:tcPr>
          <w:p w14:paraId="23323E9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2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22" w:author="Peto" w:date="2018-06-14T07:18:00Z">
                  <w:rPr>
                    <w:rFonts w:ascii="Arial" w:hAnsi="Arial" w:cs="Arial"/>
                    <w:color w:val="000000"/>
                    <w:sz w:val="16"/>
                    <w:szCs w:val="16"/>
                  </w:rPr>
                </w:rPrChange>
              </w:rPr>
              <w:t>0.23 (0.15; 0.36)</w:t>
            </w:r>
          </w:p>
        </w:tc>
        <w:tc>
          <w:tcPr>
            <w:tcW w:w="1400" w:type="dxa"/>
            <w:tcBorders>
              <w:top w:val="nil"/>
              <w:left w:val="nil"/>
              <w:bottom w:val="nil"/>
              <w:right w:val="nil"/>
            </w:tcBorders>
            <w:shd w:val="clear" w:color="auto" w:fill="auto"/>
            <w:vAlign w:val="center"/>
            <w:hideMark/>
          </w:tcPr>
          <w:p w14:paraId="59970B3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2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24" w:author="Peto" w:date="2018-06-14T07:18:00Z">
                  <w:rPr>
                    <w:rFonts w:ascii="Arial" w:hAnsi="Arial" w:cs="Arial"/>
                    <w:color w:val="000000"/>
                    <w:sz w:val="16"/>
                    <w:szCs w:val="16"/>
                  </w:rPr>
                </w:rPrChange>
              </w:rPr>
              <w:t>1.10 (0.70; 1.40)</w:t>
            </w:r>
          </w:p>
        </w:tc>
      </w:tr>
      <w:tr w:rsidR="00CE547F" w:rsidRPr="00A82009"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2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26" w:author="Peto" w:date="2018-06-14T07:18:00Z">
                  <w:rPr>
                    <w:rFonts w:ascii="Arial" w:hAnsi="Arial" w:cs="Arial"/>
                    <w:color w:val="000000"/>
                    <w:sz w:val="16"/>
                    <w:szCs w:val="16"/>
                  </w:rPr>
                </w:rPrChange>
              </w:rPr>
              <w:t>PP (mmHg)</w:t>
            </w:r>
          </w:p>
        </w:tc>
        <w:tc>
          <w:tcPr>
            <w:tcW w:w="1400" w:type="dxa"/>
            <w:tcBorders>
              <w:top w:val="nil"/>
              <w:left w:val="nil"/>
              <w:bottom w:val="nil"/>
              <w:right w:val="nil"/>
            </w:tcBorders>
            <w:shd w:val="clear" w:color="000000" w:fill="92D050"/>
            <w:vAlign w:val="center"/>
            <w:hideMark/>
          </w:tcPr>
          <w:p w14:paraId="0CD3F6D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28" w:author="Peto" w:date="2018-06-14T07:18:00Z">
                  <w:rPr>
                    <w:rFonts w:ascii="Arial" w:hAnsi="Arial" w:cs="Arial"/>
                    <w:color w:val="000000"/>
                    <w:sz w:val="16"/>
                    <w:szCs w:val="16"/>
                  </w:rPr>
                </w:rPrChange>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30" w:author="Peto" w:date="2018-06-14T07:18:00Z">
                  <w:rPr>
                    <w:rFonts w:ascii="Arial" w:hAnsi="Arial" w:cs="Arial"/>
                    <w:color w:val="000000"/>
                    <w:sz w:val="16"/>
                    <w:szCs w:val="16"/>
                  </w:rPr>
                </w:rPrChange>
              </w:rPr>
              <w:t>2.90 (2.50; 3.40)</w:t>
            </w:r>
          </w:p>
        </w:tc>
        <w:tc>
          <w:tcPr>
            <w:tcW w:w="1400" w:type="dxa"/>
            <w:tcBorders>
              <w:top w:val="nil"/>
              <w:left w:val="nil"/>
              <w:bottom w:val="nil"/>
              <w:right w:val="nil"/>
            </w:tcBorders>
            <w:shd w:val="clear" w:color="auto" w:fill="auto"/>
            <w:vAlign w:val="center"/>
            <w:hideMark/>
          </w:tcPr>
          <w:p w14:paraId="1DF3204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32" w:author="Peto" w:date="2018-06-14T07:18:00Z">
                  <w:rPr>
                    <w:rFonts w:ascii="Arial" w:hAnsi="Arial" w:cs="Arial"/>
                    <w:color w:val="000000"/>
                    <w:sz w:val="16"/>
                    <w:szCs w:val="16"/>
                  </w:rPr>
                </w:rPrChange>
              </w:rPr>
              <w:t>0.45 (0.30; 0.56)</w:t>
            </w:r>
          </w:p>
        </w:tc>
        <w:tc>
          <w:tcPr>
            <w:tcW w:w="1400" w:type="dxa"/>
            <w:tcBorders>
              <w:top w:val="nil"/>
              <w:left w:val="nil"/>
              <w:bottom w:val="nil"/>
              <w:right w:val="nil"/>
            </w:tcBorders>
            <w:shd w:val="clear" w:color="auto" w:fill="auto"/>
            <w:vAlign w:val="center"/>
            <w:hideMark/>
          </w:tcPr>
          <w:p w14:paraId="132ABFA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34" w:author="Peto" w:date="2018-06-14T07:18:00Z">
                  <w:rPr>
                    <w:rFonts w:ascii="Arial" w:hAnsi="Arial" w:cs="Arial"/>
                    <w:color w:val="000000"/>
                    <w:sz w:val="16"/>
                    <w:szCs w:val="16"/>
                  </w:rPr>
                </w:rPrChange>
              </w:rPr>
              <w:t>2.25 (1.90; 2.80)</w:t>
            </w:r>
          </w:p>
        </w:tc>
      </w:tr>
      <w:tr w:rsidR="00CE547F" w:rsidRPr="00A82009"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3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36" w:author="Peto" w:date="2018-06-14T07:18:00Z">
                  <w:rPr>
                    <w:rFonts w:ascii="Arial" w:hAnsi="Arial" w:cs="Arial"/>
                    <w:color w:val="000000"/>
                    <w:sz w:val="16"/>
                    <w:szCs w:val="16"/>
                  </w:rPr>
                </w:rPrChange>
              </w:rPr>
              <w:t>MBP (mmHg)</w:t>
            </w:r>
          </w:p>
        </w:tc>
        <w:tc>
          <w:tcPr>
            <w:tcW w:w="1400" w:type="dxa"/>
            <w:tcBorders>
              <w:top w:val="nil"/>
              <w:left w:val="nil"/>
              <w:bottom w:val="nil"/>
              <w:right w:val="nil"/>
            </w:tcBorders>
            <w:shd w:val="clear" w:color="000000" w:fill="92D050"/>
            <w:vAlign w:val="center"/>
            <w:hideMark/>
          </w:tcPr>
          <w:p w14:paraId="7C29B62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3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38" w:author="Peto" w:date="2018-06-14T07:18:00Z">
                  <w:rPr>
                    <w:rFonts w:ascii="Arial" w:hAnsi="Arial" w:cs="Arial"/>
                    <w:color w:val="000000"/>
                    <w:sz w:val="16"/>
                    <w:szCs w:val="16"/>
                  </w:rPr>
                </w:rPrChange>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40" w:author="Peto" w:date="2018-06-14T07:18:00Z">
                  <w:rPr>
                    <w:rFonts w:ascii="Arial" w:hAnsi="Arial" w:cs="Arial"/>
                    <w:color w:val="000000"/>
                    <w:sz w:val="16"/>
                    <w:szCs w:val="16"/>
                  </w:rPr>
                </w:rPrChange>
              </w:rPr>
              <w:t>1.20 (0.90; 1.80)</w:t>
            </w:r>
          </w:p>
        </w:tc>
        <w:tc>
          <w:tcPr>
            <w:tcW w:w="1400" w:type="dxa"/>
            <w:tcBorders>
              <w:top w:val="nil"/>
              <w:left w:val="nil"/>
              <w:bottom w:val="nil"/>
              <w:right w:val="nil"/>
            </w:tcBorders>
            <w:shd w:val="clear" w:color="auto" w:fill="auto"/>
            <w:vAlign w:val="center"/>
            <w:hideMark/>
          </w:tcPr>
          <w:p w14:paraId="3ED967C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42" w:author="Peto" w:date="2018-06-14T07:18:00Z">
                  <w:rPr>
                    <w:rFonts w:ascii="Arial" w:hAnsi="Arial" w:cs="Arial"/>
                    <w:color w:val="000000"/>
                    <w:sz w:val="16"/>
                    <w:szCs w:val="16"/>
                  </w:rPr>
                </w:rPrChange>
              </w:rPr>
              <w:t>0.26 (0.17; 0.37)</w:t>
            </w:r>
          </w:p>
        </w:tc>
        <w:tc>
          <w:tcPr>
            <w:tcW w:w="1400" w:type="dxa"/>
            <w:tcBorders>
              <w:top w:val="nil"/>
              <w:left w:val="nil"/>
              <w:bottom w:val="nil"/>
              <w:right w:val="nil"/>
            </w:tcBorders>
            <w:shd w:val="clear" w:color="auto" w:fill="auto"/>
            <w:vAlign w:val="center"/>
            <w:hideMark/>
          </w:tcPr>
          <w:p w14:paraId="356F3AE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44" w:author="Peto" w:date="2018-06-14T07:18:00Z">
                  <w:rPr>
                    <w:rFonts w:ascii="Arial" w:hAnsi="Arial" w:cs="Arial"/>
                    <w:color w:val="000000"/>
                    <w:sz w:val="16"/>
                    <w:szCs w:val="16"/>
                  </w:rPr>
                </w:rPrChange>
              </w:rPr>
              <w:t>1.50 (1.20; 1.80)</w:t>
            </w:r>
          </w:p>
        </w:tc>
      </w:tr>
      <w:tr w:rsidR="00CE547F" w:rsidRPr="00A82009"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4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46" w:author="Peto" w:date="2018-06-14T07:18:00Z">
                  <w:rPr>
                    <w:rFonts w:ascii="Arial" w:hAnsi="Arial" w:cs="Arial"/>
                    <w:color w:val="000000"/>
                    <w:sz w:val="16"/>
                    <w:szCs w:val="16"/>
                  </w:rPr>
                </w:rPrChange>
              </w:rPr>
              <w:t>R-SBP (s)</w:t>
            </w:r>
          </w:p>
        </w:tc>
        <w:tc>
          <w:tcPr>
            <w:tcW w:w="1400" w:type="dxa"/>
            <w:tcBorders>
              <w:top w:val="nil"/>
              <w:left w:val="nil"/>
              <w:bottom w:val="nil"/>
              <w:right w:val="nil"/>
            </w:tcBorders>
            <w:shd w:val="clear" w:color="000000" w:fill="92D050"/>
            <w:vAlign w:val="center"/>
            <w:hideMark/>
          </w:tcPr>
          <w:p w14:paraId="79A2AFFB"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4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48" w:author="Peto" w:date="2018-06-14T07:18:00Z">
                  <w:rPr>
                    <w:rFonts w:ascii="Arial" w:hAnsi="Arial" w:cs="Arial"/>
                    <w:color w:val="000000"/>
                    <w:sz w:val="16"/>
                    <w:szCs w:val="16"/>
                  </w:rPr>
                </w:rPrChange>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4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50" w:author="Peto" w:date="2018-06-14T07:18:00Z">
                  <w:rPr>
                    <w:rFonts w:ascii="Arial" w:hAnsi="Arial" w:cs="Arial"/>
                    <w:color w:val="000000"/>
                    <w:sz w:val="16"/>
                    <w:szCs w:val="16"/>
                  </w:rPr>
                </w:rPrChange>
              </w:rPr>
              <w:t>7.25 (6.60; 7.80)</w:t>
            </w:r>
          </w:p>
        </w:tc>
        <w:tc>
          <w:tcPr>
            <w:tcW w:w="1400" w:type="dxa"/>
            <w:tcBorders>
              <w:top w:val="nil"/>
              <w:left w:val="nil"/>
              <w:bottom w:val="nil"/>
              <w:right w:val="nil"/>
            </w:tcBorders>
            <w:shd w:val="clear" w:color="auto" w:fill="auto"/>
            <w:vAlign w:val="center"/>
            <w:hideMark/>
          </w:tcPr>
          <w:p w14:paraId="2BD801D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5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52" w:author="Peto" w:date="2018-06-14T07:18:00Z">
                  <w:rPr>
                    <w:rFonts w:ascii="Arial" w:hAnsi="Arial" w:cs="Arial"/>
                    <w:color w:val="000000"/>
                    <w:sz w:val="16"/>
                    <w:szCs w:val="16"/>
                  </w:rPr>
                </w:rPrChange>
              </w:rPr>
              <w:t>0.38 (0.21; 0.52)</w:t>
            </w:r>
          </w:p>
        </w:tc>
        <w:tc>
          <w:tcPr>
            <w:tcW w:w="1400" w:type="dxa"/>
            <w:tcBorders>
              <w:top w:val="nil"/>
              <w:left w:val="nil"/>
              <w:bottom w:val="nil"/>
              <w:right w:val="nil"/>
            </w:tcBorders>
            <w:shd w:val="clear" w:color="auto" w:fill="auto"/>
            <w:vAlign w:val="center"/>
            <w:hideMark/>
          </w:tcPr>
          <w:p w14:paraId="18CBF45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5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54" w:author="Peto" w:date="2018-06-14T07:18:00Z">
                  <w:rPr>
                    <w:rFonts w:ascii="Arial" w:hAnsi="Arial" w:cs="Arial"/>
                    <w:color w:val="000000"/>
                    <w:sz w:val="16"/>
                    <w:szCs w:val="16"/>
                  </w:rPr>
                </w:rPrChange>
              </w:rPr>
              <w:t>0.25 (0.00; 5.00)</w:t>
            </w:r>
          </w:p>
        </w:tc>
      </w:tr>
      <w:tr w:rsidR="00CE547F" w:rsidRPr="00A82009"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5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56" w:author="Peto" w:date="2018-06-14T07:18:00Z">
                  <w:rPr>
                    <w:rFonts w:ascii="Arial" w:hAnsi="Arial" w:cs="Arial"/>
                    <w:color w:val="000000"/>
                    <w:sz w:val="16"/>
                    <w:szCs w:val="16"/>
                  </w:rPr>
                </w:rPrChange>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5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58" w:author="Peto" w:date="2018-06-14T07:18:00Z">
                  <w:rPr>
                    <w:rFonts w:ascii="Arial" w:hAnsi="Arial" w:cs="Arial"/>
                    <w:color w:val="000000"/>
                    <w:sz w:val="16"/>
                    <w:szCs w:val="16"/>
                  </w:rPr>
                </w:rPrChange>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5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60" w:author="Peto" w:date="2018-06-14T07:18:00Z">
                  <w:rPr>
                    <w:rFonts w:ascii="Arial" w:hAnsi="Arial" w:cs="Arial"/>
                    <w:color w:val="000000"/>
                    <w:sz w:val="16"/>
                    <w:szCs w:val="16"/>
                  </w:rPr>
                </w:rPrChange>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6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62" w:author="Peto" w:date="2018-06-14T07:18:00Z">
                  <w:rPr>
                    <w:rFonts w:ascii="Arial" w:hAnsi="Arial" w:cs="Arial"/>
                    <w:color w:val="000000"/>
                    <w:sz w:val="16"/>
                    <w:szCs w:val="16"/>
                  </w:rPr>
                </w:rPrChange>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6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64" w:author="Peto" w:date="2018-06-14T07:18:00Z">
                  <w:rPr>
                    <w:rFonts w:ascii="Arial" w:hAnsi="Arial" w:cs="Arial"/>
                    <w:color w:val="000000"/>
                    <w:sz w:val="16"/>
                    <w:szCs w:val="16"/>
                  </w:rPr>
                </w:rPrChange>
              </w:rPr>
              <w:t>0.10 (0.00; 4.10)</w:t>
            </w:r>
          </w:p>
        </w:tc>
      </w:tr>
      <w:tr w:rsidR="00CE547F" w:rsidRPr="00A82009"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6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66" w:author="Peto" w:date="2018-06-14T07:18:00Z">
                  <w:rPr>
                    <w:rFonts w:ascii="Arial" w:hAnsi="Arial" w:cs="Arial"/>
                    <w:color w:val="000000"/>
                    <w:sz w:val="16"/>
                    <w:szCs w:val="16"/>
                  </w:rPr>
                </w:rPrChange>
              </w:rPr>
              <w:t>R-S1 (s)</w:t>
            </w:r>
          </w:p>
        </w:tc>
        <w:tc>
          <w:tcPr>
            <w:tcW w:w="1400" w:type="dxa"/>
            <w:tcBorders>
              <w:top w:val="nil"/>
              <w:left w:val="nil"/>
              <w:bottom w:val="nil"/>
              <w:right w:val="nil"/>
            </w:tcBorders>
            <w:shd w:val="clear" w:color="000000" w:fill="92D050"/>
            <w:vAlign w:val="center"/>
            <w:hideMark/>
          </w:tcPr>
          <w:p w14:paraId="26B09A3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6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68" w:author="Peto" w:date="2018-06-14T07:18:00Z">
                  <w:rPr>
                    <w:rFonts w:ascii="Arial" w:hAnsi="Arial" w:cs="Arial"/>
                    <w:color w:val="000000"/>
                    <w:sz w:val="16"/>
                    <w:szCs w:val="16"/>
                  </w:rPr>
                </w:rPrChange>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6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70" w:author="Peto" w:date="2018-06-14T07:18:00Z">
                  <w:rPr>
                    <w:rFonts w:ascii="Arial" w:hAnsi="Arial" w:cs="Arial"/>
                    <w:color w:val="000000"/>
                    <w:sz w:val="16"/>
                    <w:szCs w:val="16"/>
                  </w:rPr>
                </w:rPrChange>
              </w:rPr>
              <w:t>4.80 (0.10; 7.70)</w:t>
            </w:r>
          </w:p>
        </w:tc>
        <w:tc>
          <w:tcPr>
            <w:tcW w:w="1400" w:type="dxa"/>
            <w:tcBorders>
              <w:top w:val="nil"/>
              <w:left w:val="nil"/>
              <w:bottom w:val="nil"/>
              <w:right w:val="nil"/>
            </w:tcBorders>
            <w:shd w:val="clear" w:color="auto" w:fill="auto"/>
            <w:vAlign w:val="center"/>
            <w:hideMark/>
          </w:tcPr>
          <w:p w14:paraId="446269D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72" w:author="Peto" w:date="2018-06-14T07:18:00Z">
                  <w:rPr>
                    <w:rFonts w:ascii="Arial" w:hAnsi="Arial" w:cs="Arial"/>
                    <w:color w:val="000000"/>
                    <w:sz w:val="16"/>
                    <w:szCs w:val="16"/>
                  </w:rPr>
                </w:rPrChange>
              </w:rPr>
              <w:t>0.32 (0.09; 0.56)</w:t>
            </w:r>
          </w:p>
        </w:tc>
        <w:tc>
          <w:tcPr>
            <w:tcW w:w="1400" w:type="dxa"/>
            <w:tcBorders>
              <w:top w:val="nil"/>
              <w:left w:val="nil"/>
              <w:bottom w:val="nil"/>
              <w:right w:val="nil"/>
            </w:tcBorders>
            <w:shd w:val="clear" w:color="auto" w:fill="auto"/>
            <w:vAlign w:val="center"/>
            <w:hideMark/>
          </w:tcPr>
          <w:p w14:paraId="0E82C34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74" w:author="Peto" w:date="2018-06-14T07:18:00Z">
                  <w:rPr>
                    <w:rFonts w:ascii="Arial" w:hAnsi="Arial" w:cs="Arial"/>
                    <w:color w:val="000000"/>
                    <w:sz w:val="16"/>
                    <w:szCs w:val="16"/>
                  </w:rPr>
                </w:rPrChange>
              </w:rPr>
              <w:t>3.00 (0.00; 4.30)</w:t>
            </w:r>
          </w:p>
        </w:tc>
      </w:tr>
      <w:tr w:rsidR="00CE547F" w:rsidRPr="00A82009"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76" w:author="Peto" w:date="2018-06-14T07:18:00Z">
                  <w:rPr>
                    <w:rFonts w:ascii="Arial" w:hAnsi="Arial" w:cs="Arial"/>
                    <w:color w:val="000000"/>
                    <w:sz w:val="16"/>
                    <w:szCs w:val="16"/>
                  </w:rPr>
                </w:rPrChange>
              </w:rPr>
              <w:t>R-S2 (s)</w:t>
            </w:r>
          </w:p>
        </w:tc>
        <w:tc>
          <w:tcPr>
            <w:tcW w:w="1400" w:type="dxa"/>
            <w:tcBorders>
              <w:top w:val="nil"/>
              <w:left w:val="nil"/>
              <w:bottom w:val="nil"/>
              <w:right w:val="nil"/>
            </w:tcBorders>
            <w:shd w:val="clear" w:color="auto" w:fill="auto"/>
            <w:vAlign w:val="center"/>
            <w:hideMark/>
          </w:tcPr>
          <w:p w14:paraId="5EDCA54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78" w:author="Peto" w:date="2018-06-14T07:18:00Z">
                  <w:rPr>
                    <w:rFonts w:ascii="Arial" w:hAnsi="Arial" w:cs="Arial"/>
                    <w:color w:val="000000"/>
                    <w:sz w:val="16"/>
                    <w:szCs w:val="16"/>
                  </w:rPr>
                </w:rPrChange>
              </w:rPr>
              <w:t>0.49 (0.32; 0.63)</w:t>
            </w:r>
          </w:p>
        </w:tc>
        <w:tc>
          <w:tcPr>
            <w:tcW w:w="1400" w:type="dxa"/>
            <w:tcBorders>
              <w:top w:val="nil"/>
              <w:left w:val="nil"/>
              <w:bottom w:val="nil"/>
              <w:right w:val="nil"/>
            </w:tcBorders>
            <w:shd w:val="clear" w:color="auto" w:fill="auto"/>
            <w:vAlign w:val="center"/>
            <w:hideMark/>
          </w:tcPr>
          <w:p w14:paraId="51BC968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80" w:author="Peto" w:date="2018-06-14T07:18:00Z">
                  <w:rPr>
                    <w:rFonts w:ascii="Arial" w:hAnsi="Arial" w:cs="Arial"/>
                    <w:color w:val="000000"/>
                    <w:sz w:val="16"/>
                    <w:szCs w:val="16"/>
                  </w:rPr>
                </w:rPrChange>
              </w:rPr>
              <w:t>2.40 (1.20; 3.20)</w:t>
            </w:r>
          </w:p>
        </w:tc>
        <w:tc>
          <w:tcPr>
            <w:tcW w:w="1400" w:type="dxa"/>
            <w:tcBorders>
              <w:top w:val="nil"/>
              <w:left w:val="nil"/>
              <w:bottom w:val="nil"/>
              <w:right w:val="nil"/>
            </w:tcBorders>
            <w:shd w:val="clear" w:color="auto" w:fill="auto"/>
            <w:vAlign w:val="center"/>
            <w:hideMark/>
          </w:tcPr>
          <w:p w14:paraId="4AE8038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82" w:author="Peto" w:date="2018-06-14T07:18:00Z">
                  <w:rPr>
                    <w:rFonts w:ascii="Arial" w:hAnsi="Arial" w:cs="Arial"/>
                    <w:color w:val="000000"/>
                    <w:sz w:val="16"/>
                    <w:szCs w:val="16"/>
                  </w:rPr>
                </w:rPrChange>
              </w:rPr>
              <w:t>0.27 (0.13; 0.40)</w:t>
            </w:r>
          </w:p>
        </w:tc>
        <w:tc>
          <w:tcPr>
            <w:tcW w:w="1400" w:type="dxa"/>
            <w:tcBorders>
              <w:top w:val="nil"/>
              <w:left w:val="nil"/>
              <w:bottom w:val="nil"/>
              <w:right w:val="nil"/>
            </w:tcBorders>
            <w:shd w:val="clear" w:color="auto" w:fill="auto"/>
            <w:vAlign w:val="center"/>
            <w:hideMark/>
          </w:tcPr>
          <w:p w14:paraId="41DB176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84" w:author="Peto" w:date="2018-06-14T07:18:00Z">
                  <w:rPr>
                    <w:rFonts w:ascii="Arial" w:hAnsi="Arial" w:cs="Arial"/>
                    <w:color w:val="000000"/>
                    <w:sz w:val="16"/>
                    <w:szCs w:val="16"/>
                  </w:rPr>
                </w:rPrChange>
              </w:rPr>
              <w:t>2.05 (1.50; 3.20)</w:t>
            </w:r>
          </w:p>
        </w:tc>
      </w:tr>
      <w:tr w:rsidR="00CE547F" w:rsidRPr="00A82009"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8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86" w:author="Peto" w:date="2018-06-14T07:18:00Z">
                  <w:rPr>
                    <w:rFonts w:ascii="Arial" w:hAnsi="Arial" w:cs="Arial"/>
                    <w:color w:val="000000"/>
                    <w:sz w:val="16"/>
                    <w:szCs w:val="16"/>
                  </w:rPr>
                </w:rPrChange>
              </w:rPr>
              <w:t>S1-S2 (s)</w:t>
            </w:r>
          </w:p>
        </w:tc>
        <w:tc>
          <w:tcPr>
            <w:tcW w:w="1400" w:type="dxa"/>
            <w:tcBorders>
              <w:top w:val="nil"/>
              <w:left w:val="nil"/>
              <w:bottom w:val="nil"/>
              <w:right w:val="nil"/>
            </w:tcBorders>
            <w:shd w:val="clear" w:color="auto" w:fill="auto"/>
            <w:vAlign w:val="center"/>
            <w:hideMark/>
          </w:tcPr>
          <w:p w14:paraId="5B0C9AC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8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88" w:author="Peto" w:date="2018-06-14T07:18:00Z">
                  <w:rPr>
                    <w:rFonts w:ascii="Arial" w:hAnsi="Arial" w:cs="Arial"/>
                    <w:color w:val="000000"/>
                    <w:sz w:val="16"/>
                    <w:szCs w:val="16"/>
                  </w:rPr>
                </w:rPrChange>
              </w:rPr>
              <w:t>0.49 (0.34; 0.67)</w:t>
            </w:r>
          </w:p>
        </w:tc>
        <w:tc>
          <w:tcPr>
            <w:tcW w:w="1400" w:type="dxa"/>
            <w:tcBorders>
              <w:top w:val="nil"/>
              <w:left w:val="nil"/>
              <w:bottom w:val="nil"/>
              <w:right w:val="nil"/>
            </w:tcBorders>
            <w:shd w:val="clear" w:color="auto" w:fill="auto"/>
            <w:vAlign w:val="center"/>
            <w:hideMark/>
          </w:tcPr>
          <w:p w14:paraId="0D9BB89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90" w:author="Peto" w:date="2018-06-14T07:18:00Z">
                  <w:rPr>
                    <w:rFonts w:ascii="Arial" w:hAnsi="Arial" w:cs="Arial"/>
                    <w:color w:val="000000"/>
                    <w:sz w:val="16"/>
                    <w:szCs w:val="16"/>
                  </w:rPr>
                </w:rPrChange>
              </w:rPr>
              <w:t>2.45 (1.60; 3.10)</w:t>
            </w:r>
          </w:p>
        </w:tc>
        <w:tc>
          <w:tcPr>
            <w:tcW w:w="1400" w:type="dxa"/>
            <w:tcBorders>
              <w:top w:val="nil"/>
              <w:left w:val="nil"/>
              <w:bottom w:val="nil"/>
              <w:right w:val="nil"/>
            </w:tcBorders>
            <w:shd w:val="clear" w:color="auto" w:fill="auto"/>
            <w:vAlign w:val="center"/>
            <w:hideMark/>
          </w:tcPr>
          <w:p w14:paraId="2A06287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92" w:author="Peto" w:date="2018-06-14T07:18:00Z">
                  <w:rPr>
                    <w:rFonts w:ascii="Arial" w:hAnsi="Arial" w:cs="Arial"/>
                    <w:color w:val="000000"/>
                    <w:sz w:val="16"/>
                    <w:szCs w:val="16"/>
                  </w:rPr>
                </w:rPrChange>
              </w:rPr>
              <w:t>0.40 (0.21; 0.49)</w:t>
            </w:r>
          </w:p>
        </w:tc>
        <w:tc>
          <w:tcPr>
            <w:tcW w:w="1400" w:type="dxa"/>
            <w:tcBorders>
              <w:top w:val="nil"/>
              <w:left w:val="nil"/>
              <w:bottom w:val="nil"/>
              <w:right w:val="nil"/>
            </w:tcBorders>
            <w:shd w:val="clear" w:color="auto" w:fill="auto"/>
            <w:vAlign w:val="center"/>
            <w:hideMark/>
          </w:tcPr>
          <w:p w14:paraId="494B375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9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94" w:author="Peto" w:date="2018-06-14T07:18:00Z">
                  <w:rPr>
                    <w:rFonts w:ascii="Arial" w:hAnsi="Arial" w:cs="Arial"/>
                    <w:color w:val="000000"/>
                    <w:sz w:val="16"/>
                    <w:szCs w:val="16"/>
                  </w:rPr>
                </w:rPrChange>
              </w:rPr>
              <w:t>1.85 (1.50; 2.30)</w:t>
            </w:r>
          </w:p>
        </w:tc>
      </w:tr>
      <w:tr w:rsidR="00CE547F" w:rsidRPr="00A82009"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9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96" w:author="Peto" w:date="2018-06-14T07:18:00Z">
                  <w:rPr>
                    <w:rFonts w:ascii="Arial" w:hAnsi="Arial" w:cs="Arial"/>
                    <w:color w:val="000000"/>
                    <w:sz w:val="16"/>
                    <w:szCs w:val="16"/>
                  </w:rPr>
                </w:rPrChange>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9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98" w:author="Peto" w:date="2018-06-14T07:18:00Z">
                  <w:rPr>
                    <w:rFonts w:ascii="Arial" w:hAnsi="Arial" w:cs="Arial"/>
                    <w:color w:val="000000"/>
                    <w:sz w:val="16"/>
                    <w:szCs w:val="16"/>
                  </w:rPr>
                </w:rPrChange>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9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00" w:author="Peto" w:date="2018-06-14T07:18:00Z">
                  <w:rPr>
                    <w:rFonts w:ascii="Arial" w:hAnsi="Arial" w:cs="Arial"/>
                    <w:color w:val="000000"/>
                    <w:sz w:val="16"/>
                    <w:szCs w:val="16"/>
                  </w:rPr>
                </w:rPrChange>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20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02" w:author="Peto" w:date="2018-06-14T07:18:00Z">
                  <w:rPr>
                    <w:rFonts w:ascii="Arial" w:hAnsi="Arial" w:cs="Arial"/>
                    <w:color w:val="000000"/>
                    <w:sz w:val="16"/>
                    <w:szCs w:val="16"/>
                  </w:rPr>
                </w:rPrChange>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20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04" w:author="Peto" w:date="2018-06-14T07:18:00Z">
                  <w:rPr>
                    <w:rFonts w:ascii="Arial" w:hAnsi="Arial" w:cs="Arial"/>
                    <w:color w:val="000000"/>
                    <w:sz w:val="16"/>
                    <w:szCs w:val="16"/>
                  </w:rPr>
                </w:rPrChange>
              </w:rPr>
              <w:t>2.30 (2.00; 2.80)</w:t>
            </w:r>
          </w:p>
        </w:tc>
      </w:tr>
    </w:tbl>
    <w:p w14:paraId="6B50362C" w14:textId="77777777" w:rsidR="008B52DD" w:rsidRPr="00A82009" w:rsidRDefault="008B52DD" w:rsidP="008B52DD">
      <w:pPr>
        <w:pStyle w:val="Popis"/>
        <w:spacing w:before="240"/>
        <w:rPr>
          <w:noProof/>
          <w:vanish/>
          <w:lang w:val="sk-SK"/>
          <w:specVanish/>
          <w:rPrChange w:id="11205" w:author="Peto" w:date="2018-06-14T07:18:00Z">
            <w:rPr>
              <w:vanish/>
              <w:lang w:val="sk-SK"/>
              <w:specVanish/>
            </w:rPr>
          </w:rPrChange>
        </w:rPr>
      </w:pPr>
      <w:bookmarkStart w:id="11206" w:name="_Ref513920337"/>
      <w:bookmarkStart w:id="11207" w:name="_Toc516413301"/>
      <w:r w:rsidRPr="00A82009">
        <w:rPr>
          <w:noProof/>
          <w:lang w:val="sk-SK"/>
          <w:rPrChange w:id="11208" w:author="Peto" w:date="2018-06-14T07:18:00Z">
            <w:rPr/>
          </w:rPrChange>
        </w:rPr>
        <w:t xml:space="preserve">Tabuľka </w:t>
      </w:r>
      <w:r w:rsidRPr="00A82009">
        <w:rPr>
          <w:noProof/>
          <w:lang w:val="sk-SK"/>
          <w:rPrChange w:id="11209" w:author="Peto" w:date="2018-06-14T07:18:00Z">
            <w:rPr/>
          </w:rPrChange>
        </w:rPr>
        <w:fldChar w:fldCharType="begin"/>
      </w:r>
      <w:r w:rsidRPr="00A82009">
        <w:rPr>
          <w:noProof/>
          <w:lang w:val="sk-SK"/>
          <w:rPrChange w:id="11210" w:author="Peto" w:date="2018-06-14T07:18:00Z">
            <w:rPr/>
          </w:rPrChange>
        </w:rPr>
        <w:instrText xml:space="preserve"> SEQ Tabuľka \* ARABIC </w:instrText>
      </w:r>
      <w:r w:rsidRPr="00A82009">
        <w:rPr>
          <w:noProof/>
          <w:lang w:val="sk-SK"/>
          <w:rPrChange w:id="11211" w:author="Peto" w:date="2018-06-14T07:18:00Z">
            <w:rPr/>
          </w:rPrChange>
        </w:rPr>
        <w:fldChar w:fldCharType="separate"/>
      </w:r>
      <w:r w:rsidR="00F95B9C" w:rsidRPr="00A82009">
        <w:rPr>
          <w:noProof/>
          <w:lang w:val="sk-SK"/>
          <w:rPrChange w:id="11212" w:author="Peto" w:date="2018-06-14T07:18:00Z">
            <w:rPr>
              <w:noProof/>
            </w:rPr>
          </w:rPrChange>
        </w:rPr>
        <w:t>13</w:t>
      </w:r>
      <w:r w:rsidRPr="00A82009">
        <w:rPr>
          <w:noProof/>
          <w:lang w:val="sk-SK"/>
          <w:rPrChange w:id="11213" w:author="Peto" w:date="2018-06-14T07:18:00Z">
            <w:rPr/>
          </w:rPrChange>
        </w:rPr>
        <w:fldChar w:fldCharType="end"/>
      </w:r>
      <w:bookmarkEnd w:id="11206"/>
      <w:r w:rsidRPr="00A82009">
        <w:rPr>
          <w:noProof/>
          <w:lang w:val="sk-SK"/>
          <w:rPrChange w:id="11214" w:author="Peto" w:date="2018-06-14T07:18:00Z">
            <w:rPr/>
          </w:rPrChange>
        </w:rPr>
        <w:t xml:space="preserve">: </w:t>
      </w:r>
      <w:r w:rsidRPr="00A82009">
        <w:rPr>
          <w:noProof/>
          <w:highlight w:val="yellow"/>
          <w:lang w:val="sk-SK"/>
          <w:rPrChange w:id="11215" w:author="Peto" w:date="2018-06-14T07:18:00Z">
            <w:rPr>
              <w:lang w:val="sk-SK"/>
            </w:rPr>
          </w:rPrChange>
        </w:rPr>
        <w:t>Sila väzba</w:t>
      </w:r>
      <w:r w:rsidRPr="00A82009">
        <w:rPr>
          <w:noProof/>
          <w:lang w:val="sk-SK"/>
          <w:rPrChange w:id="11216" w:author="Peto" w:date="2018-06-14T07:18:00Z">
            <w:rPr>
              <w:lang w:val="sk-SK"/>
            </w:rPr>
          </w:rPrChange>
        </w:rPr>
        <w:t xml:space="preserve"> (C) parametrov na dýchanie a ich oneskorenie reakcie (PS) na dýchanie.</w:t>
      </w:r>
      <w:bookmarkEnd w:id="11207"/>
    </w:p>
    <w:p w14:paraId="7F3B1C7C" w14:textId="7225994A" w:rsidR="008B52DD" w:rsidRPr="00A82009" w:rsidRDefault="008B52DD" w:rsidP="008B52DD">
      <w:pPr>
        <w:pStyle w:val="Popis"/>
        <w:rPr>
          <w:noProof/>
          <w:lang w:val="sk-SK"/>
          <w:rPrChange w:id="11217" w:author="Peto" w:date="2018-06-14T07:18:00Z">
            <w:rPr>
              <w:lang w:val="sk-SK"/>
            </w:rPr>
          </w:rPrChange>
        </w:rPr>
      </w:pPr>
      <w:r w:rsidRPr="00A82009">
        <w:rPr>
          <w:noProof/>
          <w:lang w:val="sk-SK"/>
          <w:rPrChange w:id="11218" w:author="Peto" w:date="2018-06-14T07:18:00Z">
            <w:rPr>
              <w:lang w:val="sk-SK"/>
            </w:rPr>
          </w:rPrChange>
        </w:rPr>
        <w:t xml:space="preserve"> V pravom stĺpci sú hodnoty pre hlboké dýchanie a v pravom pre spontánne dýchanie vo formáte median (1/4 kvartil; ¾ kvartil). Zhora dole sú bioimpedančné parametre, ďalej parametre krvného tlaku, srdečných zvukov a RR intervaly. Zelene sú zvýraznené parametre s korelačným koeficientom vyšším ako 0.5, </w:t>
      </w:r>
      <w:commentRangeStart w:id="11219"/>
      <w:r w:rsidRPr="00A82009">
        <w:rPr>
          <w:noProof/>
          <w:lang w:val="sk-SK"/>
          <w:rPrChange w:id="11220" w:author="Peto" w:date="2018-06-14T07:18:00Z">
            <w:rPr>
              <w:lang w:val="sk-SK"/>
            </w:rPr>
          </w:rPrChange>
        </w:rPr>
        <w:t xml:space="preserve">čo považujeme </w:t>
      </w:r>
      <w:commentRangeEnd w:id="11219"/>
      <w:r w:rsidR="00007F0C" w:rsidRPr="00A82009">
        <w:rPr>
          <w:rStyle w:val="Odkaznakomentr"/>
          <w:rFonts w:eastAsia="Times New Roman" w:cs="Times New Roman"/>
          <w:noProof/>
          <w:spacing w:val="0"/>
          <w:lang w:val="sk-SK" w:eastAsia="cs-CZ" w:bidi="ar-SA"/>
          <w:rPrChange w:id="11221" w:author="Peto" w:date="2018-06-14T07:18:00Z">
            <w:rPr>
              <w:rStyle w:val="Odkaznakomentr"/>
              <w:rFonts w:eastAsia="Times New Roman" w:cs="Times New Roman"/>
              <w:spacing w:val="0"/>
              <w:lang w:val="cs-CZ" w:eastAsia="cs-CZ" w:bidi="ar-SA"/>
            </w:rPr>
          </w:rPrChange>
        </w:rPr>
        <w:commentReference w:id="11219"/>
      </w:r>
      <w:r w:rsidRPr="00A82009">
        <w:rPr>
          <w:noProof/>
          <w:lang w:val="sk-SK"/>
          <w:rPrChange w:id="11222" w:author="Peto" w:date="2018-06-14T07:18:00Z">
            <w:rPr>
              <w:lang w:val="sk-SK"/>
            </w:rPr>
          </w:rPrChange>
        </w:rPr>
        <w:t>za hranicu pre určenie lineárnej väzby parametra na dýchanie.</w:t>
      </w:r>
    </w:p>
    <w:p w14:paraId="720CFDFC" w14:textId="77777777" w:rsidR="008B52DD" w:rsidRPr="00A82009" w:rsidRDefault="00CE547F" w:rsidP="008B52DD">
      <w:pPr>
        <w:rPr>
          <w:noProof/>
          <w:rPrChange w:id="11223" w:author="Peto" w:date="2018-06-14T07:18:00Z">
            <w:rPr/>
          </w:rPrChange>
        </w:rPr>
      </w:pPr>
      <w:r w:rsidRPr="00A82009">
        <w:rPr>
          <w:noProof/>
          <w:rPrChange w:id="11224" w:author="Peto" w:date="2018-06-14T07:18:00Z">
            <w:rPr/>
          </w:rPrChange>
        </w:rPr>
        <w:t xml:space="preserve">Hodnoty korelačných koeficientov počas spontánneho dýchania nedosahujú hodnotu 0,5 pri žiadnom parametri. Parameter </w:t>
      </w:r>
      <m:oMath>
        <m:sSub>
          <m:sSubPr>
            <m:ctrlPr>
              <w:rPr>
                <w:rFonts w:ascii="Cambria Math" w:hAnsi="Cambria Math"/>
                <w:i/>
                <w:noProof/>
              </w:rPr>
            </m:ctrlPr>
          </m:sSubPr>
          <m:e>
            <m:r>
              <w:rPr>
                <w:rFonts w:ascii="Cambria Math" w:hAnsi="Cambria Math"/>
                <w:noProof/>
                <w:rPrChange w:id="11225" w:author="Peto" w:date="2018-06-14T07:18:00Z">
                  <w:rPr>
                    <w:rFonts w:ascii="Cambria Math" w:hAnsi="Cambria Math"/>
                  </w:rPr>
                </w:rPrChange>
              </w:rPr>
              <m:t>Z0</m:t>
            </m:r>
          </m:e>
          <m:sub>
            <m:r>
              <w:rPr>
                <w:rFonts w:ascii="Cambria Math" w:hAnsi="Cambria Math"/>
                <w:noProof/>
                <w:rPrChange w:id="11226" w:author="Peto" w:date="2018-06-14T07:18:00Z">
                  <w:rPr>
                    <w:rFonts w:ascii="Cambria Math" w:hAnsi="Cambria Math"/>
                  </w:rPr>
                </w:rPrChange>
              </w:rPr>
              <m:t>3</m:t>
            </m:r>
          </m:sub>
        </m:sSub>
      </m:oMath>
      <w:r w:rsidRPr="00A82009">
        <w:rPr>
          <w:noProof/>
          <w:rPrChange w:id="11227" w:author="Peto" w:date="2018-06-14T07:18:00Z">
            <w:rPr/>
          </w:rPrChange>
        </w:rPr>
        <w:t xml:space="preserve"> a </w:t>
      </w:r>
      <m:oMath>
        <m:sSub>
          <m:sSubPr>
            <m:ctrlPr>
              <w:rPr>
                <w:rFonts w:ascii="Cambria Math" w:hAnsi="Cambria Math"/>
                <w:i/>
                <w:noProof/>
              </w:rPr>
            </m:ctrlPr>
          </m:sSubPr>
          <m:e>
            <m:r>
              <w:rPr>
                <w:rFonts w:ascii="Cambria Math" w:hAnsi="Cambria Math"/>
                <w:noProof/>
                <w:rPrChange w:id="11228" w:author="Peto" w:date="2018-06-14T07:18:00Z">
                  <w:rPr>
                    <w:rFonts w:ascii="Cambria Math" w:hAnsi="Cambria Math"/>
                  </w:rPr>
                </w:rPrChange>
              </w:rPr>
              <m:t>Z0</m:t>
            </m:r>
          </m:e>
          <m:sub>
            <m:r>
              <w:rPr>
                <w:rFonts w:ascii="Cambria Math" w:hAnsi="Cambria Math"/>
                <w:noProof/>
                <w:rPrChange w:id="11229" w:author="Peto" w:date="2018-06-14T07:18:00Z">
                  <w:rPr>
                    <w:rFonts w:ascii="Cambria Math" w:hAnsi="Cambria Math"/>
                  </w:rPr>
                </w:rPrChange>
              </w:rPr>
              <m:t>4</m:t>
            </m:r>
          </m:sub>
        </m:sSub>
      </m:oMath>
      <w:r w:rsidRPr="00A82009">
        <w:rPr>
          <w:noProof/>
          <w:rPrChange w:id="11230" w:author="Peto" w:date="2018-06-14T07:18:00Z">
            <w:rPr/>
          </w:rPrChange>
        </w:rPr>
        <w:t xml:space="preserve"> majú hodnoty korelačných koeficientov blízke hodnote 1, pretože sa používajú na zachytenie respiračnej krivky. Prehľadnú interpretáciu hemodynamických parametrov počas hlbokého dýchania zobrazuje </w:t>
      </w:r>
      <w:r w:rsidR="008B52DD" w:rsidRPr="00A82009">
        <w:rPr>
          <w:noProof/>
          <w:rPrChange w:id="11231" w:author="Peto" w:date="2018-06-14T07:18:00Z">
            <w:rPr/>
          </w:rPrChange>
        </w:rPr>
        <w:fldChar w:fldCharType="begin"/>
      </w:r>
      <w:r w:rsidR="008B52DD" w:rsidRPr="00A82009">
        <w:rPr>
          <w:noProof/>
          <w:rPrChange w:id="11232" w:author="Peto" w:date="2018-06-14T07:18:00Z">
            <w:rPr/>
          </w:rPrChange>
        </w:rPr>
        <w:instrText xml:space="preserve"> REF _Ref509160908 \h </w:instrText>
      </w:r>
      <w:r w:rsidR="008B52DD" w:rsidRPr="00A82009">
        <w:rPr>
          <w:noProof/>
          <w:rPrChange w:id="11233" w:author="Peto" w:date="2018-06-14T07:18:00Z">
            <w:rPr>
              <w:noProof/>
            </w:rPr>
          </w:rPrChange>
        </w:rPr>
      </w:r>
      <w:r w:rsidR="008B52DD" w:rsidRPr="00A82009">
        <w:rPr>
          <w:noProof/>
          <w:rPrChange w:id="11234" w:author="Peto" w:date="2018-06-14T07:18:00Z">
            <w:rPr/>
          </w:rPrChange>
        </w:rPr>
        <w:fldChar w:fldCharType="separate"/>
      </w:r>
      <w:ins w:id="11235" w:author="Peto" w:date="2018-06-10T16:58:00Z">
        <w:r w:rsidR="00F95B9C" w:rsidRPr="00A82009">
          <w:rPr>
            <w:noProof/>
            <w:rPrChange w:id="11236" w:author="Peto" w:date="2018-06-14T07:18:00Z">
              <w:rPr/>
            </w:rPrChange>
          </w:rPr>
          <w:t xml:space="preserve"> Obrázok 3.16</w:t>
        </w:r>
      </w:ins>
      <w:del w:id="11237" w:author="Peto" w:date="2018-06-10T16:58:00Z">
        <w:r w:rsidR="00B85020" w:rsidRPr="00A82009" w:rsidDel="00F95B9C">
          <w:rPr>
            <w:noProof/>
            <w:rPrChange w:id="11238" w:author="Peto" w:date="2018-06-14T07:18:00Z">
              <w:rPr/>
            </w:rPrChange>
          </w:rPr>
          <w:delText xml:space="preserve"> Obrázok 3.16</w:delText>
        </w:r>
      </w:del>
      <w:r w:rsidR="008B52DD" w:rsidRPr="00A82009">
        <w:rPr>
          <w:noProof/>
          <w:rPrChange w:id="11239" w:author="Peto" w:date="2018-06-14T07:18:00Z">
            <w:rPr/>
          </w:rPrChange>
        </w:rPr>
        <w:fldChar w:fldCharType="end"/>
      </w:r>
      <w:r w:rsidR="008B52DD" w:rsidRPr="00A82009">
        <w:rPr>
          <w:noProof/>
          <w:rPrChange w:id="11240" w:author="Peto" w:date="2018-06-14T07:18:00Z">
            <w:rPr/>
          </w:rPrChange>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5553A21" w:rsidR="00AE630C" w:rsidRPr="00A82009" w:rsidRDefault="008B52DD" w:rsidP="00AE630C">
      <w:pPr>
        <w:pStyle w:val="Popis"/>
        <w:spacing w:before="240"/>
        <w:rPr>
          <w:noProof/>
          <w:vanish/>
          <w:lang w:val="sk-SK"/>
          <w:specVanish/>
          <w:rPrChange w:id="11241" w:author="Peto" w:date="2018-06-14T07:18:00Z">
            <w:rPr>
              <w:vanish/>
              <w:lang w:val="sk-SK"/>
              <w:specVanish/>
            </w:rPr>
          </w:rPrChange>
        </w:rPr>
      </w:pPr>
      <w:bookmarkStart w:id="11242" w:name="_Toc516413282"/>
      <w:r w:rsidRPr="00A82009">
        <w:rPr>
          <w:noProof/>
          <w:lang w:val="cs-CZ" w:eastAsia="cs-CZ" w:bidi="ar-SA"/>
          <w:rPrChange w:id="11243" w:author="Peto" w:date="2018-06-14T07:18:00Z">
            <w:rPr>
              <w:noProof/>
              <w:lang w:val="cs-CZ" w:eastAsia="cs-CZ" w:bidi="ar-SA"/>
            </w:rPr>
          </w:rPrChange>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1244" w:name="_Ref509160908"/>
      <w:r w:rsidRPr="00A82009">
        <w:rPr>
          <w:noProof/>
          <w:lang w:val="sk-SK"/>
          <w:rPrChange w:id="11245" w:author="Peto" w:date="2018-06-14T07:18:00Z">
            <w:rPr>
              <w:lang w:val="sk-SK"/>
            </w:rPr>
          </w:rPrChange>
        </w:rPr>
        <w:t xml:space="preserve"> Obrázok </w:t>
      </w:r>
      <w:r w:rsidR="00A53D98" w:rsidRPr="00A82009">
        <w:rPr>
          <w:noProof/>
          <w:lang w:val="sk-SK"/>
          <w:rPrChange w:id="11246" w:author="Peto" w:date="2018-06-14T07:18:00Z">
            <w:rPr>
              <w:lang w:val="sk-SK"/>
            </w:rPr>
          </w:rPrChange>
        </w:rPr>
        <w:fldChar w:fldCharType="begin"/>
      </w:r>
      <w:r w:rsidR="00A53D98" w:rsidRPr="00A82009">
        <w:rPr>
          <w:noProof/>
          <w:lang w:val="sk-SK"/>
          <w:rPrChange w:id="11247" w:author="Peto" w:date="2018-06-14T07:18:00Z">
            <w:rPr>
              <w:lang w:val="sk-SK"/>
            </w:rPr>
          </w:rPrChange>
        </w:rPr>
        <w:instrText xml:space="preserve"> STYLEREF 1 \s </w:instrText>
      </w:r>
      <w:r w:rsidR="00A53D98" w:rsidRPr="00A82009">
        <w:rPr>
          <w:noProof/>
          <w:lang w:val="sk-SK"/>
          <w:rPrChange w:id="11248" w:author="Peto" w:date="2018-06-14T07:18:00Z">
            <w:rPr>
              <w:lang w:val="sk-SK"/>
            </w:rPr>
          </w:rPrChange>
        </w:rPr>
        <w:fldChar w:fldCharType="separate"/>
      </w:r>
      <w:r w:rsidR="00F95B9C" w:rsidRPr="00A82009">
        <w:rPr>
          <w:noProof/>
          <w:lang w:val="sk-SK"/>
        </w:rPr>
        <w:t>3</w:t>
      </w:r>
      <w:r w:rsidR="00A53D98" w:rsidRPr="00A82009">
        <w:rPr>
          <w:noProof/>
          <w:lang w:val="sk-SK"/>
          <w:rPrChange w:id="11249" w:author="Peto" w:date="2018-06-14T07:18:00Z">
            <w:rPr>
              <w:lang w:val="sk-SK"/>
            </w:rPr>
          </w:rPrChange>
        </w:rPr>
        <w:fldChar w:fldCharType="end"/>
      </w:r>
      <w:r w:rsidR="00A53D98" w:rsidRPr="00A82009">
        <w:rPr>
          <w:noProof/>
          <w:lang w:val="sk-SK"/>
          <w:rPrChange w:id="11250" w:author="Peto" w:date="2018-06-14T07:18:00Z">
            <w:rPr>
              <w:lang w:val="sk-SK"/>
            </w:rPr>
          </w:rPrChange>
        </w:rPr>
        <w:t>.</w:t>
      </w:r>
      <w:r w:rsidR="00A53D98" w:rsidRPr="00A82009">
        <w:rPr>
          <w:noProof/>
          <w:lang w:val="sk-SK"/>
          <w:rPrChange w:id="11251" w:author="Peto" w:date="2018-06-14T07:18:00Z">
            <w:rPr>
              <w:lang w:val="sk-SK"/>
            </w:rPr>
          </w:rPrChange>
        </w:rPr>
        <w:fldChar w:fldCharType="begin"/>
      </w:r>
      <w:r w:rsidR="00A53D98" w:rsidRPr="00A82009">
        <w:rPr>
          <w:noProof/>
          <w:lang w:val="sk-SK"/>
          <w:rPrChange w:id="11252" w:author="Peto" w:date="2018-06-14T07:18:00Z">
            <w:rPr>
              <w:lang w:val="sk-SK"/>
            </w:rPr>
          </w:rPrChange>
        </w:rPr>
        <w:instrText xml:space="preserve"> SEQ Obrázok \* ARABIC \s 1 </w:instrText>
      </w:r>
      <w:r w:rsidR="00A53D98" w:rsidRPr="00A82009">
        <w:rPr>
          <w:noProof/>
          <w:lang w:val="sk-SK"/>
          <w:rPrChange w:id="11253" w:author="Peto" w:date="2018-06-14T07:18:00Z">
            <w:rPr>
              <w:lang w:val="sk-SK"/>
            </w:rPr>
          </w:rPrChange>
        </w:rPr>
        <w:fldChar w:fldCharType="separate"/>
      </w:r>
      <w:r w:rsidR="00F95B9C" w:rsidRPr="00A82009">
        <w:rPr>
          <w:noProof/>
          <w:lang w:val="sk-SK"/>
        </w:rPr>
        <w:t>16</w:t>
      </w:r>
      <w:r w:rsidR="00A53D98" w:rsidRPr="00A82009">
        <w:rPr>
          <w:noProof/>
          <w:lang w:val="sk-SK"/>
          <w:rPrChange w:id="11254" w:author="Peto" w:date="2018-06-14T07:18:00Z">
            <w:rPr>
              <w:lang w:val="sk-SK"/>
            </w:rPr>
          </w:rPrChange>
        </w:rPr>
        <w:fldChar w:fldCharType="end"/>
      </w:r>
      <w:bookmarkEnd w:id="11244"/>
      <w:r w:rsidRPr="00A82009">
        <w:rPr>
          <w:noProof/>
          <w:lang w:val="sk-SK"/>
          <w:rPrChange w:id="11255" w:author="Peto" w:date="2018-06-14T07:18:00Z">
            <w:rPr>
              <w:lang w:val="sk-SK"/>
            </w:rPr>
          </w:rPrChange>
        </w:rPr>
        <w:t xml:space="preserve">: </w:t>
      </w:r>
      <w:r w:rsidR="00AE630C" w:rsidRPr="00A82009">
        <w:rPr>
          <w:noProof/>
          <w:lang w:val="sk-SK"/>
          <w:rPrChange w:id="11256" w:author="Peto" w:date="2018-06-14T07:18:00Z">
            <w:rPr>
              <w:lang w:val="sk-SK"/>
            </w:rPr>
          </w:rPrChange>
        </w:rPr>
        <w:t xml:space="preserve">Polárne diagramy znázorňujú odozvu kardiovaskulárnych parametrov na hlboké dýchanie </w:t>
      </w:r>
      <w:ins w:id="11257" w:author="Pavel Jurak" w:date="2018-06-01T11:19:00Z">
        <w:r w:rsidR="00007F0C" w:rsidRPr="00A82009">
          <w:rPr>
            <w:noProof/>
            <w:lang w:val="sk-SK"/>
            <w:rPrChange w:id="11258" w:author="Peto" w:date="2018-06-14T07:18:00Z">
              <w:rPr>
                <w:lang w:val="sk-SK"/>
              </w:rPr>
            </w:rPrChange>
          </w:rPr>
          <w:t xml:space="preserve">s periodou  10 sekund </w:t>
        </w:r>
      </w:ins>
      <w:del w:id="11259" w:author="Pavel Jurak" w:date="2018-06-01T11:19:00Z">
        <w:r w:rsidR="00AE630C" w:rsidRPr="00A82009" w:rsidDel="00007F0C">
          <w:rPr>
            <w:noProof/>
            <w:lang w:val="sk-SK"/>
            <w:rPrChange w:id="11260" w:author="Peto" w:date="2018-06-14T07:18:00Z">
              <w:rPr>
                <w:lang w:val="sk-SK"/>
              </w:rPr>
            </w:rPrChange>
          </w:rPr>
          <w:delText>(0,1Hz)</w:delText>
        </w:r>
      </w:del>
      <w:r w:rsidR="00AE630C" w:rsidRPr="00A82009">
        <w:rPr>
          <w:noProof/>
          <w:lang w:val="sk-SK"/>
          <w:rPrChange w:id="11261" w:author="Peto" w:date="2018-06-14T07:18:00Z">
            <w:rPr>
              <w:lang w:val="sk-SK"/>
            </w:rPr>
          </w:rPrChange>
        </w:rPr>
        <w:t>.</w:t>
      </w:r>
      <w:r w:rsidRPr="00A82009">
        <w:rPr>
          <w:rStyle w:val="Odkaznakomentr"/>
          <w:rFonts w:eastAsia="Times New Roman" w:cs="Times New Roman"/>
          <w:noProof/>
          <w:spacing w:val="0"/>
          <w:lang w:val="sk-SK" w:eastAsia="cs-CZ" w:bidi="ar-SA"/>
          <w:rPrChange w:id="11262" w:author="Peto" w:date="2018-06-14T07:18:00Z">
            <w:rPr>
              <w:rStyle w:val="Odkaznakomentr"/>
              <w:rFonts w:eastAsia="Times New Roman" w:cs="Times New Roman"/>
              <w:spacing w:val="0"/>
              <w:lang w:val="sk-SK" w:eastAsia="cs-CZ" w:bidi="ar-SA"/>
            </w:rPr>
          </w:rPrChange>
        </w:rPr>
        <w:commentReference w:id="11263"/>
      </w:r>
      <w:bookmarkEnd w:id="11242"/>
    </w:p>
    <w:p w14:paraId="35227660" w14:textId="621AEE69" w:rsidR="00AE630C" w:rsidRPr="00A82009" w:rsidRDefault="00AE630C" w:rsidP="00BD76F0">
      <w:pPr>
        <w:pStyle w:val="Popis"/>
        <w:rPr>
          <w:noProof/>
          <w:lang w:val="sk-SK"/>
          <w:rPrChange w:id="11264" w:author="Peto" w:date="2018-06-14T07:18:00Z">
            <w:rPr/>
          </w:rPrChange>
        </w:rPr>
      </w:pPr>
      <w:r w:rsidRPr="00A82009">
        <w:rPr>
          <w:noProof/>
          <w:lang w:val="sk-SK"/>
          <w:rPrChange w:id="11265" w:author="Peto" w:date="2018-06-14T07:18:00Z">
            <w:rPr/>
          </w:rPrChange>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rsidRPr="00A82009">
        <w:rPr>
          <w:noProof/>
          <w:lang w:val="sk-SK"/>
          <w:rPrChange w:id="11266" w:author="Peto" w:date="2018-06-14T07:18:00Z">
            <w:rPr/>
          </w:rPrChange>
        </w:rPr>
        <w:t>avo hore reakcia Z0 parametra, v</w:t>
      </w:r>
      <w:r w:rsidRPr="00A82009">
        <w:rPr>
          <w:noProof/>
          <w:lang w:val="sk-SK"/>
          <w:rPrChange w:id="11267" w:author="Peto" w:date="2018-06-14T07:18:00Z">
            <w:rPr/>
          </w:rPrChange>
        </w:rPr>
        <w:t xml:space="preserve">pravo hore </w:t>
      </w:r>
      <m:oMath>
        <m:r>
          <w:rPr>
            <w:rFonts w:ascii="Cambria Math" w:hAnsi="Cambria Math"/>
            <w:noProof/>
            <w:lang w:val="sk-SK"/>
            <w:rPrChange w:id="11268" w:author="Peto" w:date="2018-06-14T07:18:00Z">
              <w:rPr>
                <w:rFonts w:ascii="Cambria Math" w:hAnsi="Cambria Math"/>
              </w:rPr>
            </w:rPrChange>
          </w:rPr>
          <m:t>-d</m:t>
        </m:r>
        <m:sSub>
          <m:sSubPr>
            <m:ctrlPr>
              <w:rPr>
                <w:rFonts w:ascii="Cambria Math" w:hAnsi="Cambria Math"/>
                <w:i/>
                <w:noProof/>
                <w:lang w:val="sk-SK"/>
              </w:rPr>
            </m:ctrlPr>
          </m:sSubPr>
          <m:e>
            <m:r>
              <w:rPr>
                <w:rFonts w:ascii="Cambria Math" w:hAnsi="Cambria Math"/>
                <w:noProof/>
                <w:lang w:val="sk-SK"/>
                <w:rPrChange w:id="11269" w:author="Peto" w:date="2018-06-14T07:18:00Z">
                  <w:rPr>
                    <w:rFonts w:ascii="Cambria Math" w:hAnsi="Cambria Math"/>
                  </w:rPr>
                </w:rPrChange>
              </w:rPr>
              <m:t>Z</m:t>
            </m:r>
          </m:e>
          <m:sub>
            <m:r>
              <w:rPr>
                <w:rFonts w:ascii="Cambria Math" w:hAnsi="Cambria Math"/>
                <w:noProof/>
                <w:lang w:val="sk-SK"/>
                <w:rPrChange w:id="11270" w:author="Peto" w:date="2018-06-14T07:18:00Z">
                  <w:rPr>
                    <w:rFonts w:ascii="Cambria Math" w:hAnsi="Cambria Math"/>
                  </w:rPr>
                </w:rPrChange>
              </w:rPr>
              <m:t>i</m:t>
            </m:r>
          </m:sub>
        </m:sSub>
        <m:r>
          <w:rPr>
            <w:rFonts w:ascii="Cambria Math" w:hAnsi="Cambria Math"/>
            <w:noProof/>
            <w:lang w:val="sk-SK"/>
            <w:rPrChange w:id="11271" w:author="Peto" w:date="2018-06-14T07:18:00Z">
              <w:rPr>
                <w:rFonts w:ascii="Cambria Math" w:hAnsi="Cambria Math"/>
              </w:rPr>
            </w:rPrChange>
          </w:rPr>
          <m:t>(t</m:t>
        </m:r>
        <m:f>
          <m:fPr>
            <m:type m:val="lin"/>
            <m:ctrlPr>
              <w:rPr>
                <w:rFonts w:ascii="Cambria Math" w:hAnsi="Cambria Math"/>
                <w:i/>
                <w:noProof/>
                <w:lang w:val="sk-SK"/>
              </w:rPr>
            </m:ctrlPr>
          </m:fPr>
          <m:num>
            <m:r>
              <w:rPr>
                <w:rFonts w:ascii="Cambria Math" w:hAnsi="Cambria Math"/>
                <w:noProof/>
                <w:lang w:val="sk-SK"/>
                <w:rPrChange w:id="11272" w:author="Peto" w:date="2018-06-14T07:18:00Z">
                  <w:rPr>
                    <w:rFonts w:ascii="Cambria Math" w:hAnsi="Cambria Math"/>
                  </w:rPr>
                </w:rPrChange>
              </w:rPr>
              <m:t>)</m:t>
            </m:r>
          </m:num>
          <m:den>
            <m:r>
              <w:rPr>
                <w:rFonts w:ascii="Cambria Math" w:hAnsi="Cambria Math"/>
                <w:noProof/>
                <w:lang w:val="sk-SK"/>
                <w:rPrChange w:id="11273" w:author="Peto" w:date="2018-06-14T07:18:00Z">
                  <w:rPr>
                    <w:rFonts w:ascii="Cambria Math" w:hAnsi="Cambria Math"/>
                  </w:rPr>
                </w:rPrChange>
              </w:rPr>
              <m:t>d</m:t>
            </m:r>
            <m:sSub>
              <m:sSubPr>
                <m:ctrlPr>
                  <w:rPr>
                    <w:rFonts w:ascii="Cambria Math" w:hAnsi="Cambria Math"/>
                    <w:i/>
                    <w:noProof/>
                    <w:lang w:val="sk-SK"/>
                  </w:rPr>
                </m:ctrlPr>
              </m:sSubPr>
              <m:e>
                <m:r>
                  <w:rPr>
                    <w:rFonts w:ascii="Cambria Math" w:hAnsi="Cambria Math"/>
                    <w:noProof/>
                    <w:lang w:val="sk-SK"/>
                    <w:rPrChange w:id="11274" w:author="Peto" w:date="2018-06-14T07:18:00Z">
                      <w:rPr>
                        <w:rFonts w:ascii="Cambria Math" w:hAnsi="Cambria Math"/>
                      </w:rPr>
                    </w:rPrChange>
                  </w:rPr>
                  <m:t>t</m:t>
                </m:r>
              </m:e>
              <m:sub>
                <m:r>
                  <w:rPr>
                    <w:rFonts w:ascii="Cambria Math" w:hAnsi="Cambria Math"/>
                    <w:noProof/>
                    <w:lang w:val="sk-SK"/>
                    <w:rPrChange w:id="11275" w:author="Peto" w:date="2018-06-14T07:18:00Z">
                      <w:rPr>
                        <w:rFonts w:ascii="Cambria Math" w:hAnsi="Cambria Math"/>
                      </w:rPr>
                    </w:rPrChange>
                  </w:rPr>
                  <m:t>max</m:t>
                </m:r>
              </m:sub>
            </m:sSub>
          </m:den>
        </m:f>
      </m:oMath>
      <w:r w:rsidR="00BD76F0" w:rsidRPr="00A82009">
        <w:rPr>
          <w:noProof/>
          <w:lang w:val="sk-SK"/>
          <w:rPrChange w:id="11276" w:author="Peto" w:date="2018-06-14T07:18:00Z">
            <w:rPr/>
          </w:rPrChange>
        </w:rPr>
        <w:t>, vľavo dole pulzná vlna (PVW), vpravo dole krvný tlak (BP) a RR.</w:t>
      </w:r>
    </w:p>
    <w:p w14:paraId="3DA20D81" w14:textId="77777777" w:rsidR="00CE547F" w:rsidRPr="00A82009" w:rsidRDefault="00CE547F" w:rsidP="00CE547F">
      <w:pPr>
        <w:pStyle w:val="Nadpis3"/>
        <w:rPr>
          <w:noProof/>
          <w:rPrChange w:id="11277" w:author="Peto" w:date="2018-06-14T07:18:00Z">
            <w:rPr/>
          </w:rPrChange>
        </w:rPr>
      </w:pPr>
      <w:bookmarkStart w:id="11278" w:name="_Toc516413240"/>
      <w:r w:rsidRPr="00A82009">
        <w:rPr>
          <w:noProof/>
          <w:rPrChange w:id="11279" w:author="Peto" w:date="2018-06-14T07:18:00Z">
            <w:rPr/>
          </w:rPrChange>
        </w:rPr>
        <w:t xml:space="preserve">Parameter rozloženia krvi: </w:t>
      </w:r>
      <m:oMath>
        <m:sSub>
          <m:sSubPr>
            <m:ctrlPr>
              <w:rPr>
                <w:rFonts w:ascii="Cambria Math" w:hAnsi="Cambria Math"/>
                <w:i/>
                <w:noProof/>
              </w:rPr>
            </m:ctrlPr>
          </m:sSubPr>
          <m:e>
            <m:r>
              <m:rPr>
                <m:sty m:val="bi"/>
              </m:rPr>
              <w:rPr>
                <w:rFonts w:ascii="Cambria Math" w:hAnsi="Cambria Math"/>
                <w:noProof/>
                <w:rPrChange w:id="11280" w:author="Peto" w:date="2018-06-14T07:18:00Z">
                  <w:rPr>
                    <w:rFonts w:ascii="Cambria Math" w:hAnsi="Cambria Math"/>
                  </w:rPr>
                </w:rPrChange>
              </w:rPr>
              <m:t>Z</m:t>
            </m:r>
            <m:r>
              <m:rPr>
                <m:sty m:val="bi"/>
              </m:rPr>
              <w:rPr>
                <w:rFonts w:ascii="Cambria Math" w:hAnsi="Cambria Math"/>
                <w:noProof/>
                <w:rPrChange w:id="11281" w:author="Peto" w:date="2018-06-14T07:18:00Z">
                  <w:rPr>
                    <w:rFonts w:ascii="Cambria Math" w:hAnsi="Cambria Math"/>
                  </w:rPr>
                </w:rPrChange>
              </w:rPr>
              <m:t>0</m:t>
            </m:r>
          </m:e>
          <m:sub>
            <m:r>
              <m:rPr>
                <m:sty m:val="bi"/>
              </m:rPr>
              <w:rPr>
                <w:rFonts w:ascii="Cambria Math" w:hAnsi="Cambria Math"/>
                <w:noProof/>
                <w:rPrChange w:id="11282" w:author="Peto" w:date="2018-06-14T07:18:00Z">
                  <w:rPr>
                    <w:rFonts w:ascii="Cambria Math" w:hAnsi="Cambria Math"/>
                  </w:rPr>
                </w:rPrChange>
              </w:rPr>
              <m:t>i</m:t>
            </m:r>
          </m:sub>
        </m:sSub>
      </m:oMath>
      <w:bookmarkEnd w:id="11278"/>
      <w:r w:rsidRPr="00A82009">
        <w:rPr>
          <w:noProof/>
          <w:rPrChange w:id="11283" w:author="Peto" w:date="2018-06-14T07:18:00Z">
            <w:rPr/>
          </w:rPrChange>
        </w:rPr>
        <w:t xml:space="preserve"> </w:t>
      </w:r>
    </w:p>
    <w:p w14:paraId="0CECF57E" w14:textId="77777777" w:rsidR="00CE547F" w:rsidRPr="00A82009" w:rsidRDefault="00CE547F" w:rsidP="00CE547F">
      <w:pPr>
        <w:rPr>
          <w:noProof/>
          <w:rPrChange w:id="11284" w:author="Peto" w:date="2018-06-14T07:18:00Z">
            <w:rPr/>
          </w:rPrChange>
        </w:rPr>
      </w:pPr>
    </w:p>
    <w:p w14:paraId="79929E43" w14:textId="2224E91D" w:rsidR="00CE547F" w:rsidRPr="00A82009" w:rsidRDefault="00CE547F" w:rsidP="00CE547F">
      <w:pPr>
        <w:rPr>
          <w:noProof/>
          <w:rPrChange w:id="11285" w:author="Peto" w:date="2018-06-14T07:18:00Z">
            <w:rPr/>
          </w:rPrChange>
        </w:rPr>
      </w:pPr>
      <w:r w:rsidRPr="00A82009">
        <w:rPr>
          <w:noProof/>
          <w:rPrChange w:id="11286" w:author="Peto" w:date="2018-06-14T07:18:00Z">
            <w:rPr/>
          </w:rPrChange>
        </w:rPr>
        <w:t>Všetky hodnoty</w:t>
      </w:r>
      <w:r w:rsidRPr="00A82009">
        <w:rPr>
          <w:b/>
          <w:noProof/>
          <w:rPrChange w:id="11287" w:author="Peto" w:date="2018-06-14T07:18:00Z">
            <w:rPr>
              <w:b/>
            </w:rPr>
          </w:rPrChange>
        </w:rPr>
        <w:t xml:space="preserve"> C(PAR-RESP)</w:t>
      </w:r>
      <w:r w:rsidRPr="00A82009">
        <w:rPr>
          <w:noProof/>
          <w:rPrChange w:id="11288" w:author="Peto" w:date="2018-06-14T07:18:00Z">
            <w:rPr/>
          </w:rPrChange>
        </w:rPr>
        <w:t xml:space="preserve"> parametra </w:t>
      </w:r>
      <m:oMath>
        <m:sSub>
          <m:sSubPr>
            <m:ctrlPr>
              <w:rPr>
                <w:rFonts w:ascii="Cambria Math" w:hAnsi="Cambria Math"/>
                <w:i/>
                <w:noProof/>
              </w:rPr>
            </m:ctrlPr>
          </m:sSubPr>
          <m:e>
            <m:r>
              <w:rPr>
                <w:rFonts w:ascii="Cambria Math" w:hAnsi="Cambria Math"/>
                <w:noProof/>
                <w:rPrChange w:id="11289" w:author="Peto" w:date="2018-06-14T07:18:00Z">
                  <w:rPr>
                    <w:rFonts w:ascii="Cambria Math" w:hAnsi="Cambria Math"/>
                  </w:rPr>
                </w:rPrChange>
              </w:rPr>
              <m:t>Z0</m:t>
            </m:r>
          </m:e>
          <m:sub>
            <m:r>
              <w:rPr>
                <w:rFonts w:ascii="Cambria Math" w:hAnsi="Cambria Math"/>
                <w:noProof/>
                <w:rPrChange w:id="11290" w:author="Peto" w:date="2018-06-14T07:18:00Z">
                  <w:rPr>
                    <w:rFonts w:ascii="Cambria Math" w:hAnsi="Cambria Math"/>
                  </w:rPr>
                </w:rPrChange>
              </w:rPr>
              <m:t>i</m:t>
            </m:r>
          </m:sub>
        </m:sSub>
      </m:oMath>
      <w:r w:rsidRPr="00A82009">
        <w:rPr>
          <w:noProof/>
          <w:rPrChange w:id="11291" w:author="Peto" w:date="2018-06-14T07:18:00Z">
            <w:rPr/>
          </w:rPrChange>
        </w:rPr>
        <w:t xml:space="preserve"> dosahujú úroveň vyššiu ako 0,5 okrem kanála 16, kde bola umiestnená manžeta na meranie krvného tlaku. To naznačuje silný vplyv hlbokého dýchania na distribúciu krvi v perifériách. Sila väzby (veľkosť korelačného </w:t>
      </w:r>
      <w:r w:rsidRPr="00A82009">
        <w:rPr>
          <w:noProof/>
          <w:rPrChange w:id="11292" w:author="Peto" w:date="2018-06-14T07:18:00Z">
            <w:rPr/>
          </w:rPrChange>
        </w:rPr>
        <w:lastRenderedPageBreak/>
        <w:t xml:space="preserve">koeficientu - </w:t>
      </w:r>
      <w:r w:rsidRPr="00A82009">
        <w:rPr>
          <w:b/>
          <w:noProof/>
          <w:rPrChange w:id="11293" w:author="Peto" w:date="2018-06-14T07:18:00Z">
            <w:rPr>
              <w:b/>
            </w:rPr>
          </w:rPrChange>
        </w:rPr>
        <w:t>C(PAR-RESP)</w:t>
      </w:r>
      <w:r w:rsidRPr="00A82009">
        <w:rPr>
          <w:noProof/>
          <w:rPrChange w:id="11294" w:author="Peto" w:date="2018-06-14T07:18:00Z">
            <w:rPr/>
          </w:rPrChange>
        </w:rPr>
        <w:t xml:space="preserve">) sa znižuje s rastúcou vzdialenosťou od srdca. Fázový posuv oscilácií parametru </w:t>
      </w:r>
      <m:oMath>
        <m:sSub>
          <m:sSubPr>
            <m:ctrlPr>
              <w:rPr>
                <w:rFonts w:ascii="Cambria Math" w:hAnsi="Cambria Math"/>
                <w:i/>
                <w:noProof/>
              </w:rPr>
            </m:ctrlPr>
          </m:sSubPr>
          <m:e>
            <m:r>
              <w:rPr>
                <w:rFonts w:ascii="Cambria Math" w:hAnsi="Cambria Math"/>
                <w:noProof/>
                <w:rPrChange w:id="11295" w:author="Peto" w:date="2018-06-14T07:18:00Z">
                  <w:rPr>
                    <w:rFonts w:ascii="Cambria Math" w:hAnsi="Cambria Math"/>
                  </w:rPr>
                </w:rPrChange>
              </w:rPr>
              <m:t>Z0</m:t>
            </m:r>
          </m:e>
          <m:sub>
            <m:r>
              <w:rPr>
                <w:rFonts w:ascii="Cambria Math" w:hAnsi="Cambria Math"/>
                <w:noProof/>
                <w:rPrChange w:id="11296" w:author="Peto" w:date="2018-06-14T07:18:00Z">
                  <w:rPr>
                    <w:rFonts w:ascii="Cambria Math" w:hAnsi="Cambria Math"/>
                  </w:rPr>
                </w:rPrChange>
              </w:rPr>
              <m:t>i</m:t>
            </m:r>
          </m:sub>
        </m:sSub>
      </m:oMath>
      <w:r w:rsidRPr="00A82009">
        <w:rPr>
          <w:noProof/>
          <w:rPrChange w:id="11297" w:author="Peto" w:date="2018-06-14T07:18:00Z">
            <w:rPr/>
          </w:rPrChange>
        </w:rPr>
        <w:t xml:space="preserve"> oproti dýchaniu je stabilný naprieč všetkými dobrovoľníkmi a je blízko nulového posunu s opačnou fázou oproti respirácií (</w:t>
      </w:r>
      <w:r w:rsidRPr="00A82009">
        <w:rPr>
          <w:b/>
          <w:noProof/>
          <w:rPrChange w:id="11298" w:author="Peto" w:date="2018-06-14T07:18:00Z">
            <w:rPr>
              <w:b/>
            </w:rPr>
          </w:rPrChange>
        </w:rPr>
        <w:t>PS(PAR-RESP)</w:t>
      </w:r>
      <w:r w:rsidRPr="00A82009">
        <w:rPr>
          <w:noProof/>
          <w:rPrChange w:id="11299" w:author="Peto" w:date="2018-06-14T07:18:00Z">
            <w:rPr/>
          </w:rPrChange>
        </w:rPr>
        <w:t xml:space="preserve"> = 5 sekúnd).  V priebehu nádychu, </w:t>
      </w:r>
      <m:oMath>
        <m:sSub>
          <m:sSubPr>
            <m:ctrlPr>
              <w:rPr>
                <w:rFonts w:ascii="Cambria Math" w:hAnsi="Cambria Math"/>
                <w:i/>
                <w:noProof/>
              </w:rPr>
            </m:ctrlPr>
          </m:sSubPr>
          <m:e>
            <m:r>
              <w:rPr>
                <w:rFonts w:ascii="Cambria Math" w:hAnsi="Cambria Math"/>
                <w:noProof/>
                <w:rPrChange w:id="11300" w:author="Peto" w:date="2018-06-14T07:18:00Z">
                  <w:rPr>
                    <w:rFonts w:ascii="Cambria Math" w:hAnsi="Cambria Math"/>
                  </w:rPr>
                </w:rPrChange>
              </w:rPr>
              <m:t>Z0</m:t>
            </m:r>
          </m:e>
          <m:sub>
            <m:r>
              <w:rPr>
                <w:rFonts w:ascii="Cambria Math" w:hAnsi="Cambria Math"/>
                <w:noProof/>
                <w:rPrChange w:id="11301" w:author="Peto" w:date="2018-06-14T07:18:00Z">
                  <w:rPr>
                    <w:rFonts w:ascii="Cambria Math" w:hAnsi="Cambria Math"/>
                  </w:rPr>
                </w:rPrChange>
              </w:rPr>
              <m:t>i</m:t>
            </m:r>
          </m:sub>
        </m:sSub>
      </m:oMath>
      <w:r w:rsidRPr="00A82009">
        <w:rPr>
          <w:noProof/>
          <w:rPrChange w:id="11302" w:author="Peto" w:date="2018-06-14T07:18:00Z">
            <w:rPr/>
          </w:rPrChange>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noProof/>
              </w:rPr>
            </m:ctrlPr>
          </m:sSubPr>
          <m:e>
            <m:r>
              <w:rPr>
                <w:rFonts w:ascii="Cambria Math" w:hAnsi="Cambria Math"/>
                <w:noProof/>
                <w:rPrChange w:id="11303" w:author="Peto" w:date="2018-06-14T07:18:00Z">
                  <w:rPr>
                    <w:rFonts w:ascii="Cambria Math" w:hAnsi="Cambria Math"/>
                  </w:rPr>
                </w:rPrChange>
              </w:rPr>
              <m:t>Z0</m:t>
            </m:r>
          </m:e>
          <m:sub>
            <m:r>
              <w:rPr>
                <w:rFonts w:ascii="Cambria Math" w:hAnsi="Cambria Math"/>
                <w:noProof/>
                <w:rPrChange w:id="11304" w:author="Peto" w:date="2018-06-14T07:18:00Z">
                  <w:rPr>
                    <w:rFonts w:ascii="Cambria Math" w:hAnsi="Cambria Math"/>
                  </w:rPr>
                </w:rPrChange>
              </w:rPr>
              <m:t>i</m:t>
            </m:r>
          </m:sub>
        </m:sSub>
      </m:oMath>
      <w:r w:rsidRPr="00A82009">
        <w:rPr>
          <w:noProof/>
          <w:rPrChange w:id="11305" w:author="Peto" w:date="2018-06-14T07:18:00Z">
            <w:rPr/>
          </w:rPrChange>
        </w:rPr>
        <w:t xml:space="preserve"> počas hlbokého dýchania je na perifériách od 0,1 – 0,4% ako uvádza</w:t>
      </w:r>
      <w:r w:rsidR="00954D34" w:rsidRPr="00A82009">
        <w:rPr>
          <w:noProof/>
          <w:rPrChange w:id="11306" w:author="Peto" w:date="2018-06-14T07:18:00Z">
            <w:rPr/>
          </w:rPrChange>
        </w:rPr>
        <w:t xml:space="preserve"> </w:t>
      </w:r>
      <w:r w:rsidR="00A71932" w:rsidRPr="00A82009">
        <w:rPr>
          <w:noProof/>
          <w:rPrChange w:id="11307" w:author="Peto" w:date="2018-06-14T07:18:00Z">
            <w:rPr/>
          </w:rPrChange>
        </w:rPr>
        <w:fldChar w:fldCharType="begin"/>
      </w:r>
      <w:r w:rsidR="00A71932" w:rsidRPr="00A82009">
        <w:rPr>
          <w:noProof/>
          <w:rPrChange w:id="11308" w:author="Peto" w:date="2018-06-14T07:18:00Z">
            <w:rPr/>
          </w:rPrChange>
        </w:rPr>
        <w:instrText xml:space="preserve"> REF _Ref513901380 \h </w:instrText>
      </w:r>
      <w:r w:rsidR="00A71932" w:rsidRPr="00A82009">
        <w:rPr>
          <w:noProof/>
          <w:rPrChange w:id="11309" w:author="Peto" w:date="2018-06-14T07:18:00Z">
            <w:rPr>
              <w:noProof/>
            </w:rPr>
          </w:rPrChange>
        </w:rPr>
      </w:r>
      <w:r w:rsidR="00A71932" w:rsidRPr="00A82009">
        <w:rPr>
          <w:noProof/>
          <w:rPrChange w:id="11310" w:author="Peto" w:date="2018-06-14T07:18:00Z">
            <w:rPr/>
          </w:rPrChange>
        </w:rPr>
        <w:fldChar w:fldCharType="separate"/>
      </w:r>
      <w:r w:rsidR="00F95B9C" w:rsidRPr="00A82009">
        <w:rPr>
          <w:noProof/>
          <w:rPrChange w:id="11311" w:author="Peto" w:date="2018-06-14T07:18:00Z">
            <w:rPr/>
          </w:rPrChange>
        </w:rPr>
        <w:t>Tabuľka 11</w:t>
      </w:r>
      <w:r w:rsidR="00A71932" w:rsidRPr="00A82009">
        <w:rPr>
          <w:noProof/>
          <w:rPrChange w:id="11312" w:author="Peto" w:date="2018-06-14T07:18:00Z">
            <w:rPr/>
          </w:rPrChange>
        </w:rPr>
        <w:fldChar w:fldCharType="end"/>
      </w:r>
      <w:r w:rsidRPr="00A82009">
        <w:rPr>
          <w:noProof/>
          <w:rPrChange w:id="11313" w:author="Peto" w:date="2018-06-14T07:18:00Z">
            <w:rPr/>
          </w:rPrChange>
        </w:rPr>
        <w:t>.</w:t>
      </w:r>
    </w:p>
    <w:p w14:paraId="08CE7916" w14:textId="77777777" w:rsidR="00CE547F" w:rsidRPr="00A82009" w:rsidRDefault="00CE547F" w:rsidP="00CE547F">
      <w:pPr>
        <w:rPr>
          <w:noProof/>
          <w:rPrChange w:id="11314" w:author="Peto" w:date="2018-06-14T07:18:00Z">
            <w:rPr/>
          </w:rPrChange>
        </w:rPr>
      </w:pPr>
    </w:p>
    <w:p w14:paraId="7408077F" w14:textId="77777777" w:rsidR="00CE547F" w:rsidRPr="00A82009" w:rsidRDefault="00CE547F" w:rsidP="00CE547F">
      <w:pPr>
        <w:pStyle w:val="Nadpis3"/>
        <w:rPr>
          <w:noProof/>
          <w:rPrChange w:id="11315" w:author="Peto" w:date="2018-06-14T07:18:00Z">
            <w:rPr/>
          </w:rPrChange>
        </w:rPr>
      </w:pPr>
      <w:bookmarkStart w:id="11316" w:name="_Toc516413241"/>
      <w:r w:rsidRPr="00A82009">
        <w:rPr>
          <w:noProof/>
          <w:rPrChange w:id="11317" w:author="Peto" w:date="2018-06-14T07:18:00Z">
            <w:rPr/>
          </w:rPrChange>
        </w:rPr>
        <w:t xml:space="preserve">Parameter toku krvi: </w:t>
      </w:r>
      <m:oMath>
        <m:r>
          <m:rPr>
            <m:sty m:val="b"/>
          </m:rPr>
          <w:rPr>
            <w:rFonts w:ascii="Cambria Math" w:hAnsi="Cambria Math"/>
            <w:noProof/>
            <w:rPrChange w:id="11318" w:author="Peto" w:date="2018-06-14T07:18:00Z">
              <w:rPr>
                <w:rFonts w:ascii="Cambria Math" w:hAnsi="Cambria Math"/>
              </w:rPr>
            </w:rPrChange>
          </w:rPr>
          <m:t>-</m:t>
        </m:r>
        <m:r>
          <m:rPr>
            <m:sty m:val="bi"/>
          </m:rPr>
          <w:rPr>
            <w:rFonts w:ascii="Cambria Math" w:hAnsi="Cambria Math"/>
            <w:noProof/>
            <w:rPrChange w:id="11319" w:author="Peto" w:date="2018-06-14T07:18:00Z">
              <w:rPr>
                <w:rFonts w:ascii="Cambria Math" w:hAnsi="Cambria Math"/>
              </w:rPr>
            </w:rPrChange>
          </w:rPr>
          <m:t>d</m:t>
        </m:r>
        <m:sSub>
          <m:sSubPr>
            <m:ctrlPr>
              <w:rPr>
                <w:rFonts w:ascii="Cambria Math" w:hAnsi="Cambria Math"/>
                <w:noProof/>
              </w:rPr>
            </m:ctrlPr>
          </m:sSubPr>
          <m:e>
            <m:r>
              <m:rPr>
                <m:sty m:val="bi"/>
              </m:rPr>
              <w:rPr>
                <w:rFonts w:ascii="Cambria Math" w:hAnsi="Cambria Math"/>
                <w:noProof/>
                <w:rPrChange w:id="11320" w:author="Peto" w:date="2018-06-14T07:18:00Z">
                  <w:rPr>
                    <w:rFonts w:ascii="Cambria Math" w:hAnsi="Cambria Math"/>
                  </w:rPr>
                </w:rPrChange>
              </w:rPr>
              <m:t>Z</m:t>
            </m:r>
          </m:e>
          <m:sub>
            <m:r>
              <m:rPr>
                <m:sty m:val="bi"/>
              </m:rPr>
              <w:rPr>
                <w:rFonts w:ascii="Cambria Math" w:hAnsi="Cambria Math"/>
                <w:noProof/>
                <w:rPrChange w:id="11321" w:author="Peto" w:date="2018-06-14T07:18:00Z">
                  <w:rPr>
                    <w:rFonts w:ascii="Cambria Math" w:hAnsi="Cambria Math"/>
                  </w:rPr>
                </w:rPrChange>
              </w:rPr>
              <m:t>i</m:t>
            </m:r>
          </m:sub>
        </m:sSub>
        <m:r>
          <m:rPr>
            <m:sty m:val="b"/>
          </m:rPr>
          <w:rPr>
            <w:rFonts w:ascii="Cambria Math" w:hAnsi="Cambria Math"/>
            <w:noProof/>
            <w:rPrChange w:id="11322" w:author="Peto" w:date="2018-06-14T07:18:00Z">
              <w:rPr>
                <w:rFonts w:ascii="Cambria Math" w:hAnsi="Cambria Math"/>
              </w:rPr>
            </w:rPrChange>
          </w:rPr>
          <m:t>(</m:t>
        </m:r>
        <m:r>
          <m:rPr>
            <m:sty m:val="bi"/>
          </m:rPr>
          <w:rPr>
            <w:rFonts w:ascii="Cambria Math" w:hAnsi="Cambria Math"/>
            <w:noProof/>
            <w:rPrChange w:id="11323" w:author="Peto" w:date="2018-06-14T07:18:00Z">
              <w:rPr>
                <w:rFonts w:ascii="Cambria Math" w:hAnsi="Cambria Math"/>
              </w:rPr>
            </w:rPrChange>
          </w:rPr>
          <m:t>t</m:t>
        </m:r>
        <m:f>
          <m:fPr>
            <m:type m:val="lin"/>
            <m:ctrlPr>
              <w:rPr>
                <w:rFonts w:ascii="Cambria Math" w:hAnsi="Cambria Math"/>
                <w:noProof/>
              </w:rPr>
            </m:ctrlPr>
          </m:fPr>
          <m:num>
            <m:r>
              <m:rPr>
                <m:sty m:val="b"/>
              </m:rPr>
              <w:rPr>
                <w:rFonts w:ascii="Cambria Math" w:hAnsi="Cambria Math"/>
                <w:noProof/>
                <w:rPrChange w:id="11324" w:author="Peto" w:date="2018-06-14T07:18:00Z">
                  <w:rPr>
                    <w:rFonts w:ascii="Cambria Math" w:hAnsi="Cambria Math"/>
                  </w:rPr>
                </w:rPrChange>
              </w:rPr>
              <m:t>)</m:t>
            </m:r>
          </m:num>
          <m:den>
            <m:r>
              <m:rPr>
                <m:sty m:val="bi"/>
              </m:rPr>
              <w:rPr>
                <w:rFonts w:ascii="Cambria Math" w:hAnsi="Cambria Math"/>
                <w:noProof/>
                <w:rPrChange w:id="11325" w:author="Peto" w:date="2018-06-14T07:18:00Z">
                  <w:rPr>
                    <w:rFonts w:ascii="Cambria Math" w:hAnsi="Cambria Math"/>
                  </w:rPr>
                </w:rPrChange>
              </w:rPr>
              <m:t>d</m:t>
            </m:r>
            <m:sSub>
              <m:sSubPr>
                <m:ctrlPr>
                  <w:rPr>
                    <w:rFonts w:ascii="Cambria Math" w:hAnsi="Cambria Math"/>
                    <w:noProof/>
                  </w:rPr>
                </m:ctrlPr>
              </m:sSubPr>
              <m:e>
                <m:r>
                  <m:rPr>
                    <m:sty m:val="bi"/>
                  </m:rPr>
                  <w:rPr>
                    <w:rFonts w:ascii="Cambria Math" w:hAnsi="Cambria Math"/>
                    <w:noProof/>
                    <w:rPrChange w:id="11326" w:author="Peto" w:date="2018-06-14T07:18:00Z">
                      <w:rPr>
                        <w:rFonts w:ascii="Cambria Math" w:hAnsi="Cambria Math"/>
                      </w:rPr>
                    </w:rPrChange>
                  </w:rPr>
                  <m:t>t</m:t>
                </m:r>
              </m:e>
              <m:sub>
                <m:r>
                  <m:rPr>
                    <m:sty m:val="bi"/>
                  </m:rPr>
                  <w:rPr>
                    <w:rFonts w:ascii="Cambria Math" w:hAnsi="Cambria Math"/>
                    <w:noProof/>
                    <w:rPrChange w:id="11327" w:author="Peto" w:date="2018-06-14T07:18:00Z">
                      <w:rPr>
                        <w:rFonts w:ascii="Cambria Math" w:hAnsi="Cambria Math"/>
                      </w:rPr>
                    </w:rPrChange>
                  </w:rPr>
                  <m:t>max</m:t>
                </m:r>
              </m:sub>
            </m:sSub>
          </m:den>
        </m:f>
      </m:oMath>
      <w:bookmarkEnd w:id="11316"/>
      <w:r w:rsidRPr="00A82009">
        <w:rPr>
          <w:noProof/>
          <w:rPrChange w:id="11328" w:author="Peto" w:date="2018-06-14T07:18:00Z">
            <w:rPr/>
          </w:rPrChange>
        </w:rPr>
        <w:t xml:space="preserve"> </w:t>
      </w:r>
    </w:p>
    <w:p w14:paraId="7314906A" w14:textId="77777777" w:rsidR="00CE547F" w:rsidRPr="00A82009" w:rsidRDefault="00CE547F" w:rsidP="00CE547F">
      <w:pPr>
        <w:rPr>
          <w:noProof/>
          <w:rPrChange w:id="11329" w:author="Peto" w:date="2018-06-14T07:18:00Z">
            <w:rPr/>
          </w:rPrChange>
        </w:rPr>
      </w:pPr>
    </w:p>
    <w:p w14:paraId="76F52751" w14:textId="77777777" w:rsidR="00CE547F" w:rsidRPr="00A82009" w:rsidRDefault="00CE547F" w:rsidP="00CE547F">
      <w:pPr>
        <w:rPr>
          <w:noProof/>
          <w:rPrChange w:id="11330" w:author="Peto" w:date="2018-06-14T07:18:00Z">
            <w:rPr/>
          </w:rPrChange>
        </w:rPr>
      </w:pPr>
      <w:r w:rsidRPr="00A82009">
        <w:rPr>
          <w:noProof/>
          <w:rPrChange w:id="11331" w:author="Peto" w:date="2018-06-14T07:18:00Z">
            <w:rPr/>
          </w:rPrChange>
        </w:rPr>
        <w:t xml:space="preserve">Parameter </w:t>
      </w:r>
      <m:oMath>
        <m:r>
          <w:rPr>
            <w:rFonts w:ascii="Cambria Math" w:hAnsi="Cambria Math"/>
            <w:noProof/>
            <w:rPrChange w:id="1133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1333" w:author="Peto" w:date="2018-06-14T07:18:00Z">
                  <w:rPr>
                    <w:rFonts w:ascii="Cambria Math" w:hAnsi="Cambria Math"/>
                  </w:rPr>
                </w:rPrChange>
              </w:rPr>
              <m:t>Z</m:t>
            </m:r>
          </m:e>
          <m:sub>
            <m:r>
              <w:rPr>
                <w:rFonts w:ascii="Cambria Math" w:hAnsi="Cambria Math"/>
                <w:noProof/>
                <w:rPrChange w:id="11334" w:author="Peto" w:date="2018-06-14T07:18:00Z">
                  <w:rPr>
                    <w:rFonts w:ascii="Cambria Math" w:hAnsi="Cambria Math"/>
                  </w:rPr>
                </w:rPrChange>
              </w:rPr>
              <m:t>i</m:t>
            </m:r>
          </m:sub>
        </m:sSub>
        <m:r>
          <w:rPr>
            <w:rFonts w:ascii="Cambria Math" w:hAnsi="Cambria Math"/>
            <w:noProof/>
            <w:rPrChange w:id="11335"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1336" w:author="Peto" w:date="2018-06-14T07:18:00Z">
                  <w:rPr>
                    <w:rFonts w:ascii="Cambria Math" w:hAnsi="Cambria Math"/>
                  </w:rPr>
                </w:rPrChange>
              </w:rPr>
              <m:t>)</m:t>
            </m:r>
          </m:num>
          <m:den>
            <m:r>
              <w:rPr>
                <w:rFonts w:ascii="Cambria Math" w:hAnsi="Cambria Math"/>
                <w:noProof/>
                <w:rPrChange w:id="11337"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1338" w:author="Peto" w:date="2018-06-14T07:18:00Z">
                      <w:rPr>
                        <w:rFonts w:ascii="Cambria Math" w:hAnsi="Cambria Math"/>
                      </w:rPr>
                    </w:rPrChange>
                  </w:rPr>
                  <m:t>t</m:t>
                </m:r>
              </m:e>
              <m:sub>
                <m:r>
                  <w:rPr>
                    <w:rFonts w:ascii="Cambria Math" w:hAnsi="Cambria Math"/>
                    <w:noProof/>
                    <w:rPrChange w:id="11339" w:author="Peto" w:date="2018-06-14T07:18:00Z">
                      <w:rPr>
                        <w:rFonts w:ascii="Cambria Math" w:hAnsi="Cambria Math"/>
                      </w:rPr>
                    </w:rPrChange>
                  </w:rPr>
                  <m:t>max</m:t>
                </m:r>
              </m:sub>
            </m:sSub>
          </m:den>
        </m:f>
      </m:oMath>
      <w:r w:rsidRPr="00A82009">
        <w:rPr>
          <w:noProof/>
          <w:rPrChange w:id="11340" w:author="Peto" w:date="2018-06-14T07:18:00Z">
            <w:rPr/>
          </w:rPrChange>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noProof/>
            <w:rPrChange w:id="11341"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1342" w:author="Peto" w:date="2018-06-14T07:18:00Z">
                  <w:rPr>
                    <w:rFonts w:ascii="Cambria Math" w:hAnsi="Cambria Math"/>
                  </w:rPr>
                </w:rPrChange>
              </w:rPr>
              <m:t>Z</m:t>
            </m:r>
          </m:e>
          <m:sub>
            <m:r>
              <w:rPr>
                <w:rFonts w:ascii="Cambria Math" w:hAnsi="Cambria Math"/>
                <w:noProof/>
                <w:rPrChange w:id="11343" w:author="Peto" w:date="2018-06-14T07:18:00Z">
                  <w:rPr>
                    <w:rFonts w:ascii="Cambria Math" w:hAnsi="Cambria Math"/>
                  </w:rPr>
                </w:rPrChange>
              </w:rPr>
              <m:t>i</m:t>
            </m:r>
          </m:sub>
        </m:sSub>
        <m:r>
          <w:rPr>
            <w:rFonts w:ascii="Cambria Math" w:hAnsi="Cambria Math"/>
            <w:noProof/>
            <w:rPrChange w:id="11344"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1345" w:author="Peto" w:date="2018-06-14T07:18:00Z">
                  <w:rPr>
                    <w:rFonts w:ascii="Cambria Math" w:hAnsi="Cambria Math"/>
                  </w:rPr>
                </w:rPrChange>
              </w:rPr>
              <m:t>)</m:t>
            </m:r>
          </m:num>
          <m:den>
            <m:r>
              <w:rPr>
                <w:rFonts w:ascii="Cambria Math" w:hAnsi="Cambria Math"/>
                <w:noProof/>
                <w:rPrChange w:id="1134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1347" w:author="Peto" w:date="2018-06-14T07:18:00Z">
                      <w:rPr>
                        <w:rFonts w:ascii="Cambria Math" w:hAnsi="Cambria Math"/>
                      </w:rPr>
                    </w:rPrChange>
                  </w:rPr>
                  <m:t>t</m:t>
                </m:r>
              </m:e>
              <m:sub>
                <m:r>
                  <w:rPr>
                    <w:rFonts w:ascii="Cambria Math" w:hAnsi="Cambria Math"/>
                    <w:noProof/>
                    <w:rPrChange w:id="11348" w:author="Peto" w:date="2018-06-14T07:18:00Z">
                      <w:rPr>
                        <w:rFonts w:ascii="Cambria Math" w:hAnsi="Cambria Math"/>
                      </w:rPr>
                    </w:rPrChange>
                  </w:rPr>
                  <m:t>max</m:t>
                </m:r>
              </m:sub>
            </m:sSub>
          </m:den>
        </m:f>
      </m:oMath>
      <w:r w:rsidRPr="00A82009">
        <w:rPr>
          <w:noProof/>
          <w:rPrChange w:id="11349" w:author="Peto" w:date="2018-06-14T07:18:00Z">
            <w:rPr/>
          </w:rPrChange>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A82009" w:rsidRDefault="00CE547F" w:rsidP="00CE547F">
      <w:pPr>
        <w:rPr>
          <w:noProof/>
          <w:rPrChange w:id="11350" w:author="Peto" w:date="2018-06-14T07:18:00Z">
            <w:rPr/>
          </w:rPrChange>
        </w:rPr>
      </w:pPr>
    </w:p>
    <w:p w14:paraId="2CC7BC57" w14:textId="77777777" w:rsidR="00CE547F" w:rsidRPr="00A82009" w:rsidRDefault="00CE547F" w:rsidP="00CE547F">
      <w:pPr>
        <w:pStyle w:val="Nadpis3"/>
        <w:rPr>
          <w:noProof/>
          <w:rPrChange w:id="11351" w:author="Peto" w:date="2018-06-14T07:18:00Z">
            <w:rPr/>
          </w:rPrChange>
        </w:rPr>
      </w:pPr>
      <w:bookmarkStart w:id="11352" w:name="_Toc516413242"/>
      <w:r w:rsidRPr="00A82009">
        <w:rPr>
          <w:noProof/>
          <w:rPrChange w:id="11353" w:author="Peto" w:date="2018-06-14T07:18:00Z">
            <w:rPr/>
          </w:rPrChange>
        </w:rPr>
        <w:t>Rýchlosť pulznej vlny: PVW</w:t>
      </w:r>
      <w:bookmarkEnd w:id="11352"/>
    </w:p>
    <w:p w14:paraId="05911419" w14:textId="77777777" w:rsidR="00CE547F" w:rsidRPr="00A82009" w:rsidRDefault="00CE547F" w:rsidP="00CE547F">
      <w:pPr>
        <w:rPr>
          <w:noProof/>
          <w:rPrChange w:id="11354" w:author="Peto" w:date="2018-06-14T07:18:00Z">
            <w:rPr/>
          </w:rPrChange>
        </w:rPr>
      </w:pPr>
    </w:p>
    <w:p w14:paraId="4A82FD4A" w14:textId="54C80C62" w:rsidR="00CE547F" w:rsidRPr="00A82009" w:rsidRDefault="00CE547F" w:rsidP="00BD76F0">
      <w:pPr>
        <w:rPr>
          <w:noProof/>
          <w:rPrChange w:id="11355" w:author="Peto" w:date="2018-06-14T07:18:00Z">
            <w:rPr/>
          </w:rPrChange>
        </w:rPr>
      </w:pPr>
      <w:r w:rsidRPr="00A82009">
        <w:rPr>
          <w:noProof/>
          <w:rPrChange w:id="11356" w:author="Peto" w:date="2018-06-14T07:18:00Z">
            <w:rPr/>
          </w:rPrChange>
        </w:rPr>
        <w:t xml:space="preserve">Viac kanálová impedancie poskytuje výnimočnú príležitosť na určenie rýchlosti pulznej vlny simultánne na </w:t>
      </w:r>
      <w:r w:rsidR="00A71932" w:rsidRPr="00A82009">
        <w:rPr>
          <w:noProof/>
          <w:rPrChange w:id="11357" w:author="Peto" w:date="2018-06-14T07:18:00Z">
            <w:rPr/>
          </w:rPrChange>
        </w:rPr>
        <w:t>rôznych</w:t>
      </w:r>
      <w:r w:rsidRPr="00A82009">
        <w:rPr>
          <w:noProof/>
          <w:rPrChange w:id="11358" w:author="Peto" w:date="2018-06-14T07:18:00Z">
            <w:rPr/>
          </w:rPrChange>
        </w:rPr>
        <w:t xml:space="preserve"> miestach tela. Korelácia PVW s dýchaním vyššia ako 0,5 bola nájdená na miestach priamo spojených s hrudníkom (3-7, 3-5, 4-8, 4-6, 3-15, 4-16), </w:t>
      </w:r>
      <w:r w:rsidRPr="00A82009">
        <w:rPr>
          <w:noProof/>
          <w:highlight w:val="yellow"/>
          <w:rPrChange w:id="11359" w:author="Peto" w:date="2018-06-14T07:18:00Z">
            <w:rPr>
              <w:highlight w:val="yellow"/>
            </w:rPr>
          </w:rPrChange>
        </w:rPr>
        <w:t>bola korelácia nižšia</w:t>
      </w:r>
      <w:r w:rsidRPr="00A82009">
        <w:rPr>
          <w:noProof/>
          <w:rPrChange w:id="11360" w:author="Peto" w:date="2018-06-14T07:18:00Z">
            <w:rPr/>
          </w:rPrChange>
        </w:rPr>
        <w:t xml:space="preserve">. PVW spojená s hrudníkom dosahuje fázový posun 2,2-3,6s. Absolútne hodnoty parametra PVW spolu s ďalšími hemodynamickými parametrami ukazuje </w:t>
      </w:r>
      <w:r w:rsidR="00BD76F0" w:rsidRPr="00A82009">
        <w:rPr>
          <w:noProof/>
          <w:rPrChange w:id="11361" w:author="Peto" w:date="2018-06-14T07:18:00Z">
            <w:rPr/>
          </w:rPrChange>
        </w:rPr>
        <w:fldChar w:fldCharType="begin"/>
      </w:r>
      <w:r w:rsidR="00BD76F0" w:rsidRPr="00A82009">
        <w:rPr>
          <w:noProof/>
          <w:rPrChange w:id="11362" w:author="Peto" w:date="2018-06-14T07:18:00Z">
            <w:rPr/>
          </w:rPrChange>
        </w:rPr>
        <w:instrText xml:space="preserve"> REF _Ref509742072 \h </w:instrText>
      </w:r>
      <w:r w:rsidR="00BD76F0" w:rsidRPr="00A82009">
        <w:rPr>
          <w:noProof/>
          <w:rPrChange w:id="11363" w:author="Peto" w:date="2018-06-14T07:18:00Z">
            <w:rPr>
              <w:noProof/>
            </w:rPr>
          </w:rPrChange>
        </w:rPr>
      </w:r>
      <w:r w:rsidR="00BD76F0" w:rsidRPr="00A82009">
        <w:rPr>
          <w:noProof/>
          <w:rPrChange w:id="11364" w:author="Peto" w:date="2018-06-14T07:18:00Z">
            <w:rPr/>
          </w:rPrChange>
        </w:rPr>
        <w:fldChar w:fldCharType="separate"/>
      </w:r>
      <w:ins w:id="11365" w:author="Peto" w:date="2018-06-10T16:58:00Z">
        <w:r w:rsidR="00F95B9C" w:rsidRPr="00A82009">
          <w:rPr>
            <w:noProof/>
            <w:rPrChange w:id="11366" w:author="Peto" w:date="2018-06-14T07:18:00Z">
              <w:rPr/>
            </w:rPrChange>
          </w:rPr>
          <w:t>Tabuľka 14</w:t>
        </w:r>
      </w:ins>
      <w:del w:id="11367" w:author="Peto" w:date="2018-06-10T16:58:00Z">
        <w:r w:rsidR="00B85020" w:rsidRPr="00A82009" w:rsidDel="00F95B9C">
          <w:rPr>
            <w:noProof/>
            <w:rPrChange w:id="11368" w:author="Peto" w:date="2018-06-14T07:18:00Z">
              <w:rPr/>
            </w:rPrChange>
          </w:rPr>
          <w:delText>Tabuľka 14</w:delText>
        </w:r>
      </w:del>
      <w:r w:rsidR="00BD76F0" w:rsidRPr="00A82009">
        <w:rPr>
          <w:noProof/>
          <w:rPrChange w:id="11369" w:author="Peto" w:date="2018-06-14T07:18:00Z">
            <w:rPr/>
          </w:rPrChange>
        </w:rPr>
        <w:fldChar w:fldCharType="end"/>
      </w:r>
      <w:r w:rsidRPr="00A82009">
        <w:rPr>
          <w:noProof/>
          <w:rPrChange w:id="11370" w:author="Peto" w:date="2018-06-14T07:18:00Z">
            <w:rPr/>
          </w:rPrChange>
        </w:rPr>
        <w:t xml:space="preserve">. Hodnoty PVW narastajú s rastúcou vzdialenosťou od hrudníka. PVW medzi hruďou a stehnom  (PWV 4-6, 3-5) je 5,5 a 5,4 m/s. PVW medzi hruďou a lýtkom (PWV 4-8, 3-7) je 6,8 a 6,7 m/s a PVW v nohách (PVW 6-8, 5-7) je 10,6 a 10,8 m/s. </w:t>
      </w:r>
      <w:r w:rsidR="00BD76F0" w:rsidRPr="00A82009">
        <w:rPr>
          <w:noProof/>
          <w:rPrChange w:id="11371" w:author="Peto" w:date="2018-06-14T07:18:00Z">
            <w:rPr/>
          </w:rPrChange>
        </w:rPr>
        <w:fldChar w:fldCharType="begin"/>
      </w:r>
      <w:r w:rsidR="00BD76F0" w:rsidRPr="00A82009">
        <w:rPr>
          <w:noProof/>
          <w:rPrChange w:id="11372" w:author="Peto" w:date="2018-06-14T07:18:00Z">
            <w:rPr/>
          </w:rPrChange>
        </w:rPr>
        <w:instrText xml:space="preserve"> REF _Ref509742072 \h </w:instrText>
      </w:r>
      <w:r w:rsidR="00BD76F0" w:rsidRPr="00A82009">
        <w:rPr>
          <w:noProof/>
          <w:rPrChange w:id="11373" w:author="Peto" w:date="2018-06-14T07:18:00Z">
            <w:rPr>
              <w:noProof/>
            </w:rPr>
          </w:rPrChange>
        </w:rPr>
      </w:r>
      <w:r w:rsidR="00BD76F0" w:rsidRPr="00A82009">
        <w:rPr>
          <w:noProof/>
          <w:rPrChange w:id="11374" w:author="Peto" w:date="2018-06-14T07:18:00Z">
            <w:rPr/>
          </w:rPrChange>
        </w:rPr>
        <w:fldChar w:fldCharType="separate"/>
      </w:r>
      <w:ins w:id="11375" w:author="Peto" w:date="2018-06-10T16:58:00Z">
        <w:r w:rsidR="00F95B9C" w:rsidRPr="00A82009">
          <w:rPr>
            <w:noProof/>
            <w:rPrChange w:id="11376" w:author="Peto" w:date="2018-06-14T07:18:00Z">
              <w:rPr/>
            </w:rPrChange>
          </w:rPr>
          <w:t>Tabuľka 14</w:t>
        </w:r>
      </w:ins>
      <w:del w:id="11377" w:author="Peto" w:date="2018-06-10T16:58:00Z">
        <w:r w:rsidR="00B85020" w:rsidRPr="00A82009" w:rsidDel="00F95B9C">
          <w:rPr>
            <w:noProof/>
            <w:rPrChange w:id="11378" w:author="Peto" w:date="2018-06-14T07:18:00Z">
              <w:rPr/>
            </w:rPrChange>
          </w:rPr>
          <w:delText>Tabuľka 14</w:delText>
        </w:r>
      </w:del>
      <w:r w:rsidR="00BD76F0" w:rsidRPr="00A82009">
        <w:rPr>
          <w:noProof/>
          <w:rPrChange w:id="11379" w:author="Peto" w:date="2018-06-14T07:18:00Z">
            <w:rPr/>
          </w:rPrChange>
        </w:rPr>
        <w:fldChar w:fldCharType="end"/>
      </w:r>
      <w:r w:rsidRPr="00A82009">
        <w:rPr>
          <w:noProof/>
          <w:rPrChange w:id="11380" w:author="Peto" w:date="2018-06-14T07:18:00Z">
            <w:rPr/>
          </w:rPrChange>
        </w:rPr>
        <w:t xml:space="preserve"> ukazuje nezanedbateľnú variabilitu počas merania. Toto zistenie má vplyv na </w:t>
      </w:r>
      <w:r w:rsidRPr="00A82009">
        <w:rPr>
          <w:noProof/>
          <w:rPrChange w:id="11381" w:author="Peto" w:date="2018-06-14T07:18:00Z">
            <w:rPr/>
          </w:rPrChange>
        </w:rPr>
        <w:lastRenderedPageBreak/>
        <w:t xml:space="preserve">priemerovanie signálu –dZ/dt, ktoré sa často objavuje v literatúre </w:t>
      </w:r>
      <w:r w:rsidRPr="00A82009">
        <w:rPr>
          <w:noProof/>
          <w:rPrChange w:id="11382" w:author="Peto" w:date="2018-06-14T07:18:00Z">
            <w:rPr/>
          </w:rPrChange>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sidRPr="00A82009">
        <w:rPr>
          <w:noProof/>
          <w:rPrChange w:id="11383" w:author="Peto" w:date="2018-06-14T07:18:00Z">
            <w:rPr/>
          </w:rPrChange>
        </w:rPr>
        <w:instrText xml:space="preserve"> ADDIN EN.CITE </w:instrText>
      </w:r>
      <w:r w:rsidR="00AD692D" w:rsidRPr="00A82009">
        <w:rPr>
          <w:noProof/>
          <w:rPrChange w:id="11384" w:author="Peto" w:date="2018-06-14T07:18:00Z">
            <w:rPr/>
          </w:rPrChange>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sidRPr="00A82009">
        <w:rPr>
          <w:noProof/>
          <w:rPrChange w:id="11385" w:author="Peto" w:date="2018-06-14T07:18:00Z">
            <w:rPr/>
          </w:rPrChange>
        </w:rPr>
        <w:instrText xml:space="preserve"> ADDIN EN.CITE.DATA </w:instrText>
      </w:r>
      <w:r w:rsidR="00AD692D" w:rsidRPr="00A82009">
        <w:rPr>
          <w:noProof/>
          <w:rPrChange w:id="11386" w:author="Peto" w:date="2018-06-14T07:18:00Z">
            <w:rPr>
              <w:noProof/>
            </w:rPr>
          </w:rPrChange>
        </w:rPr>
      </w:r>
      <w:r w:rsidR="00AD692D" w:rsidRPr="00A82009">
        <w:rPr>
          <w:noProof/>
          <w:rPrChange w:id="11387" w:author="Peto" w:date="2018-06-14T07:18:00Z">
            <w:rPr/>
          </w:rPrChange>
        </w:rPr>
        <w:fldChar w:fldCharType="end"/>
      </w:r>
      <w:r w:rsidRPr="00A82009">
        <w:rPr>
          <w:noProof/>
          <w:rPrChange w:id="11388" w:author="Peto" w:date="2018-06-14T07:18:00Z">
            <w:rPr>
              <w:noProof/>
            </w:rPr>
          </w:rPrChange>
        </w:rPr>
      </w:r>
      <w:r w:rsidRPr="00A82009">
        <w:rPr>
          <w:noProof/>
          <w:rPrChange w:id="11389" w:author="Peto" w:date="2018-06-14T07:18:00Z">
            <w:rPr/>
          </w:rPrChange>
        </w:rPr>
        <w:fldChar w:fldCharType="separate"/>
      </w:r>
      <w:r w:rsidR="00AD692D" w:rsidRPr="00A82009">
        <w:rPr>
          <w:noProof/>
          <w:vertAlign w:val="superscript"/>
        </w:rPr>
        <w:t>3, 49</w:t>
      </w:r>
      <w:r w:rsidRPr="00A82009">
        <w:rPr>
          <w:noProof/>
          <w:rPrChange w:id="11390" w:author="Peto" w:date="2018-06-14T07:18:00Z">
            <w:rPr/>
          </w:rPrChange>
        </w:rPr>
        <w:fldChar w:fldCharType="end"/>
      </w:r>
      <w:r w:rsidRPr="00A82009">
        <w:rPr>
          <w:noProof/>
          <w:rPrChange w:id="11391" w:author="Peto" w:date="2018-06-14T07:18:00Z">
            <w:rPr/>
          </w:rPrChange>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A82009"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392" w:author="Peto" w:date="2018-06-14T07:18:00Z">
                  <w:rPr>
                    <w:rFonts w:ascii="Arial" w:hAnsi="Arial" w:cs="Arial"/>
                    <w:sz w:val="18"/>
                    <w:szCs w:val="18"/>
                  </w:rPr>
                </w:rPrChange>
              </w:rPr>
            </w:pPr>
            <w:r w:rsidRPr="00A82009">
              <w:rPr>
                <w:rFonts w:ascii="Arial" w:hAnsi="Arial" w:cs="Arial"/>
                <w:noProof/>
                <w:sz w:val="18"/>
                <w:szCs w:val="18"/>
                <w:rPrChange w:id="11393" w:author="Peto" w:date="2018-06-14T07:18:00Z">
                  <w:rPr>
                    <w:rFonts w:ascii="Arial" w:hAnsi="Arial" w:cs="Arial"/>
                    <w:sz w:val="18"/>
                    <w:szCs w:val="18"/>
                  </w:rPr>
                </w:rPrChange>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A82009" w:rsidRDefault="00CE547F" w:rsidP="00452ADC">
            <w:pPr>
              <w:overflowPunct/>
              <w:autoSpaceDE/>
              <w:autoSpaceDN/>
              <w:adjustRightInd/>
              <w:spacing w:line="240" w:lineRule="auto"/>
              <w:textAlignment w:val="auto"/>
              <w:rPr>
                <w:rFonts w:ascii="Arial" w:hAnsi="Arial" w:cs="Arial"/>
                <w:b/>
                <w:bCs/>
                <w:noProof/>
                <w:sz w:val="16"/>
                <w:szCs w:val="16"/>
                <w:rPrChange w:id="11394" w:author="Peto" w:date="2018-06-14T07:18:00Z">
                  <w:rPr>
                    <w:rFonts w:ascii="Arial" w:hAnsi="Arial" w:cs="Arial"/>
                    <w:b/>
                    <w:bCs/>
                    <w:sz w:val="16"/>
                    <w:szCs w:val="16"/>
                  </w:rPr>
                </w:rPrChange>
              </w:rPr>
            </w:pPr>
            <w:r w:rsidRPr="00A82009">
              <w:rPr>
                <w:rFonts w:ascii="Arial" w:hAnsi="Arial" w:cs="Arial"/>
                <w:b/>
                <w:bCs/>
                <w:noProof/>
                <w:sz w:val="16"/>
                <w:szCs w:val="16"/>
                <w:rPrChange w:id="11395" w:author="Peto" w:date="2018-06-14T07:18:00Z">
                  <w:rPr>
                    <w:rFonts w:ascii="Arial" w:hAnsi="Arial" w:cs="Arial"/>
                    <w:b/>
                    <w:bCs/>
                    <w:sz w:val="16"/>
                    <w:szCs w:val="16"/>
                  </w:rPr>
                </w:rPrChange>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9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97" w:author="Peto" w:date="2018-06-14T07:18:00Z">
                  <w:rPr>
                    <w:rFonts w:ascii="Calibri" w:hAnsi="Calibri" w:cs="Calibri"/>
                    <w:color w:val="000000"/>
                    <w:sz w:val="18"/>
                    <w:szCs w:val="18"/>
                  </w:rPr>
                </w:rPrChange>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99" w:author="Peto" w:date="2018-06-14T07:18:00Z">
                  <w:rPr>
                    <w:rFonts w:ascii="Calibri" w:hAnsi="Calibri" w:cs="Calibri"/>
                    <w:color w:val="000000"/>
                    <w:sz w:val="18"/>
                    <w:szCs w:val="18"/>
                  </w:rPr>
                </w:rPrChange>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0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01" w:author="Peto" w:date="2018-06-14T07:18:00Z">
                  <w:rPr>
                    <w:rFonts w:ascii="Calibri" w:hAnsi="Calibri" w:cs="Calibri"/>
                    <w:color w:val="000000"/>
                    <w:sz w:val="18"/>
                    <w:szCs w:val="18"/>
                  </w:rPr>
                </w:rPrChange>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A82009" w:rsidRDefault="00CE547F" w:rsidP="00452ADC">
            <w:pPr>
              <w:overflowPunct/>
              <w:autoSpaceDE/>
              <w:autoSpaceDN/>
              <w:adjustRightInd/>
              <w:spacing w:line="240" w:lineRule="auto"/>
              <w:textAlignment w:val="auto"/>
              <w:rPr>
                <w:rFonts w:ascii="Arial" w:hAnsi="Arial" w:cs="Arial"/>
                <w:b/>
                <w:bCs/>
                <w:noProof/>
                <w:sz w:val="16"/>
                <w:szCs w:val="16"/>
                <w:rPrChange w:id="11402" w:author="Peto" w:date="2018-06-14T07:18:00Z">
                  <w:rPr>
                    <w:rFonts w:ascii="Arial" w:hAnsi="Arial" w:cs="Arial"/>
                    <w:b/>
                    <w:bCs/>
                    <w:sz w:val="16"/>
                    <w:szCs w:val="16"/>
                  </w:rPr>
                </w:rPrChange>
              </w:rPr>
            </w:pPr>
            <w:r w:rsidRPr="00A82009">
              <w:rPr>
                <w:rFonts w:ascii="Arial" w:hAnsi="Arial" w:cs="Arial"/>
                <w:b/>
                <w:bCs/>
                <w:noProof/>
                <w:sz w:val="16"/>
                <w:szCs w:val="16"/>
                <w:rPrChange w:id="11403" w:author="Peto" w:date="2018-06-14T07:18:00Z">
                  <w:rPr>
                    <w:rFonts w:ascii="Arial" w:hAnsi="Arial" w:cs="Arial"/>
                    <w:b/>
                    <w:bCs/>
                    <w:sz w:val="16"/>
                    <w:szCs w:val="16"/>
                  </w:rPr>
                </w:rPrChange>
              </w:rPr>
              <w:t>Výchylka parametra počas merania</w:t>
            </w:r>
          </w:p>
        </w:tc>
      </w:tr>
      <w:tr w:rsidR="00CE547F" w:rsidRPr="00A82009"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404" w:author="Peto" w:date="2018-06-14T07:18:00Z">
                  <w:rPr>
                    <w:rFonts w:ascii="Arial" w:hAnsi="Arial" w:cs="Arial"/>
                    <w:sz w:val="18"/>
                    <w:szCs w:val="18"/>
                  </w:rPr>
                </w:rPrChange>
              </w:rPr>
            </w:pPr>
            <w:r w:rsidRPr="00A82009">
              <w:rPr>
                <w:rFonts w:ascii="Arial" w:hAnsi="Arial" w:cs="Arial"/>
                <w:noProof/>
                <w:sz w:val="18"/>
                <w:szCs w:val="18"/>
                <w:rPrChange w:id="11405" w:author="Peto" w:date="2018-06-14T07:18:00Z">
                  <w:rPr>
                    <w:rFonts w:ascii="Arial" w:hAnsi="Arial" w:cs="Arial"/>
                    <w:sz w:val="18"/>
                    <w:szCs w:val="18"/>
                  </w:rPr>
                </w:rPrChange>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4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07" w:author="Peto" w:date="2018-06-14T07:18:00Z">
                  <w:rPr>
                    <w:rFonts w:ascii="Calibri" w:hAnsi="Calibri" w:cs="Calibri"/>
                    <w:color w:val="000000"/>
                    <w:sz w:val="18"/>
                    <w:szCs w:val="18"/>
                  </w:rPr>
                </w:rPrChange>
              </w:rPr>
              <w:t>mean</w:t>
            </w:r>
          </w:p>
        </w:tc>
        <w:tc>
          <w:tcPr>
            <w:tcW w:w="354" w:type="dxa"/>
            <w:tcBorders>
              <w:top w:val="nil"/>
              <w:left w:val="nil"/>
              <w:bottom w:val="nil"/>
              <w:right w:val="nil"/>
            </w:tcBorders>
            <w:shd w:val="clear" w:color="auto" w:fill="auto"/>
            <w:noWrap/>
            <w:vAlign w:val="bottom"/>
            <w:hideMark/>
          </w:tcPr>
          <w:p w14:paraId="2F57402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40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09" w:author="Peto" w:date="2018-06-14T07:18:00Z">
                  <w:rPr>
                    <w:rFonts w:ascii="Calibri" w:hAnsi="Calibri" w:cs="Calibri"/>
                    <w:color w:val="000000"/>
                    <w:sz w:val="18"/>
                    <w:szCs w:val="18"/>
                  </w:rPr>
                </w:rPrChange>
              </w:rPr>
              <w:t>±</w:t>
            </w:r>
          </w:p>
        </w:tc>
        <w:tc>
          <w:tcPr>
            <w:tcW w:w="739" w:type="dxa"/>
            <w:tcBorders>
              <w:top w:val="nil"/>
              <w:left w:val="nil"/>
              <w:bottom w:val="nil"/>
              <w:right w:val="nil"/>
            </w:tcBorders>
            <w:shd w:val="clear" w:color="auto" w:fill="auto"/>
            <w:noWrap/>
            <w:vAlign w:val="bottom"/>
            <w:hideMark/>
          </w:tcPr>
          <w:p w14:paraId="41448E5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1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11" w:author="Peto" w:date="2018-06-14T07:18:00Z">
                  <w:rPr>
                    <w:rFonts w:ascii="Calibri" w:hAnsi="Calibri" w:cs="Calibri"/>
                    <w:color w:val="000000"/>
                    <w:sz w:val="18"/>
                    <w:szCs w:val="18"/>
                  </w:rPr>
                </w:rPrChange>
              </w:rPr>
              <w:t>std</w:t>
            </w:r>
          </w:p>
        </w:tc>
        <w:tc>
          <w:tcPr>
            <w:tcW w:w="612" w:type="dxa"/>
            <w:tcBorders>
              <w:top w:val="nil"/>
              <w:left w:val="nil"/>
              <w:bottom w:val="nil"/>
              <w:right w:val="nil"/>
            </w:tcBorders>
            <w:shd w:val="clear" w:color="auto" w:fill="auto"/>
            <w:noWrap/>
            <w:vAlign w:val="bottom"/>
            <w:hideMark/>
          </w:tcPr>
          <w:p w14:paraId="7E15F4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1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13" w:author="Peto" w:date="2018-06-14T07:18:00Z">
                  <w:rPr>
                    <w:rFonts w:ascii="Calibri" w:hAnsi="Calibri" w:cs="Calibri"/>
                    <w:color w:val="000000"/>
                    <w:sz w:val="18"/>
                    <w:szCs w:val="18"/>
                  </w:rPr>
                </w:rPrChange>
              </w:rPr>
              <w:t>unit</w:t>
            </w:r>
          </w:p>
        </w:tc>
        <w:tc>
          <w:tcPr>
            <w:tcW w:w="536" w:type="dxa"/>
            <w:tcBorders>
              <w:top w:val="nil"/>
              <w:left w:val="nil"/>
              <w:bottom w:val="nil"/>
              <w:right w:val="nil"/>
            </w:tcBorders>
            <w:shd w:val="clear" w:color="auto" w:fill="auto"/>
            <w:noWrap/>
            <w:vAlign w:val="bottom"/>
            <w:hideMark/>
          </w:tcPr>
          <w:p w14:paraId="2B4DE7D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14" w:author="Peto" w:date="2018-06-14T07:18:00Z">
                  <w:rPr>
                    <w:rFonts w:ascii="Calibri" w:hAnsi="Calibri" w:cs="Calibri"/>
                    <w:color w:val="000000"/>
                    <w:sz w:val="18"/>
                    <w:szCs w:val="18"/>
                  </w:rPr>
                </w:rPrChange>
              </w:rPr>
            </w:pPr>
          </w:p>
        </w:tc>
        <w:tc>
          <w:tcPr>
            <w:tcW w:w="190" w:type="dxa"/>
            <w:tcBorders>
              <w:top w:val="nil"/>
              <w:left w:val="nil"/>
              <w:bottom w:val="nil"/>
              <w:right w:val="nil"/>
            </w:tcBorders>
            <w:shd w:val="clear" w:color="auto" w:fill="auto"/>
            <w:noWrap/>
            <w:vAlign w:val="bottom"/>
            <w:hideMark/>
          </w:tcPr>
          <w:p w14:paraId="66C4D808" w14:textId="77777777" w:rsidR="00CE547F" w:rsidRPr="00A82009" w:rsidRDefault="00CE547F" w:rsidP="00452ADC">
            <w:pPr>
              <w:overflowPunct/>
              <w:autoSpaceDE/>
              <w:autoSpaceDN/>
              <w:adjustRightInd/>
              <w:spacing w:line="240" w:lineRule="auto"/>
              <w:textAlignment w:val="auto"/>
              <w:rPr>
                <w:noProof/>
                <w:sz w:val="20"/>
                <w:rPrChange w:id="11415"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28A0A77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4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17" w:author="Peto" w:date="2018-06-14T07:18:00Z">
                  <w:rPr>
                    <w:rFonts w:ascii="Calibri" w:hAnsi="Calibri" w:cs="Calibri"/>
                    <w:color w:val="000000"/>
                    <w:sz w:val="18"/>
                    <w:szCs w:val="18"/>
                  </w:rPr>
                </w:rPrChange>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41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19" w:author="Peto" w:date="2018-06-14T07:18:00Z">
                  <w:rPr>
                    <w:rFonts w:ascii="Calibri" w:hAnsi="Calibri" w:cs="Calibri"/>
                    <w:color w:val="000000"/>
                    <w:sz w:val="18"/>
                    <w:szCs w:val="18"/>
                  </w:rPr>
                </w:rPrChange>
              </w:rPr>
              <w:t>±</w:t>
            </w:r>
          </w:p>
        </w:tc>
        <w:tc>
          <w:tcPr>
            <w:tcW w:w="541" w:type="dxa"/>
            <w:tcBorders>
              <w:top w:val="nil"/>
              <w:left w:val="nil"/>
              <w:bottom w:val="nil"/>
              <w:right w:val="nil"/>
            </w:tcBorders>
            <w:shd w:val="clear" w:color="auto" w:fill="auto"/>
            <w:noWrap/>
            <w:vAlign w:val="bottom"/>
            <w:hideMark/>
          </w:tcPr>
          <w:p w14:paraId="74B84D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2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21" w:author="Peto" w:date="2018-06-14T07:18:00Z">
                  <w:rPr>
                    <w:rFonts w:ascii="Calibri" w:hAnsi="Calibri" w:cs="Calibri"/>
                    <w:color w:val="000000"/>
                    <w:sz w:val="18"/>
                    <w:szCs w:val="18"/>
                  </w:rPr>
                </w:rPrChange>
              </w:rPr>
              <w:t>std</w:t>
            </w:r>
          </w:p>
        </w:tc>
        <w:tc>
          <w:tcPr>
            <w:tcW w:w="633" w:type="dxa"/>
            <w:tcBorders>
              <w:top w:val="nil"/>
              <w:left w:val="nil"/>
              <w:bottom w:val="nil"/>
              <w:right w:val="nil"/>
            </w:tcBorders>
            <w:shd w:val="clear" w:color="auto" w:fill="auto"/>
            <w:noWrap/>
            <w:vAlign w:val="bottom"/>
            <w:hideMark/>
          </w:tcPr>
          <w:p w14:paraId="5D7719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2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23" w:author="Peto" w:date="2018-06-14T07:18:00Z">
                  <w:rPr>
                    <w:rFonts w:ascii="Calibri" w:hAnsi="Calibri" w:cs="Calibri"/>
                    <w:color w:val="000000"/>
                    <w:sz w:val="18"/>
                    <w:szCs w:val="18"/>
                  </w:rPr>
                </w:rPrChange>
              </w:rPr>
              <w:t>unit</w:t>
            </w:r>
          </w:p>
        </w:tc>
        <w:tc>
          <w:tcPr>
            <w:tcW w:w="460" w:type="dxa"/>
            <w:tcBorders>
              <w:top w:val="nil"/>
              <w:left w:val="nil"/>
              <w:bottom w:val="nil"/>
              <w:right w:val="nil"/>
            </w:tcBorders>
            <w:shd w:val="clear" w:color="auto" w:fill="auto"/>
            <w:noWrap/>
            <w:vAlign w:val="bottom"/>
            <w:hideMark/>
          </w:tcPr>
          <w:p w14:paraId="3D0F0B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2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25" w:author="Peto" w:date="2018-06-14T07:18:00Z">
                  <w:rPr>
                    <w:rFonts w:ascii="Calibri" w:hAnsi="Calibri" w:cs="Calibri"/>
                    <w:color w:val="000000"/>
                    <w:sz w:val="18"/>
                    <w:szCs w:val="18"/>
                  </w:rPr>
                </w:rPrChange>
              </w:rPr>
              <w:t>%</w:t>
            </w:r>
          </w:p>
        </w:tc>
      </w:tr>
      <w:tr w:rsidR="00CE547F" w:rsidRPr="00A82009"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2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27"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428" w:author="Peto" w:date="2018-06-14T07:18:00Z">
                  <w:rPr>
                    <w:rFonts w:ascii="Calibri" w:hAnsi="Calibri" w:cs="Calibri"/>
                    <w:color w:val="000000"/>
                    <w:sz w:val="16"/>
                    <w:szCs w:val="16"/>
                    <w:vertAlign w:val="subscript"/>
                  </w:rPr>
                </w:rPrChange>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4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30" w:author="Peto" w:date="2018-06-14T07:18:00Z">
                  <w:rPr>
                    <w:rFonts w:ascii="Arial" w:hAnsi="Arial" w:cs="Arial"/>
                    <w:color w:val="000000"/>
                    <w:sz w:val="16"/>
                    <w:szCs w:val="16"/>
                  </w:rPr>
                </w:rPrChange>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32" w:author="Peto" w:date="2018-06-14T07:18:00Z">
                  <w:rPr>
                    <w:rFonts w:ascii="Arial" w:hAnsi="Arial" w:cs="Arial"/>
                    <w:color w:val="000000"/>
                    <w:sz w:val="16"/>
                    <w:szCs w:val="16"/>
                  </w:rPr>
                </w:rPrChange>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34" w:author="Peto" w:date="2018-06-14T07:18:00Z">
                  <w:rPr>
                    <w:rFonts w:ascii="Arial" w:hAnsi="Arial" w:cs="Arial"/>
                    <w:color w:val="000000"/>
                    <w:sz w:val="16"/>
                    <w:szCs w:val="16"/>
                  </w:rPr>
                </w:rPrChange>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3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36" w:author="Peto" w:date="2018-06-14T07:18:00Z">
                  <w:rPr>
                    <w:rFonts w:ascii="Arial" w:hAnsi="Arial" w:cs="Arial"/>
                    <w:color w:val="000000"/>
                    <w:sz w:val="16"/>
                    <w:szCs w:val="16"/>
                  </w:rPr>
                </w:rPrChange>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38" w:author="Peto" w:date="2018-06-14T07:18:00Z">
                  <w:rPr>
                    <w:rFonts w:ascii="Calibri" w:hAnsi="Calibri" w:cs="Calibri"/>
                    <w:color w:val="000000"/>
                    <w:sz w:val="18"/>
                    <w:szCs w:val="18"/>
                  </w:rPr>
                </w:rPrChange>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40" w:author="Peto" w:date="2018-06-14T07:18:00Z">
                  <w:rPr>
                    <w:rFonts w:ascii="Calibri" w:hAnsi="Calibri" w:cs="Calibri"/>
                    <w:color w:val="000000"/>
                    <w:sz w:val="18"/>
                    <w:szCs w:val="18"/>
                  </w:rPr>
                </w:rPrChange>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4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42" w:author="Peto" w:date="2018-06-14T07:18:00Z">
                  <w:rPr>
                    <w:rFonts w:ascii="Arial" w:hAnsi="Arial" w:cs="Arial"/>
                    <w:color w:val="000000"/>
                    <w:sz w:val="16"/>
                    <w:szCs w:val="16"/>
                  </w:rPr>
                </w:rPrChange>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44" w:author="Peto" w:date="2018-06-14T07:18:00Z">
                  <w:rPr>
                    <w:rFonts w:ascii="Arial" w:hAnsi="Arial" w:cs="Arial"/>
                    <w:color w:val="000000"/>
                    <w:sz w:val="16"/>
                    <w:szCs w:val="16"/>
                  </w:rPr>
                </w:rPrChange>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4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46" w:author="Peto" w:date="2018-06-14T07:18:00Z">
                  <w:rPr>
                    <w:rFonts w:ascii="Arial" w:hAnsi="Arial" w:cs="Arial"/>
                    <w:color w:val="000000"/>
                    <w:sz w:val="16"/>
                    <w:szCs w:val="16"/>
                  </w:rPr>
                </w:rPrChange>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4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48" w:author="Peto" w:date="2018-06-14T07:18:00Z">
                  <w:rPr>
                    <w:rFonts w:ascii="Arial" w:hAnsi="Arial" w:cs="Arial"/>
                    <w:color w:val="000000"/>
                    <w:sz w:val="16"/>
                    <w:szCs w:val="16"/>
                  </w:rPr>
                </w:rPrChange>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4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50" w:author="Peto" w:date="2018-06-14T07:18:00Z">
                  <w:rPr>
                    <w:rFonts w:ascii="Calibri" w:hAnsi="Calibri" w:cs="Calibri"/>
                    <w:color w:val="000000"/>
                    <w:sz w:val="18"/>
                    <w:szCs w:val="18"/>
                  </w:rPr>
                </w:rPrChange>
              </w:rPr>
              <w:t>31.9</w:t>
            </w:r>
          </w:p>
        </w:tc>
      </w:tr>
      <w:tr w:rsidR="00CE547F" w:rsidRPr="00A82009"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5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52"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453" w:author="Peto" w:date="2018-06-14T07:18:00Z">
                  <w:rPr>
                    <w:rFonts w:ascii="Calibri" w:hAnsi="Calibri" w:cs="Calibri"/>
                    <w:color w:val="000000"/>
                    <w:sz w:val="16"/>
                    <w:szCs w:val="16"/>
                    <w:vertAlign w:val="subscript"/>
                  </w:rPr>
                </w:rPrChange>
              </w:rPr>
              <w:t>3-7</w:t>
            </w:r>
          </w:p>
        </w:tc>
        <w:tc>
          <w:tcPr>
            <w:tcW w:w="903" w:type="dxa"/>
            <w:tcBorders>
              <w:top w:val="nil"/>
              <w:left w:val="nil"/>
              <w:bottom w:val="nil"/>
              <w:right w:val="nil"/>
            </w:tcBorders>
            <w:shd w:val="clear" w:color="auto" w:fill="auto"/>
            <w:noWrap/>
            <w:vAlign w:val="bottom"/>
            <w:hideMark/>
          </w:tcPr>
          <w:p w14:paraId="09032056"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4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55" w:author="Peto" w:date="2018-06-14T07:18:00Z">
                  <w:rPr>
                    <w:rFonts w:ascii="Arial" w:hAnsi="Arial" w:cs="Arial"/>
                    <w:color w:val="000000"/>
                    <w:sz w:val="16"/>
                    <w:szCs w:val="16"/>
                  </w:rPr>
                </w:rPrChange>
              </w:rPr>
              <w:t>6.71</w:t>
            </w:r>
          </w:p>
        </w:tc>
        <w:tc>
          <w:tcPr>
            <w:tcW w:w="354" w:type="dxa"/>
            <w:tcBorders>
              <w:top w:val="nil"/>
              <w:left w:val="nil"/>
              <w:bottom w:val="nil"/>
              <w:right w:val="nil"/>
            </w:tcBorders>
            <w:shd w:val="clear" w:color="auto" w:fill="auto"/>
            <w:noWrap/>
            <w:vAlign w:val="bottom"/>
            <w:hideMark/>
          </w:tcPr>
          <w:p w14:paraId="57FC375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57"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01E3017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59" w:author="Peto" w:date="2018-06-14T07:18:00Z">
                  <w:rPr>
                    <w:rFonts w:ascii="Arial" w:hAnsi="Arial" w:cs="Arial"/>
                    <w:color w:val="000000"/>
                    <w:sz w:val="16"/>
                    <w:szCs w:val="16"/>
                  </w:rPr>
                </w:rPrChange>
              </w:rPr>
              <w:t>0.45</w:t>
            </w:r>
          </w:p>
        </w:tc>
        <w:tc>
          <w:tcPr>
            <w:tcW w:w="612" w:type="dxa"/>
            <w:tcBorders>
              <w:top w:val="nil"/>
              <w:left w:val="nil"/>
              <w:bottom w:val="nil"/>
              <w:right w:val="nil"/>
            </w:tcBorders>
            <w:shd w:val="clear" w:color="auto" w:fill="auto"/>
            <w:noWrap/>
            <w:vAlign w:val="bottom"/>
            <w:hideMark/>
          </w:tcPr>
          <w:p w14:paraId="7CBCAA7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61"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6CE48ED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62"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1747D4F3" w14:textId="77777777" w:rsidR="00CE547F" w:rsidRPr="00A82009" w:rsidRDefault="00CE547F" w:rsidP="00452ADC">
            <w:pPr>
              <w:overflowPunct/>
              <w:autoSpaceDE/>
              <w:autoSpaceDN/>
              <w:adjustRightInd/>
              <w:spacing w:line="240" w:lineRule="auto"/>
              <w:textAlignment w:val="auto"/>
              <w:rPr>
                <w:noProof/>
                <w:sz w:val="20"/>
                <w:rPrChange w:id="11463"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39C12CD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4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65" w:author="Peto" w:date="2018-06-14T07:18:00Z">
                  <w:rPr>
                    <w:rFonts w:ascii="Arial" w:hAnsi="Arial" w:cs="Arial"/>
                    <w:color w:val="000000"/>
                    <w:sz w:val="16"/>
                    <w:szCs w:val="16"/>
                  </w:rPr>
                </w:rPrChange>
              </w:rPr>
              <w:t>0.54</w:t>
            </w:r>
          </w:p>
        </w:tc>
        <w:tc>
          <w:tcPr>
            <w:tcW w:w="332" w:type="dxa"/>
            <w:tcBorders>
              <w:top w:val="nil"/>
              <w:left w:val="nil"/>
              <w:bottom w:val="nil"/>
              <w:right w:val="nil"/>
            </w:tcBorders>
            <w:shd w:val="clear" w:color="auto" w:fill="auto"/>
            <w:noWrap/>
            <w:vAlign w:val="bottom"/>
            <w:hideMark/>
          </w:tcPr>
          <w:p w14:paraId="42E227A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67"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7917C23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69" w:author="Peto" w:date="2018-06-14T07:18:00Z">
                  <w:rPr>
                    <w:rFonts w:ascii="Arial" w:hAnsi="Arial" w:cs="Arial"/>
                    <w:color w:val="000000"/>
                    <w:sz w:val="16"/>
                    <w:szCs w:val="16"/>
                  </w:rPr>
                </w:rPrChange>
              </w:rPr>
              <w:t>0.14</w:t>
            </w:r>
          </w:p>
        </w:tc>
        <w:tc>
          <w:tcPr>
            <w:tcW w:w="633" w:type="dxa"/>
            <w:tcBorders>
              <w:top w:val="nil"/>
              <w:left w:val="nil"/>
              <w:bottom w:val="nil"/>
              <w:right w:val="nil"/>
            </w:tcBorders>
            <w:shd w:val="clear" w:color="auto" w:fill="auto"/>
            <w:noWrap/>
            <w:vAlign w:val="bottom"/>
            <w:hideMark/>
          </w:tcPr>
          <w:p w14:paraId="1F830A6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71"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013206E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7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73" w:author="Peto" w:date="2018-06-14T07:18:00Z">
                  <w:rPr>
                    <w:rFonts w:ascii="Calibri" w:hAnsi="Calibri" w:cs="Calibri"/>
                    <w:color w:val="000000"/>
                    <w:sz w:val="18"/>
                    <w:szCs w:val="18"/>
                  </w:rPr>
                </w:rPrChange>
              </w:rPr>
              <w:t>8.11</w:t>
            </w:r>
          </w:p>
        </w:tc>
      </w:tr>
      <w:tr w:rsidR="00CE547F" w:rsidRPr="00A82009"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75"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476" w:author="Peto" w:date="2018-06-14T07:18:00Z">
                  <w:rPr>
                    <w:rFonts w:ascii="Calibri" w:hAnsi="Calibri" w:cs="Calibri"/>
                    <w:color w:val="000000"/>
                    <w:sz w:val="16"/>
                    <w:szCs w:val="16"/>
                    <w:vertAlign w:val="subscript"/>
                  </w:rPr>
                </w:rPrChange>
              </w:rPr>
              <w:t>5-7</w:t>
            </w:r>
          </w:p>
        </w:tc>
        <w:tc>
          <w:tcPr>
            <w:tcW w:w="903" w:type="dxa"/>
            <w:tcBorders>
              <w:top w:val="nil"/>
              <w:left w:val="nil"/>
              <w:bottom w:val="nil"/>
              <w:right w:val="nil"/>
            </w:tcBorders>
            <w:shd w:val="clear" w:color="auto" w:fill="auto"/>
            <w:noWrap/>
            <w:vAlign w:val="bottom"/>
            <w:hideMark/>
          </w:tcPr>
          <w:p w14:paraId="5EC2857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4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78" w:author="Peto" w:date="2018-06-14T07:18:00Z">
                  <w:rPr>
                    <w:rFonts w:ascii="Arial" w:hAnsi="Arial" w:cs="Arial"/>
                    <w:color w:val="000000"/>
                    <w:sz w:val="16"/>
                    <w:szCs w:val="16"/>
                  </w:rPr>
                </w:rPrChange>
              </w:rPr>
              <w:t>10.78</w:t>
            </w:r>
          </w:p>
        </w:tc>
        <w:tc>
          <w:tcPr>
            <w:tcW w:w="354" w:type="dxa"/>
            <w:tcBorders>
              <w:top w:val="nil"/>
              <w:left w:val="nil"/>
              <w:bottom w:val="nil"/>
              <w:right w:val="nil"/>
            </w:tcBorders>
            <w:shd w:val="clear" w:color="auto" w:fill="auto"/>
            <w:noWrap/>
            <w:vAlign w:val="bottom"/>
            <w:hideMark/>
          </w:tcPr>
          <w:p w14:paraId="67873CD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80"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4A35BB5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82" w:author="Peto" w:date="2018-06-14T07:18:00Z">
                  <w:rPr>
                    <w:rFonts w:ascii="Arial" w:hAnsi="Arial" w:cs="Arial"/>
                    <w:color w:val="000000"/>
                    <w:sz w:val="16"/>
                    <w:szCs w:val="16"/>
                  </w:rPr>
                </w:rPrChange>
              </w:rPr>
              <w:t>5.71</w:t>
            </w:r>
          </w:p>
        </w:tc>
        <w:tc>
          <w:tcPr>
            <w:tcW w:w="612" w:type="dxa"/>
            <w:tcBorders>
              <w:top w:val="nil"/>
              <w:left w:val="nil"/>
              <w:bottom w:val="nil"/>
              <w:right w:val="nil"/>
            </w:tcBorders>
            <w:shd w:val="clear" w:color="auto" w:fill="auto"/>
            <w:noWrap/>
            <w:vAlign w:val="bottom"/>
            <w:hideMark/>
          </w:tcPr>
          <w:p w14:paraId="0A605A5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84"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2D76606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85"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315CE3A6" w14:textId="77777777" w:rsidR="00CE547F" w:rsidRPr="00A82009" w:rsidRDefault="00CE547F" w:rsidP="00452ADC">
            <w:pPr>
              <w:overflowPunct/>
              <w:autoSpaceDE/>
              <w:autoSpaceDN/>
              <w:adjustRightInd/>
              <w:spacing w:line="240" w:lineRule="auto"/>
              <w:textAlignment w:val="auto"/>
              <w:rPr>
                <w:noProof/>
                <w:sz w:val="20"/>
                <w:rPrChange w:id="11486"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539632CB"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48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88" w:author="Peto" w:date="2018-06-14T07:18:00Z">
                  <w:rPr>
                    <w:rFonts w:ascii="Arial" w:hAnsi="Arial" w:cs="Arial"/>
                    <w:color w:val="000000"/>
                    <w:sz w:val="16"/>
                    <w:szCs w:val="16"/>
                  </w:rPr>
                </w:rPrChange>
              </w:rPr>
              <w:t>30.93</w:t>
            </w:r>
          </w:p>
        </w:tc>
        <w:tc>
          <w:tcPr>
            <w:tcW w:w="332" w:type="dxa"/>
            <w:tcBorders>
              <w:top w:val="nil"/>
              <w:left w:val="nil"/>
              <w:bottom w:val="nil"/>
              <w:right w:val="nil"/>
            </w:tcBorders>
            <w:shd w:val="clear" w:color="auto" w:fill="auto"/>
            <w:noWrap/>
            <w:vAlign w:val="bottom"/>
            <w:hideMark/>
          </w:tcPr>
          <w:p w14:paraId="4427674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90"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36B18D8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92" w:author="Peto" w:date="2018-06-14T07:18:00Z">
                  <w:rPr>
                    <w:rFonts w:ascii="Arial" w:hAnsi="Arial" w:cs="Arial"/>
                    <w:color w:val="000000"/>
                    <w:sz w:val="16"/>
                    <w:szCs w:val="16"/>
                  </w:rPr>
                </w:rPrChange>
              </w:rPr>
              <w:t>15.56</w:t>
            </w:r>
          </w:p>
        </w:tc>
        <w:tc>
          <w:tcPr>
            <w:tcW w:w="633" w:type="dxa"/>
            <w:tcBorders>
              <w:top w:val="nil"/>
              <w:left w:val="nil"/>
              <w:bottom w:val="nil"/>
              <w:right w:val="nil"/>
            </w:tcBorders>
            <w:shd w:val="clear" w:color="auto" w:fill="auto"/>
            <w:noWrap/>
            <w:vAlign w:val="bottom"/>
            <w:hideMark/>
          </w:tcPr>
          <w:p w14:paraId="548EFDC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9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94"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0CAAD30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9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96" w:author="Peto" w:date="2018-06-14T07:18:00Z">
                  <w:rPr>
                    <w:rFonts w:ascii="Calibri" w:hAnsi="Calibri" w:cs="Calibri"/>
                    <w:color w:val="000000"/>
                    <w:sz w:val="18"/>
                    <w:szCs w:val="18"/>
                  </w:rPr>
                </w:rPrChange>
              </w:rPr>
              <w:t>287</w:t>
            </w:r>
          </w:p>
        </w:tc>
      </w:tr>
      <w:tr w:rsidR="00CE547F" w:rsidRPr="00A82009"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9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98"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499" w:author="Peto" w:date="2018-06-14T07:18:00Z">
                  <w:rPr>
                    <w:rFonts w:ascii="Calibri" w:hAnsi="Calibri" w:cs="Calibri"/>
                    <w:color w:val="000000"/>
                    <w:sz w:val="16"/>
                    <w:szCs w:val="16"/>
                    <w:vertAlign w:val="subscript"/>
                  </w:rPr>
                </w:rPrChange>
              </w:rPr>
              <w:t>3-5</w:t>
            </w:r>
          </w:p>
        </w:tc>
        <w:tc>
          <w:tcPr>
            <w:tcW w:w="903" w:type="dxa"/>
            <w:tcBorders>
              <w:top w:val="nil"/>
              <w:left w:val="nil"/>
              <w:bottom w:val="nil"/>
              <w:right w:val="nil"/>
            </w:tcBorders>
            <w:shd w:val="clear" w:color="auto" w:fill="auto"/>
            <w:noWrap/>
            <w:vAlign w:val="bottom"/>
            <w:hideMark/>
          </w:tcPr>
          <w:p w14:paraId="01457CC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01" w:author="Peto" w:date="2018-06-14T07:18:00Z">
                  <w:rPr>
                    <w:rFonts w:ascii="Arial" w:hAnsi="Arial" w:cs="Arial"/>
                    <w:color w:val="000000"/>
                    <w:sz w:val="16"/>
                    <w:szCs w:val="16"/>
                  </w:rPr>
                </w:rPrChange>
              </w:rPr>
              <w:t>5.43</w:t>
            </w:r>
          </w:p>
        </w:tc>
        <w:tc>
          <w:tcPr>
            <w:tcW w:w="354" w:type="dxa"/>
            <w:tcBorders>
              <w:top w:val="nil"/>
              <w:left w:val="nil"/>
              <w:bottom w:val="nil"/>
              <w:right w:val="nil"/>
            </w:tcBorders>
            <w:shd w:val="clear" w:color="auto" w:fill="auto"/>
            <w:noWrap/>
            <w:vAlign w:val="bottom"/>
            <w:hideMark/>
          </w:tcPr>
          <w:p w14:paraId="61CFA46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03"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5E29DF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05" w:author="Peto" w:date="2018-06-14T07:18:00Z">
                  <w:rPr>
                    <w:rFonts w:ascii="Arial" w:hAnsi="Arial" w:cs="Arial"/>
                    <w:color w:val="000000"/>
                    <w:sz w:val="16"/>
                    <w:szCs w:val="16"/>
                  </w:rPr>
                </w:rPrChange>
              </w:rPr>
              <w:t>0.58</w:t>
            </w:r>
          </w:p>
        </w:tc>
        <w:tc>
          <w:tcPr>
            <w:tcW w:w="612" w:type="dxa"/>
            <w:tcBorders>
              <w:top w:val="nil"/>
              <w:left w:val="nil"/>
              <w:bottom w:val="nil"/>
              <w:right w:val="nil"/>
            </w:tcBorders>
            <w:shd w:val="clear" w:color="auto" w:fill="auto"/>
            <w:noWrap/>
            <w:vAlign w:val="bottom"/>
            <w:hideMark/>
          </w:tcPr>
          <w:p w14:paraId="11D2176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07"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43D8467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08"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5B136B90" w14:textId="77777777" w:rsidR="00CE547F" w:rsidRPr="00A82009" w:rsidRDefault="00CE547F" w:rsidP="00452ADC">
            <w:pPr>
              <w:overflowPunct/>
              <w:autoSpaceDE/>
              <w:autoSpaceDN/>
              <w:adjustRightInd/>
              <w:spacing w:line="240" w:lineRule="auto"/>
              <w:textAlignment w:val="auto"/>
              <w:rPr>
                <w:noProof/>
                <w:sz w:val="20"/>
                <w:rPrChange w:id="11509"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13125F96"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11" w:author="Peto" w:date="2018-06-14T07:18:00Z">
                  <w:rPr>
                    <w:rFonts w:ascii="Arial" w:hAnsi="Arial" w:cs="Arial"/>
                    <w:color w:val="000000"/>
                    <w:sz w:val="16"/>
                    <w:szCs w:val="16"/>
                  </w:rPr>
                </w:rPrChange>
              </w:rPr>
              <w:t>1.06</w:t>
            </w:r>
          </w:p>
        </w:tc>
        <w:tc>
          <w:tcPr>
            <w:tcW w:w="332" w:type="dxa"/>
            <w:tcBorders>
              <w:top w:val="nil"/>
              <w:left w:val="nil"/>
              <w:bottom w:val="nil"/>
              <w:right w:val="nil"/>
            </w:tcBorders>
            <w:shd w:val="clear" w:color="auto" w:fill="auto"/>
            <w:noWrap/>
            <w:vAlign w:val="bottom"/>
            <w:hideMark/>
          </w:tcPr>
          <w:p w14:paraId="42E9C30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13"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1CEBAC9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15" w:author="Peto" w:date="2018-06-14T07:18:00Z">
                  <w:rPr>
                    <w:rFonts w:ascii="Arial" w:hAnsi="Arial" w:cs="Arial"/>
                    <w:color w:val="000000"/>
                    <w:sz w:val="16"/>
                    <w:szCs w:val="16"/>
                  </w:rPr>
                </w:rPrChange>
              </w:rPr>
              <w:t>1.33</w:t>
            </w:r>
          </w:p>
        </w:tc>
        <w:tc>
          <w:tcPr>
            <w:tcW w:w="633" w:type="dxa"/>
            <w:tcBorders>
              <w:top w:val="nil"/>
              <w:left w:val="nil"/>
              <w:bottom w:val="nil"/>
              <w:right w:val="nil"/>
            </w:tcBorders>
            <w:shd w:val="clear" w:color="auto" w:fill="auto"/>
            <w:noWrap/>
            <w:vAlign w:val="bottom"/>
            <w:hideMark/>
          </w:tcPr>
          <w:p w14:paraId="1849473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17"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4E3EF1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51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519" w:author="Peto" w:date="2018-06-14T07:18:00Z">
                  <w:rPr>
                    <w:rFonts w:ascii="Calibri" w:hAnsi="Calibri" w:cs="Calibri"/>
                    <w:color w:val="000000"/>
                    <w:sz w:val="18"/>
                    <w:szCs w:val="18"/>
                  </w:rPr>
                </w:rPrChange>
              </w:rPr>
              <w:t>19.5</w:t>
            </w:r>
          </w:p>
        </w:tc>
      </w:tr>
      <w:tr w:rsidR="00CE547F" w:rsidRPr="00A82009"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21"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522" w:author="Peto" w:date="2018-06-14T07:18:00Z">
                  <w:rPr>
                    <w:rFonts w:ascii="Calibri" w:hAnsi="Calibri" w:cs="Calibri"/>
                    <w:color w:val="000000"/>
                    <w:sz w:val="16"/>
                    <w:szCs w:val="16"/>
                    <w:vertAlign w:val="subscript"/>
                  </w:rPr>
                </w:rPrChange>
              </w:rPr>
              <w:t>2-8</w:t>
            </w:r>
          </w:p>
        </w:tc>
        <w:tc>
          <w:tcPr>
            <w:tcW w:w="903" w:type="dxa"/>
            <w:tcBorders>
              <w:top w:val="nil"/>
              <w:left w:val="nil"/>
              <w:bottom w:val="nil"/>
              <w:right w:val="nil"/>
            </w:tcBorders>
            <w:shd w:val="clear" w:color="auto" w:fill="auto"/>
            <w:noWrap/>
            <w:vAlign w:val="bottom"/>
            <w:hideMark/>
          </w:tcPr>
          <w:p w14:paraId="03CFB5B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2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24" w:author="Peto" w:date="2018-06-14T07:18:00Z">
                  <w:rPr>
                    <w:rFonts w:ascii="Arial" w:hAnsi="Arial" w:cs="Arial"/>
                    <w:color w:val="000000"/>
                    <w:sz w:val="16"/>
                    <w:szCs w:val="16"/>
                  </w:rPr>
                </w:rPrChange>
              </w:rPr>
              <w:t>5.71</w:t>
            </w:r>
          </w:p>
        </w:tc>
        <w:tc>
          <w:tcPr>
            <w:tcW w:w="354" w:type="dxa"/>
            <w:tcBorders>
              <w:top w:val="nil"/>
              <w:left w:val="nil"/>
              <w:bottom w:val="nil"/>
              <w:right w:val="nil"/>
            </w:tcBorders>
            <w:shd w:val="clear" w:color="auto" w:fill="auto"/>
            <w:noWrap/>
            <w:vAlign w:val="bottom"/>
            <w:hideMark/>
          </w:tcPr>
          <w:p w14:paraId="527A043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2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26"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2E00A5A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28" w:author="Peto" w:date="2018-06-14T07:18:00Z">
                  <w:rPr>
                    <w:rFonts w:ascii="Arial" w:hAnsi="Arial" w:cs="Arial"/>
                    <w:color w:val="000000"/>
                    <w:sz w:val="16"/>
                    <w:szCs w:val="16"/>
                  </w:rPr>
                </w:rPrChange>
              </w:rPr>
              <w:t>0.73</w:t>
            </w:r>
          </w:p>
        </w:tc>
        <w:tc>
          <w:tcPr>
            <w:tcW w:w="612" w:type="dxa"/>
            <w:tcBorders>
              <w:top w:val="nil"/>
              <w:left w:val="nil"/>
              <w:bottom w:val="nil"/>
              <w:right w:val="nil"/>
            </w:tcBorders>
            <w:shd w:val="clear" w:color="auto" w:fill="auto"/>
            <w:noWrap/>
            <w:vAlign w:val="bottom"/>
            <w:hideMark/>
          </w:tcPr>
          <w:p w14:paraId="69E07C5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30"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640F130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31"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315A1CA8" w14:textId="77777777" w:rsidR="00CE547F" w:rsidRPr="00A82009" w:rsidRDefault="00CE547F" w:rsidP="00452ADC">
            <w:pPr>
              <w:overflowPunct/>
              <w:autoSpaceDE/>
              <w:autoSpaceDN/>
              <w:adjustRightInd/>
              <w:spacing w:line="240" w:lineRule="auto"/>
              <w:textAlignment w:val="auto"/>
              <w:rPr>
                <w:noProof/>
                <w:sz w:val="20"/>
                <w:rPrChange w:id="11532"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690A3172"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34" w:author="Peto" w:date="2018-06-14T07:18:00Z">
                  <w:rPr>
                    <w:rFonts w:ascii="Arial" w:hAnsi="Arial" w:cs="Arial"/>
                    <w:color w:val="000000"/>
                    <w:sz w:val="16"/>
                    <w:szCs w:val="16"/>
                  </w:rPr>
                </w:rPrChange>
              </w:rPr>
              <w:t>1.53</w:t>
            </w:r>
          </w:p>
        </w:tc>
        <w:tc>
          <w:tcPr>
            <w:tcW w:w="332" w:type="dxa"/>
            <w:tcBorders>
              <w:top w:val="nil"/>
              <w:left w:val="nil"/>
              <w:bottom w:val="nil"/>
              <w:right w:val="nil"/>
            </w:tcBorders>
            <w:shd w:val="clear" w:color="auto" w:fill="auto"/>
            <w:noWrap/>
            <w:vAlign w:val="bottom"/>
            <w:hideMark/>
          </w:tcPr>
          <w:p w14:paraId="4717C92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3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36"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768C450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3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38" w:author="Peto" w:date="2018-06-14T07:18:00Z">
                  <w:rPr>
                    <w:rFonts w:ascii="Arial" w:hAnsi="Arial" w:cs="Arial"/>
                    <w:color w:val="000000"/>
                    <w:sz w:val="16"/>
                    <w:szCs w:val="16"/>
                  </w:rPr>
                </w:rPrChange>
              </w:rPr>
              <w:t>2.54</w:t>
            </w:r>
          </w:p>
        </w:tc>
        <w:tc>
          <w:tcPr>
            <w:tcW w:w="633" w:type="dxa"/>
            <w:tcBorders>
              <w:top w:val="nil"/>
              <w:left w:val="nil"/>
              <w:bottom w:val="nil"/>
              <w:right w:val="nil"/>
            </w:tcBorders>
            <w:shd w:val="clear" w:color="auto" w:fill="auto"/>
            <w:noWrap/>
            <w:vAlign w:val="bottom"/>
            <w:hideMark/>
          </w:tcPr>
          <w:p w14:paraId="7E417E1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40"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318F93D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5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542" w:author="Peto" w:date="2018-06-14T07:18:00Z">
                  <w:rPr>
                    <w:rFonts w:ascii="Calibri" w:hAnsi="Calibri" w:cs="Calibri"/>
                    <w:color w:val="000000"/>
                    <w:sz w:val="18"/>
                    <w:szCs w:val="18"/>
                  </w:rPr>
                </w:rPrChange>
              </w:rPr>
              <w:t>26.8</w:t>
            </w:r>
          </w:p>
        </w:tc>
      </w:tr>
      <w:tr w:rsidR="00CE547F" w:rsidRPr="00A82009"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44"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545" w:author="Peto" w:date="2018-06-14T07:18:00Z">
                  <w:rPr>
                    <w:rFonts w:ascii="Calibri" w:hAnsi="Calibri" w:cs="Calibri"/>
                    <w:color w:val="000000"/>
                    <w:sz w:val="16"/>
                    <w:szCs w:val="16"/>
                    <w:vertAlign w:val="subscript"/>
                  </w:rPr>
                </w:rPrChange>
              </w:rPr>
              <w:t>4-8</w:t>
            </w:r>
          </w:p>
        </w:tc>
        <w:tc>
          <w:tcPr>
            <w:tcW w:w="903" w:type="dxa"/>
            <w:tcBorders>
              <w:top w:val="nil"/>
              <w:left w:val="nil"/>
              <w:bottom w:val="nil"/>
              <w:right w:val="nil"/>
            </w:tcBorders>
            <w:shd w:val="clear" w:color="auto" w:fill="auto"/>
            <w:noWrap/>
            <w:vAlign w:val="bottom"/>
            <w:hideMark/>
          </w:tcPr>
          <w:p w14:paraId="23620F4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47" w:author="Peto" w:date="2018-06-14T07:18:00Z">
                  <w:rPr>
                    <w:rFonts w:ascii="Arial" w:hAnsi="Arial" w:cs="Arial"/>
                    <w:color w:val="000000"/>
                    <w:sz w:val="16"/>
                    <w:szCs w:val="16"/>
                  </w:rPr>
                </w:rPrChange>
              </w:rPr>
              <w:t>6.84</w:t>
            </w:r>
          </w:p>
        </w:tc>
        <w:tc>
          <w:tcPr>
            <w:tcW w:w="354" w:type="dxa"/>
            <w:tcBorders>
              <w:top w:val="nil"/>
              <w:left w:val="nil"/>
              <w:bottom w:val="nil"/>
              <w:right w:val="nil"/>
            </w:tcBorders>
            <w:shd w:val="clear" w:color="auto" w:fill="auto"/>
            <w:noWrap/>
            <w:vAlign w:val="bottom"/>
            <w:hideMark/>
          </w:tcPr>
          <w:p w14:paraId="03F0041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49"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29D980C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51" w:author="Peto" w:date="2018-06-14T07:18:00Z">
                  <w:rPr>
                    <w:rFonts w:ascii="Arial" w:hAnsi="Arial" w:cs="Arial"/>
                    <w:color w:val="000000"/>
                    <w:sz w:val="16"/>
                    <w:szCs w:val="16"/>
                  </w:rPr>
                </w:rPrChange>
              </w:rPr>
              <w:t>0.57</w:t>
            </w:r>
          </w:p>
        </w:tc>
        <w:tc>
          <w:tcPr>
            <w:tcW w:w="612" w:type="dxa"/>
            <w:tcBorders>
              <w:top w:val="nil"/>
              <w:left w:val="nil"/>
              <w:bottom w:val="nil"/>
              <w:right w:val="nil"/>
            </w:tcBorders>
            <w:shd w:val="clear" w:color="auto" w:fill="auto"/>
            <w:noWrap/>
            <w:vAlign w:val="bottom"/>
            <w:hideMark/>
          </w:tcPr>
          <w:p w14:paraId="182F3D4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53"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674D6EA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54"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209A010A" w14:textId="77777777" w:rsidR="00CE547F" w:rsidRPr="00A82009" w:rsidRDefault="00CE547F" w:rsidP="00452ADC">
            <w:pPr>
              <w:overflowPunct/>
              <w:autoSpaceDE/>
              <w:autoSpaceDN/>
              <w:adjustRightInd/>
              <w:spacing w:line="240" w:lineRule="auto"/>
              <w:textAlignment w:val="auto"/>
              <w:rPr>
                <w:noProof/>
                <w:sz w:val="20"/>
                <w:rPrChange w:id="11555"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4F269B59"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57" w:author="Peto" w:date="2018-06-14T07:18:00Z">
                  <w:rPr>
                    <w:rFonts w:ascii="Arial" w:hAnsi="Arial" w:cs="Arial"/>
                    <w:color w:val="000000"/>
                    <w:sz w:val="16"/>
                    <w:szCs w:val="16"/>
                  </w:rPr>
                </w:rPrChange>
              </w:rPr>
              <w:t>0.71</w:t>
            </w:r>
          </w:p>
        </w:tc>
        <w:tc>
          <w:tcPr>
            <w:tcW w:w="332" w:type="dxa"/>
            <w:tcBorders>
              <w:top w:val="nil"/>
              <w:left w:val="nil"/>
              <w:bottom w:val="nil"/>
              <w:right w:val="nil"/>
            </w:tcBorders>
            <w:shd w:val="clear" w:color="auto" w:fill="auto"/>
            <w:noWrap/>
            <w:vAlign w:val="bottom"/>
            <w:hideMark/>
          </w:tcPr>
          <w:p w14:paraId="1722807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59"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21A66A7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61" w:author="Peto" w:date="2018-06-14T07:18:00Z">
                  <w:rPr>
                    <w:rFonts w:ascii="Arial" w:hAnsi="Arial" w:cs="Arial"/>
                    <w:color w:val="000000"/>
                    <w:sz w:val="16"/>
                    <w:szCs w:val="16"/>
                  </w:rPr>
                </w:rPrChange>
              </w:rPr>
              <w:t>0.24</w:t>
            </w:r>
          </w:p>
        </w:tc>
        <w:tc>
          <w:tcPr>
            <w:tcW w:w="633" w:type="dxa"/>
            <w:tcBorders>
              <w:top w:val="nil"/>
              <w:left w:val="nil"/>
              <w:bottom w:val="nil"/>
              <w:right w:val="nil"/>
            </w:tcBorders>
            <w:shd w:val="clear" w:color="auto" w:fill="auto"/>
            <w:noWrap/>
            <w:vAlign w:val="bottom"/>
            <w:hideMark/>
          </w:tcPr>
          <w:p w14:paraId="084EEA9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63"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56896A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56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565" w:author="Peto" w:date="2018-06-14T07:18:00Z">
                  <w:rPr>
                    <w:rFonts w:ascii="Calibri" w:hAnsi="Calibri" w:cs="Calibri"/>
                    <w:color w:val="000000"/>
                    <w:sz w:val="18"/>
                    <w:szCs w:val="18"/>
                  </w:rPr>
                </w:rPrChange>
              </w:rPr>
              <w:t>10.3</w:t>
            </w:r>
          </w:p>
        </w:tc>
      </w:tr>
      <w:tr w:rsidR="00CE547F" w:rsidRPr="00A82009"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67"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568" w:author="Peto" w:date="2018-06-14T07:18:00Z">
                  <w:rPr>
                    <w:rFonts w:ascii="Calibri" w:hAnsi="Calibri" w:cs="Calibri"/>
                    <w:color w:val="000000"/>
                    <w:sz w:val="16"/>
                    <w:szCs w:val="16"/>
                    <w:vertAlign w:val="subscript"/>
                  </w:rPr>
                </w:rPrChange>
              </w:rPr>
              <w:t>6-8</w:t>
            </w:r>
          </w:p>
        </w:tc>
        <w:tc>
          <w:tcPr>
            <w:tcW w:w="903" w:type="dxa"/>
            <w:tcBorders>
              <w:top w:val="nil"/>
              <w:left w:val="nil"/>
              <w:bottom w:val="nil"/>
              <w:right w:val="nil"/>
            </w:tcBorders>
            <w:shd w:val="clear" w:color="auto" w:fill="auto"/>
            <w:noWrap/>
            <w:vAlign w:val="bottom"/>
            <w:hideMark/>
          </w:tcPr>
          <w:p w14:paraId="43C1F63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6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70" w:author="Peto" w:date="2018-06-14T07:18:00Z">
                  <w:rPr>
                    <w:rFonts w:ascii="Arial" w:hAnsi="Arial" w:cs="Arial"/>
                    <w:color w:val="000000"/>
                    <w:sz w:val="16"/>
                    <w:szCs w:val="16"/>
                  </w:rPr>
                </w:rPrChange>
              </w:rPr>
              <w:t>10.63</w:t>
            </w:r>
          </w:p>
        </w:tc>
        <w:tc>
          <w:tcPr>
            <w:tcW w:w="354" w:type="dxa"/>
            <w:tcBorders>
              <w:top w:val="nil"/>
              <w:left w:val="nil"/>
              <w:bottom w:val="nil"/>
              <w:right w:val="nil"/>
            </w:tcBorders>
            <w:shd w:val="clear" w:color="auto" w:fill="auto"/>
            <w:noWrap/>
            <w:vAlign w:val="bottom"/>
            <w:hideMark/>
          </w:tcPr>
          <w:p w14:paraId="03108B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72"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2CC78B8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74" w:author="Peto" w:date="2018-06-14T07:18:00Z">
                  <w:rPr>
                    <w:rFonts w:ascii="Arial" w:hAnsi="Arial" w:cs="Arial"/>
                    <w:color w:val="000000"/>
                    <w:sz w:val="16"/>
                    <w:szCs w:val="16"/>
                  </w:rPr>
                </w:rPrChange>
              </w:rPr>
              <w:t>7.37</w:t>
            </w:r>
          </w:p>
        </w:tc>
        <w:tc>
          <w:tcPr>
            <w:tcW w:w="612" w:type="dxa"/>
            <w:tcBorders>
              <w:top w:val="nil"/>
              <w:left w:val="nil"/>
              <w:bottom w:val="nil"/>
              <w:right w:val="nil"/>
            </w:tcBorders>
            <w:shd w:val="clear" w:color="auto" w:fill="auto"/>
            <w:noWrap/>
            <w:vAlign w:val="bottom"/>
            <w:hideMark/>
          </w:tcPr>
          <w:p w14:paraId="7E41717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76"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2FAA0F5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77"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2A1C1A75" w14:textId="77777777" w:rsidR="00CE547F" w:rsidRPr="00A82009" w:rsidRDefault="00CE547F" w:rsidP="00452ADC">
            <w:pPr>
              <w:overflowPunct/>
              <w:autoSpaceDE/>
              <w:autoSpaceDN/>
              <w:adjustRightInd/>
              <w:spacing w:line="240" w:lineRule="auto"/>
              <w:textAlignment w:val="auto"/>
              <w:rPr>
                <w:noProof/>
                <w:sz w:val="20"/>
                <w:rPrChange w:id="11578"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132FD2C6"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80" w:author="Peto" w:date="2018-06-14T07:18:00Z">
                  <w:rPr>
                    <w:rFonts w:ascii="Arial" w:hAnsi="Arial" w:cs="Arial"/>
                    <w:color w:val="000000"/>
                    <w:sz w:val="16"/>
                    <w:szCs w:val="16"/>
                  </w:rPr>
                </w:rPrChange>
              </w:rPr>
              <w:t>29.21</w:t>
            </w:r>
          </w:p>
        </w:tc>
        <w:tc>
          <w:tcPr>
            <w:tcW w:w="332" w:type="dxa"/>
            <w:tcBorders>
              <w:top w:val="nil"/>
              <w:left w:val="nil"/>
              <w:bottom w:val="nil"/>
              <w:right w:val="nil"/>
            </w:tcBorders>
            <w:shd w:val="clear" w:color="auto" w:fill="auto"/>
            <w:noWrap/>
            <w:vAlign w:val="bottom"/>
            <w:hideMark/>
          </w:tcPr>
          <w:p w14:paraId="2CB5A85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82"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50088E4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84" w:author="Peto" w:date="2018-06-14T07:18:00Z">
                  <w:rPr>
                    <w:rFonts w:ascii="Arial" w:hAnsi="Arial" w:cs="Arial"/>
                    <w:color w:val="000000"/>
                    <w:sz w:val="16"/>
                    <w:szCs w:val="16"/>
                  </w:rPr>
                </w:rPrChange>
              </w:rPr>
              <w:t>13.59</w:t>
            </w:r>
          </w:p>
        </w:tc>
        <w:tc>
          <w:tcPr>
            <w:tcW w:w="633" w:type="dxa"/>
            <w:tcBorders>
              <w:top w:val="nil"/>
              <w:left w:val="nil"/>
              <w:bottom w:val="nil"/>
              <w:right w:val="nil"/>
            </w:tcBorders>
            <w:shd w:val="clear" w:color="auto" w:fill="auto"/>
            <w:noWrap/>
            <w:vAlign w:val="bottom"/>
            <w:hideMark/>
          </w:tcPr>
          <w:p w14:paraId="73468D0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8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86"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749E67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5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588" w:author="Peto" w:date="2018-06-14T07:18:00Z">
                  <w:rPr>
                    <w:rFonts w:ascii="Calibri" w:hAnsi="Calibri" w:cs="Calibri"/>
                    <w:color w:val="000000"/>
                    <w:sz w:val="18"/>
                    <w:szCs w:val="18"/>
                  </w:rPr>
                </w:rPrChange>
              </w:rPr>
              <w:t>275</w:t>
            </w:r>
          </w:p>
        </w:tc>
      </w:tr>
      <w:tr w:rsidR="00CE547F" w:rsidRPr="00A82009"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90"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591" w:author="Peto" w:date="2018-06-14T07:18:00Z">
                  <w:rPr>
                    <w:rFonts w:ascii="Calibri" w:hAnsi="Calibri" w:cs="Calibri"/>
                    <w:color w:val="000000"/>
                    <w:sz w:val="16"/>
                    <w:szCs w:val="16"/>
                    <w:vertAlign w:val="subscript"/>
                  </w:rPr>
                </w:rPrChange>
              </w:rPr>
              <w:t>4-6</w:t>
            </w:r>
          </w:p>
        </w:tc>
        <w:tc>
          <w:tcPr>
            <w:tcW w:w="903" w:type="dxa"/>
            <w:tcBorders>
              <w:top w:val="nil"/>
              <w:left w:val="nil"/>
              <w:bottom w:val="nil"/>
              <w:right w:val="nil"/>
            </w:tcBorders>
            <w:shd w:val="clear" w:color="auto" w:fill="auto"/>
            <w:noWrap/>
            <w:vAlign w:val="bottom"/>
            <w:hideMark/>
          </w:tcPr>
          <w:p w14:paraId="27AA44F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93" w:author="Peto" w:date="2018-06-14T07:18:00Z">
                  <w:rPr>
                    <w:rFonts w:ascii="Arial" w:hAnsi="Arial" w:cs="Arial"/>
                    <w:color w:val="000000"/>
                    <w:sz w:val="16"/>
                    <w:szCs w:val="16"/>
                  </w:rPr>
                </w:rPrChange>
              </w:rPr>
              <w:t>5.52</w:t>
            </w:r>
          </w:p>
        </w:tc>
        <w:tc>
          <w:tcPr>
            <w:tcW w:w="354" w:type="dxa"/>
            <w:tcBorders>
              <w:top w:val="nil"/>
              <w:left w:val="nil"/>
              <w:bottom w:val="nil"/>
              <w:right w:val="nil"/>
            </w:tcBorders>
            <w:shd w:val="clear" w:color="auto" w:fill="auto"/>
            <w:noWrap/>
            <w:vAlign w:val="bottom"/>
            <w:hideMark/>
          </w:tcPr>
          <w:p w14:paraId="4A24A02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95"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A21E67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97" w:author="Peto" w:date="2018-06-14T07:18:00Z">
                  <w:rPr>
                    <w:rFonts w:ascii="Arial" w:hAnsi="Arial" w:cs="Arial"/>
                    <w:color w:val="000000"/>
                    <w:sz w:val="16"/>
                    <w:szCs w:val="16"/>
                  </w:rPr>
                </w:rPrChange>
              </w:rPr>
              <w:t>0.62</w:t>
            </w:r>
          </w:p>
        </w:tc>
        <w:tc>
          <w:tcPr>
            <w:tcW w:w="612" w:type="dxa"/>
            <w:tcBorders>
              <w:top w:val="nil"/>
              <w:left w:val="nil"/>
              <w:bottom w:val="nil"/>
              <w:right w:val="nil"/>
            </w:tcBorders>
            <w:shd w:val="clear" w:color="auto" w:fill="auto"/>
            <w:noWrap/>
            <w:vAlign w:val="bottom"/>
            <w:hideMark/>
          </w:tcPr>
          <w:p w14:paraId="01944B3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99"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31153AF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00"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1684F1DA" w14:textId="77777777" w:rsidR="00CE547F" w:rsidRPr="00A82009" w:rsidRDefault="00CE547F" w:rsidP="00452ADC">
            <w:pPr>
              <w:overflowPunct/>
              <w:autoSpaceDE/>
              <w:autoSpaceDN/>
              <w:adjustRightInd/>
              <w:spacing w:line="240" w:lineRule="auto"/>
              <w:textAlignment w:val="auto"/>
              <w:rPr>
                <w:noProof/>
                <w:sz w:val="20"/>
                <w:rPrChange w:id="11601"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053EF36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03" w:author="Peto" w:date="2018-06-14T07:18:00Z">
                  <w:rPr>
                    <w:rFonts w:ascii="Arial" w:hAnsi="Arial" w:cs="Arial"/>
                    <w:color w:val="000000"/>
                    <w:sz w:val="16"/>
                    <w:szCs w:val="16"/>
                  </w:rPr>
                </w:rPrChange>
              </w:rPr>
              <w:t>0.86</w:t>
            </w:r>
          </w:p>
        </w:tc>
        <w:tc>
          <w:tcPr>
            <w:tcW w:w="332" w:type="dxa"/>
            <w:tcBorders>
              <w:top w:val="nil"/>
              <w:left w:val="nil"/>
              <w:bottom w:val="nil"/>
              <w:right w:val="nil"/>
            </w:tcBorders>
            <w:shd w:val="clear" w:color="auto" w:fill="auto"/>
            <w:noWrap/>
            <w:vAlign w:val="bottom"/>
            <w:hideMark/>
          </w:tcPr>
          <w:p w14:paraId="5B0D79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05"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2F05629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07" w:author="Peto" w:date="2018-06-14T07:18:00Z">
                  <w:rPr>
                    <w:rFonts w:ascii="Arial" w:hAnsi="Arial" w:cs="Arial"/>
                    <w:color w:val="000000"/>
                    <w:sz w:val="16"/>
                    <w:szCs w:val="16"/>
                  </w:rPr>
                </w:rPrChange>
              </w:rPr>
              <w:t>0.28</w:t>
            </w:r>
          </w:p>
        </w:tc>
        <w:tc>
          <w:tcPr>
            <w:tcW w:w="633" w:type="dxa"/>
            <w:tcBorders>
              <w:top w:val="nil"/>
              <w:left w:val="nil"/>
              <w:bottom w:val="nil"/>
              <w:right w:val="nil"/>
            </w:tcBorders>
            <w:shd w:val="clear" w:color="auto" w:fill="auto"/>
            <w:noWrap/>
            <w:vAlign w:val="bottom"/>
            <w:hideMark/>
          </w:tcPr>
          <w:p w14:paraId="7CA4A2F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09"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530D6CB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1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11" w:author="Peto" w:date="2018-06-14T07:18:00Z">
                  <w:rPr>
                    <w:rFonts w:ascii="Calibri" w:hAnsi="Calibri" w:cs="Calibri"/>
                    <w:color w:val="000000"/>
                    <w:sz w:val="18"/>
                    <w:szCs w:val="18"/>
                  </w:rPr>
                </w:rPrChange>
              </w:rPr>
              <w:t>15.7</w:t>
            </w:r>
          </w:p>
        </w:tc>
      </w:tr>
      <w:tr w:rsidR="00CE547F" w:rsidRPr="00A82009"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13"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614" w:author="Peto" w:date="2018-06-14T07:18:00Z">
                  <w:rPr>
                    <w:rFonts w:ascii="Calibri" w:hAnsi="Calibri" w:cs="Calibri"/>
                    <w:color w:val="000000"/>
                    <w:sz w:val="16"/>
                    <w:szCs w:val="16"/>
                    <w:vertAlign w:val="subscript"/>
                  </w:rPr>
                </w:rPrChange>
              </w:rPr>
              <w:t>3-15</w:t>
            </w:r>
          </w:p>
        </w:tc>
        <w:tc>
          <w:tcPr>
            <w:tcW w:w="903" w:type="dxa"/>
            <w:tcBorders>
              <w:top w:val="nil"/>
              <w:left w:val="nil"/>
              <w:bottom w:val="nil"/>
              <w:right w:val="nil"/>
            </w:tcBorders>
            <w:shd w:val="clear" w:color="auto" w:fill="auto"/>
            <w:noWrap/>
            <w:vAlign w:val="bottom"/>
            <w:hideMark/>
          </w:tcPr>
          <w:p w14:paraId="1F40D5A2"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1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16" w:author="Peto" w:date="2018-06-14T07:18:00Z">
                  <w:rPr>
                    <w:rFonts w:ascii="Arial" w:hAnsi="Arial" w:cs="Arial"/>
                    <w:color w:val="000000"/>
                    <w:sz w:val="16"/>
                    <w:szCs w:val="16"/>
                  </w:rPr>
                </w:rPrChange>
              </w:rPr>
              <w:t>10.87</w:t>
            </w:r>
          </w:p>
        </w:tc>
        <w:tc>
          <w:tcPr>
            <w:tcW w:w="354" w:type="dxa"/>
            <w:tcBorders>
              <w:top w:val="nil"/>
              <w:left w:val="nil"/>
              <w:bottom w:val="nil"/>
              <w:right w:val="nil"/>
            </w:tcBorders>
            <w:shd w:val="clear" w:color="auto" w:fill="auto"/>
            <w:noWrap/>
            <w:vAlign w:val="bottom"/>
            <w:hideMark/>
          </w:tcPr>
          <w:p w14:paraId="1550755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1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18"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4AB1EA5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1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20" w:author="Peto" w:date="2018-06-14T07:18:00Z">
                  <w:rPr>
                    <w:rFonts w:ascii="Arial" w:hAnsi="Arial" w:cs="Arial"/>
                    <w:color w:val="000000"/>
                    <w:sz w:val="16"/>
                    <w:szCs w:val="16"/>
                  </w:rPr>
                </w:rPrChange>
              </w:rPr>
              <w:t>1.81</w:t>
            </w:r>
          </w:p>
        </w:tc>
        <w:tc>
          <w:tcPr>
            <w:tcW w:w="612" w:type="dxa"/>
            <w:tcBorders>
              <w:top w:val="nil"/>
              <w:left w:val="nil"/>
              <w:bottom w:val="nil"/>
              <w:right w:val="nil"/>
            </w:tcBorders>
            <w:shd w:val="clear" w:color="auto" w:fill="auto"/>
            <w:noWrap/>
            <w:vAlign w:val="bottom"/>
            <w:hideMark/>
          </w:tcPr>
          <w:p w14:paraId="2676CDE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2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22"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36C55A9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23"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4C319751" w14:textId="77777777" w:rsidR="00CE547F" w:rsidRPr="00A82009" w:rsidRDefault="00CE547F" w:rsidP="00452ADC">
            <w:pPr>
              <w:overflowPunct/>
              <w:autoSpaceDE/>
              <w:autoSpaceDN/>
              <w:adjustRightInd/>
              <w:spacing w:line="240" w:lineRule="auto"/>
              <w:textAlignment w:val="auto"/>
              <w:rPr>
                <w:noProof/>
                <w:sz w:val="20"/>
                <w:rPrChange w:id="11624"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2586E24F"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2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26" w:author="Peto" w:date="2018-06-14T07:18:00Z">
                  <w:rPr>
                    <w:rFonts w:ascii="Arial" w:hAnsi="Arial" w:cs="Arial"/>
                    <w:color w:val="000000"/>
                    <w:sz w:val="16"/>
                    <w:szCs w:val="16"/>
                  </w:rPr>
                </w:rPrChange>
              </w:rPr>
              <w:t>1.98</w:t>
            </w:r>
          </w:p>
        </w:tc>
        <w:tc>
          <w:tcPr>
            <w:tcW w:w="332" w:type="dxa"/>
            <w:tcBorders>
              <w:top w:val="nil"/>
              <w:left w:val="nil"/>
              <w:bottom w:val="nil"/>
              <w:right w:val="nil"/>
            </w:tcBorders>
            <w:shd w:val="clear" w:color="auto" w:fill="auto"/>
            <w:noWrap/>
            <w:vAlign w:val="bottom"/>
            <w:hideMark/>
          </w:tcPr>
          <w:p w14:paraId="42A4A90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28"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41F5FB9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30" w:author="Peto" w:date="2018-06-14T07:18:00Z">
                  <w:rPr>
                    <w:rFonts w:ascii="Arial" w:hAnsi="Arial" w:cs="Arial"/>
                    <w:color w:val="000000"/>
                    <w:sz w:val="16"/>
                    <w:szCs w:val="16"/>
                  </w:rPr>
                </w:rPrChange>
              </w:rPr>
              <w:t>0.88</w:t>
            </w:r>
          </w:p>
        </w:tc>
        <w:tc>
          <w:tcPr>
            <w:tcW w:w="633" w:type="dxa"/>
            <w:tcBorders>
              <w:top w:val="nil"/>
              <w:left w:val="nil"/>
              <w:bottom w:val="nil"/>
              <w:right w:val="nil"/>
            </w:tcBorders>
            <w:shd w:val="clear" w:color="auto" w:fill="auto"/>
            <w:noWrap/>
            <w:vAlign w:val="bottom"/>
            <w:hideMark/>
          </w:tcPr>
          <w:p w14:paraId="14C2901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32"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071EF5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34" w:author="Peto" w:date="2018-06-14T07:18:00Z">
                  <w:rPr>
                    <w:rFonts w:ascii="Calibri" w:hAnsi="Calibri" w:cs="Calibri"/>
                    <w:color w:val="000000"/>
                    <w:sz w:val="18"/>
                    <w:szCs w:val="18"/>
                  </w:rPr>
                </w:rPrChange>
              </w:rPr>
              <w:t>18.2</w:t>
            </w:r>
          </w:p>
        </w:tc>
      </w:tr>
      <w:tr w:rsidR="00CE547F" w:rsidRPr="00A82009"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3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36"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637" w:author="Peto" w:date="2018-06-14T07:18:00Z">
                  <w:rPr>
                    <w:rFonts w:ascii="Calibri" w:hAnsi="Calibri" w:cs="Calibri"/>
                    <w:color w:val="000000"/>
                    <w:sz w:val="16"/>
                    <w:szCs w:val="16"/>
                    <w:vertAlign w:val="subscript"/>
                  </w:rPr>
                </w:rPrChange>
              </w:rPr>
              <w:t>13-15</w:t>
            </w:r>
          </w:p>
        </w:tc>
        <w:tc>
          <w:tcPr>
            <w:tcW w:w="903" w:type="dxa"/>
            <w:tcBorders>
              <w:top w:val="nil"/>
              <w:left w:val="nil"/>
              <w:bottom w:val="nil"/>
              <w:right w:val="nil"/>
            </w:tcBorders>
            <w:shd w:val="clear" w:color="auto" w:fill="auto"/>
            <w:noWrap/>
            <w:vAlign w:val="bottom"/>
            <w:hideMark/>
          </w:tcPr>
          <w:p w14:paraId="5AF16AA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3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39" w:author="Peto" w:date="2018-06-14T07:18:00Z">
                  <w:rPr>
                    <w:rFonts w:ascii="Arial" w:hAnsi="Arial" w:cs="Arial"/>
                    <w:color w:val="000000"/>
                    <w:sz w:val="16"/>
                    <w:szCs w:val="16"/>
                  </w:rPr>
                </w:rPrChange>
              </w:rPr>
              <w:t>11.35</w:t>
            </w:r>
          </w:p>
        </w:tc>
        <w:tc>
          <w:tcPr>
            <w:tcW w:w="354" w:type="dxa"/>
            <w:tcBorders>
              <w:top w:val="nil"/>
              <w:left w:val="nil"/>
              <w:bottom w:val="nil"/>
              <w:right w:val="nil"/>
            </w:tcBorders>
            <w:shd w:val="clear" w:color="auto" w:fill="auto"/>
            <w:noWrap/>
            <w:vAlign w:val="bottom"/>
            <w:hideMark/>
          </w:tcPr>
          <w:p w14:paraId="7A96701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41"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85755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43" w:author="Peto" w:date="2018-06-14T07:18:00Z">
                  <w:rPr>
                    <w:rFonts w:ascii="Arial" w:hAnsi="Arial" w:cs="Arial"/>
                    <w:color w:val="000000"/>
                    <w:sz w:val="16"/>
                    <w:szCs w:val="16"/>
                  </w:rPr>
                </w:rPrChange>
              </w:rPr>
              <w:t>4.01</w:t>
            </w:r>
          </w:p>
        </w:tc>
        <w:tc>
          <w:tcPr>
            <w:tcW w:w="612" w:type="dxa"/>
            <w:tcBorders>
              <w:top w:val="nil"/>
              <w:left w:val="nil"/>
              <w:bottom w:val="nil"/>
              <w:right w:val="nil"/>
            </w:tcBorders>
            <w:shd w:val="clear" w:color="auto" w:fill="auto"/>
            <w:noWrap/>
            <w:vAlign w:val="bottom"/>
            <w:hideMark/>
          </w:tcPr>
          <w:p w14:paraId="497B218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4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45"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13C2F1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46"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38C1DA59" w14:textId="77777777" w:rsidR="00CE547F" w:rsidRPr="00A82009" w:rsidRDefault="00CE547F" w:rsidP="00452ADC">
            <w:pPr>
              <w:overflowPunct/>
              <w:autoSpaceDE/>
              <w:autoSpaceDN/>
              <w:adjustRightInd/>
              <w:spacing w:line="240" w:lineRule="auto"/>
              <w:textAlignment w:val="auto"/>
              <w:rPr>
                <w:noProof/>
                <w:sz w:val="20"/>
                <w:rPrChange w:id="11647"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7FE2629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49" w:author="Peto" w:date="2018-06-14T07:18:00Z">
                  <w:rPr>
                    <w:rFonts w:ascii="Arial" w:hAnsi="Arial" w:cs="Arial"/>
                    <w:color w:val="000000"/>
                    <w:sz w:val="16"/>
                    <w:szCs w:val="16"/>
                  </w:rPr>
                </w:rPrChange>
              </w:rPr>
              <w:t>6.36</w:t>
            </w:r>
          </w:p>
        </w:tc>
        <w:tc>
          <w:tcPr>
            <w:tcW w:w="332" w:type="dxa"/>
            <w:tcBorders>
              <w:top w:val="nil"/>
              <w:left w:val="nil"/>
              <w:bottom w:val="nil"/>
              <w:right w:val="nil"/>
            </w:tcBorders>
            <w:shd w:val="clear" w:color="auto" w:fill="auto"/>
            <w:noWrap/>
            <w:vAlign w:val="bottom"/>
            <w:hideMark/>
          </w:tcPr>
          <w:p w14:paraId="2AEE42E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51"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118898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53" w:author="Peto" w:date="2018-06-14T07:18:00Z">
                  <w:rPr>
                    <w:rFonts w:ascii="Arial" w:hAnsi="Arial" w:cs="Arial"/>
                    <w:color w:val="000000"/>
                    <w:sz w:val="16"/>
                    <w:szCs w:val="16"/>
                  </w:rPr>
                </w:rPrChange>
              </w:rPr>
              <w:t>6.44</w:t>
            </w:r>
          </w:p>
        </w:tc>
        <w:tc>
          <w:tcPr>
            <w:tcW w:w="633" w:type="dxa"/>
            <w:tcBorders>
              <w:top w:val="nil"/>
              <w:left w:val="nil"/>
              <w:bottom w:val="nil"/>
              <w:right w:val="nil"/>
            </w:tcBorders>
            <w:shd w:val="clear" w:color="auto" w:fill="auto"/>
            <w:noWrap/>
            <w:vAlign w:val="bottom"/>
            <w:hideMark/>
          </w:tcPr>
          <w:p w14:paraId="405967A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55"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40EB34D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5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57" w:author="Peto" w:date="2018-06-14T07:18:00Z">
                  <w:rPr>
                    <w:rFonts w:ascii="Calibri" w:hAnsi="Calibri" w:cs="Calibri"/>
                    <w:color w:val="000000"/>
                    <w:sz w:val="18"/>
                    <w:szCs w:val="18"/>
                  </w:rPr>
                </w:rPrChange>
              </w:rPr>
              <w:t>56</w:t>
            </w:r>
          </w:p>
        </w:tc>
      </w:tr>
      <w:tr w:rsidR="00CE547F" w:rsidRPr="00A82009"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59"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660" w:author="Peto" w:date="2018-06-14T07:18:00Z">
                  <w:rPr>
                    <w:rFonts w:ascii="Calibri" w:hAnsi="Calibri" w:cs="Calibri"/>
                    <w:color w:val="000000"/>
                    <w:sz w:val="16"/>
                    <w:szCs w:val="16"/>
                    <w:vertAlign w:val="subscript"/>
                  </w:rPr>
                </w:rPrChange>
              </w:rPr>
              <w:t>4-16</w:t>
            </w:r>
          </w:p>
        </w:tc>
        <w:tc>
          <w:tcPr>
            <w:tcW w:w="903" w:type="dxa"/>
            <w:tcBorders>
              <w:top w:val="nil"/>
              <w:left w:val="nil"/>
              <w:bottom w:val="nil"/>
              <w:right w:val="nil"/>
            </w:tcBorders>
            <w:shd w:val="clear" w:color="auto" w:fill="auto"/>
            <w:noWrap/>
            <w:vAlign w:val="bottom"/>
            <w:hideMark/>
          </w:tcPr>
          <w:p w14:paraId="182BDC8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6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62" w:author="Peto" w:date="2018-06-14T07:18:00Z">
                  <w:rPr>
                    <w:rFonts w:ascii="Arial" w:hAnsi="Arial" w:cs="Arial"/>
                    <w:color w:val="000000"/>
                    <w:sz w:val="16"/>
                    <w:szCs w:val="16"/>
                  </w:rPr>
                </w:rPrChange>
              </w:rPr>
              <w:t>11.26</w:t>
            </w:r>
          </w:p>
        </w:tc>
        <w:tc>
          <w:tcPr>
            <w:tcW w:w="354" w:type="dxa"/>
            <w:tcBorders>
              <w:top w:val="nil"/>
              <w:left w:val="nil"/>
              <w:bottom w:val="nil"/>
              <w:right w:val="nil"/>
            </w:tcBorders>
            <w:shd w:val="clear" w:color="auto" w:fill="auto"/>
            <w:noWrap/>
            <w:vAlign w:val="bottom"/>
            <w:hideMark/>
          </w:tcPr>
          <w:p w14:paraId="65B904E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6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64"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05FD2F0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6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66" w:author="Peto" w:date="2018-06-14T07:18:00Z">
                  <w:rPr>
                    <w:rFonts w:ascii="Arial" w:hAnsi="Arial" w:cs="Arial"/>
                    <w:color w:val="000000"/>
                    <w:sz w:val="16"/>
                    <w:szCs w:val="16"/>
                  </w:rPr>
                </w:rPrChange>
              </w:rPr>
              <w:t>2.76</w:t>
            </w:r>
          </w:p>
        </w:tc>
        <w:tc>
          <w:tcPr>
            <w:tcW w:w="612" w:type="dxa"/>
            <w:tcBorders>
              <w:top w:val="nil"/>
              <w:left w:val="nil"/>
              <w:bottom w:val="nil"/>
              <w:right w:val="nil"/>
            </w:tcBorders>
            <w:shd w:val="clear" w:color="auto" w:fill="auto"/>
            <w:noWrap/>
            <w:vAlign w:val="bottom"/>
            <w:hideMark/>
          </w:tcPr>
          <w:p w14:paraId="5D0168E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6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68"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1A22EF9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69"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494F379F" w14:textId="77777777" w:rsidR="00CE547F" w:rsidRPr="00A82009" w:rsidRDefault="00CE547F" w:rsidP="00452ADC">
            <w:pPr>
              <w:overflowPunct/>
              <w:autoSpaceDE/>
              <w:autoSpaceDN/>
              <w:adjustRightInd/>
              <w:spacing w:line="240" w:lineRule="auto"/>
              <w:textAlignment w:val="auto"/>
              <w:rPr>
                <w:noProof/>
                <w:sz w:val="20"/>
                <w:rPrChange w:id="11670"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7F15A394"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72" w:author="Peto" w:date="2018-06-14T07:18:00Z">
                  <w:rPr>
                    <w:rFonts w:ascii="Arial" w:hAnsi="Arial" w:cs="Arial"/>
                    <w:color w:val="000000"/>
                    <w:sz w:val="16"/>
                    <w:szCs w:val="16"/>
                  </w:rPr>
                </w:rPrChange>
              </w:rPr>
              <w:t>2.91</w:t>
            </w:r>
          </w:p>
        </w:tc>
        <w:tc>
          <w:tcPr>
            <w:tcW w:w="332" w:type="dxa"/>
            <w:tcBorders>
              <w:top w:val="nil"/>
              <w:left w:val="nil"/>
              <w:bottom w:val="nil"/>
              <w:right w:val="nil"/>
            </w:tcBorders>
            <w:shd w:val="clear" w:color="auto" w:fill="auto"/>
            <w:noWrap/>
            <w:vAlign w:val="bottom"/>
            <w:hideMark/>
          </w:tcPr>
          <w:p w14:paraId="7C31564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74"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0BC7E93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76" w:author="Peto" w:date="2018-06-14T07:18:00Z">
                  <w:rPr>
                    <w:rFonts w:ascii="Arial" w:hAnsi="Arial" w:cs="Arial"/>
                    <w:color w:val="000000"/>
                    <w:sz w:val="16"/>
                    <w:szCs w:val="16"/>
                  </w:rPr>
                </w:rPrChange>
              </w:rPr>
              <w:t>2.64</w:t>
            </w:r>
          </w:p>
        </w:tc>
        <w:tc>
          <w:tcPr>
            <w:tcW w:w="633" w:type="dxa"/>
            <w:tcBorders>
              <w:top w:val="nil"/>
              <w:left w:val="nil"/>
              <w:bottom w:val="nil"/>
              <w:right w:val="nil"/>
            </w:tcBorders>
            <w:shd w:val="clear" w:color="auto" w:fill="auto"/>
            <w:noWrap/>
            <w:vAlign w:val="bottom"/>
            <w:hideMark/>
          </w:tcPr>
          <w:p w14:paraId="0F49B8F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78"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1A49D67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80" w:author="Peto" w:date="2018-06-14T07:18:00Z">
                  <w:rPr>
                    <w:rFonts w:ascii="Calibri" w:hAnsi="Calibri" w:cs="Calibri"/>
                    <w:color w:val="000000"/>
                    <w:sz w:val="18"/>
                    <w:szCs w:val="18"/>
                  </w:rPr>
                </w:rPrChange>
              </w:rPr>
              <w:t>25.9</w:t>
            </w:r>
          </w:p>
        </w:tc>
      </w:tr>
      <w:tr w:rsidR="00CE547F" w:rsidRPr="00A82009"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82"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683" w:author="Peto" w:date="2018-06-14T07:18:00Z">
                  <w:rPr>
                    <w:rFonts w:ascii="Calibri" w:hAnsi="Calibri" w:cs="Calibri"/>
                    <w:color w:val="000000"/>
                    <w:sz w:val="16"/>
                    <w:szCs w:val="16"/>
                    <w:vertAlign w:val="subscript"/>
                  </w:rPr>
                </w:rPrChange>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85" w:author="Peto" w:date="2018-06-14T07:18:00Z">
                  <w:rPr>
                    <w:rFonts w:ascii="Arial" w:hAnsi="Arial" w:cs="Arial"/>
                    <w:color w:val="000000"/>
                    <w:sz w:val="16"/>
                    <w:szCs w:val="16"/>
                  </w:rPr>
                </w:rPrChange>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8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87" w:author="Peto" w:date="2018-06-14T07:18:00Z">
                  <w:rPr>
                    <w:rFonts w:ascii="Arial" w:hAnsi="Arial" w:cs="Arial"/>
                    <w:color w:val="000000"/>
                    <w:sz w:val="16"/>
                    <w:szCs w:val="16"/>
                  </w:rPr>
                </w:rPrChange>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89" w:author="Peto" w:date="2018-06-14T07:18:00Z">
                  <w:rPr>
                    <w:rFonts w:ascii="Arial" w:hAnsi="Arial" w:cs="Arial"/>
                    <w:color w:val="000000"/>
                    <w:sz w:val="16"/>
                    <w:szCs w:val="16"/>
                  </w:rPr>
                </w:rPrChange>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91" w:author="Peto" w:date="2018-06-14T07:18:00Z">
                  <w:rPr>
                    <w:rFonts w:ascii="Arial" w:hAnsi="Arial" w:cs="Arial"/>
                    <w:color w:val="000000"/>
                    <w:sz w:val="16"/>
                    <w:szCs w:val="16"/>
                  </w:rPr>
                </w:rPrChange>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93" w:author="Peto" w:date="2018-06-14T07:18:00Z">
                  <w:rPr>
                    <w:rFonts w:ascii="Calibri" w:hAnsi="Calibri" w:cs="Calibri"/>
                    <w:color w:val="000000"/>
                    <w:sz w:val="18"/>
                    <w:szCs w:val="18"/>
                  </w:rPr>
                </w:rPrChange>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95" w:author="Peto" w:date="2018-06-14T07:18:00Z">
                  <w:rPr>
                    <w:rFonts w:ascii="Calibri" w:hAnsi="Calibri" w:cs="Calibri"/>
                    <w:color w:val="000000"/>
                    <w:sz w:val="18"/>
                    <w:szCs w:val="18"/>
                  </w:rPr>
                </w:rPrChange>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97" w:author="Peto" w:date="2018-06-14T07:18:00Z">
                  <w:rPr>
                    <w:rFonts w:ascii="Arial" w:hAnsi="Arial" w:cs="Arial"/>
                    <w:color w:val="000000"/>
                    <w:sz w:val="16"/>
                    <w:szCs w:val="16"/>
                  </w:rPr>
                </w:rPrChange>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99" w:author="Peto" w:date="2018-06-14T07:18:00Z">
                  <w:rPr>
                    <w:rFonts w:ascii="Arial" w:hAnsi="Arial" w:cs="Arial"/>
                    <w:color w:val="000000"/>
                    <w:sz w:val="16"/>
                    <w:szCs w:val="16"/>
                  </w:rPr>
                </w:rPrChange>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01" w:author="Peto" w:date="2018-06-14T07:18:00Z">
                  <w:rPr>
                    <w:rFonts w:ascii="Arial" w:hAnsi="Arial" w:cs="Arial"/>
                    <w:color w:val="000000"/>
                    <w:sz w:val="16"/>
                    <w:szCs w:val="16"/>
                  </w:rPr>
                </w:rPrChange>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03" w:author="Peto" w:date="2018-06-14T07:18:00Z">
                  <w:rPr>
                    <w:rFonts w:ascii="Arial" w:hAnsi="Arial" w:cs="Arial"/>
                    <w:color w:val="000000"/>
                    <w:sz w:val="16"/>
                    <w:szCs w:val="16"/>
                  </w:rPr>
                </w:rPrChange>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05" w:author="Peto" w:date="2018-06-14T07:18:00Z">
                  <w:rPr>
                    <w:rFonts w:ascii="Calibri" w:hAnsi="Calibri" w:cs="Calibri"/>
                    <w:color w:val="000000"/>
                    <w:sz w:val="18"/>
                    <w:szCs w:val="18"/>
                  </w:rPr>
                </w:rPrChange>
              </w:rPr>
              <w:t>90</w:t>
            </w:r>
          </w:p>
        </w:tc>
      </w:tr>
      <w:tr w:rsidR="00CE547F" w:rsidRPr="00A82009"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07" w:author="Peto" w:date="2018-06-14T07:18:00Z">
                  <w:rPr>
                    <w:rFonts w:ascii="Arial" w:hAnsi="Arial" w:cs="Arial"/>
                    <w:color w:val="000000"/>
                    <w:sz w:val="16"/>
                    <w:szCs w:val="16"/>
                  </w:rPr>
                </w:rPrChange>
              </w:rPr>
              <w:t>SBP</w:t>
            </w:r>
          </w:p>
        </w:tc>
        <w:tc>
          <w:tcPr>
            <w:tcW w:w="903" w:type="dxa"/>
            <w:tcBorders>
              <w:top w:val="nil"/>
              <w:left w:val="nil"/>
              <w:bottom w:val="nil"/>
              <w:right w:val="nil"/>
            </w:tcBorders>
            <w:shd w:val="clear" w:color="auto" w:fill="auto"/>
            <w:noWrap/>
            <w:vAlign w:val="bottom"/>
            <w:hideMark/>
          </w:tcPr>
          <w:p w14:paraId="63F18EAF"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09" w:author="Peto" w:date="2018-06-14T07:18:00Z">
                  <w:rPr>
                    <w:rFonts w:ascii="Arial" w:hAnsi="Arial" w:cs="Arial"/>
                    <w:color w:val="000000"/>
                    <w:sz w:val="16"/>
                    <w:szCs w:val="16"/>
                  </w:rPr>
                </w:rPrChange>
              </w:rPr>
              <w:t>135.84</w:t>
            </w:r>
          </w:p>
        </w:tc>
        <w:tc>
          <w:tcPr>
            <w:tcW w:w="354" w:type="dxa"/>
            <w:tcBorders>
              <w:top w:val="nil"/>
              <w:left w:val="nil"/>
              <w:bottom w:val="nil"/>
              <w:right w:val="nil"/>
            </w:tcBorders>
            <w:shd w:val="clear" w:color="auto" w:fill="auto"/>
            <w:noWrap/>
            <w:vAlign w:val="bottom"/>
            <w:hideMark/>
          </w:tcPr>
          <w:p w14:paraId="44FBB7E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11"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07C9E03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13" w:author="Peto" w:date="2018-06-14T07:18:00Z">
                  <w:rPr>
                    <w:rFonts w:ascii="Arial" w:hAnsi="Arial" w:cs="Arial"/>
                    <w:color w:val="000000"/>
                    <w:sz w:val="16"/>
                    <w:szCs w:val="16"/>
                  </w:rPr>
                </w:rPrChange>
              </w:rPr>
              <w:t>33.60</w:t>
            </w:r>
          </w:p>
        </w:tc>
        <w:tc>
          <w:tcPr>
            <w:tcW w:w="612" w:type="dxa"/>
            <w:tcBorders>
              <w:top w:val="nil"/>
              <w:left w:val="nil"/>
              <w:bottom w:val="nil"/>
              <w:right w:val="nil"/>
            </w:tcBorders>
            <w:shd w:val="clear" w:color="auto" w:fill="auto"/>
            <w:noWrap/>
            <w:vAlign w:val="bottom"/>
            <w:hideMark/>
          </w:tcPr>
          <w:p w14:paraId="66ABA7F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15"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6258D1C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16"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0475A275" w14:textId="77777777" w:rsidR="00CE547F" w:rsidRPr="00A82009" w:rsidRDefault="00CE547F" w:rsidP="00452ADC">
            <w:pPr>
              <w:overflowPunct/>
              <w:autoSpaceDE/>
              <w:autoSpaceDN/>
              <w:adjustRightInd/>
              <w:spacing w:line="240" w:lineRule="auto"/>
              <w:textAlignment w:val="auto"/>
              <w:rPr>
                <w:noProof/>
                <w:sz w:val="20"/>
                <w:rPrChange w:id="11717"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2FE61515"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19" w:author="Peto" w:date="2018-06-14T07:18:00Z">
                  <w:rPr>
                    <w:rFonts w:ascii="Arial" w:hAnsi="Arial" w:cs="Arial"/>
                    <w:color w:val="000000"/>
                    <w:sz w:val="16"/>
                    <w:szCs w:val="16"/>
                  </w:rPr>
                </w:rPrChange>
              </w:rPr>
              <w:t>5.97</w:t>
            </w:r>
          </w:p>
        </w:tc>
        <w:tc>
          <w:tcPr>
            <w:tcW w:w="332" w:type="dxa"/>
            <w:tcBorders>
              <w:top w:val="nil"/>
              <w:left w:val="nil"/>
              <w:bottom w:val="nil"/>
              <w:right w:val="nil"/>
            </w:tcBorders>
            <w:shd w:val="clear" w:color="auto" w:fill="auto"/>
            <w:noWrap/>
            <w:vAlign w:val="bottom"/>
            <w:hideMark/>
          </w:tcPr>
          <w:p w14:paraId="28C3916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21"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71AE274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23" w:author="Peto" w:date="2018-06-14T07:18:00Z">
                  <w:rPr>
                    <w:rFonts w:ascii="Arial" w:hAnsi="Arial" w:cs="Arial"/>
                    <w:color w:val="000000"/>
                    <w:sz w:val="16"/>
                    <w:szCs w:val="16"/>
                  </w:rPr>
                </w:rPrChange>
              </w:rPr>
              <w:t>2.15</w:t>
            </w:r>
          </w:p>
        </w:tc>
        <w:tc>
          <w:tcPr>
            <w:tcW w:w="633" w:type="dxa"/>
            <w:tcBorders>
              <w:top w:val="nil"/>
              <w:left w:val="nil"/>
              <w:bottom w:val="nil"/>
              <w:right w:val="nil"/>
            </w:tcBorders>
            <w:shd w:val="clear" w:color="auto" w:fill="auto"/>
            <w:noWrap/>
            <w:vAlign w:val="bottom"/>
            <w:hideMark/>
          </w:tcPr>
          <w:p w14:paraId="4124FF1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2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25"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435A253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2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27" w:author="Peto" w:date="2018-06-14T07:18:00Z">
                  <w:rPr>
                    <w:rFonts w:ascii="Calibri" w:hAnsi="Calibri" w:cs="Calibri"/>
                    <w:color w:val="000000"/>
                    <w:sz w:val="18"/>
                    <w:szCs w:val="18"/>
                  </w:rPr>
                </w:rPrChange>
              </w:rPr>
              <w:t>4.4</w:t>
            </w:r>
          </w:p>
        </w:tc>
      </w:tr>
      <w:tr w:rsidR="00CE547F" w:rsidRPr="00A82009"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2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29" w:author="Peto" w:date="2018-06-14T07:18:00Z">
                  <w:rPr>
                    <w:rFonts w:ascii="Arial" w:hAnsi="Arial" w:cs="Arial"/>
                    <w:color w:val="000000"/>
                    <w:sz w:val="16"/>
                    <w:szCs w:val="16"/>
                  </w:rPr>
                </w:rPrChange>
              </w:rPr>
              <w:t>DBP</w:t>
            </w:r>
          </w:p>
        </w:tc>
        <w:tc>
          <w:tcPr>
            <w:tcW w:w="903" w:type="dxa"/>
            <w:tcBorders>
              <w:top w:val="nil"/>
              <w:left w:val="nil"/>
              <w:bottom w:val="nil"/>
              <w:right w:val="nil"/>
            </w:tcBorders>
            <w:shd w:val="clear" w:color="auto" w:fill="auto"/>
            <w:noWrap/>
            <w:vAlign w:val="bottom"/>
            <w:hideMark/>
          </w:tcPr>
          <w:p w14:paraId="745C54F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3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31" w:author="Peto" w:date="2018-06-14T07:18:00Z">
                  <w:rPr>
                    <w:rFonts w:ascii="Arial" w:hAnsi="Arial" w:cs="Arial"/>
                    <w:color w:val="000000"/>
                    <w:sz w:val="16"/>
                    <w:szCs w:val="16"/>
                  </w:rPr>
                </w:rPrChange>
              </w:rPr>
              <w:t>73.40</w:t>
            </w:r>
          </w:p>
        </w:tc>
        <w:tc>
          <w:tcPr>
            <w:tcW w:w="354" w:type="dxa"/>
            <w:tcBorders>
              <w:top w:val="nil"/>
              <w:left w:val="nil"/>
              <w:bottom w:val="nil"/>
              <w:right w:val="nil"/>
            </w:tcBorders>
            <w:shd w:val="clear" w:color="auto" w:fill="auto"/>
            <w:noWrap/>
            <w:vAlign w:val="bottom"/>
            <w:hideMark/>
          </w:tcPr>
          <w:p w14:paraId="153579A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3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33"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3F88CC5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35" w:author="Peto" w:date="2018-06-14T07:18:00Z">
                  <w:rPr>
                    <w:rFonts w:ascii="Arial" w:hAnsi="Arial" w:cs="Arial"/>
                    <w:color w:val="000000"/>
                    <w:sz w:val="16"/>
                    <w:szCs w:val="16"/>
                  </w:rPr>
                </w:rPrChange>
              </w:rPr>
              <w:t>22.46</w:t>
            </w:r>
          </w:p>
        </w:tc>
        <w:tc>
          <w:tcPr>
            <w:tcW w:w="612" w:type="dxa"/>
            <w:tcBorders>
              <w:top w:val="nil"/>
              <w:left w:val="nil"/>
              <w:bottom w:val="nil"/>
              <w:right w:val="nil"/>
            </w:tcBorders>
            <w:shd w:val="clear" w:color="auto" w:fill="auto"/>
            <w:noWrap/>
            <w:vAlign w:val="bottom"/>
            <w:hideMark/>
          </w:tcPr>
          <w:p w14:paraId="7E14FDA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3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37"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0654B34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38"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7A6EBE79" w14:textId="77777777" w:rsidR="00CE547F" w:rsidRPr="00A82009" w:rsidRDefault="00CE547F" w:rsidP="00452ADC">
            <w:pPr>
              <w:overflowPunct/>
              <w:autoSpaceDE/>
              <w:autoSpaceDN/>
              <w:adjustRightInd/>
              <w:spacing w:line="240" w:lineRule="auto"/>
              <w:textAlignment w:val="auto"/>
              <w:rPr>
                <w:noProof/>
                <w:sz w:val="20"/>
                <w:rPrChange w:id="11739"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058E28B0"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41" w:author="Peto" w:date="2018-06-14T07:18:00Z">
                  <w:rPr>
                    <w:rFonts w:ascii="Arial" w:hAnsi="Arial" w:cs="Arial"/>
                    <w:color w:val="000000"/>
                    <w:sz w:val="16"/>
                    <w:szCs w:val="16"/>
                  </w:rPr>
                </w:rPrChange>
              </w:rPr>
              <w:t>3.50</w:t>
            </w:r>
          </w:p>
        </w:tc>
        <w:tc>
          <w:tcPr>
            <w:tcW w:w="332" w:type="dxa"/>
            <w:tcBorders>
              <w:top w:val="nil"/>
              <w:left w:val="nil"/>
              <w:bottom w:val="nil"/>
              <w:right w:val="nil"/>
            </w:tcBorders>
            <w:shd w:val="clear" w:color="auto" w:fill="auto"/>
            <w:noWrap/>
            <w:vAlign w:val="bottom"/>
            <w:hideMark/>
          </w:tcPr>
          <w:p w14:paraId="39BB9DD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43"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6DA1FF0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4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45" w:author="Peto" w:date="2018-06-14T07:18:00Z">
                  <w:rPr>
                    <w:rFonts w:ascii="Arial" w:hAnsi="Arial" w:cs="Arial"/>
                    <w:color w:val="000000"/>
                    <w:sz w:val="16"/>
                    <w:szCs w:val="16"/>
                  </w:rPr>
                </w:rPrChange>
              </w:rPr>
              <w:t>1.20</w:t>
            </w:r>
          </w:p>
        </w:tc>
        <w:tc>
          <w:tcPr>
            <w:tcW w:w="633" w:type="dxa"/>
            <w:tcBorders>
              <w:top w:val="nil"/>
              <w:left w:val="nil"/>
              <w:bottom w:val="nil"/>
              <w:right w:val="nil"/>
            </w:tcBorders>
            <w:shd w:val="clear" w:color="auto" w:fill="auto"/>
            <w:noWrap/>
            <w:vAlign w:val="bottom"/>
            <w:hideMark/>
          </w:tcPr>
          <w:p w14:paraId="7AC2119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47"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022A1B3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49" w:author="Peto" w:date="2018-06-14T07:18:00Z">
                  <w:rPr>
                    <w:rFonts w:ascii="Calibri" w:hAnsi="Calibri" w:cs="Calibri"/>
                    <w:color w:val="000000"/>
                    <w:sz w:val="18"/>
                    <w:szCs w:val="18"/>
                  </w:rPr>
                </w:rPrChange>
              </w:rPr>
              <w:t>4.77</w:t>
            </w:r>
          </w:p>
        </w:tc>
      </w:tr>
      <w:tr w:rsidR="00CE547F" w:rsidRPr="00A82009"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51" w:author="Peto" w:date="2018-06-14T07:18:00Z">
                  <w:rPr>
                    <w:rFonts w:ascii="Arial" w:hAnsi="Arial" w:cs="Arial"/>
                    <w:color w:val="000000"/>
                    <w:sz w:val="16"/>
                    <w:szCs w:val="16"/>
                  </w:rPr>
                </w:rPrChange>
              </w:rPr>
              <w:t>PP</w:t>
            </w:r>
          </w:p>
        </w:tc>
        <w:tc>
          <w:tcPr>
            <w:tcW w:w="903" w:type="dxa"/>
            <w:tcBorders>
              <w:top w:val="nil"/>
              <w:left w:val="nil"/>
              <w:bottom w:val="nil"/>
              <w:right w:val="nil"/>
            </w:tcBorders>
            <w:shd w:val="clear" w:color="auto" w:fill="auto"/>
            <w:noWrap/>
            <w:vAlign w:val="bottom"/>
            <w:hideMark/>
          </w:tcPr>
          <w:p w14:paraId="47A82BA3"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53" w:author="Peto" w:date="2018-06-14T07:18:00Z">
                  <w:rPr>
                    <w:rFonts w:ascii="Arial" w:hAnsi="Arial" w:cs="Arial"/>
                    <w:color w:val="000000"/>
                    <w:sz w:val="16"/>
                    <w:szCs w:val="16"/>
                  </w:rPr>
                </w:rPrChange>
              </w:rPr>
              <w:t>62.44</w:t>
            </w:r>
          </w:p>
        </w:tc>
        <w:tc>
          <w:tcPr>
            <w:tcW w:w="354" w:type="dxa"/>
            <w:tcBorders>
              <w:top w:val="nil"/>
              <w:left w:val="nil"/>
              <w:bottom w:val="nil"/>
              <w:right w:val="nil"/>
            </w:tcBorders>
            <w:shd w:val="clear" w:color="auto" w:fill="auto"/>
            <w:noWrap/>
            <w:vAlign w:val="bottom"/>
            <w:hideMark/>
          </w:tcPr>
          <w:p w14:paraId="199EE08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55"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F17C25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57" w:author="Peto" w:date="2018-06-14T07:18:00Z">
                  <w:rPr>
                    <w:rFonts w:ascii="Arial" w:hAnsi="Arial" w:cs="Arial"/>
                    <w:color w:val="000000"/>
                    <w:sz w:val="16"/>
                    <w:szCs w:val="16"/>
                  </w:rPr>
                </w:rPrChange>
              </w:rPr>
              <w:t>15.36</w:t>
            </w:r>
          </w:p>
        </w:tc>
        <w:tc>
          <w:tcPr>
            <w:tcW w:w="612" w:type="dxa"/>
            <w:tcBorders>
              <w:top w:val="nil"/>
              <w:left w:val="nil"/>
              <w:bottom w:val="nil"/>
              <w:right w:val="nil"/>
            </w:tcBorders>
            <w:shd w:val="clear" w:color="auto" w:fill="auto"/>
            <w:noWrap/>
            <w:vAlign w:val="bottom"/>
            <w:hideMark/>
          </w:tcPr>
          <w:p w14:paraId="4D86E7F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58"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759"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1760"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4B7D7A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761"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762"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32A44AC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63"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1764" w:author="Peto" w:date="2018-06-14T07:18:00Z">
                  <w:rPr>
                    <w:rFonts w:ascii="Arial" w:hAnsi="Arial" w:cs="Arial"/>
                    <w:color w:val="000000"/>
                    <w:sz w:val="16"/>
                    <w:szCs w:val="16"/>
                  </w:rPr>
                </w:rPrChange>
              </w:rPr>
              <w:t>3.90</w:t>
            </w:r>
          </w:p>
        </w:tc>
        <w:tc>
          <w:tcPr>
            <w:tcW w:w="332" w:type="dxa"/>
            <w:tcBorders>
              <w:top w:val="nil"/>
              <w:left w:val="nil"/>
              <w:bottom w:val="nil"/>
              <w:right w:val="nil"/>
            </w:tcBorders>
            <w:shd w:val="clear" w:color="auto" w:fill="auto"/>
            <w:noWrap/>
            <w:vAlign w:val="bottom"/>
            <w:hideMark/>
          </w:tcPr>
          <w:p w14:paraId="63D5A46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65"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lang w:val="cs-CZ"/>
                <w:rPrChange w:id="11766"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lang w:val="cs-CZ"/>
                <w:rPrChange w:id="11767"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lang w:val="cs-CZ"/>
                <w:rPrChange w:id="11768"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lang w:val="cs-CZ"/>
                <w:rPrChange w:id="11769"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1770"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1610399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72" w:author="Peto" w:date="2018-06-14T07:18:00Z">
                  <w:rPr>
                    <w:rFonts w:ascii="Arial" w:hAnsi="Arial" w:cs="Arial"/>
                    <w:color w:val="000000"/>
                    <w:sz w:val="16"/>
                    <w:szCs w:val="16"/>
                  </w:rPr>
                </w:rPrChange>
              </w:rPr>
              <w:t>1.30</w:t>
            </w:r>
          </w:p>
        </w:tc>
        <w:tc>
          <w:tcPr>
            <w:tcW w:w="633" w:type="dxa"/>
            <w:tcBorders>
              <w:top w:val="nil"/>
              <w:left w:val="nil"/>
              <w:bottom w:val="nil"/>
              <w:right w:val="nil"/>
            </w:tcBorders>
            <w:shd w:val="clear" w:color="auto" w:fill="auto"/>
            <w:noWrap/>
            <w:vAlign w:val="bottom"/>
            <w:hideMark/>
          </w:tcPr>
          <w:p w14:paraId="077F191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74"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31F29E7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7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76" w:author="Peto" w:date="2018-06-14T07:18:00Z">
                  <w:rPr>
                    <w:rFonts w:ascii="Calibri" w:hAnsi="Calibri" w:cs="Calibri"/>
                    <w:color w:val="000000"/>
                    <w:sz w:val="18"/>
                    <w:szCs w:val="18"/>
                  </w:rPr>
                </w:rPrChange>
              </w:rPr>
              <w:t>6.24</w:t>
            </w:r>
          </w:p>
        </w:tc>
      </w:tr>
      <w:tr w:rsidR="00CE547F" w:rsidRPr="00A82009"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78" w:author="Peto" w:date="2018-06-14T07:18:00Z">
                  <w:rPr>
                    <w:rFonts w:ascii="Arial" w:hAnsi="Arial" w:cs="Arial"/>
                    <w:color w:val="000000"/>
                    <w:sz w:val="16"/>
                    <w:szCs w:val="16"/>
                  </w:rPr>
                </w:rPrChange>
              </w:rPr>
              <w:t>MBP</w:t>
            </w:r>
          </w:p>
        </w:tc>
        <w:tc>
          <w:tcPr>
            <w:tcW w:w="903" w:type="dxa"/>
            <w:tcBorders>
              <w:top w:val="nil"/>
              <w:left w:val="nil"/>
              <w:bottom w:val="nil"/>
              <w:right w:val="nil"/>
            </w:tcBorders>
            <w:shd w:val="clear" w:color="auto" w:fill="auto"/>
            <w:noWrap/>
            <w:vAlign w:val="bottom"/>
            <w:hideMark/>
          </w:tcPr>
          <w:p w14:paraId="29E6777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80" w:author="Peto" w:date="2018-06-14T07:18:00Z">
                  <w:rPr>
                    <w:rFonts w:ascii="Arial" w:hAnsi="Arial" w:cs="Arial"/>
                    <w:color w:val="000000"/>
                    <w:sz w:val="16"/>
                    <w:szCs w:val="16"/>
                  </w:rPr>
                </w:rPrChange>
              </w:rPr>
              <w:t>94.21</w:t>
            </w:r>
          </w:p>
        </w:tc>
        <w:tc>
          <w:tcPr>
            <w:tcW w:w="354" w:type="dxa"/>
            <w:tcBorders>
              <w:top w:val="nil"/>
              <w:left w:val="nil"/>
              <w:bottom w:val="nil"/>
              <w:right w:val="nil"/>
            </w:tcBorders>
            <w:shd w:val="clear" w:color="auto" w:fill="auto"/>
            <w:noWrap/>
            <w:vAlign w:val="bottom"/>
            <w:hideMark/>
          </w:tcPr>
          <w:p w14:paraId="0980F25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82"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32DE71C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84" w:author="Peto" w:date="2018-06-14T07:18:00Z">
                  <w:rPr>
                    <w:rFonts w:ascii="Arial" w:hAnsi="Arial" w:cs="Arial"/>
                    <w:color w:val="000000"/>
                    <w:sz w:val="16"/>
                    <w:szCs w:val="16"/>
                  </w:rPr>
                </w:rPrChange>
              </w:rPr>
              <w:t>25.70</w:t>
            </w:r>
          </w:p>
        </w:tc>
        <w:tc>
          <w:tcPr>
            <w:tcW w:w="612" w:type="dxa"/>
            <w:tcBorders>
              <w:top w:val="nil"/>
              <w:left w:val="nil"/>
              <w:bottom w:val="nil"/>
              <w:right w:val="nil"/>
            </w:tcBorders>
            <w:shd w:val="clear" w:color="auto" w:fill="auto"/>
            <w:noWrap/>
            <w:vAlign w:val="bottom"/>
            <w:hideMark/>
          </w:tcPr>
          <w:p w14:paraId="1ABF247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85"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lang w:val="cs-CZ"/>
                <w:rPrChange w:id="11786"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1787"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31E71F9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788"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789"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4426D6FA"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90"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1791" w:author="Peto" w:date="2018-06-14T07:18:00Z">
                  <w:rPr>
                    <w:rFonts w:ascii="Arial" w:hAnsi="Arial" w:cs="Arial"/>
                    <w:color w:val="000000"/>
                    <w:sz w:val="16"/>
                    <w:szCs w:val="16"/>
                  </w:rPr>
                </w:rPrChange>
              </w:rPr>
              <w:t>4.09</w:t>
            </w:r>
          </w:p>
        </w:tc>
        <w:tc>
          <w:tcPr>
            <w:tcW w:w="332" w:type="dxa"/>
            <w:tcBorders>
              <w:top w:val="nil"/>
              <w:left w:val="nil"/>
              <w:bottom w:val="nil"/>
              <w:right w:val="nil"/>
            </w:tcBorders>
            <w:shd w:val="clear" w:color="auto" w:fill="auto"/>
            <w:noWrap/>
            <w:vAlign w:val="bottom"/>
            <w:hideMark/>
          </w:tcPr>
          <w:p w14:paraId="211205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93"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4B64CB1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95" w:author="Peto" w:date="2018-06-14T07:18:00Z">
                  <w:rPr>
                    <w:rFonts w:ascii="Arial" w:hAnsi="Arial" w:cs="Arial"/>
                    <w:color w:val="000000"/>
                    <w:sz w:val="16"/>
                    <w:szCs w:val="16"/>
                  </w:rPr>
                </w:rPrChange>
              </w:rPr>
              <w:t>1.45</w:t>
            </w:r>
          </w:p>
        </w:tc>
        <w:tc>
          <w:tcPr>
            <w:tcW w:w="633" w:type="dxa"/>
            <w:tcBorders>
              <w:top w:val="nil"/>
              <w:left w:val="nil"/>
              <w:bottom w:val="nil"/>
              <w:right w:val="nil"/>
            </w:tcBorders>
            <w:shd w:val="clear" w:color="auto" w:fill="auto"/>
            <w:noWrap/>
            <w:vAlign w:val="bottom"/>
            <w:hideMark/>
          </w:tcPr>
          <w:p w14:paraId="74D08A1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97"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7F4FB3C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99" w:author="Peto" w:date="2018-06-14T07:18:00Z">
                  <w:rPr>
                    <w:rFonts w:ascii="Calibri" w:hAnsi="Calibri" w:cs="Calibri"/>
                    <w:color w:val="000000"/>
                    <w:sz w:val="18"/>
                    <w:szCs w:val="18"/>
                  </w:rPr>
                </w:rPrChange>
              </w:rPr>
              <w:t>4.34</w:t>
            </w:r>
          </w:p>
        </w:tc>
      </w:tr>
      <w:tr w:rsidR="00CE547F" w:rsidRPr="00A82009"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01" w:author="Peto" w:date="2018-06-14T07:18:00Z">
                  <w:rPr>
                    <w:rFonts w:ascii="Arial" w:hAnsi="Arial" w:cs="Arial"/>
                    <w:color w:val="000000"/>
                    <w:sz w:val="16"/>
                    <w:szCs w:val="16"/>
                  </w:rPr>
                </w:rPrChange>
              </w:rPr>
              <w:t>R-SBP</w:t>
            </w:r>
          </w:p>
        </w:tc>
        <w:tc>
          <w:tcPr>
            <w:tcW w:w="903" w:type="dxa"/>
            <w:tcBorders>
              <w:top w:val="nil"/>
              <w:left w:val="nil"/>
              <w:bottom w:val="nil"/>
              <w:right w:val="nil"/>
            </w:tcBorders>
            <w:shd w:val="clear" w:color="auto" w:fill="auto"/>
            <w:noWrap/>
            <w:vAlign w:val="bottom"/>
            <w:hideMark/>
          </w:tcPr>
          <w:p w14:paraId="3E42937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03" w:author="Peto" w:date="2018-06-14T07:18:00Z">
                  <w:rPr>
                    <w:rFonts w:ascii="Arial" w:hAnsi="Arial" w:cs="Arial"/>
                    <w:color w:val="000000"/>
                    <w:sz w:val="16"/>
                    <w:szCs w:val="16"/>
                  </w:rPr>
                </w:rPrChange>
              </w:rPr>
              <w:t>279.6</w:t>
            </w:r>
          </w:p>
        </w:tc>
        <w:tc>
          <w:tcPr>
            <w:tcW w:w="354" w:type="dxa"/>
            <w:tcBorders>
              <w:top w:val="nil"/>
              <w:left w:val="nil"/>
              <w:bottom w:val="nil"/>
              <w:right w:val="nil"/>
            </w:tcBorders>
            <w:shd w:val="clear" w:color="auto" w:fill="auto"/>
            <w:noWrap/>
            <w:vAlign w:val="bottom"/>
            <w:hideMark/>
          </w:tcPr>
          <w:p w14:paraId="1B202FB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05"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3CD295F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07" w:author="Peto" w:date="2018-06-14T07:18:00Z">
                  <w:rPr>
                    <w:rFonts w:ascii="Arial" w:hAnsi="Arial" w:cs="Arial"/>
                    <w:color w:val="000000"/>
                    <w:sz w:val="16"/>
                    <w:szCs w:val="16"/>
                  </w:rPr>
                </w:rPrChange>
              </w:rPr>
              <w:t>18.1</w:t>
            </w:r>
          </w:p>
        </w:tc>
        <w:tc>
          <w:tcPr>
            <w:tcW w:w="612" w:type="dxa"/>
            <w:tcBorders>
              <w:top w:val="nil"/>
              <w:left w:val="nil"/>
              <w:bottom w:val="nil"/>
              <w:right w:val="nil"/>
            </w:tcBorders>
            <w:shd w:val="clear" w:color="auto" w:fill="auto"/>
            <w:noWrap/>
            <w:vAlign w:val="bottom"/>
            <w:hideMark/>
          </w:tcPr>
          <w:p w14:paraId="75D0A1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08"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809"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1810"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5FD4DF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11"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12"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5524BD69"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13"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1814" w:author="Peto" w:date="2018-06-14T07:18:00Z">
                  <w:rPr>
                    <w:rFonts w:ascii="Arial" w:hAnsi="Arial" w:cs="Arial"/>
                    <w:color w:val="000000"/>
                    <w:sz w:val="16"/>
                    <w:szCs w:val="16"/>
                  </w:rPr>
                </w:rPrChange>
              </w:rPr>
              <w:t>5.4</w:t>
            </w:r>
          </w:p>
        </w:tc>
        <w:tc>
          <w:tcPr>
            <w:tcW w:w="332" w:type="dxa"/>
            <w:tcBorders>
              <w:top w:val="nil"/>
              <w:left w:val="nil"/>
              <w:bottom w:val="nil"/>
              <w:right w:val="nil"/>
            </w:tcBorders>
            <w:shd w:val="clear" w:color="auto" w:fill="auto"/>
            <w:noWrap/>
            <w:vAlign w:val="bottom"/>
            <w:hideMark/>
          </w:tcPr>
          <w:p w14:paraId="7D83589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1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16"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32EB2EF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1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18" w:author="Peto" w:date="2018-06-14T07:18:00Z">
                  <w:rPr>
                    <w:rFonts w:ascii="Arial" w:hAnsi="Arial" w:cs="Arial"/>
                    <w:color w:val="000000"/>
                    <w:sz w:val="16"/>
                    <w:szCs w:val="16"/>
                  </w:rPr>
                </w:rPrChange>
              </w:rPr>
              <w:t>1.6</w:t>
            </w:r>
          </w:p>
        </w:tc>
        <w:tc>
          <w:tcPr>
            <w:tcW w:w="633" w:type="dxa"/>
            <w:tcBorders>
              <w:top w:val="nil"/>
              <w:left w:val="nil"/>
              <w:bottom w:val="nil"/>
              <w:right w:val="nil"/>
            </w:tcBorders>
            <w:shd w:val="clear" w:color="auto" w:fill="auto"/>
            <w:noWrap/>
            <w:vAlign w:val="bottom"/>
            <w:hideMark/>
          </w:tcPr>
          <w:p w14:paraId="0376835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1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20"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74997B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82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822" w:author="Peto" w:date="2018-06-14T07:18:00Z">
                  <w:rPr>
                    <w:rFonts w:ascii="Calibri" w:hAnsi="Calibri" w:cs="Calibri"/>
                    <w:color w:val="000000"/>
                    <w:sz w:val="18"/>
                    <w:szCs w:val="18"/>
                  </w:rPr>
                </w:rPrChange>
              </w:rPr>
              <w:t>1.94</w:t>
            </w:r>
          </w:p>
        </w:tc>
      </w:tr>
      <w:tr w:rsidR="00CE547F" w:rsidRPr="00A82009"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2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24" w:author="Peto" w:date="2018-06-14T07:18:00Z">
                  <w:rPr>
                    <w:rFonts w:ascii="Arial" w:hAnsi="Arial" w:cs="Arial"/>
                    <w:color w:val="000000"/>
                    <w:sz w:val="16"/>
                    <w:szCs w:val="16"/>
                  </w:rPr>
                </w:rPrChange>
              </w:rPr>
              <w:t>R-DBP</w:t>
            </w:r>
          </w:p>
        </w:tc>
        <w:tc>
          <w:tcPr>
            <w:tcW w:w="903" w:type="dxa"/>
            <w:tcBorders>
              <w:top w:val="nil"/>
              <w:left w:val="nil"/>
              <w:bottom w:val="nil"/>
              <w:right w:val="nil"/>
            </w:tcBorders>
            <w:shd w:val="clear" w:color="auto" w:fill="auto"/>
            <w:noWrap/>
            <w:vAlign w:val="bottom"/>
            <w:hideMark/>
          </w:tcPr>
          <w:p w14:paraId="0778838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2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26" w:author="Peto" w:date="2018-06-14T07:18:00Z">
                  <w:rPr>
                    <w:rFonts w:ascii="Arial" w:hAnsi="Arial" w:cs="Arial"/>
                    <w:color w:val="000000"/>
                    <w:sz w:val="16"/>
                    <w:szCs w:val="16"/>
                  </w:rPr>
                </w:rPrChange>
              </w:rPr>
              <w:t>171.3</w:t>
            </w:r>
          </w:p>
        </w:tc>
        <w:tc>
          <w:tcPr>
            <w:tcW w:w="354" w:type="dxa"/>
            <w:tcBorders>
              <w:top w:val="nil"/>
              <w:left w:val="nil"/>
              <w:bottom w:val="nil"/>
              <w:right w:val="nil"/>
            </w:tcBorders>
            <w:shd w:val="clear" w:color="auto" w:fill="auto"/>
            <w:noWrap/>
            <w:vAlign w:val="bottom"/>
            <w:hideMark/>
          </w:tcPr>
          <w:p w14:paraId="355B89A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28"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13BD4FF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30" w:author="Peto" w:date="2018-06-14T07:18:00Z">
                  <w:rPr>
                    <w:rFonts w:ascii="Arial" w:hAnsi="Arial" w:cs="Arial"/>
                    <w:color w:val="000000"/>
                    <w:sz w:val="16"/>
                    <w:szCs w:val="16"/>
                  </w:rPr>
                </w:rPrChange>
              </w:rPr>
              <w:t>15.4</w:t>
            </w:r>
          </w:p>
        </w:tc>
        <w:tc>
          <w:tcPr>
            <w:tcW w:w="612" w:type="dxa"/>
            <w:tcBorders>
              <w:top w:val="nil"/>
              <w:left w:val="nil"/>
              <w:bottom w:val="nil"/>
              <w:right w:val="nil"/>
            </w:tcBorders>
            <w:shd w:val="clear" w:color="auto" w:fill="auto"/>
            <w:noWrap/>
            <w:vAlign w:val="bottom"/>
            <w:hideMark/>
          </w:tcPr>
          <w:p w14:paraId="60B1B7A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31"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lang w:val="cs-CZ"/>
                <w:rPrChange w:id="11832"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lang w:val="cs-CZ"/>
                <w:rPrChange w:id="11833"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lang w:val="cs-CZ"/>
                <w:rPrChange w:id="11834"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1835"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1CE07F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36"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lang w:val="cs-CZ"/>
                <w:rPrChange w:id="11837" w:author="Peto" w:date="2018-06-14T07:18:00Z">
                  <w:rPr>
                    <w:rFonts w:ascii="Calibri" w:hAnsi="Calibri" w:cs="Calibri"/>
                    <w:noProof/>
                    <w:color w:val="000000"/>
                    <w:sz w:val="22"/>
                    <w:szCs w:val="22"/>
                    <w:lang w:val="cs-CZ"/>
                  </w:rPr>
                </w:rPrChange>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38"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2C88A84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39"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lang w:val="cs-CZ"/>
                <w:rPrChange w:id="11840"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1841" w:author="Peto" w:date="2018-06-14T07:18:00Z">
                  <w:rPr>
                    <w:rFonts w:ascii="Arial" w:hAnsi="Arial" w:cs="Arial"/>
                    <w:color w:val="000000"/>
                    <w:sz w:val="16"/>
                    <w:szCs w:val="16"/>
                  </w:rPr>
                </w:rPrChange>
              </w:rPr>
              <w:t>5.2</w:t>
            </w:r>
          </w:p>
        </w:tc>
        <w:tc>
          <w:tcPr>
            <w:tcW w:w="332" w:type="dxa"/>
            <w:tcBorders>
              <w:top w:val="nil"/>
              <w:left w:val="nil"/>
              <w:bottom w:val="nil"/>
              <w:right w:val="nil"/>
            </w:tcBorders>
            <w:shd w:val="clear" w:color="auto" w:fill="auto"/>
            <w:noWrap/>
            <w:vAlign w:val="bottom"/>
            <w:hideMark/>
          </w:tcPr>
          <w:p w14:paraId="11AD3AA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43"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3DB0311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4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45" w:author="Peto" w:date="2018-06-14T07:18:00Z">
                  <w:rPr>
                    <w:rFonts w:ascii="Arial" w:hAnsi="Arial" w:cs="Arial"/>
                    <w:color w:val="000000"/>
                    <w:sz w:val="16"/>
                    <w:szCs w:val="16"/>
                  </w:rPr>
                </w:rPrChange>
              </w:rPr>
              <w:t>1.5</w:t>
            </w:r>
          </w:p>
        </w:tc>
        <w:tc>
          <w:tcPr>
            <w:tcW w:w="633" w:type="dxa"/>
            <w:tcBorders>
              <w:top w:val="nil"/>
              <w:left w:val="nil"/>
              <w:bottom w:val="nil"/>
              <w:right w:val="nil"/>
            </w:tcBorders>
            <w:shd w:val="clear" w:color="auto" w:fill="auto"/>
            <w:noWrap/>
            <w:vAlign w:val="bottom"/>
            <w:hideMark/>
          </w:tcPr>
          <w:p w14:paraId="2B576AE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47"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53AD51A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8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849" w:author="Peto" w:date="2018-06-14T07:18:00Z">
                  <w:rPr>
                    <w:rFonts w:ascii="Calibri" w:hAnsi="Calibri" w:cs="Calibri"/>
                    <w:color w:val="000000"/>
                    <w:sz w:val="18"/>
                    <w:szCs w:val="18"/>
                  </w:rPr>
                </w:rPrChange>
              </w:rPr>
              <w:t>3.02</w:t>
            </w:r>
          </w:p>
        </w:tc>
      </w:tr>
      <w:tr w:rsidR="00CE547F" w:rsidRPr="00A82009"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51" w:author="Peto" w:date="2018-06-14T07:18:00Z">
                  <w:rPr>
                    <w:rFonts w:ascii="Arial" w:hAnsi="Arial" w:cs="Arial"/>
                    <w:color w:val="000000"/>
                    <w:sz w:val="16"/>
                    <w:szCs w:val="16"/>
                  </w:rPr>
                </w:rPrChange>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53" w:author="Peto" w:date="2018-06-14T07:18:00Z">
                  <w:rPr>
                    <w:rFonts w:ascii="Arial" w:hAnsi="Arial" w:cs="Arial"/>
                    <w:color w:val="000000"/>
                    <w:sz w:val="16"/>
                    <w:szCs w:val="16"/>
                  </w:rPr>
                </w:rPrChange>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55" w:author="Peto" w:date="2018-06-14T07:18:00Z">
                  <w:rPr>
                    <w:rFonts w:ascii="Arial" w:hAnsi="Arial" w:cs="Arial"/>
                    <w:color w:val="000000"/>
                    <w:sz w:val="16"/>
                    <w:szCs w:val="16"/>
                  </w:rPr>
                </w:rPrChange>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57" w:author="Peto" w:date="2018-06-14T07:18:00Z">
                  <w:rPr>
                    <w:rFonts w:ascii="Arial" w:hAnsi="Arial" w:cs="Arial"/>
                    <w:color w:val="000000"/>
                    <w:sz w:val="16"/>
                    <w:szCs w:val="16"/>
                  </w:rPr>
                </w:rPrChange>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58"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859"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860"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861"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1862" w:author="Peto" w:date="2018-06-14T07:18:00Z">
                  <w:rPr>
                    <w:rFonts w:ascii="Arial" w:hAnsi="Arial" w:cs="Arial"/>
                    <w:color w:val="000000"/>
                    <w:sz w:val="16"/>
                    <w:szCs w:val="16"/>
                  </w:rPr>
                </w:rPrChange>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63"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lang w:val="cs-CZ"/>
                <w:rPrChange w:id="11864" w:author="Peto" w:date="2018-06-14T07:18:00Z">
                  <w:rPr>
                    <w:rFonts w:ascii="Calibri" w:hAnsi="Calibri" w:cs="Calibri"/>
                    <w:noProof/>
                    <w:color w:val="000000"/>
                    <w:sz w:val="22"/>
                    <w:szCs w:val="22"/>
                    <w:lang w:val="cs-CZ"/>
                  </w:rPr>
                </w:rPrChange>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rPrChange w:id="11865" w:author="Peto" w:date="2018-06-14T07:18:00Z">
                  <w:rPr>
                    <w:rFonts w:ascii="Calibri" w:hAnsi="Calibri" w:cs="Calibri"/>
                    <w:color w:val="000000"/>
                    <w:sz w:val="22"/>
                    <w:szCs w:val="22"/>
                  </w:rPr>
                </w:rPrChange>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6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867" w:author="Peto" w:date="2018-06-14T07:18:00Z">
                  <w:rPr>
                    <w:rFonts w:ascii="Calibri" w:hAnsi="Calibri" w:cs="Calibri"/>
                    <w:color w:val="000000"/>
                    <w:sz w:val="22"/>
                    <w:szCs w:val="22"/>
                  </w:rPr>
                </w:rPrChange>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68"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lang w:val="cs-CZ"/>
                <w:rPrChange w:id="11869"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1870" w:author="Peto" w:date="2018-06-14T07:18:00Z">
                  <w:rPr>
                    <w:rFonts w:ascii="Arial" w:hAnsi="Arial" w:cs="Arial"/>
                    <w:color w:val="000000"/>
                    <w:sz w:val="16"/>
                    <w:szCs w:val="16"/>
                  </w:rPr>
                </w:rPrChange>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72" w:author="Peto" w:date="2018-06-14T07:18:00Z">
                  <w:rPr>
                    <w:rFonts w:ascii="Arial" w:hAnsi="Arial" w:cs="Arial"/>
                    <w:color w:val="000000"/>
                    <w:sz w:val="16"/>
                    <w:szCs w:val="16"/>
                  </w:rPr>
                </w:rPrChange>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74" w:author="Peto" w:date="2018-06-14T07:18:00Z">
                  <w:rPr>
                    <w:rFonts w:ascii="Arial" w:hAnsi="Arial" w:cs="Arial"/>
                    <w:color w:val="000000"/>
                    <w:sz w:val="16"/>
                    <w:szCs w:val="16"/>
                  </w:rPr>
                </w:rPrChange>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76" w:author="Peto" w:date="2018-06-14T07:18:00Z">
                  <w:rPr>
                    <w:rFonts w:ascii="Arial" w:hAnsi="Arial" w:cs="Arial"/>
                    <w:color w:val="000000"/>
                    <w:sz w:val="16"/>
                    <w:szCs w:val="16"/>
                  </w:rPr>
                </w:rPrChange>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87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878" w:author="Peto" w:date="2018-06-14T07:18:00Z">
                  <w:rPr>
                    <w:rFonts w:ascii="Calibri" w:hAnsi="Calibri" w:cs="Calibri"/>
                    <w:color w:val="000000"/>
                    <w:sz w:val="18"/>
                    <w:szCs w:val="18"/>
                  </w:rPr>
                </w:rPrChange>
              </w:rPr>
              <w:t>14.7</w:t>
            </w:r>
          </w:p>
        </w:tc>
      </w:tr>
      <w:tr w:rsidR="00CE547F" w:rsidRPr="00A82009"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80" w:author="Peto" w:date="2018-06-14T07:18:00Z">
                  <w:rPr>
                    <w:rFonts w:ascii="Arial" w:hAnsi="Arial" w:cs="Arial"/>
                    <w:color w:val="000000"/>
                    <w:sz w:val="16"/>
                    <w:szCs w:val="16"/>
                  </w:rPr>
                </w:rPrChange>
              </w:rPr>
              <w:t>R-S2</w:t>
            </w:r>
          </w:p>
        </w:tc>
        <w:tc>
          <w:tcPr>
            <w:tcW w:w="903" w:type="dxa"/>
            <w:tcBorders>
              <w:top w:val="nil"/>
              <w:left w:val="nil"/>
              <w:bottom w:val="nil"/>
              <w:right w:val="nil"/>
            </w:tcBorders>
            <w:shd w:val="clear" w:color="auto" w:fill="auto"/>
            <w:noWrap/>
            <w:vAlign w:val="bottom"/>
            <w:hideMark/>
          </w:tcPr>
          <w:p w14:paraId="1CE35E2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82" w:author="Peto" w:date="2018-06-14T07:18:00Z">
                  <w:rPr>
                    <w:rFonts w:ascii="Arial" w:hAnsi="Arial" w:cs="Arial"/>
                    <w:color w:val="000000"/>
                    <w:sz w:val="16"/>
                    <w:szCs w:val="16"/>
                  </w:rPr>
                </w:rPrChange>
              </w:rPr>
              <w:t>395.8</w:t>
            </w:r>
          </w:p>
        </w:tc>
        <w:tc>
          <w:tcPr>
            <w:tcW w:w="354" w:type="dxa"/>
            <w:tcBorders>
              <w:top w:val="nil"/>
              <w:left w:val="nil"/>
              <w:bottom w:val="nil"/>
              <w:right w:val="nil"/>
            </w:tcBorders>
            <w:shd w:val="clear" w:color="auto" w:fill="auto"/>
            <w:noWrap/>
            <w:vAlign w:val="bottom"/>
            <w:hideMark/>
          </w:tcPr>
          <w:p w14:paraId="599FDBD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84"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64C12FC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8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86" w:author="Peto" w:date="2018-06-14T07:18:00Z">
                  <w:rPr>
                    <w:rFonts w:ascii="Arial" w:hAnsi="Arial" w:cs="Arial"/>
                    <w:color w:val="000000"/>
                    <w:sz w:val="16"/>
                    <w:szCs w:val="16"/>
                  </w:rPr>
                </w:rPrChange>
              </w:rPr>
              <w:t>26.8</w:t>
            </w:r>
          </w:p>
        </w:tc>
        <w:tc>
          <w:tcPr>
            <w:tcW w:w="612" w:type="dxa"/>
            <w:tcBorders>
              <w:top w:val="nil"/>
              <w:left w:val="nil"/>
              <w:bottom w:val="nil"/>
              <w:right w:val="nil"/>
            </w:tcBorders>
            <w:shd w:val="clear" w:color="auto" w:fill="auto"/>
            <w:noWrap/>
            <w:vAlign w:val="bottom"/>
            <w:hideMark/>
          </w:tcPr>
          <w:p w14:paraId="6253B8D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87"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lang w:val="cs-CZ"/>
                <w:rPrChange w:id="11888"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889"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lang w:val="cs-CZ"/>
                <w:rPrChange w:id="11890"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rPrChange w:id="11891"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40E7FDF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92"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lang w:val="cs-CZ"/>
                <w:rPrChange w:id="11893" w:author="Peto" w:date="2018-06-14T07:18:00Z">
                  <w:rPr>
                    <w:rFonts w:ascii="Calibri" w:hAnsi="Calibri" w:cs="Calibri"/>
                    <w:noProof/>
                    <w:color w:val="000000"/>
                    <w:sz w:val="22"/>
                    <w:szCs w:val="22"/>
                    <w:lang w:val="cs-CZ"/>
                  </w:rPr>
                </w:rPrChange>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94"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78B3BB15"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95"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lang w:val="cs-CZ"/>
                <w:rPrChange w:id="11896"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1897" w:author="Peto" w:date="2018-06-14T07:18:00Z">
                  <w:rPr>
                    <w:rFonts w:ascii="Arial" w:hAnsi="Arial" w:cs="Arial"/>
                    <w:color w:val="000000"/>
                    <w:sz w:val="16"/>
                    <w:szCs w:val="16"/>
                  </w:rPr>
                </w:rPrChange>
              </w:rPr>
              <w:t>21.4</w:t>
            </w:r>
          </w:p>
        </w:tc>
        <w:tc>
          <w:tcPr>
            <w:tcW w:w="332" w:type="dxa"/>
            <w:tcBorders>
              <w:top w:val="nil"/>
              <w:left w:val="nil"/>
              <w:bottom w:val="nil"/>
              <w:right w:val="nil"/>
            </w:tcBorders>
            <w:shd w:val="clear" w:color="auto" w:fill="auto"/>
            <w:noWrap/>
            <w:vAlign w:val="bottom"/>
            <w:hideMark/>
          </w:tcPr>
          <w:p w14:paraId="221D085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99"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4ED4F6A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01" w:author="Peto" w:date="2018-06-14T07:18:00Z">
                  <w:rPr>
                    <w:rFonts w:ascii="Arial" w:hAnsi="Arial" w:cs="Arial"/>
                    <w:color w:val="000000"/>
                    <w:sz w:val="16"/>
                    <w:szCs w:val="16"/>
                  </w:rPr>
                </w:rPrChange>
              </w:rPr>
              <w:t>21.2</w:t>
            </w:r>
          </w:p>
        </w:tc>
        <w:tc>
          <w:tcPr>
            <w:tcW w:w="633" w:type="dxa"/>
            <w:tcBorders>
              <w:top w:val="nil"/>
              <w:left w:val="nil"/>
              <w:bottom w:val="nil"/>
              <w:right w:val="nil"/>
            </w:tcBorders>
            <w:shd w:val="clear" w:color="auto" w:fill="auto"/>
            <w:noWrap/>
            <w:vAlign w:val="bottom"/>
            <w:hideMark/>
          </w:tcPr>
          <w:p w14:paraId="5B0715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03"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39CBB9E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9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905" w:author="Peto" w:date="2018-06-14T07:18:00Z">
                  <w:rPr>
                    <w:rFonts w:ascii="Calibri" w:hAnsi="Calibri" w:cs="Calibri"/>
                    <w:color w:val="000000"/>
                    <w:sz w:val="18"/>
                    <w:szCs w:val="18"/>
                  </w:rPr>
                </w:rPrChange>
              </w:rPr>
              <w:t>5.41</w:t>
            </w:r>
          </w:p>
        </w:tc>
      </w:tr>
      <w:tr w:rsidR="00CE547F" w:rsidRPr="00A82009"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07" w:author="Peto" w:date="2018-06-14T07:18:00Z">
                  <w:rPr>
                    <w:rFonts w:ascii="Arial" w:hAnsi="Arial" w:cs="Arial"/>
                    <w:color w:val="000000"/>
                    <w:sz w:val="16"/>
                    <w:szCs w:val="16"/>
                  </w:rPr>
                </w:rPrChange>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9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09" w:author="Peto" w:date="2018-06-14T07:18:00Z">
                  <w:rPr>
                    <w:rFonts w:ascii="Arial" w:hAnsi="Arial" w:cs="Arial"/>
                    <w:color w:val="000000"/>
                    <w:sz w:val="16"/>
                    <w:szCs w:val="16"/>
                  </w:rPr>
                </w:rPrChange>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11" w:author="Peto" w:date="2018-06-14T07:18:00Z">
                  <w:rPr>
                    <w:rFonts w:ascii="Arial" w:hAnsi="Arial" w:cs="Arial"/>
                    <w:color w:val="000000"/>
                    <w:sz w:val="16"/>
                    <w:szCs w:val="16"/>
                  </w:rPr>
                </w:rPrChange>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13" w:author="Peto" w:date="2018-06-14T07:18:00Z">
                  <w:rPr>
                    <w:rFonts w:ascii="Arial" w:hAnsi="Arial" w:cs="Arial"/>
                    <w:color w:val="000000"/>
                    <w:sz w:val="16"/>
                    <w:szCs w:val="16"/>
                  </w:rPr>
                </w:rPrChange>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14"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915"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lang w:val="cs-CZ"/>
                <w:rPrChange w:id="11916"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lang w:val="cs-CZ"/>
                <w:rPrChange w:id="11917"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1918" w:author="Peto" w:date="2018-06-14T07:18:00Z">
                  <w:rPr>
                    <w:rFonts w:ascii="Arial" w:hAnsi="Arial" w:cs="Arial"/>
                    <w:color w:val="000000"/>
                    <w:sz w:val="16"/>
                    <w:szCs w:val="16"/>
                  </w:rPr>
                </w:rPrChange>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919"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Calibri" w:hAnsi="Calibri" w:cs="Calibri"/>
                <w:noProof/>
                <w:color w:val="000000"/>
                <w:sz w:val="22"/>
                <w:szCs w:val="22"/>
                <w:lang w:val="cs-CZ"/>
                <w:rPrChange w:id="11920" w:author="Peto" w:date="2018-06-14T07:18:00Z">
                  <w:rPr>
                    <w:rFonts w:ascii="Calibri" w:hAnsi="Calibri" w:cs="Calibri"/>
                    <w:noProof/>
                    <w:color w:val="000000"/>
                    <w:sz w:val="22"/>
                    <w:szCs w:val="22"/>
                    <w:lang w:val="cs-CZ"/>
                  </w:rPr>
                </w:rPrChange>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Calibri" w:hAnsi="Calibri" w:cs="Calibri"/>
                <w:noProof/>
                <w:color w:val="000000"/>
                <w:sz w:val="22"/>
                <w:szCs w:val="22"/>
                <w:rPrChange w:id="11921" w:author="Peto" w:date="2018-06-14T07:18:00Z">
                  <w:rPr>
                    <w:rFonts w:ascii="Calibri" w:hAnsi="Calibri" w:cs="Calibri"/>
                    <w:color w:val="000000"/>
                    <w:sz w:val="22"/>
                    <w:szCs w:val="22"/>
                  </w:rPr>
                </w:rPrChange>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92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923" w:author="Peto" w:date="2018-06-14T07:18:00Z">
                  <w:rPr>
                    <w:rFonts w:ascii="Calibri" w:hAnsi="Calibri" w:cs="Calibri"/>
                    <w:color w:val="000000"/>
                    <w:sz w:val="22"/>
                    <w:szCs w:val="22"/>
                  </w:rPr>
                </w:rPrChange>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924"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lang w:val="cs-CZ"/>
                <w:rPrChange w:id="11925"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1926" w:author="Peto" w:date="2018-06-14T07:18:00Z">
                  <w:rPr>
                    <w:rFonts w:ascii="Arial" w:hAnsi="Arial" w:cs="Arial"/>
                    <w:color w:val="000000"/>
                    <w:sz w:val="16"/>
                    <w:szCs w:val="16"/>
                  </w:rPr>
                </w:rPrChange>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28" w:author="Peto" w:date="2018-06-14T07:18:00Z">
                  <w:rPr>
                    <w:rFonts w:ascii="Arial" w:hAnsi="Arial" w:cs="Arial"/>
                    <w:color w:val="000000"/>
                    <w:sz w:val="16"/>
                    <w:szCs w:val="16"/>
                  </w:rPr>
                </w:rPrChange>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30" w:author="Peto" w:date="2018-06-14T07:18:00Z">
                  <w:rPr>
                    <w:rFonts w:ascii="Arial" w:hAnsi="Arial" w:cs="Arial"/>
                    <w:color w:val="000000"/>
                    <w:sz w:val="16"/>
                    <w:szCs w:val="16"/>
                  </w:rPr>
                </w:rPrChange>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32" w:author="Peto" w:date="2018-06-14T07:18:00Z">
                  <w:rPr>
                    <w:rFonts w:ascii="Arial" w:hAnsi="Arial" w:cs="Arial"/>
                    <w:color w:val="000000"/>
                    <w:sz w:val="16"/>
                    <w:szCs w:val="16"/>
                  </w:rPr>
                </w:rPrChange>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9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934" w:author="Peto" w:date="2018-06-14T07:18:00Z">
                  <w:rPr>
                    <w:rFonts w:ascii="Calibri" w:hAnsi="Calibri" w:cs="Calibri"/>
                    <w:color w:val="000000"/>
                    <w:sz w:val="18"/>
                    <w:szCs w:val="18"/>
                  </w:rPr>
                </w:rPrChange>
              </w:rPr>
              <w:t>7.2</w:t>
            </w:r>
          </w:p>
        </w:tc>
      </w:tr>
      <w:tr w:rsidR="00CE547F" w:rsidRPr="00A82009"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3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36" w:author="Peto" w:date="2018-06-14T07:18:00Z">
                  <w:rPr>
                    <w:rFonts w:ascii="Arial" w:hAnsi="Arial" w:cs="Arial"/>
                    <w:color w:val="000000"/>
                    <w:sz w:val="16"/>
                    <w:szCs w:val="16"/>
                  </w:rPr>
                </w:rPrChange>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93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38" w:author="Peto" w:date="2018-06-14T07:18:00Z">
                  <w:rPr>
                    <w:rFonts w:ascii="Arial" w:hAnsi="Arial" w:cs="Arial"/>
                    <w:color w:val="000000"/>
                    <w:sz w:val="16"/>
                    <w:szCs w:val="16"/>
                  </w:rPr>
                </w:rPrChange>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40" w:author="Peto" w:date="2018-06-14T07:18:00Z">
                  <w:rPr>
                    <w:rFonts w:ascii="Arial" w:hAnsi="Arial" w:cs="Arial"/>
                    <w:color w:val="000000"/>
                    <w:sz w:val="16"/>
                    <w:szCs w:val="16"/>
                  </w:rPr>
                </w:rPrChange>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42" w:author="Peto" w:date="2018-06-14T07:18:00Z">
                  <w:rPr>
                    <w:rFonts w:ascii="Arial" w:hAnsi="Arial" w:cs="Arial"/>
                    <w:color w:val="000000"/>
                    <w:sz w:val="16"/>
                    <w:szCs w:val="16"/>
                  </w:rPr>
                </w:rPrChange>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43"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944"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lang w:val="cs-CZ"/>
                <w:rPrChange w:id="11945"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946"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rPrChange w:id="11947" w:author="Peto" w:date="2018-06-14T07:18:00Z">
                  <w:rPr>
                    <w:rFonts w:ascii="Arial" w:hAnsi="Arial" w:cs="Arial"/>
                    <w:color w:val="000000"/>
                    <w:sz w:val="16"/>
                    <w:szCs w:val="16"/>
                  </w:rPr>
                </w:rPrChange>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948"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lang w:val="cs-CZ"/>
                <w:rPrChange w:id="11949" w:author="Peto" w:date="2018-06-14T07:18:00Z">
                  <w:rPr>
                    <w:rFonts w:ascii="Calibri" w:hAnsi="Calibri" w:cs="Calibri"/>
                    <w:noProof/>
                    <w:color w:val="000000"/>
                    <w:sz w:val="22"/>
                    <w:szCs w:val="22"/>
                    <w:lang w:val="cs-CZ"/>
                  </w:rPr>
                </w:rPrChange>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rPrChange w:id="11950" w:author="Peto" w:date="2018-06-14T07:18:00Z">
                  <w:rPr>
                    <w:rFonts w:ascii="Calibri" w:hAnsi="Calibri" w:cs="Calibri"/>
                    <w:color w:val="000000"/>
                    <w:sz w:val="22"/>
                    <w:szCs w:val="22"/>
                  </w:rPr>
                </w:rPrChange>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95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952" w:author="Peto" w:date="2018-06-14T07:18:00Z">
                  <w:rPr>
                    <w:rFonts w:ascii="Calibri" w:hAnsi="Calibri" w:cs="Calibri"/>
                    <w:color w:val="000000"/>
                    <w:sz w:val="22"/>
                    <w:szCs w:val="22"/>
                  </w:rPr>
                </w:rPrChange>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953"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lang w:val="cs-CZ"/>
                <w:rPrChange w:id="11954"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1955" w:author="Peto" w:date="2018-06-14T07:18:00Z">
                  <w:rPr>
                    <w:rFonts w:ascii="Arial" w:hAnsi="Arial" w:cs="Arial"/>
                    <w:color w:val="000000"/>
                    <w:sz w:val="16"/>
                    <w:szCs w:val="16"/>
                  </w:rPr>
                </w:rPrChange>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57" w:author="Peto" w:date="2018-06-14T07:18:00Z">
                  <w:rPr>
                    <w:rFonts w:ascii="Arial" w:hAnsi="Arial" w:cs="Arial"/>
                    <w:color w:val="000000"/>
                    <w:sz w:val="16"/>
                    <w:szCs w:val="16"/>
                  </w:rPr>
                </w:rPrChange>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59" w:author="Peto" w:date="2018-06-14T07:18:00Z">
                  <w:rPr>
                    <w:rFonts w:ascii="Arial" w:hAnsi="Arial" w:cs="Arial"/>
                    <w:color w:val="000000"/>
                    <w:sz w:val="16"/>
                    <w:szCs w:val="16"/>
                  </w:rPr>
                </w:rPrChange>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61" w:author="Peto" w:date="2018-06-14T07:18:00Z">
                  <w:rPr>
                    <w:rFonts w:ascii="Arial" w:hAnsi="Arial" w:cs="Arial"/>
                    <w:color w:val="000000"/>
                    <w:sz w:val="16"/>
                    <w:szCs w:val="16"/>
                  </w:rPr>
                </w:rPrChange>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9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963" w:author="Peto" w:date="2018-06-14T07:18:00Z">
                  <w:rPr>
                    <w:rFonts w:ascii="Calibri" w:hAnsi="Calibri" w:cs="Calibri"/>
                    <w:color w:val="000000"/>
                    <w:sz w:val="18"/>
                    <w:szCs w:val="18"/>
                  </w:rPr>
                </w:rPrChange>
              </w:rPr>
              <w:t>9.59</w:t>
            </w:r>
          </w:p>
        </w:tc>
      </w:tr>
    </w:tbl>
    <w:p w14:paraId="2DED8839" w14:textId="77777777" w:rsidR="00CE547F" w:rsidRPr="00A82009" w:rsidRDefault="00CE547F" w:rsidP="00CE547F">
      <w:pPr>
        <w:pStyle w:val="Popis"/>
        <w:spacing w:before="240"/>
        <w:rPr>
          <w:noProof/>
          <w:vanish/>
          <w:lang w:val="sk-SK"/>
          <w:specVanish/>
          <w:rPrChange w:id="11964" w:author="Peto" w:date="2018-06-14T07:18:00Z">
            <w:rPr>
              <w:vanish/>
              <w:lang w:val="sk-SK"/>
              <w:specVanish/>
            </w:rPr>
          </w:rPrChange>
        </w:rPr>
      </w:pPr>
      <w:bookmarkStart w:id="11965" w:name="_Toc509997483"/>
      <w:bookmarkStart w:id="11966" w:name="_Toc510268072"/>
      <w:bookmarkStart w:id="11967" w:name="_Ref509742072"/>
      <w:bookmarkStart w:id="11968" w:name="_Toc513584977"/>
      <w:bookmarkStart w:id="11969" w:name="_Toc516413302"/>
      <w:r w:rsidRPr="00A82009">
        <w:rPr>
          <w:noProof/>
          <w:lang w:val="sk-SK"/>
          <w:rPrChange w:id="11970" w:author="Peto" w:date="2018-06-14T07:18:00Z">
            <w:rPr>
              <w:lang w:val="sk-SK"/>
            </w:rPr>
          </w:rPrChange>
        </w:rPr>
        <w:t xml:space="preserve">Tabuľka </w:t>
      </w:r>
      <w:r w:rsidRPr="00A82009">
        <w:rPr>
          <w:noProof/>
          <w:lang w:val="sk-SK"/>
          <w:rPrChange w:id="11971" w:author="Peto" w:date="2018-06-14T07:18:00Z">
            <w:rPr>
              <w:lang w:val="sk-SK"/>
            </w:rPr>
          </w:rPrChange>
        </w:rPr>
        <w:fldChar w:fldCharType="begin"/>
      </w:r>
      <w:r w:rsidRPr="00A82009">
        <w:rPr>
          <w:noProof/>
          <w:lang w:val="sk-SK"/>
          <w:rPrChange w:id="11972" w:author="Peto" w:date="2018-06-14T07:18:00Z">
            <w:rPr>
              <w:lang w:val="sk-SK"/>
            </w:rPr>
          </w:rPrChange>
        </w:rPr>
        <w:instrText xml:space="preserve"> SEQ Tabuľka \* ARABIC </w:instrText>
      </w:r>
      <w:r w:rsidRPr="00A82009">
        <w:rPr>
          <w:noProof/>
          <w:lang w:val="sk-SK"/>
          <w:rPrChange w:id="11973" w:author="Peto" w:date="2018-06-14T07:18:00Z">
            <w:rPr>
              <w:lang w:val="sk-SK"/>
            </w:rPr>
          </w:rPrChange>
        </w:rPr>
        <w:fldChar w:fldCharType="separate"/>
      </w:r>
      <w:r w:rsidR="00F95B9C" w:rsidRPr="00A82009">
        <w:rPr>
          <w:noProof/>
          <w:lang w:val="sk-SK"/>
        </w:rPr>
        <w:t>14</w:t>
      </w:r>
      <w:bookmarkEnd w:id="11965"/>
      <w:bookmarkEnd w:id="11966"/>
      <w:r w:rsidRPr="00A82009">
        <w:rPr>
          <w:noProof/>
          <w:lang w:val="sk-SK"/>
          <w:rPrChange w:id="11974" w:author="Peto" w:date="2018-06-14T07:18:00Z">
            <w:rPr>
              <w:lang w:val="sk-SK"/>
            </w:rPr>
          </w:rPrChange>
        </w:rPr>
        <w:fldChar w:fldCharType="end"/>
      </w:r>
      <w:bookmarkEnd w:id="11967"/>
      <w:r w:rsidRPr="00A82009">
        <w:rPr>
          <w:noProof/>
          <w:lang w:val="sk-SK"/>
          <w:rPrChange w:id="11975" w:author="Peto" w:date="2018-06-14T07:18:00Z">
            <w:rPr>
              <w:lang w:val="sk-SK"/>
            </w:rPr>
          </w:rPrChange>
        </w:rPr>
        <w:t>: priemerné hodnoty a výchylky hemodynamických parametrov</w:t>
      </w:r>
      <w:bookmarkEnd w:id="11968"/>
      <w:bookmarkEnd w:id="11969"/>
    </w:p>
    <w:p w14:paraId="0C8FB95E" w14:textId="2B1F0393" w:rsidR="00CE547F" w:rsidRPr="00A82009" w:rsidRDefault="00CE547F" w:rsidP="00CE547F">
      <w:pPr>
        <w:pStyle w:val="Popis"/>
        <w:rPr>
          <w:noProof/>
          <w:lang w:val="sk-SK"/>
          <w:rPrChange w:id="11976" w:author="Peto" w:date="2018-06-14T07:18:00Z">
            <w:rPr>
              <w:lang w:val="sk-SK"/>
            </w:rPr>
          </w:rPrChange>
        </w:rPr>
      </w:pPr>
      <w:r w:rsidRPr="00A82009">
        <w:rPr>
          <w:noProof/>
          <w:lang w:val="sk-SK"/>
          <w:rPrChange w:id="11977" w:author="Peto" w:date="2018-06-14T07:18:00Z">
            <w:rPr>
              <w:lang w:val="sk-SK"/>
            </w:rPr>
          </w:rPrChange>
        </w:rPr>
        <w:t xml:space="preserve"> pre 30 </w:t>
      </w:r>
      <w:commentRangeStart w:id="11978"/>
      <w:r w:rsidRPr="00A82009">
        <w:rPr>
          <w:noProof/>
          <w:lang w:val="sk-SK"/>
          <w:rPrChange w:id="11979" w:author="Peto" w:date="2018-06-14T07:18:00Z">
            <w:rPr>
              <w:lang w:val="sk-SK"/>
            </w:rPr>
          </w:rPrChange>
        </w:rPr>
        <w:t>dobrovoľníkov</w:t>
      </w:r>
      <w:commentRangeEnd w:id="11978"/>
      <w:r w:rsidRPr="00A82009">
        <w:rPr>
          <w:rStyle w:val="Odkaznakomentr"/>
          <w:rFonts w:eastAsia="Times New Roman" w:cs="Times New Roman"/>
          <w:noProof/>
          <w:spacing w:val="0"/>
          <w:lang w:val="sk-SK" w:eastAsia="cs-CZ" w:bidi="ar-SA"/>
          <w:rPrChange w:id="11980" w:author="Peto" w:date="2018-06-14T07:18:00Z">
            <w:rPr>
              <w:rStyle w:val="Odkaznakomentr"/>
              <w:rFonts w:eastAsia="Times New Roman" w:cs="Times New Roman"/>
              <w:spacing w:val="0"/>
              <w:lang w:val="sk-SK" w:eastAsia="cs-CZ" w:bidi="ar-SA"/>
            </w:rPr>
          </w:rPrChange>
        </w:rPr>
        <w:commentReference w:id="11978"/>
      </w:r>
      <w:r w:rsidRPr="00A82009">
        <w:rPr>
          <w:noProof/>
          <w:lang w:val="sk-SK"/>
          <w:rPrChange w:id="11981" w:author="Peto" w:date="2018-06-14T07:18:00Z">
            <w:rPr>
              <w:lang w:val="sk-SK"/>
            </w:rPr>
          </w:rPrChange>
        </w:rPr>
        <w:t>.</w:t>
      </w:r>
      <w:r w:rsidR="005328F0" w:rsidRPr="00A82009">
        <w:rPr>
          <w:noProof/>
          <w:lang w:val="sk-SK"/>
          <w:rPrChange w:id="11982" w:author="Peto" w:date="2018-06-14T07:18:00Z">
            <w:rPr>
              <w:lang w:val="sk-SK"/>
            </w:rPr>
          </w:rPrChange>
        </w:rPr>
        <w:t xml:space="preserve"> Stĺpec Hodnota parametra: z priemerných hodnôt parametrov počas merania ako definuje </w:t>
      </w:r>
      <w:r w:rsidR="005328F0" w:rsidRPr="00A82009">
        <w:rPr>
          <w:noProof/>
          <w:lang w:val="sk-SK"/>
          <w:rPrChange w:id="11983" w:author="Peto" w:date="2018-06-14T07:18:00Z">
            <w:rPr>
              <w:lang w:val="sk-SK"/>
            </w:rPr>
          </w:rPrChange>
        </w:rPr>
        <w:fldChar w:fldCharType="begin"/>
      </w:r>
      <w:r w:rsidR="005328F0" w:rsidRPr="00A82009">
        <w:rPr>
          <w:noProof/>
          <w:lang w:val="sk-SK"/>
          <w:rPrChange w:id="11984" w:author="Peto" w:date="2018-06-14T07:18:00Z">
            <w:rPr>
              <w:lang w:val="sk-SK"/>
            </w:rPr>
          </w:rPrChange>
        </w:rPr>
        <w:instrText xml:space="preserve"> REF _Ref513892756 \h </w:instrText>
      </w:r>
      <w:r w:rsidR="005328F0" w:rsidRPr="00A82009">
        <w:rPr>
          <w:noProof/>
          <w:lang w:val="sk-SK"/>
          <w:rPrChange w:id="11985" w:author="Peto" w:date="2018-06-14T07:18:00Z">
            <w:rPr>
              <w:noProof/>
              <w:lang w:val="sk-SK"/>
            </w:rPr>
          </w:rPrChange>
        </w:rPr>
      </w:r>
      <w:r w:rsidR="005328F0" w:rsidRPr="00A82009">
        <w:rPr>
          <w:noProof/>
          <w:lang w:val="sk-SK"/>
          <w:rPrChange w:id="11986" w:author="Peto" w:date="2018-06-14T07:18:00Z">
            <w:rPr>
              <w:lang w:val="sk-SK"/>
            </w:rPr>
          </w:rPrChange>
        </w:rPr>
        <w:fldChar w:fldCharType="separate"/>
      </w:r>
      <w:ins w:id="11987" w:author="Peto" w:date="2018-06-10T16:58:00Z">
        <w:r w:rsidR="00F95B9C" w:rsidRPr="00A82009">
          <w:rPr>
            <w:noProof/>
            <w:lang w:val="sk-SK"/>
            <w:rPrChange w:id="11988" w:author="Peto" w:date="2018-06-14T07:18:00Z">
              <w:rPr>
                <w:lang w:val="sk-SK"/>
              </w:rPr>
            </w:rPrChange>
          </w:rPr>
          <w:t>Obrázok 3.13</w:t>
        </w:r>
      </w:ins>
      <w:del w:id="11989" w:author="Peto" w:date="2018-06-10T16:58:00Z">
        <w:r w:rsidR="00B85020" w:rsidRPr="00A82009" w:rsidDel="00F95B9C">
          <w:rPr>
            <w:noProof/>
            <w:lang w:val="sk-SK"/>
            <w:rPrChange w:id="11990" w:author="Peto" w:date="2018-06-14T07:18:00Z">
              <w:rPr>
                <w:lang w:val="sk-SK"/>
              </w:rPr>
            </w:rPrChange>
          </w:rPr>
          <w:delText>Obrázok 3.13</w:delText>
        </w:r>
      </w:del>
      <w:r w:rsidR="005328F0" w:rsidRPr="00A82009">
        <w:rPr>
          <w:noProof/>
          <w:lang w:val="sk-SK"/>
          <w:rPrChange w:id="11991" w:author="Peto" w:date="2018-06-14T07:18:00Z">
            <w:rPr>
              <w:lang w:val="sk-SK"/>
            </w:rPr>
          </w:rPrChange>
        </w:rPr>
        <w:fldChar w:fldCharType="end"/>
      </w:r>
      <w:r w:rsidR="005328F0" w:rsidRPr="00A82009">
        <w:rPr>
          <w:noProof/>
          <w:lang w:val="sk-SK"/>
          <w:rPrChange w:id="11992" w:author="Peto" w:date="2018-06-14T07:18:00Z">
            <w:rPr>
              <w:lang w:val="sk-SK"/>
            </w:rPr>
          </w:rPrChange>
        </w:rPr>
        <w:t xml:space="preserve"> boli spočítané priemerné hodnoty a smerodatné odchylky pre 30 dobrovoľníkov (mean +- std). Stĺpec výchylka parametra počas merania: z výchyliek parametrov počas merania ako definuje </w:t>
      </w:r>
      <w:r w:rsidR="005328F0" w:rsidRPr="00A82009">
        <w:rPr>
          <w:noProof/>
          <w:lang w:val="sk-SK"/>
          <w:rPrChange w:id="11993" w:author="Peto" w:date="2018-06-14T07:18:00Z">
            <w:rPr>
              <w:lang w:val="sk-SK"/>
            </w:rPr>
          </w:rPrChange>
        </w:rPr>
        <w:fldChar w:fldCharType="begin"/>
      </w:r>
      <w:r w:rsidR="005328F0" w:rsidRPr="00A82009">
        <w:rPr>
          <w:noProof/>
          <w:lang w:val="sk-SK"/>
          <w:rPrChange w:id="11994" w:author="Peto" w:date="2018-06-14T07:18:00Z">
            <w:rPr>
              <w:lang w:val="sk-SK"/>
            </w:rPr>
          </w:rPrChange>
        </w:rPr>
        <w:instrText xml:space="preserve"> REF _Ref513892756 \h </w:instrText>
      </w:r>
      <w:r w:rsidR="005328F0" w:rsidRPr="00A82009">
        <w:rPr>
          <w:noProof/>
          <w:lang w:val="sk-SK"/>
          <w:rPrChange w:id="11995" w:author="Peto" w:date="2018-06-14T07:18:00Z">
            <w:rPr>
              <w:noProof/>
              <w:lang w:val="sk-SK"/>
            </w:rPr>
          </w:rPrChange>
        </w:rPr>
      </w:r>
      <w:r w:rsidR="005328F0" w:rsidRPr="00A82009">
        <w:rPr>
          <w:noProof/>
          <w:lang w:val="sk-SK"/>
          <w:rPrChange w:id="11996" w:author="Peto" w:date="2018-06-14T07:18:00Z">
            <w:rPr>
              <w:lang w:val="sk-SK"/>
            </w:rPr>
          </w:rPrChange>
        </w:rPr>
        <w:fldChar w:fldCharType="separate"/>
      </w:r>
      <w:ins w:id="11997" w:author="Peto" w:date="2018-06-10T16:58:00Z">
        <w:r w:rsidR="00F95B9C" w:rsidRPr="00A82009">
          <w:rPr>
            <w:noProof/>
            <w:lang w:val="sk-SK"/>
            <w:rPrChange w:id="11998" w:author="Peto" w:date="2018-06-14T07:18:00Z">
              <w:rPr>
                <w:lang w:val="sk-SK"/>
              </w:rPr>
            </w:rPrChange>
          </w:rPr>
          <w:t>Obrázok 3.13</w:t>
        </w:r>
      </w:ins>
      <w:del w:id="11999" w:author="Peto" w:date="2018-06-10T16:58:00Z">
        <w:r w:rsidR="00B85020" w:rsidRPr="00A82009" w:rsidDel="00F95B9C">
          <w:rPr>
            <w:noProof/>
            <w:lang w:val="sk-SK"/>
            <w:rPrChange w:id="12000" w:author="Peto" w:date="2018-06-14T07:18:00Z">
              <w:rPr>
                <w:lang w:val="sk-SK"/>
              </w:rPr>
            </w:rPrChange>
          </w:rPr>
          <w:delText>Obrázok 3.13</w:delText>
        </w:r>
      </w:del>
      <w:r w:rsidR="005328F0" w:rsidRPr="00A82009">
        <w:rPr>
          <w:noProof/>
          <w:lang w:val="sk-SK"/>
          <w:rPrChange w:id="12001" w:author="Peto" w:date="2018-06-14T07:18:00Z">
            <w:rPr>
              <w:lang w:val="sk-SK"/>
            </w:rPr>
          </w:rPrChange>
        </w:rPr>
        <w:fldChar w:fldCharType="end"/>
      </w:r>
      <w:r w:rsidR="005328F0" w:rsidRPr="00A82009">
        <w:rPr>
          <w:noProof/>
          <w:lang w:val="sk-SK"/>
          <w:rPrChange w:id="12002" w:author="Peto" w:date="2018-06-14T07:18:00Z">
            <w:rPr>
              <w:lang w:val="sk-SK"/>
            </w:rPr>
          </w:rPrChange>
        </w:rPr>
        <w:t xml:space="preserve"> boli spočítané priemerné hodnoty a smerodatné odchylky pre 30 dobrovoľníkov (mean +- std).</w:t>
      </w:r>
    </w:p>
    <w:p w14:paraId="00C709A5" w14:textId="77777777" w:rsidR="00CE547F" w:rsidRPr="00A82009" w:rsidRDefault="00CE547F" w:rsidP="00CE547F">
      <w:pPr>
        <w:pStyle w:val="Popis"/>
        <w:rPr>
          <w:noProof/>
          <w:lang w:val="sk-SK"/>
          <w:rPrChange w:id="12003" w:author="Peto" w:date="2018-06-14T07:18:00Z">
            <w:rPr>
              <w:lang w:val="sk-SK"/>
            </w:rPr>
          </w:rPrChange>
        </w:rPr>
      </w:pPr>
    </w:p>
    <w:p w14:paraId="6EC99EC9" w14:textId="77777777" w:rsidR="00CE547F" w:rsidRPr="00A82009" w:rsidRDefault="00CE547F" w:rsidP="00CE547F">
      <w:pPr>
        <w:pStyle w:val="Nadpis4"/>
        <w:rPr>
          <w:noProof/>
          <w:lang w:eastAsia="en-US" w:bidi="en-US"/>
          <w:rPrChange w:id="12004" w:author="Peto" w:date="2018-06-14T07:18:00Z">
            <w:rPr>
              <w:lang w:eastAsia="en-US" w:bidi="en-US"/>
            </w:rPr>
          </w:rPrChange>
        </w:rPr>
      </w:pPr>
      <w:r w:rsidRPr="00A82009">
        <w:rPr>
          <w:noProof/>
          <w:lang w:eastAsia="en-US" w:bidi="en-US"/>
          <w:rPrChange w:id="12005" w:author="Peto" w:date="2018-06-14T07:18:00Z">
            <w:rPr>
              <w:lang w:eastAsia="en-US" w:bidi="en-US"/>
            </w:rPr>
          </w:rPrChange>
        </w:rPr>
        <w:t>Arteriálny krvný tlak: BP</w:t>
      </w:r>
    </w:p>
    <w:p w14:paraId="47DD666D" w14:textId="77777777" w:rsidR="00CE547F" w:rsidRPr="00A82009" w:rsidRDefault="00CE547F" w:rsidP="00CE547F">
      <w:pPr>
        <w:rPr>
          <w:noProof/>
          <w:lang w:eastAsia="en-US" w:bidi="en-US"/>
          <w:rPrChange w:id="12006" w:author="Peto" w:date="2018-06-14T07:18:00Z">
            <w:rPr>
              <w:lang w:eastAsia="en-US" w:bidi="en-US"/>
            </w:rPr>
          </w:rPrChange>
        </w:rPr>
      </w:pPr>
    </w:p>
    <w:p w14:paraId="13AF4E13" w14:textId="77777777" w:rsidR="00CE547F" w:rsidRPr="00A82009" w:rsidRDefault="00CE547F" w:rsidP="00CE547F">
      <w:pPr>
        <w:rPr>
          <w:noProof/>
          <w:rPrChange w:id="12007" w:author="Peto" w:date="2018-06-14T07:18:00Z">
            <w:rPr/>
          </w:rPrChange>
        </w:rPr>
      </w:pPr>
      <w:r w:rsidRPr="00A82009">
        <w:rPr>
          <w:noProof/>
          <w:lang w:eastAsia="en-US" w:bidi="en-US"/>
          <w:rPrChange w:id="12008" w:author="Peto" w:date="2018-06-14T07:18:00Z">
            <w:rPr>
              <w:lang w:eastAsia="en-US" w:bidi="en-US"/>
            </w:rPr>
          </w:rPrChange>
        </w:rPr>
        <w:t xml:space="preserve">Krvý tlak vysoko koreluje s respiráciou. Časové posuny medzi parametrami SBP, SBP, PP a MBP a respiráciou sa líšia len nevýrazne a pohybujú sa v rozmedzí 0,8-2,9 s. Výsledky </w:t>
      </w:r>
      <w:r w:rsidRPr="00A82009">
        <w:rPr>
          <w:noProof/>
          <w:lang w:eastAsia="en-US" w:bidi="en-US"/>
          <w:rPrChange w:id="12009" w:author="Peto" w:date="2018-06-14T07:18:00Z">
            <w:rPr>
              <w:lang w:eastAsia="en-US" w:bidi="en-US"/>
            </w:rPr>
          </w:rPrChange>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noProof/>
            <w:rPrChange w:id="12010"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011" w:author="Peto" w:date="2018-06-14T07:18:00Z">
                  <w:rPr>
                    <w:rFonts w:ascii="Cambria Math" w:hAnsi="Cambria Math"/>
                  </w:rPr>
                </w:rPrChange>
              </w:rPr>
              <m:t>Z</m:t>
            </m:r>
          </m:e>
          <m:sub>
            <m:r>
              <w:rPr>
                <w:rFonts w:ascii="Cambria Math" w:hAnsi="Cambria Math"/>
                <w:noProof/>
                <w:rPrChange w:id="12012" w:author="Peto" w:date="2018-06-14T07:18:00Z">
                  <w:rPr>
                    <w:rFonts w:ascii="Cambria Math" w:hAnsi="Cambria Math"/>
                  </w:rPr>
                </w:rPrChange>
              </w:rPr>
              <m:t>i</m:t>
            </m:r>
          </m:sub>
        </m:sSub>
        <m:r>
          <w:rPr>
            <w:rFonts w:ascii="Cambria Math" w:hAnsi="Cambria Math"/>
            <w:noProof/>
            <w:rPrChange w:id="12013"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2014" w:author="Peto" w:date="2018-06-14T07:18:00Z">
                  <w:rPr>
                    <w:rFonts w:ascii="Cambria Math" w:hAnsi="Cambria Math"/>
                  </w:rPr>
                </w:rPrChange>
              </w:rPr>
              <m:t>)</m:t>
            </m:r>
          </m:num>
          <m:den>
            <m:r>
              <w:rPr>
                <w:rFonts w:ascii="Cambria Math" w:hAnsi="Cambria Math"/>
                <w:noProof/>
                <w:rPrChange w:id="12015"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016" w:author="Peto" w:date="2018-06-14T07:18:00Z">
                      <w:rPr>
                        <w:rFonts w:ascii="Cambria Math" w:hAnsi="Cambria Math"/>
                      </w:rPr>
                    </w:rPrChange>
                  </w:rPr>
                  <m:t>t</m:t>
                </m:r>
              </m:e>
              <m:sub>
                <m:r>
                  <w:rPr>
                    <w:rFonts w:ascii="Cambria Math" w:hAnsi="Cambria Math"/>
                    <w:noProof/>
                    <w:rPrChange w:id="12017" w:author="Peto" w:date="2018-06-14T07:18:00Z">
                      <w:rPr>
                        <w:rFonts w:ascii="Cambria Math" w:hAnsi="Cambria Math"/>
                      </w:rPr>
                    </w:rPrChange>
                  </w:rPr>
                  <m:t>max</m:t>
                </m:r>
              </m:sub>
            </m:sSub>
            <m:r>
              <m:rPr>
                <m:sty m:val="p"/>
              </m:rPr>
              <w:rPr>
                <w:rStyle w:val="Odkaznakomentr"/>
                <w:rFonts w:ascii="Cambria Math" w:hAnsi="Cambria Math"/>
                <w:noProof/>
                <w:rPrChange w:id="12018" w:author="Peto" w:date="2018-06-14T07:18:00Z">
                  <w:rPr>
                    <w:rStyle w:val="Odkaznakomentr"/>
                    <w:rFonts w:ascii="Cambria Math" w:hAnsi="Cambria Math"/>
                  </w:rPr>
                </w:rPrChange>
              </w:rPr>
              <w:commentReference w:id="12019"/>
            </m:r>
          </m:den>
        </m:f>
      </m:oMath>
      <w:r w:rsidRPr="00A82009">
        <w:rPr>
          <w:noProof/>
          <w:rPrChange w:id="12020" w:author="Peto" w:date="2018-06-14T07:18:00Z">
            <w:rPr/>
          </w:rPrChange>
        </w:rPr>
        <w:t>.</w:t>
      </w:r>
    </w:p>
    <w:p w14:paraId="4752E6A6" w14:textId="77777777" w:rsidR="00CE547F" w:rsidRPr="00A82009" w:rsidRDefault="00CE547F" w:rsidP="00CE547F">
      <w:pPr>
        <w:pStyle w:val="Nadpis3"/>
        <w:rPr>
          <w:noProof/>
          <w:rPrChange w:id="12021" w:author="Peto" w:date="2018-06-14T07:18:00Z">
            <w:rPr/>
          </w:rPrChange>
        </w:rPr>
      </w:pPr>
      <w:bookmarkStart w:id="12022" w:name="_Toc516413243"/>
      <w:r w:rsidRPr="00A82009">
        <w:rPr>
          <w:noProof/>
          <w:rPrChange w:id="12023" w:author="Peto" w:date="2018-06-14T07:18:00Z">
            <w:rPr/>
          </w:rPrChange>
        </w:rPr>
        <w:t>Srdečné zvuky</w:t>
      </w:r>
      <w:bookmarkEnd w:id="12022"/>
    </w:p>
    <w:p w14:paraId="52674D8A" w14:textId="77777777" w:rsidR="00CE547F" w:rsidRPr="00A82009" w:rsidRDefault="00CE547F" w:rsidP="00CE547F">
      <w:pPr>
        <w:rPr>
          <w:noProof/>
          <w:rPrChange w:id="12024" w:author="Peto" w:date="2018-06-14T07:18:00Z">
            <w:rPr/>
          </w:rPrChange>
        </w:rPr>
      </w:pPr>
    </w:p>
    <w:p w14:paraId="60167BCD" w14:textId="77777777" w:rsidR="00CE547F" w:rsidRPr="00A82009" w:rsidRDefault="00CE547F" w:rsidP="00CE547F">
      <w:pPr>
        <w:rPr>
          <w:noProof/>
          <w:rPrChange w:id="12025" w:author="Peto" w:date="2018-06-14T07:18:00Z">
            <w:rPr/>
          </w:rPrChange>
        </w:rPr>
      </w:pPr>
      <w:r w:rsidRPr="00A82009">
        <w:rPr>
          <w:noProof/>
          <w:rPrChange w:id="12026" w:author="Peto" w:date="2018-06-14T07:18:00Z">
            <w:rPr/>
          </w:rPrChange>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A82009" w:rsidRDefault="00CE547F" w:rsidP="00CE547F">
      <w:pPr>
        <w:rPr>
          <w:noProof/>
          <w:rPrChange w:id="12027" w:author="Peto" w:date="2018-06-14T07:18:00Z">
            <w:rPr/>
          </w:rPrChange>
        </w:rPr>
      </w:pPr>
    </w:p>
    <w:p w14:paraId="42841AEC" w14:textId="77777777" w:rsidR="00CE547F" w:rsidRPr="00A82009" w:rsidRDefault="00CE547F" w:rsidP="00CE547F">
      <w:pPr>
        <w:pStyle w:val="Nadpis3"/>
        <w:rPr>
          <w:noProof/>
          <w:rPrChange w:id="12028" w:author="Peto" w:date="2018-06-14T07:18:00Z">
            <w:rPr/>
          </w:rPrChange>
        </w:rPr>
      </w:pPr>
      <w:bookmarkStart w:id="12029" w:name="_Toc516413244"/>
      <w:r w:rsidRPr="00A82009">
        <w:rPr>
          <w:noProof/>
          <w:rPrChange w:id="12030" w:author="Peto" w:date="2018-06-14T07:18:00Z">
            <w:rPr/>
          </w:rPrChange>
        </w:rPr>
        <w:t>RR intervaly</w:t>
      </w:r>
      <w:bookmarkEnd w:id="12029"/>
    </w:p>
    <w:p w14:paraId="6109AA79" w14:textId="77777777" w:rsidR="00CE547F" w:rsidRPr="00A82009" w:rsidRDefault="00CE547F" w:rsidP="00CE547F">
      <w:pPr>
        <w:rPr>
          <w:noProof/>
          <w:rPrChange w:id="12031" w:author="Peto" w:date="2018-06-14T07:18:00Z">
            <w:rPr/>
          </w:rPrChange>
        </w:rPr>
      </w:pPr>
    </w:p>
    <w:p w14:paraId="4ADDBC86" w14:textId="4ADCCDF3" w:rsidR="00CE547F" w:rsidRPr="00A82009" w:rsidRDefault="00CE547F" w:rsidP="00CE547F">
      <w:pPr>
        <w:rPr>
          <w:noProof/>
          <w:rPrChange w:id="12032" w:author="Peto" w:date="2018-06-14T07:18:00Z">
            <w:rPr/>
          </w:rPrChange>
        </w:rPr>
      </w:pPr>
      <w:r w:rsidRPr="00A82009">
        <w:rPr>
          <w:noProof/>
          <w:rPrChange w:id="12033" w:author="Peto" w:date="2018-06-14T07:18:00Z">
            <w:rPr/>
          </w:rPrChange>
        </w:rPr>
        <w:t xml:space="preserve">RR intervaly silno korelujú s respiráciou s časovým posuvom 3,2s. Podľa literatúry je u zdravých ľudí posun reakcie RR intervalov na SBP 1,5-2 s </w:t>
      </w:r>
      <w:r w:rsidRPr="00A82009">
        <w:rPr>
          <w:noProof/>
          <w:rPrChange w:id="12034"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sidRPr="00A82009">
        <w:rPr>
          <w:noProof/>
          <w:rPrChange w:id="12035" w:author="Peto" w:date="2018-06-14T07:18:00Z">
            <w:rPr/>
          </w:rPrChange>
        </w:rPr>
        <w:instrText xml:space="preserve"> ADDIN EN.CITE </w:instrText>
      </w:r>
      <w:r w:rsidR="00AD692D" w:rsidRPr="00A82009">
        <w:rPr>
          <w:noProof/>
          <w:rPrChange w:id="12036"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sidRPr="00A82009">
        <w:rPr>
          <w:noProof/>
          <w:rPrChange w:id="12037" w:author="Peto" w:date="2018-06-14T07:18:00Z">
            <w:rPr/>
          </w:rPrChange>
        </w:rPr>
        <w:instrText xml:space="preserve"> ADDIN EN.CITE.DATA </w:instrText>
      </w:r>
      <w:r w:rsidR="00AD692D" w:rsidRPr="00A82009">
        <w:rPr>
          <w:noProof/>
          <w:rPrChange w:id="12038" w:author="Peto" w:date="2018-06-14T07:18:00Z">
            <w:rPr>
              <w:noProof/>
            </w:rPr>
          </w:rPrChange>
        </w:rPr>
      </w:r>
      <w:r w:rsidR="00AD692D" w:rsidRPr="00A82009">
        <w:rPr>
          <w:noProof/>
          <w:rPrChange w:id="12039" w:author="Peto" w:date="2018-06-14T07:18:00Z">
            <w:rPr/>
          </w:rPrChange>
        </w:rPr>
        <w:fldChar w:fldCharType="end"/>
      </w:r>
      <w:r w:rsidRPr="00A82009">
        <w:rPr>
          <w:noProof/>
          <w:rPrChange w:id="12040" w:author="Peto" w:date="2018-06-14T07:18:00Z">
            <w:rPr>
              <w:noProof/>
            </w:rPr>
          </w:rPrChange>
        </w:rPr>
      </w:r>
      <w:r w:rsidRPr="00A82009">
        <w:rPr>
          <w:noProof/>
          <w:rPrChange w:id="12041" w:author="Peto" w:date="2018-06-14T07:18:00Z">
            <w:rPr/>
          </w:rPrChange>
        </w:rPr>
        <w:fldChar w:fldCharType="separate"/>
      </w:r>
      <w:r w:rsidR="00AD692D" w:rsidRPr="00A82009">
        <w:rPr>
          <w:noProof/>
          <w:vertAlign w:val="superscript"/>
        </w:rPr>
        <w:t>72</w:t>
      </w:r>
      <w:r w:rsidRPr="00A82009">
        <w:rPr>
          <w:noProof/>
          <w:rPrChange w:id="12042" w:author="Peto" w:date="2018-06-14T07:18:00Z">
            <w:rPr/>
          </w:rPrChange>
        </w:rPr>
        <w:fldChar w:fldCharType="end"/>
      </w:r>
      <w:r w:rsidRPr="00A82009">
        <w:rPr>
          <w:noProof/>
          <w:rPrChange w:id="12043" w:author="Peto" w:date="2018-06-14T07:18:00Z">
            <w:rPr/>
          </w:rPrChange>
        </w:rPr>
        <w:t xml:space="preserve">. V tejto práci bol pozorovaný posun medzi respiráciou a RR intervalmi 2 s a posun ďalších 1,2 s k predĺženiu RR intervalov (predĺženie RR intervalu = zníženie </w:t>
      </w:r>
      <w:commentRangeStart w:id="12044"/>
      <w:commentRangeStart w:id="12045"/>
      <w:r w:rsidRPr="00A82009">
        <w:rPr>
          <w:noProof/>
          <w:rPrChange w:id="12046" w:author="Peto" w:date="2018-06-14T07:18:00Z">
            <w:rPr/>
          </w:rPrChange>
        </w:rPr>
        <w:t>tepu</w:t>
      </w:r>
      <w:commentRangeEnd w:id="12044"/>
      <w:r w:rsidRPr="00A82009">
        <w:rPr>
          <w:rStyle w:val="Odkaznakomentr"/>
          <w:noProof/>
          <w:rPrChange w:id="12047" w:author="Peto" w:date="2018-06-14T07:18:00Z">
            <w:rPr>
              <w:rStyle w:val="Odkaznakomentr"/>
            </w:rPr>
          </w:rPrChange>
        </w:rPr>
        <w:commentReference w:id="12044"/>
      </w:r>
      <w:commentRangeEnd w:id="12045"/>
      <w:r w:rsidR="00B01881" w:rsidRPr="00A82009">
        <w:rPr>
          <w:rStyle w:val="Odkaznakomentr"/>
          <w:noProof/>
          <w:rPrChange w:id="12048" w:author="Peto" w:date="2018-06-14T07:18:00Z">
            <w:rPr>
              <w:rStyle w:val="Odkaznakomentr"/>
            </w:rPr>
          </w:rPrChange>
        </w:rPr>
        <w:commentReference w:id="12045"/>
      </w:r>
      <w:r w:rsidRPr="00A82009">
        <w:rPr>
          <w:noProof/>
          <w:rPrChange w:id="12049" w:author="Peto" w:date="2018-06-14T07:18:00Z">
            <w:rPr/>
          </w:rPrChange>
        </w:rPr>
        <w:t>).</w:t>
      </w:r>
    </w:p>
    <w:p w14:paraId="37962EFB" w14:textId="77777777" w:rsidR="00CE547F" w:rsidRPr="00A82009" w:rsidRDefault="00CE547F" w:rsidP="00CE547F">
      <w:pPr>
        <w:rPr>
          <w:ins w:id="12050" w:author="Peto" w:date="2018-06-10T20:40:00Z"/>
          <w:noProof/>
          <w:rPrChange w:id="12051" w:author="Peto" w:date="2018-06-14T07:18:00Z">
            <w:rPr>
              <w:ins w:id="12052" w:author="Peto" w:date="2018-06-10T20:40:00Z"/>
            </w:rPr>
          </w:rPrChange>
        </w:rPr>
      </w:pPr>
    </w:p>
    <w:p w14:paraId="5AE3ECBD" w14:textId="74FDF708" w:rsidR="00CD10EF" w:rsidRPr="00A82009" w:rsidRDefault="00CD10EF">
      <w:pPr>
        <w:pStyle w:val="Nadpis3"/>
        <w:rPr>
          <w:ins w:id="12053" w:author="Peto" w:date="2018-06-10T20:47:00Z"/>
          <w:noProof/>
          <w:rPrChange w:id="12054" w:author="Peto" w:date="2018-06-14T07:18:00Z">
            <w:rPr>
              <w:ins w:id="12055" w:author="Peto" w:date="2018-06-10T20:47:00Z"/>
            </w:rPr>
          </w:rPrChange>
        </w:rPr>
        <w:pPrChange w:id="12056" w:author="Peto" w:date="2018-06-10T20:47:00Z">
          <w:pPr/>
        </w:pPrChange>
      </w:pPr>
      <w:ins w:id="12057" w:author="Peto" w:date="2018-06-10T20:46:00Z">
        <w:r w:rsidRPr="00A82009">
          <w:rPr>
            <w:noProof/>
            <w:rPrChange w:id="12058" w:author="Peto" w:date="2018-06-14T07:18:00Z">
              <w:rPr/>
            </w:rPrChange>
          </w:rPr>
          <w:t>Diskusia</w:t>
        </w:r>
      </w:ins>
    </w:p>
    <w:p w14:paraId="30E69AD4" w14:textId="77777777" w:rsidR="00675536" w:rsidRDefault="00611023" w:rsidP="00611023">
      <w:pPr>
        <w:rPr>
          <w:ins w:id="12059" w:author="Peto" w:date="2018-06-14T08:02:00Z"/>
          <w:noProof/>
        </w:rPr>
      </w:pPr>
      <w:ins w:id="12060" w:author="Langer, Peter" w:date="2018-06-13T13:59:00Z">
        <w:r w:rsidRPr="00A82009">
          <w:t xml:space="preserve">V prezentovanej štúdií bola uvedená nová metóda pre simultánne stanovenie toku </w:t>
        </w:r>
        <w:proofErr w:type="spellStart"/>
        <w:r w:rsidRPr="00A82009">
          <w:t>krvy</w:t>
        </w:r>
        <w:proofErr w:type="spellEnd"/>
        <w:r w:rsidRPr="00A82009">
          <w:t xml:space="preserve"> a distribúcie </w:t>
        </w:r>
        <w:proofErr w:type="spellStart"/>
        <w:r w:rsidRPr="00A82009">
          <w:t>krvy</w:t>
        </w:r>
        <w:proofErr w:type="spellEnd"/>
        <w:r w:rsidRPr="00A82009">
          <w:t xml:space="preserve"> v rôznych častiach tela použitím paralelného kontinuálneho merania </w:t>
        </w:r>
        <w:proofErr w:type="spellStart"/>
        <w:r w:rsidRPr="00A82009">
          <w:t>bioimpedancie</w:t>
        </w:r>
        <w:proofErr w:type="spellEnd"/>
        <w:r w:rsidRPr="00A82009">
          <w:t xml:space="preserve"> spolu s neinvazívnym meraním krvného tlaku, srdečnými zvukmi a EKG ako reakcia na hlboké a spontánne dýchanie. Bolo zistené, že táto metóda je citlivá na detekciu vzájomných vzťahov medzi niekoľkými vzájomne odlišnými </w:t>
        </w:r>
        <w:proofErr w:type="spellStart"/>
        <w:r w:rsidRPr="00A82009">
          <w:t>hemodynamickými</w:t>
        </w:r>
        <w:proofErr w:type="spellEnd"/>
        <w:r w:rsidRPr="00A82009">
          <w:t xml:space="preserve"> parametrami počas hlbokého dýchania. Bola meraná sila väzby medzi parametrami ale aj vzájomný oneskorenie reakcie parametrov na dýchanie. Naopak</w:t>
        </w:r>
        <w:r w:rsidRPr="00A82009">
          <w:rPr>
            <w:noProof/>
            <w:rPrChange w:id="12061" w:author="Peto" w:date="2018-06-14T07:18:00Z">
              <w:rPr/>
            </w:rPrChange>
          </w:rPr>
          <w:t xml:space="preserve"> žiaden štatisticky významný vzťah nebol detekovaný pri spontnánnom dýchaní. </w:t>
        </w:r>
      </w:ins>
    </w:p>
    <w:p w14:paraId="3C51C1EC" w14:textId="45DBCA8B" w:rsidR="00611023" w:rsidRPr="00A82009" w:rsidDel="00675536" w:rsidRDefault="00611023" w:rsidP="00611023">
      <w:pPr>
        <w:rPr>
          <w:ins w:id="12062" w:author="Langer, Peter" w:date="2018-06-13T13:59:00Z"/>
          <w:del w:id="12063" w:author="Peto" w:date="2018-06-14T08:03:00Z"/>
          <w:noProof/>
          <w:rPrChange w:id="12064" w:author="Peto" w:date="2018-06-14T07:18:00Z">
            <w:rPr>
              <w:ins w:id="12065" w:author="Langer, Peter" w:date="2018-06-13T13:59:00Z"/>
              <w:del w:id="12066" w:author="Peto" w:date="2018-06-14T08:03:00Z"/>
              <w:lang w:val="en-US"/>
            </w:rPr>
          </w:rPrChange>
        </w:rPr>
      </w:pPr>
      <w:ins w:id="12067" w:author="Langer, Peter" w:date="2018-06-13T13:59:00Z">
        <w:r w:rsidRPr="00A82009">
          <w:rPr>
            <w:noProof/>
            <w:rPrChange w:id="12068" w:author="Peto" w:date="2018-06-14T07:18:00Z">
              <w:rPr/>
            </w:rPrChange>
          </w:rPr>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ins>
      <w:ins w:id="12069" w:author="Peto" w:date="2018-06-14T08:03:00Z">
        <w:r w:rsidR="00675536">
          <w:rPr>
            <w:noProof/>
          </w:rPr>
          <w:t xml:space="preserve"> </w:t>
        </w:r>
      </w:ins>
      <w:ins w:id="12070" w:author="Langer, Peter" w:date="2018-06-13T13:59:00Z">
        <w:r w:rsidRPr="00A82009">
          <w:rPr>
            <w:noProof/>
            <w:rPrChange w:id="12071" w:author="Peto" w:date="2018-06-14T07:18:00Z">
              <w:rPr/>
            </w:rPrChange>
          </w:rPr>
          <w:t xml:space="preserve">mmHg  a na vrchole nádychu je tlak -6 mmHg relatívne k atmosférickému tlaku </w:t>
        </w:r>
        <w:r w:rsidRPr="00A82009">
          <w:rPr>
            <w:noProof/>
            <w:rPrChange w:id="12072" w:author="Peto" w:date="2018-06-14T07:18:00Z">
              <w:rPr/>
            </w:rPrChange>
          </w:rPr>
          <w:fldChar w:fldCharType="begin"/>
        </w:r>
        <w:r w:rsidRPr="00A82009">
          <w:rPr>
            <w:noProof/>
            <w:rPrChange w:id="12073" w:author="Peto" w:date="2018-06-14T07:18:00Z">
              <w:rPr/>
            </w:rPrChange>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A82009">
          <w:rPr>
            <w:noProof/>
            <w:rPrChange w:id="12074" w:author="Peto" w:date="2018-06-14T07:18:00Z">
              <w:rPr/>
            </w:rPrChange>
          </w:rPr>
          <w:fldChar w:fldCharType="separate"/>
        </w:r>
        <w:r w:rsidRPr="00A82009">
          <w:rPr>
            <w:noProof/>
            <w:vertAlign w:val="superscript"/>
          </w:rPr>
          <w:t>70</w:t>
        </w:r>
        <w:r w:rsidRPr="00A82009">
          <w:rPr>
            <w:noProof/>
            <w:rPrChange w:id="12075" w:author="Peto" w:date="2018-06-14T07:18:00Z">
              <w:rPr/>
            </w:rPrChange>
          </w:rPr>
          <w:fldChar w:fldCharType="end"/>
        </w:r>
        <w:r w:rsidRPr="00A82009">
          <w:rPr>
            <w:noProof/>
            <w:rPrChange w:id="12076" w:author="Peto" w:date="2018-06-14T07:18:00Z">
              <w:rPr/>
            </w:rPrChange>
          </w:rPr>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A82009">
          <w:rPr>
            <w:noProof/>
            <w:rPrChange w:id="12077" w:author="Peto" w:date="2018-06-14T07:18:00Z">
              <w:rPr/>
            </w:rPrChange>
          </w:rPr>
          <w:fldChar w:fldCharType="begin"/>
        </w:r>
        <w:r w:rsidRPr="00A82009">
          <w:rPr>
            <w:noProof/>
            <w:rPrChange w:id="12078" w:author="Peto" w:date="2018-06-14T07:18:00Z">
              <w:rPr/>
            </w:rPrChange>
          </w:rPr>
          <w:instrText xml:space="preserve"> ADDIN EN.CITE &lt;EndNote&gt;&lt;Cite&gt;&lt;Author&gt;Hall&lt;/Author&gt;&lt;Year&gt;2011&lt;/Year&gt;&lt;IDText&gt;Guyton and Hall textbook of medical physiology&lt;/IDText&gt;&lt;DisplayText&gt;&lt;style face="superscript"&gt;70, 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A82009">
          <w:rPr>
            <w:noProof/>
            <w:rPrChange w:id="12079" w:author="Peto" w:date="2018-06-14T07:18:00Z">
              <w:rPr/>
            </w:rPrChange>
          </w:rPr>
          <w:fldChar w:fldCharType="separate"/>
        </w:r>
        <w:r w:rsidRPr="00A82009">
          <w:rPr>
            <w:noProof/>
            <w:vertAlign w:val="superscript"/>
          </w:rPr>
          <w:t>70, 71</w:t>
        </w:r>
        <w:r w:rsidRPr="00A82009">
          <w:rPr>
            <w:noProof/>
            <w:rPrChange w:id="12080" w:author="Peto" w:date="2018-06-14T07:18:00Z">
              <w:rPr/>
            </w:rPrChange>
          </w:rPr>
          <w:fldChar w:fldCharType="end"/>
        </w:r>
        <w:r w:rsidRPr="00A82009">
          <w:rPr>
            <w:noProof/>
            <w:rPrChange w:id="12081" w:author="Peto" w:date="2018-06-14T07:18:00Z">
              <w:rPr/>
            </w:rPrChange>
          </w:rPr>
          <w:t xml:space="preserve">.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w:t>
        </w:r>
      </w:ins>
    </w:p>
    <w:p w14:paraId="69BF8111" w14:textId="77777777" w:rsidR="00D72AE1" w:rsidRDefault="00611023" w:rsidP="00611023">
      <w:pPr>
        <w:rPr>
          <w:ins w:id="12082" w:author="Peto" w:date="2018-06-14T08:10:00Z"/>
          <w:noProof/>
        </w:rPr>
      </w:pPr>
      <w:ins w:id="12083" w:author="Langer, Peter" w:date="2018-06-13T13:59:00Z">
        <w:r w:rsidRPr="00A82009">
          <w:rPr>
            <w:noProof/>
            <w:rPrChange w:id="12084" w:author="Peto" w:date="2018-06-14T07:18:00Z">
              <w:rPr/>
            </w:rPrChange>
          </w:rPr>
          <w:t>srdcovú frekvenciu a krvný tlak. V prípade nárastu arteriálneho krvného tlaku, dôjde k stimulácií baroreceptorov v karotíde a aorte čo má za následok depresorický reflex - pokles arteriálneho krvného tlaku</w:t>
        </w:r>
      </w:ins>
      <w:ins w:id="12085" w:author="Peto" w:date="2018-06-14T08:04:00Z">
        <w:r w:rsidR="00675536">
          <w:rPr>
            <w:noProof/>
          </w:rPr>
          <w:t xml:space="preserve"> a</w:t>
        </w:r>
      </w:ins>
      <w:ins w:id="12086" w:author="Langer, Peter" w:date="2018-06-13T13:59:00Z">
        <w:r w:rsidRPr="00A82009">
          <w:rPr>
            <w:noProof/>
            <w:rPrChange w:id="12087" w:author="Peto" w:date="2018-06-14T07:18:00Z">
              <w:rPr/>
            </w:rPrChange>
          </w:rPr>
          <w:t xml:space="preserve"> bradykardickú reakciu -predlženie RR intervalov. Táto reakcia je sprostredkovaná stimuláciou kardioinhybičného a depresorického centra </w:t>
        </w:r>
        <w:del w:id="12088" w:author="Peto" w:date="2018-06-14T08:06:00Z">
          <w:r w:rsidRPr="00A82009" w:rsidDel="00675536">
            <w:rPr>
              <w:noProof/>
              <w:rPrChange w:id="12089" w:author="Peto" w:date="2018-06-14T07:18:00Z">
                <w:rPr/>
              </w:rPrChange>
            </w:rPr>
            <w:delText xml:space="preserve">vazomotorického centra </w:delText>
          </w:r>
        </w:del>
        <w:r w:rsidRPr="00A82009">
          <w:rPr>
            <w:noProof/>
            <w:rPrChange w:id="12090" w:author="Peto" w:date="2018-06-14T07:18:00Z">
              <w:rPr/>
            </w:rPrChange>
          </w:rPr>
          <w:t>v predĺženej mieche a Varolovom moste</w:t>
        </w:r>
        <w:r w:rsidRPr="00A82009">
          <w:rPr>
            <w:noProof/>
            <w:rPrChange w:id="12091" w:author="Peto" w:date="2018-06-14T07:18:00Z">
              <w:rPr/>
            </w:rPrChange>
          </w:rPr>
          <w:fldChar w:fldCharType="begin"/>
        </w:r>
        <w:r w:rsidRPr="00A82009">
          <w:rPr>
            <w:noProof/>
            <w:rPrChange w:id="12092"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12093" w:author="Peto" w:date="2018-06-14T07:18:00Z">
              <w:rPr/>
            </w:rPrChange>
          </w:rPr>
          <w:fldChar w:fldCharType="separate"/>
        </w:r>
        <w:r w:rsidRPr="00A82009">
          <w:rPr>
            <w:noProof/>
            <w:vertAlign w:val="superscript"/>
          </w:rPr>
          <w:t>71</w:t>
        </w:r>
        <w:r w:rsidRPr="00A82009">
          <w:rPr>
            <w:noProof/>
            <w:rPrChange w:id="12094" w:author="Peto" w:date="2018-06-14T07:18:00Z">
              <w:rPr/>
            </w:rPrChange>
          </w:rPr>
          <w:fldChar w:fldCharType="end"/>
        </w:r>
        <w:r w:rsidRPr="00A82009">
          <w:rPr>
            <w:noProof/>
            <w:rPrChange w:id="12095" w:author="Peto" w:date="2018-06-14T07:18:00Z">
              <w:rPr/>
            </w:rPrChange>
          </w:rPr>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ins>
      <w:ins w:id="12096" w:author="Peto" w:date="2018-06-14T08:10:00Z">
        <w:r w:rsidR="00D72AE1">
          <w:rPr>
            <w:noProof/>
          </w:rPr>
          <w:t>,</w:t>
        </w:r>
      </w:ins>
      <w:ins w:id="12097" w:author="Langer, Peter" w:date="2018-06-13T13:59:00Z">
        <w:r w:rsidRPr="00A82009">
          <w:rPr>
            <w:noProof/>
            <w:rPrChange w:id="12098" w:author="Peto" w:date="2018-06-14T07:18:00Z">
              <w:rPr/>
            </w:rPrChange>
          </w:rPr>
          <w:t xml:space="preserve"> </w:t>
        </w:r>
        <w:del w:id="12099" w:author="Peto" w:date="2018-06-14T08:10:00Z">
          <w:r w:rsidRPr="00A82009" w:rsidDel="00D72AE1">
            <w:rPr>
              <w:noProof/>
              <w:rPrChange w:id="12100" w:author="Peto" w:date="2018-06-14T07:18:00Z">
                <w:rPr/>
              </w:rPrChange>
            </w:rPr>
            <w:delText>sa</w:delText>
          </w:r>
        </w:del>
        <w:r w:rsidRPr="00A82009">
          <w:rPr>
            <w:noProof/>
            <w:rPrChange w:id="12101" w:author="Peto" w:date="2018-06-14T07:18:00Z">
              <w:rPr/>
            </w:rPrChange>
          </w:rPr>
          <w:t xml:space="preserve"> </w:t>
        </w:r>
        <w:del w:id="12102" w:author="Peto" w:date="2018-06-14T08:09:00Z">
          <w:r w:rsidRPr="00A82009" w:rsidDel="00675536">
            <w:rPr>
              <w:noProof/>
              <w:rPrChange w:id="12103" w:author="Peto" w:date="2018-06-14T07:18:00Z">
                <w:rPr/>
              </w:rPrChange>
            </w:rPr>
            <w:delText>vyznačujú</w:delText>
          </w:r>
        </w:del>
      </w:ins>
      <w:ins w:id="12104" w:author="Peto" w:date="2018-06-14T08:09:00Z">
        <w:r w:rsidR="00675536">
          <w:rPr>
            <w:noProof/>
          </w:rPr>
          <w:t>predstavujú</w:t>
        </w:r>
      </w:ins>
      <w:ins w:id="12105" w:author="Langer, Peter" w:date="2018-06-13T13:59:00Z">
        <w:r w:rsidRPr="00A82009">
          <w:rPr>
            <w:noProof/>
            <w:rPrChange w:id="12106" w:author="Peto" w:date="2018-06-14T07:18:00Z">
              <w:rPr/>
            </w:rPrChange>
          </w:rPr>
          <w:t xml:space="preserve"> silný</w:t>
        </w:r>
        <w:del w:id="12107" w:author="Peto" w:date="2018-06-14T08:09:00Z">
          <w:r w:rsidRPr="00A82009" w:rsidDel="00675536">
            <w:rPr>
              <w:noProof/>
              <w:rPrChange w:id="12108" w:author="Peto" w:date="2018-06-14T07:18:00Z">
                <w:rPr/>
              </w:rPrChange>
            </w:rPr>
            <w:delText>m</w:delText>
          </w:r>
        </w:del>
        <w:r w:rsidRPr="00A82009">
          <w:rPr>
            <w:noProof/>
            <w:rPrChange w:id="12109" w:author="Peto" w:date="2018-06-14T07:18:00Z">
              <w:rPr/>
            </w:rPrChange>
          </w:rPr>
          <w:t xml:space="preserve"> fyziologický</w:t>
        </w:r>
        <w:del w:id="12110" w:author="Peto" w:date="2018-06-14T08:09:00Z">
          <w:r w:rsidRPr="00A82009" w:rsidDel="00675536">
            <w:rPr>
              <w:noProof/>
              <w:rPrChange w:id="12111" w:author="Peto" w:date="2018-06-14T07:18:00Z">
                <w:rPr/>
              </w:rPrChange>
            </w:rPr>
            <w:delText>m</w:delText>
          </w:r>
        </w:del>
        <w:r w:rsidRPr="00A82009">
          <w:rPr>
            <w:noProof/>
            <w:rPrChange w:id="12112" w:author="Peto" w:date="2018-06-14T07:18:00Z">
              <w:rPr/>
            </w:rPrChange>
          </w:rPr>
          <w:t xml:space="preserve"> vplyv</w:t>
        </w:r>
        <w:del w:id="12113" w:author="Peto" w:date="2018-06-14T08:09:00Z">
          <w:r w:rsidRPr="00A82009" w:rsidDel="00675536">
            <w:rPr>
              <w:noProof/>
              <w:rPrChange w:id="12114" w:author="Peto" w:date="2018-06-14T07:18:00Z">
                <w:rPr/>
              </w:rPrChange>
            </w:rPr>
            <w:delText>om</w:delText>
          </w:r>
        </w:del>
        <w:r w:rsidRPr="00A82009">
          <w:rPr>
            <w:noProof/>
            <w:rPrChange w:id="12115" w:author="Peto" w:date="2018-06-14T07:18:00Z">
              <w:rPr/>
            </w:rPrChange>
          </w:rPr>
          <w:t xml:space="preserve">, ktorý sa výrazne prejavuje pri dychovej frekvencií 10 sekúnd s očakávaným maximálnym ziskom baroreflexu </w:t>
        </w:r>
        <w:r w:rsidRPr="00A82009">
          <w:rPr>
            <w:noProof/>
            <w:rPrChange w:id="12116"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Pr="00A82009">
          <w:rPr>
            <w:noProof/>
            <w:rPrChange w:id="12117" w:author="Peto" w:date="2018-06-14T07:18:00Z">
              <w:rPr/>
            </w:rPrChange>
          </w:rPr>
          <w:instrText xml:space="preserve"> ADDIN EN.CITE </w:instrText>
        </w:r>
        <w:r w:rsidRPr="00A82009">
          <w:rPr>
            <w:noProof/>
            <w:rPrChange w:id="12118"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Pr="00A82009">
          <w:rPr>
            <w:noProof/>
            <w:rPrChange w:id="12119" w:author="Peto" w:date="2018-06-14T07:18:00Z">
              <w:rPr/>
            </w:rPrChange>
          </w:rPr>
          <w:instrText xml:space="preserve"> ADDIN EN.CITE.DATA </w:instrText>
        </w:r>
        <w:r w:rsidRPr="00A82009">
          <w:rPr>
            <w:noProof/>
            <w:rPrChange w:id="12120" w:author="Peto" w:date="2018-06-14T07:18:00Z">
              <w:rPr>
                <w:noProof/>
              </w:rPr>
            </w:rPrChange>
          </w:rPr>
        </w:r>
        <w:r w:rsidRPr="00A82009">
          <w:rPr>
            <w:noProof/>
            <w:rPrChange w:id="12121" w:author="Peto" w:date="2018-06-14T07:18:00Z">
              <w:rPr/>
            </w:rPrChange>
          </w:rPr>
          <w:fldChar w:fldCharType="end"/>
        </w:r>
        <w:r w:rsidRPr="00A82009">
          <w:rPr>
            <w:noProof/>
            <w:rPrChange w:id="12122" w:author="Peto" w:date="2018-06-14T07:18:00Z">
              <w:rPr>
                <w:noProof/>
              </w:rPr>
            </w:rPrChange>
          </w:rPr>
        </w:r>
        <w:r w:rsidRPr="00A82009">
          <w:rPr>
            <w:noProof/>
            <w:rPrChange w:id="12123" w:author="Peto" w:date="2018-06-14T07:18:00Z">
              <w:rPr/>
            </w:rPrChange>
          </w:rPr>
          <w:fldChar w:fldCharType="separate"/>
        </w:r>
        <w:r w:rsidRPr="00A82009">
          <w:rPr>
            <w:noProof/>
            <w:vertAlign w:val="superscript"/>
          </w:rPr>
          <w:t>72</w:t>
        </w:r>
        <w:r w:rsidRPr="00A82009">
          <w:rPr>
            <w:noProof/>
            <w:rPrChange w:id="12124" w:author="Peto" w:date="2018-06-14T07:18:00Z">
              <w:rPr/>
            </w:rPrChange>
          </w:rPr>
          <w:fldChar w:fldCharType="end"/>
        </w:r>
        <w:r w:rsidRPr="00A82009">
          <w:rPr>
            <w:noProof/>
            <w:rPrChange w:id="12125" w:author="Peto" w:date="2018-06-14T07:18:00Z">
              <w:rPr/>
            </w:rPrChange>
          </w:rPr>
          <w:t xml:space="preserve">. </w:t>
        </w:r>
      </w:ins>
    </w:p>
    <w:p w14:paraId="278958D9" w14:textId="5E5D8972" w:rsidR="00611023" w:rsidRPr="00A82009" w:rsidRDefault="00611023" w:rsidP="00611023">
      <w:pPr>
        <w:rPr>
          <w:ins w:id="12126" w:author="Peto" w:date="2018-06-14T07:14:00Z"/>
          <w:noProof/>
          <w:rPrChange w:id="12127" w:author="Peto" w:date="2018-06-14T07:18:00Z">
            <w:rPr>
              <w:ins w:id="12128" w:author="Peto" w:date="2018-06-14T07:14:00Z"/>
            </w:rPr>
          </w:rPrChange>
        </w:rPr>
      </w:pPr>
      <w:ins w:id="12129" w:author="Langer, Peter" w:date="2018-06-13T13:59:00Z">
        <w:r w:rsidRPr="00A82009">
          <w:rPr>
            <w:noProof/>
            <w:rPrChange w:id="12130" w:author="Peto" w:date="2018-06-14T07:18:00Z">
              <w:rPr/>
            </w:rPrChange>
          </w:rPr>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A82009">
          <w:rPr>
            <w:noProof/>
            <w:rPrChange w:id="12131" w:author="Peto" w:date="2018-06-14T07:18:00Z">
              <w:rPr/>
            </w:rPrChange>
          </w:rPr>
          <w:fldChar w:fldCharType="begin"/>
        </w:r>
        <w:r w:rsidRPr="00A82009">
          <w:rPr>
            <w:noProof/>
            <w:rPrChange w:id="12132" w:author="Peto" w:date="2018-06-14T07:18:00Z">
              <w:rPr/>
            </w:rPrChange>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A82009">
          <w:rPr>
            <w:noProof/>
            <w:rPrChange w:id="12133" w:author="Peto" w:date="2018-06-14T07:18:00Z">
              <w:rPr/>
            </w:rPrChange>
          </w:rPr>
          <w:fldChar w:fldCharType="separate"/>
        </w:r>
        <w:r w:rsidRPr="00A82009">
          <w:rPr>
            <w:noProof/>
            <w:vertAlign w:val="superscript"/>
          </w:rPr>
          <w:t>73</w:t>
        </w:r>
        <w:r w:rsidRPr="00A82009">
          <w:rPr>
            <w:noProof/>
            <w:rPrChange w:id="12134" w:author="Peto" w:date="2018-06-14T07:18:00Z">
              <w:rPr/>
            </w:rPrChange>
          </w:rPr>
          <w:fldChar w:fldCharType="end"/>
        </w:r>
        <w:r w:rsidRPr="00A82009">
          <w:rPr>
            <w:noProof/>
            <w:rPrChange w:id="12135" w:author="Peto" w:date="2018-06-14T07:18:00Z">
              <w:rPr/>
            </w:rPrChange>
          </w:rPr>
          <w:t>, a to sa ďalej premietne do zmeny tepového objemu vďaka Franks-Starlingovmu zákonu. Vo všeobecnosti pokles strednej Z</w:t>
        </w:r>
        <w:r w:rsidRPr="00A82009">
          <w:rPr>
            <w:noProof/>
            <w:vertAlign w:val="subscript"/>
            <w:rPrChange w:id="12136" w:author="Peto" w:date="2018-06-14T07:18:00Z">
              <w:rPr>
                <w:vertAlign w:val="subscript"/>
              </w:rPr>
            </w:rPrChange>
          </w:rPr>
          <w:t xml:space="preserve">0 </w:t>
        </w:r>
        <w:r w:rsidRPr="00A82009">
          <w:rPr>
            <w:noProof/>
            <w:rPrChange w:id="12137" w:author="Peto" w:date="2018-06-14T07:18:00Z">
              <w:rPr/>
            </w:rPrChange>
          </w:rPr>
          <w:t xml:space="preserve">by mal súvisieť s poklesom objemu krvy v žilách. V prípade hrudníka je však tento parameter tiež ovplyvnený inými zmenami, ktoré by mohli sposobiť </w:t>
        </w:r>
        <w:r w:rsidRPr="00A82009">
          <w:rPr>
            <w:noProof/>
            <w:rPrChange w:id="12138" w:author="Peto" w:date="2018-06-14T07:18:00Z">
              <w:rPr/>
            </w:rPrChange>
          </w:rPr>
          <w:lastRenderedPageBreak/>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noProof/>
              <w:rPrChange w:id="12139"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140" w:author="Peto" w:date="2018-06-14T07:18:00Z">
                    <w:rPr>
                      <w:rFonts w:ascii="Cambria Math" w:hAnsi="Cambria Math"/>
                    </w:rPr>
                  </w:rPrChange>
                </w:rPr>
                <m:t>Z</m:t>
              </m:r>
            </m:e>
            <m:sub>
              <m:r>
                <w:rPr>
                  <w:rFonts w:ascii="Cambria Math" w:hAnsi="Cambria Math"/>
                  <w:noProof/>
                  <w:rPrChange w:id="12141" w:author="Peto" w:date="2018-06-14T07:18:00Z">
                    <w:rPr>
                      <w:rFonts w:ascii="Cambria Math" w:hAnsi="Cambria Math"/>
                    </w:rPr>
                  </w:rPrChange>
                </w:rPr>
                <m:t>i</m:t>
              </m:r>
            </m:sub>
          </m:sSub>
          <m:r>
            <w:rPr>
              <w:rFonts w:ascii="Cambria Math" w:hAnsi="Cambria Math"/>
              <w:noProof/>
              <w:rPrChange w:id="12142"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2143" w:author="Peto" w:date="2018-06-14T07:18:00Z">
                    <w:rPr>
                      <w:rFonts w:ascii="Cambria Math" w:hAnsi="Cambria Math"/>
                    </w:rPr>
                  </w:rPrChange>
                </w:rPr>
                <m:t>)</m:t>
              </m:r>
            </m:num>
            <m:den>
              <m:r>
                <w:rPr>
                  <w:rFonts w:ascii="Cambria Math" w:hAnsi="Cambria Math"/>
                  <w:noProof/>
                  <w:rPrChange w:id="12144"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145" w:author="Peto" w:date="2018-06-14T07:18:00Z">
                        <w:rPr>
                          <w:rFonts w:ascii="Cambria Math" w:hAnsi="Cambria Math"/>
                        </w:rPr>
                      </w:rPrChange>
                    </w:rPr>
                    <m:t>t</m:t>
                  </m:r>
                </m:e>
                <m:sub>
                  <m:r>
                    <w:rPr>
                      <w:rFonts w:ascii="Cambria Math" w:hAnsi="Cambria Math"/>
                      <w:noProof/>
                      <w:rPrChange w:id="12146" w:author="Peto" w:date="2018-06-14T07:18:00Z">
                        <w:rPr>
                          <w:rFonts w:ascii="Cambria Math" w:hAnsi="Cambria Math"/>
                        </w:rPr>
                      </w:rPrChange>
                    </w:rPr>
                    <m:t>max</m:t>
                  </m:r>
                </m:sub>
              </m:sSub>
            </m:den>
          </m:f>
        </m:oMath>
        <w:r w:rsidRPr="00A82009">
          <w:rPr>
            <w:noProof/>
            <w:rPrChange w:id="12147" w:author="Peto" w:date="2018-06-14T07:18:00Z">
              <w:rPr/>
            </w:rPrChange>
          </w:rPr>
          <w:t xml:space="preserve">. Na hrudi </w:t>
        </w:r>
        <m:oMath>
          <m:r>
            <w:rPr>
              <w:rFonts w:ascii="Cambria Math" w:hAnsi="Cambria Math"/>
              <w:noProof/>
              <w:rPrChange w:id="1214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149" w:author="Peto" w:date="2018-06-14T07:18:00Z">
                    <w:rPr>
                      <w:rFonts w:ascii="Cambria Math" w:hAnsi="Cambria Math"/>
                    </w:rPr>
                  </w:rPrChange>
                </w:rPr>
                <m:t>Z</m:t>
              </m:r>
            </m:e>
            <m:sub>
              <m:r>
                <w:rPr>
                  <w:rFonts w:ascii="Cambria Math" w:hAnsi="Cambria Math"/>
                  <w:noProof/>
                  <w:rPrChange w:id="12150" w:author="Peto" w:date="2018-06-14T07:18:00Z">
                    <w:rPr>
                      <w:rFonts w:ascii="Cambria Math" w:hAnsi="Cambria Math"/>
                    </w:rPr>
                  </w:rPrChange>
                </w:rPr>
                <m:t>i</m:t>
              </m:r>
            </m:sub>
          </m:sSub>
          <m:r>
            <w:rPr>
              <w:rFonts w:ascii="Cambria Math" w:hAnsi="Cambria Math"/>
              <w:noProof/>
              <w:rPrChange w:id="12151"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2152" w:author="Peto" w:date="2018-06-14T07:18:00Z">
                    <w:rPr>
                      <w:rFonts w:ascii="Cambria Math" w:hAnsi="Cambria Math"/>
                    </w:rPr>
                  </w:rPrChange>
                </w:rPr>
                <m:t>)</m:t>
              </m:r>
            </m:num>
            <m:den>
              <m:r>
                <w:rPr>
                  <w:rFonts w:ascii="Cambria Math" w:hAnsi="Cambria Math"/>
                  <w:noProof/>
                  <w:rPrChange w:id="12153"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154" w:author="Peto" w:date="2018-06-14T07:18:00Z">
                        <w:rPr>
                          <w:rFonts w:ascii="Cambria Math" w:hAnsi="Cambria Math"/>
                        </w:rPr>
                      </w:rPrChange>
                    </w:rPr>
                    <m:t>t</m:t>
                  </m:r>
                </m:e>
                <m:sub>
                  <m:r>
                    <w:rPr>
                      <w:rFonts w:ascii="Cambria Math" w:hAnsi="Cambria Math"/>
                      <w:noProof/>
                      <w:rPrChange w:id="12155" w:author="Peto" w:date="2018-06-14T07:18:00Z">
                        <w:rPr>
                          <w:rFonts w:ascii="Cambria Math" w:hAnsi="Cambria Math"/>
                        </w:rPr>
                      </w:rPrChange>
                    </w:rPr>
                    <m:t>max</m:t>
                  </m:r>
                </m:sub>
              </m:sSub>
            </m:den>
          </m:f>
        </m:oMath>
        <w:r w:rsidRPr="00A82009">
          <w:rPr>
            <w:noProof/>
            <w:rPrChange w:id="12156" w:author="Peto" w:date="2018-06-14T07:18:00Z">
              <w:rPr/>
            </w:rPrChange>
          </w:rPr>
          <w:t xml:space="preserve"> rastie behom nádychu s oneskorením 1-2 s a S1S2 rastie s oneskorením 2-2,5 s, čo indikuje nárast tepového objemu približne 2 s po začiatku nádychu.</w:t>
        </w:r>
      </w:ins>
      <w:ins w:id="12157" w:author="Langer, Peter" w:date="2018-06-13T14:22:00Z">
        <w:r w:rsidR="002865FC" w:rsidRPr="00A82009">
          <w:rPr>
            <w:noProof/>
            <w:rPrChange w:id="12158" w:author="Peto" w:date="2018-06-14T07:18:00Z">
              <w:rPr/>
            </w:rPrChange>
          </w:rPr>
          <w:t xml:space="preserve"> Tento posun</w:t>
        </w:r>
      </w:ins>
      <w:ins w:id="12159" w:author="Langer, Peter" w:date="2018-06-13T13:59:00Z">
        <w:r w:rsidRPr="00A82009">
          <w:rPr>
            <w:noProof/>
            <w:rPrChange w:id="12160" w:author="Peto" w:date="2018-06-14T07:18:00Z">
              <w:rPr/>
            </w:rPrChange>
          </w:rPr>
          <w:t xml:space="preserve"> korešponduje s fluktuáciami v arteriálnom krvnom tlaku a RR intervaloch. Navyše bolo zistené, že behom nádychu vzrástol objem krvy v končatinách </w:t>
        </w:r>
      </w:ins>
      <w:ins w:id="12161" w:author="Langer, Peter" w:date="2018-06-13T14:23:00Z">
        <w:r w:rsidR="00817C8D" w:rsidRPr="00A82009">
          <w:rPr>
            <w:noProof/>
            <w:rPrChange w:id="12162" w:author="Peto" w:date="2018-06-14T07:18:00Z">
              <w:rPr/>
            </w:rPrChange>
          </w:rPr>
          <w:t xml:space="preserve">a krku </w:t>
        </w:r>
      </w:ins>
      <w:ins w:id="12163" w:author="Langer, Peter" w:date="2018-06-13T13:59:00Z">
        <w:r w:rsidRPr="00A82009">
          <w:rPr>
            <w:noProof/>
            <w:rPrChange w:id="12164" w:author="Peto" w:date="2018-06-14T07:18:00Z">
              <w:rPr/>
            </w:rPrChange>
          </w:rPr>
          <w:t xml:space="preserve">a to s vysokou koreláciou k fáze </w:t>
        </w:r>
        <w:r w:rsidR="00817C8D" w:rsidRPr="00A82009">
          <w:rPr>
            <w:noProof/>
            <w:rPrChange w:id="12165" w:author="Peto" w:date="2018-06-14T07:18:00Z">
              <w:rPr/>
            </w:rPrChange>
          </w:rPr>
          <w:t>nádychu. Tok krvy v</w:t>
        </w:r>
      </w:ins>
      <w:ins w:id="12166" w:author="Langer, Peter" w:date="2018-06-13T14:26:00Z">
        <w:r w:rsidR="00817C8D" w:rsidRPr="00A82009">
          <w:rPr>
            <w:noProof/>
            <w:rPrChange w:id="12167" w:author="Peto" w:date="2018-06-14T07:18:00Z">
              <w:rPr/>
            </w:rPrChange>
          </w:rPr>
          <w:t> </w:t>
        </w:r>
      </w:ins>
      <w:ins w:id="12168" w:author="Langer, Peter" w:date="2018-06-13T14:27:00Z">
        <w:r w:rsidR="00817C8D" w:rsidRPr="00A82009">
          <w:rPr>
            <w:noProof/>
            <w:rPrChange w:id="12169" w:author="Peto" w:date="2018-06-14T07:18:00Z">
              <w:rPr/>
            </w:rPrChange>
          </w:rPr>
          <w:t>karotídach</w:t>
        </w:r>
      </w:ins>
      <w:ins w:id="12170" w:author="Langer, Peter" w:date="2018-06-13T13:59:00Z">
        <w:r w:rsidR="00817C8D" w:rsidRPr="00A82009">
          <w:rPr>
            <w:noProof/>
            <w:rPrChange w:id="12171" w:author="Peto" w:date="2018-06-14T07:18:00Z">
              <w:rPr/>
            </w:rPrChange>
          </w:rPr>
          <w:t xml:space="preserve"> </w:t>
        </w:r>
      </w:ins>
      <w:ins w:id="12172" w:author="Langer, Peter" w:date="2018-06-13T14:26:00Z">
        <w:r w:rsidR="00817C8D" w:rsidRPr="00A82009">
          <w:rPr>
            <w:noProof/>
            <w:rPrChange w:id="12173" w:author="Peto" w:date="2018-06-14T07:18:00Z">
              <w:rPr/>
            </w:rPrChange>
          </w:rPr>
          <w:t>v</w:t>
        </w:r>
      </w:ins>
      <w:ins w:id="12174" w:author="Langer, Peter" w:date="2018-06-13T14:27:00Z">
        <w:r w:rsidR="00817C8D" w:rsidRPr="00A82009">
          <w:rPr>
            <w:noProof/>
            <w:rPrChange w:id="12175" w:author="Peto" w:date="2018-06-14T07:18:00Z">
              <w:rPr/>
            </w:rPrChange>
          </w:rPr>
          <w:t>z</w:t>
        </w:r>
      </w:ins>
      <w:ins w:id="12176" w:author="Langer, Peter" w:date="2018-06-13T14:26:00Z">
        <w:r w:rsidR="00817C8D" w:rsidRPr="00A82009">
          <w:rPr>
            <w:noProof/>
            <w:rPrChange w:id="12177" w:author="Peto" w:date="2018-06-14T07:18:00Z">
              <w:rPr/>
            </w:rPrChange>
          </w:rPr>
          <w:t xml:space="preserve">rástol </w:t>
        </w:r>
      </w:ins>
      <w:ins w:id="12178" w:author="Langer, Peter" w:date="2018-06-13T14:36:00Z">
        <w:r w:rsidR="00CD6D02" w:rsidRPr="00A82009">
          <w:rPr>
            <w:noProof/>
            <w:rPrChange w:id="12179" w:author="Peto" w:date="2018-06-14T07:18:00Z">
              <w:rPr/>
            </w:rPrChange>
          </w:rPr>
          <w:t>s oneskorením 4 s po začiatku nádychu. V</w:t>
        </w:r>
      </w:ins>
      <w:ins w:id="12180" w:author="Langer, Peter" w:date="2018-06-13T14:37:00Z">
        <w:r w:rsidR="00CD6D02" w:rsidRPr="00A82009">
          <w:rPr>
            <w:noProof/>
            <w:rPrChange w:id="12181" w:author="Peto" w:date="2018-06-14T07:18:00Z">
              <w:rPr/>
            </w:rPrChange>
          </w:rPr>
          <w:t> </w:t>
        </w:r>
      </w:ins>
      <w:ins w:id="12182" w:author="Langer, Peter" w:date="2018-06-13T14:36:00Z">
        <w:r w:rsidR="00CD6D02" w:rsidRPr="00A82009">
          <w:rPr>
            <w:noProof/>
            <w:rPrChange w:id="12183" w:author="Peto" w:date="2018-06-14T07:18:00Z">
              <w:rPr/>
            </w:rPrChange>
          </w:rPr>
          <w:t xml:space="preserve">dolných </w:t>
        </w:r>
      </w:ins>
      <w:ins w:id="12184" w:author="Langer, Peter" w:date="2018-06-13T14:37:00Z">
        <w:r w:rsidR="00CD6D02" w:rsidRPr="00A82009">
          <w:rPr>
            <w:noProof/>
            <w:rPrChange w:id="12185" w:author="Peto" w:date="2018-06-14T07:18:00Z">
              <w:rPr/>
            </w:rPrChange>
          </w:rPr>
          <w:t>končatinách nárast</w:t>
        </w:r>
      </w:ins>
      <w:ins w:id="12186" w:author="Langer, Peter" w:date="2018-06-13T14:54:00Z">
        <w:r w:rsidR="004A41EA" w:rsidRPr="00A82009">
          <w:rPr>
            <w:noProof/>
            <w:rPrChange w:id="12187" w:author="Peto" w:date="2018-06-14T07:18:00Z">
              <w:rPr/>
            </w:rPrChange>
          </w:rPr>
          <w:t>á</w:t>
        </w:r>
      </w:ins>
      <w:ins w:id="12188" w:author="Langer, Peter" w:date="2018-06-13T14:37:00Z">
        <w:r w:rsidR="00CD6D02" w:rsidRPr="00A82009">
          <w:rPr>
            <w:noProof/>
            <w:rPrChange w:id="12189" w:author="Peto" w:date="2018-06-14T07:18:00Z">
              <w:rPr/>
            </w:rPrChange>
          </w:rPr>
          <w:t xml:space="preserve"> objem</w:t>
        </w:r>
        <w:del w:id="12190" w:author="Peto" w:date="2018-06-14T08:11:00Z">
          <w:r w:rsidR="00CD6D02" w:rsidRPr="00A82009" w:rsidDel="00D72AE1">
            <w:rPr>
              <w:noProof/>
              <w:rPrChange w:id="12191" w:author="Peto" w:date="2018-06-14T07:18:00Z">
                <w:rPr/>
              </w:rPrChange>
            </w:rPr>
            <w:delText>u</w:delText>
          </w:r>
        </w:del>
        <w:r w:rsidR="00CD6D02" w:rsidRPr="00A82009">
          <w:rPr>
            <w:noProof/>
            <w:rPrChange w:id="12192" w:author="Peto" w:date="2018-06-14T07:18:00Z">
              <w:rPr/>
            </w:rPrChange>
          </w:rPr>
          <w:t xml:space="preserve"> krvy</w:t>
        </w:r>
      </w:ins>
      <w:ins w:id="12193" w:author="Langer, Peter" w:date="2018-06-13T14:54:00Z">
        <w:r w:rsidR="004A41EA" w:rsidRPr="00A82009">
          <w:rPr>
            <w:noProof/>
            <w:rPrChange w:id="12194" w:author="Peto" w:date="2018-06-14T07:18:00Z">
              <w:rPr/>
            </w:rPrChange>
          </w:rPr>
          <w:t xml:space="preserve"> s nádychom bez oneskorenia a významne vzrastie zrýchlenie krvy </w:t>
        </w:r>
      </w:ins>
      <w:ins w:id="12195" w:author="Langer, Peter" w:date="2018-06-13T14:55:00Z">
        <w:r w:rsidR="004A41EA" w:rsidRPr="00A82009">
          <w:rPr>
            <w:noProof/>
            <w:rPrChange w:id="12196" w:author="Peto" w:date="2018-06-14T07:18:00Z">
              <w:rPr/>
            </w:rPrChange>
          </w:rPr>
          <w:t>(</w:t>
        </w:r>
        <m:oMath>
          <m:r>
            <w:rPr>
              <w:rFonts w:ascii="Cambria Math" w:hAnsi="Cambria Math"/>
              <w:noProof/>
              <w:rPrChange w:id="12197"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198" w:author="Peto" w:date="2018-06-14T07:18:00Z">
                    <w:rPr>
                      <w:rFonts w:ascii="Cambria Math" w:hAnsi="Cambria Math"/>
                    </w:rPr>
                  </w:rPrChange>
                </w:rPr>
                <m:t>Z</m:t>
              </m:r>
            </m:e>
            <m:sub>
              <m:r>
                <w:rPr>
                  <w:rFonts w:ascii="Cambria Math" w:hAnsi="Cambria Math"/>
                  <w:noProof/>
                  <w:rPrChange w:id="12199" w:author="Peto" w:date="2018-06-14T07:18:00Z">
                    <w:rPr>
                      <w:rFonts w:ascii="Cambria Math" w:hAnsi="Cambria Math"/>
                    </w:rPr>
                  </w:rPrChange>
                </w:rPr>
                <m:t>i</m:t>
              </m:r>
            </m:sub>
          </m:sSub>
          <m:r>
            <w:rPr>
              <w:rFonts w:ascii="Cambria Math" w:hAnsi="Cambria Math"/>
              <w:noProof/>
              <w:rPrChange w:id="12200"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2201" w:author="Peto" w:date="2018-06-14T07:18:00Z">
                    <w:rPr>
                      <w:rFonts w:ascii="Cambria Math" w:hAnsi="Cambria Math"/>
                    </w:rPr>
                  </w:rPrChange>
                </w:rPr>
                <m:t>)</m:t>
              </m:r>
            </m:num>
            <m:den>
              <m:r>
                <w:rPr>
                  <w:rFonts w:ascii="Cambria Math" w:hAnsi="Cambria Math"/>
                  <w:noProof/>
                  <w:rPrChange w:id="1220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203" w:author="Peto" w:date="2018-06-14T07:18:00Z">
                        <w:rPr>
                          <w:rFonts w:ascii="Cambria Math" w:hAnsi="Cambria Math"/>
                        </w:rPr>
                      </w:rPrChange>
                    </w:rPr>
                    <m:t>t</m:t>
                  </m:r>
                </m:e>
                <m:sub>
                  <m:r>
                    <w:rPr>
                      <w:rFonts w:ascii="Cambria Math" w:hAnsi="Cambria Math"/>
                      <w:noProof/>
                      <w:rPrChange w:id="12204" w:author="Peto" w:date="2018-06-14T07:18:00Z">
                        <w:rPr>
                          <w:rFonts w:ascii="Cambria Math" w:hAnsi="Cambria Math"/>
                        </w:rPr>
                      </w:rPrChange>
                    </w:rPr>
                    <m:t>max</m:t>
                  </m:r>
                </m:sub>
              </m:sSub>
              <m:r>
                <w:rPr>
                  <w:rFonts w:ascii="Cambria Math" w:hAnsi="Cambria Math"/>
                  <w:noProof/>
                  <w:rPrChange w:id="12205" w:author="Peto" w:date="2018-06-14T07:18:00Z">
                    <w:rPr>
                      <w:rFonts w:ascii="Cambria Math" w:hAnsi="Cambria Math"/>
                    </w:rPr>
                  </w:rPrChange>
                </w:rPr>
                <m:t>)</m:t>
              </m:r>
            </m:den>
          </m:f>
        </m:oMath>
        <w:r w:rsidR="004A41EA" w:rsidRPr="00A82009">
          <w:rPr>
            <w:noProof/>
            <w:rPrChange w:id="12206" w:author="Peto" w:date="2018-06-14T07:18:00Z">
              <w:rPr/>
            </w:rPrChange>
          </w:rPr>
          <w:t xml:space="preserve"> s oneskorením v </w:t>
        </w:r>
      </w:ins>
      <w:ins w:id="12207" w:author="Langer, Peter" w:date="2018-06-13T14:56:00Z">
        <w:r w:rsidR="004A41EA" w:rsidRPr="00A82009">
          <w:rPr>
            <w:noProof/>
            <w:rPrChange w:id="12208" w:author="Peto" w:date="2018-06-14T07:18:00Z">
              <w:rPr/>
            </w:rPrChange>
          </w:rPr>
          <w:t>priemere</w:t>
        </w:r>
      </w:ins>
      <w:ins w:id="12209" w:author="Langer, Peter" w:date="2018-06-13T14:55:00Z">
        <w:r w:rsidR="004A41EA" w:rsidRPr="00A82009">
          <w:rPr>
            <w:noProof/>
            <w:rPrChange w:id="12210" w:author="Peto" w:date="2018-06-14T07:18:00Z">
              <w:rPr/>
            </w:rPrChange>
          </w:rPr>
          <w:t xml:space="preserve"> 3,5</w:t>
        </w:r>
      </w:ins>
      <w:ins w:id="12211" w:author="Langer, Peter" w:date="2018-06-13T14:56:00Z">
        <w:r w:rsidR="004A41EA" w:rsidRPr="00A82009">
          <w:rPr>
            <w:noProof/>
            <w:rPrChange w:id="12212" w:author="Peto" w:date="2018-06-14T07:18:00Z">
              <w:rPr/>
            </w:rPrChange>
          </w:rPr>
          <w:t xml:space="preserve"> </w:t>
        </w:r>
      </w:ins>
      <w:ins w:id="12213" w:author="Langer, Peter" w:date="2018-06-13T14:55:00Z">
        <w:r w:rsidR="004A41EA" w:rsidRPr="00A82009">
          <w:rPr>
            <w:noProof/>
            <w:rPrChange w:id="12214" w:author="Peto" w:date="2018-06-14T07:18:00Z">
              <w:rPr/>
            </w:rPrChange>
          </w:rPr>
          <w:t>s.</w:t>
        </w:r>
      </w:ins>
      <w:ins w:id="12215" w:author="Langer, Peter" w:date="2018-06-13T14:56:00Z">
        <w:r w:rsidR="004A41EA" w:rsidRPr="00A82009">
          <w:rPr>
            <w:noProof/>
            <w:rPrChange w:id="12216" w:author="Peto" w:date="2018-06-14T07:18:00Z">
              <w:rPr/>
            </w:rPrChange>
          </w:rPr>
          <w:t xml:space="preserve"> Tieto zistenia korešpondujú s prácou </w:t>
        </w:r>
      </w:ins>
      <w:r w:rsidR="00D72AE1">
        <w:rPr>
          <w:noProof/>
        </w:rPr>
        <w:fldChar w:fldCharType="begin"/>
      </w:r>
      <w:r w:rsidR="00D72AE1">
        <w:rPr>
          <w:noProof/>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D72AE1">
        <w:rPr>
          <w:noProof/>
        </w:rPr>
        <w:fldChar w:fldCharType="separate"/>
      </w:r>
      <w:r w:rsidR="00D72AE1" w:rsidRPr="00D72AE1">
        <w:rPr>
          <w:noProof/>
          <w:vertAlign w:val="superscript"/>
        </w:rPr>
        <w:t>73</w:t>
      </w:r>
      <w:r w:rsidR="00D72AE1">
        <w:rPr>
          <w:noProof/>
        </w:rPr>
        <w:fldChar w:fldCharType="end"/>
      </w:r>
      <w:ins w:id="12217" w:author="Langer, Peter" w:date="2018-06-13T14:55:00Z">
        <w:del w:id="12218" w:author="Peto" w:date="2018-06-14T08:13:00Z">
          <w:r w:rsidR="004A41EA" w:rsidRPr="00A82009" w:rsidDel="00D72AE1">
            <w:rPr>
              <w:noProof/>
              <w:rPrChange w:id="12219" w:author="Peto" w:date="2018-06-14T07:18:00Z">
                <w:rPr/>
              </w:rPrChange>
            </w:rPr>
            <w:delText xml:space="preserve"> </w:delText>
          </w:r>
        </w:del>
      </w:ins>
      <w:ins w:id="12220" w:author="Langer, Peter" w:date="2018-06-13T14:57:00Z">
        <w:del w:id="12221" w:author="Peto" w:date="2018-06-14T08:13:00Z">
          <w:r w:rsidR="004A41EA" w:rsidRPr="00A82009" w:rsidDel="00D72AE1">
            <w:rPr>
              <w:noProof/>
              <w:rPrChange w:id="12222" w:author="Peto" w:date="2018-06-14T07:18:00Z">
                <w:rPr/>
              </w:rPrChange>
            </w:rPr>
            <w:delText>Willeput</w:delText>
          </w:r>
        </w:del>
        <w:r w:rsidR="004A41EA" w:rsidRPr="00A82009">
          <w:rPr>
            <w:noProof/>
            <w:rPrChange w:id="12223" w:author="Peto" w:date="2018-06-14T07:18:00Z">
              <w:rPr/>
            </w:rPrChange>
          </w:rPr>
          <w:t>,</w:t>
        </w:r>
      </w:ins>
      <w:ins w:id="12224" w:author="Peto" w:date="2018-06-14T08:14:00Z">
        <w:r w:rsidR="00D72AE1">
          <w:rPr>
            <w:noProof/>
          </w:rPr>
          <w:t xml:space="preserve"> kde</w:t>
        </w:r>
      </w:ins>
      <w:ins w:id="12225" w:author="Langer, Peter" w:date="2018-06-13T14:57:00Z">
        <w:del w:id="12226" w:author="Peto" w:date="2018-06-14T08:14:00Z">
          <w:r w:rsidR="004A41EA" w:rsidRPr="00A82009" w:rsidDel="00D72AE1">
            <w:rPr>
              <w:noProof/>
              <w:rPrChange w:id="12227" w:author="Peto" w:date="2018-06-14T07:18:00Z">
                <w:rPr/>
              </w:rPrChange>
            </w:rPr>
            <w:delText xml:space="preserve"> ktorý</w:delText>
          </w:r>
        </w:del>
        <w:r w:rsidR="004A41EA" w:rsidRPr="00A82009">
          <w:rPr>
            <w:noProof/>
            <w:rPrChange w:id="12228" w:author="Peto" w:date="2018-06-14T07:18:00Z">
              <w:rPr/>
            </w:rPrChange>
          </w:rPr>
          <w:t xml:space="preserve"> zistil</w:t>
        </w:r>
      </w:ins>
      <w:ins w:id="12229" w:author="Peto" w:date="2018-06-14T08:14:00Z">
        <w:r w:rsidR="00D72AE1">
          <w:rPr>
            <w:noProof/>
          </w:rPr>
          <w:t>i</w:t>
        </w:r>
      </w:ins>
      <w:ins w:id="12230" w:author="Langer, Peter" w:date="2018-06-13T14:57:00Z">
        <w:r w:rsidR="004A41EA" w:rsidRPr="00A82009">
          <w:rPr>
            <w:noProof/>
            <w:rPrChange w:id="12231" w:author="Peto" w:date="2018-06-14T07:18:00Z">
              <w:rPr/>
            </w:rPrChange>
          </w:rPr>
          <w:t xml:space="preserve"> rozdielnu reakciu u ľudí </w:t>
        </w:r>
      </w:ins>
      <w:ins w:id="12232" w:author="Langer, Peter" w:date="2018-06-13T14:58:00Z">
        <w:r w:rsidR="004A41EA" w:rsidRPr="00A82009">
          <w:rPr>
            <w:noProof/>
            <w:rPrChange w:id="12233" w:author="Peto" w:date="2018-06-14T07:18:00Z">
              <w:rPr/>
            </w:rPrChange>
          </w:rPr>
          <w:t xml:space="preserve">na typ dýchania: pri nádychu hrudným košom </w:t>
        </w:r>
      </w:ins>
      <w:ins w:id="12234" w:author="Langer, Peter" w:date="2018-06-13T15:00:00Z">
        <w:r w:rsidR="00811EB7" w:rsidRPr="00A82009">
          <w:rPr>
            <w:noProof/>
            <w:rPrChange w:id="12235" w:author="Peto" w:date="2018-06-14T07:18:00Z">
              <w:rPr/>
            </w:rPrChange>
          </w:rPr>
          <w:t>sa zrýchli tok krvy v</w:t>
        </w:r>
        <w:del w:id="12236" w:author="Peto" w:date="2018-06-14T08:17:00Z">
          <w:r w:rsidR="00811EB7" w:rsidRPr="00A82009" w:rsidDel="00D72AE1">
            <w:rPr>
              <w:noProof/>
              <w:rPrChange w:id="12237" w:author="Peto" w:date="2018-06-14T07:18:00Z">
                <w:rPr/>
              </w:rPrChange>
            </w:rPr>
            <w:delText> </w:delText>
          </w:r>
        </w:del>
      </w:ins>
      <w:ins w:id="12238" w:author="Peto" w:date="2018-06-14T08:17:00Z">
        <w:r w:rsidR="00D72AE1">
          <w:rPr>
            <w:noProof/>
          </w:rPr>
          <w:t> </w:t>
        </w:r>
      </w:ins>
      <w:ins w:id="12239" w:author="Langer, Peter" w:date="2018-06-13T15:00:00Z">
        <w:r w:rsidR="00811EB7" w:rsidRPr="00A82009">
          <w:rPr>
            <w:noProof/>
            <w:rPrChange w:id="12240" w:author="Peto" w:date="2018-06-14T07:18:00Z">
              <w:rPr/>
            </w:rPrChange>
          </w:rPr>
          <w:t>steh</w:t>
        </w:r>
      </w:ins>
      <w:ins w:id="12241" w:author="Peto" w:date="2018-06-14T08:17:00Z">
        <w:r w:rsidR="00D72AE1">
          <w:rPr>
            <w:noProof/>
          </w:rPr>
          <w:t>ennej žile</w:t>
        </w:r>
      </w:ins>
      <w:ins w:id="12242" w:author="Langer, Peter" w:date="2018-06-13T15:00:00Z">
        <w:del w:id="12243" w:author="Peto" w:date="2018-06-14T08:17:00Z">
          <w:r w:rsidR="00811EB7" w:rsidRPr="00A82009" w:rsidDel="00D72AE1">
            <w:rPr>
              <w:noProof/>
              <w:rPrChange w:id="12244" w:author="Peto" w:date="2018-06-14T07:18:00Z">
                <w:rPr/>
              </w:rPrChange>
            </w:rPr>
            <w:delText>ne</w:delText>
          </w:r>
        </w:del>
        <w:r w:rsidR="00811EB7" w:rsidRPr="00A82009">
          <w:rPr>
            <w:noProof/>
            <w:rPrChange w:id="12245" w:author="Peto" w:date="2018-06-14T07:18:00Z">
              <w:rPr/>
            </w:rPrChange>
          </w:rPr>
          <w:t>, naopak pri dýchaní bránicou sa tok krvy v</w:t>
        </w:r>
      </w:ins>
      <w:ins w:id="12246" w:author="Langer, Peter" w:date="2018-06-13T15:01:00Z">
        <w:r w:rsidR="00811EB7" w:rsidRPr="00A82009">
          <w:rPr>
            <w:noProof/>
            <w:rPrChange w:id="12247" w:author="Peto" w:date="2018-06-14T07:18:00Z">
              <w:rPr/>
            </w:rPrChange>
          </w:rPr>
          <w:t> </w:t>
        </w:r>
      </w:ins>
      <w:ins w:id="12248" w:author="Langer, Peter" w:date="2018-06-13T15:00:00Z">
        <w:r w:rsidR="00811EB7" w:rsidRPr="00A82009">
          <w:rPr>
            <w:noProof/>
            <w:rPrChange w:id="12249" w:author="Peto" w:date="2018-06-14T07:18:00Z">
              <w:rPr/>
            </w:rPrChange>
          </w:rPr>
          <w:t xml:space="preserve">stehne </w:t>
        </w:r>
      </w:ins>
      <w:ins w:id="12250" w:author="Langer, Peter" w:date="2018-06-13T15:01:00Z">
        <w:r w:rsidR="00811EB7" w:rsidRPr="00A82009">
          <w:rPr>
            <w:noProof/>
            <w:rPrChange w:id="12251" w:author="Peto" w:date="2018-06-14T07:18:00Z">
              <w:rPr/>
            </w:rPrChange>
          </w:rPr>
          <w:t>spomalý. Toto by mohlo byť vysvetlené rozdielmi v</w:t>
        </w:r>
      </w:ins>
      <w:ins w:id="12252" w:author="Langer, Peter" w:date="2018-06-13T15:03:00Z">
        <w:r w:rsidR="00811EB7" w:rsidRPr="00A82009">
          <w:rPr>
            <w:noProof/>
            <w:rPrChange w:id="12253" w:author="Peto" w:date="2018-06-14T07:18:00Z">
              <w:rPr/>
            </w:rPrChange>
          </w:rPr>
          <w:t> </w:t>
        </w:r>
      </w:ins>
      <w:ins w:id="12254" w:author="Langer, Peter" w:date="2018-06-13T15:01:00Z">
        <w:r w:rsidR="00811EB7" w:rsidRPr="00A82009">
          <w:rPr>
            <w:noProof/>
            <w:rPrChange w:id="12255" w:author="Peto" w:date="2018-06-14T07:18:00Z">
              <w:rPr/>
            </w:rPrChange>
          </w:rPr>
          <w:t xml:space="preserve">takových </w:t>
        </w:r>
      </w:ins>
      <w:ins w:id="12256" w:author="Langer, Peter" w:date="2018-06-13T15:03:00Z">
        <w:r w:rsidR="00811EB7" w:rsidRPr="00A82009">
          <w:rPr>
            <w:noProof/>
            <w:rPrChange w:id="12257" w:author="Peto" w:date="2018-06-14T07:18:00Z">
              <w:rPr/>
            </w:rPrChange>
          </w:rPr>
          <w:t>zmenách v</w:t>
        </w:r>
        <w:del w:id="12258" w:author="Peto" w:date="2018-06-14T08:26:00Z">
          <w:r w:rsidR="00811EB7" w:rsidRPr="00A82009" w:rsidDel="00FA5247">
            <w:rPr>
              <w:noProof/>
              <w:rPrChange w:id="12259" w:author="Peto" w:date="2018-06-14T07:18:00Z">
                <w:rPr/>
              </w:rPrChange>
            </w:rPr>
            <w:delText> </w:delText>
          </w:r>
        </w:del>
      </w:ins>
      <w:ins w:id="12260" w:author="Peto" w:date="2018-06-14T08:26:00Z">
        <w:r w:rsidR="00FA5247">
          <w:rPr>
            <w:noProof/>
          </w:rPr>
          <w:t> </w:t>
        </w:r>
      </w:ins>
      <w:ins w:id="12261" w:author="Langer, Peter" w:date="2018-06-13T15:03:00Z">
        <w:r w:rsidR="00811EB7" w:rsidRPr="00A82009">
          <w:rPr>
            <w:noProof/>
            <w:rPrChange w:id="12262" w:author="Peto" w:date="2018-06-14T07:18:00Z">
              <w:rPr/>
            </w:rPrChange>
          </w:rPr>
          <w:t>brušnej</w:t>
        </w:r>
      </w:ins>
      <w:ins w:id="12263" w:author="Peto" w:date="2018-06-14T08:26:00Z">
        <w:r w:rsidR="00FA5247">
          <w:rPr>
            <w:noProof/>
          </w:rPr>
          <w:t xml:space="preserve"> </w:t>
        </w:r>
      </w:ins>
      <w:ins w:id="12264" w:author="Langer, Peter" w:date="2018-06-13T15:03:00Z">
        <w:r w:rsidR="00811EB7" w:rsidRPr="00A82009">
          <w:rPr>
            <w:noProof/>
            <w:rPrChange w:id="12265" w:author="Peto" w:date="2018-06-14T07:18:00Z">
              <w:rPr/>
            </w:rPrChange>
          </w:rPr>
          <w:t xml:space="preserve"> </w:t>
        </w:r>
        <w:del w:id="12266" w:author="Peto" w:date="2018-06-14T08:21:00Z">
          <w:r w:rsidR="005F52A3" w:rsidRPr="00A82009" w:rsidDel="007B22AF">
            <w:rPr>
              <w:noProof/>
              <w:rPrChange w:id="12267" w:author="Peto" w:date="2018-06-14T07:18:00Z">
                <w:rPr/>
              </w:rPrChange>
            </w:rPr>
            <w:delText>dutine</w:delText>
          </w:r>
          <w:r w:rsidR="00811EB7" w:rsidRPr="00A82009" w:rsidDel="007B22AF">
            <w:rPr>
              <w:noProof/>
              <w:rPrChange w:id="12268" w:author="Peto" w:date="2018-06-14T07:18:00Z">
                <w:rPr/>
              </w:rPrChange>
            </w:rPr>
            <w:delText xml:space="preserve"> </w:delText>
          </w:r>
        </w:del>
      </w:ins>
      <w:del w:id="12269" w:author="Peto" w:date="2018-06-14T08:21:00Z">
        <w:r w:rsidR="00D72AE1" w:rsidDel="007B22AF">
          <w:rPr>
            <w:noProof/>
          </w:rPr>
          <w:fldChar w:fldCharType="begin">
            <w:fldData xml:space="preserve">PEVuZE5vdGU+PENpdGU+PEF1dGhvcj5EYWdhcjwvQXV0aG9yPjxZZWFyPjIwMTY8L1llYXI+PElE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</w:fldData>
          </w:fldChar>
        </w:r>
        <w:r w:rsidR="00D72AE1" w:rsidDel="007B22AF">
          <w:rPr>
            <w:noProof/>
          </w:rPr>
          <w:delInstrText xml:space="preserve"> ADDIN EN.CITE </w:delInstrText>
        </w:r>
        <w:r w:rsidR="00D72AE1" w:rsidDel="007B22AF">
          <w:rPr>
            <w:noProof/>
          </w:rPr>
          <w:fldChar w:fldCharType="begin">
            <w:fldData xml:space="preserve">PEVuZE5vdGU+PENpdGU+PEF1dGhvcj5EYWdhcjwvQXV0aG9yPjxZZWFyPjIwMTY8L1llYXI+PElE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</w:fldData>
          </w:fldChar>
        </w:r>
        <w:r w:rsidR="00D72AE1" w:rsidDel="007B22AF">
          <w:rPr>
            <w:noProof/>
          </w:rPr>
          <w:delInstrText xml:space="preserve"> ADDIN EN.CITE.DATA </w:delInstrText>
        </w:r>
        <w:r w:rsidR="00D72AE1" w:rsidDel="007B22AF">
          <w:rPr>
            <w:noProof/>
          </w:rPr>
        </w:r>
        <w:r w:rsidR="00D72AE1" w:rsidDel="007B22AF">
          <w:rPr>
            <w:noProof/>
          </w:rPr>
          <w:fldChar w:fldCharType="end"/>
        </w:r>
        <w:r w:rsidR="00D72AE1" w:rsidDel="007B22AF">
          <w:rPr>
            <w:noProof/>
          </w:rPr>
        </w:r>
        <w:r w:rsidR="00D72AE1" w:rsidDel="007B22AF">
          <w:rPr>
            <w:noProof/>
          </w:rPr>
          <w:fldChar w:fldCharType="separate"/>
        </w:r>
        <w:r w:rsidR="00D72AE1" w:rsidDel="007B22AF">
          <w:rPr>
            <w:noProof/>
          </w:rPr>
          <w:delText>{Dagar, 2016, Abdominal Circulatory Interactions}</w:delText>
        </w:r>
        <w:r w:rsidR="00D72AE1" w:rsidDel="007B22AF">
          <w:rPr>
            <w:noProof/>
          </w:rPr>
          <w:fldChar w:fldCharType="end"/>
        </w:r>
      </w:del>
      <w:r w:rsidR="007B22AF">
        <w:rPr>
          <w:noProof/>
        </w:rPr>
        <w:fldChar w:fldCharType="begin"/>
      </w:r>
      <w:r w:rsidR="00FA5247">
        <w:rPr>
          <w:noProof/>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7B22AF">
        <w:rPr>
          <w:noProof/>
        </w:rPr>
        <w:fldChar w:fldCharType="separate"/>
      </w:r>
      <w:r w:rsidR="00FA5247" w:rsidRPr="00FA5247">
        <w:rPr>
          <w:noProof/>
          <w:vertAlign w:val="superscript"/>
        </w:rPr>
        <w:t>73</w:t>
      </w:r>
      <w:r w:rsidR="007B22AF">
        <w:rPr>
          <w:noProof/>
        </w:rPr>
        <w:fldChar w:fldCharType="end"/>
      </w:r>
      <w:ins w:id="12270" w:author="Peto" w:date="2018-06-14T08:22:00Z">
        <w:r w:rsidR="007B22AF">
          <w:rPr>
            <w:noProof/>
          </w:rPr>
          <w:t xml:space="preserve"> </w:t>
        </w:r>
      </w:ins>
      <w:ins w:id="12271" w:author="Langer, Peter" w:date="2018-06-13T15:03:00Z">
        <w:r w:rsidR="00811EB7" w:rsidRPr="00A82009">
          <w:rPr>
            <w:noProof/>
            <w:rPrChange w:id="12272" w:author="Peto" w:date="2018-06-14T07:18:00Z">
              <w:rPr/>
            </w:rPrChange>
          </w:rPr>
          <w:t>Willeput, dragar.</w:t>
        </w:r>
      </w:ins>
      <w:ins w:id="12273" w:author="Langer, Peter" w:date="2018-06-13T15:56:00Z">
        <w:r w:rsidR="005F52A3" w:rsidRPr="00A82009">
          <w:rPr>
            <w:noProof/>
            <w:rPrChange w:id="12274" w:author="Peto" w:date="2018-06-14T07:18:00Z">
              <w:rPr/>
            </w:rPrChange>
          </w:rPr>
          <w:t xml:space="preserve"> </w:t>
        </w:r>
        <w:del w:id="12275" w:author="Peto" w:date="2018-06-14T08:28:00Z">
          <w:r w:rsidR="005F52A3" w:rsidRPr="00A82009" w:rsidDel="00FA5247">
            <w:rPr>
              <w:noProof/>
              <w:rPrChange w:id="12276" w:author="Peto" w:date="2018-06-14T07:18:00Z">
                <w:rPr/>
              </w:rPrChange>
            </w:rPr>
            <w:delText>Výsledky m</w:delText>
          </w:r>
        </w:del>
      </w:ins>
      <w:ins w:id="12277" w:author="Peto" w:date="2018-06-14T08:28:00Z">
        <w:r w:rsidR="00FA5247">
          <w:rPr>
            <w:noProof/>
          </w:rPr>
          <w:t>M</w:t>
        </w:r>
      </w:ins>
      <w:ins w:id="12278" w:author="Langer, Peter" w:date="2018-06-13T15:56:00Z">
        <w:r w:rsidR="005F52A3" w:rsidRPr="00A82009">
          <w:rPr>
            <w:noProof/>
            <w:rPrChange w:id="12279" w:author="Peto" w:date="2018-06-14T07:18:00Z">
              <w:rPr/>
            </w:rPrChange>
          </w:rPr>
          <w:t>erani</w:t>
        </w:r>
        <w:del w:id="12280" w:author="Peto" w:date="2018-06-14T08:28:00Z">
          <w:r w:rsidR="005F52A3" w:rsidRPr="00A82009" w:rsidDel="00FA5247">
            <w:rPr>
              <w:noProof/>
              <w:rPrChange w:id="12281" w:author="Peto" w:date="2018-06-14T07:18:00Z">
                <w:rPr/>
              </w:rPrChange>
            </w:rPr>
            <w:delText>a</w:delText>
          </w:r>
        </w:del>
      </w:ins>
      <w:ins w:id="12282" w:author="Peto" w:date="2018-06-14T08:28:00Z">
        <w:r w:rsidR="00FA5247">
          <w:rPr>
            <w:noProof/>
          </w:rPr>
          <w:t>e</w:t>
        </w:r>
      </w:ins>
      <w:ins w:id="12283" w:author="Langer, Peter" w:date="2018-06-13T15:56:00Z">
        <w:r w:rsidR="005F52A3" w:rsidRPr="00A82009">
          <w:rPr>
            <w:noProof/>
            <w:rPrChange w:id="12284" w:author="Peto" w:date="2018-06-14T07:18:00Z">
              <w:rPr/>
            </w:rPrChange>
          </w:rPr>
          <w:t xml:space="preserve"> PVW</w:t>
        </w:r>
        <w:r w:rsidR="008A3001" w:rsidRPr="00A82009">
          <w:rPr>
            <w:noProof/>
            <w:rPrChange w:id="12285" w:author="Peto" w:date="2018-06-14T07:18:00Z">
              <w:rPr/>
            </w:rPrChange>
          </w:rPr>
          <w:t xml:space="preserve"> reflektuj</w:t>
        </w:r>
        <w:del w:id="12286" w:author="Peto" w:date="2018-06-14T08:28:00Z">
          <w:r w:rsidR="008A3001" w:rsidRPr="00A82009" w:rsidDel="00FA5247">
            <w:rPr>
              <w:noProof/>
              <w:rPrChange w:id="12287" w:author="Peto" w:date="2018-06-14T07:18:00Z">
                <w:rPr/>
              </w:rPrChange>
            </w:rPr>
            <w:delText>úc</w:delText>
          </w:r>
        </w:del>
        <w:r w:rsidR="008A3001" w:rsidRPr="00A82009">
          <w:rPr>
            <w:noProof/>
            <w:rPrChange w:id="12288" w:author="Peto" w:date="2018-06-14T07:18:00Z">
              <w:rPr/>
            </w:rPrChange>
          </w:rPr>
          <w:t>e tuhosť artérií</w:t>
        </w:r>
      </w:ins>
      <w:ins w:id="12289" w:author="Peto" w:date="2018-06-14T08:28:00Z">
        <w:r w:rsidR="00FA5247">
          <w:rPr>
            <w:noProof/>
          </w:rPr>
          <w:t xml:space="preserve">, </w:t>
        </w:r>
        <w:r w:rsidR="00FA5247" w:rsidRPr="00CD4B8C">
          <w:rPr>
            <w:noProof/>
          </w:rPr>
          <w:t>Výsledky</w:t>
        </w:r>
      </w:ins>
      <w:ins w:id="12290" w:author="Langer, Peter" w:date="2018-06-13T16:00:00Z">
        <w:r w:rsidR="008A3001" w:rsidRPr="00A82009">
          <w:rPr>
            <w:noProof/>
            <w:rPrChange w:id="12291" w:author="Peto" w:date="2018-06-14T07:18:00Z">
              <w:rPr/>
            </w:rPrChange>
          </w:rPr>
          <w:t xml:space="preserve"> </w:t>
        </w:r>
      </w:ins>
      <w:ins w:id="12292" w:author="Langer, Peter" w:date="2018-06-13T16:04:00Z">
        <w:r w:rsidR="008A3001" w:rsidRPr="00A82009">
          <w:rPr>
            <w:noProof/>
            <w:rPrChange w:id="12293" w:author="Peto" w:date="2018-06-14T07:18:00Z">
              <w:rPr/>
            </w:rPrChange>
          </w:rPr>
          <w:t>ukazujú</w:t>
        </w:r>
      </w:ins>
      <w:ins w:id="12294" w:author="Langer, Peter" w:date="2018-06-13T16:05:00Z">
        <w:r w:rsidR="008A3001" w:rsidRPr="00A82009">
          <w:rPr>
            <w:noProof/>
            <w:rPrChange w:id="12295" w:author="Peto" w:date="2018-06-14T07:18:00Z">
              <w:rPr/>
            </w:rPrChange>
          </w:rPr>
          <w:t>, že</w:t>
        </w:r>
      </w:ins>
      <w:ins w:id="12296" w:author="Langer, Peter" w:date="2018-06-13T16:01:00Z">
        <w:r w:rsidR="008A3001" w:rsidRPr="00A82009">
          <w:rPr>
            <w:noProof/>
            <w:rPrChange w:id="12297" w:author="Peto" w:date="2018-06-14T07:18:00Z">
              <w:rPr/>
            </w:rPrChange>
          </w:rPr>
          <w:t xml:space="preserve"> maximáln</w:t>
        </w:r>
      </w:ins>
      <w:ins w:id="12298" w:author="Langer, Peter" w:date="2018-06-13T16:06:00Z">
        <w:r w:rsidR="008A3001" w:rsidRPr="00A82009">
          <w:rPr>
            <w:noProof/>
            <w:rPrChange w:id="12299" w:author="Peto" w:date="2018-06-14T07:18:00Z">
              <w:rPr/>
            </w:rPrChange>
          </w:rPr>
          <w:t>a</w:t>
        </w:r>
      </w:ins>
      <w:ins w:id="12300" w:author="Langer, Peter" w:date="2018-06-13T16:01:00Z">
        <w:r w:rsidR="008A3001" w:rsidRPr="00A82009">
          <w:rPr>
            <w:noProof/>
            <w:rPrChange w:id="12301" w:author="Peto" w:date="2018-06-14T07:18:00Z">
              <w:rPr/>
            </w:rPrChange>
          </w:rPr>
          <w:t xml:space="preserve"> </w:t>
        </w:r>
      </w:ins>
      <w:ins w:id="12302" w:author="Langer, Peter" w:date="2018-06-13T16:05:00Z">
        <w:r w:rsidR="008A3001" w:rsidRPr="00A82009">
          <w:rPr>
            <w:noProof/>
            <w:rPrChange w:id="12303" w:author="Peto" w:date="2018-06-14T07:18:00Z">
              <w:rPr/>
            </w:rPrChange>
          </w:rPr>
          <w:t xml:space="preserve">respiráciou vyvolaná </w:t>
        </w:r>
      </w:ins>
      <w:ins w:id="12304" w:author="Langer, Peter" w:date="2018-06-13T16:01:00Z">
        <w:r w:rsidR="008A3001" w:rsidRPr="00A82009">
          <w:rPr>
            <w:noProof/>
            <w:rPrChange w:id="12305" w:author="Peto" w:date="2018-06-14T07:18:00Z">
              <w:rPr/>
            </w:rPrChange>
          </w:rPr>
          <w:t>zmen</w:t>
        </w:r>
      </w:ins>
      <w:ins w:id="12306" w:author="Langer, Peter" w:date="2018-06-13T16:05:00Z">
        <w:r w:rsidR="008A3001" w:rsidRPr="00A82009">
          <w:rPr>
            <w:noProof/>
            <w:rPrChange w:id="12307" w:author="Peto" w:date="2018-06-14T07:18:00Z">
              <w:rPr/>
            </w:rPrChange>
          </w:rPr>
          <w:t>a</w:t>
        </w:r>
      </w:ins>
      <w:ins w:id="12308" w:author="Langer, Peter" w:date="2018-06-13T16:01:00Z">
        <w:r w:rsidR="008A3001" w:rsidRPr="00A82009">
          <w:rPr>
            <w:noProof/>
            <w:rPrChange w:id="12309" w:author="Peto" w:date="2018-06-14T07:18:00Z">
              <w:rPr/>
            </w:rPrChange>
          </w:rPr>
          <w:t xml:space="preserve"> arteriálnej </w:t>
        </w:r>
      </w:ins>
      <w:ins w:id="12310" w:author="Langer, Peter" w:date="2018-06-13T16:02:00Z">
        <w:r w:rsidR="008A3001" w:rsidRPr="00A82009">
          <w:rPr>
            <w:noProof/>
            <w:rPrChange w:id="12311" w:author="Peto" w:date="2018-06-14T07:18:00Z">
              <w:rPr/>
            </w:rPrChange>
          </w:rPr>
          <w:t>elasticity je s</w:t>
        </w:r>
      </w:ins>
      <w:ins w:id="12312" w:author="Langer, Peter" w:date="2018-06-13T16:03:00Z">
        <w:r w:rsidR="008A3001" w:rsidRPr="00A82009">
          <w:rPr>
            <w:noProof/>
            <w:rPrChange w:id="12313" w:author="Peto" w:date="2018-06-14T07:18:00Z">
              <w:rPr/>
            </w:rPrChange>
          </w:rPr>
          <w:t>ústredená v aorte.</w:t>
        </w:r>
      </w:ins>
      <w:ins w:id="12314" w:author="Langer, Peter" w:date="2018-06-13T16:06:00Z">
        <w:r w:rsidR="00836746" w:rsidRPr="00A82009">
          <w:rPr>
            <w:noProof/>
            <w:rPrChange w:id="12315" w:author="Peto" w:date="2018-06-14T07:18:00Z">
              <w:rPr/>
            </w:rPrChange>
          </w:rPr>
          <w:t xml:space="preserve"> PVW korelácia s respiráciou je </w:t>
        </w:r>
      </w:ins>
      <w:ins w:id="12316" w:author="Langer, Peter" w:date="2018-06-13T16:07:00Z">
        <w:r w:rsidR="00836746" w:rsidRPr="00A82009">
          <w:rPr>
            <w:noProof/>
            <w:rPrChange w:id="12317" w:author="Peto" w:date="2018-06-14T07:18:00Z">
              <w:rPr/>
            </w:rPrChange>
          </w:rPr>
          <w:t>detekovaná iba na miesta úzko spojené s hrudníkom. PVW zmeny v nohách nekorelujú s</w:t>
        </w:r>
      </w:ins>
      <w:ins w:id="12318" w:author="Langer, Peter" w:date="2018-06-13T16:08:00Z">
        <w:r w:rsidR="00836746" w:rsidRPr="00A82009">
          <w:rPr>
            <w:noProof/>
            <w:rPrChange w:id="12319" w:author="Peto" w:date="2018-06-14T07:18:00Z">
              <w:rPr/>
            </w:rPrChange>
          </w:rPr>
          <w:t> </w:t>
        </w:r>
      </w:ins>
      <w:ins w:id="12320" w:author="Langer, Peter" w:date="2018-06-13T16:07:00Z">
        <w:r w:rsidR="00836746" w:rsidRPr="00A82009">
          <w:rPr>
            <w:noProof/>
            <w:rPrChange w:id="12321" w:author="Peto" w:date="2018-06-14T07:18:00Z">
              <w:rPr/>
            </w:rPrChange>
          </w:rPr>
          <w:t>respiráciou.</w:t>
        </w:r>
      </w:ins>
      <w:ins w:id="12322" w:author="Langer, Peter" w:date="2018-06-13T16:08:00Z">
        <w:r w:rsidR="00836746" w:rsidRPr="00A82009">
          <w:rPr>
            <w:noProof/>
            <w:rPrChange w:id="12323" w:author="Peto" w:date="2018-06-14T07:18:00Z">
              <w:rPr/>
            </w:rPrChange>
          </w:rPr>
          <w:t xml:space="preserve"> Absolútne hodnoty PVW rast</w:t>
        </w:r>
      </w:ins>
      <w:ins w:id="12324" w:author="Langer, Peter" w:date="2018-06-13T16:09:00Z">
        <w:r w:rsidR="00836746" w:rsidRPr="00A82009">
          <w:rPr>
            <w:noProof/>
            <w:rPrChange w:id="12325" w:author="Peto" w:date="2018-06-14T07:18:00Z">
              <w:rPr/>
            </w:rPrChange>
          </w:rPr>
          <w:t>ú v smere od hrudníka k perifériám. Tieto zistenia pravdepodobne odrážajú morfologick</w:t>
        </w:r>
      </w:ins>
      <w:ins w:id="12326" w:author="Langer, Peter" w:date="2018-06-13T16:10:00Z">
        <w:r w:rsidR="00836746" w:rsidRPr="00A82009">
          <w:rPr>
            <w:noProof/>
            <w:rPrChange w:id="12327" w:author="Peto" w:date="2018-06-14T07:18:00Z">
              <w:rPr/>
            </w:rPrChange>
          </w:rPr>
          <w:t xml:space="preserve">é a funkčné </w:t>
        </w:r>
        <w:r w:rsidR="00374AE0" w:rsidRPr="00A82009">
          <w:rPr>
            <w:noProof/>
            <w:rPrChange w:id="12328" w:author="Peto" w:date="2018-06-14T07:18:00Z">
              <w:rPr/>
            </w:rPrChange>
          </w:rPr>
          <w:t>rozdiely medzi centrálnymi elastickými a periférnymi svalovými artériami</w:t>
        </w:r>
      </w:ins>
      <w:ins w:id="12329" w:author="Langer, Peter" w:date="2018-06-13T16:11:00Z">
        <w:r w:rsidR="00374AE0" w:rsidRPr="00A82009">
          <w:rPr>
            <w:noProof/>
            <w:rPrChange w:id="12330" w:author="Peto" w:date="2018-06-14T07:18:00Z">
              <w:rPr/>
            </w:rPrChange>
          </w:rPr>
          <w:t xml:space="preserve">. Steny elastických artérií sú charakterizované väčšou </w:t>
        </w:r>
      </w:ins>
      <w:ins w:id="12331" w:author="Langer, Peter" w:date="2018-06-13T16:12:00Z">
        <w:r w:rsidR="00374AE0" w:rsidRPr="00A82009">
          <w:rPr>
            <w:noProof/>
            <w:rPrChange w:id="12332" w:author="Peto" w:date="2018-06-14T07:18:00Z">
              <w:rPr/>
            </w:rPrChange>
          </w:rPr>
          <w:t>elasticitou, ktorá im umožňuje plniť zásobníkov</w:t>
        </w:r>
      </w:ins>
      <w:ins w:id="12333" w:author="Langer, Peter" w:date="2018-06-13T16:13:00Z">
        <w:r w:rsidR="00374AE0" w:rsidRPr="00A82009">
          <w:rPr>
            <w:noProof/>
            <w:rPrChange w:id="12334" w:author="Peto" w:date="2018-06-14T07:18:00Z">
              <w:rPr/>
            </w:rPrChange>
          </w:rPr>
          <w:t>ú funkciu a</w:t>
        </w:r>
      </w:ins>
      <w:ins w:id="12335" w:author="Langer, Peter" w:date="2018-06-13T16:14:00Z">
        <w:r w:rsidR="00374AE0" w:rsidRPr="00A82009">
          <w:rPr>
            <w:noProof/>
            <w:rPrChange w:id="12336" w:author="Peto" w:date="2018-06-14T07:18:00Z">
              <w:rPr/>
            </w:rPrChange>
          </w:rPr>
          <w:t xml:space="preserve"> preto</w:t>
        </w:r>
      </w:ins>
      <w:ins w:id="12337" w:author="Langer, Peter" w:date="2018-06-13T16:13:00Z">
        <w:r w:rsidR="00374AE0" w:rsidRPr="00A82009">
          <w:rPr>
            <w:noProof/>
            <w:rPrChange w:id="12338" w:author="Peto" w:date="2018-06-14T07:18:00Z">
              <w:rPr/>
            </w:rPrChange>
          </w:rPr>
          <w:t xml:space="preserve"> </w:t>
        </w:r>
      </w:ins>
      <w:ins w:id="12339" w:author="Langer, Peter" w:date="2018-06-13T16:15:00Z">
        <w:r w:rsidR="00374AE0" w:rsidRPr="00A82009">
          <w:rPr>
            <w:noProof/>
            <w:rPrChange w:id="12340" w:author="Peto" w:date="2018-06-14T07:18:00Z">
              <w:rPr/>
            </w:rPrChange>
          </w:rPr>
          <w:t>sa u nich vyskytujú vačšie zmeny v</w:t>
        </w:r>
      </w:ins>
      <w:ins w:id="12341" w:author="Langer, Peter" w:date="2018-06-13T16:17:00Z">
        <w:r w:rsidR="00D73910" w:rsidRPr="00A82009">
          <w:rPr>
            <w:noProof/>
            <w:rPrChange w:id="12342" w:author="Peto" w:date="2018-06-14T07:18:00Z">
              <w:rPr/>
            </w:rPrChange>
          </w:rPr>
          <w:t> </w:t>
        </w:r>
      </w:ins>
      <w:ins w:id="12343" w:author="Langer, Peter" w:date="2018-06-13T16:15:00Z">
        <w:r w:rsidR="00374AE0" w:rsidRPr="00A82009">
          <w:rPr>
            <w:noProof/>
            <w:rPrChange w:id="12344" w:author="Peto" w:date="2018-06-14T07:18:00Z">
              <w:rPr/>
            </w:rPrChange>
          </w:rPr>
          <w:t>napätí</w:t>
        </w:r>
      </w:ins>
      <w:ins w:id="12345" w:author="Langer, Peter" w:date="2018-06-13T16:16:00Z">
        <w:r w:rsidR="00D73910" w:rsidRPr="00A82009">
          <w:rPr>
            <w:noProof/>
            <w:rPrChange w:id="12346" w:author="Peto" w:date="2018-06-14T07:18:00Z">
              <w:rPr/>
            </w:rPrChange>
          </w:rPr>
          <w:t xml:space="preserve"> </w:t>
        </w:r>
      </w:ins>
      <w:ins w:id="12347" w:author="Langer, Peter" w:date="2018-06-13T16:17:00Z">
        <w:r w:rsidR="00D73910" w:rsidRPr="00A82009">
          <w:rPr>
            <w:noProof/>
            <w:rPrChange w:id="12348" w:author="Peto" w:date="2018-06-14T07:18:00Z">
              <w:rPr/>
            </w:rPrChange>
          </w:rPr>
          <w:t>a</w:t>
        </w:r>
      </w:ins>
      <w:ins w:id="12349" w:author="Langer, Peter" w:date="2018-06-13T16:16:00Z">
        <w:r w:rsidR="00D73910" w:rsidRPr="00A82009">
          <w:rPr>
            <w:noProof/>
            <w:rPrChange w:id="12350" w:author="Peto" w:date="2018-06-14T07:18:00Z">
              <w:rPr/>
            </w:rPrChange>
          </w:rPr>
          <w:t xml:space="preserve"> následne PVW</w:t>
        </w:r>
      </w:ins>
      <w:ins w:id="12351" w:author="Langer, Peter" w:date="2018-06-13T16:17:00Z">
        <w:r w:rsidR="00D73910" w:rsidRPr="00A82009">
          <w:rPr>
            <w:noProof/>
            <w:rPrChange w:id="12352" w:author="Peto" w:date="2018-06-14T07:18:00Z">
              <w:rPr/>
            </w:rPrChange>
          </w:rPr>
          <w:t xml:space="preserve"> ako reakcia na zmeny v</w:t>
        </w:r>
      </w:ins>
      <w:ins w:id="12353" w:author="Langer, Peter" w:date="2018-06-13T16:18:00Z">
        <w:r w:rsidR="00D73910" w:rsidRPr="00A82009">
          <w:rPr>
            <w:noProof/>
            <w:rPrChange w:id="12354" w:author="Peto" w:date="2018-06-14T07:18:00Z">
              <w:rPr/>
            </w:rPrChange>
          </w:rPr>
          <w:t> </w:t>
        </w:r>
      </w:ins>
      <w:ins w:id="12355" w:author="Langer, Peter" w:date="2018-06-13T16:17:00Z">
        <w:r w:rsidR="00D73910" w:rsidRPr="00A82009">
          <w:rPr>
            <w:noProof/>
            <w:rPrChange w:id="12356" w:author="Peto" w:date="2018-06-14T07:18:00Z">
              <w:rPr/>
            </w:rPrChange>
          </w:rPr>
          <w:t xml:space="preserve">tepovom </w:t>
        </w:r>
      </w:ins>
      <w:ins w:id="12357" w:author="Langer, Peter" w:date="2018-06-13T16:18:00Z">
        <w:r w:rsidR="00D73910" w:rsidRPr="00A82009">
          <w:rPr>
            <w:noProof/>
            <w:rPrChange w:id="12358" w:author="Peto" w:date="2018-06-14T07:18:00Z">
              <w:rPr/>
            </w:rPrChange>
          </w:rPr>
          <w:t>objeme.</w:t>
        </w:r>
      </w:ins>
      <w:ins w:id="12359" w:author="Langer, Peter" w:date="2018-06-13T16:19:00Z">
        <w:r w:rsidR="00D73910" w:rsidRPr="00A82009">
          <w:rPr>
            <w:noProof/>
            <w:rPrChange w:id="12360" w:author="Peto" w:date="2018-06-14T07:18:00Z">
              <w:rPr/>
            </w:rPrChange>
          </w:rPr>
          <w:t xml:space="preserve"> Naopak svalové artérie sú tuhšie a hrajú dôležitú rolu pri regulácií toku krvy v</w:t>
        </w:r>
      </w:ins>
      <w:ins w:id="12361" w:author="Langer, Peter" w:date="2018-06-13T16:20:00Z">
        <w:r w:rsidR="00D73910" w:rsidRPr="00A82009">
          <w:rPr>
            <w:noProof/>
            <w:rPrChange w:id="12362" w:author="Peto" w:date="2018-06-14T07:18:00Z">
              <w:rPr/>
            </w:rPrChange>
          </w:rPr>
          <w:t> </w:t>
        </w:r>
      </w:ins>
      <w:ins w:id="12363" w:author="Langer, Peter" w:date="2018-06-13T16:19:00Z">
        <w:r w:rsidR="00D73910" w:rsidRPr="00A82009">
          <w:rPr>
            <w:noProof/>
            <w:rPrChange w:id="12364" w:author="Peto" w:date="2018-06-14T07:18:00Z">
              <w:rPr/>
            </w:rPrChange>
          </w:rPr>
          <w:t xml:space="preserve">roznych </w:t>
        </w:r>
      </w:ins>
      <w:ins w:id="12365" w:author="Langer, Peter" w:date="2018-06-13T16:20:00Z">
        <w:r w:rsidR="00D73910" w:rsidRPr="00A82009">
          <w:rPr>
            <w:noProof/>
            <w:rPrChange w:id="12366" w:author="Peto" w:date="2018-06-14T07:18:00Z">
              <w:rPr/>
            </w:rPrChange>
          </w:rPr>
          <w:t>tkanivách vďaka vazokontrakcií a</w:t>
        </w:r>
      </w:ins>
      <w:ins w:id="12367" w:author="Langer, Peter" w:date="2018-06-13T16:21:00Z">
        <w:r w:rsidR="00D73910" w:rsidRPr="00A82009">
          <w:rPr>
            <w:noProof/>
            <w:rPrChange w:id="12368" w:author="Peto" w:date="2018-06-14T07:18:00Z">
              <w:rPr/>
            </w:rPrChange>
          </w:rPr>
          <w:t> </w:t>
        </w:r>
      </w:ins>
      <w:ins w:id="12369" w:author="Langer, Peter" w:date="2018-06-13T16:20:00Z">
        <w:r w:rsidR="00D73910" w:rsidRPr="00A82009">
          <w:rPr>
            <w:noProof/>
            <w:rPrChange w:id="12370" w:author="Peto" w:date="2018-06-14T07:18:00Z">
              <w:rPr/>
            </w:rPrChange>
          </w:rPr>
          <w:t>vazodiletácií</w:t>
        </w:r>
      </w:ins>
      <w:ins w:id="12371" w:author="Langer, Peter" w:date="2018-06-13T16:21:00Z">
        <w:r w:rsidR="00D73910" w:rsidRPr="00A82009">
          <w:rPr>
            <w:noProof/>
            <w:rPrChange w:id="12372" w:author="Peto" w:date="2018-06-14T07:18:00Z">
              <w:rPr/>
            </w:rPrChange>
          </w:rPr>
          <w:t xml:space="preserve"> </w:t>
        </w:r>
      </w:ins>
      <w:r w:rsidR="00FA5247">
        <w:rPr>
          <w:noProof/>
        </w:rPr>
        <w:fldChar w:fldCharType="begin"/>
      </w:r>
      <w:r w:rsidR="00FA5247">
        <w:rPr>
          <w:noProof/>
        </w:rPr>
        <w:instrText xml:space="preserve"> ADDIN EN.CITE &lt;EndNote&gt;&lt;Cite&gt;&lt;Author&gt;Bradley&lt;/Author&gt;&lt;Year&gt;2015&lt;/Year&gt;&lt;IDText&gt;Arterial Stiffness&lt;/IDText&gt;&lt;DisplayText&gt;&lt;style face="superscript"&gt;74&lt;/style&gt;&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00FA5247">
        <w:rPr>
          <w:noProof/>
        </w:rPr>
        <w:fldChar w:fldCharType="separate"/>
      </w:r>
      <w:r w:rsidR="00FA5247" w:rsidRPr="00FA5247">
        <w:rPr>
          <w:noProof/>
          <w:vertAlign w:val="superscript"/>
        </w:rPr>
        <w:t>74</w:t>
      </w:r>
      <w:r w:rsidR="00FA5247">
        <w:rPr>
          <w:noProof/>
        </w:rPr>
        <w:fldChar w:fldCharType="end"/>
      </w:r>
      <w:ins w:id="12373" w:author="Langer, Peter" w:date="2018-06-13T16:21:00Z">
        <w:del w:id="12374" w:author="Peto" w:date="2018-06-14T08:30:00Z">
          <w:r w:rsidR="00D73910" w:rsidRPr="00A82009" w:rsidDel="00FA5247">
            <w:rPr>
              <w:noProof/>
              <w:rPrChange w:id="12375" w:author="Peto" w:date="2018-06-14T07:18:00Z">
                <w:rPr/>
              </w:rPrChange>
            </w:rPr>
            <w:delText>Fleenor</w:delText>
          </w:r>
        </w:del>
      </w:ins>
      <w:ins w:id="12376" w:author="Langer, Peter" w:date="2018-06-13T16:20:00Z">
        <w:r w:rsidR="00D73910" w:rsidRPr="00A82009">
          <w:rPr>
            <w:noProof/>
            <w:rPrChange w:id="12377" w:author="Peto" w:date="2018-06-14T07:18:00Z">
              <w:rPr/>
            </w:rPrChange>
          </w:rPr>
          <w:t>.</w:t>
        </w:r>
      </w:ins>
      <w:ins w:id="12378" w:author="Langer, Peter" w:date="2018-06-13T16:21:00Z">
        <w:r w:rsidR="00D73910" w:rsidRPr="00A82009">
          <w:rPr>
            <w:noProof/>
            <w:rPrChange w:id="12379" w:author="Peto" w:date="2018-06-14T07:18:00Z">
              <w:rPr/>
            </w:rPrChange>
          </w:rPr>
          <w:t xml:space="preserve"> </w:t>
        </w:r>
      </w:ins>
    </w:p>
    <w:p w14:paraId="56EED9AB" w14:textId="62B8781E" w:rsidR="00A82009" w:rsidRPr="00AD5509" w:rsidRDefault="00A82009" w:rsidP="00611023">
      <w:pPr>
        <w:rPr>
          <w:ins w:id="12380" w:author="Langer, Peter" w:date="2018-06-13T13:59:00Z"/>
        </w:rPr>
      </w:pPr>
      <w:ins w:id="12381" w:author="Peto" w:date="2018-06-14T07:14:00Z">
        <w:r w:rsidRPr="00A82009">
          <w:rPr>
            <w:noProof/>
            <w:rPrChange w:id="12382" w:author="Peto" w:date="2018-06-14T07:18:00Z">
              <w:rPr/>
            </w:rPrChange>
          </w:rPr>
          <w:t>Niekoľko mechanizmov môže vplývať na zistenia tejto št</w:t>
        </w:r>
      </w:ins>
      <w:ins w:id="12383" w:author="Peto" w:date="2018-06-14T07:15:00Z">
        <w:r w:rsidRPr="00A82009">
          <w:rPr>
            <w:noProof/>
            <w:rPrChange w:id="12384" w:author="Peto" w:date="2018-06-14T07:18:00Z">
              <w:rPr/>
            </w:rPrChange>
          </w:rPr>
          <w:t xml:space="preserve">údie a mali by </w:t>
        </w:r>
      </w:ins>
      <w:ins w:id="12385" w:author="Peto" w:date="2018-06-14T08:31:00Z">
        <w:r w:rsidR="00B172D7">
          <w:rPr>
            <w:noProof/>
          </w:rPr>
          <w:t xml:space="preserve">byť </w:t>
        </w:r>
      </w:ins>
      <w:ins w:id="12386" w:author="Peto" w:date="2018-06-14T07:15:00Z">
        <w:r w:rsidRPr="00A82009">
          <w:rPr>
            <w:noProof/>
            <w:rPrChange w:id="12387" w:author="Peto" w:date="2018-06-14T07:18:00Z">
              <w:rPr/>
            </w:rPrChange>
          </w:rPr>
          <w:t>zvážené</w:t>
        </w:r>
      </w:ins>
      <w:ins w:id="12388" w:author="Peto" w:date="2018-06-14T07:16:00Z">
        <w:r w:rsidRPr="00A82009">
          <w:rPr>
            <w:noProof/>
            <w:rPrChange w:id="12389" w:author="Peto" w:date="2018-06-14T07:18:00Z">
              <w:rPr/>
            </w:rPrChange>
          </w:rPr>
          <w:t xml:space="preserve"> opatrne pri interpretácií. Napríklad </w:t>
        </w:r>
      </w:ins>
      <w:ins w:id="12390" w:author="Peto" w:date="2018-06-14T07:17:00Z">
        <w:r w:rsidRPr="00A82009">
          <w:rPr>
            <w:noProof/>
            <w:rPrChange w:id="12391" w:author="Peto" w:date="2018-06-14T07:18:00Z">
              <w:rPr/>
            </w:rPrChange>
          </w:rPr>
          <w:t xml:space="preserve">svalová </w:t>
        </w:r>
      </w:ins>
      <w:ins w:id="12392" w:author="Peto" w:date="2018-06-14T07:19:00Z">
        <w:r>
          <w:rPr>
            <w:noProof/>
          </w:rPr>
          <w:t>auto</w:t>
        </w:r>
      </w:ins>
      <w:ins w:id="12393" w:author="Peto" w:date="2018-06-14T07:17:00Z">
        <w:r w:rsidRPr="00A82009">
          <w:rPr>
            <w:noProof/>
            <w:rPrChange w:id="12394" w:author="Peto" w:date="2018-06-14T07:18:00Z">
              <w:rPr/>
            </w:rPrChange>
          </w:rPr>
          <w:t>regulácia je založená na schopnosti jednotlivých ciev odolať napnutiu</w:t>
        </w:r>
      </w:ins>
      <w:ins w:id="12395" w:author="Peto" w:date="2018-06-14T07:18:00Z">
        <w:r w:rsidRPr="00A82009">
          <w:rPr>
            <w:noProof/>
            <w:rPrChange w:id="12396" w:author="Peto" w:date="2018-06-14T07:18:00Z">
              <w:rPr/>
            </w:rPrChange>
          </w:rPr>
          <w:t xml:space="preserve"> pri zv</w:t>
        </w:r>
        <w:r w:rsidR="00B172D7">
          <w:rPr>
            <w:noProof/>
          </w:rPr>
          <w:t>ýšenom arteriálnom tlaku a</w:t>
        </w:r>
        <w:r w:rsidRPr="00A82009">
          <w:rPr>
            <w:noProof/>
            <w:rPrChange w:id="12397" w:author="Peto" w:date="2018-06-14T07:18:00Z">
              <w:rPr/>
            </w:rPrChange>
          </w:rPr>
          <w:t xml:space="preserve"> </w:t>
        </w:r>
      </w:ins>
      <w:ins w:id="12398" w:author="Peto" w:date="2018-06-14T08:32:00Z">
        <w:r w:rsidR="00B172D7">
          <w:rPr>
            <w:noProof/>
          </w:rPr>
          <w:t>m</w:t>
        </w:r>
      </w:ins>
      <w:ins w:id="12399" w:author="Peto" w:date="2018-06-14T07:18:00Z">
        <w:r w:rsidRPr="00AD5509">
          <w:rPr>
            <w:noProof/>
          </w:rPr>
          <w:t xml:space="preserve">etabolická autoregulácia </w:t>
        </w:r>
      </w:ins>
      <w:ins w:id="12400" w:author="Peto" w:date="2018-06-14T08:32:00Z">
        <w:r w:rsidR="00B172D7">
          <w:rPr>
            <w:noProof/>
          </w:rPr>
          <w:t>plní</w:t>
        </w:r>
      </w:ins>
      <w:ins w:id="12401" w:author="Peto" w:date="2018-06-14T07:18:00Z">
        <w:r w:rsidRPr="00A82009">
          <w:rPr>
            <w:noProof/>
            <w:rPrChange w:id="12402" w:author="Peto" w:date="2018-06-14T07:18:00Z">
              <w:rPr/>
            </w:rPrChange>
          </w:rPr>
          <w:t xml:space="preserve"> </w:t>
        </w:r>
      </w:ins>
      <w:ins w:id="12403" w:author="Peto" w:date="2018-06-14T07:20:00Z">
        <w:r>
          <w:rPr>
            <w:noProof/>
          </w:rPr>
          <w:t>dôležitú</w:t>
        </w:r>
      </w:ins>
      <w:ins w:id="12404" w:author="Peto" w:date="2018-06-14T07:18:00Z">
        <w:r w:rsidRPr="001C1E9C">
          <w:rPr>
            <w:noProof/>
          </w:rPr>
          <w:t xml:space="preserve"> </w:t>
        </w:r>
      </w:ins>
      <w:ins w:id="12405" w:author="Peto" w:date="2018-06-14T07:19:00Z">
        <w:r>
          <w:rPr>
            <w:noProof/>
          </w:rPr>
          <w:t>ú</w:t>
        </w:r>
      </w:ins>
      <w:ins w:id="12406" w:author="Peto" w:date="2018-06-14T07:18:00Z">
        <w:r w:rsidRPr="00A82009">
          <w:rPr>
            <w:noProof/>
            <w:rPrChange w:id="12407" w:author="Peto" w:date="2018-06-14T07:18:00Z">
              <w:rPr/>
            </w:rPrChange>
          </w:rPr>
          <w:t xml:space="preserve">lohu </w:t>
        </w:r>
      </w:ins>
      <w:ins w:id="12408" w:author="Peto" w:date="2018-06-14T07:20:00Z">
        <w:r w:rsidR="001C1E9C">
          <w:rPr>
            <w:noProof/>
          </w:rPr>
          <w:t>pri zvýšenej metabolickej aktivite alebo nedostatku kyslíku</w:t>
        </w:r>
      </w:ins>
      <w:ins w:id="12409" w:author="Peto" w:date="2018-06-14T07:21:00Z">
        <w:r w:rsidR="001C1E9C">
          <w:rPr>
            <w:noProof/>
          </w:rPr>
          <w:t xml:space="preserve"> </w:t>
        </w:r>
      </w:ins>
      <w:r w:rsidR="001C1E9C">
        <w:rPr>
          <w:noProof/>
        </w:rPr>
        <w:fldChar w:fldCharType="begin"/>
      </w:r>
      <w:r w:rsidR="00FA5247">
        <w:rPr>
          <w:noProof/>
        </w:rPr>
        <w:instrText xml:space="preserve"> ADDIN EN.CITE &lt;EndNote&gt;&lt;Cite&gt;&lt;Author&gt;Starc&lt;/Author&gt;&lt;Year&gt;2004&lt;/Year&gt;&lt;IDText&gt;Effects of Myogenic and Metabolic Mechanisms on the Autoregulation of Blood Flow Through Muscle Tissue: A Mathematical Model Study&lt;/IDText&gt;&lt;DisplayText&gt;&lt;style face="superscript"&gt;75&lt;/style&gt;&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001C1E9C">
        <w:rPr>
          <w:noProof/>
        </w:rPr>
        <w:fldChar w:fldCharType="separate"/>
      </w:r>
      <w:r w:rsidR="00FA5247" w:rsidRPr="00FA5247">
        <w:rPr>
          <w:noProof/>
          <w:vertAlign w:val="superscript"/>
        </w:rPr>
        <w:t>75</w:t>
      </w:r>
      <w:r w:rsidR="001C1E9C">
        <w:rPr>
          <w:noProof/>
        </w:rPr>
        <w:fldChar w:fldCharType="end"/>
      </w:r>
      <w:ins w:id="12410" w:author="Peto" w:date="2018-06-14T07:20:00Z">
        <w:r w:rsidR="001C1E9C">
          <w:rPr>
            <w:noProof/>
          </w:rPr>
          <w:t>.</w:t>
        </w:r>
      </w:ins>
      <w:ins w:id="12411" w:author="Peto" w:date="2018-06-14T07:26:00Z">
        <w:r w:rsidR="001C1E9C">
          <w:rPr>
            <w:noProof/>
          </w:rPr>
          <w:t xml:space="preserve"> Navyše endotel predstavuje aktívne endokrinn</w:t>
        </w:r>
      </w:ins>
      <w:ins w:id="12412" w:author="Peto" w:date="2018-06-14T07:27:00Z">
        <w:r w:rsidR="001C1E9C">
          <w:rPr>
            <w:noProof/>
          </w:rPr>
          <w:t>é tkanivo schopné uvolniť va</w:t>
        </w:r>
      </w:ins>
      <w:ins w:id="12413" w:author="Peto" w:date="2018-06-14T08:33:00Z">
        <w:r w:rsidR="00B172D7">
          <w:rPr>
            <w:noProof/>
          </w:rPr>
          <w:t>z</w:t>
        </w:r>
      </w:ins>
      <w:ins w:id="12414" w:author="Peto" w:date="2018-06-14T07:27:00Z">
        <w:r w:rsidR="001C1E9C">
          <w:rPr>
            <w:noProof/>
          </w:rPr>
          <w:t>oaktívne látky ako endothelin (vazokon</w:t>
        </w:r>
      </w:ins>
      <w:ins w:id="12415" w:author="Peto" w:date="2018-06-14T07:28:00Z">
        <w:r w:rsidR="001C1E9C">
          <w:rPr>
            <w:noProof/>
          </w:rPr>
          <w:t>strikcia</w:t>
        </w:r>
      </w:ins>
      <w:ins w:id="12416" w:author="Peto" w:date="2018-06-14T07:27:00Z">
        <w:r w:rsidR="001C1E9C">
          <w:rPr>
            <w:noProof/>
          </w:rPr>
          <w:t>)</w:t>
        </w:r>
      </w:ins>
      <w:ins w:id="12417" w:author="Peto" w:date="2018-06-14T08:36:00Z">
        <w:r w:rsidR="00B172D7">
          <w:rPr>
            <w:noProof/>
          </w:rPr>
          <w:t xml:space="preserve">, alebo </w:t>
        </w:r>
      </w:ins>
      <w:ins w:id="12418" w:author="Peto" w:date="2018-06-14T08:37:00Z">
        <w:r w:rsidR="00B172D7">
          <w:rPr>
            <w:noProof/>
          </w:rPr>
          <w:t>oxid dusnatý (vazodiletácia)</w:t>
        </w:r>
      </w:ins>
      <w:ins w:id="12419" w:author="Peto" w:date="2018-06-14T07:28:00Z">
        <w:r w:rsidR="001C1E9C">
          <w:rPr>
            <w:noProof/>
          </w:rPr>
          <w:t xml:space="preserve"> </w:t>
        </w:r>
        <w:r w:rsidR="001C1E9C">
          <w:rPr>
            <w:noProof/>
          </w:rPr>
          <w:lastRenderedPageBreak/>
          <w:t xml:space="preserve">ktorá može tiež ovplyvňovať </w:t>
        </w:r>
        <w:proofErr w:type="spellStart"/>
        <w:r w:rsidR="001C1E9C">
          <w:t>hemodynamickú</w:t>
        </w:r>
        <w:proofErr w:type="spellEnd"/>
        <w:r w:rsidR="001C1E9C">
          <w:rPr>
            <w:noProof/>
          </w:rPr>
          <w:t xml:space="preserve"> aktivitu </w:t>
        </w:r>
      </w:ins>
      <w:r w:rsidR="001C1E9C">
        <w:rPr>
          <w:noProof/>
        </w:rPr>
        <w:fldChar w:fldCharType="begin"/>
      </w:r>
      <w:r w:rsidR="00FA5247">
        <w:rPr>
          <w:noProof/>
        </w:rPr>
        <w:instrText xml:space="preserve"> ADDIN EN.CITE &lt;EndNote&gt;&lt;Cite&gt;&lt;Author&gt;Bradley&lt;/Author&gt;&lt;Year&gt;2015&lt;/Year&gt;&lt;IDText&gt;Arterial Stiffness&lt;/IDText&gt;&lt;DisplayText&gt;&lt;style face="superscript"&gt;74&lt;/style&gt;&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001C1E9C">
        <w:rPr>
          <w:noProof/>
        </w:rPr>
        <w:fldChar w:fldCharType="separate"/>
      </w:r>
      <w:r w:rsidR="00FA5247" w:rsidRPr="00FA5247">
        <w:rPr>
          <w:noProof/>
          <w:vertAlign w:val="superscript"/>
        </w:rPr>
        <w:t>74</w:t>
      </w:r>
      <w:r w:rsidR="001C1E9C">
        <w:rPr>
          <w:noProof/>
        </w:rPr>
        <w:fldChar w:fldCharType="end"/>
      </w:r>
      <w:ins w:id="12420" w:author="Peto" w:date="2018-06-14T07:35:00Z">
        <w:r w:rsidR="003D3647">
          <w:rPr>
            <w:noProof/>
          </w:rPr>
          <w:t xml:space="preserve">. </w:t>
        </w:r>
        <w:proofErr w:type="spellStart"/>
        <w:r w:rsidR="003D3647">
          <w:t>Mechanizmi</w:t>
        </w:r>
        <w:proofErr w:type="spellEnd"/>
        <w:r w:rsidR="003D3647">
          <w:rPr>
            <w:noProof/>
          </w:rPr>
          <w:t xml:space="preserve"> sponemuté vyššie s</w:t>
        </w:r>
      </w:ins>
      <w:ins w:id="12421" w:author="Peto" w:date="2018-06-14T07:36:00Z">
        <w:r w:rsidR="003D3647">
          <w:rPr>
            <w:noProof/>
          </w:rPr>
          <w:t xml:space="preserve">ú aktívne simultánne </w:t>
        </w:r>
      </w:ins>
      <w:ins w:id="12422" w:author="Peto" w:date="2018-06-14T07:37:00Z">
        <w:r w:rsidR="003D3647">
          <w:rPr>
            <w:noProof/>
          </w:rPr>
          <w:t xml:space="preserve">a reagujú </w:t>
        </w:r>
      </w:ins>
      <w:ins w:id="12423" w:author="Peto" w:date="2018-06-14T07:36:00Z">
        <w:r w:rsidR="003D3647">
          <w:rPr>
            <w:noProof/>
          </w:rPr>
          <w:t>s</w:t>
        </w:r>
      </w:ins>
      <w:ins w:id="12424" w:author="Peto" w:date="2018-06-14T07:37:00Z">
        <w:r w:rsidR="003D3647">
          <w:rPr>
            <w:noProof/>
          </w:rPr>
          <w:t> </w:t>
        </w:r>
      </w:ins>
      <w:ins w:id="12425" w:author="Peto" w:date="2018-06-14T07:36:00Z">
        <w:r w:rsidR="003D3647">
          <w:rPr>
            <w:noProof/>
          </w:rPr>
          <w:t>odli</w:t>
        </w:r>
      </w:ins>
      <w:ins w:id="12426" w:author="Peto" w:date="2018-06-14T07:37:00Z">
        <w:r w:rsidR="003D3647">
          <w:rPr>
            <w:noProof/>
          </w:rPr>
          <w:t>š</w:t>
        </w:r>
      </w:ins>
      <w:ins w:id="12427" w:author="Peto" w:date="2018-06-14T07:36:00Z">
        <w:r w:rsidR="003D3647">
          <w:rPr>
            <w:noProof/>
          </w:rPr>
          <w:t xml:space="preserve">ným </w:t>
        </w:r>
      </w:ins>
      <w:ins w:id="12428" w:author="Peto" w:date="2018-06-14T07:37:00Z">
        <w:r w:rsidR="003D3647">
          <w:rPr>
            <w:noProof/>
          </w:rPr>
          <w:t>oneskorením na excitáciu a s odlišnou silou</w:t>
        </w:r>
      </w:ins>
      <w:ins w:id="12429" w:author="Peto" w:date="2018-06-14T07:38:00Z">
        <w:r w:rsidR="003D3647">
          <w:rPr>
            <w:noProof/>
          </w:rPr>
          <w:t>. Bolo by preto zavádzaj</w:t>
        </w:r>
      </w:ins>
      <w:ins w:id="12430" w:author="Peto" w:date="2018-06-14T07:39:00Z">
        <w:r w:rsidR="003D3647">
          <w:rPr>
            <w:noProof/>
          </w:rPr>
          <w:t>úce ich oddelovať a diskutovať individuálne. Toto može takisto vysvetliť nedostatok významnej korelácie medzi vyšetrenými hemodynamickými parametrami a</w:t>
        </w:r>
      </w:ins>
      <w:ins w:id="12431" w:author="Peto" w:date="2018-06-14T07:40:00Z">
        <w:r w:rsidR="003D3647">
          <w:rPr>
            <w:noProof/>
          </w:rPr>
          <w:t> </w:t>
        </w:r>
      </w:ins>
      <w:ins w:id="12432" w:author="Peto" w:date="2018-06-14T07:39:00Z">
        <w:r w:rsidR="003D3647">
          <w:rPr>
            <w:noProof/>
          </w:rPr>
          <w:t xml:space="preserve">respiráciou </w:t>
        </w:r>
      </w:ins>
      <w:ins w:id="12433" w:author="Peto" w:date="2018-06-14T07:40:00Z">
        <w:r w:rsidR="003D3647">
          <w:rPr>
            <w:noProof/>
          </w:rPr>
          <w:t xml:space="preserve">počas spontnánneho dýchania, kedy </w:t>
        </w:r>
      </w:ins>
      <w:ins w:id="12434" w:author="Peto" w:date="2018-06-14T07:42:00Z">
        <w:r w:rsidR="003D3647">
          <w:rPr>
            <w:noProof/>
          </w:rPr>
          <w:t xml:space="preserve">vnútro hrudníkové </w:t>
        </w:r>
      </w:ins>
      <w:ins w:id="12435" w:author="Peto" w:date="2018-06-14T07:40:00Z">
        <w:r w:rsidR="003D3647">
          <w:rPr>
            <w:noProof/>
          </w:rPr>
          <w:t>tlakov</w:t>
        </w:r>
      </w:ins>
      <w:ins w:id="12436" w:author="Peto" w:date="2018-06-14T07:42:00Z">
        <w:r w:rsidR="003D3647">
          <w:rPr>
            <w:noProof/>
          </w:rPr>
          <w:t>é zmeny</w:t>
        </w:r>
      </w:ins>
      <w:ins w:id="12437" w:author="Peto" w:date="2018-06-14T07:37:00Z">
        <w:r w:rsidR="003D3647">
          <w:rPr>
            <w:noProof/>
          </w:rPr>
          <w:t xml:space="preserve"> </w:t>
        </w:r>
      </w:ins>
      <w:ins w:id="12438" w:author="Peto" w:date="2018-06-14T07:42:00Z">
        <w:r w:rsidR="003D3647">
          <w:rPr>
            <w:noProof/>
          </w:rPr>
          <w:t>a kardiovaskulárna regulácia sú menej výrazné a celtrálne a</w:t>
        </w:r>
      </w:ins>
      <w:ins w:id="12439" w:author="Peto" w:date="2018-06-14T07:43:00Z">
        <w:r w:rsidR="003D3647">
          <w:rPr>
            <w:noProof/>
          </w:rPr>
          <w:t> </w:t>
        </w:r>
      </w:ins>
      <w:ins w:id="12440" w:author="Peto" w:date="2018-06-14T07:42:00Z">
        <w:r w:rsidR="003D3647">
          <w:rPr>
            <w:noProof/>
          </w:rPr>
          <w:t xml:space="preserve">periférne </w:t>
        </w:r>
      </w:ins>
      <w:ins w:id="12441" w:author="Peto" w:date="2018-06-14T07:43:00Z">
        <w:r w:rsidR="003D3647">
          <w:rPr>
            <w:noProof/>
          </w:rPr>
          <w:t>mechanizmi možu prevážiť zmeny vyvolané respiráciou.</w:t>
        </w:r>
      </w:ins>
      <w:ins w:id="12442" w:author="Peto" w:date="2018-06-14T07:42:00Z">
        <w:r w:rsidR="003D3647">
          <w:rPr>
            <w:noProof/>
          </w:rPr>
          <w:t xml:space="preserve"> </w:t>
        </w:r>
      </w:ins>
    </w:p>
    <w:p w14:paraId="0944F095" w14:textId="77777777" w:rsidR="00B97AC9" w:rsidRDefault="00B97AC9" w:rsidP="00B97AC9">
      <w:pPr>
        <w:rPr>
          <w:ins w:id="12443" w:author="Peto" w:date="2018-06-14T08:38:00Z"/>
          <w:noProof/>
        </w:rPr>
      </w:pPr>
    </w:p>
    <w:p w14:paraId="59E5148E" w14:textId="445261FA" w:rsidR="00B172D7" w:rsidRDefault="00B172D7">
      <w:pPr>
        <w:pStyle w:val="Nadpis3"/>
        <w:rPr>
          <w:ins w:id="12444" w:author="Peto" w:date="2018-06-14T08:38:00Z"/>
          <w:noProof/>
        </w:rPr>
        <w:pPrChange w:id="12445" w:author="Peto" w:date="2018-06-14T08:38:00Z">
          <w:pPr/>
        </w:pPrChange>
      </w:pPr>
      <w:ins w:id="12446" w:author="Peto" w:date="2018-06-14T08:38:00Z">
        <w:r>
          <w:rPr>
            <w:noProof/>
          </w:rPr>
          <w:t>Limitácie</w:t>
        </w:r>
      </w:ins>
    </w:p>
    <w:p w14:paraId="2826F567" w14:textId="1558D171" w:rsidR="00B172D7" w:rsidRPr="00AD5509" w:rsidRDefault="00B172D7">
      <w:pPr>
        <w:rPr>
          <w:ins w:id="12447" w:author="Langer, Peter" w:date="2018-06-13T12:58:00Z"/>
        </w:rPr>
      </w:pPr>
      <w:ins w:id="12448" w:author="Peto" w:date="2018-06-14T08:38:00Z">
        <w:r>
          <w:t>Typ dých</w:t>
        </w:r>
      </w:ins>
      <w:ins w:id="12449" w:author="Peto" w:date="2018-06-14T08:39:00Z">
        <w:r>
          <w:t xml:space="preserve">ania ovplyvňuje aktivitu obehového systému. Pri dýchaní prevažne bránicou </w:t>
        </w:r>
      </w:ins>
      <w:ins w:id="12450" w:author="Peto" w:date="2018-06-14T08:40:00Z">
        <w:r>
          <w:t>z</w:t>
        </w:r>
      </w:ins>
      <w:ins w:id="12451" w:author="Peto" w:date="2018-06-14T08:39:00Z">
        <w:r>
          <w:t xml:space="preserve">výšený tlak </w:t>
        </w:r>
      </w:ins>
      <w:ins w:id="12452" w:author="Peto" w:date="2018-06-14T08:40:00Z">
        <w:r>
          <w:t>v brušnej dutine priškrtí žili, čo má za následok zníženie žiln</w:t>
        </w:r>
      </w:ins>
      <w:ins w:id="12453" w:author="Peto" w:date="2018-06-14T08:41:00Z">
        <w:r>
          <w:t xml:space="preserve">ého návratu, </w:t>
        </w:r>
        <w:proofErr w:type="spellStart"/>
        <w:r>
          <w:t>kdežto</w:t>
        </w:r>
        <w:proofErr w:type="spellEnd"/>
        <w:r>
          <w:t xml:space="preserve"> počas dýchania hrudným košom </w:t>
        </w:r>
        <w:r w:rsidR="00AD5509">
          <w:t xml:space="preserve">sa žilný návrat zvýši </w:t>
        </w:r>
      </w:ins>
      <w:r w:rsidR="00AD5509">
        <w:fldChar w:fldCharType="begin"/>
      </w:r>
      <w:r w:rsidR="00AD5509">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AD5509">
        <w:fldChar w:fldCharType="separate"/>
      </w:r>
      <w:r w:rsidR="00AD5509" w:rsidRPr="00AD5509">
        <w:rPr>
          <w:noProof/>
          <w:vertAlign w:val="superscript"/>
        </w:rPr>
        <w:t>73</w:t>
      </w:r>
      <w:r w:rsidR="00AD5509">
        <w:fldChar w:fldCharType="end"/>
      </w:r>
      <w:ins w:id="12454" w:author="Peto" w:date="2018-06-14T08:41:00Z">
        <w:r w:rsidR="00AD5509">
          <w:t>.</w:t>
        </w:r>
      </w:ins>
      <w:ins w:id="12455" w:author="Peto" w:date="2018-06-14T08:43:00Z">
        <w:r w:rsidR="00AD5509">
          <w:t xml:space="preserve"> Dýchanie bránicou kombinuje dva faktory, podtlak v hrudníku a zvýšenie tlaku v</w:t>
        </w:r>
      </w:ins>
      <w:ins w:id="12456" w:author="Peto" w:date="2018-06-14T08:44:00Z">
        <w:r w:rsidR="00AD5509">
          <w:t> </w:t>
        </w:r>
      </w:ins>
      <w:ins w:id="12457" w:author="Peto" w:date="2018-06-14T08:43:00Z">
        <w:r w:rsidR="00AD5509">
          <w:t xml:space="preserve">brušnej </w:t>
        </w:r>
      </w:ins>
      <w:ins w:id="12458" w:author="Peto" w:date="2018-06-14T08:44:00Z">
        <w:r w:rsidR="00AD5509">
          <w:t xml:space="preserve">dutine </w:t>
        </w:r>
      </w:ins>
      <w:r w:rsidR="00AD5509">
        <w:fldChar w:fldCharType="begin"/>
      </w:r>
      <w:r w:rsidR="00AD5509">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AD5509">
        <w:fldChar w:fldCharType="separate"/>
      </w:r>
      <w:r w:rsidR="00AD5509" w:rsidRPr="00AD5509">
        <w:rPr>
          <w:noProof/>
          <w:vertAlign w:val="superscript"/>
        </w:rPr>
        <w:t>73</w:t>
      </w:r>
      <w:r w:rsidR="00AD5509">
        <w:fldChar w:fldCharType="end"/>
      </w:r>
      <w:ins w:id="12459" w:author="Peto" w:date="2018-06-14T08:44:00Z">
        <w:r w:rsidR="00AD5509">
          <w:t xml:space="preserve">. V našej štúdií boli </w:t>
        </w:r>
      </w:ins>
      <w:ins w:id="12460" w:author="Peto" w:date="2018-06-14T08:45:00Z">
        <w:r w:rsidR="00AD5509">
          <w:t>subjekty inštruované aby dýchali hrudným košom.</w:t>
        </w:r>
      </w:ins>
      <w:ins w:id="12461" w:author="Peto" w:date="2018-06-14T08:46:00Z">
        <w:r w:rsidR="00AD5509">
          <w:t xml:space="preserve"> </w:t>
        </w:r>
      </w:ins>
      <w:ins w:id="12462" w:author="Peto" w:date="2018-06-14T08:53:00Z">
        <w:r w:rsidR="00107B5F">
          <w:t>P</w:t>
        </w:r>
      </w:ins>
      <w:ins w:id="12463" w:author="Peto" w:date="2018-06-14T08:46:00Z">
        <w:r w:rsidR="00AD5509">
          <w:t xml:space="preserve">otenciálnou limitáciou tejto štúdie je </w:t>
        </w:r>
      </w:ins>
      <w:ins w:id="12464" w:author="Peto" w:date="2018-06-14T08:53:00Z">
        <w:r w:rsidR="00107B5F">
          <w:t xml:space="preserve">tiež </w:t>
        </w:r>
      </w:ins>
      <w:ins w:id="12465" w:author="Peto" w:date="2018-06-14T08:46:00Z">
        <w:r w:rsidR="00AD5509">
          <w:t xml:space="preserve">aplikácia tejto novej metódy na relatívne malej skupine mladých zdravých </w:t>
        </w:r>
      </w:ins>
      <w:ins w:id="12466" w:author="Peto" w:date="2018-06-14T08:47:00Z">
        <w:r w:rsidR="00AD5509">
          <w:t>ľudí. Aplikácia metódy na v</w:t>
        </w:r>
      </w:ins>
      <w:ins w:id="12467" w:author="Peto" w:date="2018-06-14T08:49:00Z">
        <w:r w:rsidR="00AD5509">
          <w:t>ä</w:t>
        </w:r>
      </w:ins>
      <w:ins w:id="12468" w:author="Peto" w:date="2018-06-14T08:47:00Z">
        <w:r w:rsidR="00AD5509">
          <w:t>čšiu skupinu by mohla priniesť presnejšie výsledky. Met</w:t>
        </w:r>
      </w:ins>
      <w:ins w:id="12469" w:author="Peto" w:date="2018-06-14T08:48:00Z">
        <w:r w:rsidR="00AD5509">
          <w:t xml:space="preserve">ódu je takisto potrebné overiť na </w:t>
        </w:r>
      </w:ins>
      <w:ins w:id="12470" w:author="Peto" w:date="2018-06-14T08:50:00Z">
        <w:r w:rsidR="00AD5509">
          <w:t>subjektoch</w:t>
        </w:r>
      </w:ins>
      <w:ins w:id="12471" w:author="Peto" w:date="2018-06-14T08:48:00Z">
        <w:r w:rsidR="00AD5509">
          <w:t xml:space="preserve"> s </w:t>
        </w:r>
      </w:ins>
      <w:ins w:id="12472" w:author="Peto" w:date="2018-06-14T08:52:00Z">
        <w:r w:rsidR="00107B5F">
          <w:t>rôznym</w:t>
        </w:r>
      </w:ins>
      <w:ins w:id="12473" w:author="Peto" w:date="2018-06-14T08:48:00Z">
        <w:r w:rsidR="00AD5509">
          <w:t xml:space="preserve"> vekom a</w:t>
        </w:r>
      </w:ins>
      <w:ins w:id="12474" w:author="Peto" w:date="2018-06-14T08:49:00Z">
        <w:r w:rsidR="00AD5509">
          <w:t xml:space="preserve"> pri </w:t>
        </w:r>
      </w:ins>
      <w:ins w:id="12475" w:author="Peto" w:date="2018-06-14T08:52:00Z">
        <w:r w:rsidR="00107B5F">
          <w:t>rôznych</w:t>
        </w:r>
      </w:ins>
      <w:ins w:id="12476" w:author="Peto" w:date="2018-06-14T08:48:00Z">
        <w:r w:rsidR="00AD5509">
          <w:t xml:space="preserve"> </w:t>
        </w:r>
      </w:ins>
      <w:ins w:id="12477" w:author="Peto" w:date="2018-06-14T08:49:00Z">
        <w:r w:rsidR="00AD5509">
          <w:t>f</w:t>
        </w:r>
      </w:ins>
      <w:ins w:id="12478" w:author="Peto" w:date="2018-06-14T08:50:00Z">
        <w:r w:rsidR="00AD5509">
          <w:t>y</w:t>
        </w:r>
      </w:ins>
      <w:ins w:id="12479" w:author="Peto" w:date="2018-06-14T08:49:00Z">
        <w:r w:rsidR="00AD5509">
          <w:t>ziologický</w:t>
        </w:r>
      </w:ins>
      <w:ins w:id="12480" w:author="Peto" w:date="2018-06-14T08:50:00Z">
        <w:r w:rsidR="00AD5509">
          <w:t>ch</w:t>
        </w:r>
      </w:ins>
      <w:ins w:id="12481" w:author="Peto" w:date="2018-06-14T08:49:00Z">
        <w:r w:rsidR="00AD5509">
          <w:t xml:space="preserve"> a patologický</w:t>
        </w:r>
      </w:ins>
      <w:ins w:id="12482" w:author="Peto" w:date="2018-06-14T08:50:00Z">
        <w:r w:rsidR="00AD5509">
          <w:t>ch</w:t>
        </w:r>
      </w:ins>
      <w:ins w:id="12483" w:author="Peto" w:date="2018-06-14T08:49:00Z">
        <w:r w:rsidR="00AD5509">
          <w:t xml:space="preserve"> podmienkach</w:t>
        </w:r>
      </w:ins>
      <w:ins w:id="12484" w:author="Peto" w:date="2018-06-14T08:50:00Z">
        <w:r w:rsidR="00AD5509">
          <w:t>.</w:t>
        </w:r>
      </w:ins>
      <w:ins w:id="12485" w:author="Peto" w:date="2018-06-14T08:53:00Z">
        <w:r w:rsidR="00107B5F">
          <w:t xml:space="preserve"> </w:t>
        </w:r>
      </w:ins>
    </w:p>
    <w:p w14:paraId="6F64CAFC" w14:textId="59BE4AAA" w:rsidR="00CD10EF" w:rsidRPr="00A82009" w:rsidDel="00B97AC9" w:rsidRDefault="008C254E">
      <w:pPr>
        <w:rPr>
          <w:ins w:id="12486" w:author="Peto" w:date="2018-06-10T20:58:00Z"/>
          <w:del w:id="12487" w:author="Langer, Peter" w:date="2018-06-13T12:58:00Z"/>
          <w:noProof/>
          <w:rPrChange w:id="12488" w:author="Peto" w:date="2018-06-14T07:18:00Z">
            <w:rPr>
              <w:ins w:id="12489" w:author="Peto" w:date="2018-06-10T20:58:00Z"/>
              <w:del w:id="12490" w:author="Langer, Peter" w:date="2018-06-13T12:58:00Z"/>
            </w:rPr>
          </w:rPrChange>
        </w:rPr>
      </w:pPr>
      <w:ins w:id="12491" w:author="Peto" w:date="2018-06-10T20:48:00Z">
        <w:del w:id="12492" w:author="Langer, Peter" w:date="2018-06-13T12:58:00Z">
          <w:r w:rsidRPr="00A82009" w:rsidDel="00B97AC9">
            <w:rPr>
              <w:noProof/>
              <w:rPrChange w:id="12493" w:author="Peto" w:date="2018-06-14T07:18:00Z">
                <w:rPr/>
              </w:rPrChange>
            </w:rPr>
            <w:delText xml:space="preserve">V prezentovanej štúdií bola uvedená nová metóda pre simultánne stanovenie toku krvy a distribúcie </w:delText>
          </w:r>
        </w:del>
      </w:ins>
      <w:ins w:id="12494" w:author="Peto" w:date="2018-06-10T20:49:00Z">
        <w:del w:id="12495" w:author="Langer, Peter" w:date="2018-06-13T12:58:00Z">
          <w:r w:rsidRPr="00A82009" w:rsidDel="00B97AC9">
            <w:rPr>
              <w:noProof/>
              <w:rPrChange w:id="12496" w:author="Peto" w:date="2018-06-14T07:18:00Z">
                <w:rPr/>
              </w:rPrChange>
            </w:rPr>
            <w:delText>krvy v rôznych častiach tela použitím paraleln</w:delText>
          </w:r>
        </w:del>
      </w:ins>
      <w:ins w:id="12497" w:author="Peto" w:date="2018-06-10T20:54:00Z">
        <w:del w:id="12498" w:author="Langer, Peter" w:date="2018-06-13T12:58:00Z">
          <w:r w:rsidRPr="00A82009" w:rsidDel="00B97AC9">
            <w:rPr>
              <w:noProof/>
              <w:rPrChange w:id="12499" w:author="Peto" w:date="2018-06-14T07:18:00Z">
                <w:rPr/>
              </w:rPrChange>
            </w:rPr>
            <w:delText>ého kontinuálneho merania bioimpedancie spolu s neinvazívnym meraním krvného tlaku, srdečnými zvukmi a</w:delText>
          </w:r>
        </w:del>
      </w:ins>
      <w:ins w:id="12500" w:author="Peto" w:date="2018-06-10T20:55:00Z">
        <w:del w:id="12501" w:author="Langer, Peter" w:date="2018-06-13T12:58:00Z">
          <w:r w:rsidRPr="00A82009" w:rsidDel="00B97AC9">
            <w:rPr>
              <w:noProof/>
              <w:rPrChange w:id="12502" w:author="Peto" w:date="2018-06-14T07:18:00Z">
                <w:rPr/>
              </w:rPrChange>
            </w:rPr>
            <w:delText> </w:delText>
          </w:r>
        </w:del>
      </w:ins>
      <w:ins w:id="12503" w:author="Peto" w:date="2018-06-10T20:54:00Z">
        <w:del w:id="12504" w:author="Langer, Peter" w:date="2018-06-13T12:58:00Z">
          <w:r w:rsidRPr="00A82009" w:rsidDel="00B97AC9">
            <w:rPr>
              <w:noProof/>
              <w:rPrChange w:id="12505" w:author="Peto" w:date="2018-06-14T07:18:00Z">
                <w:rPr/>
              </w:rPrChange>
            </w:rPr>
            <w:delText xml:space="preserve">EKG </w:delText>
          </w:r>
        </w:del>
      </w:ins>
      <w:ins w:id="12506" w:author="Peto" w:date="2018-06-10T20:55:00Z">
        <w:del w:id="12507" w:author="Langer, Peter" w:date="2018-06-13T12:58:00Z">
          <w:r w:rsidRPr="00A82009" w:rsidDel="00B97AC9">
            <w:rPr>
              <w:noProof/>
              <w:rPrChange w:id="12508" w:author="Peto" w:date="2018-06-14T07:18:00Z">
                <w:rPr/>
              </w:rPrChange>
            </w:rPr>
            <w:delText>ako reakcia na hlboké a spontánne dýchanie. Bolo zisten</w:delText>
          </w:r>
        </w:del>
      </w:ins>
      <w:ins w:id="12509" w:author="Peto" w:date="2018-06-10T20:56:00Z">
        <w:del w:id="12510" w:author="Langer, Peter" w:date="2018-06-13T12:58:00Z">
          <w:r w:rsidRPr="00A82009" w:rsidDel="00B97AC9">
            <w:rPr>
              <w:noProof/>
              <w:rPrChange w:id="12511" w:author="Peto" w:date="2018-06-14T07:18:00Z">
                <w:rPr/>
              </w:rPrChange>
            </w:rPr>
            <w:delText xml:space="preserve">é, že táto metóda je ctilivá na detekciu vzájomných vzťahov medzi niekoľkými </w:delText>
          </w:r>
        </w:del>
      </w:ins>
      <w:ins w:id="12512" w:author="Peto" w:date="2018-06-10T20:58:00Z">
        <w:del w:id="12513" w:author="Langer, Peter" w:date="2018-06-13T12:58:00Z">
          <w:r w:rsidR="00E220E7" w:rsidRPr="00A82009" w:rsidDel="00B97AC9">
            <w:rPr>
              <w:noProof/>
              <w:rPrChange w:id="12514" w:author="Peto" w:date="2018-06-14T07:18:00Z">
                <w:rPr/>
              </w:rPrChange>
            </w:rPr>
            <w:delText xml:space="preserve">vzájomne odlišnými </w:delText>
          </w:r>
        </w:del>
      </w:ins>
      <w:ins w:id="12515" w:author="Peto" w:date="2018-06-10T20:57:00Z">
        <w:del w:id="12516" w:author="Langer, Peter" w:date="2018-06-13T12:58:00Z">
          <w:r w:rsidRPr="00A82009" w:rsidDel="00B97AC9">
            <w:rPr>
              <w:noProof/>
              <w:rPrChange w:id="12517" w:author="Peto" w:date="2018-06-14T07:18:00Z">
                <w:rPr/>
              </w:rPrChange>
            </w:rPr>
            <w:delText>hemodynamickými parametrami</w:delText>
          </w:r>
        </w:del>
      </w:ins>
      <w:ins w:id="12518" w:author="Peto" w:date="2018-06-10T21:00:00Z">
        <w:del w:id="12519" w:author="Langer, Peter" w:date="2018-06-13T12:58:00Z">
          <w:r w:rsidR="00E220E7" w:rsidRPr="00A82009" w:rsidDel="00B97AC9">
            <w:rPr>
              <w:noProof/>
              <w:rPrChange w:id="12520" w:author="Peto" w:date="2018-06-14T07:18:00Z">
                <w:rPr/>
              </w:rPrChange>
            </w:rPr>
            <w:delText xml:space="preserve"> počas hlbokého dýchania.</w:delText>
          </w:r>
        </w:del>
      </w:ins>
      <w:ins w:id="12521" w:author="Peto" w:date="2018-06-10T21:01:00Z">
        <w:del w:id="12522" w:author="Langer, Peter" w:date="2018-06-13T12:58:00Z">
          <w:r w:rsidR="00E220E7" w:rsidRPr="00A82009" w:rsidDel="00B97AC9">
            <w:rPr>
              <w:noProof/>
              <w:rPrChange w:id="12523" w:author="Peto" w:date="2018-06-14T07:18:00Z">
                <w:rPr/>
              </w:rPrChange>
            </w:rPr>
            <w:delText xml:space="preserve"> Bola meraná sila </w:delText>
          </w:r>
        </w:del>
      </w:ins>
      <w:ins w:id="12524" w:author="Peto" w:date="2018-06-10T21:03:00Z">
        <w:del w:id="12525" w:author="Langer, Peter" w:date="2018-06-13T12:58:00Z">
          <w:r w:rsidR="00E220E7" w:rsidRPr="00A82009" w:rsidDel="00B97AC9">
            <w:rPr>
              <w:noProof/>
              <w:rPrChange w:id="12526" w:author="Peto" w:date="2018-06-14T07:18:00Z">
                <w:rPr/>
              </w:rPrChange>
            </w:rPr>
            <w:delText>väzby</w:delText>
          </w:r>
        </w:del>
      </w:ins>
      <w:ins w:id="12527" w:author="Peto" w:date="2018-06-10T21:01:00Z">
        <w:del w:id="12528" w:author="Langer, Peter" w:date="2018-06-13T12:58:00Z">
          <w:r w:rsidR="00E220E7" w:rsidRPr="00A82009" w:rsidDel="00B97AC9">
            <w:rPr>
              <w:noProof/>
              <w:rPrChange w:id="12529" w:author="Peto" w:date="2018-06-14T07:18:00Z">
                <w:rPr/>
              </w:rPrChange>
            </w:rPr>
            <w:delText xml:space="preserve"> medzi parametrami ale aj vzájomný oneskorenie reakcie parametrov na dýchanie. </w:delText>
          </w:r>
        </w:del>
      </w:ins>
      <w:ins w:id="12530" w:author="Peto" w:date="2018-06-10T21:02:00Z">
        <w:del w:id="12531" w:author="Langer, Peter" w:date="2018-06-13T12:58:00Z">
          <w:r w:rsidR="00E220E7" w:rsidRPr="00A82009" w:rsidDel="00B97AC9">
            <w:rPr>
              <w:noProof/>
              <w:rPrChange w:id="12532" w:author="Peto" w:date="2018-06-14T07:18:00Z">
                <w:rPr/>
              </w:rPrChange>
            </w:rPr>
            <w:delText>Naopak žiaden štatisticky významný vzťah nebol detekovaný pri spontnánnom dýchaní.</w:delText>
          </w:r>
        </w:del>
      </w:ins>
      <w:ins w:id="12533" w:author="Peto" w:date="2018-06-10T21:03:00Z">
        <w:del w:id="12534" w:author="Langer, Peter" w:date="2018-06-13T12:58:00Z">
          <w:r w:rsidR="00E220E7" w:rsidRPr="00A82009" w:rsidDel="00B97AC9">
            <w:rPr>
              <w:noProof/>
              <w:rPrChange w:id="12535" w:author="Peto" w:date="2018-06-14T07:18:00Z">
                <w:rPr/>
              </w:rPrChange>
            </w:rPr>
            <w:delText xml:space="preserve"> Vzájomný spojenie </w:delText>
          </w:r>
        </w:del>
      </w:ins>
    </w:p>
    <w:p w14:paraId="7D61CF3D" w14:textId="77777777" w:rsidR="00E220E7" w:rsidRPr="00A82009" w:rsidRDefault="00E220E7">
      <w:pPr>
        <w:rPr>
          <w:noProof/>
          <w:rPrChange w:id="12536" w:author="Peto" w:date="2018-06-14T07:18:00Z">
            <w:rPr/>
          </w:rPrChange>
        </w:rPr>
      </w:pPr>
    </w:p>
    <w:p w14:paraId="3F28F99C" w14:textId="3905223D" w:rsidR="00AE046D" w:rsidRPr="00A82009" w:rsidRDefault="007D6EC5" w:rsidP="00AE046D">
      <w:pPr>
        <w:pStyle w:val="Nadpis2"/>
        <w:rPr>
          <w:noProof/>
          <w:rPrChange w:id="12537" w:author="Peto" w:date="2018-06-14T07:18:00Z">
            <w:rPr/>
          </w:rPrChange>
        </w:rPr>
      </w:pPr>
      <w:bookmarkStart w:id="12538" w:name="_Toc516413245"/>
      <w:r w:rsidRPr="00A82009">
        <w:rPr>
          <w:noProof/>
          <w:rPrChange w:id="12539" w:author="Peto" w:date="2018-06-14T07:18:00Z">
            <w:rPr/>
          </w:rPrChange>
        </w:rPr>
        <w:t>Počítanie SV u subjektov</w:t>
      </w:r>
      <w:r w:rsidR="00AE046D" w:rsidRPr="00A82009">
        <w:rPr>
          <w:noProof/>
          <w:rPrChange w:id="12540" w:author="Peto" w:date="2018-06-14T07:18:00Z">
            <w:rPr/>
          </w:rPrChange>
        </w:rPr>
        <w:t xml:space="preserve"> po transplantácií </w:t>
      </w:r>
      <w:commentRangeStart w:id="12541"/>
      <w:r w:rsidR="00AE046D" w:rsidRPr="00A82009">
        <w:rPr>
          <w:noProof/>
          <w:rPrChange w:id="12542" w:author="Peto" w:date="2018-06-14T07:18:00Z">
            <w:rPr/>
          </w:rPrChange>
        </w:rPr>
        <w:t>srdca</w:t>
      </w:r>
      <w:commentRangeEnd w:id="12541"/>
      <w:r w:rsidR="00AE046D" w:rsidRPr="00A82009">
        <w:rPr>
          <w:rStyle w:val="Odkaznakomentr"/>
          <w:rFonts w:asciiTheme="majorHAnsi" w:hAnsiTheme="majorHAnsi" w:cs="Times New Roman"/>
          <w:b w:val="0"/>
          <w:bCs w:val="0"/>
          <w:noProof/>
          <w:rPrChange w:id="12543" w:author="Peto" w:date="2018-06-14T07:18:00Z">
            <w:rPr>
              <w:rStyle w:val="Odkaznakomentr"/>
              <w:rFonts w:asciiTheme="majorHAnsi" w:hAnsiTheme="majorHAnsi" w:cs="Times New Roman"/>
              <w:b w:val="0"/>
              <w:bCs w:val="0"/>
            </w:rPr>
          </w:rPrChange>
        </w:rPr>
        <w:commentReference w:id="12541"/>
      </w:r>
      <w:bookmarkEnd w:id="12538"/>
    </w:p>
    <w:p w14:paraId="757BAB0B" w14:textId="7645AAFC" w:rsidR="00AE046D" w:rsidRPr="00A82009" w:rsidRDefault="00F722EA" w:rsidP="00AE046D">
      <w:pPr>
        <w:tabs>
          <w:tab w:val="left" w:pos="7140"/>
        </w:tabs>
        <w:rPr>
          <w:noProof/>
          <w:rPrChange w:id="12544" w:author="Peto" w:date="2018-06-14T07:18:00Z">
            <w:rPr/>
          </w:rPrChange>
        </w:rPr>
      </w:pPr>
      <w:r w:rsidRPr="00A82009">
        <w:rPr>
          <w:noProof/>
          <w:rPrChange w:id="12545" w:author="Peto" w:date="2018-06-14T07:18:00Z">
            <w:rPr/>
          </w:rPrChange>
        </w:rPr>
        <w:t xml:space="preserve">V tejto štúdii bolo hodnotených 20 pacientov po transplantácií srdca. </w:t>
      </w:r>
      <w:r w:rsidR="00FB3EB8" w:rsidRPr="00A82009">
        <w:rPr>
          <w:noProof/>
          <w:rPrChange w:id="12546" w:author="Peto" w:date="2018-06-14T07:18:00Z">
            <w:rPr/>
          </w:rPrChange>
        </w:rPr>
        <w:t xml:space="preserve">Na rozdiel od predošlých kapitol, kde sme spracovávali dáta od mladých zdravých ľudí sa tu jedná o ľudí starších a s transplantovaných srdcom. </w:t>
      </w:r>
      <w:r w:rsidRPr="00A82009">
        <w:rPr>
          <w:noProof/>
          <w:rPrChange w:id="12547" w:author="Peto" w:date="2018-06-14T07:18:00Z">
            <w:rPr/>
          </w:rPrChange>
        </w:rPr>
        <w:t xml:space="preserve">Meranie bolo vykonané v klimatizovanej miestnosti s teplotou 22 stupňov C. </w:t>
      </w:r>
      <w:r w:rsidR="00FB3EB8" w:rsidRPr="00A82009">
        <w:rPr>
          <w:noProof/>
          <w:rPrChange w:id="12548" w:author="Peto" w:date="2018-06-14T07:18:00Z">
            <w:rPr/>
          </w:rPrChange>
        </w:rPr>
        <w:t xml:space="preserve">Charakteristiky meraných ľudí uvádza </w:t>
      </w:r>
      <w:r w:rsidR="00FB3EB8" w:rsidRPr="00A82009">
        <w:rPr>
          <w:noProof/>
          <w:rPrChange w:id="12549" w:author="Peto" w:date="2018-06-14T07:18:00Z">
            <w:rPr/>
          </w:rPrChange>
        </w:rPr>
        <w:fldChar w:fldCharType="begin"/>
      </w:r>
      <w:r w:rsidR="00FB3EB8" w:rsidRPr="00A82009">
        <w:rPr>
          <w:noProof/>
          <w:rPrChange w:id="12550" w:author="Peto" w:date="2018-06-14T07:18:00Z">
            <w:rPr/>
          </w:rPrChange>
        </w:rPr>
        <w:instrText xml:space="preserve"> REF _Ref513967043 \h </w:instrText>
      </w:r>
      <w:r w:rsidR="00FB3EB8" w:rsidRPr="00A82009">
        <w:rPr>
          <w:noProof/>
          <w:rPrChange w:id="12551" w:author="Peto" w:date="2018-06-14T07:18:00Z">
            <w:rPr>
              <w:noProof/>
            </w:rPr>
          </w:rPrChange>
        </w:rPr>
      </w:r>
      <w:r w:rsidR="00FB3EB8" w:rsidRPr="00A82009">
        <w:rPr>
          <w:noProof/>
          <w:rPrChange w:id="12552" w:author="Peto" w:date="2018-06-14T07:18:00Z">
            <w:rPr/>
          </w:rPrChange>
        </w:rPr>
        <w:fldChar w:fldCharType="separate"/>
      </w:r>
      <w:r w:rsidR="00F95B9C" w:rsidRPr="00A82009">
        <w:rPr>
          <w:noProof/>
          <w:rPrChange w:id="12553" w:author="Peto" w:date="2018-06-14T07:18:00Z">
            <w:rPr/>
          </w:rPrChange>
        </w:rPr>
        <w:t>Tabuľka 15</w:t>
      </w:r>
      <w:r w:rsidR="00FB3EB8" w:rsidRPr="00A82009">
        <w:rPr>
          <w:noProof/>
          <w:rPrChange w:id="12554" w:author="Peto" w:date="2018-06-14T07:18:00Z">
            <w:rPr/>
          </w:rPrChange>
        </w:rPr>
        <w:fldChar w:fldCharType="end"/>
      </w:r>
    </w:p>
    <w:p w14:paraId="5AAD2DB0" w14:textId="77777777" w:rsidR="00F722EA" w:rsidRPr="00A82009" w:rsidRDefault="00F722EA" w:rsidP="00AE046D">
      <w:pPr>
        <w:tabs>
          <w:tab w:val="left" w:pos="7140"/>
        </w:tabs>
        <w:rPr>
          <w:noProof/>
          <w:rPrChange w:id="12555" w:author="Peto" w:date="2018-06-14T07:18:00Z">
            <w:rPr/>
          </w:rPrChange>
        </w:rPr>
      </w:pPr>
    </w:p>
    <w:p w14:paraId="55167308" w14:textId="77777777" w:rsidR="008F751A" w:rsidRPr="00A82009" w:rsidRDefault="008F751A" w:rsidP="008F751A">
      <w:pPr>
        <w:rPr>
          <w:noProof/>
          <w:rPrChange w:id="12556" w:author="Peto" w:date="2018-06-14T07:18:00Z">
            <w:rPr/>
          </w:rPrChange>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A82009"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A82009" w:rsidRDefault="008F751A" w:rsidP="00DF641B">
            <w:pPr>
              <w:overflowPunct/>
              <w:autoSpaceDE/>
              <w:autoSpaceDN/>
              <w:adjustRightInd/>
              <w:spacing w:line="240" w:lineRule="auto"/>
              <w:textAlignment w:val="auto"/>
              <w:rPr>
                <w:noProof/>
                <w:color w:val="000000"/>
                <w:szCs w:val="24"/>
                <w:rPrChange w:id="12557" w:author="Peto" w:date="2018-06-14T07:18:00Z">
                  <w:rPr>
                    <w:color w:val="000000"/>
                    <w:szCs w:val="24"/>
                  </w:rPr>
                </w:rPrChange>
              </w:rPr>
            </w:pPr>
            <w:r w:rsidRPr="00A82009">
              <w:rPr>
                <w:noProof/>
                <w:color w:val="000000"/>
                <w:szCs w:val="24"/>
                <w:rPrChange w:id="12558" w:author="Peto" w:date="2018-06-14T07:18:00Z">
                  <w:rPr>
                    <w:color w:val="000000"/>
                    <w:szCs w:val="24"/>
                  </w:rPr>
                </w:rPrChange>
              </w:rPr>
              <w:t>Vek (roky)</w:t>
            </w:r>
            <w:r w:rsidRPr="00A82009">
              <w:rPr>
                <w:rFonts w:ascii="Calibri" w:hAnsi="Calibri" w:cs="Calibri"/>
                <w:noProof/>
                <w:color w:val="000000"/>
                <w:szCs w:val="24"/>
                <w:rPrChange w:id="1255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A82009" w:rsidRDefault="008F751A" w:rsidP="008F751A">
            <w:pPr>
              <w:overflowPunct/>
              <w:autoSpaceDE/>
              <w:autoSpaceDN/>
              <w:adjustRightInd/>
              <w:spacing w:line="240" w:lineRule="auto"/>
              <w:jc w:val="right"/>
              <w:textAlignment w:val="auto"/>
              <w:rPr>
                <w:noProof/>
                <w:color w:val="000000"/>
                <w:szCs w:val="24"/>
                <w:rPrChange w:id="12560" w:author="Peto" w:date="2018-06-14T07:18:00Z">
                  <w:rPr>
                    <w:color w:val="000000"/>
                    <w:szCs w:val="24"/>
                  </w:rPr>
                </w:rPrChange>
              </w:rPr>
            </w:pPr>
            <w:r w:rsidRPr="00A82009">
              <w:rPr>
                <w:noProof/>
                <w:color w:val="000000"/>
                <w:szCs w:val="24"/>
                <w:rPrChange w:id="12561" w:author="Peto" w:date="2018-06-14T07:18:00Z">
                  <w:rPr>
                    <w:color w:val="000000"/>
                    <w:szCs w:val="24"/>
                  </w:rPr>
                </w:rPrChange>
              </w:rPr>
              <w:t>56 ± 8.5</w:t>
            </w:r>
          </w:p>
        </w:tc>
      </w:tr>
      <w:tr w:rsidR="008F751A" w:rsidRPr="00A82009"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A82009" w:rsidRDefault="008F751A" w:rsidP="00DF641B">
            <w:pPr>
              <w:overflowPunct/>
              <w:autoSpaceDE/>
              <w:autoSpaceDN/>
              <w:adjustRightInd/>
              <w:spacing w:line="240" w:lineRule="auto"/>
              <w:textAlignment w:val="auto"/>
              <w:rPr>
                <w:noProof/>
                <w:color w:val="000000"/>
                <w:szCs w:val="24"/>
                <w:rPrChange w:id="12562" w:author="Peto" w:date="2018-06-14T07:18:00Z">
                  <w:rPr>
                    <w:color w:val="000000"/>
                    <w:szCs w:val="24"/>
                  </w:rPr>
                </w:rPrChange>
              </w:rPr>
            </w:pPr>
            <w:r w:rsidRPr="00A82009">
              <w:rPr>
                <w:noProof/>
                <w:color w:val="000000"/>
                <w:szCs w:val="24"/>
                <w:rPrChange w:id="12563" w:author="Peto" w:date="2018-06-14T07:18:00Z">
                  <w:rPr>
                    <w:color w:val="000000"/>
                    <w:szCs w:val="24"/>
                  </w:rPr>
                </w:rPrChange>
              </w:rPr>
              <w:t>Muži / Ženy (n)</w:t>
            </w:r>
            <w:r w:rsidRPr="00A82009">
              <w:rPr>
                <w:rFonts w:ascii="Calibri" w:hAnsi="Calibri" w:cs="Calibri"/>
                <w:noProof/>
                <w:color w:val="000000"/>
                <w:szCs w:val="24"/>
                <w:rPrChange w:id="12564"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A82009" w:rsidRDefault="008F751A" w:rsidP="008F751A">
            <w:pPr>
              <w:overflowPunct/>
              <w:autoSpaceDE/>
              <w:autoSpaceDN/>
              <w:adjustRightInd/>
              <w:spacing w:line="240" w:lineRule="auto"/>
              <w:jc w:val="right"/>
              <w:textAlignment w:val="auto"/>
              <w:rPr>
                <w:rFonts w:ascii="Calibri" w:hAnsi="Calibri" w:cs="Calibri"/>
                <w:noProof/>
                <w:color w:val="000000"/>
                <w:szCs w:val="24"/>
                <w:rPrChange w:id="12565" w:author="Peto" w:date="2018-06-14T07:18:00Z">
                  <w:rPr>
                    <w:rFonts w:ascii="Calibri" w:hAnsi="Calibri" w:cs="Calibri"/>
                    <w:color w:val="000000"/>
                    <w:szCs w:val="24"/>
                  </w:rPr>
                </w:rPrChange>
              </w:rPr>
            </w:pPr>
            <w:r w:rsidRPr="00A82009">
              <w:rPr>
                <w:rFonts w:ascii="Calibri" w:hAnsi="Calibri" w:cs="Calibri"/>
                <w:noProof/>
                <w:color w:val="000000"/>
                <w:szCs w:val="24"/>
                <w:rPrChange w:id="12566" w:author="Peto" w:date="2018-06-14T07:18:00Z">
                  <w:rPr>
                    <w:rFonts w:ascii="Calibri" w:hAnsi="Calibri" w:cs="Calibri"/>
                    <w:color w:val="000000"/>
                    <w:szCs w:val="24"/>
                  </w:rPr>
                </w:rPrChange>
              </w:rPr>
              <w:t xml:space="preserve">17 / 3  </w:t>
            </w:r>
          </w:p>
        </w:tc>
      </w:tr>
      <w:tr w:rsidR="008F751A" w:rsidRPr="00A82009"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A82009" w:rsidRDefault="008F751A" w:rsidP="008F751A">
            <w:pPr>
              <w:overflowPunct/>
              <w:autoSpaceDE/>
              <w:autoSpaceDN/>
              <w:adjustRightInd/>
              <w:spacing w:line="240" w:lineRule="auto"/>
              <w:textAlignment w:val="auto"/>
              <w:rPr>
                <w:noProof/>
                <w:color w:val="000000"/>
                <w:szCs w:val="24"/>
                <w:rPrChange w:id="12567" w:author="Peto" w:date="2018-06-14T07:18:00Z">
                  <w:rPr>
                    <w:color w:val="000000"/>
                    <w:szCs w:val="24"/>
                  </w:rPr>
                </w:rPrChange>
              </w:rPr>
            </w:pPr>
            <w:r w:rsidRPr="00A82009">
              <w:rPr>
                <w:noProof/>
                <w:color w:val="000000"/>
                <w:szCs w:val="24"/>
                <w:rPrChange w:id="12568" w:author="Peto" w:date="2018-06-14T07:18:00Z">
                  <w:rPr>
                    <w:color w:val="000000"/>
                    <w:szCs w:val="24"/>
                  </w:rPr>
                </w:rPrChange>
              </w:rPr>
              <w:t>Vysoký krvný tlak (%)</w:t>
            </w:r>
            <w:r w:rsidRPr="00A82009">
              <w:rPr>
                <w:rFonts w:ascii="Calibri" w:hAnsi="Calibri" w:cs="Calibri"/>
                <w:noProof/>
                <w:color w:val="000000"/>
                <w:szCs w:val="24"/>
                <w:rPrChange w:id="1256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A82009" w:rsidRDefault="008F751A" w:rsidP="00DF641B">
            <w:pPr>
              <w:overflowPunct/>
              <w:autoSpaceDE/>
              <w:autoSpaceDN/>
              <w:adjustRightInd/>
              <w:spacing w:line="240" w:lineRule="auto"/>
              <w:ind w:firstLineChars="100" w:firstLine="240"/>
              <w:jc w:val="right"/>
              <w:textAlignment w:val="auto"/>
              <w:rPr>
                <w:rFonts w:ascii="Calibri" w:hAnsi="Calibri" w:cs="Calibri"/>
                <w:noProof/>
                <w:color w:val="000000"/>
                <w:szCs w:val="24"/>
                <w:rPrChange w:id="12570" w:author="Peto" w:date="2018-06-14T07:18:00Z">
                  <w:rPr>
                    <w:rFonts w:ascii="Calibri" w:hAnsi="Calibri" w:cs="Calibri"/>
                    <w:color w:val="000000"/>
                    <w:szCs w:val="24"/>
                  </w:rPr>
                </w:rPrChange>
              </w:rPr>
            </w:pPr>
            <w:r w:rsidRPr="00A82009">
              <w:rPr>
                <w:rFonts w:ascii="Calibri" w:hAnsi="Calibri" w:cs="Calibri"/>
                <w:noProof/>
                <w:color w:val="000000"/>
                <w:szCs w:val="24"/>
                <w:rPrChange w:id="12571" w:author="Peto" w:date="2018-06-14T07:18:00Z">
                  <w:rPr>
                    <w:rFonts w:ascii="Calibri" w:hAnsi="Calibri" w:cs="Calibri"/>
                    <w:color w:val="000000"/>
                    <w:szCs w:val="24"/>
                  </w:rPr>
                </w:rPrChange>
              </w:rPr>
              <w:t xml:space="preserve">33 </w:t>
            </w:r>
          </w:p>
        </w:tc>
      </w:tr>
      <w:tr w:rsidR="008F751A" w:rsidRPr="00A82009"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A82009" w:rsidRDefault="008F751A" w:rsidP="008F751A">
            <w:pPr>
              <w:overflowPunct/>
              <w:autoSpaceDE/>
              <w:autoSpaceDN/>
              <w:adjustRightInd/>
              <w:spacing w:line="240" w:lineRule="auto"/>
              <w:textAlignment w:val="auto"/>
              <w:rPr>
                <w:noProof/>
                <w:color w:val="000000"/>
                <w:szCs w:val="24"/>
                <w:rPrChange w:id="12572" w:author="Peto" w:date="2018-06-14T07:18:00Z">
                  <w:rPr>
                    <w:color w:val="000000"/>
                    <w:szCs w:val="24"/>
                  </w:rPr>
                </w:rPrChange>
              </w:rPr>
            </w:pPr>
            <w:r w:rsidRPr="00A82009">
              <w:rPr>
                <w:noProof/>
                <w:color w:val="000000"/>
                <w:szCs w:val="24"/>
                <w:rPrChange w:id="12573" w:author="Peto" w:date="2018-06-14T07:18:00Z">
                  <w:rPr>
                    <w:color w:val="000000"/>
                    <w:szCs w:val="24"/>
                  </w:rPr>
                </w:rPrChange>
              </w:rPr>
              <w:t>Diabetes mellitus (%)</w:t>
            </w:r>
            <w:r w:rsidRPr="00A82009">
              <w:rPr>
                <w:rFonts w:ascii="Calibri" w:hAnsi="Calibri" w:cs="Calibri"/>
                <w:noProof/>
                <w:color w:val="000000"/>
                <w:szCs w:val="24"/>
                <w:rPrChange w:id="12574"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A82009" w:rsidRDefault="008F751A" w:rsidP="00DF641B">
            <w:pPr>
              <w:overflowPunct/>
              <w:autoSpaceDE/>
              <w:autoSpaceDN/>
              <w:adjustRightInd/>
              <w:spacing w:line="240" w:lineRule="auto"/>
              <w:ind w:firstLineChars="100" w:firstLine="240"/>
              <w:jc w:val="right"/>
              <w:textAlignment w:val="auto"/>
              <w:rPr>
                <w:rFonts w:ascii="Calibri" w:hAnsi="Calibri" w:cs="Calibri"/>
                <w:noProof/>
                <w:color w:val="000000"/>
                <w:szCs w:val="24"/>
                <w:rPrChange w:id="12575" w:author="Peto" w:date="2018-06-14T07:18:00Z">
                  <w:rPr>
                    <w:rFonts w:ascii="Calibri" w:hAnsi="Calibri" w:cs="Calibri"/>
                    <w:color w:val="000000"/>
                    <w:szCs w:val="24"/>
                  </w:rPr>
                </w:rPrChange>
              </w:rPr>
            </w:pPr>
            <w:r w:rsidRPr="00A82009">
              <w:rPr>
                <w:rFonts w:ascii="Calibri" w:hAnsi="Calibri" w:cs="Calibri"/>
                <w:noProof/>
                <w:color w:val="000000"/>
                <w:szCs w:val="24"/>
                <w:rPrChange w:id="12576" w:author="Peto" w:date="2018-06-14T07:18:00Z">
                  <w:rPr>
                    <w:rFonts w:ascii="Calibri" w:hAnsi="Calibri" w:cs="Calibri"/>
                    <w:color w:val="000000"/>
                    <w:szCs w:val="24"/>
                  </w:rPr>
                </w:rPrChange>
              </w:rPr>
              <w:t xml:space="preserve">21 </w:t>
            </w:r>
          </w:p>
        </w:tc>
      </w:tr>
      <w:tr w:rsidR="008F751A" w:rsidRPr="00A82009"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A82009" w:rsidRDefault="008F751A" w:rsidP="00DF641B">
            <w:pPr>
              <w:overflowPunct/>
              <w:autoSpaceDE/>
              <w:autoSpaceDN/>
              <w:adjustRightInd/>
              <w:spacing w:line="240" w:lineRule="auto"/>
              <w:textAlignment w:val="auto"/>
              <w:rPr>
                <w:noProof/>
                <w:color w:val="000000"/>
                <w:szCs w:val="24"/>
                <w:rPrChange w:id="12577" w:author="Peto" w:date="2018-06-14T07:18:00Z">
                  <w:rPr>
                    <w:color w:val="000000"/>
                    <w:szCs w:val="24"/>
                  </w:rPr>
                </w:rPrChange>
              </w:rPr>
            </w:pPr>
            <w:r w:rsidRPr="00A82009">
              <w:rPr>
                <w:noProof/>
                <w:color w:val="000000"/>
                <w:szCs w:val="24"/>
                <w:rPrChange w:id="12578" w:author="Peto" w:date="2018-06-14T07:18:00Z">
                  <w:rPr>
                    <w:color w:val="000000"/>
                    <w:szCs w:val="24"/>
                  </w:rPr>
                </w:rPrChange>
              </w:rPr>
              <w:lastRenderedPageBreak/>
              <w:t>BMI (kg/m^2)</w:t>
            </w:r>
            <w:r w:rsidRPr="00A82009">
              <w:rPr>
                <w:rFonts w:ascii="Calibri" w:hAnsi="Calibri" w:cs="Calibri"/>
                <w:noProof/>
                <w:color w:val="000000"/>
                <w:szCs w:val="24"/>
                <w:rPrChange w:id="1257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A82009" w:rsidRDefault="008F751A" w:rsidP="008F751A">
            <w:pPr>
              <w:overflowPunct/>
              <w:autoSpaceDE/>
              <w:autoSpaceDN/>
              <w:adjustRightInd/>
              <w:spacing w:line="240" w:lineRule="auto"/>
              <w:jc w:val="right"/>
              <w:textAlignment w:val="auto"/>
              <w:rPr>
                <w:rFonts w:ascii="Calibri" w:hAnsi="Calibri" w:cs="Calibri"/>
                <w:noProof/>
                <w:color w:val="000000"/>
                <w:szCs w:val="24"/>
                <w:rPrChange w:id="12580" w:author="Peto" w:date="2018-06-14T07:18:00Z">
                  <w:rPr>
                    <w:rFonts w:ascii="Calibri" w:hAnsi="Calibri" w:cs="Calibri"/>
                    <w:color w:val="000000"/>
                    <w:szCs w:val="24"/>
                  </w:rPr>
                </w:rPrChange>
              </w:rPr>
            </w:pPr>
            <w:r w:rsidRPr="00A82009">
              <w:rPr>
                <w:rFonts w:ascii="Calibri" w:hAnsi="Calibri" w:cs="Calibri"/>
                <w:noProof/>
                <w:color w:val="000000"/>
                <w:szCs w:val="24"/>
                <w:rPrChange w:id="12581" w:author="Peto" w:date="2018-06-14T07:18:00Z">
                  <w:rPr>
                    <w:rFonts w:ascii="Calibri" w:hAnsi="Calibri" w:cs="Calibri"/>
                    <w:color w:val="000000"/>
                    <w:szCs w:val="24"/>
                  </w:rPr>
                </w:rPrChange>
              </w:rPr>
              <w:t xml:space="preserve">28 ± 3 </w:t>
            </w:r>
          </w:p>
        </w:tc>
      </w:tr>
    </w:tbl>
    <w:p w14:paraId="5B195E87" w14:textId="3880CD4D" w:rsidR="008F751A" w:rsidRPr="00A82009" w:rsidRDefault="008F751A" w:rsidP="008F751A">
      <w:pPr>
        <w:pStyle w:val="Popis"/>
        <w:rPr>
          <w:noProof/>
          <w:lang w:val="sk-SK"/>
          <w:rPrChange w:id="12582" w:author="Peto" w:date="2018-06-14T07:18:00Z">
            <w:rPr>
              <w:lang w:val="sk-SK"/>
            </w:rPr>
          </w:rPrChange>
        </w:rPr>
      </w:pPr>
      <w:bookmarkStart w:id="12583" w:name="_Ref513967043"/>
      <w:bookmarkStart w:id="12584" w:name="_Toc516413303"/>
      <w:r w:rsidRPr="00A82009">
        <w:rPr>
          <w:noProof/>
          <w:lang w:val="sk-SK"/>
          <w:rPrChange w:id="12585" w:author="Peto" w:date="2018-06-14T07:18:00Z">
            <w:rPr/>
          </w:rPrChange>
        </w:rPr>
        <w:t xml:space="preserve">Tabuľka </w:t>
      </w:r>
      <w:r w:rsidRPr="00A82009">
        <w:rPr>
          <w:noProof/>
          <w:lang w:val="sk-SK"/>
          <w:rPrChange w:id="12586" w:author="Peto" w:date="2018-06-14T07:18:00Z">
            <w:rPr/>
          </w:rPrChange>
        </w:rPr>
        <w:fldChar w:fldCharType="begin"/>
      </w:r>
      <w:r w:rsidRPr="00A82009">
        <w:rPr>
          <w:noProof/>
          <w:lang w:val="sk-SK"/>
          <w:rPrChange w:id="12587" w:author="Peto" w:date="2018-06-14T07:18:00Z">
            <w:rPr/>
          </w:rPrChange>
        </w:rPr>
        <w:instrText xml:space="preserve"> SEQ Tabuľka \* ARABIC </w:instrText>
      </w:r>
      <w:r w:rsidRPr="00A82009">
        <w:rPr>
          <w:noProof/>
          <w:lang w:val="sk-SK"/>
          <w:rPrChange w:id="12588" w:author="Peto" w:date="2018-06-14T07:18:00Z">
            <w:rPr/>
          </w:rPrChange>
        </w:rPr>
        <w:fldChar w:fldCharType="separate"/>
      </w:r>
      <w:r w:rsidR="00F95B9C" w:rsidRPr="00A82009">
        <w:rPr>
          <w:noProof/>
          <w:lang w:val="sk-SK"/>
          <w:rPrChange w:id="12589" w:author="Peto" w:date="2018-06-14T07:18:00Z">
            <w:rPr>
              <w:noProof/>
            </w:rPr>
          </w:rPrChange>
        </w:rPr>
        <w:t>15</w:t>
      </w:r>
      <w:r w:rsidRPr="00A82009">
        <w:rPr>
          <w:noProof/>
          <w:lang w:val="sk-SK"/>
          <w:rPrChange w:id="12590" w:author="Peto" w:date="2018-06-14T07:18:00Z">
            <w:rPr/>
          </w:rPrChange>
        </w:rPr>
        <w:fldChar w:fldCharType="end"/>
      </w:r>
      <w:bookmarkEnd w:id="12583"/>
      <w:r w:rsidRPr="00A82009">
        <w:rPr>
          <w:noProof/>
          <w:lang w:val="sk-SK"/>
          <w:rPrChange w:id="12591" w:author="Peto" w:date="2018-06-14T07:18:00Z">
            <w:rPr/>
          </w:rPrChange>
        </w:rPr>
        <w:t xml:space="preserve">: Charakteristiky meraných </w:t>
      </w:r>
      <w:r w:rsidR="00FB3EB8" w:rsidRPr="00A82009">
        <w:rPr>
          <w:noProof/>
          <w:lang w:val="sk-SK"/>
          <w:rPrChange w:id="12592" w:author="Peto" w:date="2018-06-14T07:18:00Z">
            <w:rPr>
              <w:lang w:val="sk-SK"/>
            </w:rPr>
          </w:rPrChange>
        </w:rPr>
        <w:t>ľudí po transplantácii srdca</w:t>
      </w:r>
      <w:r w:rsidRPr="00A82009">
        <w:rPr>
          <w:noProof/>
          <w:lang w:val="sk-SK"/>
          <w:rPrChange w:id="12593" w:author="Peto" w:date="2018-06-14T07:18:00Z">
            <w:rPr>
              <w:lang w:val="sk-SK"/>
            </w:rPr>
          </w:rPrChange>
        </w:rPr>
        <w:t>.</w:t>
      </w:r>
      <w:bookmarkEnd w:id="12584"/>
    </w:p>
    <w:p w14:paraId="4FED139E" w14:textId="77777777" w:rsidR="008F751A" w:rsidRPr="00A82009" w:rsidRDefault="008F751A" w:rsidP="00AE046D">
      <w:pPr>
        <w:tabs>
          <w:tab w:val="left" w:pos="7140"/>
        </w:tabs>
        <w:rPr>
          <w:noProof/>
          <w:rPrChange w:id="12594" w:author="Peto" w:date="2018-06-14T07:18:00Z">
            <w:rPr/>
          </w:rPrChange>
        </w:rPr>
      </w:pPr>
    </w:p>
    <w:p w14:paraId="40BE8CEF" w14:textId="3B5FE2B9" w:rsidR="00F722EA" w:rsidRPr="00A82009" w:rsidRDefault="00F722EA" w:rsidP="00AE046D">
      <w:pPr>
        <w:tabs>
          <w:tab w:val="left" w:pos="7140"/>
        </w:tabs>
        <w:rPr>
          <w:noProof/>
          <w:rPrChange w:id="12595" w:author="Peto" w:date="2018-06-14T07:18:00Z">
            <w:rPr/>
          </w:rPrChange>
        </w:rPr>
      </w:pPr>
      <w:r w:rsidRPr="00A82009">
        <w:rPr>
          <w:noProof/>
          <w:rPrChange w:id="12596" w:author="Peto" w:date="2018-06-14T07:18:00Z">
            <w:rPr/>
          </w:rPrChange>
        </w:rPr>
        <w:t>Merané signály</w:t>
      </w:r>
      <w:r w:rsidR="001B1926" w:rsidRPr="00A82009">
        <w:rPr>
          <w:noProof/>
          <w:rPrChange w:id="12597" w:author="Peto" w:date="2018-06-14T07:18:00Z">
            <w:rPr/>
          </w:rPrChange>
        </w:rPr>
        <w:t xml:space="preserve"> </w:t>
      </w:r>
      <w:r w:rsidRPr="00A82009">
        <w:rPr>
          <w:noProof/>
          <w:rPrChange w:id="12598" w:author="Peto" w:date="2018-06-14T07:18:00Z">
            <w:rPr/>
          </w:rPrChange>
        </w:rPr>
        <w:t>:</w:t>
      </w:r>
    </w:p>
    <w:p w14:paraId="57BE3B08" w14:textId="5EBC30DF" w:rsidR="00F722EA" w:rsidRPr="00A82009" w:rsidRDefault="00F722EA" w:rsidP="00F722EA">
      <w:pPr>
        <w:pStyle w:val="Odsekzoznamu"/>
        <w:numPr>
          <w:ilvl w:val="0"/>
          <w:numId w:val="39"/>
        </w:numPr>
        <w:rPr>
          <w:noProof/>
          <w:rPrChange w:id="12599" w:author="Peto" w:date="2018-06-14T07:18:00Z">
            <w:rPr/>
          </w:rPrChange>
        </w:rPr>
      </w:pPr>
      <w:r w:rsidRPr="00A82009">
        <w:rPr>
          <w:noProof/>
          <w:rPrChange w:id="12600" w:author="Peto" w:date="2018-06-14T07:18:00Z">
            <w:rPr/>
          </w:rPrChange>
        </w:rPr>
        <w:t xml:space="preserve">Bioimpedancia nameraná multikanálovým bioimedančným monitoru (MBM; ISIBRNO MPM 14.1, Institute of Scientific Instruments, Brno, Czech Republic) </w:t>
      </w:r>
      <w:r w:rsidRPr="00A82009">
        <w:rPr>
          <w:noProof/>
          <w:rPrChange w:id="12601"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2602" w:author="Peto" w:date="2018-06-14T07:18:00Z">
            <w:rPr/>
          </w:rPrChange>
        </w:rPr>
        <w:instrText xml:space="preserve"> ADDIN EN.CITE </w:instrText>
      </w:r>
      <w:r w:rsidR="00AD692D" w:rsidRPr="00A82009">
        <w:rPr>
          <w:noProof/>
          <w:rPrChange w:id="12603"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2604" w:author="Peto" w:date="2018-06-14T07:18:00Z">
            <w:rPr/>
          </w:rPrChange>
        </w:rPr>
        <w:instrText xml:space="preserve"> ADDIN EN.CITE.DATA </w:instrText>
      </w:r>
      <w:r w:rsidR="00AD692D" w:rsidRPr="00A82009">
        <w:rPr>
          <w:noProof/>
          <w:rPrChange w:id="12605" w:author="Peto" w:date="2018-06-14T07:18:00Z">
            <w:rPr>
              <w:noProof/>
            </w:rPr>
          </w:rPrChange>
        </w:rPr>
      </w:r>
      <w:r w:rsidR="00AD692D" w:rsidRPr="00A82009">
        <w:rPr>
          <w:noProof/>
          <w:rPrChange w:id="12606" w:author="Peto" w:date="2018-06-14T07:18:00Z">
            <w:rPr/>
          </w:rPrChange>
        </w:rPr>
        <w:fldChar w:fldCharType="end"/>
      </w:r>
      <w:r w:rsidRPr="00A82009">
        <w:rPr>
          <w:noProof/>
          <w:rPrChange w:id="12607" w:author="Peto" w:date="2018-06-14T07:18:00Z">
            <w:rPr>
              <w:noProof/>
            </w:rPr>
          </w:rPrChange>
        </w:rPr>
      </w:r>
      <w:r w:rsidRPr="00A82009">
        <w:rPr>
          <w:noProof/>
          <w:rPrChange w:id="12608" w:author="Peto" w:date="2018-06-14T07:18:00Z">
            <w:rPr/>
          </w:rPrChange>
        </w:rPr>
        <w:fldChar w:fldCharType="separate"/>
      </w:r>
      <w:r w:rsidR="00AD692D" w:rsidRPr="00A82009">
        <w:rPr>
          <w:noProof/>
          <w:vertAlign w:val="superscript"/>
        </w:rPr>
        <w:t>7</w:t>
      </w:r>
      <w:r w:rsidRPr="00A82009">
        <w:rPr>
          <w:noProof/>
          <w:rPrChange w:id="12609" w:author="Peto" w:date="2018-06-14T07:18:00Z">
            <w:rPr/>
          </w:rPrChange>
        </w:rPr>
        <w:fldChar w:fldCharType="end"/>
      </w:r>
      <w:r w:rsidRPr="00A82009">
        <w:rPr>
          <w:noProof/>
          <w:rPrChange w:id="12610" w:author="Peto" w:date="2018-06-14T07:18:00Z">
            <w:rPr/>
          </w:rPrChange>
        </w:rPr>
        <w:t>.</w:t>
      </w:r>
    </w:p>
    <w:p w14:paraId="37EB754D" w14:textId="77777777" w:rsidR="00F722EA" w:rsidRPr="00A82009" w:rsidRDefault="00F722EA" w:rsidP="00F722EA">
      <w:pPr>
        <w:pStyle w:val="Odsekzoznamu"/>
        <w:numPr>
          <w:ilvl w:val="0"/>
          <w:numId w:val="39"/>
        </w:numPr>
        <w:rPr>
          <w:noProof/>
          <w:rPrChange w:id="12611" w:author="Peto" w:date="2018-06-14T07:18:00Z">
            <w:rPr/>
          </w:rPrChange>
        </w:rPr>
      </w:pPr>
      <w:r w:rsidRPr="00A82009">
        <w:rPr>
          <w:noProof/>
          <w:rPrChange w:id="12612" w:author="Peto" w:date="2018-06-14T07:18:00Z">
            <w:rPr/>
          </w:rPrChange>
        </w:rPr>
        <w:t xml:space="preserve">12-zvodové EKG (ECG12, ISI BRNO, Czech Republic), </w:t>
      </w:r>
    </w:p>
    <w:p w14:paraId="5EFFEB2E" w14:textId="77777777" w:rsidR="00F722EA" w:rsidRPr="00A82009" w:rsidRDefault="00F722EA" w:rsidP="00F722EA">
      <w:pPr>
        <w:pStyle w:val="Odsekzoznamu"/>
        <w:numPr>
          <w:ilvl w:val="0"/>
          <w:numId w:val="39"/>
        </w:numPr>
        <w:rPr>
          <w:noProof/>
          <w:rPrChange w:id="12613" w:author="Peto" w:date="2018-06-14T07:18:00Z">
            <w:rPr/>
          </w:rPrChange>
        </w:rPr>
      </w:pPr>
      <w:r w:rsidRPr="00A82009">
        <w:rPr>
          <w:noProof/>
          <w:rPrChange w:id="12614" w:author="Peto" w:date="2018-06-14T07:18:00Z">
            <w:rPr/>
          </w:rPrChange>
        </w:rPr>
        <w:t xml:space="preserve">kontinuálny arteriálny krvny tlak Penázovou metodou  (Finapres-2300, Ohmeda Medical, Englewood, Co., USA) </w:t>
      </w:r>
    </w:p>
    <w:p w14:paraId="1AEE263F" w14:textId="77777777" w:rsidR="00F722EA" w:rsidRPr="00A82009" w:rsidRDefault="00F722EA" w:rsidP="00F722EA">
      <w:pPr>
        <w:pStyle w:val="Odsekzoznamu"/>
        <w:numPr>
          <w:ilvl w:val="0"/>
          <w:numId w:val="39"/>
        </w:numPr>
        <w:rPr>
          <w:noProof/>
          <w:rPrChange w:id="12615" w:author="Peto" w:date="2018-06-14T07:18:00Z">
            <w:rPr/>
          </w:rPrChange>
        </w:rPr>
      </w:pPr>
      <w:r w:rsidRPr="00A82009">
        <w:rPr>
          <w:noProof/>
          <w:rPrChange w:id="12616" w:author="Peto" w:date="2018-06-14T07:18:00Z">
            <w:rPr/>
          </w:rPrChange>
        </w:rPr>
        <w:t>srdečné zvuky (PCG 1.0, ISI BRNO, Czech Republic)</w:t>
      </w:r>
    </w:p>
    <w:p w14:paraId="69BD86B9" w14:textId="44CEEECD" w:rsidR="00FB3EB8" w:rsidRPr="00A82009" w:rsidRDefault="00FB3EB8" w:rsidP="00F722EA">
      <w:pPr>
        <w:pStyle w:val="Odsekzoznamu"/>
        <w:numPr>
          <w:ilvl w:val="0"/>
          <w:numId w:val="39"/>
        </w:numPr>
        <w:rPr>
          <w:noProof/>
          <w:rPrChange w:id="12617" w:author="Peto" w:date="2018-06-14T07:18:00Z">
            <w:rPr/>
          </w:rPrChange>
        </w:rPr>
      </w:pPr>
      <w:r w:rsidRPr="00A82009">
        <w:rPr>
          <w:noProof/>
          <w:rPrChange w:id="12618" w:author="Peto" w:date="2018-06-14T07:18:00Z">
            <w:rPr/>
          </w:rPrChange>
        </w:rPr>
        <w:t>termodilúčné meranie SV (7F Swan-Ganz thermodilution catheter - model 131HF7, Baxter Healthcare Corporation, Irvine, CA, USA)</w:t>
      </w:r>
    </w:p>
    <w:p w14:paraId="5C96F0CD" w14:textId="6BE5D05C" w:rsidR="00F722EA" w:rsidRPr="00A82009" w:rsidRDefault="00F722EA" w:rsidP="00F722EA">
      <w:pPr>
        <w:pStyle w:val="Odsekzoznamu"/>
        <w:numPr>
          <w:ilvl w:val="0"/>
          <w:numId w:val="39"/>
        </w:numPr>
        <w:rPr>
          <w:noProof/>
          <w:rPrChange w:id="12619" w:author="Peto" w:date="2018-06-14T07:18:00Z">
            <w:rPr/>
          </w:rPrChange>
        </w:rPr>
      </w:pPr>
      <w:r w:rsidRPr="00A82009">
        <w:rPr>
          <w:noProof/>
          <w:rPrChange w:id="12620" w:author="Peto" w:date="2018-06-14T07:18:00Z">
            <w:rPr/>
          </w:rPrChange>
        </w:rPr>
        <w:t xml:space="preserve">Echokardiografiou bol vo vybrané momenty </w:t>
      </w:r>
      <w:r w:rsidR="001B1926" w:rsidRPr="00A82009">
        <w:rPr>
          <w:noProof/>
          <w:rPrChange w:id="12621" w:author="Peto" w:date="2018-06-14T07:18:00Z">
            <w:rPr/>
          </w:rPrChange>
        </w:rPr>
        <w:t>zmeraný tepový objem</w:t>
      </w:r>
    </w:p>
    <w:p w14:paraId="2E7EF65E" w14:textId="77777777" w:rsidR="00F722EA" w:rsidRPr="00A82009" w:rsidRDefault="00F722EA" w:rsidP="00AE046D">
      <w:pPr>
        <w:tabs>
          <w:tab w:val="left" w:pos="7140"/>
        </w:tabs>
        <w:rPr>
          <w:noProof/>
          <w:rPrChange w:id="12622" w:author="Peto" w:date="2018-06-14T07:18:00Z">
            <w:rPr/>
          </w:rPrChange>
        </w:rPr>
      </w:pPr>
    </w:p>
    <w:p w14:paraId="4639548A" w14:textId="6EC82A7C" w:rsidR="001B1926" w:rsidRPr="00A82009" w:rsidRDefault="001B1926" w:rsidP="00AE046D">
      <w:pPr>
        <w:tabs>
          <w:tab w:val="left" w:pos="7140"/>
        </w:tabs>
        <w:rPr>
          <w:noProof/>
          <w:rPrChange w:id="12623" w:author="Peto" w:date="2018-06-14T07:18:00Z">
            <w:rPr/>
          </w:rPrChange>
        </w:rPr>
      </w:pPr>
      <w:r w:rsidRPr="00A82009">
        <w:rPr>
          <w:noProof/>
          <w:rPrChange w:id="12624" w:author="Peto" w:date="2018-06-14T07:18:00Z">
            <w:rPr/>
          </w:rPrChange>
        </w:rPr>
        <w:t xml:space="preserve">Meranie echokardiografie bolo </w:t>
      </w:r>
      <w:ins w:id="12625" w:author="Pavel Jurak" w:date="2018-06-01T11:51:00Z">
        <w:r w:rsidR="00D04260" w:rsidRPr="00A82009">
          <w:rPr>
            <w:noProof/>
            <w:rPrChange w:id="12626" w:author="Peto" w:date="2018-06-14T07:18:00Z">
              <w:rPr/>
            </w:rPrChange>
          </w:rPr>
          <w:t>koordinované a</w:t>
        </w:r>
      </w:ins>
      <w:ins w:id="12627" w:author="Pavel Jurak" w:date="2018-06-01T14:59:00Z">
        <w:r w:rsidR="003D6135" w:rsidRPr="00A82009">
          <w:rPr>
            <w:noProof/>
            <w:rPrChange w:id="12628" w:author="Peto" w:date="2018-06-14T07:18:00Z">
              <w:rPr/>
            </w:rPrChange>
          </w:rPr>
          <w:t> </w:t>
        </w:r>
      </w:ins>
      <w:ins w:id="12629" w:author="Pavel Jurak" w:date="2018-06-01T11:51:00Z">
        <w:r w:rsidR="00D04260" w:rsidRPr="00A82009">
          <w:rPr>
            <w:noProof/>
            <w:rPrChange w:id="12630" w:author="Peto" w:date="2018-06-14T07:18:00Z">
              <w:rPr/>
            </w:rPrChange>
          </w:rPr>
          <w:t>realizované</w:t>
        </w:r>
      </w:ins>
      <w:ins w:id="12631" w:author="Pavel Jurak" w:date="2018-06-01T14:59:00Z">
        <w:r w:rsidR="003D6135" w:rsidRPr="00A82009">
          <w:rPr>
            <w:noProof/>
            <w:rPrChange w:id="12632" w:author="Peto" w:date="2018-06-14T07:18:00Z">
              <w:rPr/>
            </w:rPrChange>
          </w:rPr>
          <w:t xml:space="preserve"> týmem z FNUSA, pod vedením </w:t>
        </w:r>
      </w:ins>
      <w:del w:id="12633" w:author="Pavel Jurak" w:date="2018-06-01T11:51:00Z">
        <w:r w:rsidRPr="00A82009" w:rsidDel="00D04260">
          <w:rPr>
            <w:noProof/>
            <w:highlight w:val="yellow"/>
            <w:rPrChange w:id="12634" w:author="Peto" w:date="2018-06-14T07:18:00Z">
              <w:rPr>
                <w:highlight w:val="yellow"/>
              </w:rPr>
            </w:rPrChange>
          </w:rPr>
          <w:delText>vykonané</w:delText>
        </w:r>
      </w:del>
      <w:r w:rsidRPr="00A82009">
        <w:rPr>
          <w:noProof/>
          <w:highlight w:val="yellow"/>
          <w:rPrChange w:id="12635" w:author="Peto" w:date="2018-06-14T07:18:00Z">
            <w:rPr>
              <w:highlight w:val="yellow"/>
            </w:rPr>
          </w:rPrChange>
        </w:rPr>
        <w:t xml:space="preserve"> profesorom Meluzínom</w:t>
      </w:r>
      <w:r w:rsidRPr="00A82009">
        <w:rPr>
          <w:noProof/>
          <w:rPrChange w:id="12636" w:author="Peto" w:date="2018-06-14T07:18:00Z">
            <w:rPr/>
          </w:rPrChange>
        </w:rPr>
        <w:t xml:space="preserve">, </w:t>
      </w:r>
      <w:del w:id="12637" w:author="Pavel Jurak" w:date="2018-06-01T15:00:00Z">
        <w:r w:rsidRPr="00A82009" w:rsidDel="003D6135">
          <w:rPr>
            <w:noProof/>
            <w:rPrChange w:id="12638" w:author="Peto" w:date="2018-06-14T07:18:00Z">
              <w:rPr/>
            </w:rPrChange>
          </w:rPr>
          <w:delText>ktorý sa dlhodobo venuje výskumu v oblasti kardiológie</w:delText>
        </w:r>
      </w:del>
      <w:r w:rsidRPr="00A82009">
        <w:rPr>
          <w:noProof/>
          <w:rPrChange w:id="12639" w:author="Peto" w:date="2018-06-14T07:18:00Z">
            <w:rPr/>
          </w:rPrChange>
        </w:rPr>
        <w:t>. Jeho odbornosť garantuje presnosť v nameraných hodnotách SV z echokardiografie.</w:t>
      </w:r>
      <w:r w:rsidR="00FB3EB8" w:rsidRPr="00A82009">
        <w:rPr>
          <w:noProof/>
          <w:rPrChange w:id="12640" w:author="Peto" w:date="2018-06-14T07:18:00Z">
            <w:rPr/>
          </w:rPrChange>
        </w:rPr>
        <w:t xml:space="preserve"> </w:t>
      </w:r>
      <w:commentRangeStart w:id="12641"/>
      <w:del w:id="12642" w:author="Peto" w:date="2018-06-14T09:18:00Z">
        <w:r w:rsidR="00FB3EB8" w:rsidRPr="00A82009" w:rsidDel="00837AE3">
          <w:rPr>
            <w:noProof/>
            <w:rPrChange w:id="12643" w:author="Peto" w:date="2018-06-14T07:18:00Z">
              <w:rPr/>
            </w:rPrChange>
          </w:rPr>
          <w:delText>Termodilúčne meranie nebolo v tejto práci spracované.</w:delText>
        </w:r>
        <w:commentRangeEnd w:id="12641"/>
        <w:r w:rsidR="00D04260" w:rsidRPr="00A82009" w:rsidDel="00837AE3">
          <w:rPr>
            <w:rStyle w:val="Odkaznakomentr"/>
            <w:noProof/>
            <w:rPrChange w:id="12644" w:author="Peto" w:date="2018-06-14T07:18:00Z">
              <w:rPr>
                <w:rStyle w:val="Odkaznakomentr"/>
              </w:rPr>
            </w:rPrChange>
          </w:rPr>
          <w:commentReference w:id="12641"/>
        </w:r>
      </w:del>
    </w:p>
    <w:p w14:paraId="245DC3C7" w14:textId="6A7741F2" w:rsidR="00AE046D" w:rsidRPr="00A82009" w:rsidRDefault="001B1926" w:rsidP="001B1926">
      <w:pPr>
        <w:pStyle w:val="Nadpis3"/>
        <w:rPr>
          <w:noProof/>
          <w:rPrChange w:id="12645" w:author="Peto" w:date="2018-06-14T07:18:00Z">
            <w:rPr/>
          </w:rPrChange>
        </w:rPr>
      </w:pPr>
      <w:bookmarkStart w:id="12646" w:name="_Toc516413246"/>
      <w:r w:rsidRPr="00A82009">
        <w:rPr>
          <w:noProof/>
          <w:rPrChange w:id="12647" w:author="Peto" w:date="2018-06-14T07:18:00Z">
            <w:rPr/>
          </w:rPrChange>
        </w:rPr>
        <w:t>Protokol</w:t>
      </w:r>
      <w:bookmarkEnd w:id="12646"/>
    </w:p>
    <w:p w14:paraId="7C29C9BC" w14:textId="77777777" w:rsidR="001B1926" w:rsidRPr="00A82009" w:rsidRDefault="001B1926" w:rsidP="001B1926">
      <w:pPr>
        <w:rPr>
          <w:noProof/>
          <w:rPrChange w:id="12648" w:author="Peto" w:date="2018-06-14T07:18:00Z">
            <w:rPr/>
          </w:rPrChange>
        </w:rPr>
      </w:pPr>
    </w:p>
    <w:p w14:paraId="6E6E4A02" w14:textId="79E889C1" w:rsidR="001B1926" w:rsidRPr="00A82009" w:rsidRDefault="001B1926" w:rsidP="001B1926">
      <w:pPr>
        <w:rPr>
          <w:noProof/>
          <w:rPrChange w:id="12649" w:author="Peto" w:date="2018-06-14T07:18:00Z">
            <w:rPr/>
          </w:rPrChange>
        </w:rPr>
      </w:pPr>
      <w:r w:rsidRPr="00A82009">
        <w:rPr>
          <w:noProof/>
          <w:rPrChange w:id="12650" w:author="Peto" w:date="2018-06-14T07:18:00Z">
            <w:rPr/>
          </w:rPrChange>
        </w:rPr>
        <w:t>SV</w:t>
      </w:r>
      <w:ins w:id="12651" w:author="Peto" w:date="2018-06-14T09:35:00Z">
        <w:r w:rsidR="007928BD">
          <w:rPr>
            <w:noProof/>
          </w:rPr>
          <w:t xml:space="preserve"> z bioimpedancie</w:t>
        </w:r>
      </w:ins>
      <w:r w:rsidRPr="00A82009">
        <w:rPr>
          <w:noProof/>
          <w:rPrChange w:id="12652" w:author="Peto" w:date="2018-06-14T07:18:00Z">
            <w:rPr/>
          </w:rPrChange>
        </w:rPr>
        <w:t xml:space="preserve"> bol spočítaný kontinuálne</w:t>
      </w:r>
      <w:ins w:id="12653" w:author="Peto" w:date="2018-06-14T09:42:00Z">
        <w:r w:rsidR="007928BD">
          <w:rPr>
            <w:noProof/>
          </w:rPr>
          <w:t xml:space="preserve"> </w:t>
        </w:r>
      </w:ins>
      <w:r w:rsidR="007928BD">
        <w:rPr>
          <w:noProof/>
        </w:rPr>
        <w:fldChar w:fldCharType="begin"/>
      </w:r>
      <w:r w:rsidR="007928BD">
        <w:rPr>
          <w:noProof/>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928BD">
        <w:rPr>
          <w:noProof/>
        </w:rPr>
        <w:fldChar w:fldCharType="separate"/>
      </w:r>
      <w:r w:rsidR="007928BD" w:rsidRPr="007928BD">
        <w:rPr>
          <w:noProof/>
          <w:vertAlign w:val="superscript"/>
        </w:rPr>
        <w:t>3</w:t>
      </w:r>
      <w:r w:rsidR="007928BD">
        <w:rPr>
          <w:noProof/>
        </w:rPr>
        <w:fldChar w:fldCharType="end"/>
      </w:r>
      <w:ins w:id="12654" w:author="Peto" w:date="2018-06-14T09:36:00Z">
        <w:r w:rsidR="007928BD">
          <w:rPr>
            <w:noProof/>
          </w:rPr>
          <w:t xml:space="preserve">. Parametre </w:t>
        </w:r>
        <m:oMath>
          <m:r>
            <w:rPr>
              <w:rFonts w:ascii="Cambria Math" w:hAnsi="Cambria Math"/>
              <w:noProof/>
            </w:rPr>
            <m:t>-dZ(t</m:t>
          </m:r>
          <m:f>
            <m:fPr>
              <m:type m:val="lin"/>
              <m:ctrlPr>
                <w:rPr>
                  <w:rFonts w:ascii="Cambria Math" w:hAnsi="Cambria Math"/>
                  <w:i/>
                  <w:noProof/>
                </w:rPr>
              </m:ctrlPr>
            </m:fPr>
            <m:num>
              <m:r>
                <w:rPr>
                  <w:rFonts w:ascii="Cambria Math" w:hAnsi="Cambria Math"/>
                  <w:noProof/>
                </w:rPr>
                <m:t>)</m:t>
              </m:r>
            </m:num>
            <m:den>
              <m:r>
                <w:rPr>
                  <w:rFonts w:ascii="Cambria Math" w:hAnsi="Cambria Math"/>
                  <w:noProof/>
                </w:rPr>
                <m:t>d</m:t>
              </m:r>
              <m:sSub>
                <m:sSubPr>
                  <m:ctrlPr>
                    <w:rPr>
                      <w:rFonts w:ascii="Cambria Math" w:hAnsi="Cambria Math"/>
                      <w:i/>
                      <w:noProof/>
                    </w:rPr>
                  </m:ctrlPr>
                </m:sSubPr>
                <m:e>
                  <m:r>
                    <w:rPr>
                      <w:rFonts w:ascii="Cambria Math" w:hAnsi="Cambria Math"/>
                      <w:noProof/>
                    </w:rPr>
                    <m:t>t</m:t>
                  </m:r>
                </m:e>
                <m:sub>
                  <m:r>
                    <w:rPr>
                      <w:rFonts w:ascii="Cambria Math" w:hAnsi="Cambria Math"/>
                      <w:noProof/>
                    </w:rPr>
                    <m:t>max</m:t>
                  </m:r>
                </m:sub>
              </m:sSub>
            </m:den>
          </m:f>
        </m:oMath>
        <w:r w:rsidR="007928BD">
          <w:rPr>
            <w:noProof/>
          </w:rPr>
          <w:t xml:space="preserve"> a LVET </w:t>
        </w:r>
      </w:ins>
      <w:ins w:id="12655" w:author="Peto" w:date="2018-06-14T09:37:00Z">
        <w:r w:rsidR="007928BD">
          <w:rPr>
            <w:noProof/>
          </w:rPr>
          <w:t xml:space="preserve">boli priemerované cez 60, resp. 20 tepov aby sa eliminoval vplyv </w:t>
        </w:r>
      </w:ins>
      <w:ins w:id="12656" w:author="Peto" w:date="2018-06-14T09:38:00Z">
        <w:r w:rsidR="007928BD">
          <w:rPr>
            <w:noProof/>
          </w:rPr>
          <w:t>dýchania, rušenia a</w:t>
        </w:r>
      </w:ins>
      <w:ins w:id="12657" w:author="Peto" w:date="2018-06-14T09:39:00Z">
        <w:r w:rsidR="007928BD">
          <w:rPr>
            <w:noProof/>
          </w:rPr>
          <w:t> </w:t>
        </w:r>
      </w:ins>
      <w:ins w:id="12658" w:author="Peto" w:date="2018-06-14T09:38:00Z">
        <w:r w:rsidR="007928BD">
          <w:rPr>
            <w:noProof/>
          </w:rPr>
          <w:t xml:space="preserve">pohybov </w:t>
        </w:r>
      </w:ins>
      <w:ins w:id="12659" w:author="Peto" w:date="2018-06-14T09:39:00Z">
        <w:r w:rsidR="007928BD">
          <w:rPr>
            <w:noProof/>
          </w:rPr>
          <w:t xml:space="preserve">subjektu. Meranie bolo vykonané </w:t>
        </w:r>
      </w:ins>
      <w:del w:id="12660" w:author="Peto" w:date="2018-06-14T09:36:00Z">
        <w:r w:rsidRPr="00A82009" w:rsidDel="007928BD">
          <w:rPr>
            <w:noProof/>
            <w:rPrChange w:id="12661" w:author="Peto" w:date="2018-06-14T07:18:00Z">
              <w:rPr/>
            </w:rPrChange>
          </w:rPr>
          <w:delText xml:space="preserve"> </w:delText>
        </w:r>
      </w:del>
      <w:del w:id="12662" w:author="Peto" w:date="2018-06-14T09:39:00Z">
        <w:r w:rsidRPr="00A82009" w:rsidDel="007928BD">
          <w:rPr>
            <w:noProof/>
            <w:rPrChange w:id="12663" w:author="Peto" w:date="2018-06-14T07:18:00Z">
              <w:rPr/>
            </w:rPrChange>
          </w:rPr>
          <w:delText xml:space="preserve">a to </w:delText>
        </w:r>
      </w:del>
      <w:r w:rsidRPr="00A82009">
        <w:rPr>
          <w:noProof/>
          <w:rPrChange w:id="12664" w:author="Peto" w:date="2018-06-14T07:18:00Z">
            <w:rPr/>
          </w:rPrChange>
        </w:rPr>
        <w:t>pri týchto podmienkach:</w:t>
      </w:r>
    </w:p>
    <w:p w14:paraId="158049CB" w14:textId="77777777" w:rsidR="001B1926" w:rsidRPr="00A82009" w:rsidRDefault="001B1926" w:rsidP="001B1926">
      <w:pPr>
        <w:rPr>
          <w:noProof/>
          <w:rPrChange w:id="12665" w:author="Peto" w:date="2018-06-14T07:18:00Z">
            <w:rPr/>
          </w:rPrChange>
        </w:rPr>
      </w:pPr>
    </w:p>
    <w:p w14:paraId="3C2C69A8" w14:textId="77777777" w:rsidR="00AE046D" w:rsidRDefault="00AE046D" w:rsidP="00AE046D">
      <w:pPr>
        <w:pStyle w:val="Odsekzoznamu"/>
        <w:numPr>
          <w:ilvl w:val="0"/>
          <w:numId w:val="16"/>
        </w:numPr>
        <w:tabs>
          <w:tab w:val="left" w:pos="7140"/>
        </w:tabs>
        <w:rPr>
          <w:ins w:id="12666" w:author="Peto" w:date="2018-06-14T09:35:00Z"/>
          <w:noProof/>
        </w:rPr>
      </w:pPr>
      <w:r w:rsidRPr="00A82009">
        <w:rPr>
          <w:noProof/>
          <w:rPrChange w:id="12667" w:author="Peto" w:date="2018-06-14T07:18:00Z">
            <w:rPr/>
          </w:rPrChange>
        </w:rPr>
        <w:t>pacient nehybne leží na lôžku a má nohy vodorovne</w:t>
      </w:r>
    </w:p>
    <w:p w14:paraId="36F67722" w14:textId="1CAA2AC1" w:rsidR="007928BD" w:rsidRPr="00A82009" w:rsidRDefault="007928BD" w:rsidP="007928BD">
      <w:pPr>
        <w:pStyle w:val="Odsekzoznamu"/>
        <w:numPr>
          <w:ilvl w:val="1"/>
          <w:numId w:val="16"/>
        </w:numPr>
        <w:tabs>
          <w:tab w:val="left" w:pos="7140"/>
        </w:tabs>
        <w:rPr>
          <w:noProof/>
          <w:rPrChange w:id="12668" w:author="Peto" w:date="2018-06-14T07:18:00Z">
            <w:rPr/>
          </w:rPrChange>
        </w:rPr>
        <w:pPrChange w:id="12669" w:author="Peto" w:date="2018-06-14T09:35:00Z">
          <w:pPr>
            <w:pStyle w:val="Odsekzoznamu"/>
            <w:numPr>
              <w:numId w:val="16"/>
            </w:numPr>
            <w:tabs>
              <w:tab w:val="left" w:pos="7140"/>
            </w:tabs>
            <w:ind w:left="720" w:hanging="360"/>
          </w:pPr>
        </w:pPrChange>
      </w:pPr>
      <w:ins w:id="12670" w:author="Peto" w:date="2018-06-14T09:35:00Z">
        <w:r>
          <w:rPr>
            <w:noProof/>
          </w:rPr>
          <w:t> SV je priemerovaný z</w:t>
        </w:r>
      </w:ins>
      <w:ins w:id="12671" w:author="Peto" w:date="2018-06-14T09:36:00Z">
        <w:r>
          <w:rPr>
            <w:noProof/>
          </w:rPr>
          <w:t> </w:t>
        </w:r>
      </w:ins>
      <w:ins w:id="12672" w:author="Peto" w:date="2018-06-14T09:35:00Z">
        <w:r>
          <w:rPr>
            <w:noProof/>
          </w:rPr>
          <w:t>60-</w:t>
        </w:r>
      </w:ins>
      <w:ins w:id="12673" w:author="Peto" w:date="2018-06-14T09:36:00Z">
        <w:r>
          <w:rPr>
            <w:noProof/>
          </w:rPr>
          <w:t>tich tepov</w:t>
        </w:r>
      </w:ins>
    </w:p>
    <w:p w14:paraId="0EDE2CFF" w14:textId="77777777" w:rsidR="00AE046D" w:rsidRDefault="00AE046D" w:rsidP="00AE046D">
      <w:pPr>
        <w:pStyle w:val="Odsekzoznamu"/>
        <w:numPr>
          <w:ilvl w:val="0"/>
          <w:numId w:val="14"/>
        </w:numPr>
        <w:tabs>
          <w:tab w:val="left" w:pos="7140"/>
        </w:tabs>
        <w:rPr>
          <w:ins w:id="12674" w:author="Peto" w:date="2018-06-14T09:39:00Z"/>
          <w:noProof/>
        </w:rPr>
      </w:pPr>
      <w:r w:rsidRPr="00A82009">
        <w:rPr>
          <w:noProof/>
          <w:rPrChange w:id="12675" w:author="Peto" w:date="2018-06-14T07:18:00Z">
            <w:rPr/>
          </w:rPrChange>
        </w:rPr>
        <w:t>pacient nehybne leží na lôžku a má zdvihnuté nohy</w:t>
      </w:r>
    </w:p>
    <w:p w14:paraId="3CB4B96F" w14:textId="63D6A4EB" w:rsidR="007928BD" w:rsidRPr="00A82009" w:rsidRDefault="007928BD" w:rsidP="007928BD">
      <w:pPr>
        <w:pStyle w:val="Odsekzoznamu"/>
        <w:numPr>
          <w:ilvl w:val="1"/>
          <w:numId w:val="14"/>
        </w:numPr>
        <w:tabs>
          <w:tab w:val="left" w:pos="7140"/>
        </w:tabs>
        <w:rPr>
          <w:noProof/>
          <w:rPrChange w:id="12676" w:author="Peto" w:date="2018-06-14T07:18:00Z">
            <w:rPr/>
          </w:rPrChange>
        </w:rPr>
        <w:pPrChange w:id="12677" w:author="Peto" w:date="2018-06-14T09:39:00Z">
          <w:pPr>
            <w:pStyle w:val="Odsekzoznamu"/>
            <w:numPr>
              <w:numId w:val="14"/>
            </w:numPr>
            <w:tabs>
              <w:tab w:val="left" w:pos="7140"/>
            </w:tabs>
            <w:ind w:left="720" w:hanging="360"/>
          </w:pPr>
        </w:pPrChange>
      </w:pPr>
      <w:ins w:id="12678" w:author="Peto" w:date="2018-06-14T09:39:00Z">
        <w:r>
          <w:rPr>
            <w:noProof/>
          </w:rPr>
          <w:t> SV je priemerovaný z 60-tich tepov</w:t>
        </w:r>
      </w:ins>
    </w:p>
    <w:p w14:paraId="7C70F9BE" w14:textId="77777777" w:rsidR="00AE046D" w:rsidRDefault="00AE046D" w:rsidP="00AE046D">
      <w:pPr>
        <w:pStyle w:val="Odsekzoznamu"/>
        <w:numPr>
          <w:ilvl w:val="0"/>
          <w:numId w:val="14"/>
        </w:numPr>
        <w:tabs>
          <w:tab w:val="left" w:pos="7140"/>
        </w:tabs>
        <w:rPr>
          <w:ins w:id="12679" w:author="Peto" w:date="2018-06-14T09:40:00Z"/>
          <w:noProof/>
        </w:rPr>
      </w:pPr>
      <w:r w:rsidRPr="00A82009">
        <w:rPr>
          <w:noProof/>
          <w:rPrChange w:id="12680" w:author="Peto" w:date="2018-06-14T07:18:00Z">
            <w:rPr/>
          </w:rPrChange>
        </w:rPr>
        <w:t>pacient šľape na horizontálnom rotopede s počiatočnou záťažou 25W ( trvanie záťaže 2 minúty), SV sa meria každých 20 sekúnd</w:t>
      </w:r>
    </w:p>
    <w:p w14:paraId="584970A5" w14:textId="396A9F7F" w:rsidR="007928BD" w:rsidRPr="002D00F0" w:rsidRDefault="007928BD" w:rsidP="007928BD">
      <w:pPr>
        <w:pStyle w:val="Odsekzoznamu"/>
        <w:numPr>
          <w:ilvl w:val="1"/>
          <w:numId w:val="14"/>
        </w:numPr>
        <w:tabs>
          <w:tab w:val="left" w:pos="7140"/>
        </w:tabs>
        <w:rPr>
          <w:ins w:id="12681" w:author="Peto" w:date="2018-06-14T09:40:00Z"/>
          <w:noProof/>
        </w:rPr>
      </w:pPr>
      <w:ins w:id="12682" w:author="Peto" w:date="2018-06-14T09:40:00Z">
        <w:r>
          <w:rPr>
            <w:noProof/>
          </w:rPr>
          <w:t> SV je priemerovaný z 20-tich tepov</w:t>
        </w:r>
      </w:ins>
    </w:p>
    <w:p w14:paraId="3C81BD56" w14:textId="045811B1" w:rsidR="007928BD" w:rsidRPr="00A82009" w:rsidDel="00615C86" w:rsidRDefault="007928BD" w:rsidP="00615C86">
      <w:pPr>
        <w:pStyle w:val="Odsekzoznamu"/>
        <w:tabs>
          <w:tab w:val="left" w:pos="7140"/>
        </w:tabs>
        <w:ind w:left="1440"/>
        <w:rPr>
          <w:del w:id="12683" w:author="Peto" w:date="2018-06-14T09:49:00Z"/>
          <w:noProof/>
          <w:rPrChange w:id="12684" w:author="Peto" w:date="2018-06-14T07:18:00Z">
            <w:rPr>
              <w:del w:id="12685" w:author="Peto" w:date="2018-06-14T09:49:00Z"/>
            </w:rPr>
          </w:rPrChange>
        </w:rPr>
        <w:pPrChange w:id="12686" w:author="Peto" w:date="2018-06-14T09:49:00Z">
          <w:pPr>
            <w:pStyle w:val="Odsekzoznamu"/>
            <w:numPr>
              <w:numId w:val="14"/>
            </w:numPr>
            <w:tabs>
              <w:tab w:val="left" w:pos="7140"/>
            </w:tabs>
            <w:ind w:left="720" w:hanging="360"/>
          </w:pPr>
        </w:pPrChange>
      </w:pPr>
    </w:p>
    <w:p w14:paraId="63F1360C" w14:textId="77777777" w:rsidR="00615C86" w:rsidRDefault="00615C86" w:rsidP="00615C86">
      <w:pPr>
        <w:pStyle w:val="Odsekzoznamu"/>
        <w:numPr>
          <w:ilvl w:val="0"/>
          <w:numId w:val="14"/>
        </w:numPr>
        <w:tabs>
          <w:tab w:val="left" w:pos="7140"/>
        </w:tabs>
        <w:rPr>
          <w:ins w:id="12687" w:author="Peto" w:date="2018-06-14T09:48:00Z"/>
          <w:noProof/>
        </w:rPr>
      </w:pPr>
      <w:ins w:id="12688" w:author="Peto" w:date="2018-06-14T09:48:00Z">
        <w:r w:rsidRPr="002D00F0">
          <w:rPr>
            <w:noProof/>
          </w:rPr>
          <w:t xml:space="preserve">záťaž na rotopede sa skokovo zvyšuje na 50W ( trvanie záťaže 2 minúty), SV sa meria každých 20 sekúnd </w:t>
        </w:r>
      </w:ins>
    </w:p>
    <w:p w14:paraId="37B35E93" w14:textId="77777777" w:rsidR="00615C86" w:rsidRPr="002D00F0" w:rsidRDefault="00615C86" w:rsidP="00615C86">
      <w:pPr>
        <w:pStyle w:val="Odsekzoznamu"/>
        <w:numPr>
          <w:ilvl w:val="1"/>
          <w:numId w:val="14"/>
        </w:numPr>
        <w:tabs>
          <w:tab w:val="left" w:pos="7140"/>
        </w:tabs>
        <w:rPr>
          <w:ins w:id="12689" w:author="Peto" w:date="2018-06-14T09:48:00Z"/>
          <w:noProof/>
        </w:rPr>
      </w:pPr>
      <w:ins w:id="12690" w:author="Peto" w:date="2018-06-14T09:48:00Z">
        <w:r>
          <w:rPr>
            <w:noProof/>
          </w:rPr>
          <w:t> SV je priemerovaný z 20-tich tepov</w:t>
        </w:r>
      </w:ins>
    </w:p>
    <w:p w14:paraId="773FFCAC" w14:textId="5CF6D50C" w:rsidR="00615C86" w:rsidRDefault="00615C86" w:rsidP="00615C86">
      <w:pPr>
        <w:pStyle w:val="Odsekzoznamu"/>
        <w:numPr>
          <w:ilvl w:val="0"/>
          <w:numId w:val="14"/>
        </w:numPr>
        <w:tabs>
          <w:tab w:val="left" w:pos="7140"/>
        </w:tabs>
        <w:rPr>
          <w:ins w:id="12691" w:author="Peto" w:date="2018-06-14T09:48:00Z"/>
          <w:noProof/>
        </w:rPr>
      </w:pPr>
      <w:ins w:id="12692" w:author="Peto" w:date="2018-06-14T09:48:00Z">
        <w:r w:rsidRPr="002D00F0">
          <w:rPr>
            <w:noProof/>
          </w:rPr>
          <w:t xml:space="preserve">záťaž na </w:t>
        </w:r>
        <w:r>
          <w:rPr>
            <w:noProof/>
          </w:rPr>
          <w:t>rotopede sa skokovo zvyšuje na 75</w:t>
        </w:r>
        <w:r w:rsidRPr="002D00F0">
          <w:rPr>
            <w:noProof/>
          </w:rPr>
          <w:t xml:space="preserve">W ( trvanie záťaže 2 minúty), SV sa meria každých 20 sekúnd </w:t>
        </w:r>
      </w:ins>
    </w:p>
    <w:p w14:paraId="6CCD596E" w14:textId="77777777" w:rsidR="00615C86" w:rsidRPr="002D00F0" w:rsidRDefault="00615C86" w:rsidP="00615C86">
      <w:pPr>
        <w:pStyle w:val="Odsekzoznamu"/>
        <w:numPr>
          <w:ilvl w:val="1"/>
          <w:numId w:val="14"/>
        </w:numPr>
        <w:tabs>
          <w:tab w:val="left" w:pos="7140"/>
        </w:tabs>
        <w:rPr>
          <w:ins w:id="12693" w:author="Peto" w:date="2018-06-14T09:48:00Z"/>
          <w:noProof/>
        </w:rPr>
      </w:pPr>
      <w:ins w:id="12694" w:author="Peto" w:date="2018-06-14T09:48:00Z">
        <w:r>
          <w:rPr>
            <w:noProof/>
          </w:rPr>
          <w:t> SV je priemerovaný z 20-tich tepov</w:t>
        </w:r>
      </w:ins>
    </w:p>
    <w:p w14:paraId="14735312" w14:textId="7241DE11" w:rsidR="007928BD" w:rsidRPr="00A82009" w:rsidDel="00615C86" w:rsidRDefault="00AE046D" w:rsidP="007928BD">
      <w:pPr>
        <w:pStyle w:val="Odsekzoznamu"/>
        <w:numPr>
          <w:ilvl w:val="1"/>
          <w:numId w:val="14"/>
        </w:numPr>
        <w:tabs>
          <w:tab w:val="left" w:pos="7140"/>
        </w:tabs>
        <w:rPr>
          <w:del w:id="12695" w:author="Peto" w:date="2018-06-14T09:48:00Z"/>
          <w:noProof/>
          <w:rPrChange w:id="12696" w:author="Peto" w:date="2018-06-14T07:18:00Z">
            <w:rPr>
              <w:del w:id="12697" w:author="Peto" w:date="2018-06-14T09:48:00Z"/>
            </w:rPr>
          </w:rPrChange>
        </w:rPr>
        <w:pPrChange w:id="12698" w:author="Peto" w:date="2018-06-14T09:40:00Z">
          <w:pPr>
            <w:pStyle w:val="Odsekzoznamu"/>
            <w:numPr>
              <w:numId w:val="14"/>
            </w:numPr>
            <w:tabs>
              <w:tab w:val="left" w:pos="7140"/>
            </w:tabs>
            <w:ind w:left="720" w:hanging="360"/>
          </w:pPr>
        </w:pPrChange>
      </w:pPr>
      <w:del w:id="12699" w:author="Peto" w:date="2018-06-14T09:48:00Z">
        <w:r w:rsidRPr="00A82009" w:rsidDel="00615C86">
          <w:rPr>
            <w:noProof/>
            <w:rPrChange w:id="12700" w:author="Peto" w:date="2018-06-14T07:18:00Z">
              <w:rPr/>
            </w:rPrChange>
          </w:rPr>
          <w:delText xml:space="preserve">záťaž na rotopede sa skokovo zvyšuje na 50W ( trvanie záťaže 2 minúty), SV sa meria každých 20 sekúnd </w:delText>
        </w:r>
      </w:del>
    </w:p>
    <w:p w14:paraId="01100200" w14:textId="77777777" w:rsidR="00AE046D" w:rsidRDefault="00AE046D" w:rsidP="00AE046D">
      <w:pPr>
        <w:pStyle w:val="Odsekzoznamu"/>
        <w:numPr>
          <w:ilvl w:val="0"/>
          <w:numId w:val="14"/>
        </w:numPr>
        <w:tabs>
          <w:tab w:val="left" w:pos="7140"/>
        </w:tabs>
        <w:rPr>
          <w:ins w:id="12701" w:author="Peto" w:date="2018-06-14T09:40:00Z"/>
          <w:noProof/>
        </w:rPr>
      </w:pPr>
      <w:r w:rsidRPr="00A82009">
        <w:rPr>
          <w:noProof/>
          <w:rPrChange w:id="12702" w:author="Peto" w:date="2018-06-14T07:18:00Z">
            <w:rPr/>
          </w:rPrChange>
        </w:rPr>
        <w:t xml:space="preserve">po ukončení záťaže pacient opäť odpočíva na lôžku, </w:t>
      </w:r>
      <w:commentRangeStart w:id="12703"/>
      <w:r w:rsidRPr="00A82009">
        <w:rPr>
          <w:noProof/>
          <w:rPrChange w:id="12704" w:author="Peto" w:date="2018-06-14T07:18:00Z">
            <w:rPr/>
          </w:rPrChange>
        </w:rPr>
        <w:t>SV sa počíta každú minútu</w:t>
      </w:r>
      <w:commentRangeEnd w:id="12703"/>
      <w:r w:rsidRPr="00A82009">
        <w:rPr>
          <w:rStyle w:val="Odkaznakomentr"/>
          <w:noProof/>
          <w:rPrChange w:id="12705" w:author="Peto" w:date="2018-06-14T07:18:00Z">
            <w:rPr>
              <w:rStyle w:val="Odkaznakomentr"/>
            </w:rPr>
          </w:rPrChange>
        </w:rPr>
        <w:commentReference w:id="12703"/>
      </w:r>
      <w:r w:rsidRPr="00A82009">
        <w:rPr>
          <w:noProof/>
          <w:rPrChange w:id="12706" w:author="Peto" w:date="2018-06-14T07:18:00Z">
            <w:rPr/>
          </w:rPrChange>
        </w:rPr>
        <w:t xml:space="preserve"> (celkovo 7 minút)</w:t>
      </w:r>
    </w:p>
    <w:p w14:paraId="666B1E5C" w14:textId="0722F6E0" w:rsidR="007928BD" w:rsidRPr="00A82009" w:rsidRDefault="007928BD" w:rsidP="007928BD">
      <w:pPr>
        <w:pStyle w:val="Odsekzoznamu"/>
        <w:numPr>
          <w:ilvl w:val="1"/>
          <w:numId w:val="14"/>
        </w:numPr>
        <w:tabs>
          <w:tab w:val="left" w:pos="7140"/>
        </w:tabs>
        <w:rPr>
          <w:noProof/>
          <w:rPrChange w:id="12707" w:author="Peto" w:date="2018-06-14T07:18:00Z">
            <w:rPr/>
          </w:rPrChange>
        </w:rPr>
        <w:pPrChange w:id="12708" w:author="Peto" w:date="2018-06-14T09:40:00Z">
          <w:pPr>
            <w:pStyle w:val="Odsekzoznamu"/>
            <w:numPr>
              <w:numId w:val="14"/>
            </w:numPr>
            <w:tabs>
              <w:tab w:val="left" w:pos="7140"/>
            </w:tabs>
            <w:ind w:left="720" w:hanging="360"/>
          </w:pPr>
        </w:pPrChange>
      </w:pPr>
      <w:ins w:id="12709" w:author="Peto" w:date="2018-06-14T09:40:00Z">
        <w:r>
          <w:rPr>
            <w:noProof/>
          </w:rPr>
          <w:t> SV je priemerovaný z 60-tich tepov</w:t>
        </w:r>
      </w:ins>
    </w:p>
    <w:p w14:paraId="05483BC0" w14:textId="77777777" w:rsidR="00AE046D" w:rsidRDefault="00AE046D" w:rsidP="00CE547F">
      <w:pPr>
        <w:rPr>
          <w:ins w:id="12710" w:author="Peto" w:date="2018-06-14T09:45:00Z"/>
          <w:noProof/>
        </w:rPr>
      </w:pPr>
    </w:p>
    <w:p w14:paraId="68F9A690" w14:textId="5DC8D162" w:rsidR="007928BD" w:rsidRPr="00A82009" w:rsidDel="00615C86" w:rsidRDefault="007928BD" w:rsidP="00CE547F">
      <w:pPr>
        <w:rPr>
          <w:del w:id="12711" w:author="Peto" w:date="2018-06-14T09:48:00Z"/>
          <w:noProof/>
          <w:rPrChange w:id="12712" w:author="Peto" w:date="2018-06-14T07:18:00Z">
            <w:rPr>
              <w:del w:id="12713" w:author="Peto" w:date="2018-06-14T09:48:00Z"/>
            </w:rPr>
          </w:rPrChange>
        </w:rPr>
      </w:pPr>
    </w:p>
    <w:p w14:paraId="2FD685D6" w14:textId="538ACED0" w:rsidR="00AE046D" w:rsidRPr="00A82009" w:rsidRDefault="00615C86" w:rsidP="00CE547F">
      <w:pPr>
        <w:rPr>
          <w:noProof/>
          <w:rPrChange w:id="12714" w:author="Peto" w:date="2018-06-14T07:18:00Z">
            <w:rPr/>
          </w:rPrChange>
        </w:rPr>
      </w:pPr>
      <w:ins w:id="12715" w:author="Peto" w:date="2018-06-14T09:46:00Z">
        <w:r>
          <w:rPr>
            <w:noProof/>
          </w:rPr>
          <w:t>M</w:t>
        </w:r>
        <w:r w:rsidRPr="002D00F0">
          <w:rPr>
            <w:noProof/>
          </w:rPr>
          <w:t xml:space="preserve">eranie SV </w:t>
        </w:r>
        <w:commentRangeStart w:id="12716"/>
        <w:r w:rsidRPr="002D00F0">
          <w:rPr>
            <w:noProof/>
          </w:rPr>
          <w:t>echokardiografiou</w:t>
        </w:r>
        <w:commentRangeEnd w:id="12716"/>
        <w:r w:rsidRPr="002D00F0">
          <w:rPr>
            <w:rStyle w:val="Odkaznakomentr"/>
            <w:noProof/>
          </w:rPr>
          <w:commentReference w:id="12716"/>
        </w:r>
        <w:r>
          <w:rPr>
            <w:noProof/>
          </w:rPr>
          <w:t xml:space="preserve"> </w:t>
        </w:r>
        <w:r w:rsidRPr="002D00F0">
          <w:rPr>
            <w:noProof/>
          </w:rPr>
          <w:t>bolo výkonané</w:t>
        </w:r>
        <w:r>
          <w:rPr>
            <w:noProof/>
          </w:rPr>
          <w:t xml:space="preserve"> </w:t>
        </w:r>
      </w:ins>
      <w:ins w:id="12717" w:author="Peto" w:date="2018-06-14T09:40:00Z">
        <w:r w:rsidR="007928BD">
          <w:rPr>
            <w:noProof/>
          </w:rPr>
          <w:t>20 sekúnd pre koncom</w:t>
        </w:r>
      </w:ins>
      <w:del w:id="12718" w:author="Peto" w:date="2018-06-14T09:41:00Z">
        <w:r w:rsidR="00EE6ED3" w:rsidRPr="00A82009" w:rsidDel="007928BD">
          <w:rPr>
            <w:noProof/>
            <w:rPrChange w:id="12719" w:author="Peto" w:date="2018-06-14T07:18:00Z">
              <w:rPr/>
            </w:rPrChange>
          </w:rPr>
          <w:delText>Na konci</w:delText>
        </w:r>
      </w:del>
      <w:r w:rsidR="00EE6ED3" w:rsidRPr="00A82009">
        <w:rPr>
          <w:noProof/>
          <w:rPrChange w:id="12720" w:author="Peto" w:date="2018-06-14T07:18:00Z">
            <w:rPr/>
          </w:rPrChange>
        </w:rPr>
        <w:t xml:space="preserve"> každej z týchto fáz</w:t>
      </w:r>
      <w:del w:id="12721" w:author="Peto" w:date="2018-06-14T09:46:00Z">
        <w:r w:rsidR="00EE6ED3" w:rsidRPr="00A82009" w:rsidDel="00615C86">
          <w:rPr>
            <w:noProof/>
            <w:rPrChange w:id="12722" w:author="Peto" w:date="2018-06-14T07:18:00Z">
              <w:rPr/>
            </w:rPrChange>
          </w:rPr>
          <w:delText xml:space="preserve"> bolo výkonané</w:delText>
        </w:r>
      </w:del>
      <w:del w:id="12723" w:author="Peto" w:date="2018-06-14T09:45:00Z">
        <w:r w:rsidR="00EE6ED3" w:rsidRPr="00A82009" w:rsidDel="00615C86">
          <w:rPr>
            <w:noProof/>
            <w:rPrChange w:id="12724" w:author="Peto" w:date="2018-06-14T07:18:00Z">
              <w:rPr/>
            </w:rPrChange>
          </w:rPr>
          <w:delText xml:space="preserve"> meranie SV </w:delText>
        </w:r>
        <w:commentRangeStart w:id="12725"/>
        <w:r w:rsidR="00EE6ED3" w:rsidRPr="00A82009" w:rsidDel="00615C86">
          <w:rPr>
            <w:noProof/>
            <w:rPrChange w:id="12726" w:author="Peto" w:date="2018-06-14T07:18:00Z">
              <w:rPr/>
            </w:rPrChange>
          </w:rPr>
          <w:delText>echokardiografiou</w:delText>
        </w:r>
        <w:commentRangeEnd w:id="12725"/>
        <w:r w:rsidR="00446E2E" w:rsidRPr="00A82009" w:rsidDel="00615C86">
          <w:rPr>
            <w:rStyle w:val="Odkaznakomentr"/>
            <w:noProof/>
            <w:rPrChange w:id="12727" w:author="Peto" w:date="2018-06-14T07:18:00Z">
              <w:rPr>
                <w:rStyle w:val="Odkaznakomentr"/>
              </w:rPr>
            </w:rPrChange>
          </w:rPr>
          <w:commentReference w:id="12725"/>
        </w:r>
      </w:del>
      <w:r w:rsidR="00EE6ED3" w:rsidRPr="00A82009">
        <w:rPr>
          <w:noProof/>
          <w:rPrChange w:id="12728" w:author="Peto" w:date="2018-06-14T07:18:00Z">
            <w:rPr/>
          </w:rPrChange>
        </w:rPr>
        <w:t>.</w:t>
      </w:r>
      <w:ins w:id="12729" w:author="Pavel Jurak" w:date="2018-06-01T11:53:00Z">
        <w:r w:rsidR="00446E2E" w:rsidRPr="00A82009">
          <w:rPr>
            <w:noProof/>
            <w:rPrChange w:id="12730" w:author="Peto" w:date="2018-06-14T07:18:00Z">
              <w:rPr/>
            </w:rPrChange>
          </w:rPr>
          <w:t xml:space="preserve"> </w:t>
        </w:r>
      </w:ins>
      <w:ins w:id="12731" w:author="Peto" w:date="2018-06-14T09:41:00Z">
        <w:r w:rsidR="007928BD">
          <w:rPr>
            <w:noProof/>
          </w:rPr>
          <w:t>Meranie SV termodilúciou bolo vykonané na začiatku merania keď pacient ležal nehybne na ložku.</w:t>
        </w:r>
      </w:ins>
      <w:ins w:id="12732" w:author="Peto" w:date="2018-06-14T09:50:00Z">
        <w:r w:rsidR="00C23088">
          <w:rPr>
            <w:noProof/>
          </w:rPr>
          <w:t xml:space="preserve"> U niektorých pacientov bolo záťažové meranie na rotopede ukončené predčastne ak sa u nich vyskytla dýchavyčnosť alebo vyčerpanie.</w:t>
        </w:r>
      </w:ins>
    </w:p>
    <w:p w14:paraId="5AC2421B" w14:textId="77777777" w:rsidR="00EE6ED3" w:rsidRPr="00A82009" w:rsidRDefault="00EE6ED3" w:rsidP="00EE6ED3">
      <w:pPr>
        <w:pStyle w:val="Nadpis2"/>
        <w:numPr>
          <w:ilvl w:val="0"/>
          <w:numId w:val="0"/>
        </w:numPr>
        <w:ind w:left="850"/>
        <w:rPr>
          <w:noProof/>
          <w:rPrChange w:id="12733" w:author="Peto" w:date="2018-06-14T07:18:00Z">
            <w:rPr/>
          </w:rPrChange>
        </w:rPr>
      </w:pPr>
      <w:bookmarkStart w:id="12734" w:name="_Toc510268159"/>
    </w:p>
    <w:p w14:paraId="179525E8" w14:textId="446760EF" w:rsidR="00CE547F" w:rsidRPr="00A82009" w:rsidRDefault="00CE547F" w:rsidP="00EE6ED3">
      <w:pPr>
        <w:pStyle w:val="Nadpis2"/>
        <w:numPr>
          <w:ilvl w:val="0"/>
          <w:numId w:val="0"/>
        </w:numPr>
        <w:ind w:left="850"/>
        <w:rPr>
          <w:noProof/>
          <w:rPrChange w:id="12735" w:author="Peto" w:date="2018-06-14T07:18:00Z">
            <w:rPr/>
          </w:rPrChange>
        </w:rPr>
      </w:pPr>
      <w:del w:id="12736" w:author="Pavel Jurak" w:date="2018-06-01T12:35:00Z">
        <w:r w:rsidRPr="00A82009" w:rsidDel="002B0005">
          <w:rPr>
            <w:noProof/>
            <w:rPrChange w:id="12737" w:author="Peto" w:date="2018-06-14T07:18:00Z">
              <w:rPr/>
            </w:rPrChange>
          </w:rPr>
          <w:delText xml:space="preserve">Nová metóda na </w:delText>
        </w:r>
      </w:del>
      <w:bookmarkStart w:id="12738" w:name="_Toc516413247"/>
      <w:ins w:id="12739" w:author="Pavel Jurak" w:date="2018-06-01T12:35:00Z">
        <w:r w:rsidR="002B0005" w:rsidRPr="00A82009">
          <w:rPr>
            <w:noProof/>
            <w:rPrChange w:id="12740" w:author="Peto" w:date="2018-06-14T07:18:00Z">
              <w:rPr/>
            </w:rPrChange>
          </w:rPr>
          <w:t>V</w:t>
        </w:r>
      </w:ins>
      <w:del w:id="12741" w:author="Pavel Jurak" w:date="2018-06-01T12:35:00Z">
        <w:r w:rsidRPr="00A82009" w:rsidDel="002B0005">
          <w:rPr>
            <w:noProof/>
            <w:rPrChange w:id="12742" w:author="Peto" w:date="2018-06-14T07:18:00Z">
              <w:rPr/>
            </w:rPrChange>
          </w:rPr>
          <w:delText>v</w:delText>
        </w:r>
      </w:del>
      <w:r w:rsidRPr="00A82009">
        <w:rPr>
          <w:noProof/>
          <w:rPrChange w:id="12743" w:author="Peto" w:date="2018-06-14T07:18:00Z">
            <w:rPr/>
          </w:rPrChange>
        </w:rPr>
        <w:t xml:space="preserve">ýpočet srdečného výdaja z impedancie </w:t>
      </w:r>
      <w:commentRangeStart w:id="12744"/>
      <w:commentRangeStart w:id="12745"/>
      <w:r w:rsidRPr="00A82009">
        <w:rPr>
          <w:noProof/>
          <w:rPrChange w:id="12746" w:author="Peto" w:date="2018-06-14T07:18:00Z">
            <w:rPr/>
          </w:rPrChange>
        </w:rPr>
        <w:t>krku</w:t>
      </w:r>
      <w:bookmarkEnd w:id="12734"/>
      <w:commentRangeEnd w:id="12744"/>
      <w:r w:rsidRPr="00A82009">
        <w:rPr>
          <w:rStyle w:val="Odkaznakomentr"/>
          <w:b w:val="0"/>
          <w:bCs w:val="0"/>
          <w:noProof/>
          <w:rPrChange w:id="12747" w:author="Peto" w:date="2018-06-14T07:18:00Z">
            <w:rPr>
              <w:rStyle w:val="Odkaznakomentr"/>
              <w:b w:val="0"/>
              <w:bCs w:val="0"/>
            </w:rPr>
          </w:rPrChange>
        </w:rPr>
        <w:commentReference w:id="12744"/>
      </w:r>
      <w:commentRangeEnd w:id="12745"/>
      <w:r w:rsidRPr="00A82009">
        <w:rPr>
          <w:rStyle w:val="Odkaznakomentr"/>
          <w:b w:val="0"/>
          <w:bCs w:val="0"/>
          <w:noProof/>
          <w:rPrChange w:id="12748" w:author="Peto" w:date="2018-06-14T07:18:00Z">
            <w:rPr>
              <w:rStyle w:val="Odkaznakomentr"/>
              <w:b w:val="0"/>
              <w:bCs w:val="0"/>
            </w:rPr>
          </w:rPrChange>
        </w:rPr>
        <w:commentReference w:id="12745"/>
      </w:r>
      <w:bookmarkEnd w:id="12738"/>
    </w:p>
    <w:p w14:paraId="4FDBFD23" w14:textId="77777777" w:rsidR="00CE547F" w:rsidRPr="00A82009" w:rsidRDefault="00CE547F" w:rsidP="00CE547F">
      <w:pPr>
        <w:rPr>
          <w:noProof/>
          <w:rPrChange w:id="12749" w:author="Peto" w:date="2018-06-14T07:18:00Z">
            <w:rPr/>
          </w:rPrChange>
        </w:rPr>
      </w:pPr>
    </w:p>
    <w:p w14:paraId="458B08F9" w14:textId="044E4945" w:rsidR="00CE547F" w:rsidRPr="00A82009" w:rsidRDefault="00CE547F" w:rsidP="00CE547F">
      <w:pPr>
        <w:rPr>
          <w:noProof/>
          <w:rPrChange w:id="12750" w:author="Peto" w:date="2018-06-14T07:18:00Z">
            <w:rPr/>
          </w:rPrChange>
        </w:rPr>
      </w:pPr>
      <w:r w:rsidRPr="00A82009">
        <w:rPr>
          <w:noProof/>
          <w:rPrChange w:id="12751" w:author="Peto" w:date="2018-06-14T07:18:00Z">
            <w:rPr/>
          </w:rPrChange>
        </w:rPr>
        <w:t xml:space="preserve">Na meranie srdečného výdaja sa tradične používa impedancia hrudníka </w:t>
      </w:r>
      <w:r w:rsidRPr="00A82009">
        <w:rPr>
          <w:noProof/>
          <w:rPrChange w:id="12752" w:author="Peto" w:date="2018-06-14T07:18:00Z">
            <w:rPr/>
          </w:rPrChange>
        </w:rPr>
        <w:fldChar w:fldCharType="begin"/>
      </w:r>
      <w:r w:rsidR="00AD692D" w:rsidRPr="00A82009">
        <w:rPr>
          <w:noProof/>
          <w:rPrChange w:id="12753"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12754" w:author="Peto" w:date="2018-06-14T07:18:00Z">
            <w:rPr/>
          </w:rPrChange>
        </w:rPr>
        <w:fldChar w:fldCharType="separate"/>
      </w:r>
      <w:r w:rsidR="00AD692D" w:rsidRPr="00A82009">
        <w:rPr>
          <w:noProof/>
          <w:vertAlign w:val="superscript"/>
        </w:rPr>
        <w:t>3</w:t>
      </w:r>
      <w:r w:rsidRPr="00A82009">
        <w:rPr>
          <w:noProof/>
          <w:rPrChange w:id="12755" w:author="Peto" w:date="2018-06-14T07:18:00Z">
            <w:rPr/>
          </w:rPrChange>
        </w:rPr>
        <w:fldChar w:fldCharType="end"/>
      </w:r>
      <w:r w:rsidRPr="00A82009">
        <w:rPr>
          <w:noProof/>
          <w:rPrChange w:id="12756" w:author="Peto" w:date="2018-06-14T07:18:00Z">
            <w:rPr/>
          </w:rPrChange>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A82009">
        <w:rPr>
          <w:noProof/>
          <w:rPrChange w:id="12757"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2758" w:author="Peto" w:date="2018-06-14T07:18:00Z">
            <w:rPr/>
          </w:rPrChange>
        </w:rPr>
        <w:instrText xml:space="preserve"> ADDIN EN.CITE </w:instrText>
      </w:r>
      <w:r w:rsidR="00AD692D" w:rsidRPr="00A82009">
        <w:rPr>
          <w:noProof/>
          <w:rPrChange w:id="12759"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2760" w:author="Peto" w:date="2018-06-14T07:18:00Z">
            <w:rPr/>
          </w:rPrChange>
        </w:rPr>
        <w:instrText xml:space="preserve"> ADDIN EN.CITE.DATA </w:instrText>
      </w:r>
      <w:r w:rsidR="00AD692D" w:rsidRPr="00A82009">
        <w:rPr>
          <w:noProof/>
          <w:rPrChange w:id="12761" w:author="Peto" w:date="2018-06-14T07:18:00Z">
            <w:rPr>
              <w:noProof/>
            </w:rPr>
          </w:rPrChange>
        </w:rPr>
      </w:r>
      <w:r w:rsidR="00AD692D" w:rsidRPr="00A82009">
        <w:rPr>
          <w:noProof/>
          <w:rPrChange w:id="12762" w:author="Peto" w:date="2018-06-14T07:18:00Z">
            <w:rPr/>
          </w:rPrChange>
        </w:rPr>
        <w:fldChar w:fldCharType="end"/>
      </w:r>
      <w:r w:rsidRPr="00A82009">
        <w:rPr>
          <w:noProof/>
          <w:rPrChange w:id="12763" w:author="Peto" w:date="2018-06-14T07:18:00Z">
            <w:rPr>
              <w:noProof/>
            </w:rPr>
          </w:rPrChange>
        </w:rPr>
      </w:r>
      <w:r w:rsidRPr="00A82009">
        <w:rPr>
          <w:noProof/>
          <w:rPrChange w:id="12764" w:author="Peto" w:date="2018-06-14T07:18:00Z">
            <w:rPr/>
          </w:rPrChange>
        </w:rPr>
        <w:fldChar w:fldCharType="separate"/>
      </w:r>
      <w:r w:rsidR="00AD692D" w:rsidRPr="00A82009">
        <w:rPr>
          <w:noProof/>
          <w:vertAlign w:val="superscript"/>
        </w:rPr>
        <w:t>49</w:t>
      </w:r>
      <w:r w:rsidRPr="00A82009">
        <w:rPr>
          <w:noProof/>
          <w:rPrChange w:id="12765" w:author="Peto" w:date="2018-06-14T07:18:00Z">
            <w:rPr/>
          </w:rPrChange>
        </w:rPr>
        <w:fldChar w:fldCharType="end"/>
      </w:r>
      <w:r w:rsidRPr="00A82009">
        <w:rPr>
          <w:noProof/>
          <w:rPrChange w:id="12766" w:author="Peto" w:date="2018-06-14T07:18:00Z">
            <w:rPr/>
          </w:rPrChange>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A82009">
        <w:rPr>
          <w:noProof/>
          <w:rPrChange w:id="12767"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2768" w:author="Peto" w:date="2018-06-14T07:18:00Z">
            <w:rPr/>
          </w:rPrChange>
        </w:rPr>
        <w:instrText xml:space="preserve"> ADDIN EN.CITE </w:instrText>
      </w:r>
      <w:r w:rsidR="00AD692D" w:rsidRPr="00A82009">
        <w:rPr>
          <w:noProof/>
          <w:rPrChange w:id="12769"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2770" w:author="Peto" w:date="2018-06-14T07:18:00Z">
            <w:rPr/>
          </w:rPrChange>
        </w:rPr>
        <w:instrText xml:space="preserve"> ADDIN EN.CITE.DATA </w:instrText>
      </w:r>
      <w:r w:rsidR="00AD692D" w:rsidRPr="00A82009">
        <w:rPr>
          <w:noProof/>
          <w:rPrChange w:id="12771" w:author="Peto" w:date="2018-06-14T07:18:00Z">
            <w:rPr>
              <w:noProof/>
            </w:rPr>
          </w:rPrChange>
        </w:rPr>
      </w:r>
      <w:r w:rsidR="00AD692D" w:rsidRPr="00A82009">
        <w:rPr>
          <w:noProof/>
          <w:rPrChange w:id="12772" w:author="Peto" w:date="2018-06-14T07:18:00Z">
            <w:rPr/>
          </w:rPrChange>
        </w:rPr>
        <w:fldChar w:fldCharType="end"/>
      </w:r>
      <w:r w:rsidRPr="00A82009">
        <w:rPr>
          <w:noProof/>
          <w:rPrChange w:id="12773" w:author="Peto" w:date="2018-06-14T07:18:00Z">
            <w:rPr>
              <w:noProof/>
            </w:rPr>
          </w:rPrChange>
        </w:rPr>
      </w:r>
      <w:r w:rsidRPr="00A82009">
        <w:rPr>
          <w:noProof/>
          <w:rPrChange w:id="12774" w:author="Peto" w:date="2018-06-14T07:18:00Z">
            <w:rPr/>
          </w:rPrChange>
        </w:rPr>
        <w:fldChar w:fldCharType="separate"/>
      </w:r>
      <w:r w:rsidR="00AD692D" w:rsidRPr="00A82009">
        <w:rPr>
          <w:noProof/>
          <w:vertAlign w:val="superscript"/>
        </w:rPr>
        <w:t>49</w:t>
      </w:r>
      <w:r w:rsidRPr="00A82009">
        <w:rPr>
          <w:noProof/>
          <w:rPrChange w:id="12775" w:author="Peto" w:date="2018-06-14T07:18:00Z">
            <w:rPr/>
          </w:rPrChange>
        </w:rPr>
        <w:fldChar w:fldCharType="end"/>
      </w:r>
      <w:r w:rsidRPr="00A82009">
        <w:rPr>
          <w:noProof/>
          <w:rPrChange w:id="12776" w:author="Peto" w:date="2018-06-14T07:18:00Z">
            <w:rPr/>
          </w:rPrChange>
        </w:rPr>
        <w:t>. Pri štatistickom spracovaní bioimpedančných parametrov</w:t>
      </w:r>
      <w:ins w:id="12777" w:author="Peto" w:date="2018-06-14T10:29:00Z">
        <w:r w:rsidR="00086FB4">
          <w:rPr>
            <w:noProof/>
          </w:rPr>
          <w:t xml:space="preserve"> bolo ukázané  </w:t>
        </w:r>
      </w:ins>
      <w:ins w:id="12778" w:author="Peto" w:date="2018-06-14T10:30:00Z">
        <w:r w:rsidR="00086FB4">
          <w:rPr>
            <w:noProof/>
          </w:rPr>
          <w:t>(</w:t>
        </w:r>
      </w:ins>
      <w:ins w:id="12779" w:author="Peto" w:date="2018-06-14T10:29:00Z">
        <w:r w:rsidR="00086FB4">
          <w:rPr>
            <w:noProof/>
          </w:rPr>
          <w:fldChar w:fldCharType="begin"/>
        </w:r>
        <w:r w:rsidR="00086FB4">
          <w:rPr>
            <w:noProof/>
          </w:rPr>
          <w:instrText xml:space="preserve"> REF _Ref513900121 \h </w:instrText>
        </w:r>
        <w:r w:rsidR="00086FB4">
          <w:rPr>
            <w:noProof/>
          </w:rPr>
        </w:r>
      </w:ins>
      <w:r w:rsidR="00086FB4">
        <w:rPr>
          <w:noProof/>
        </w:rPr>
        <w:fldChar w:fldCharType="separate"/>
      </w:r>
      <w:ins w:id="12780" w:author="Peto" w:date="2018-06-14T10:29:00Z">
        <w:r w:rsidR="00086FB4" w:rsidRPr="00A82009">
          <w:rPr>
            <w:noProof/>
            <w:rPrChange w:id="12781" w:author="Peto" w:date="2018-06-14T07:18:00Z">
              <w:rPr/>
            </w:rPrChange>
          </w:rPr>
          <w:t>Tabuľka 9</w:t>
        </w:r>
        <w:r w:rsidR="00086FB4">
          <w:rPr>
            <w:noProof/>
          </w:rPr>
          <w:fldChar w:fldCharType="end"/>
        </w:r>
      </w:ins>
      <w:ins w:id="12782" w:author="Peto" w:date="2018-06-14T10:30:00Z">
        <w:r w:rsidR="00086FB4">
          <w:rPr>
            <w:noProof/>
          </w:rPr>
          <w:t xml:space="preserve">) že relatívna zmena parametra </w:t>
        </w:r>
        <m:oMath>
          <m:r>
            <w:rPr>
              <w:rFonts w:ascii="Cambria Math" w:hAnsi="Cambria Math"/>
              <w:noProof/>
            </w:rPr>
            <m:t>-dZ(t</m:t>
          </m:r>
          <m:f>
            <m:fPr>
              <m:type m:val="lin"/>
              <m:ctrlPr>
                <w:rPr>
                  <w:rFonts w:ascii="Cambria Math" w:hAnsi="Cambria Math"/>
                  <w:i/>
                  <w:noProof/>
                </w:rPr>
              </m:ctrlPr>
            </m:fPr>
            <m:num>
              <m:r>
                <w:rPr>
                  <w:rFonts w:ascii="Cambria Math" w:hAnsi="Cambria Math"/>
                  <w:noProof/>
                </w:rPr>
                <m:t>)</m:t>
              </m:r>
            </m:num>
            <m:den>
              <m:r>
                <w:rPr>
                  <w:rFonts w:ascii="Cambria Math" w:hAnsi="Cambria Math"/>
                  <w:noProof/>
                </w:rPr>
                <m:t>d</m:t>
              </m:r>
              <m:sSub>
                <m:sSubPr>
                  <m:ctrlPr>
                    <w:rPr>
                      <w:rFonts w:ascii="Cambria Math" w:hAnsi="Cambria Math"/>
                      <w:i/>
                      <w:noProof/>
                    </w:rPr>
                  </m:ctrlPr>
                </m:sSubPr>
                <m:e>
                  <m:r>
                    <w:rPr>
                      <w:rFonts w:ascii="Cambria Math" w:hAnsi="Cambria Math"/>
                      <w:noProof/>
                    </w:rPr>
                    <m:t>t</m:t>
                  </m:r>
                </m:e>
                <m:sub>
                  <m:r>
                    <w:rPr>
                      <w:rFonts w:ascii="Cambria Math" w:hAnsi="Cambria Math"/>
                      <w:noProof/>
                    </w:rPr>
                    <m:t>max</m:t>
                  </m:r>
                </m:sub>
              </m:sSub>
            </m:den>
          </m:f>
        </m:oMath>
      </w:ins>
      <w:r w:rsidRPr="00A82009">
        <w:rPr>
          <w:noProof/>
          <w:rPrChange w:id="12783" w:author="Peto" w:date="2018-06-14T07:18:00Z">
            <w:rPr/>
          </w:rPrChange>
        </w:rPr>
        <w:t xml:space="preserve"> </w:t>
      </w:r>
      <w:ins w:id="12784" w:author="Peto" w:date="2018-06-14T10:33:00Z">
        <w:r w:rsidR="00086FB4">
          <w:rPr>
            <w:noProof/>
          </w:rPr>
          <w:t xml:space="preserve">počas spontnánneho dýchania </w:t>
        </w:r>
      </w:ins>
      <w:ins w:id="12785" w:author="Peto" w:date="2018-06-14T10:30:00Z">
        <w:r w:rsidR="00086FB4">
          <w:rPr>
            <w:noProof/>
          </w:rPr>
          <w:t xml:space="preserve">na hrudníku (kanál </w:t>
        </w:r>
      </w:ins>
      <w:ins w:id="12786" w:author="Peto" w:date="2018-06-14T10:31:00Z">
        <w:r w:rsidR="00086FB4">
          <w:rPr>
            <w:noProof/>
          </w:rPr>
          <w:t>3</w:t>
        </w:r>
      </w:ins>
      <w:ins w:id="12787" w:author="Peto" w:date="2018-06-14T10:30:00Z">
        <w:r w:rsidR="00086FB4">
          <w:rPr>
            <w:noProof/>
          </w:rPr>
          <w:t>)</w:t>
        </w:r>
      </w:ins>
      <w:ins w:id="12788" w:author="Peto" w:date="2018-06-14T10:31:00Z">
        <w:r w:rsidR="00086FB4">
          <w:rPr>
            <w:noProof/>
          </w:rPr>
          <w:t xml:space="preserve"> je </w:t>
        </w:r>
      </w:ins>
      <w:ins w:id="12789" w:author="Peto" w:date="2018-06-14T10:28:00Z">
        <w:r w:rsidR="00086FB4">
          <w:rPr>
            <w:noProof/>
          </w:rPr>
          <w:t>8,</w:t>
        </w:r>
      </w:ins>
      <w:ins w:id="12790" w:author="Peto" w:date="2018-06-14T10:31:00Z">
        <w:r w:rsidR="00086FB4">
          <w:rPr>
            <w:noProof/>
          </w:rPr>
          <w:t>7</w:t>
        </w:r>
        <w:r w:rsidR="00086FB4">
          <w:rPr>
            <w:noProof/>
            <w:lang w:val="en-US"/>
          </w:rPr>
          <w:t>%</w:t>
        </w:r>
      </w:ins>
      <w:ins w:id="12791" w:author="Peto" w:date="2018-06-14T10:28:00Z">
        <w:r w:rsidR="00086FB4">
          <w:rPr>
            <w:noProof/>
          </w:rPr>
          <w:t xml:space="preserve">, </w:t>
        </w:r>
      </w:ins>
      <w:ins w:id="12792" w:author="Peto" w:date="2018-06-14T10:31:00Z">
        <w:r w:rsidR="00086FB4">
          <w:rPr>
            <w:noProof/>
          </w:rPr>
          <w:t xml:space="preserve">kdežto relatívna zmena na krku (kanál 1) je vyššia a to </w:t>
        </w:r>
      </w:ins>
      <w:ins w:id="12793" w:author="Peto" w:date="2018-06-14T10:28:00Z">
        <w:r w:rsidR="00086FB4">
          <w:rPr>
            <w:noProof/>
          </w:rPr>
          <w:t>10,6</w:t>
        </w:r>
      </w:ins>
      <w:ins w:id="12794" w:author="Peto" w:date="2018-06-14T10:31:00Z">
        <w:r w:rsidR="00086FB4">
          <w:rPr>
            <w:noProof/>
          </w:rPr>
          <w:t>%. Predpoklad</w:t>
        </w:r>
      </w:ins>
      <w:ins w:id="12795" w:author="Peto" w:date="2018-06-14T10:32:00Z">
        <w:r w:rsidR="00086FB4">
          <w:rPr>
            <w:noProof/>
          </w:rPr>
          <w:t>áme, že vyššia relatívna zmena znamená vyššiu citlivosť parametra na zmeny v toku krvy.</w:t>
        </w:r>
      </w:ins>
      <w:del w:id="12796" w:author="Peto" w:date="2018-06-14T10:33:00Z">
        <w:r w:rsidRPr="00A82009" w:rsidDel="00086FB4">
          <w:rPr>
            <w:noProof/>
            <w:highlight w:val="yellow"/>
            <w:rPrChange w:id="12797" w:author="Peto" w:date="2018-06-14T07:18:00Z">
              <w:rPr>
                <w:highlight w:val="yellow"/>
              </w:rPr>
            </w:rPrChange>
          </w:rPr>
          <w:delText xml:space="preserve">sme </w:delText>
        </w:r>
        <w:r w:rsidR="005328F0" w:rsidRPr="00A82009" w:rsidDel="00086FB4">
          <w:rPr>
            <w:noProof/>
            <w:rPrChange w:id="12798" w:author="Peto" w:date="2018-06-14T07:18:00Z">
              <w:rPr/>
            </w:rPrChange>
          </w:rPr>
          <w:delText>zistili</w:delText>
        </w:r>
        <w:r w:rsidRPr="00A82009" w:rsidDel="00086FB4">
          <w:rPr>
            <w:noProof/>
            <w:rPrChange w:id="12799" w:author="Peto" w:date="2018-06-14T07:18:00Z">
              <w:rPr/>
            </w:rPrChange>
          </w:rPr>
          <w:delText>, že bioimpedančné parametre na rôznych miestach tela vykazujú podobné chovanie.</w:delText>
        </w:r>
      </w:del>
      <w:r w:rsidRPr="00A82009">
        <w:rPr>
          <w:noProof/>
          <w:rPrChange w:id="12800" w:author="Peto" w:date="2018-06-14T07:18:00Z">
            <w:rPr/>
          </w:rPrChange>
        </w:rPr>
        <w:t xml:space="preserve"> </w:t>
      </w:r>
      <w:del w:id="12801" w:author="Peto" w:date="2018-06-14T10:33:00Z">
        <w:r w:rsidRPr="00A82009" w:rsidDel="00086FB4">
          <w:rPr>
            <w:noProof/>
            <w:rPrChange w:id="12802" w:author="Peto" w:date="2018-06-14T07:18:00Z">
              <w:rPr/>
            </w:rPrChange>
          </w:rPr>
          <w:delText>Dosahujú podobných hodnôt, podobného rozptylu hodnôt počas merania, ale aj podobne reagujú na excitáciu kardiovaskulárneho systému dýchaním</w:delText>
        </w:r>
      </w:del>
      <w:ins w:id="12803" w:author="Peto" w:date="2018-06-14T10:33:00Z">
        <w:r w:rsidR="00086FB4">
          <w:rPr>
            <w:noProof/>
          </w:rPr>
          <w:t xml:space="preserve">V nasledujúcej štúdii sme </w:t>
        </w:r>
      </w:ins>
      <w:del w:id="12804" w:author="Peto" w:date="2018-06-14T10:33:00Z">
        <w:r w:rsidRPr="00A82009" w:rsidDel="00086FB4">
          <w:rPr>
            <w:noProof/>
            <w:rPrChange w:id="12805" w:author="Peto" w:date="2018-06-14T07:18:00Z">
              <w:rPr/>
            </w:rPrChange>
          </w:rPr>
          <w:delText>. Pre meranie SV</w:delText>
        </w:r>
        <w:r w:rsidR="005328F0" w:rsidRPr="00A82009" w:rsidDel="00086FB4">
          <w:rPr>
            <w:noProof/>
            <w:rPrChange w:id="12806" w:author="Peto" w:date="2018-06-14T07:18:00Z">
              <w:rPr/>
            </w:rPrChange>
          </w:rPr>
          <w:delText xml:space="preserve"> pomocou impedancie</w:delText>
        </w:r>
        <w:r w:rsidRPr="00A82009" w:rsidDel="00086FB4">
          <w:rPr>
            <w:noProof/>
            <w:rPrChange w:id="12807" w:author="Peto" w:date="2018-06-14T07:18:00Z">
              <w:rPr/>
            </w:rPrChange>
          </w:rPr>
          <w:delText xml:space="preserve"> </w:delText>
        </w:r>
        <w:r w:rsidRPr="00A82009" w:rsidDel="00086FB4">
          <w:rPr>
            <w:noProof/>
            <w:highlight w:val="yellow"/>
            <w:rPrChange w:id="12808" w:author="Peto" w:date="2018-06-14T07:18:00Z">
              <w:rPr>
                <w:highlight w:val="yellow"/>
              </w:rPr>
            </w:rPrChange>
          </w:rPr>
          <w:delText xml:space="preserve">sme si </w:delText>
        </w:r>
      </w:del>
      <w:ins w:id="12809" w:author="Peto" w:date="2018-06-14T10:33:00Z">
        <w:r w:rsidR="00086FB4">
          <w:rPr>
            <w:noProof/>
            <w:highlight w:val="yellow"/>
          </w:rPr>
          <w:t xml:space="preserve">si preto pre meranie SV </w:t>
        </w:r>
      </w:ins>
      <w:r w:rsidRPr="00A82009">
        <w:rPr>
          <w:noProof/>
          <w:highlight w:val="yellow"/>
          <w:rPrChange w:id="12810" w:author="Peto" w:date="2018-06-14T07:18:00Z">
            <w:rPr>
              <w:highlight w:val="yellow"/>
            </w:rPr>
          </w:rPrChange>
        </w:rPr>
        <w:t>vybrali</w:t>
      </w:r>
      <w:r w:rsidRPr="00A82009">
        <w:rPr>
          <w:noProof/>
          <w:rPrChange w:id="12811" w:author="Peto" w:date="2018-06-14T07:18:00Z">
            <w:rPr/>
          </w:rPrChange>
        </w:rPr>
        <w:t xml:space="preserve"> impedanciu krku</w:t>
      </w:r>
      <w:ins w:id="12812" w:author="Peto" w:date="2018-06-14T10:34:00Z">
        <w:r w:rsidR="00086FB4">
          <w:rPr>
            <w:noProof/>
          </w:rPr>
          <w:t>. Navyše impedancia krku</w:t>
        </w:r>
      </w:ins>
      <w:del w:id="12813" w:author="Peto" w:date="2018-06-14T10:34:00Z">
        <w:r w:rsidR="005328F0" w:rsidRPr="00A82009" w:rsidDel="00086FB4">
          <w:rPr>
            <w:noProof/>
            <w:rPrChange w:id="12814" w:author="Peto" w:date="2018-06-14T07:18:00Z">
              <w:rPr/>
            </w:rPrChange>
          </w:rPr>
          <w:delText>, pretože</w:delText>
        </w:r>
      </w:del>
      <w:r w:rsidR="005328F0" w:rsidRPr="00A82009">
        <w:rPr>
          <w:noProof/>
          <w:rPrChange w:id="12815" w:author="Peto" w:date="2018-06-14T07:18:00Z">
            <w:rPr/>
          </w:rPrChange>
        </w:rPr>
        <w:t xml:space="preserve"> </w:t>
      </w:r>
      <w:r w:rsidRPr="00A82009">
        <w:rPr>
          <w:noProof/>
          <w:rPrChange w:id="12816" w:author="Peto" w:date="2018-06-14T07:18:00Z">
            <w:rPr/>
          </w:rPrChange>
        </w:rPr>
        <w:t xml:space="preserve">nie je ovplyvnená zmenami </w:t>
      </w:r>
      <w:ins w:id="12817" w:author="Peto" w:date="2018-06-14T10:34:00Z">
        <w:r w:rsidR="00086FB4">
          <w:rPr>
            <w:noProof/>
          </w:rPr>
          <w:t xml:space="preserve">impedancie </w:t>
        </w:r>
      </w:ins>
      <w:r w:rsidRPr="00A82009">
        <w:rPr>
          <w:noProof/>
          <w:rPrChange w:id="12818" w:author="Peto" w:date="2018-06-14T07:18:00Z">
            <w:rPr/>
          </w:rPrChange>
        </w:rPr>
        <w:t>v dôsledku dýchania</w:t>
      </w:r>
      <w:ins w:id="12819" w:author="Peto" w:date="2018-06-14T10:34:00Z">
        <w:r w:rsidR="00086FB4">
          <w:rPr>
            <w:noProof/>
          </w:rPr>
          <w:t xml:space="preserve"> </w:t>
        </w:r>
        <w:r w:rsidR="00086FB4">
          <w:rPr>
            <w:noProof/>
          </w:rPr>
          <w:lastRenderedPageBreak/>
          <w:t>a</w:t>
        </w:r>
      </w:ins>
      <w:ins w:id="12820" w:author="Peto" w:date="2018-06-14T10:35:00Z">
        <w:r w:rsidR="00086FB4">
          <w:rPr>
            <w:noProof/>
          </w:rPr>
          <w:t> </w:t>
        </w:r>
      </w:ins>
      <w:ins w:id="12821" w:author="Peto" w:date="2018-06-14T10:34:00Z">
        <w:r w:rsidR="00086FB4">
          <w:rPr>
            <w:noProof/>
          </w:rPr>
          <w:t>p</w:t>
        </w:r>
      </w:ins>
      <w:ins w:id="12822" w:author="Peto" w:date="2018-06-14T10:35:00Z">
        <w:r w:rsidR="00086FB4">
          <w:rPr>
            <w:noProof/>
          </w:rPr>
          <w:t>ľúcneho obehu</w:t>
        </w:r>
      </w:ins>
      <w:r w:rsidRPr="00A82009">
        <w:rPr>
          <w:noProof/>
          <w:rPrChange w:id="12823" w:author="Peto" w:date="2018-06-14T07:18:00Z">
            <w:rPr/>
          </w:rPrChange>
        </w:rPr>
        <w:t xml:space="preserve">.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12824"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12825" w:author="Peto" w:date="2018-06-14T07:18:00Z">
                          <w:rPr>
                            <w:rFonts w:ascii="Cambria Math" w:hAnsi="Cambria Math"/>
                          </w:rPr>
                        </w:rPrChange>
                      </w:rPr>
                      <m:t>)</m:t>
                    </m:r>
                  </m:num>
                  <m:den>
                    <m:r>
                      <w:rPr>
                        <w:rFonts w:ascii="Cambria Math" w:hAnsi="Cambria Math"/>
                        <w:noProof/>
                        <w:rPrChange w:id="1282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827" w:author="Peto" w:date="2018-06-14T07:18:00Z">
                              <w:rPr>
                                <w:rFonts w:ascii="Cambria Math" w:hAnsi="Cambria Math"/>
                              </w:rPr>
                            </w:rPrChange>
                          </w:rPr>
                          <m:t>t</m:t>
                        </m:r>
                      </m:e>
                      <m:sub>
                        <m:r>
                          <w:rPr>
                            <w:rFonts w:ascii="Cambria Math" w:hAnsi="Cambria Math"/>
                            <w:noProof/>
                            <w:rPrChange w:id="12828"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12829" w:author="Peto" w:date="2018-06-14T07:18:00Z">
                          <w:rPr>
                            <w:rFonts w:ascii="Cambria Math" w:hAnsi="Cambria Math"/>
                          </w:rPr>
                        </w:rPrChange>
                      </w:rPr>
                      <m:t>Z</m:t>
                    </m:r>
                  </m:e>
                  <m:sub>
                    <m:r>
                      <w:rPr>
                        <w:rFonts w:ascii="Cambria Math" w:hAnsi="Cambria Math"/>
                        <w:noProof/>
                        <w:rPrChange w:id="12830" w:author="Peto" w:date="2018-06-14T07:18:00Z">
                          <w:rPr>
                            <w:rFonts w:ascii="Cambria Math" w:hAnsi="Cambria Math"/>
                          </w:rPr>
                        </w:rPrChange>
                      </w:rPr>
                      <m:t>0</m:t>
                    </m:r>
                  </m:sub>
                </m:sSub>
              </m:den>
            </m:f>
          </m:e>
        </m:rad>
      </m:oMath>
      <w:r w:rsidRPr="00A82009">
        <w:rPr>
          <w:noProof/>
          <w:rPrChange w:id="12831" w:author="Peto" w:date="2018-06-14T07:18:00Z">
            <w:rPr/>
          </w:rPrChange>
        </w:rPr>
        <w:t xml:space="preserve"> z nového Bernstainoveho modelu pre výpočet SV z impedancie dosahuje pre hrudník (kanál 3) priemernú hodnotu 0.28 </w:t>
      </w:r>
      <m:oMath>
        <m:sSup>
          <m:sSupPr>
            <m:ctrlPr>
              <w:rPr>
                <w:rFonts w:ascii="Cambria Math" w:hAnsi="Cambria Math"/>
                <w:i/>
                <w:noProof/>
              </w:rPr>
            </m:ctrlPr>
          </m:sSupPr>
          <m:e>
            <m:r>
              <w:rPr>
                <w:rFonts w:ascii="Cambria Math" w:hAnsi="Cambria Math"/>
                <w:noProof/>
                <w:rPrChange w:id="12832" w:author="Peto" w:date="2018-06-14T07:18:00Z">
                  <w:rPr>
                    <w:rFonts w:ascii="Cambria Math" w:hAnsi="Cambria Math"/>
                  </w:rPr>
                </w:rPrChange>
              </w:rPr>
              <m:t>s</m:t>
            </m:r>
          </m:e>
          <m:sup>
            <m:r>
              <w:rPr>
                <w:rFonts w:ascii="Cambria Math" w:hAnsi="Cambria Math"/>
                <w:noProof/>
                <w:rPrChange w:id="12833" w:author="Peto" w:date="2018-06-14T07:18:00Z">
                  <w:rPr>
                    <w:rFonts w:ascii="Cambria Math" w:hAnsi="Cambria Math"/>
                  </w:rPr>
                </w:rPrChange>
              </w:rPr>
              <m:t>-1</m:t>
            </m:r>
          </m:sup>
        </m:sSup>
        <m:r>
          <w:rPr>
            <w:rFonts w:ascii="Cambria Math" w:hAnsi="Cambria Math"/>
            <w:noProof/>
            <w:rPrChange w:id="12834" w:author="Peto" w:date="2018-06-14T07:18:00Z">
              <w:rPr>
                <w:rFonts w:ascii="Cambria Math" w:hAnsi="Cambria Math"/>
              </w:rPr>
            </w:rPrChange>
          </w:rPr>
          <m:t xml:space="preserve"> </m:t>
        </m:r>
      </m:oMath>
      <w:r w:rsidRPr="00A82009">
        <w:rPr>
          <w:noProof/>
          <w:rPrChange w:id="12835" w:author="Peto" w:date="2018-06-14T07:18:00Z">
            <w:rPr/>
          </w:rPrChange>
        </w:rPr>
        <w:t xml:space="preserve">ako uvádza </w:t>
      </w:r>
      <w:r w:rsidR="005328F0" w:rsidRPr="00A82009">
        <w:rPr>
          <w:noProof/>
          <w:rPrChange w:id="12836" w:author="Peto" w:date="2018-06-14T07:18:00Z">
            <w:rPr/>
          </w:rPrChange>
        </w:rPr>
        <w:fldChar w:fldCharType="begin"/>
      </w:r>
      <w:r w:rsidR="005328F0" w:rsidRPr="00A82009">
        <w:rPr>
          <w:noProof/>
          <w:rPrChange w:id="12837" w:author="Peto" w:date="2018-06-14T07:18:00Z">
            <w:rPr/>
          </w:rPrChange>
        </w:rPr>
        <w:instrText xml:space="preserve"> REF _Ref513894977 \h </w:instrText>
      </w:r>
      <w:r w:rsidR="005328F0" w:rsidRPr="00A82009">
        <w:rPr>
          <w:noProof/>
          <w:rPrChange w:id="12838" w:author="Peto" w:date="2018-06-14T07:18:00Z">
            <w:rPr>
              <w:noProof/>
            </w:rPr>
          </w:rPrChange>
        </w:rPr>
      </w:r>
      <w:r w:rsidR="005328F0" w:rsidRPr="00A82009">
        <w:rPr>
          <w:noProof/>
          <w:rPrChange w:id="12839" w:author="Peto" w:date="2018-06-14T07:18:00Z">
            <w:rPr/>
          </w:rPrChange>
        </w:rPr>
        <w:fldChar w:fldCharType="separate"/>
      </w:r>
      <w:r w:rsidR="00F95B9C" w:rsidRPr="00A82009">
        <w:rPr>
          <w:noProof/>
          <w:rPrChange w:id="12840" w:author="Peto" w:date="2018-06-14T07:18:00Z">
            <w:rPr/>
          </w:rPrChange>
        </w:rPr>
        <w:t>Tabuľka 8</w:t>
      </w:r>
      <w:r w:rsidR="005328F0" w:rsidRPr="00A82009">
        <w:rPr>
          <w:noProof/>
          <w:rPrChange w:id="12841" w:author="Peto" w:date="2018-06-14T07:18:00Z">
            <w:rPr/>
          </w:rPrChange>
        </w:rPr>
        <w:fldChar w:fldCharType="end"/>
      </w:r>
      <w:r w:rsidRPr="00A82009">
        <w:rPr>
          <w:noProof/>
          <w:rPrChange w:id="12842" w:author="Peto" w:date="2018-06-14T07:18:00Z">
            <w:rPr/>
          </w:rPrChange>
        </w:rPr>
        <w:t>. Podľa rovnice (</w:t>
      </w:r>
      <w:r w:rsidRPr="00A82009">
        <w:rPr>
          <w:noProof/>
          <w:rPrChange w:id="12843" w:author="Peto" w:date="2018-06-14T07:18:00Z">
            <w:rPr/>
          </w:rPrChange>
        </w:rPr>
        <w:fldChar w:fldCharType="begin"/>
      </w:r>
      <w:r w:rsidRPr="00A82009">
        <w:rPr>
          <w:noProof/>
          <w:rPrChange w:id="12844" w:author="Peto" w:date="2018-06-14T07:18:00Z">
            <w:rPr/>
          </w:rPrChange>
        </w:rPr>
        <w:instrText xml:space="preserve"> REF Berstain_model_3 \h </w:instrText>
      </w:r>
      <w:r w:rsidRPr="00A82009">
        <w:rPr>
          <w:noProof/>
          <w:rPrChange w:id="12845" w:author="Peto" w:date="2018-06-14T07:18:00Z">
            <w:rPr>
              <w:noProof/>
            </w:rPr>
          </w:rPrChange>
        </w:rPr>
      </w:r>
      <w:r w:rsidRPr="00A82009">
        <w:rPr>
          <w:noProof/>
          <w:rPrChange w:id="12846" w:author="Peto" w:date="2018-06-14T07:18:00Z">
            <w:rPr/>
          </w:rPrChange>
        </w:rPr>
        <w:fldChar w:fldCharType="separate"/>
      </w:r>
      <w:r w:rsidR="00F95B9C" w:rsidRPr="00A82009">
        <w:rPr>
          <w:noProof/>
          <w:color w:val="000000"/>
        </w:rPr>
        <w:t>37</w:t>
      </w:r>
      <w:r w:rsidRPr="00A82009">
        <w:rPr>
          <w:noProof/>
          <w:rPrChange w:id="12847" w:author="Peto" w:date="2018-06-14T07:18:00Z">
            <w:rPr/>
          </w:rPrChange>
        </w:rPr>
        <w:fldChar w:fldCharType="end"/>
      </w:r>
      <w:r w:rsidRPr="00A82009">
        <w:rPr>
          <w:noProof/>
          <w:rPrChange w:id="12848" w:author="Peto" w:date="2018-06-14T07:18:00Z">
            <w:rPr/>
          </w:rPrChange>
        </w:rPr>
        <w:t xml:space="preserve">) pre Bernstainov model táto priemerná hodnota parametr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12849"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12850" w:author="Peto" w:date="2018-06-14T07:18:00Z">
                          <w:rPr>
                            <w:rFonts w:ascii="Cambria Math" w:hAnsi="Cambria Math"/>
                          </w:rPr>
                        </w:rPrChange>
                      </w:rPr>
                      <m:t>)</m:t>
                    </m:r>
                  </m:num>
                  <m:den>
                    <m:r>
                      <w:rPr>
                        <w:rFonts w:ascii="Cambria Math" w:hAnsi="Cambria Math"/>
                        <w:noProof/>
                        <w:rPrChange w:id="12851"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852" w:author="Peto" w:date="2018-06-14T07:18:00Z">
                              <w:rPr>
                                <w:rFonts w:ascii="Cambria Math" w:hAnsi="Cambria Math"/>
                              </w:rPr>
                            </w:rPrChange>
                          </w:rPr>
                          <m:t>t</m:t>
                        </m:r>
                      </m:e>
                      <m:sub>
                        <m:r>
                          <w:rPr>
                            <w:rFonts w:ascii="Cambria Math" w:hAnsi="Cambria Math"/>
                            <w:noProof/>
                            <w:rPrChange w:id="12853"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12854" w:author="Peto" w:date="2018-06-14T07:18:00Z">
                          <w:rPr>
                            <w:rFonts w:ascii="Cambria Math" w:hAnsi="Cambria Math"/>
                          </w:rPr>
                        </w:rPrChange>
                      </w:rPr>
                      <m:t>Z</m:t>
                    </m:r>
                  </m:e>
                  <m:sub>
                    <m:r>
                      <w:rPr>
                        <w:rFonts w:ascii="Cambria Math" w:hAnsi="Cambria Math"/>
                        <w:noProof/>
                        <w:rPrChange w:id="12855" w:author="Peto" w:date="2018-06-14T07:18:00Z">
                          <w:rPr>
                            <w:rFonts w:ascii="Cambria Math" w:hAnsi="Cambria Math"/>
                          </w:rPr>
                        </w:rPrChange>
                      </w:rPr>
                      <m:t>0</m:t>
                    </m:r>
                  </m:sub>
                </m:sSub>
              </m:den>
            </m:f>
          </m:e>
        </m:rad>
      </m:oMath>
      <w:r w:rsidRPr="00A82009">
        <w:rPr>
          <w:noProof/>
          <w:rPrChange w:id="12856" w:author="Peto" w:date="2018-06-14T07:18:00Z">
            <w:rPr/>
          </w:rPrChange>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A82009">
        <w:rPr>
          <w:noProof/>
          <w:rPrChange w:id="12857" w:author="Peto" w:date="2018-06-14T07:18:00Z">
            <w:rPr/>
          </w:rPrChange>
        </w:rPr>
        <w:fldChar w:fldCharType="begin"/>
      </w:r>
      <w:r w:rsidR="00AD692D" w:rsidRPr="00A82009">
        <w:rPr>
          <w:noProof/>
          <w:rPrChange w:id="12858"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12859" w:author="Peto" w:date="2018-06-14T07:18:00Z">
            <w:rPr/>
          </w:rPrChange>
        </w:rPr>
        <w:fldChar w:fldCharType="separate"/>
      </w:r>
      <w:r w:rsidR="00AD692D" w:rsidRPr="00A82009">
        <w:rPr>
          <w:noProof/>
          <w:vertAlign w:val="superscript"/>
        </w:rPr>
        <w:t>71</w:t>
      </w:r>
      <w:r w:rsidRPr="00A82009">
        <w:rPr>
          <w:noProof/>
          <w:rPrChange w:id="12860" w:author="Peto" w:date="2018-06-14T07:18:00Z">
            <w:rPr/>
          </w:rPrChange>
        </w:rPr>
        <w:fldChar w:fldCharType="end"/>
      </w:r>
      <w:r w:rsidRPr="00A82009">
        <w:rPr>
          <w:noProof/>
          <w:rPrChange w:id="12861" w:author="Peto" w:date="2018-06-14T07:18:00Z">
            <w:rPr/>
          </w:rPrChange>
        </w:rPr>
        <w:t xml:space="preserve">. Hodnota parametr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12862"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12863" w:author="Peto" w:date="2018-06-14T07:18:00Z">
                          <w:rPr>
                            <w:rFonts w:ascii="Cambria Math" w:hAnsi="Cambria Math"/>
                          </w:rPr>
                        </w:rPrChange>
                      </w:rPr>
                      <m:t>)</m:t>
                    </m:r>
                  </m:num>
                  <m:den>
                    <m:r>
                      <w:rPr>
                        <w:rFonts w:ascii="Cambria Math" w:hAnsi="Cambria Math"/>
                        <w:noProof/>
                        <w:rPrChange w:id="12864"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865" w:author="Peto" w:date="2018-06-14T07:18:00Z">
                              <w:rPr>
                                <w:rFonts w:ascii="Cambria Math" w:hAnsi="Cambria Math"/>
                              </w:rPr>
                            </w:rPrChange>
                          </w:rPr>
                          <m:t>t</m:t>
                        </m:r>
                      </m:e>
                      <m:sub>
                        <m:r>
                          <w:rPr>
                            <w:rFonts w:ascii="Cambria Math" w:hAnsi="Cambria Math"/>
                            <w:noProof/>
                            <w:rPrChange w:id="12866"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12867" w:author="Peto" w:date="2018-06-14T07:18:00Z">
                          <w:rPr>
                            <w:rFonts w:ascii="Cambria Math" w:hAnsi="Cambria Math"/>
                          </w:rPr>
                        </w:rPrChange>
                      </w:rPr>
                      <m:t>Z</m:t>
                    </m:r>
                  </m:e>
                  <m:sub>
                    <m:r>
                      <w:rPr>
                        <w:rFonts w:ascii="Cambria Math" w:hAnsi="Cambria Math"/>
                        <w:noProof/>
                        <w:rPrChange w:id="12868" w:author="Peto" w:date="2018-06-14T07:18:00Z">
                          <w:rPr>
                            <w:rFonts w:ascii="Cambria Math" w:hAnsi="Cambria Math"/>
                          </w:rPr>
                        </w:rPrChange>
                      </w:rPr>
                      <m:t>0</m:t>
                    </m:r>
                  </m:sub>
                </m:sSub>
              </m:den>
            </m:f>
          </m:e>
        </m:rad>
      </m:oMath>
      <w:r w:rsidRPr="00A82009">
        <w:rPr>
          <w:noProof/>
          <w:rPrChange w:id="12869" w:author="Peto" w:date="2018-06-14T07:18:00Z">
            <w:rPr/>
          </w:rPrChange>
        </w:rPr>
        <w:t xml:space="preserve"> pre krk (kanál 1) dosahuje priemernú hodnotu 0,18. Výpočet SV z rovnice (</w:t>
      </w:r>
      <w:r w:rsidRPr="00A82009">
        <w:rPr>
          <w:noProof/>
          <w:rPrChange w:id="12870" w:author="Peto" w:date="2018-06-14T07:18:00Z">
            <w:rPr/>
          </w:rPrChange>
        </w:rPr>
        <w:fldChar w:fldCharType="begin"/>
      </w:r>
      <w:r w:rsidRPr="00A82009">
        <w:rPr>
          <w:noProof/>
          <w:rPrChange w:id="12871" w:author="Peto" w:date="2018-06-14T07:18:00Z">
            <w:rPr/>
          </w:rPrChange>
        </w:rPr>
        <w:instrText xml:space="preserve"> REF Berstain_model_3 \h </w:instrText>
      </w:r>
      <w:r w:rsidRPr="00A82009">
        <w:rPr>
          <w:noProof/>
          <w:rPrChange w:id="12872" w:author="Peto" w:date="2018-06-14T07:18:00Z">
            <w:rPr>
              <w:noProof/>
            </w:rPr>
          </w:rPrChange>
        </w:rPr>
      </w:r>
      <w:r w:rsidRPr="00A82009">
        <w:rPr>
          <w:noProof/>
          <w:rPrChange w:id="12873" w:author="Peto" w:date="2018-06-14T07:18:00Z">
            <w:rPr/>
          </w:rPrChange>
        </w:rPr>
        <w:fldChar w:fldCharType="separate"/>
      </w:r>
      <w:r w:rsidR="00F95B9C" w:rsidRPr="00A82009">
        <w:rPr>
          <w:noProof/>
          <w:color w:val="000000"/>
        </w:rPr>
        <w:t>37</w:t>
      </w:r>
      <w:r w:rsidRPr="00A82009">
        <w:rPr>
          <w:noProof/>
          <w:rPrChange w:id="12874" w:author="Peto" w:date="2018-06-14T07:18:00Z">
            <w:rPr/>
          </w:rPrChange>
        </w:rPr>
        <w:fldChar w:fldCharType="end"/>
      </w:r>
      <w:r w:rsidRPr="00A82009">
        <w:rPr>
          <w:noProof/>
          <w:rPrChange w:id="12875" w:author="Peto" w:date="2018-06-14T07:18:00Z">
            <w:rPr/>
          </w:rPrChange>
        </w:rPr>
        <w:t xml:space="preserve">) takisto pre osobu vážiacu 75kg a priemernú hodnotu LVET intervalu 320ms udáva hodnotu 75ml. Táto hodnota je vo fyziologickom intervaly udávanom v literatúre </w:t>
      </w:r>
      <w:r w:rsidRPr="00A82009">
        <w:rPr>
          <w:noProof/>
          <w:rPrChange w:id="12876" w:author="Peto" w:date="2018-06-14T07:18:00Z">
            <w:rPr/>
          </w:rPrChange>
        </w:rPr>
        <w:fldChar w:fldCharType="begin"/>
      </w:r>
      <w:r w:rsidR="00AD692D" w:rsidRPr="00A82009">
        <w:rPr>
          <w:noProof/>
          <w:rPrChange w:id="12877"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12878" w:author="Peto" w:date="2018-06-14T07:18:00Z">
            <w:rPr/>
          </w:rPrChange>
        </w:rPr>
        <w:fldChar w:fldCharType="separate"/>
      </w:r>
      <w:r w:rsidR="00AD692D" w:rsidRPr="00A82009">
        <w:rPr>
          <w:noProof/>
          <w:vertAlign w:val="superscript"/>
        </w:rPr>
        <w:t>71</w:t>
      </w:r>
      <w:r w:rsidRPr="00A82009">
        <w:rPr>
          <w:noProof/>
          <w:rPrChange w:id="12879" w:author="Peto" w:date="2018-06-14T07:18:00Z">
            <w:rPr/>
          </w:rPrChange>
        </w:rPr>
        <w:fldChar w:fldCharType="end"/>
      </w:r>
      <w:r w:rsidRPr="00A82009">
        <w:rPr>
          <w:noProof/>
          <w:rPrChange w:id="12880" w:author="Peto" w:date="2018-06-14T07:18:00Z">
            <w:rPr/>
          </w:rPrChange>
        </w:rPr>
        <w:t>. Navrhnut</w:t>
      </w:r>
      <w:ins w:id="12881" w:author="Peto" w:date="2018-06-14T10:36:00Z">
        <w:r w:rsidR="00086FB4">
          <w:rPr>
            <w:noProof/>
          </w:rPr>
          <w:t>á</w:t>
        </w:r>
      </w:ins>
      <w:del w:id="12882" w:author="Peto" w:date="2018-06-14T10:36:00Z">
        <w:r w:rsidRPr="00A82009" w:rsidDel="00086FB4">
          <w:rPr>
            <w:noProof/>
            <w:rPrChange w:id="12883" w:author="Peto" w:date="2018-06-14T07:18:00Z">
              <w:rPr/>
            </w:rPrChange>
          </w:rPr>
          <w:delText>ú</w:delText>
        </w:r>
      </w:del>
      <w:r w:rsidRPr="00A82009">
        <w:rPr>
          <w:noProof/>
          <w:rPrChange w:id="12884" w:author="Peto" w:date="2018-06-14T07:18:00Z">
            <w:rPr/>
          </w:rPrChange>
        </w:rPr>
        <w:t xml:space="preserve"> nov</w:t>
      </w:r>
      <w:ins w:id="12885" w:author="Peto" w:date="2018-06-14T10:36:00Z">
        <w:r w:rsidR="00086FB4">
          <w:rPr>
            <w:noProof/>
          </w:rPr>
          <w:t>á</w:t>
        </w:r>
      </w:ins>
      <w:del w:id="12886" w:author="Peto" w:date="2018-06-14T10:36:00Z">
        <w:r w:rsidRPr="00A82009" w:rsidDel="00086FB4">
          <w:rPr>
            <w:noProof/>
            <w:rPrChange w:id="12887" w:author="Peto" w:date="2018-06-14T07:18:00Z">
              <w:rPr/>
            </w:rPrChange>
          </w:rPr>
          <w:delText>ú</w:delText>
        </w:r>
      </w:del>
      <w:r w:rsidRPr="00A82009">
        <w:rPr>
          <w:noProof/>
          <w:rPrChange w:id="12888" w:author="Peto" w:date="2018-06-14T07:18:00Z">
            <w:rPr/>
          </w:rPrChange>
        </w:rPr>
        <w:t xml:space="preserve"> metód</w:t>
      </w:r>
      <w:del w:id="12889" w:author="Peto" w:date="2018-06-14T10:36:00Z">
        <w:r w:rsidRPr="00A82009" w:rsidDel="00086FB4">
          <w:rPr>
            <w:noProof/>
            <w:rPrChange w:id="12890" w:author="Peto" w:date="2018-06-14T07:18:00Z">
              <w:rPr/>
            </w:rPrChange>
          </w:rPr>
          <w:delText>u</w:delText>
        </w:r>
      </w:del>
      <w:ins w:id="12891" w:author="Peto" w:date="2018-06-14T10:36:00Z">
        <w:r w:rsidR="00086FB4">
          <w:rPr>
            <w:noProof/>
          </w:rPr>
          <w:t>a</w:t>
        </w:r>
      </w:ins>
      <w:r w:rsidRPr="00A82009">
        <w:rPr>
          <w:noProof/>
          <w:rPrChange w:id="12892" w:author="Peto" w:date="2018-06-14T07:18:00Z">
            <w:rPr/>
          </w:rPrChange>
        </w:rPr>
        <w:t xml:space="preserve"> na stanovenie SV </w:t>
      </w:r>
      <w:del w:id="12893" w:author="Peto" w:date="2018-06-14T10:36:00Z">
        <w:r w:rsidRPr="00A82009" w:rsidDel="00086FB4">
          <w:rPr>
            <w:noProof/>
            <w:rPrChange w:id="12894" w:author="Peto" w:date="2018-06-14T07:18:00Z">
              <w:rPr/>
            </w:rPrChange>
          </w:rPr>
          <w:delText xml:space="preserve">z bioimpedancie </w:delText>
        </w:r>
      </w:del>
      <w:r w:rsidRPr="00A82009">
        <w:rPr>
          <w:noProof/>
          <w:rPrChange w:id="12895" w:author="Peto" w:date="2018-06-14T07:18:00Z">
            <w:rPr/>
          </w:rPrChange>
        </w:rPr>
        <w:t xml:space="preserve">z impedancie krku </w:t>
      </w:r>
      <w:del w:id="12896" w:author="Peto" w:date="2018-06-14T10:36:00Z">
        <w:r w:rsidRPr="00A82009" w:rsidDel="00086FB4">
          <w:rPr>
            <w:noProof/>
            <w:rPrChange w:id="12897" w:author="Peto" w:date="2018-06-14T07:18:00Z">
              <w:rPr/>
            </w:rPrChange>
          </w:rPr>
          <w:delText xml:space="preserve">sme </w:delText>
        </w:r>
      </w:del>
      <w:ins w:id="12898" w:author="Peto" w:date="2018-06-14T10:36:00Z">
        <w:r w:rsidR="00086FB4">
          <w:rPr>
            <w:noProof/>
          </w:rPr>
          <w:t>bola</w:t>
        </w:r>
        <w:r w:rsidR="00086FB4" w:rsidRPr="00A82009">
          <w:rPr>
            <w:noProof/>
            <w:rPrChange w:id="12899" w:author="Peto" w:date="2018-06-14T07:18:00Z">
              <w:rPr/>
            </w:rPrChange>
          </w:rPr>
          <w:t xml:space="preserve"> </w:t>
        </w:r>
      </w:ins>
      <w:r w:rsidRPr="00A82009">
        <w:rPr>
          <w:noProof/>
          <w:rPrChange w:id="12900" w:author="Peto" w:date="2018-06-14T07:18:00Z">
            <w:rPr/>
          </w:rPrChange>
        </w:rPr>
        <w:t>porovna</w:t>
      </w:r>
      <w:del w:id="12901" w:author="Peto" w:date="2018-06-14T10:36:00Z">
        <w:r w:rsidRPr="00A82009" w:rsidDel="00086FB4">
          <w:rPr>
            <w:noProof/>
            <w:rPrChange w:id="12902" w:author="Peto" w:date="2018-06-14T07:18:00Z">
              <w:rPr/>
            </w:rPrChange>
          </w:rPr>
          <w:delText>li</w:delText>
        </w:r>
      </w:del>
      <w:ins w:id="12903" w:author="Peto" w:date="2018-06-14T10:36:00Z">
        <w:r w:rsidR="00086FB4">
          <w:rPr>
            <w:noProof/>
          </w:rPr>
          <w:t>ná</w:t>
        </w:r>
      </w:ins>
      <w:r w:rsidRPr="00A82009">
        <w:rPr>
          <w:noProof/>
          <w:rPrChange w:id="12904" w:author="Peto" w:date="2018-06-14T07:18:00Z">
            <w:rPr/>
          </w:rPrChange>
        </w:rPr>
        <w:t xml:space="preserve"> s meraním SV pomocou echokardiografie</w:t>
      </w:r>
      <w:ins w:id="12905" w:author="Peto" w:date="2018-06-14T10:36:00Z">
        <w:r w:rsidR="00086FB4">
          <w:rPr>
            <w:noProof/>
          </w:rPr>
          <w:t xml:space="preserve"> a termodilúcie</w:t>
        </w:r>
      </w:ins>
      <w:del w:id="12906" w:author="Peto" w:date="2018-06-14T10:36:00Z">
        <w:r w:rsidRPr="00A82009" w:rsidDel="00086FB4">
          <w:rPr>
            <w:noProof/>
            <w:rPrChange w:id="12907" w:author="Peto" w:date="2018-06-14T07:18:00Z">
              <w:rPr/>
            </w:rPrChange>
          </w:rPr>
          <w:delText>.</w:delText>
        </w:r>
      </w:del>
      <w:ins w:id="12908" w:author="Peto" w:date="2018-06-14T10:37:00Z">
        <w:r w:rsidR="00086FB4">
          <w:rPr>
            <w:noProof/>
          </w:rPr>
          <w:t>.</w:t>
        </w:r>
      </w:ins>
    </w:p>
    <w:p w14:paraId="2D64162A" w14:textId="77777777" w:rsidR="00CE547F" w:rsidRPr="00A82009" w:rsidRDefault="00CE547F" w:rsidP="00CE547F">
      <w:pPr>
        <w:rPr>
          <w:noProof/>
          <w:rPrChange w:id="12909" w:author="Peto" w:date="2018-06-14T07:18:00Z">
            <w:rPr/>
          </w:rPrChange>
        </w:rPr>
      </w:pPr>
    </w:p>
    <w:p w14:paraId="73B30580" w14:textId="77777777" w:rsidR="00CE547F" w:rsidRPr="00A82009" w:rsidRDefault="00CE547F" w:rsidP="00CE547F">
      <w:pPr>
        <w:pStyle w:val="Nadpis3"/>
        <w:rPr>
          <w:noProof/>
          <w:rPrChange w:id="12910" w:author="Peto" w:date="2018-06-14T07:18:00Z">
            <w:rPr/>
          </w:rPrChange>
        </w:rPr>
      </w:pPr>
      <w:bookmarkStart w:id="12911" w:name="_Toc510268161"/>
      <w:bookmarkStart w:id="12912" w:name="_Toc516413248"/>
      <w:r w:rsidRPr="00A82009">
        <w:rPr>
          <w:noProof/>
          <w:rPrChange w:id="12913" w:author="Peto" w:date="2018-06-14T07:18:00Z">
            <w:rPr/>
          </w:rPrChange>
        </w:rPr>
        <w:t>Štatistické vyhodnotenie simultánneho merania</w:t>
      </w:r>
      <w:bookmarkEnd w:id="12911"/>
      <w:bookmarkEnd w:id="12912"/>
    </w:p>
    <w:p w14:paraId="696EE50A" w14:textId="77777777" w:rsidR="00EE6ED3" w:rsidRPr="00A82009" w:rsidRDefault="00EE6ED3" w:rsidP="00CE547F">
      <w:pPr>
        <w:rPr>
          <w:noProof/>
          <w:rPrChange w:id="12914" w:author="Peto" w:date="2018-06-14T07:18:00Z">
            <w:rPr/>
          </w:rPrChange>
        </w:rPr>
      </w:pPr>
    </w:p>
    <w:p w14:paraId="2C4D0A11" w14:textId="32AAC597" w:rsidR="00EE6ED3" w:rsidRPr="00A82009" w:rsidRDefault="001B1926" w:rsidP="00CE547F">
      <w:pPr>
        <w:rPr>
          <w:noProof/>
          <w:rPrChange w:id="12915" w:author="Peto" w:date="2018-06-14T07:18:00Z">
            <w:rPr/>
          </w:rPrChange>
        </w:rPr>
      </w:pPr>
      <w:r w:rsidRPr="00A82009">
        <w:rPr>
          <w:noProof/>
          <w:rPrChange w:id="12916" w:author="Peto" w:date="2018-06-14T07:18:00Z">
            <w:rPr/>
          </w:rPrChange>
        </w:rPr>
        <w:t xml:space="preserve">Pre štatistické spracovanie boli </w:t>
      </w:r>
      <w:r w:rsidR="00EE6ED3" w:rsidRPr="00A82009">
        <w:rPr>
          <w:noProof/>
          <w:rPrChange w:id="12917" w:author="Peto" w:date="2018-06-14T07:18:00Z">
            <w:rPr/>
          </w:rPrChange>
        </w:rPr>
        <w:t>vybrané</w:t>
      </w:r>
      <w:ins w:id="12918" w:author="Peto" w:date="2018-06-14T11:57:00Z">
        <w:r w:rsidR="00FB4A3B">
          <w:rPr>
            <w:noProof/>
          </w:rPr>
          <w:t xml:space="preserve"> </w:t>
        </w:r>
      </w:ins>
      <w:ins w:id="12919" w:author="Peto" w:date="2018-06-14T11:58:00Z">
        <w:r w:rsidR="00FB4A3B">
          <w:rPr>
            <w:noProof/>
          </w:rPr>
          <w:t>simultánne meranie SV echokardiografiou</w:t>
        </w:r>
      </w:ins>
      <w:r w:rsidR="00EE6ED3" w:rsidRPr="00A82009">
        <w:rPr>
          <w:noProof/>
          <w:rPrChange w:id="12920" w:author="Peto" w:date="2018-06-14T07:18:00Z">
            <w:rPr/>
          </w:rPrChange>
        </w:rPr>
        <w:t xml:space="preserve"> </w:t>
      </w:r>
      <w:ins w:id="12921" w:author="Peto" w:date="2018-06-14T11:58:00Z">
        <w:r w:rsidR="00FB4A3B">
          <w:rPr>
            <w:noProof/>
          </w:rPr>
          <w:t>a</w:t>
        </w:r>
      </w:ins>
      <w:ins w:id="12922" w:author="Peto" w:date="2018-06-14T12:03:00Z">
        <w:r w:rsidR="00FB4A3B">
          <w:rPr>
            <w:noProof/>
          </w:rPr>
          <w:t> </w:t>
        </w:r>
      </w:ins>
      <w:ins w:id="12923" w:author="Peto" w:date="2018-06-14T11:58:00Z">
        <w:r w:rsidR="00FB4A3B">
          <w:rPr>
            <w:noProof/>
          </w:rPr>
          <w:t>bioimpedanciou</w:t>
        </w:r>
      </w:ins>
      <w:ins w:id="12924" w:author="Peto" w:date="2018-06-14T12:03:00Z">
        <w:r w:rsidR="00FB4A3B">
          <w:rPr>
            <w:noProof/>
          </w:rPr>
          <w:t xml:space="preserve"> podľa rovnice</w:t>
        </w:r>
      </w:ins>
      <w:ins w:id="12925" w:author="Peto" w:date="2018-06-14T12:02:00Z">
        <w:r w:rsidR="00FB4A3B">
          <w:rPr>
            <w:noProof/>
          </w:rPr>
          <w:t xml:space="preserve"> </w:t>
        </w:r>
      </w:ins>
      <w:del w:id="12926" w:author="Peto" w:date="2018-06-14T12:03:00Z">
        <w:r w:rsidR="00FB4A3B" w:rsidDel="00FB4A3B">
          <w:rPr>
            <w:noProof/>
          </w:rPr>
          <w:fldChar w:fldCharType="begin"/>
        </w:r>
        <w:r w:rsidR="00FB4A3B" w:rsidDel="00FB4A3B">
          <w:rPr>
            <w:noProof/>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00FB4A3B" w:rsidDel="00FB4A3B">
          <w:rPr>
            <w:noProof/>
          </w:rPr>
          <w:fldChar w:fldCharType="separate"/>
        </w:r>
        <w:r w:rsidR="00FB4A3B" w:rsidRPr="00FB4A3B" w:rsidDel="00FB4A3B">
          <w:rPr>
            <w:noProof/>
            <w:vertAlign w:val="superscript"/>
          </w:rPr>
          <w:delText>3</w:delText>
        </w:r>
        <w:r w:rsidR="00FB4A3B" w:rsidDel="00FB4A3B">
          <w:rPr>
            <w:noProof/>
          </w:rPr>
          <w:fldChar w:fldCharType="end"/>
        </w:r>
      </w:del>
      <w:del w:id="12927" w:author="Peto" w:date="2018-06-14T11:58:00Z">
        <w:r w:rsidR="00EE6ED3" w:rsidRPr="00A82009" w:rsidDel="00FB4A3B">
          <w:rPr>
            <w:noProof/>
            <w:rPrChange w:id="12928" w:author="Peto" w:date="2018-06-14T07:18:00Z">
              <w:rPr/>
            </w:rPrChange>
          </w:rPr>
          <w:delText>fázy merania</w:delText>
        </w:r>
      </w:del>
      <w:ins w:id="12929" w:author="Peto" w:date="2018-06-14T11:58:00Z">
        <w:r w:rsidR="00FB4A3B">
          <w:rPr>
            <w:noProof/>
          </w:rPr>
          <w:t>v</w:t>
        </w:r>
      </w:ins>
      <w:ins w:id="12930" w:author="Peto" w:date="2018-06-14T11:59:00Z">
        <w:r w:rsidR="00FB4A3B">
          <w:rPr>
            <w:noProof/>
          </w:rPr>
          <w:t> </w:t>
        </w:r>
      </w:ins>
      <w:ins w:id="12931" w:author="Peto" w:date="2018-06-14T11:58:00Z">
        <w:r w:rsidR="00FB4A3B">
          <w:rPr>
            <w:noProof/>
          </w:rPr>
          <w:t xml:space="preserve">dvoch </w:t>
        </w:r>
      </w:ins>
      <w:ins w:id="12932" w:author="Peto" w:date="2018-06-14T11:59:00Z">
        <w:r w:rsidR="00FB4A3B">
          <w:rPr>
            <w:noProof/>
          </w:rPr>
          <w:t>momentoch počas merania</w:t>
        </w:r>
      </w:ins>
      <w:r w:rsidR="00EE6ED3" w:rsidRPr="00A82009">
        <w:rPr>
          <w:noProof/>
          <w:rPrChange w:id="12933" w:author="Peto" w:date="2018-06-14T07:18:00Z">
            <w:rPr/>
          </w:rPrChange>
        </w:rPr>
        <w:t>:</w:t>
      </w:r>
    </w:p>
    <w:p w14:paraId="7B6F98D2" w14:textId="0346BAC3" w:rsidR="00EE6ED3" w:rsidRPr="00A82009" w:rsidRDefault="00EE6ED3" w:rsidP="00EE6ED3">
      <w:pPr>
        <w:pStyle w:val="Odsekzoznamu"/>
        <w:numPr>
          <w:ilvl w:val="0"/>
          <w:numId w:val="40"/>
        </w:numPr>
        <w:rPr>
          <w:noProof/>
          <w:rPrChange w:id="12934" w:author="Peto" w:date="2018-06-14T07:18:00Z">
            <w:rPr/>
          </w:rPrChange>
        </w:rPr>
      </w:pPr>
      <w:r w:rsidRPr="00A82009">
        <w:rPr>
          <w:noProof/>
          <w:rPrChange w:id="12935" w:author="Peto" w:date="2018-06-14T07:18:00Z">
            <w:rPr/>
          </w:rPrChange>
        </w:rPr>
        <w:t>pacient nehybne leží na lôžku a má nohy vodorovne</w:t>
      </w:r>
    </w:p>
    <w:p w14:paraId="1DB4E0EF" w14:textId="50DFD6E0" w:rsidR="00EE6ED3" w:rsidRPr="00A82009" w:rsidRDefault="00FB4A3B" w:rsidP="00EE6ED3">
      <w:pPr>
        <w:pStyle w:val="Odsekzoznamu"/>
        <w:numPr>
          <w:ilvl w:val="0"/>
          <w:numId w:val="40"/>
        </w:numPr>
        <w:rPr>
          <w:noProof/>
          <w:highlight w:val="yellow"/>
          <w:rPrChange w:id="12936" w:author="Peto" w:date="2018-06-14T07:18:00Z">
            <w:rPr/>
          </w:rPrChange>
        </w:rPr>
      </w:pPr>
      <w:ins w:id="12937" w:author="Peto" w:date="2018-06-14T11:59:00Z">
        <w:r>
          <w:rPr>
            <w:noProof/>
          </w:rPr>
          <w:t xml:space="preserve">20 sekúnd pred koncom </w:t>
        </w:r>
      </w:ins>
      <w:del w:id="12938" w:author="Peto" w:date="2018-06-14T11:59:00Z">
        <w:r w:rsidR="00EE6ED3" w:rsidRPr="00A82009" w:rsidDel="00FB4A3B">
          <w:rPr>
            <w:noProof/>
            <w:rPrChange w:id="12939" w:author="Peto" w:date="2018-06-14T07:18:00Z">
              <w:rPr/>
            </w:rPrChange>
          </w:rPr>
          <w:delText xml:space="preserve">pacient </w:delText>
        </w:r>
      </w:del>
      <w:r w:rsidR="00EE6ED3" w:rsidRPr="00A82009">
        <w:rPr>
          <w:noProof/>
          <w:rPrChange w:id="12940" w:author="Peto" w:date="2018-06-14T07:18:00Z">
            <w:rPr/>
          </w:rPrChange>
        </w:rPr>
        <w:t>šlapa</w:t>
      </w:r>
      <w:ins w:id="12941" w:author="Peto" w:date="2018-06-14T11:59:00Z">
        <w:r>
          <w:rPr>
            <w:noProof/>
          </w:rPr>
          <w:t>nia</w:t>
        </w:r>
      </w:ins>
      <w:del w:id="12942" w:author="Peto" w:date="2018-06-14T11:59:00Z">
        <w:r w:rsidR="00EE6ED3" w:rsidRPr="00A82009" w:rsidDel="00FB4A3B">
          <w:rPr>
            <w:noProof/>
            <w:rPrChange w:id="12943" w:author="Peto" w:date="2018-06-14T07:18:00Z">
              <w:rPr/>
            </w:rPrChange>
          </w:rPr>
          <w:delText>l</w:delText>
        </w:r>
      </w:del>
      <w:r w:rsidR="00EE6ED3" w:rsidRPr="00A82009">
        <w:rPr>
          <w:noProof/>
          <w:rPrChange w:id="12944" w:author="Peto" w:date="2018-06-14T07:18:00Z">
            <w:rPr/>
          </w:rPrChange>
        </w:rPr>
        <w:t xml:space="preserve"> vo vodorovnej polohe na rotopede so záťažou 25W. </w:t>
      </w:r>
      <w:del w:id="12945" w:author="Peto" w:date="2018-06-14T11:59:00Z">
        <w:r w:rsidR="00EE6ED3" w:rsidRPr="00A82009" w:rsidDel="00FB4A3B">
          <w:rPr>
            <w:noProof/>
            <w:highlight w:val="yellow"/>
            <w:rPrChange w:id="12946" w:author="Peto" w:date="2018-06-14T07:18:00Z">
              <w:rPr/>
            </w:rPrChange>
          </w:rPr>
          <w:delText>Po 120s šlapania bolo vykonané druhé meranie.</w:delText>
        </w:r>
      </w:del>
    </w:p>
    <w:p w14:paraId="078AEBAB" w14:textId="77777777" w:rsidR="00FB4A3B" w:rsidRDefault="00FB4A3B" w:rsidP="00FB4A3B">
      <w:pPr>
        <w:rPr>
          <w:ins w:id="12947" w:author="Peto" w:date="2018-06-14T12:03:00Z"/>
          <w:noProof/>
        </w:rPr>
        <w:pPrChange w:id="12948" w:author="Peto" w:date="2018-06-14T12:03:00Z">
          <w:pPr>
            <w:pStyle w:val="Odsekzoznamu"/>
            <w:ind w:left="720"/>
          </w:pPr>
        </w:pPrChange>
      </w:pPr>
    </w:p>
    <w:p w14:paraId="777FB524" w14:textId="42E8CA6C" w:rsidR="00FB4A3B" w:rsidRDefault="00FB4A3B" w:rsidP="00FB4A3B">
      <w:pPr>
        <w:rPr>
          <w:ins w:id="12949" w:author="Peto" w:date="2018-06-14T12:04:00Z"/>
          <w:noProof/>
        </w:rPr>
        <w:pPrChange w:id="12950" w:author="Peto" w:date="2018-06-14T12:03:00Z">
          <w:pPr>
            <w:pStyle w:val="Odsekzoznamu"/>
            <w:ind w:left="720"/>
          </w:pPr>
        </w:pPrChange>
      </w:pPr>
      <w:ins w:id="12951" w:author="Peto" w:date="2018-06-14T12:04:00Z">
        <w:r>
          <w:rPr>
            <w:noProof/>
          </w:rPr>
          <w:t xml:space="preserve">Boli spracované dva druhy </w:t>
        </w:r>
      </w:ins>
      <w:ins w:id="12952" w:author="Peto" w:date="2018-06-14T12:22:00Z">
        <w:r w:rsidR="00FD7523">
          <w:rPr>
            <w:noProof/>
          </w:rPr>
          <w:t>výpočtu</w:t>
        </w:r>
      </w:ins>
      <w:ins w:id="12953" w:author="Peto" w:date="2018-06-14T12:04:00Z">
        <w:r>
          <w:rPr>
            <w:noProof/>
          </w:rPr>
          <w:t xml:space="preserve"> SV </w:t>
        </w:r>
      </w:ins>
      <w:ins w:id="12954" w:author="Peto" w:date="2018-06-14T12:07:00Z">
        <w:r>
          <w:rPr>
            <w:noProof/>
          </w:rPr>
          <w:t>z </w:t>
        </w:r>
      </w:ins>
      <w:ins w:id="12955" w:author="Peto" w:date="2018-06-14T12:04:00Z">
        <w:r>
          <w:rPr>
            <w:noProof/>
          </w:rPr>
          <w:t>bioimpedancie:</w:t>
        </w:r>
      </w:ins>
    </w:p>
    <w:p w14:paraId="76F8F6AD" w14:textId="44C218CF" w:rsidR="00FB4A3B" w:rsidRDefault="00FB4A3B" w:rsidP="00FB4A3B">
      <w:pPr>
        <w:pStyle w:val="Odsekzoznamu"/>
        <w:numPr>
          <w:ilvl w:val="0"/>
          <w:numId w:val="45"/>
        </w:numPr>
        <w:rPr>
          <w:ins w:id="12956" w:author="Peto" w:date="2018-06-14T12:08:00Z"/>
          <w:noProof/>
        </w:rPr>
        <w:pPrChange w:id="12957" w:author="Peto" w:date="2018-06-14T12:04:00Z">
          <w:pPr>
            <w:pStyle w:val="Odsekzoznamu"/>
            <w:ind w:left="720"/>
          </w:pPr>
        </w:pPrChange>
      </w:pPr>
      <w:ins w:id="12958" w:author="Peto" w:date="2018-06-14T12:07:00Z">
        <w:r>
          <w:rPr>
            <w:noProof/>
          </w:rPr>
          <w:t xml:space="preserve">Výpočet </w:t>
        </w:r>
      </w:ins>
      <w:ins w:id="12959" w:author="Peto" w:date="2018-06-14T12:22:00Z">
        <w:r w:rsidR="00FD7523">
          <w:rPr>
            <w:noProof/>
          </w:rPr>
          <w:t xml:space="preserve">SV </w:t>
        </w:r>
      </w:ins>
      <w:ins w:id="12960" w:author="Peto" w:date="2018-06-14T12:07:00Z">
        <w:r>
          <w:rPr>
            <w:noProof/>
          </w:rPr>
          <w:t xml:space="preserve">podľa Berštainovej rovnice </w:t>
        </w:r>
        <w:r w:rsidRPr="002D00F0">
          <w:rPr>
            <w:noProof/>
          </w:rPr>
          <w:t>(</w:t>
        </w:r>
        <w:r w:rsidRPr="002D00F0">
          <w:rPr>
            <w:noProof/>
          </w:rPr>
          <w:fldChar w:fldCharType="begin"/>
        </w:r>
        <w:r w:rsidRPr="002D00F0">
          <w:rPr>
            <w:noProof/>
          </w:rPr>
          <w:instrText xml:space="preserve"> REF Berstain_model_3 \h </w:instrText>
        </w:r>
        <w:r w:rsidRPr="002D00F0">
          <w:rPr>
            <w:noProof/>
          </w:rPr>
        </w:r>
        <w:r w:rsidRPr="002D00F0">
          <w:rPr>
            <w:noProof/>
          </w:rPr>
          <w:fldChar w:fldCharType="separate"/>
        </w:r>
        <w:r w:rsidRPr="00A82009">
          <w:rPr>
            <w:noProof/>
            <w:color w:val="000000"/>
          </w:rPr>
          <w:t>37</w:t>
        </w:r>
        <w:r w:rsidRPr="002D00F0">
          <w:rPr>
            <w:noProof/>
          </w:rPr>
          <w:fldChar w:fldCharType="end"/>
        </w:r>
        <w:r w:rsidRPr="002D00F0">
          <w:rPr>
            <w:noProof/>
          </w:rPr>
          <w:t>)</w:t>
        </w:r>
      </w:ins>
      <w:ins w:id="12961" w:author="Peto" w:date="2018-06-14T12:08:00Z">
        <w:r w:rsidR="007E13D1">
          <w:rPr>
            <w:noProof/>
          </w:rPr>
          <w:t xml:space="preserve"> – bioimpedančné parametre </w:t>
        </w:r>
      </w:ins>
      <m:oMath>
        <m:rad>
          <m:radPr>
            <m:degHide m:val="1"/>
            <m:ctrlPr>
              <w:ins w:id="12962" w:author="Peto" w:date="2018-06-14T12:09:00Z">
                <w:rPr>
                  <w:rFonts w:ascii="Cambria Math" w:hAnsi="Cambria Math"/>
                  <w:i/>
                  <w:noProof/>
                </w:rPr>
              </w:ins>
            </m:ctrlPr>
          </m:radPr>
          <m:deg/>
          <m:e>
            <m:f>
              <m:fPr>
                <m:ctrlPr>
                  <w:ins w:id="12963" w:author="Peto" w:date="2018-06-14T12:09:00Z">
                    <w:rPr>
                      <w:rFonts w:ascii="Cambria Math" w:hAnsi="Cambria Math"/>
                      <w:i/>
                      <w:noProof/>
                    </w:rPr>
                  </w:ins>
                </m:ctrlPr>
              </m:fPr>
              <m:num>
                <w:ins w:id="12964" w:author="Peto" w:date="2018-06-14T12:09:00Z">
                  <m:r>
                    <w:rPr>
                      <w:rFonts w:ascii="Cambria Math" w:hAnsi="Cambria Math"/>
                      <w:noProof/>
                    </w:rPr>
                    <m:t>-dZ(t</m:t>
                  </m:r>
                </w:ins>
                <m:f>
                  <m:fPr>
                    <m:type m:val="lin"/>
                    <m:ctrlPr>
                      <w:ins w:id="12965" w:author="Peto" w:date="2018-06-14T12:09:00Z">
                        <w:rPr>
                          <w:rFonts w:ascii="Cambria Math" w:hAnsi="Cambria Math"/>
                          <w:i/>
                          <w:noProof/>
                        </w:rPr>
                      </w:ins>
                    </m:ctrlPr>
                  </m:fPr>
                  <m:num>
                    <w:ins w:id="12966" w:author="Peto" w:date="2018-06-14T12:09:00Z">
                      <m:r>
                        <w:rPr>
                          <w:rFonts w:ascii="Cambria Math" w:hAnsi="Cambria Math"/>
                          <w:noProof/>
                        </w:rPr>
                        <m:t>)</m:t>
                      </m:r>
                    </w:ins>
                  </m:num>
                  <m:den>
                    <w:ins w:id="12967" w:author="Peto" w:date="2018-06-14T12:09:00Z">
                      <m:r>
                        <w:rPr>
                          <w:rFonts w:ascii="Cambria Math" w:hAnsi="Cambria Math"/>
                          <w:noProof/>
                        </w:rPr>
                        <m:t>d</m:t>
                      </m:r>
                    </w:ins>
                    <m:sSub>
                      <m:sSubPr>
                        <m:ctrlPr>
                          <w:ins w:id="12968" w:author="Peto" w:date="2018-06-14T12:09:00Z">
                            <w:rPr>
                              <w:rFonts w:ascii="Cambria Math" w:hAnsi="Cambria Math"/>
                              <w:i/>
                              <w:noProof/>
                            </w:rPr>
                          </w:ins>
                        </m:ctrlPr>
                      </m:sSubPr>
                      <m:e>
                        <w:ins w:id="12969" w:author="Peto" w:date="2018-06-14T12:09:00Z">
                          <m:r>
                            <w:rPr>
                              <w:rFonts w:ascii="Cambria Math" w:hAnsi="Cambria Math"/>
                              <w:noProof/>
                            </w:rPr>
                            <m:t>t</m:t>
                          </m:r>
                        </w:ins>
                      </m:e>
                      <m:sub>
                        <w:ins w:id="12970" w:author="Peto" w:date="2018-06-14T12:09:00Z">
                          <m:r>
                            <w:rPr>
                              <w:rFonts w:ascii="Cambria Math" w:hAnsi="Cambria Math"/>
                              <w:noProof/>
                            </w:rPr>
                            <m:t>max</m:t>
                          </m:r>
                        </w:ins>
                      </m:sub>
                    </m:sSub>
                  </m:den>
                </m:f>
              </m:num>
              <m:den>
                <m:sSub>
                  <m:sSubPr>
                    <m:ctrlPr>
                      <w:ins w:id="12971" w:author="Peto" w:date="2018-06-14T12:09:00Z">
                        <w:rPr>
                          <w:rFonts w:ascii="Cambria Math" w:hAnsi="Cambria Math"/>
                          <w:i/>
                          <w:noProof/>
                        </w:rPr>
                      </w:ins>
                    </m:ctrlPr>
                  </m:sSubPr>
                  <m:e>
                    <w:ins w:id="12972" w:author="Peto" w:date="2018-06-14T12:09:00Z">
                      <m:r>
                        <w:rPr>
                          <w:rFonts w:ascii="Cambria Math" w:hAnsi="Cambria Math"/>
                          <w:noProof/>
                        </w:rPr>
                        <m:t>Z</m:t>
                      </m:r>
                    </w:ins>
                  </m:e>
                  <m:sub>
                    <w:ins w:id="12973" w:author="Peto" w:date="2018-06-14T12:09:00Z">
                      <m:r>
                        <w:rPr>
                          <w:rFonts w:ascii="Cambria Math" w:hAnsi="Cambria Math"/>
                          <w:noProof/>
                        </w:rPr>
                        <m:t>0</m:t>
                      </m:r>
                    </w:ins>
                  </m:sub>
                </m:sSub>
              </m:den>
            </m:f>
          </m:e>
        </m:rad>
      </m:oMath>
      <w:ins w:id="12974" w:author="Peto" w:date="2018-06-14T12:09:00Z">
        <w:r w:rsidR="007E13D1" w:rsidRPr="002D00F0">
          <w:rPr>
            <w:noProof/>
          </w:rPr>
          <w:t xml:space="preserve"> </w:t>
        </w:r>
        <w:r w:rsidR="007E13D1">
          <w:rPr>
            <w:noProof/>
          </w:rPr>
          <w:t xml:space="preserve"> a</w:t>
        </w:r>
      </w:ins>
      <w:ins w:id="12975" w:author="Peto" w:date="2018-06-14T12:10:00Z">
        <w:r w:rsidR="007E13D1">
          <w:rPr>
            <w:noProof/>
          </w:rPr>
          <w:t> </w:t>
        </w:r>
      </w:ins>
      <w:ins w:id="12976" w:author="Peto" w:date="2018-06-14T12:09:00Z">
        <w:r w:rsidR="007E13D1">
          <w:rPr>
            <w:noProof/>
          </w:rPr>
          <w:t>LVET</w:t>
        </w:r>
      </w:ins>
      <w:ins w:id="12977" w:author="Peto" w:date="2018-06-14T12:10:00Z">
        <w:r w:rsidR="007E13D1">
          <w:rPr>
            <w:noProof/>
          </w:rPr>
          <w:t xml:space="preserve"> </w:t>
        </w:r>
      </w:ins>
      <w:ins w:id="12978" w:author="Peto" w:date="2018-06-14T12:08:00Z">
        <w:r w:rsidR="007E13D1">
          <w:rPr>
            <w:noProof/>
          </w:rPr>
          <w:t xml:space="preserve">sa tu násobia </w:t>
        </w:r>
      </w:ins>
      <w:ins w:id="12979" w:author="Peto" w:date="2018-06-14T12:09:00Z">
        <w:r w:rsidR="007E13D1">
          <w:rPr>
            <w:noProof/>
          </w:rPr>
          <w:t xml:space="preserve">konštantov a </w:t>
        </w:r>
      </w:ins>
      <w:ins w:id="12980" w:author="Peto" w:date="2018-06-14T12:08:00Z">
        <w:r w:rsidR="007E13D1">
          <w:rPr>
            <w:noProof/>
          </w:rPr>
          <w:t>váhov subjektu (nazvyme to normalizáciou na váhu)</w:t>
        </w:r>
      </w:ins>
    </w:p>
    <w:p w14:paraId="62BA31FE" w14:textId="6034CD41" w:rsidR="007E13D1" w:rsidRDefault="00FD7523" w:rsidP="00FB4A3B">
      <w:pPr>
        <w:pStyle w:val="Odsekzoznamu"/>
        <w:numPr>
          <w:ilvl w:val="0"/>
          <w:numId w:val="45"/>
        </w:numPr>
        <w:rPr>
          <w:ins w:id="12981" w:author="Peto" w:date="2018-06-14T12:17:00Z"/>
          <w:noProof/>
        </w:rPr>
        <w:pPrChange w:id="12982" w:author="Peto" w:date="2018-06-14T12:04:00Z">
          <w:pPr>
            <w:pStyle w:val="Odsekzoznamu"/>
            <w:ind w:left="720"/>
          </w:pPr>
        </w:pPrChange>
      </w:pPr>
      <w:ins w:id="12983" w:author="Peto" w:date="2018-06-14T12:25:00Z">
        <w:r>
          <w:rPr>
            <w:noProof/>
          </w:rPr>
          <w:lastRenderedPageBreak/>
          <w:t>Výpočet SV ako n</w:t>
        </w:r>
      </w:ins>
      <w:ins w:id="12984" w:author="Peto" w:date="2018-06-14T12:10:00Z">
        <w:r w:rsidR="007E13D1">
          <w:rPr>
            <w:noProof/>
          </w:rPr>
          <w:t>ormalizácia na termodilúciu</w:t>
        </w:r>
      </w:ins>
      <w:ins w:id="12985" w:author="Peto" w:date="2018-06-14T12:23:00Z">
        <w:r>
          <w:rPr>
            <w:noProof/>
          </w:rPr>
          <w:t xml:space="preserve"> pod</w:t>
        </w:r>
      </w:ins>
      <w:ins w:id="12986" w:author="Peto" w:date="2018-06-14T12:24:00Z">
        <w:r>
          <w:rPr>
            <w:noProof/>
          </w:rPr>
          <w:t>ľa rovnice (</w:t>
        </w:r>
      </w:ins>
      <w:ins w:id="12987" w:author="Peto" w:date="2018-06-14T12:25:00Z">
        <w:r>
          <w:rPr>
            <w:noProof/>
          </w:rPr>
          <w:fldChar w:fldCharType="begin"/>
        </w:r>
        <w:r>
          <w:rPr>
            <w:noProof/>
          </w:rPr>
          <w:instrText xml:space="preserve"> REF nromalizacia_termodilucia \h </w:instrText>
        </w:r>
        <w:r>
          <w:rPr>
            <w:noProof/>
          </w:rPr>
        </w:r>
      </w:ins>
      <w:r>
        <w:rPr>
          <w:noProof/>
        </w:rPr>
        <w:fldChar w:fldCharType="separate"/>
      </w:r>
      <w:ins w:id="12988" w:author="Peto" w:date="2018-06-14T12:25:00Z">
        <w:r>
          <w:rPr>
            <w:noProof/>
            <w:color w:val="000000"/>
          </w:rPr>
          <w:t>46</w:t>
        </w:r>
        <w:r>
          <w:rPr>
            <w:noProof/>
          </w:rPr>
          <w:fldChar w:fldCharType="end"/>
        </w:r>
      </w:ins>
      <w:ins w:id="12989" w:author="Peto" w:date="2018-06-14T12:24:00Z">
        <w:r>
          <w:rPr>
            <w:noProof/>
          </w:rPr>
          <w:t>)</w:t>
        </w:r>
      </w:ins>
      <w:ins w:id="12990" w:author="Peto" w:date="2018-06-14T12:10:00Z">
        <w:r w:rsidR="007E13D1">
          <w:rPr>
            <w:noProof/>
          </w:rPr>
          <w:t>. Bioimpedančn</w:t>
        </w:r>
      </w:ins>
      <w:ins w:id="12991" w:author="Peto" w:date="2018-06-14T12:11:00Z">
        <w:r w:rsidR="007E13D1">
          <w:rPr>
            <w:noProof/>
          </w:rPr>
          <w:t xml:space="preserve">é parametre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
                    <m:t>-dZ(t</m:t>
                  </m:r>
                  <m:f>
                    <m:fPr>
                      <m:type m:val="lin"/>
                      <m:ctrlPr>
                        <w:rPr>
                          <w:rFonts w:ascii="Cambria Math" w:hAnsi="Cambria Math"/>
                          <w:i/>
                          <w:noProof/>
                        </w:rPr>
                      </m:ctrlPr>
                    </m:fPr>
                    <m:num>
                      <m:r>
                        <w:rPr>
                          <w:rFonts w:ascii="Cambria Math" w:hAnsi="Cambria Math"/>
                          <w:noProof/>
                        </w:rPr>
                        <m:t>)</m:t>
                      </m:r>
                    </m:num>
                    <m:den>
                      <m:r>
                        <w:rPr>
                          <w:rFonts w:ascii="Cambria Math" w:hAnsi="Cambria Math"/>
                          <w:noProof/>
                        </w:rPr>
                        <m:t>d</m:t>
                      </m:r>
                      <m:sSub>
                        <m:sSubPr>
                          <m:ctrlPr>
                            <w:rPr>
                              <w:rFonts w:ascii="Cambria Math" w:hAnsi="Cambria Math"/>
                              <w:i/>
                              <w:noProof/>
                            </w:rPr>
                          </m:ctrlPr>
                        </m:sSubPr>
                        <m:e>
                          <m:r>
                            <w:rPr>
                              <w:rFonts w:ascii="Cambria Math" w:hAnsi="Cambria Math"/>
                              <w:noProof/>
                            </w:rPr>
                            <m:t>t</m:t>
                          </m:r>
                        </m:e>
                        <m:sub>
                          <m:r>
                            <w:rPr>
                              <w:rFonts w:ascii="Cambria Math" w:hAnsi="Cambria Math"/>
                              <w:noProof/>
                            </w:rPr>
                            <m:t>max</m:t>
                          </m:r>
                        </m:sub>
                      </m:sSub>
                    </m:den>
                  </m:f>
                </m:num>
                <m:den>
                  <m:sSub>
                    <m:sSubPr>
                      <m:ctrlPr>
                        <w:rPr>
                          <w:rFonts w:ascii="Cambria Math" w:hAnsi="Cambria Math"/>
                          <w:i/>
                          <w:noProof/>
                        </w:rPr>
                      </m:ctrlPr>
                    </m:sSubPr>
                    <m:e>
                      <m:r>
                        <w:rPr>
                          <w:rFonts w:ascii="Cambria Math" w:hAnsi="Cambria Math"/>
                          <w:noProof/>
                        </w:rPr>
                        <m:t>Z</m:t>
                      </m:r>
                    </m:e>
                    <m:sub>
                      <m:r>
                        <w:rPr>
                          <w:rFonts w:ascii="Cambria Math" w:hAnsi="Cambria Math"/>
                          <w:noProof/>
                        </w:rPr>
                        <m:t>0</m:t>
                      </m:r>
                    </m:sub>
                  </m:sSub>
                </m:den>
              </m:f>
            </m:e>
          </m:rad>
        </m:oMath>
        <w:r w:rsidR="007E13D1" w:rsidRPr="002D00F0">
          <w:rPr>
            <w:noProof/>
          </w:rPr>
          <w:t xml:space="preserve"> </w:t>
        </w:r>
        <w:r w:rsidR="007E13D1">
          <w:rPr>
            <w:noProof/>
          </w:rPr>
          <w:t xml:space="preserve"> a LVET sú vynásobené a ich </w:t>
        </w:r>
        <w:r>
          <w:rPr>
            <w:noProof/>
          </w:rPr>
          <w:t xml:space="preserve">hodnota je normalizovaná </w:t>
        </w:r>
      </w:ins>
      <w:ins w:id="12992" w:author="Peto" w:date="2018-06-14T12:22:00Z">
        <w:r>
          <w:rPr>
            <w:noProof/>
          </w:rPr>
          <w:t>hodnot</w:t>
        </w:r>
      </w:ins>
      <w:ins w:id="12993" w:author="Peto" w:date="2018-06-14T12:26:00Z">
        <w:r>
          <w:rPr>
            <w:noProof/>
          </w:rPr>
          <w:t>o</w:t>
        </w:r>
      </w:ins>
      <w:ins w:id="12994" w:author="Peto" w:date="2018-06-14T12:22:00Z">
        <w:r>
          <w:rPr>
            <w:noProof/>
          </w:rPr>
          <w:t xml:space="preserve">u </w:t>
        </w:r>
      </w:ins>
      <m:oMath>
        <m:sSub>
          <m:sSubPr>
            <m:ctrlPr>
              <w:ins w:id="12995" w:author="Peto" w:date="2018-06-14T12:26:00Z">
                <w:rPr>
                  <w:rFonts w:ascii="Cambria Math" w:hAnsi="Cambria Math"/>
                  <w:i/>
                </w:rPr>
              </w:ins>
            </m:ctrlPr>
          </m:sSubPr>
          <m:e>
            <w:ins w:id="12996" w:author="Peto" w:date="2018-06-14T12:26:00Z">
              <m:r>
                <w:rPr>
                  <w:rFonts w:ascii="Cambria Math" w:hAnsi="Cambria Math"/>
                </w:rPr>
                <m:t>SV</m:t>
              </m:r>
            </w:ins>
          </m:e>
          <m:sub>
            <w:ins w:id="12997" w:author="Peto" w:date="2018-06-14T12:26:00Z">
              <m:r>
                <w:rPr>
                  <w:rFonts w:ascii="Cambria Math" w:hAnsi="Cambria Math"/>
                </w:rPr>
                <m:t>termo, kľud</m:t>
              </m:r>
            </w:ins>
          </m:sub>
        </m:sSub>
      </m:oMath>
      <w:ins w:id="12998" w:author="Peto" w:date="2018-06-14T12:23:00Z">
        <w:r>
          <w:rPr>
            <w:noProof/>
          </w:rPr>
          <w:t xml:space="preserve"> nameranej termodilúciou</w:t>
        </w:r>
      </w:ins>
      <w:ins w:id="12999" w:author="Peto" w:date="2018-06-14T12:25:00Z">
        <w:r>
          <w:rPr>
            <w:noProof/>
          </w:rPr>
          <w:t xml:space="preserve"> počas</w:t>
        </w:r>
      </w:ins>
      <w:ins w:id="13000" w:author="Peto" w:date="2018-06-14T12:26:00Z">
        <w:r>
          <w:rPr>
            <w:noProof/>
          </w:rPr>
          <w:t xml:space="preserve"> k</w:t>
        </w:r>
      </w:ins>
      <w:ins w:id="13001" w:author="Peto" w:date="2018-06-14T12:27:00Z">
        <w:r>
          <w:rPr>
            <w:noProof/>
          </w:rPr>
          <w:t>ľudu na lôžku</w:t>
        </w:r>
      </w:ins>
      <w:ins w:id="13002" w:author="Peto" w:date="2018-06-14T12:25:00Z">
        <w:r>
          <w:rPr>
            <w:noProof/>
          </w:rPr>
          <w:t xml:space="preserve"> </w:t>
        </w:r>
      </w:ins>
    </w:p>
    <w:p w14:paraId="2D2133BC" w14:textId="77777777" w:rsidR="007E13D1" w:rsidRDefault="007E13D1" w:rsidP="00820F54">
      <w:pPr>
        <w:pStyle w:val="Odsekzoznamu"/>
        <w:ind w:left="720"/>
        <w:rPr>
          <w:ins w:id="13003" w:author="Peto" w:date="2018-06-14T12:16:00Z"/>
          <w:noProof/>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004" w:author="Peto" w:date="2018-06-14T12:21:00Z">
          <w:tblPr>
            <w:tblStyle w:val="Mriekatabuky"/>
            <w:tblW w:w="0" w:type="auto"/>
            <w:tblLook w:val="04A0" w:firstRow="1" w:lastRow="0" w:firstColumn="1" w:lastColumn="0" w:noHBand="0" w:noVBand="1"/>
          </w:tblPr>
        </w:tblPrChange>
      </w:tblPr>
      <w:tblGrid>
        <w:gridCol w:w="704"/>
        <w:gridCol w:w="7088"/>
        <w:gridCol w:w="702"/>
        <w:tblGridChange w:id="13005">
          <w:tblGrid>
            <w:gridCol w:w="704"/>
            <w:gridCol w:w="7088"/>
            <w:gridCol w:w="702"/>
          </w:tblGrid>
        </w:tblGridChange>
      </w:tblGrid>
      <w:tr w:rsidR="007E13D1" w14:paraId="5AC7881C" w14:textId="77777777" w:rsidTr="00FD7523">
        <w:trPr>
          <w:ins w:id="13006" w:author="Peto" w:date="2018-06-14T12:16:00Z"/>
        </w:trPr>
        <w:tc>
          <w:tcPr>
            <w:tcW w:w="704" w:type="dxa"/>
            <w:tcPrChange w:id="13007" w:author="Peto" w:date="2018-06-14T12:21:00Z">
              <w:tcPr>
                <w:tcW w:w="704" w:type="dxa"/>
              </w:tcPr>
            </w:tcPrChange>
          </w:tcPr>
          <w:p w14:paraId="127AD1E1" w14:textId="77777777" w:rsidR="007E13D1" w:rsidRDefault="007E13D1" w:rsidP="003F3C0B">
            <w:pPr>
              <w:jc w:val="center"/>
              <w:rPr>
                <w:ins w:id="13008" w:author="Peto" w:date="2018-06-14T12:16:00Z"/>
                <w:color w:val="000000"/>
              </w:rPr>
            </w:pPr>
          </w:p>
        </w:tc>
        <w:tc>
          <w:tcPr>
            <w:tcW w:w="7088" w:type="dxa"/>
            <w:vAlign w:val="center"/>
            <w:tcPrChange w:id="13009" w:author="Peto" w:date="2018-06-14T12:21:00Z">
              <w:tcPr>
                <w:tcW w:w="7088" w:type="dxa"/>
                <w:vAlign w:val="center"/>
              </w:tcPr>
            </w:tcPrChange>
          </w:tcPr>
          <w:p w14:paraId="3C66ADDE" w14:textId="77777777" w:rsidR="00FD7523" w:rsidRPr="00FD7523" w:rsidRDefault="007E13D1" w:rsidP="00820F54">
            <w:pPr>
              <w:jc w:val="center"/>
              <w:rPr>
                <w:ins w:id="13010" w:author="Peto" w:date="2018-06-14T12:25:00Z"/>
                <w:rPrChange w:id="13011" w:author="Peto" w:date="2018-06-14T12:25:00Z">
                  <w:rPr>
                    <w:ins w:id="13012" w:author="Peto" w:date="2018-06-14T12:25:00Z"/>
                    <w:rFonts w:ascii="Cambria Math" w:hAnsi="Cambria Math"/>
                    <w:i/>
                  </w:rPr>
                </w:rPrChange>
              </w:rPr>
            </w:pPr>
            <w:ins w:id="13013" w:author="Peto" w:date="2018-06-14T12:17:00Z">
              <w:r>
                <w:rPr>
                  <w:color w:val="000000"/>
                </w:rPr>
                <w:t xml:space="preserve">SV </w:t>
              </w:r>
              <w:r>
                <w:rPr>
                  <w:color w:val="000000"/>
                  <w:lang w:val="en-US"/>
                </w:rPr>
                <w:t xml:space="preserve">=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
                          <m:t>-dZ(t</m:t>
                        </m:r>
                        <m:f>
                          <m:fPr>
                            <m:type m:val="lin"/>
                            <m:ctrlPr>
                              <w:rPr>
                                <w:rFonts w:ascii="Cambria Math" w:hAnsi="Cambria Math"/>
                                <w:i/>
                                <w:noProof/>
                              </w:rPr>
                            </m:ctrlPr>
                          </m:fPr>
                          <m:num>
                            <m:r>
                              <w:rPr>
                                <w:rFonts w:ascii="Cambria Math" w:hAnsi="Cambria Math"/>
                                <w:noProof/>
                              </w:rPr>
                              <m:t>)</m:t>
                            </m:r>
                          </m:num>
                          <m:den>
                            <m:r>
                              <w:rPr>
                                <w:rFonts w:ascii="Cambria Math" w:hAnsi="Cambria Math"/>
                                <w:noProof/>
                              </w:rPr>
                              <m:t>d</m:t>
                            </m:r>
                            <m:sSub>
                              <m:sSubPr>
                                <m:ctrlPr>
                                  <w:rPr>
                                    <w:rFonts w:ascii="Cambria Math" w:hAnsi="Cambria Math"/>
                                    <w:i/>
                                    <w:noProof/>
                                  </w:rPr>
                                </m:ctrlPr>
                              </m:sSubPr>
                              <m:e>
                                <m:r>
                                  <w:rPr>
                                    <w:rFonts w:ascii="Cambria Math" w:hAnsi="Cambria Math"/>
                                    <w:noProof/>
                                  </w:rPr>
                                  <m:t>t</m:t>
                                </m:r>
                              </m:e>
                              <m:sub>
                                <m:r>
                                  <w:rPr>
                                    <w:rFonts w:ascii="Cambria Math" w:hAnsi="Cambria Math"/>
                                    <w:noProof/>
                                  </w:rPr>
                                  <m:t>max</m:t>
                                </m:r>
                              </m:sub>
                            </m:sSub>
                          </m:den>
                        </m:f>
                      </m:num>
                      <m:den>
                        <m:sSub>
                          <m:sSubPr>
                            <m:ctrlPr>
                              <w:rPr>
                                <w:rFonts w:ascii="Cambria Math" w:hAnsi="Cambria Math"/>
                                <w:i/>
                                <w:noProof/>
                              </w:rPr>
                            </m:ctrlPr>
                          </m:sSubPr>
                          <m:e>
                            <m:r>
                              <w:rPr>
                                <w:rFonts w:ascii="Cambria Math" w:hAnsi="Cambria Math"/>
                                <w:noProof/>
                              </w:rPr>
                              <m:t>Z</m:t>
                            </m:r>
                          </m:e>
                          <m:sub>
                            <m:r>
                              <w:rPr>
                                <w:rFonts w:ascii="Cambria Math" w:hAnsi="Cambria Math"/>
                                <w:noProof/>
                              </w:rPr>
                              <m:t>0</m:t>
                            </m:r>
                          </m:sub>
                        </m:sSub>
                      </m:den>
                    </m:f>
                  </m:e>
                </m:rad>
              </m:oMath>
            </w:ins>
            <w:ins w:id="13014" w:author="Peto" w:date="2018-06-14T12:18:00Z">
              <m:oMath>
                <m:r>
                  <w:rPr>
                    <w:rFonts w:ascii="Cambria Math" w:hAnsi="Cambria Math"/>
                  </w:rPr>
                  <m:t xml:space="preserve"> . LVET . x;</m:t>
                </m:r>
              </m:oMath>
            </w:ins>
            <w:ins w:id="13015" w:author="Peto" w:date="2018-06-14T12:19:00Z">
              <m:oMath>
                <m:r>
                  <w:rPr>
                    <w:rFonts w:ascii="Cambria Math" w:hAnsi="Cambria Math"/>
                  </w:rPr>
                  <m:t xml:space="preserve"> </m:t>
                </m:r>
              </m:oMath>
            </w:ins>
          </w:p>
          <w:p w14:paraId="1D4A0F03" w14:textId="77777777" w:rsidR="00FD7523" w:rsidRPr="00FD7523" w:rsidRDefault="00FD7523" w:rsidP="00FD7523">
            <w:pPr>
              <w:jc w:val="center"/>
              <w:rPr>
                <w:ins w:id="13016" w:author="Peto" w:date="2018-06-14T12:25:00Z"/>
                <w:rPrChange w:id="13017" w:author="Peto" w:date="2018-06-14T12:25:00Z">
                  <w:rPr>
                    <w:ins w:id="13018" w:author="Peto" w:date="2018-06-14T12:25:00Z"/>
                    <w:rFonts w:ascii="Cambria Math" w:hAnsi="Cambria Math"/>
                    <w:i/>
                  </w:rPr>
                </w:rPrChange>
              </w:rPr>
              <w:pPrChange w:id="13019" w:author="Peto" w:date="2018-06-14T12:21:00Z">
                <w:pPr>
                  <w:jc w:val="center"/>
                </w:pPr>
              </w:pPrChange>
            </w:pPr>
          </w:p>
          <w:p w14:paraId="0CD263D5" w14:textId="4A28E0EF" w:rsidR="007E13D1" w:rsidRPr="007E13D1" w:rsidRDefault="00FD7523" w:rsidP="00FD7523">
            <w:pPr>
              <w:jc w:val="center"/>
              <w:rPr>
                <w:ins w:id="13020" w:author="Peto" w:date="2018-06-14T12:16:00Z"/>
                <w:color w:val="000000"/>
                <w:lang w:val="en-US"/>
                <w:rPrChange w:id="13021" w:author="Peto" w:date="2018-06-14T12:17:00Z">
                  <w:rPr>
                    <w:ins w:id="13022" w:author="Peto" w:date="2018-06-14T12:16:00Z"/>
                    <w:color w:val="000000"/>
                  </w:rPr>
                </w:rPrChange>
              </w:rPr>
              <w:pPrChange w:id="13023" w:author="Peto" w:date="2018-06-14T12:21:00Z">
                <w:pPr>
                  <w:jc w:val="center"/>
                </w:pPr>
              </w:pPrChange>
            </w:pPr>
            <w:ins w:id="13024" w:author="Peto" w:date="2018-06-14T12:18:00Z">
              <m:oMath>
                <m:r>
                  <w:rPr>
                    <w:rFonts w:ascii="Cambria Math" w:hAnsi="Cambria Math"/>
                  </w:rPr>
                  <m:t>x=</m:t>
                </m:r>
              </m:oMath>
            </w:ins>
            <m:oMath>
              <m:f>
                <m:fPr>
                  <m:type m:val="skw"/>
                  <m:ctrlPr>
                    <w:ins w:id="13025" w:author="Peto" w:date="2018-06-14T12:20:00Z">
                      <w:rPr>
                        <w:rFonts w:ascii="Cambria Math" w:hAnsi="Cambria Math"/>
                        <w:i/>
                      </w:rPr>
                    </w:ins>
                  </m:ctrlPr>
                </m:fPr>
                <m:num>
                  <m:sSub>
                    <m:sSubPr>
                      <m:ctrlPr>
                        <w:ins w:id="13026" w:author="Peto" w:date="2018-06-14T12:20:00Z">
                          <w:rPr>
                            <w:rFonts w:ascii="Cambria Math" w:hAnsi="Cambria Math"/>
                            <w:i/>
                          </w:rPr>
                        </w:ins>
                      </m:ctrlPr>
                    </m:sSubPr>
                    <m:e>
                      <w:ins w:id="13027" w:author="Peto" w:date="2018-06-14T12:20:00Z">
                        <m:r>
                          <w:rPr>
                            <w:rFonts w:ascii="Cambria Math" w:hAnsi="Cambria Math"/>
                          </w:rPr>
                          <m:t>SV</m:t>
                        </m:r>
                      </w:ins>
                    </m:e>
                    <m:sub>
                      <w:ins w:id="13028" w:author="Peto" w:date="2018-06-14T12:20:00Z">
                        <m:r>
                          <w:rPr>
                            <w:rFonts w:ascii="Cambria Math" w:hAnsi="Cambria Math"/>
                          </w:rPr>
                          <m:t>termo</m:t>
                        </m:r>
                      </w:ins>
                      <w:ins w:id="13029" w:author="Peto" w:date="2018-06-14T12:25:00Z">
                        <m:r>
                          <w:rPr>
                            <w:rFonts w:ascii="Cambria Math" w:hAnsi="Cambria Math"/>
                          </w:rPr>
                          <m:t>, kľud</m:t>
                        </m:r>
                      </w:ins>
                    </m:sub>
                  </m:sSub>
                </m:num>
                <m:den>
                  <m:rad>
                    <m:radPr>
                      <m:degHide m:val="1"/>
                      <m:ctrlPr>
                        <w:ins w:id="13030" w:author="Peto" w:date="2018-06-14T12:20:00Z">
                          <w:rPr>
                            <w:rFonts w:ascii="Cambria Math" w:hAnsi="Cambria Math"/>
                            <w:i/>
                            <w:noProof/>
                          </w:rPr>
                        </w:ins>
                      </m:ctrlPr>
                    </m:radPr>
                    <m:deg/>
                    <m:e>
                      <m:f>
                        <m:fPr>
                          <m:ctrlPr>
                            <w:ins w:id="13031" w:author="Peto" w:date="2018-06-14T12:20:00Z">
                              <w:rPr>
                                <w:rFonts w:ascii="Cambria Math" w:hAnsi="Cambria Math"/>
                                <w:i/>
                                <w:noProof/>
                              </w:rPr>
                            </w:ins>
                          </m:ctrlPr>
                        </m:fPr>
                        <m:num>
                          <w:ins w:id="13032" w:author="Peto" w:date="2018-06-14T12:20:00Z">
                            <m:r>
                              <w:rPr>
                                <w:rFonts w:ascii="Cambria Math" w:hAnsi="Cambria Math"/>
                                <w:noProof/>
                              </w:rPr>
                              <m:t>-dZ(t</m:t>
                            </m:r>
                          </w:ins>
                          <m:f>
                            <m:fPr>
                              <m:type m:val="lin"/>
                              <m:ctrlPr>
                                <w:ins w:id="13033" w:author="Peto" w:date="2018-06-14T12:20:00Z">
                                  <w:rPr>
                                    <w:rFonts w:ascii="Cambria Math" w:hAnsi="Cambria Math"/>
                                    <w:i/>
                                    <w:noProof/>
                                  </w:rPr>
                                </w:ins>
                              </m:ctrlPr>
                            </m:fPr>
                            <m:num>
                              <w:ins w:id="13034" w:author="Peto" w:date="2018-06-14T12:20:00Z">
                                <m:r>
                                  <w:rPr>
                                    <w:rFonts w:ascii="Cambria Math" w:hAnsi="Cambria Math"/>
                                    <w:noProof/>
                                  </w:rPr>
                                  <m:t>)</m:t>
                                </m:r>
                              </w:ins>
                            </m:num>
                            <m:den>
                              <w:ins w:id="13035" w:author="Peto" w:date="2018-06-14T12:20:00Z">
                                <m:r>
                                  <w:rPr>
                                    <w:rFonts w:ascii="Cambria Math" w:hAnsi="Cambria Math"/>
                                    <w:noProof/>
                                  </w:rPr>
                                  <m:t>d</m:t>
                                </m:r>
                              </w:ins>
                              <m:sSub>
                                <m:sSubPr>
                                  <m:ctrlPr>
                                    <w:ins w:id="13036" w:author="Peto" w:date="2018-06-14T12:20:00Z">
                                      <w:rPr>
                                        <w:rFonts w:ascii="Cambria Math" w:hAnsi="Cambria Math"/>
                                        <w:i/>
                                        <w:noProof/>
                                      </w:rPr>
                                    </w:ins>
                                  </m:ctrlPr>
                                </m:sSubPr>
                                <m:e>
                                  <w:ins w:id="13037" w:author="Peto" w:date="2018-06-14T12:20:00Z">
                                    <m:r>
                                      <w:rPr>
                                        <w:rFonts w:ascii="Cambria Math" w:hAnsi="Cambria Math"/>
                                        <w:noProof/>
                                      </w:rPr>
                                      <m:t>t</m:t>
                                    </m:r>
                                  </w:ins>
                                </m:e>
                                <m:sub>
                                  <w:ins w:id="13038" w:author="Peto" w:date="2018-06-14T12:20:00Z">
                                    <m:r>
                                      <w:rPr>
                                        <w:rFonts w:ascii="Cambria Math" w:hAnsi="Cambria Math"/>
                                        <w:noProof/>
                                      </w:rPr>
                                      <m:t>max</m:t>
                                    </m:r>
                                  </w:ins>
                                </m:sub>
                              </m:sSub>
                            </m:den>
                          </m:f>
                        </m:num>
                        <m:den>
                          <m:sSub>
                            <m:sSubPr>
                              <m:ctrlPr>
                                <w:ins w:id="13039" w:author="Peto" w:date="2018-06-14T12:20:00Z">
                                  <w:rPr>
                                    <w:rFonts w:ascii="Cambria Math" w:hAnsi="Cambria Math"/>
                                    <w:i/>
                                    <w:noProof/>
                                  </w:rPr>
                                </w:ins>
                              </m:ctrlPr>
                            </m:sSubPr>
                            <m:e>
                              <w:ins w:id="13040" w:author="Peto" w:date="2018-06-14T12:20:00Z">
                                <m:r>
                                  <w:rPr>
                                    <w:rFonts w:ascii="Cambria Math" w:hAnsi="Cambria Math"/>
                                    <w:noProof/>
                                  </w:rPr>
                                  <m:t>Z</m:t>
                                </m:r>
                              </w:ins>
                            </m:e>
                            <m:sub>
                              <w:ins w:id="13041" w:author="Peto" w:date="2018-06-14T12:20:00Z">
                                <m:r>
                                  <w:rPr>
                                    <w:rFonts w:ascii="Cambria Math" w:hAnsi="Cambria Math"/>
                                    <w:noProof/>
                                  </w:rPr>
                                  <m:t>0</m:t>
                                </m:r>
                              </w:ins>
                            </m:sub>
                          </m:sSub>
                        </m:den>
                      </m:f>
                    </m:e>
                  </m:rad>
                  <w:ins w:id="13042" w:author="Peto" w:date="2018-06-14T12:20:00Z">
                    <m:r>
                      <w:rPr>
                        <w:rFonts w:ascii="Cambria Math" w:hAnsi="Cambria Math"/>
                      </w:rPr>
                      <m:t xml:space="preserve"> . LVET </m:t>
                    </m:r>
                  </w:ins>
                </m:den>
              </m:f>
            </m:oMath>
            <w:ins w:id="13043" w:author="Peto" w:date="2018-06-14T12:19:00Z">
              <w:r>
                <w:t xml:space="preserve"> </w:t>
              </w:r>
            </w:ins>
          </w:p>
        </w:tc>
        <w:tc>
          <w:tcPr>
            <w:tcW w:w="702" w:type="dxa"/>
            <w:vAlign w:val="center"/>
            <w:tcPrChange w:id="13044" w:author="Peto" w:date="2018-06-14T12:21:00Z">
              <w:tcPr>
                <w:tcW w:w="702" w:type="dxa"/>
                <w:vAlign w:val="center"/>
              </w:tcPr>
            </w:tcPrChange>
          </w:tcPr>
          <w:p w14:paraId="7E4C939A" w14:textId="77777777" w:rsidR="007E13D1" w:rsidRDefault="007E13D1" w:rsidP="003F3C0B">
            <w:pPr>
              <w:jc w:val="center"/>
              <w:rPr>
                <w:ins w:id="13045" w:author="Peto" w:date="2018-06-14T12:16:00Z"/>
                <w:color w:val="000000"/>
              </w:rPr>
            </w:pPr>
            <w:ins w:id="13046" w:author="Peto" w:date="2018-06-14T12:16:00Z">
              <w:r>
                <w:rPr>
                  <w:color w:val="000000"/>
                </w:rPr>
                <w:t>(</w:t>
              </w:r>
              <w:bookmarkStart w:id="13047" w:name="nromalizacia_termodilucia"/>
              <w:r>
                <w:rPr>
                  <w:color w:val="000000"/>
                </w:rPr>
                <w:fldChar w:fldCharType="begin"/>
              </w:r>
              <w:r>
                <w:rPr>
                  <w:color w:val="000000"/>
                </w:rPr>
                <w:instrText xml:space="preserve"> SEQ eq \* MERGEFORMAT </w:instrText>
              </w:r>
              <w:r>
                <w:rPr>
                  <w:color w:val="000000"/>
                </w:rPr>
                <w:fldChar w:fldCharType="separate"/>
              </w:r>
            </w:ins>
            <w:r>
              <w:rPr>
                <w:noProof/>
                <w:color w:val="000000"/>
              </w:rPr>
              <w:t>46</w:t>
            </w:r>
            <w:ins w:id="13048" w:author="Peto" w:date="2018-06-14T12:16:00Z">
              <w:r>
                <w:rPr>
                  <w:color w:val="000000"/>
                </w:rPr>
                <w:fldChar w:fldCharType="end"/>
              </w:r>
              <w:bookmarkEnd w:id="13047"/>
              <w:r>
                <w:rPr>
                  <w:color w:val="000000"/>
                </w:rPr>
                <w:t>)</w:t>
              </w:r>
            </w:ins>
          </w:p>
        </w:tc>
      </w:tr>
    </w:tbl>
    <w:p w14:paraId="709A3619" w14:textId="77777777" w:rsidR="007E13D1" w:rsidRDefault="007E13D1" w:rsidP="007E13D1">
      <w:pPr>
        <w:rPr>
          <w:ins w:id="13049" w:author="Peto" w:date="2018-06-14T12:00:00Z"/>
          <w:noProof/>
        </w:rPr>
        <w:pPrChange w:id="13050" w:author="Peto" w:date="2018-06-14T12:16:00Z">
          <w:pPr>
            <w:pStyle w:val="Odsekzoznamu"/>
            <w:ind w:left="720"/>
          </w:pPr>
        </w:pPrChange>
      </w:pPr>
    </w:p>
    <w:p w14:paraId="4A124ED5" w14:textId="4AA461A8" w:rsidR="00FB4A3B" w:rsidRPr="00A82009" w:rsidDel="00FD7523" w:rsidRDefault="00FB4A3B" w:rsidP="00FB4A3B">
      <w:pPr>
        <w:rPr>
          <w:del w:id="13051" w:author="Peto" w:date="2018-06-14T12:27:00Z"/>
          <w:noProof/>
          <w:rPrChange w:id="13052" w:author="Peto" w:date="2018-06-14T07:18:00Z">
            <w:rPr>
              <w:del w:id="13053" w:author="Peto" w:date="2018-06-14T12:27:00Z"/>
            </w:rPr>
          </w:rPrChange>
        </w:rPr>
        <w:pPrChange w:id="13054" w:author="Peto" w:date="2018-06-14T12:00:00Z">
          <w:pPr>
            <w:pStyle w:val="Odsekzoznamu"/>
            <w:ind w:left="720"/>
          </w:pPr>
        </w:pPrChange>
      </w:pPr>
    </w:p>
    <w:p w14:paraId="14CCE983" w14:textId="77777777" w:rsidR="001F3403" w:rsidRDefault="00EE6ED3" w:rsidP="00CE547F">
      <w:pPr>
        <w:rPr>
          <w:ins w:id="13055" w:author="Peto" w:date="2018-06-14T13:44:00Z"/>
          <w:noProof/>
        </w:rPr>
      </w:pPr>
      <w:del w:id="13056" w:author="Peto" w:date="2018-06-14T12:27:00Z">
        <w:r w:rsidRPr="00A82009" w:rsidDel="00FD7523">
          <w:rPr>
            <w:noProof/>
            <w:rPrChange w:id="13057" w:author="Peto" w:date="2018-06-14T07:18:00Z">
              <w:rPr/>
            </w:rPrChange>
          </w:rPr>
          <w:delText xml:space="preserve"> </w:delText>
        </w:r>
      </w:del>
      <w:r w:rsidRPr="00A82009">
        <w:rPr>
          <w:noProof/>
          <w:rPrChange w:id="13058" w:author="Peto" w:date="2018-06-14T07:18:00Z">
            <w:rPr/>
          </w:rPrChange>
        </w:rPr>
        <w:t>Zvyšné fázy merania boli z tejto analýzy vylúčen</w:t>
      </w:r>
      <w:r w:rsidR="0064086A" w:rsidRPr="00A82009">
        <w:rPr>
          <w:noProof/>
          <w:rPrChange w:id="13059" w:author="Peto" w:date="2018-06-14T07:18:00Z">
            <w:rPr/>
          </w:rPrChange>
        </w:rPr>
        <w:t xml:space="preserve">é pre nízku kvalitu signálu impedancie krku. </w:t>
      </w:r>
    </w:p>
    <w:p w14:paraId="3787C203" w14:textId="6E2AB385" w:rsidR="001F3403" w:rsidRDefault="001F3403" w:rsidP="001F3403">
      <w:pPr>
        <w:pStyle w:val="Nadpis3"/>
        <w:rPr>
          <w:ins w:id="13060" w:author="Peto" w:date="2018-06-14T13:44:00Z"/>
          <w:noProof/>
        </w:rPr>
        <w:pPrChange w:id="13061" w:author="Peto" w:date="2018-06-14T13:45:00Z">
          <w:pPr/>
        </w:pPrChange>
      </w:pPr>
      <w:ins w:id="13062" w:author="Peto" w:date="2018-06-14T13:45:00Z">
        <w:r>
          <w:rPr>
            <w:noProof/>
          </w:rPr>
          <w:t>Výsledky</w:t>
        </w:r>
      </w:ins>
    </w:p>
    <w:p w14:paraId="1286F88C" w14:textId="14270216" w:rsidR="0064086A" w:rsidRPr="00A82009" w:rsidRDefault="00C10B0D" w:rsidP="00CE547F">
      <w:pPr>
        <w:rPr>
          <w:noProof/>
          <w:rPrChange w:id="13063" w:author="Peto" w:date="2018-06-14T07:18:00Z">
            <w:rPr/>
          </w:rPrChange>
        </w:rPr>
      </w:pPr>
      <w:ins w:id="13064" w:author="Peto" w:date="2018-06-14T12:44:00Z">
        <w:r>
          <w:rPr>
            <w:noProof/>
          </w:rPr>
          <w:t xml:space="preserve"> </w:t>
        </w:r>
      </w:ins>
      <w:r w:rsidR="0064086A" w:rsidRPr="00A82009">
        <w:rPr>
          <w:noProof/>
          <w:rPrChange w:id="13065" w:author="Peto" w:date="2018-06-14T07:18:00Z">
            <w:rPr/>
          </w:rPrChange>
        </w:rPr>
        <w:t>Pri štatistickom spracovaní dát bo</w:t>
      </w:r>
      <w:ins w:id="13066" w:author="Pavel Jurak" w:date="2018-06-01T11:55:00Z">
        <w:r w:rsidR="00446E2E" w:rsidRPr="00A82009">
          <w:rPr>
            <w:noProof/>
            <w:rPrChange w:id="13067" w:author="Peto" w:date="2018-06-14T07:18:00Z">
              <w:rPr/>
            </w:rPrChange>
          </w:rPr>
          <w:t>l</w:t>
        </w:r>
      </w:ins>
      <w:r w:rsidR="0064086A" w:rsidRPr="00A82009">
        <w:rPr>
          <w:noProof/>
          <w:rPrChange w:id="13068" w:author="Peto" w:date="2018-06-14T07:18:00Z">
            <w:rPr/>
          </w:rPrChange>
        </w:rPr>
        <w:t xml:space="preserve"> spočítaný </w:t>
      </w:r>
      <w:r w:rsidR="00CE547F" w:rsidRPr="00A82009">
        <w:rPr>
          <w:noProof/>
          <w:rPrChange w:id="13069" w:author="Peto" w:date="2018-06-14T07:18:00Z">
            <w:rPr/>
          </w:rPrChange>
        </w:rPr>
        <w:t>Personov korelačný koeficient pre simultánne meranie SV echkardiografiou a bioimpedanciou z krku (kanál 1)</w:t>
      </w:r>
      <w:r w:rsidR="0064086A" w:rsidRPr="00A82009">
        <w:rPr>
          <w:noProof/>
          <w:rPrChange w:id="13070" w:author="Peto" w:date="2018-06-14T07:18:00Z">
            <w:rPr/>
          </w:rPrChange>
        </w:rPr>
        <w:t>.:</w:t>
      </w:r>
    </w:p>
    <w:p w14:paraId="2F0CA4FC" w14:textId="1B7724F7" w:rsidR="0064086A" w:rsidRPr="00A82009" w:rsidRDefault="0064086A" w:rsidP="0064086A">
      <w:pPr>
        <w:pStyle w:val="Odsekzoznamu"/>
        <w:numPr>
          <w:ilvl w:val="0"/>
          <w:numId w:val="41"/>
        </w:numPr>
        <w:rPr>
          <w:noProof/>
          <w:rPrChange w:id="13071" w:author="Peto" w:date="2018-06-14T07:18:00Z">
            <w:rPr/>
          </w:rPrChange>
        </w:rPr>
      </w:pPr>
      <w:r w:rsidRPr="00A82009">
        <w:rPr>
          <w:noProof/>
          <w:rPrChange w:id="13072" w:author="Peto" w:date="2018-06-14T07:18:00Z">
            <w:rPr/>
          </w:rPrChange>
        </w:rPr>
        <w:t>Korelačný koeficient</w:t>
      </w:r>
      <w:r w:rsidR="00CE547F" w:rsidRPr="00A82009">
        <w:rPr>
          <w:noProof/>
          <w:rPrChange w:id="13073" w:author="Peto" w:date="2018-06-14T07:18:00Z">
            <w:rPr/>
          </w:rPrChange>
        </w:rPr>
        <w:t xml:space="preserve"> dosahoval hodnot</w:t>
      </w:r>
      <w:r w:rsidRPr="00A82009">
        <w:rPr>
          <w:noProof/>
          <w:rPrChange w:id="13074" w:author="Peto" w:date="2018-06-14T07:18:00Z">
            <w:rPr/>
          </w:rPrChange>
        </w:rPr>
        <w:t>u</w:t>
      </w:r>
      <w:r w:rsidR="00CE547F" w:rsidRPr="00A82009">
        <w:rPr>
          <w:noProof/>
          <w:rPrChange w:id="13075" w:author="Peto" w:date="2018-06-14T07:18:00Z">
            <w:rPr/>
          </w:rPrChange>
        </w:rPr>
        <w:t xml:space="preserve"> 0,</w:t>
      </w:r>
      <w:del w:id="13076" w:author="Peto" w:date="2018-06-14T12:44:00Z">
        <w:r w:rsidR="00CE547F" w:rsidRPr="00A82009" w:rsidDel="00C10B0D">
          <w:rPr>
            <w:noProof/>
            <w:rPrChange w:id="13077" w:author="Peto" w:date="2018-06-14T07:18:00Z">
              <w:rPr/>
            </w:rPrChange>
          </w:rPr>
          <w:delText>55</w:delText>
        </w:r>
      </w:del>
      <w:ins w:id="13078" w:author="Peto" w:date="2018-06-14T12:44:00Z">
        <w:r w:rsidR="00C10B0D">
          <w:rPr>
            <w:noProof/>
          </w:rPr>
          <w:t>68, pri normalizácií na váhu a 0,67 pri normalizácií na termodilúciu</w:t>
        </w:r>
      </w:ins>
      <w:r w:rsidR="00CE547F" w:rsidRPr="00A82009">
        <w:rPr>
          <w:noProof/>
          <w:rPrChange w:id="13079" w:author="Peto" w:date="2018-06-14T07:18:00Z">
            <w:rPr/>
          </w:rPrChange>
        </w:rPr>
        <w:t xml:space="preserve">. </w:t>
      </w:r>
    </w:p>
    <w:p w14:paraId="201E480A" w14:textId="2A718A94" w:rsidR="0064086A" w:rsidRPr="00A82009" w:rsidRDefault="00CE547F" w:rsidP="0064086A">
      <w:pPr>
        <w:pStyle w:val="Odsekzoznamu"/>
        <w:numPr>
          <w:ilvl w:val="0"/>
          <w:numId w:val="41"/>
        </w:numPr>
        <w:rPr>
          <w:noProof/>
          <w:rPrChange w:id="13080" w:author="Peto" w:date="2018-06-14T07:18:00Z">
            <w:rPr/>
          </w:rPrChange>
        </w:rPr>
      </w:pPr>
      <w:r w:rsidRPr="00A82009">
        <w:rPr>
          <w:noProof/>
          <w:rPrChange w:id="13081" w:author="Peto" w:date="2018-06-14T07:18:00Z">
            <w:rPr/>
          </w:rPrChange>
        </w:rPr>
        <w:t>Regresná priamka má smernicu 0,</w:t>
      </w:r>
      <w:del w:id="13082" w:author="Peto" w:date="2018-06-14T12:45:00Z">
        <w:r w:rsidRPr="00A82009" w:rsidDel="00C10B0D">
          <w:rPr>
            <w:noProof/>
            <w:rPrChange w:id="13083" w:author="Peto" w:date="2018-06-14T07:18:00Z">
              <w:rPr/>
            </w:rPrChange>
          </w:rPr>
          <w:delText xml:space="preserve">44 </w:delText>
        </w:r>
      </w:del>
      <w:ins w:id="13084" w:author="Peto" w:date="2018-06-14T12:45:00Z">
        <w:r w:rsidR="00C10B0D">
          <w:rPr>
            <w:noProof/>
          </w:rPr>
          <w:t>88 resp.</w:t>
        </w:r>
      </w:ins>
      <w:del w:id="13085" w:author="Peto" w:date="2018-06-14T12:45:00Z">
        <w:r w:rsidRPr="00A82009" w:rsidDel="00C10B0D">
          <w:rPr>
            <w:noProof/>
            <w:rPrChange w:id="13086" w:author="Peto" w:date="2018-06-14T07:18:00Z">
              <w:rPr/>
            </w:rPrChange>
          </w:rPr>
          <w:delText>a posun 3</w:delText>
        </w:r>
      </w:del>
      <w:r w:rsidRPr="00A82009">
        <w:rPr>
          <w:noProof/>
          <w:rPrChange w:id="13087" w:author="Peto" w:date="2018-06-14T07:18:00Z">
            <w:rPr/>
          </w:rPrChange>
        </w:rPr>
        <w:t>1,1</w:t>
      </w:r>
      <w:del w:id="13088" w:author="Peto" w:date="2018-06-14T12:45:00Z">
        <w:r w:rsidRPr="00A82009" w:rsidDel="00C10B0D">
          <w:rPr>
            <w:noProof/>
            <w:rPrChange w:id="13089" w:author="Peto" w:date="2018-06-14T07:18:00Z">
              <w:rPr/>
            </w:rPrChange>
          </w:rPr>
          <w:delText>8</w:delText>
        </w:r>
      </w:del>
      <w:r w:rsidRPr="00A82009">
        <w:rPr>
          <w:noProof/>
          <w:rPrChange w:id="13090" w:author="Peto" w:date="2018-06-14T07:18:00Z">
            <w:rPr/>
          </w:rPrChange>
        </w:rPr>
        <w:t xml:space="preserve">. </w:t>
      </w:r>
    </w:p>
    <w:p w14:paraId="564F8C1E" w14:textId="77777777" w:rsidR="0064086A" w:rsidRPr="00A82009" w:rsidRDefault="0064086A" w:rsidP="00CE547F">
      <w:pPr>
        <w:rPr>
          <w:noProof/>
          <w:rPrChange w:id="13091" w:author="Peto" w:date="2018-06-14T07:18:00Z">
            <w:rPr/>
          </w:rPrChange>
        </w:rPr>
      </w:pPr>
    </w:p>
    <w:p w14:paraId="761F69F3" w14:textId="44BE5F01" w:rsidR="00CE547F" w:rsidRPr="00A82009" w:rsidRDefault="00CE547F" w:rsidP="00CE547F">
      <w:pPr>
        <w:rPr>
          <w:noProof/>
          <w:rPrChange w:id="13092" w:author="Peto" w:date="2018-06-14T07:18:00Z">
            <w:rPr/>
          </w:rPrChange>
        </w:rPr>
      </w:pPr>
      <w:r w:rsidRPr="00A82009">
        <w:rPr>
          <w:noProof/>
          <w:rPrChange w:id="13093" w:author="Peto" w:date="2018-06-14T07:18:00Z">
            <w:rPr/>
          </w:rPrChange>
        </w:rPr>
        <w:t xml:space="preserve">Regresnú priamku a párové meranie zachytáva </w:t>
      </w:r>
      <w:r w:rsidRPr="00A82009">
        <w:rPr>
          <w:noProof/>
          <w:rPrChange w:id="13094" w:author="Peto" w:date="2018-06-14T07:18:00Z">
            <w:rPr/>
          </w:rPrChange>
        </w:rPr>
        <w:fldChar w:fldCharType="begin"/>
      </w:r>
      <w:r w:rsidRPr="00A82009">
        <w:rPr>
          <w:noProof/>
          <w:rPrChange w:id="13095" w:author="Peto" w:date="2018-06-14T07:18:00Z">
            <w:rPr/>
          </w:rPrChange>
        </w:rPr>
        <w:instrText xml:space="preserve"> REF _Ref509784538 \h </w:instrText>
      </w:r>
      <w:r w:rsidRPr="00A82009">
        <w:rPr>
          <w:noProof/>
          <w:rPrChange w:id="13096" w:author="Peto" w:date="2018-06-14T07:18:00Z">
            <w:rPr>
              <w:noProof/>
            </w:rPr>
          </w:rPrChange>
        </w:rPr>
      </w:r>
      <w:r w:rsidRPr="00A82009">
        <w:rPr>
          <w:noProof/>
          <w:rPrChange w:id="13097" w:author="Peto" w:date="2018-06-14T07:18:00Z">
            <w:rPr/>
          </w:rPrChange>
        </w:rPr>
        <w:fldChar w:fldCharType="separate"/>
      </w:r>
      <w:ins w:id="13098" w:author="Peto" w:date="2018-06-10T16:58:00Z">
        <w:r w:rsidR="00F95B9C" w:rsidRPr="00A82009">
          <w:rPr>
            <w:noProof/>
            <w:rPrChange w:id="13099" w:author="Peto" w:date="2018-06-14T07:18:00Z">
              <w:rPr/>
            </w:rPrChange>
          </w:rPr>
          <w:t>Obrázok 3.17</w:t>
        </w:r>
      </w:ins>
      <w:del w:id="13100" w:author="Peto" w:date="2018-06-10T16:58:00Z">
        <w:r w:rsidR="00B85020" w:rsidRPr="00A82009" w:rsidDel="00F95B9C">
          <w:rPr>
            <w:noProof/>
            <w:rPrChange w:id="13101" w:author="Peto" w:date="2018-06-14T07:18:00Z">
              <w:rPr/>
            </w:rPrChange>
          </w:rPr>
          <w:delText>Obrázok 3.17</w:delText>
        </w:r>
      </w:del>
      <w:r w:rsidRPr="00A82009">
        <w:rPr>
          <w:noProof/>
          <w:rPrChange w:id="13102" w:author="Peto" w:date="2018-06-14T07:18:00Z">
            <w:rPr/>
          </w:rPrChange>
        </w:rPr>
        <w:fldChar w:fldCharType="end"/>
      </w:r>
      <w:r w:rsidRPr="00A82009">
        <w:rPr>
          <w:noProof/>
          <w:rPrChange w:id="13103" w:author="Peto" w:date="2018-06-14T07:18:00Z">
            <w:rPr/>
          </w:rPrChange>
        </w:rPr>
        <w:t>.</w:t>
      </w:r>
    </w:p>
    <w:p w14:paraId="15D26C78" w14:textId="2853C374" w:rsidR="00CE547F" w:rsidRPr="00A82009" w:rsidRDefault="00C10B0D" w:rsidP="00CE547F">
      <w:pPr>
        <w:jc w:val="center"/>
        <w:rPr>
          <w:noProof/>
          <w:rPrChange w:id="13104" w:author="Peto" w:date="2018-06-14T07:18:00Z">
            <w:rPr/>
          </w:rPrChange>
        </w:rPr>
      </w:pPr>
      <w:ins w:id="13105" w:author="Peto" w:date="2018-06-14T12:40:00Z">
        <w:r>
          <w:rPr>
            <w:noProof/>
            <w:lang w:val="cs-CZ"/>
          </w:rPr>
          <w:lastRenderedPageBreak/>
          <w:drawing>
            <wp:inline distT="0" distB="0" distL="0" distR="0" wp14:anchorId="38F759AE" wp14:editId="45EF9952">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ins>
      <w:del w:id="13106" w:author="Peto" w:date="2018-06-14T12:37:00Z">
        <w:r w:rsidR="00CE547F" w:rsidRPr="00820F54" w:rsidDel="00E25D4F">
          <w:rPr>
            <w:noProof/>
            <w:lang w:val="cs-CZ"/>
          </w:rPr>
          <w:drawing>
            <wp:inline distT="0" distB="0" distL="0" distR="0" wp14:anchorId="356706CF" wp14:editId="5C4C426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del>
    </w:p>
    <w:p w14:paraId="3C563444" w14:textId="4099A88B" w:rsidR="001337D3" w:rsidRPr="00A82009" w:rsidRDefault="00CE547F" w:rsidP="001337D3">
      <w:pPr>
        <w:pStyle w:val="Popis"/>
        <w:spacing w:before="240"/>
        <w:rPr>
          <w:noProof/>
          <w:vanish/>
          <w:lang w:val="sk-SK"/>
          <w:specVanish/>
          <w:rPrChange w:id="13107" w:author="Peto" w:date="2018-06-14T07:18:00Z">
            <w:rPr>
              <w:vanish/>
              <w:lang w:val="sk-SK"/>
              <w:specVanish/>
            </w:rPr>
          </w:rPrChange>
        </w:rPr>
      </w:pPr>
      <w:bookmarkStart w:id="13108" w:name="_Ref509784538"/>
      <w:bookmarkStart w:id="13109" w:name="_Toc516413283"/>
      <w:r w:rsidRPr="00A82009">
        <w:rPr>
          <w:noProof/>
          <w:lang w:val="sk-SK"/>
          <w:rPrChange w:id="13110" w:author="Peto" w:date="2018-06-14T07:18:00Z">
            <w:rPr>
              <w:lang w:val="sk-SK"/>
            </w:rPr>
          </w:rPrChange>
        </w:rPr>
        <w:t xml:space="preserve">Obrázok </w:t>
      </w:r>
      <w:r w:rsidR="00A53D98" w:rsidRPr="00A82009">
        <w:rPr>
          <w:noProof/>
          <w:lang w:val="sk-SK"/>
          <w:rPrChange w:id="13111" w:author="Peto" w:date="2018-06-14T07:18:00Z">
            <w:rPr>
              <w:lang w:val="sk-SK"/>
            </w:rPr>
          </w:rPrChange>
        </w:rPr>
        <w:fldChar w:fldCharType="begin"/>
      </w:r>
      <w:r w:rsidR="00A53D98" w:rsidRPr="00A82009">
        <w:rPr>
          <w:noProof/>
          <w:lang w:val="sk-SK"/>
          <w:rPrChange w:id="13112" w:author="Peto" w:date="2018-06-14T07:18:00Z">
            <w:rPr>
              <w:lang w:val="sk-SK"/>
            </w:rPr>
          </w:rPrChange>
        </w:rPr>
        <w:instrText xml:space="preserve"> STYLEREF 1 \s </w:instrText>
      </w:r>
      <w:r w:rsidR="00A53D98" w:rsidRPr="00A82009">
        <w:rPr>
          <w:noProof/>
          <w:lang w:val="sk-SK"/>
          <w:rPrChange w:id="13113" w:author="Peto" w:date="2018-06-14T07:18:00Z">
            <w:rPr>
              <w:lang w:val="sk-SK"/>
            </w:rPr>
          </w:rPrChange>
        </w:rPr>
        <w:fldChar w:fldCharType="separate"/>
      </w:r>
      <w:r w:rsidR="00F95B9C" w:rsidRPr="00A82009">
        <w:rPr>
          <w:noProof/>
          <w:lang w:val="sk-SK"/>
        </w:rPr>
        <w:t>3</w:t>
      </w:r>
      <w:r w:rsidR="00A53D98" w:rsidRPr="00A82009">
        <w:rPr>
          <w:noProof/>
          <w:lang w:val="sk-SK"/>
          <w:rPrChange w:id="13114" w:author="Peto" w:date="2018-06-14T07:18:00Z">
            <w:rPr>
              <w:lang w:val="sk-SK"/>
            </w:rPr>
          </w:rPrChange>
        </w:rPr>
        <w:fldChar w:fldCharType="end"/>
      </w:r>
      <w:r w:rsidR="00A53D98" w:rsidRPr="00A82009">
        <w:rPr>
          <w:noProof/>
          <w:lang w:val="sk-SK"/>
          <w:rPrChange w:id="13115" w:author="Peto" w:date="2018-06-14T07:18:00Z">
            <w:rPr>
              <w:lang w:val="sk-SK"/>
            </w:rPr>
          </w:rPrChange>
        </w:rPr>
        <w:t>.</w:t>
      </w:r>
      <w:r w:rsidR="00A53D98" w:rsidRPr="00A82009">
        <w:rPr>
          <w:noProof/>
          <w:lang w:val="sk-SK"/>
          <w:rPrChange w:id="13116" w:author="Peto" w:date="2018-06-14T07:18:00Z">
            <w:rPr>
              <w:lang w:val="sk-SK"/>
            </w:rPr>
          </w:rPrChange>
        </w:rPr>
        <w:fldChar w:fldCharType="begin"/>
      </w:r>
      <w:r w:rsidR="00A53D98" w:rsidRPr="00A82009">
        <w:rPr>
          <w:noProof/>
          <w:lang w:val="sk-SK"/>
          <w:rPrChange w:id="13117" w:author="Peto" w:date="2018-06-14T07:18:00Z">
            <w:rPr>
              <w:lang w:val="sk-SK"/>
            </w:rPr>
          </w:rPrChange>
        </w:rPr>
        <w:instrText xml:space="preserve"> SEQ Obrázok \* ARABIC \s 1 </w:instrText>
      </w:r>
      <w:r w:rsidR="00A53D98" w:rsidRPr="00A82009">
        <w:rPr>
          <w:noProof/>
          <w:lang w:val="sk-SK"/>
          <w:rPrChange w:id="13118" w:author="Peto" w:date="2018-06-14T07:18:00Z">
            <w:rPr>
              <w:lang w:val="sk-SK"/>
            </w:rPr>
          </w:rPrChange>
        </w:rPr>
        <w:fldChar w:fldCharType="separate"/>
      </w:r>
      <w:r w:rsidR="00F95B9C" w:rsidRPr="00A82009">
        <w:rPr>
          <w:noProof/>
          <w:lang w:val="sk-SK"/>
        </w:rPr>
        <w:t>17</w:t>
      </w:r>
      <w:r w:rsidR="00A53D98" w:rsidRPr="00A82009">
        <w:rPr>
          <w:noProof/>
          <w:lang w:val="sk-SK"/>
          <w:rPrChange w:id="13119" w:author="Peto" w:date="2018-06-14T07:18:00Z">
            <w:rPr>
              <w:lang w:val="sk-SK"/>
            </w:rPr>
          </w:rPrChange>
        </w:rPr>
        <w:fldChar w:fldCharType="end"/>
      </w:r>
      <w:bookmarkEnd w:id="13108"/>
      <w:r w:rsidRPr="00A82009">
        <w:rPr>
          <w:noProof/>
          <w:lang w:val="sk-SK"/>
          <w:rPrChange w:id="13120" w:author="Peto" w:date="2018-06-14T07:18:00Z">
            <w:rPr>
              <w:lang w:val="sk-SK"/>
            </w:rPr>
          </w:rPrChange>
        </w:rPr>
        <w:t xml:space="preserve">: </w:t>
      </w:r>
      <w:del w:id="13121" w:author="Pavel Jurak" w:date="2018-06-01T12:37:00Z">
        <w:r w:rsidRPr="00A82009" w:rsidDel="002B0005">
          <w:rPr>
            <w:noProof/>
            <w:lang w:val="sk-SK"/>
            <w:rPrChange w:id="13122" w:author="Peto" w:date="2018-06-14T07:18:00Z">
              <w:rPr>
                <w:lang w:val="sk-SK"/>
              </w:rPr>
            </w:rPrChange>
          </w:rPr>
          <w:delText xml:space="preserve">Výpočet </w:delText>
        </w:r>
      </w:del>
      <w:r w:rsidRPr="00A82009">
        <w:rPr>
          <w:noProof/>
          <w:lang w:val="sk-SK"/>
          <w:rPrChange w:id="13123" w:author="Peto" w:date="2018-06-14T07:18:00Z">
            <w:rPr>
              <w:lang w:val="sk-SK"/>
            </w:rPr>
          </w:rPrChange>
        </w:rPr>
        <w:t xml:space="preserve">SV z impedancie krku a jeho porovnanie s meraním SV </w:t>
      </w:r>
      <w:commentRangeStart w:id="13124"/>
      <w:r w:rsidRPr="00A82009">
        <w:rPr>
          <w:noProof/>
          <w:lang w:val="sk-SK"/>
          <w:rPrChange w:id="13125" w:author="Peto" w:date="2018-06-14T07:18:00Z">
            <w:rPr>
              <w:lang w:val="sk-SK"/>
            </w:rPr>
          </w:rPrChange>
        </w:rPr>
        <w:t>echokardiografiou</w:t>
      </w:r>
      <w:commentRangeEnd w:id="13124"/>
      <w:r w:rsidRPr="00A82009">
        <w:rPr>
          <w:rStyle w:val="Odkaznakomentr"/>
          <w:rFonts w:eastAsia="Times New Roman" w:cs="Times New Roman"/>
          <w:noProof/>
          <w:spacing w:val="0"/>
          <w:lang w:val="sk-SK" w:eastAsia="cs-CZ" w:bidi="ar-SA"/>
          <w:rPrChange w:id="13126" w:author="Peto" w:date="2018-06-14T07:18:00Z">
            <w:rPr>
              <w:rStyle w:val="Odkaznakomentr"/>
              <w:rFonts w:eastAsia="Times New Roman" w:cs="Times New Roman"/>
              <w:spacing w:val="0"/>
              <w:lang w:val="sk-SK" w:eastAsia="cs-CZ" w:bidi="ar-SA"/>
            </w:rPr>
          </w:rPrChange>
        </w:rPr>
        <w:commentReference w:id="13124"/>
      </w:r>
      <w:bookmarkEnd w:id="13109"/>
      <w:r w:rsidR="001337D3" w:rsidRPr="00A82009">
        <w:rPr>
          <w:noProof/>
          <w:vanish/>
          <w:lang w:val="sk-SK"/>
          <w:specVanish/>
          <w:rPrChange w:id="13127" w:author="Peto" w:date="2018-06-14T07:18:00Z">
            <w:rPr>
              <w:vanish/>
              <w:lang w:val="sk-SK"/>
              <w:specVanish/>
            </w:rPr>
          </w:rPrChange>
        </w:rPr>
        <w:t xml:space="preserve"> </w:t>
      </w:r>
    </w:p>
    <w:p w14:paraId="4497EE4B" w14:textId="1E867A0B" w:rsidR="00CE547F" w:rsidRPr="00A82009" w:rsidRDefault="00CE547F" w:rsidP="00CE547F">
      <w:pPr>
        <w:pStyle w:val="Popis"/>
        <w:rPr>
          <w:noProof/>
          <w:lang w:val="sk-SK"/>
          <w:rPrChange w:id="13128" w:author="Peto" w:date="2018-06-14T07:18:00Z">
            <w:rPr>
              <w:lang w:val="sk-SK"/>
            </w:rPr>
          </w:rPrChange>
        </w:rPr>
      </w:pPr>
      <w:r w:rsidRPr="00A82009">
        <w:rPr>
          <w:noProof/>
          <w:lang w:val="sk-SK"/>
          <w:rPrChange w:id="13129" w:author="Peto" w:date="2018-06-14T07:18:00Z">
            <w:rPr>
              <w:lang w:val="sk-SK"/>
            </w:rPr>
          </w:rPrChange>
        </w:rPr>
        <w:t>.</w:t>
      </w:r>
      <w:r w:rsidR="001337D3" w:rsidRPr="00A82009">
        <w:rPr>
          <w:noProof/>
          <w:lang w:val="sk-SK"/>
          <w:rPrChange w:id="13130" w:author="Peto" w:date="2018-06-14T07:18:00Z">
            <w:rPr>
              <w:lang w:val="sk-SK"/>
            </w:rPr>
          </w:rPrChange>
        </w:rPr>
        <w:t xml:space="preserve"> </w:t>
      </w:r>
      <w:ins w:id="13131" w:author="Peto" w:date="2018-06-14T12:47:00Z">
        <w:r w:rsidR="00C10B0D">
          <w:rPr>
            <w:noProof/>
            <w:lang w:val="sk-SK"/>
          </w:rPr>
          <w:t>Červené</w:t>
        </w:r>
      </w:ins>
      <w:ins w:id="13132" w:author="Peto" w:date="2018-06-14T12:45:00Z">
        <w:r w:rsidR="00C10B0D">
          <w:rPr>
            <w:noProof/>
            <w:lang w:val="sk-SK"/>
          </w:rPr>
          <w:t xml:space="preserve"> hviezdy reprezentuj</w:t>
        </w:r>
      </w:ins>
      <w:ins w:id="13133" w:author="Peto" w:date="2018-06-14T12:46:00Z">
        <w:r w:rsidR="00C10B0D">
          <w:rPr>
            <w:noProof/>
            <w:lang w:val="sk-SK"/>
          </w:rPr>
          <w:t>ú meranie SV echom a bioimpedanciou podľa Bernštain</w:t>
        </w:r>
      </w:ins>
      <w:ins w:id="13134" w:author="Peto" w:date="2018-06-14T12:47:00Z">
        <w:r w:rsidR="00C10B0D">
          <w:rPr>
            <w:noProof/>
            <w:lang w:val="sk-SK"/>
          </w:rPr>
          <w:t>ovej rovnice</w:t>
        </w:r>
      </w:ins>
      <w:ins w:id="13135" w:author="Peto" w:date="2018-06-14T12:46:00Z">
        <w:r w:rsidR="00C10B0D">
          <w:rPr>
            <w:noProof/>
            <w:lang w:val="sk-SK"/>
          </w:rPr>
          <w:t xml:space="preserve"> </w:t>
        </w:r>
      </w:ins>
      <w:ins w:id="13136" w:author="Peto" w:date="2018-06-14T12:47:00Z">
        <w:r w:rsidR="00C10B0D">
          <w:rPr>
            <w:noProof/>
            <w:lang w:val="sk-SK"/>
          </w:rPr>
          <w:t>(</w:t>
        </w:r>
      </w:ins>
      <w:ins w:id="13137" w:author="Peto" w:date="2018-06-14T12:46:00Z">
        <w:r w:rsidR="00C10B0D">
          <w:rPr>
            <w:noProof/>
            <w:lang w:val="sk-SK"/>
          </w:rPr>
          <w:fldChar w:fldCharType="begin"/>
        </w:r>
        <w:r w:rsidR="00C10B0D">
          <w:rPr>
            <w:noProof/>
            <w:lang w:val="sk-SK"/>
          </w:rPr>
          <w:instrText xml:space="preserve"> REF Berstain_model_3 \h </w:instrText>
        </w:r>
        <w:r w:rsidR="00C10B0D">
          <w:rPr>
            <w:noProof/>
            <w:lang w:val="sk-SK"/>
          </w:rPr>
        </w:r>
      </w:ins>
      <w:r w:rsidR="00C10B0D">
        <w:rPr>
          <w:noProof/>
          <w:lang w:val="sk-SK"/>
        </w:rPr>
        <w:fldChar w:fldCharType="separate"/>
      </w:r>
      <w:ins w:id="13138" w:author="Peto" w:date="2018-06-14T12:46:00Z">
        <w:r w:rsidR="00C10B0D" w:rsidRPr="00A82009">
          <w:rPr>
            <w:noProof/>
            <w:color w:val="000000"/>
          </w:rPr>
          <w:t>37</w:t>
        </w:r>
        <w:r w:rsidR="00C10B0D">
          <w:rPr>
            <w:noProof/>
            <w:lang w:val="sk-SK"/>
          </w:rPr>
          <w:fldChar w:fldCharType="end"/>
        </w:r>
      </w:ins>
      <w:ins w:id="13139" w:author="Peto" w:date="2018-06-14T12:47:00Z">
        <w:r w:rsidR="00C10B0D">
          <w:rPr>
            <w:noProof/>
            <w:lang w:val="sk-SK"/>
          </w:rPr>
          <w:t xml:space="preserve">). Modré hviezdy </w:t>
        </w:r>
      </w:ins>
      <w:del w:id="13140" w:author="Peto" w:date="2018-06-14T12:48:00Z">
        <w:r w:rsidR="001337D3" w:rsidRPr="00A82009" w:rsidDel="00281E4D">
          <w:rPr>
            <w:noProof/>
            <w:lang w:val="sk-SK"/>
            <w:rPrChange w:id="13141" w:author="Peto" w:date="2018-06-14T07:18:00Z">
              <w:rPr>
                <w:lang w:val="sk-SK"/>
              </w:rPr>
            </w:rPrChange>
          </w:rPr>
          <w:delText xml:space="preserve">SV </w:delText>
        </w:r>
      </w:del>
      <w:ins w:id="13142" w:author="Peto" w:date="2018-06-14T12:47:00Z">
        <w:r w:rsidR="00C10B0D">
          <w:rPr>
            <w:noProof/>
            <w:lang w:val="sk-SK"/>
          </w:rPr>
          <w:t xml:space="preserve">reprezentujú meranie SV echom a bioimpedanciou </w:t>
        </w:r>
      </w:ins>
      <w:ins w:id="13143" w:author="Peto" w:date="2018-06-14T12:48:00Z">
        <w:r w:rsidR="00C10B0D">
          <w:rPr>
            <w:noProof/>
            <w:lang w:val="sk-SK"/>
          </w:rPr>
          <w:t>normalizivanej na termodilúciu</w:t>
        </w:r>
      </w:ins>
      <w:del w:id="13144" w:author="Peto" w:date="2018-06-14T12:48:00Z">
        <w:r w:rsidR="001337D3" w:rsidRPr="00A82009" w:rsidDel="00C10B0D">
          <w:rPr>
            <w:noProof/>
            <w:lang w:val="sk-SK"/>
            <w:rPrChange w:id="13145" w:author="Peto" w:date="2018-06-14T07:18:00Z">
              <w:rPr>
                <w:lang w:val="sk-SK"/>
              </w:rPr>
            </w:rPrChange>
          </w:rPr>
          <w:delText>z krku bolo počítané použitím rovnice (</w:delText>
        </w:r>
        <w:r w:rsidR="001337D3" w:rsidRPr="00A82009" w:rsidDel="00C10B0D">
          <w:rPr>
            <w:noProof/>
            <w:lang w:val="sk-SK"/>
            <w:rPrChange w:id="13146" w:author="Peto" w:date="2018-06-14T07:18:00Z">
              <w:rPr>
                <w:lang w:val="sk-SK"/>
              </w:rPr>
            </w:rPrChange>
          </w:rPr>
          <w:fldChar w:fldCharType="begin"/>
        </w:r>
        <w:r w:rsidR="001337D3" w:rsidRPr="00A82009" w:rsidDel="00C10B0D">
          <w:rPr>
            <w:noProof/>
            <w:lang w:val="sk-SK"/>
            <w:rPrChange w:id="13147" w:author="Peto" w:date="2018-06-14T07:18:00Z">
              <w:rPr>
                <w:lang w:val="sk-SK"/>
              </w:rPr>
            </w:rPrChange>
          </w:rPr>
          <w:delInstrText xml:space="preserve"> REF Berstain_model_3 \h </w:delInstrText>
        </w:r>
        <w:r w:rsidR="001337D3" w:rsidRPr="00A82009" w:rsidDel="00C10B0D">
          <w:rPr>
            <w:noProof/>
            <w:lang w:val="sk-SK"/>
            <w:rPrChange w:id="13148" w:author="Peto" w:date="2018-06-14T07:18:00Z">
              <w:rPr>
                <w:noProof/>
                <w:lang w:val="sk-SK"/>
              </w:rPr>
            </w:rPrChange>
          </w:rPr>
        </w:r>
        <w:r w:rsidR="001337D3" w:rsidRPr="00A82009" w:rsidDel="00C10B0D">
          <w:rPr>
            <w:noProof/>
            <w:lang w:val="sk-SK"/>
            <w:rPrChange w:id="13149" w:author="Peto" w:date="2018-06-14T07:18:00Z">
              <w:rPr>
                <w:lang w:val="sk-SK"/>
              </w:rPr>
            </w:rPrChange>
          </w:rPr>
          <w:fldChar w:fldCharType="separate"/>
        </w:r>
        <w:r w:rsidR="00F95B9C" w:rsidRPr="00A82009" w:rsidDel="00C10B0D">
          <w:rPr>
            <w:noProof/>
            <w:color w:val="000000"/>
            <w:lang w:val="sk-SK"/>
          </w:rPr>
          <w:delText>37</w:delText>
        </w:r>
        <w:r w:rsidR="001337D3" w:rsidRPr="00A82009" w:rsidDel="00C10B0D">
          <w:rPr>
            <w:noProof/>
            <w:lang w:val="sk-SK"/>
            <w:rPrChange w:id="13150" w:author="Peto" w:date="2018-06-14T07:18:00Z">
              <w:rPr>
                <w:lang w:val="sk-SK"/>
              </w:rPr>
            </w:rPrChange>
          </w:rPr>
          <w:fldChar w:fldCharType="end"/>
        </w:r>
        <w:r w:rsidR="001337D3" w:rsidRPr="00A82009" w:rsidDel="00C10B0D">
          <w:rPr>
            <w:noProof/>
            <w:lang w:val="sk-SK"/>
            <w:rPrChange w:id="13151" w:author="Peto" w:date="2018-06-14T07:18:00Z">
              <w:rPr>
                <w:lang w:val="sk-SK"/>
              </w:rPr>
            </w:rPrChange>
          </w:rPr>
          <w:delText>)</w:delText>
        </w:r>
      </w:del>
      <w:r w:rsidR="001337D3" w:rsidRPr="00A82009">
        <w:rPr>
          <w:noProof/>
          <w:lang w:val="sk-SK"/>
          <w:rPrChange w:id="13152" w:author="Peto" w:date="2018-06-14T07:18:00Z">
            <w:rPr>
              <w:lang w:val="sk-SK"/>
            </w:rPr>
          </w:rPrChange>
        </w:rPr>
        <w:t>.</w:t>
      </w:r>
    </w:p>
    <w:p w14:paraId="403449FC" w14:textId="77777777" w:rsidR="00A53D98" w:rsidRPr="00A82009" w:rsidRDefault="00A53D98" w:rsidP="00A53D98">
      <w:pPr>
        <w:rPr>
          <w:noProof/>
          <w:lang w:eastAsia="en-US" w:bidi="en-US"/>
          <w:rPrChange w:id="13153" w:author="Peto" w:date="2018-06-14T07:18:00Z">
            <w:rPr>
              <w:lang w:eastAsia="en-US" w:bidi="en-US"/>
            </w:rPr>
          </w:rPrChange>
        </w:rPr>
      </w:pPr>
    </w:p>
    <w:p w14:paraId="09DE2ECB" w14:textId="77777777" w:rsidR="00A53D98" w:rsidRPr="00A82009" w:rsidRDefault="00A53D98" w:rsidP="00A53D98">
      <w:pPr>
        <w:rPr>
          <w:noProof/>
          <w:rPrChange w:id="13154" w:author="Peto" w:date="2018-06-14T07:18:00Z">
            <w:rPr/>
          </w:rPrChange>
        </w:rPr>
      </w:pPr>
      <w:r w:rsidRPr="00A82009">
        <w:rPr>
          <w:noProof/>
          <w:lang w:eastAsia="en-US" w:bidi="en-US"/>
          <w:rPrChange w:id="13155" w:author="Peto" w:date="2018-06-14T07:18:00Z">
            <w:rPr>
              <w:lang w:eastAsia="en-US" w:bidi="en-US"/>
            </w:rPr>
          </w:rPrChange>
        </w:rPr>
        <w:t xml:space="preserve">Pre porovnanie </w:t>
      </w:r>
      <w:r w:rsidRPr="00A82009">
        <w:rPr>
          <w:noProof/>
          <w:lang w:eastAsia="en-US" w:bidi="en-US"/>
          <w:rPrChange w:id="13156" w:author="Peto" w:date="2018-06-14T07:18:00Z">
            <w:rPr>
              <w:lang w:eastAsia="en-US" w:bidi="en-US"/>
            </w:rPr>
          </w:rPrChange>
        </w:rPr>
        <w:fldChar w:fldCharType="begin"/>
      </w:r>
      <w:r w:rsidRPr="00A82009">
        <w:rPr>
          <w:noProof/>
          <w:lang w:eastAsia="en-US" w:bidi="en-US"/>
          <w:rPrChange w:id="13157" w:author="Peto" w:date="2018-06-14T07:18:00Z">
            <w:rPr>
              <w:lang w:eastAsia="en-US" w:bidi="en-US"/>
            </w:rPr>
          </w:rPrChange>
        </w:rPr>
        <w:instrText xml:space="preserve"> REF _Ref513923175 \h </w:instrText>
      </w:r>
      <w:r w:rsidRPr="00A82009">
        <w:rPr>
          <w:noProof/>
          <w:lang w:eastAsia="en-US" w:bidi="en-US"/>
          <w:rPrChange w:id="13158" w:author="Peto" w:date="2018-06-14T07:18:00Z">
            <w:rPr>
              <w:noProof/>
              <w:lang w:eastAsia="en-US" w:bidi="en-US"/>
            </w:rPr>
          </w:rPrChange>
        </w:rPr>
      </w:r>
      <w:r w:rsidRPr="00A82009">
        <w:rPr>
          <w:noProof/>
          <w:lang w:eastAsia="en-US" w:bidi="en-US"/>
          <w:rPrChange w:id="13159" w:author="Peto" w:date="2018-06-14T07:18:00Z">
            <w:rPr>
              <w:lang w:eastAsia="en-US" w:bidi="en-US"/>
            </w:rPr>
          </w:rPrChange>
        </w:rPr>
        <w:fldChar w:fldCharType="separate"/>
      </w:r>
      <w:r w:rsidR="00F95B9C" w:rsidRPr="00A82009">
        <w:rPr>
          <w:noProof/>
          <w:rPrChange w:id="13160" w:author="Peto" w:date="2018-06-14T07:18:00Z">
            <w:rPr/>
          </w:rPrChange>
        </w:rPr>
        <w:t>Obrázok 3.18</w:t>
      </w:r>
      <w:r w:rsidRPr="00A82009">
        <w:rPr>
          <w:noProof/>
          <w:lang w:eastAsia="en-US" w:bidi="en-US"/>
          <w:rPrChange w:id="13161" w:author="Peto" w:date="2018-06-14T07:18:00Z">
            <w:rPr>
              <w:lang w:eastAsia="en-US" w:bidi="en-US"/>
            </w:rPr>
          </w:rPrChange>
        </w:rPr>
        <w:fldChar w:fldCharType="end"/>
      </w:r>
      <w:r w:rsidRPr="00A82009">
        <w:rPr>
          <w:noProof/>
          <w:lang w:eastAsia="en-US" w:bidi="en-US"/>
          <w:rPrChange w:id="13162" w:author="Peto" w:date="2018-06-14T07:18:00Z">
            <w:rPr>
              <w:lang w:eastAsia="en-US" w:bidi="en-US"/>
            </w:rPr>
          </w:rPrChange>
        </w:rPr>
        <w:t xml:space="preserve"> uvádza najčastejšie používanú metódu na meranie SV z impedancie a to výpočet SV z impedancie hrudníka </w:t>
      </w:r>
      <w:r w:rsidRPr="00A82009">
        <w:rPr>
          <w:noProof/>
          <w:rPrChange w:id="13163" w:author="Peto" w:date="2018-06-14T07:18:00Z">
            <w:rPr/>
          </w:rPrChange>
        </w:rPr>
        <w:t xml:space="preserve">(kanál 3) </w:t>
      </w:r>
      <w:r w:rsidRPr="00A82009">
        <w:rPr>
          <w:noProof/>
          <w:lang w:eastAsia="en-US" w:bidi="en-US"/>
          <w:rPrChange w:id="13164" w:author="Peto" w:date="2018-06-14T07:18:00Z">
            <w:rPr>
              <w:lang w:eastAsia="en-US" w:bidi="en-US"/>
            </w:rPr>
          </w:rPrChange>
        </w:rPr>
        <w:t>a jej porovnanie s echokardiografiou:</w:t>
      </w:r>
      <w:r w:rsidRPr="00A82009">
        <w:rPr>
          <w:noProof/>
          <w:rPrChange w:id="13165" w:author="Peto" w:date="2018-06-14T07:18:00Z">
            <w:rPr/>
          </w:rPrChange>
        </w:rPr>
        <w:t xml:space="preserve"> </w:t>
      </w:r>
    </w:p>
    <w:p w14:paraId="1E3B45E8" w14:textId="1B1C2B52" w:rsidR="00A53D98" w:rsidRPr="00A82009" w:rsidRDefault="00A53D98" w:rsidP="00A53D98">
      <w:pPr>
        <w:pStyle w:val="Odsekzoznamu"/>
        <w:numPr>
          <w:ilvl w:val="0"/>
          <w:numId w:val="38"/>
        </w:numPr>
        <w:rPr>
          <w:noProof/>
          <w:lang w:eastAsia="en-US" w:bidi="en-US"/>
          <w:rPrChange w:id="13166" w:author="Peto" w:date="2018-06-14T07:18:00Z">
            <w:rPr>
              <w:lang w:eastAsia="en-US" w:bidi="en-US"/>
            </w:rPr>
          </w:rPrChange>
        </w:rPr>
      </w:pPr>
      <w:r w:rsidRPr="00A82009">
        <w:rPr>
          <w:noProof/>
          <w:rPrChange w:id="13167" w:author="Peto" w:date="2018-06-14T07:18:00Z">
            <w:rPr/>
          </w:rPrChange>
        </w:rPr>
        <w:t>Korelačný koeficient týchto meraní dosahoval hodnotu 0,</w:t>
      </w:r>
      <w:del w:id="13168" w:author="Peto" w:date="2018-06-14T12:49:00Z">
        <w:r w:rsidRPr="00A82009" w:rsidDel="00281E4D">
          <w:rPr>
            <w:noProof/>
            <w:rPrChange w:id="13169" w:author="Peto" w:date="2018-06-14T07:18:00Z">
              <w:rPr/>
            </w:rPrChange>
          </w:rPr>
          <w:delText>65</w:delText>
        </w:r>
      </w:del>
      <w:ins w:id="13170" w:author="Peto" w:date="2018-06-14T12:49:00Z">
        <w:r w:rsidR="00281E4D">
          <w:rPr>
            <w:noProof/>
          </w:rPr>
          <w:t>72 resp. 0,72</w:t>
        </w:r>
      </w:ins>
      <w:r w:rsidRPr="00A82009">
        <w:rPr>
          <w:noProof/>
          <w:rPrChange w:id="13171" w:author="Peto" w:date="2018-06-14T07:18:00Z">
            <w:rPr/>
          </w:rPrChange>
        </w:rPr>
        <w:t xml:space="preserve">. </w:t>
      </w:r>
    </w:p>
    <w:p w14:paraId="310726CF" w14:textId="23276061" w:rsidR="00A53D98" w:rsidRPr="00A82009" w:rsidRDefault="00A53D98" w:rsidP="00A53D98">
      <w:pPr>
        <w:pStyle w:val="Odsekzoznamu"/>
        <w:numPr>
          <w:ilvl w:val="0"/>
          <w:numId w:val="38"/>
        </w:numPr>
        <w:rPr>
          <w:noProof/>
          <w:lang w:eastAsia="en-US" w:bidi="en-US"/>
          <w:rPrChange w:id="13172" w:author="Peto" w:date="2018-06-14T07:18:00Z">
            <w:rPr>
              <w:lang w:eastAsia="en-US" w:bidi="en-US"/>
            </w:rPr>
          </w:rPrChange>
        </w:rPr>
      </w:pPr>
      <w:r w:rsidRPr="00A82009">
        <w:rPr>
          <w:noProof/>
          <w:rPrChange w:id="13173" w:author="Peto" w:date="2018-06-14T07:18:00Z">
            <w:rPr/>
          </w:rPrChange>
        </w:rPr>
        <w:t xml:space="preserve">Regresná priamka má smernicu </w:t>
      </w:r>
      <w:ins w:id="13174" w:author="Peto" w:date="2018-06-14T12:49:00Z">
        <w:r w:rsidR="00281E4D">
          <w:rPr>
            <w:noProof/>
          </w:rPr>
          <w:t>1</w:t>
        </w:r>
      </w:ins>
      <w:del w:id="13175" w:author="Peto" w:date="2018-06-14T12:49:00Z">
        <w:r w:rsidRPr="00A82009" w:rsidDel="00281E4D">
          <w:rPr>
            <w:noProof/>
            <w:rPrChange w:id="13176" w:author="Peto" w:date="2018-06-14T07:18:00Z">
              <w:rPr/>
            </w:rPrChange>
          </w:rPr>
          <w:delText>0</w:delText>
        </w:r>
      </w:del>
      <w:r w:rsidRPr="00A82009">
        <w:rPr>
          <w:noProof/>
          <w:rPrChange w:id="13177" w:author="Peto" w:date="2018-06-14T07:18:00Z">
            <w:rPr/>
          </w:rPrChange>
        </w:rPr>
        <w:t>,</w:t>
      </w:r>
      <w:ins w:id="13178" w:author="Peto" w:date="2018-06-14T12:49:00Z">
        <w:r w:rsidR="00281E4D">
          <w:rPr>
            <w:noProof/>
          </w:rPr>
          <w:t>81</w:t>
        </w:r>
      </w:ins>
      <w:del w:id="13179" w:author="Peto" w:date="2018-06-14T12:49:00Z">
        <w:r w:rsidRPr="00A82009" w:rsidDel="00281E4D">
          <w:rPr>
            <w:noProof/>
            <w:rPrChange w:id="13180" w:author="Peto" w:date="2018-06-14T07:18:00Z">
              <w:rPr/>
            </w:rPrChange>
          </w:rPr>
          <w:delText>74</w:delText>
        </w:r>
      </w:del>
      <w:r w:rsidRPr="00A82009">
        <w:rPr>
          <w:noProof/>
          <w:rPrChange w:id="13181" w:author="Peto" w:date="2018-06-14T07:18:00Z">
            <w:rPr/>
          </w:rPrChange>
        </w:rPr>
        <w:t xml:space="preserve"> </w:t>
      </w:r>
      <w:ins w:id="13182" w:author="Peto" w:date="2018-06-14T12:49:00Z">
        <w:r w:rsidR="00281E4D">
          <w:rPr>
            <w:noProof/>
          </w:rPr>
          <w:t>resp. 1,47</w:t>
        </w:r>
      </w:ins>
      <w:del w:id="13183" w:author="Peto" w:date="2018-06-14T12:49:00Z">
        <w:r w:rsidRPr="00A82009" w:rsidDel="00281E4D">
          <w:rPr>
            <w:noProof/>
            <w:rPrChange w:id="13184" w:author="Peto" w:date="2018-06-14T07:18:00Z">
              <w:rPr/>
            </w:rPrChange>
          </w:rPr>
          <w:delText>a posun 50,83</w:delText>
        </w:r>
      </w:del>
    </w:p>
    <w:p w14:paraId="139D7DA7" w14:textId="77777777" w:rsidR="00CE547F" w:rsidRPr="00A82009" w:rsidRDefault="00CE547F" w:rsidP="00CE547F">
      <w:pPr>
        <w:rPr>
          <w:noProof/>
          <w:lang w:eastAsia="en-US" w:bidi="en-US"/>
          <w:rPrChange w:id="13185" w:author="Peto" w:date="2018-06-14T07:18:00Z">
            <w:rPr>
              <w:lang w:eastAsia="en-US" w:bidi="en-US"/>
            </w:rPr>
          </w:rPrChange>
        </w:rPr>
      </w:pPr>
    </w:p>
    <w:p w14:paraId="047BE154" w14:textId="57EF41A5" w:rsidR="00014D4F" w:rsidRPr="00A82009" w:rsidRDefault="00C10B0D" w:rsidP="00C10B0D">
      <w:pPr>
        <w:jc w:val="center"/>
        <w:rPr>
          <w:noProof/>
          <w:lang w:eastAsia="en-US" w:bidi="en-US"/>
          <w:rPrChange w:id="13186" w:author="Peto" w:date="2018-06-14T07:18:00Z">
            <w:rPr>
              <w:lang w:eastAsia="en-US" w:bidi="en-US"/>
            </w:rPr>
          </w:rPrChange>
        </w:rPr>
        <w:pPrChange w:id="13187" w:author="Peto" w:date="2018-06-14T12:42:00Z">
          <w:pPr/>
        </w:pPrChange>
      </w:pPr>
      <w:ins w:id="13188" w:author="Peto" w:date="2018-06-14T12:42:00Z">
        <w:r>
          <w:rPr>
            <w:noProof/>
            <w:lang w:val="cs-CZ"/>
          </w:rPr>
          <w:lastRenderedPageBreak/>
          <w:drawing>
            <wp:inline distT="0" distB="0" distL="0" distR="0" wp14:anchorId="307E02F2" wp14:editId="406DE8BB">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ins>
      <w:del w:id="13189" w:author="Peto" w:date="2018-06-14T12:39:00Z">
        <w:r w:rsidR="00837AE3" w:rsidRPr="00820F54" w:rsidDel="00C10B0D">
          <w:rPr>
            <w:noProof/>
            <w:lang w:eastAsia="en-US" w:bidi="en-US"/>
          </w:rPr>
          <w:pict w14:anchorId="062F856D">
            <v:shape id="_x0000_i1030" type="#_x0000_t75" style="width:420.85pt;height:315pt">
              <v:imagedata r:id="rId59" o:title="Z3_corr"/>
            </v:shape>
          </w:pict>
        </w:r>
      </w:del>
    </w:p>
    <w:p w14:paraId="44DBC32C" w14:textId="5263C547" w:rsidR="00A53D98" w:rsidRPr="00A82009" w:rsidRDefault="00A53D98" w:rsidP="00A53D98">
      <w:pPr>
        <w:pStyle w:val="Popis"/>
        <w:spacing w:before="240"/>
        <w:rPr>
          <w:noProof/>
          <w:vanish/>
          <w:lang w:val="sk-SK"/>
          <w:specVanish/>
          <w:rPrChange w:id="13190" w:author="Peto" w:date="2018-06-14T07:18:00Z">
            <w:rPr>
              <w:vanish/>
              <w:lang w:val="sk-SK"/>
              <w:specVanish/>
            </w:rPr>
          </w:rPrChange>
        </w:rPr>
      </w:pPr>
      <w:bookmarkStart w:id="13191" w:name="_Ref513923175"/>
      <w:bookmarkStart w:id="13192" w:name="_Toc516413284"/>
      <w:r w:rsidRPr="00A82009">
        <w:rPr>
          <w:noProof/>
          <w:lang w:val="sk-SK"/>
          <w:rPrChange w:id="13193" w:author="Peto" w:date="2018-06-14T07:18:00Z">
            <w:rPr/>
          </w:rPrChange>
        </w:rPr>
        <w:t xml:space="preserve">Obrázok </w:t>
      </w:r>
      <w:r w:rsidRPr="00A82009">
        <w:rPr>
          <w:noProof/>
          <w:lang w:val="sk-SK"/>
          <w:rPrChange w:id="13194" w:author="Peto" w:date="2018-06-14T07:18:00Z">
            <w:rPr/>
          </w:rPrChange>
        </w:rPr>
        <w:fldChar w:fldCharType="begin"/>
      </w:r>
      <w:r w:rsidRPr="00A82009">
        <w:rPr>
          <w:noProof/>
          <w:lang w:val="sk-SK"/>
          <w:rPrChange w:id="13195" w:author="Peto" w:date="2018-06-14T07:18:00Z">
            <w:rPr/>
          </w:rPrChange>
        </w:rPr>
        <w:instrText xml:space="preserve"> STYLEREF 1 \s </w:instrText>
      </w:r>
      <w:r w:rsidRPr="00A82009">
        <w:rPr>
          <w:noProof/>
          <w:lang w:val="sk-SK"/>
          <w:rPrChange w:id="13196" w:author="Peto" w:date="2018-06-14T07:18:00Z">
            <w:rPr/>
          </w:rPrChange>
        </w:rPr>
        <w:fldChar w:fldCharType="separate"/>
      </w:r>
      <w:r w:rsidR="00F95B9C" w:rsidRPr="00A82009">
        <w:rPr>
          <w:noProof/>
          <w:lang w:val="sk-SK"/>
          <w:rPrChange w:id="13197" w:author="Peto" w:date="2018-06-14T07:18:00Z">
            <w:rPr>
              <w:noProof/>
            </w:rPr>
          </w:rPrChange>
        </w:rPr>
        <w:t>3</w:t>
      </w:r>
      <w:r w:rsidRPr="00A82009">
        <w:rPr>
          <w:noProof/>
          <w:lang w:val="sk-SK"/>
          <w:rPrChange w:id="13198" w:author="Peto" w:date="2018-06-14T07:18:00Z">
            <w:rPr/>
          </w:rPrChange>
        </w:rPr>
        <w:fldChar w:fldCharType="end"/>
      </w:r>
      <w:r w:rsidRPr="00A82009">
        <w:rPr>
          <w:noProof/>
          <w:lang w:val="sk-SK"/>
          <w:rPrChange w:id="13199" w:author="Peto" w:date="2018-06-14T07:18:00Z">
            <w:rPr/>
          </w:rPrChange>
        </w:rPr>
        <w:t>.</w:t>
      </w:r>
      <w:r w:rsidRPr="00A82009">
        <w:rPr>
          <w:noProof/>
          <w:lang w:val="sk-SK"/>
          <w:rPrChange w:id="13200" w:author="Peto" w:date="2018-06-14T07:18:00Z">
            <w:rPr/>
          </w:rPrChange>
        </w:rPr>
        <w:fldChar w:fldCharType="begin"/>
      </w:r>
      <w:r w:rsidRPr="00A82009">
        <w:rPr>
          <w:noProof/>
          <w:lang w:val="sk-SK"/>
          <w:rPrChange w:id="13201" w:author="Peto" w:date="2018-06-14T07:18:00Z">
            <w:rPr/>
          </w:rPrChange>
        </w:rPr>
        <w:instrText xml:space="preserve"> SEQ Obrázok \* ARABIC \s 1 </w:instrText>
      </w:r>
      <w:r w:rsidRPr="00A82009">
        <w:rPr>
          <w:noProof/>
          <w:lang w:val="sk-SK"/>
          <w:rPrChange w:id="13202" w:author="Peto" w:date="2018-06-14T07:18:00Z">
            <w:rPr/>
          </w:rPrChange>
        </w:rPr>
        <w:fldChar w:fldCharType="separate"/>
      </w:r>
      <w:r w:rsidR="00F95B9C" w:rsidRPr="00A82009">
        <w:rPr>
          <w:noProof/>
          <w:lang w:val="sk-SK"/>
          <w:rPrChange w:id="13203" w:author="Peto" w:date="2018-06-14T07:18:00Z">
            <w:rPr>
              <w:noProof/>
            </w:rPr>
          </w:rPrChange>
        </w:rPr>
        <w:t>18</w:t>
      </w:r>
      <w:r w:rsidRPr="00A82009">
        <w:rPr>
          <w:noProof/>
          <w:lang w:val="sk-SK"/>
          <w:rPrChange w:id="13204" w:author="Peto" w:date="2018-06-14T07:18:00Z">
            <w:rPr/>
          </w:rPrChange>
        </w:rPr>
        <w:fldChar w:fldCharType="end"/>
      </w:r>
      <w:bookmarkEnd w:id="13191"/>
      <w:r w:rsidRPr="00A82009">
        <w:rPr>
          <w:noProof/>
          <w:lang w:val="sk-SK"/>
          <w:rPrChange w:id="13205" w:author="Peto" w:date="2018-06-14T07:18:00Z">
            <w:rPr/>
          </w:rPrChange>
        </w:rPr>
        <w:t xml:space="preserve">. Výpočet SV z impedancie hrudníka a jeho porovnanie s meraním SV </w:t>
      </w:r>
      <w:commentRangeStart w:id="13206"/>
      <w:r w:rsidRPr="00A82009">
        <w:rPr>
          <w:noProof/>
          <w:lang w:val="sk-SK"/>
          <w:rPrChange w:id="13207" w:author="Peto" w:date="2018-06-14T07:18:00Z">
            <w:rPr>
              <w:lang w:val="sk-SK"/>
            </w:rPr>
          </w:rPrChange>
        </w:rPr>
        <w:t>echokardiografiou</w:t>
      </w:r>
      <w:commentRangeEnd w:id="13206"/>
      <w:r w:rsidRPr="00A82009">
        <w:rPr>
          <w:rStyle w:val="Odkaznakomentr"/>
          <w:rFonts w:eastAsia="Times New Roman" w:cs="Times New Roman"/>
          <w:noProof/>
          <w:spacing w:val="0"/>
          <w:lang w:val="sk-SK" w:eastAsia="cs-CZ" w:bidi="ar-SA"/>
          <w:rPrChange w:id="13208" w:author="Peto" w:date="2018-06-14T07:18:00Z">
            <w:rPr>
              <w:rStyle w:val="Odkaznakomentr"/>
              <w:rFonts w:eastAsia="Times New Roman" w:cs="Times New Roman"/>
              <w:spacing w:val="0"/>
              <w:lang w:val="sk-SK" w:eastAsia="cs-CZ" w:bidi="ar-SA"/>
            </w:rPr>
          </w:rPrChange>
        </w:rPr>
        <w:commentReference w:id="13206"/>
      </w:r>
      <w:bookmarkEnd w:id="13192"/>
      <w:r w:rsidRPr="00A82009">
        <w:rPr>
          <w:noProof/>
          <w:vanish/>
          <w:lang w:val="sk-SK"/>
          <w:specVanish/>
          <w:rPrChange w:id="13209" w:author="Peto" w:date="2018-06-14T07:18:00Z">
            <w:rPr>
              <w:vanish/>
              <w:lang w:val="sk-SK"/>
              <w:specVanish/>
            </w:rPr>
          </w:rPrChange>
        </w:rPr>
        <w:t xml:space="preserve"> </w:t>
      </w:r>
    </w:p>
    <w:p w14:paraId="3DDB3604" w14:textId="5A804DBA" w:rsidR="00A53D98" w:rsidRPr="00A82009" w:rsidRDefault="00A53D98" w:rsidP="00A53D98">
      <w:pPr>
        <w:pStyle w:val="Popis"/>
        <w:rPr>
          <w:noProof/>
          <w:lang w:val="sk-SK"/>
          <w:rPrChange w:id="13210" w:author="Peto" w:date="2018-06-14T07:18:00Z">
            <w:rPr>
              <w:lang w:val="sk-SK"/>
            </w:rPr>
          </w:rPrChange>
        </w:rPr>
      </w:pPr>
      <w:r w:rsidRPr="00A82009">
        <w:rPr>
          <w:noProof/>
          <w:lang w:val="sk-SK"/>
          <w:rPrChange w:id="13211" w:author="Peto" w:date="2018-06-14T07:18:00Z">
            <w:rPr>
              <w:lang w:val="sk-SK"/>
            </w:rPr>
          </w:rPrChange>
        </w:rPr>
        <w:t xml:space="preserve">. </w:t>
      </w:r>
      <w:ins w:id="13212" w:author="Peto" w:date="2018-06-14T12:50:00Z">
        <w:r w:rsidR="00281E4D">
          <w:rPr>
            <w:noProof/>
            <w:lang w:val="sk-SK"/>
          </w:rPr>
          <w:t>Červené hviezdy reprezentujú meranie SV echom a bioimpedanciou podľa Bernštainovej rovnice (</w:t>
        </w:r>
        <w:r w:rsidR="00281E4D">
          <w:rPr>
            <w:noProof/>
            <w:lang w:val="sk-SK"/>
          </w:rPr>
          <w:fldChar w:fldCharType="begin"/>
        </w:r>
        <w:r w:rsidR="00281E4D">
          <w:rPr>
            <w:noProof/>
            <w:lang w:val="sk-SK"/>
          </w:rPr>
          <w:instrText xml:space="preserve"> REF Berstain_model_3 \h </w:instrText>
        </w:r>
        <w:r w:rsidR="00281E4D">
          <w:rPr>
            <w:noProof/>
            <w:lang w:val="sk-SK"/>
          </w:rPr>
        </w:r>
        <w:r w:rsidR="00281E4D">
          <w:rPr>
            <w:noProof/>
            <w:lang w:val="sk-SK"/>
          </w:rPr>
          <w:fldChar w:fldCharType="separate"/>
        </w:r>
        <w:r w:rsidR="00281E4D" w:rsidRPr="00A82009">
          <w:rPr>
            <w:noProof/>
            <w:color w:val="000000"/>
          </w:rPr>
          <w:t>37</w:t>
        </w:r>
        <w:r w:rsidR="00281E4D">
          <w:rPr>
            <w:noProof/>
            <w:lang w:val="sk-SK"/>
          </w:rPr>
          <w:fldChar w:fldCharType="end"/>
        </w:r>
        <w:r w:rsidR="00281E4D">
          <w:rPr>
            <w:noProof/>
            <w:lang w:val="sk-SK"/>
          </w:rPr>
          <w:t>). Modré hviezdy reprezentujú meranie SV echom a bioimpedanciou normalizivanej na termodilúciu</w:t>
        </w:r>
        <w:r w:rsidR="00281E4D" w:rsidRPr="002D00F0">
          <w:rPr>
            <w:noProof/>
            <w:lang w:val="sk-SK"/>
          </w:rPr>
          <w:t>.</w:t>
        </w:r>
      </w:ins>
      <w:del w:id="13213" w:author="Peto" w:date="2018-06-14T12:50:00Z">
        <w:r w:rsidRPr="00A82009" w:rsidDel="00281E4D">
          <w:rPr>
            <w:noProof/>
            <w:lang w:val="sk-SK"/>
            <w:rPrChange w:id="13214" w:author="Peto" w:date="2018-06-14T07:18:00Z">
              <w:rPr>
                <w:lang w:val="sk-SK"/>
              </w:rPr>
            </w:rPrChange>
          </w:rPr>
          <w:delText>SV z hrudníka bolo počítané použitím rovnice (</w:delText>
        </w:r>
        <w:commentRangeStart w:id="13215"/>
        <w:r w:rsidRPr="00A82009" w:rsidDel="00281E4D">
          <w:rPr>
            <w:noProof/>
            <w:lang w:val="sk-SK"/>
            <w:rPrChange w:id="13216" w:author="Peto" w:date="2018-06-14T07:18:00Z">
              <w:rPr>
                <w:lang w:val="sk-SK"/>
              </w:rPr>
            </w:rPrChange>
          </w:rPr>
          <w:fldChar w:fldCharType="begin"/>
        </w:r>
        <w:r w:rsidRPr="00A82009" w:rsidDel="00281E4D">
          <w:rPr>
            <w:noProof/>
            <w:lang w:val="sk-SK"/>
            <w:rPrChange w:id="13217" w:author="Peto" w:date="2018-06-14T07:18:00Z">
              <w:rPr>
                <w:lang w:val="sk-SK"/>
              </w:rPr>
            </w:rPrChange>
          </w:rPr>
          <w:delInstrText xml:space="preserve"> REF Berstain_model_3 \h </w:delInstrText>
        </w:r>
        <w:r w:rsidRPr="00A82009" w:rsidDel="00281E4D">
          <w:rPr>
            <w:noProof/>
            <w:lang w:val="sk-SK"/>
            <w:rPrChange w:id="13218" w:author="Peto" w:date="2018-06-14T07:18:00Z">
              <w:rPr>
                <w:noProof/>
                <w:lang w:val="sk-SK"/>
              </w:rPr>
            </w:rPrChange>
          </w:rPr>
        </w:r>
        <w:r w:rsidRPr="00A82009" w:rsidDel="00281E4D">
          <w:rPr>
            <w:noProof/>
            <w:lang w:val="sk-SK"/>
            <w:rPrChange w:id="13219" w:author="Peto" w:date="2018-06-14T07:18:00Z">
              <w:rPr>
                <w:lang w:val="sk-SK"/>
              </w:rPr>
            </w:rPrChange>
          </w:rPr>
          <w:fldChar w:fldCharType="separate"/>
        </w:r>
        <w:r w:rsidR="00F95B9C" w:rsidRPr="00A82009" w:rsidDel="00281E4D">
          <w:rPr>
            <w:noProof/>
            <w:color w:val="000000"/>
            <w:lang w:val="sk-SK"/>
          </w:rPr>
          <w:delText>37</w:delText>
        </w:r>
        <w:r w:rsidRPr="00A82009" w:rsidDel="00281E4D">
          <w:rPr>
            <w:noProof/>
            <w:lang w:val="sk-SK"/>
            <w:rPrChange w:id="13220" w:author="Peto" w:date="2018-06-14T07:18:00Z">
              <w:rPr>
                <w:lang w:val="sk-SK"/>
              </w:rPr>
            </w:rPrChange>
          </w:rPr>
          <w:fldChar w:fldCharType="end"/>
        </w:r>
        <w:commentRangeEnd w:id="13215"/>
        <w:r w:rsidR="00446E2E" w:rsidRPr="00A82009" w:rsidDel="00281E4D">
          <w:rPr>
            <w:rStyle w:val="Odkaznakomentr"/>
            <w:rFonts w:eastAsia="Times New Roman" w:cs="Times New Roman"/>
            <w:noProof/>
            <w:spacing w:val="0"/>
            <w:lang w:val="sk-SK" w:eastAsia="cs-CZ" w:bidi="ar-SA"/>
            <w:rPrChange w:id="13221" w:author="Peto" w:date="2018-06-14T07:18:00Z">
              <w:rPr>
                <w:rStyle w:val="Odkaznakomentr"/>
                <w:rFonts w:eastAsia="Times New Roman" w:cs="Times New Roman"/>
                <w:spacing w:val="0"/>
                <w:lang w:val="cs-CZ" w:eastAsia="cs-CZ" w:bidi="ar-SA"/>
              </w:rPr>
            </w:rPrChange>
          </w:rPr>
          <w:commentReference w:id="13215"/>
        </w:r>
        <w:r w:rsidRPr="00A82009" w:rsidDel="00281E4D">
          <w:rPr>
            <w:noProof/>
            <w:lang w:val="sk-SK"/>
            <w:rPrChange w:id="13222" w:author="Peto" w:date="2018-06-14T07:18:00Z">
              <w:rPr>
                <w:lang w:val="sk-SK"/>
              </w:rPr>
            </w:rPrChange>
          </w:rPr>
          <w:delText>).</w:delText>
        </w:r>
      </w:del>
    </w:p>
    <w:p w14:paraId="19E90B28" w14:textId="3ED8C33B" w:rsidR="00A53D98" w:rsidRPr="00A82009" w:rsidRDefault="0064086A" w:rsidP="00A53D98">
      <w:pPr>
        <w:pStyle w:val="Popis"/>
        <w:rPr>
          <w:noProof/>
          <w:lang w:val="sk-SK"/>
          <w:rPrChange w:id="13223" w:author="Peto" w:date="2018-06-14T07:18:00Z">
            <w:rPr>
              <w:lang w:val="sk-SK"/>
            </w:rPr>
          </w:rPrChange>
        </w:rPr>
      </w:pPr>
      <w:r w:rsidRPr="00A82009">
        <w:rPr>
          <w:noProof/>
          <w:lang w:val="sk-SK"/>
          <w:rPrChange w:id="13224" w:author="Peto" w:date="2018-06-14T07:18:00Z">
            <w:rPr>
              <w:lang w:val="sk-SK"/>
            </w:rPr>
          </w:rPrChange>
        </w:rPr>
        <w:t>Korelačný koeficient impedancie hrudníka s echokardiografiou je vyšši ako impedancie krku a </w:t>
      </w:r>
      <w:commentRangeStart w:id="13225"/>
      <w:r w:rsidRPr="00A82009">
        <w:rPr>
          <w:noProof/>
          <w:lang w:val="sk-SK"/>
          <w:rPrChange w:id="13226" w:author="Peto" w:date="2018-06-14T07:18:00Z">
            <w:rPr>
              <w:lang w:val="sk-SK"/>
            </w:rPr>
          </w:rPrChange>
        </w:rPr>
        <w:t>echokardiografie</w:t>
      </w:r>
      <w:commentRangeEnd w:id="13225"/>
      <w:r w:rsidR="002B0005" w:rsidRPr="00A82009">
        <w:rPr>
          <w:rStyle w:val="Odkaznakomentr"/>
          <w:rFonts w:eastAsia="Times New Roman" w:cs="Times New Roman"/>
          <w:noProof/>
          <w:spacing w:val="0"/>
          <w:lang w:val="sk-SK" w:eastAsia="cs-CZ" w:bidi="ar-SA"/>
          <w:rPrChange w:id="13227" w:author="Peto" w:date="2018-06-14T07:18:00Z">
            <w:rPr>
              <w:rStyle w:val="Odkaznakomentr"/>
              <w:rFonts w:eastAsia="Times New Roman" w:cs="Times New Roman"/>
              <w:spacing w:val="0"/>
              <w:lang w:val="cs-CZ" w:eastAsia="cs-CZ" w:bidi="ar-SA"/>
            </w:rPr>
          </w:rPrChange>
        </w:rPr>
        <w:commentReference w:id="13225"/>
      </w:r>
      <w:r w:rsidRPr="00A82009">
        <w:rPr>
          <w:noProof/>
          <w:lang w:val="sk-SK"/>
          <w:rPrChange w:id="13228" w:author="Peto" w:date="2018-06-14T07:18:00Z">
            <w:rPr>
              <w:lang w:val="sk-SK"/>
            </w:rPr>
          </w:rPrChange>
        </w:rPr>
        <w:t>.</w:t>
      </w:r>
    </w:p>
    <w:p w14:paraId="1BEA314F" w14:textId="77777777" w:rsidR="00CE547F" w:rsidRPr="00A82009" w:rsidRDefault="00CE547F" w:rsidP="00CE547F">
      <w:pPr>
        <w:pStyle w:val="Nadpis3"/>
        <w:rPr>
          <w:noProof/>
          <w:rPrChange w:id="13229" w:author="Peto" w:date="2018-06-14T07:18:00Z">
            <w:rPr/>
          </w:rPrChange>
        </w:rPr>
      </w:pPr>
      <w:bookmarkStart w:id="13230" w:name="_Toc516413249"/>
      <w:r w:rsidRPr="00A82009">
        <w:rPr>
          <w:noProof/>
          <w:rPrChange w:id="13231" w:author="Peto" w:date="2018-06-14T07:18:00Z">
            <w:rPr/>
          </w:rPrChange>
        </w:rPr>
        <w:t>Bland Altmanova štatistická analýza</w:t>
      </w:r>
      <w:bookmarkEnd w:id="13230"/>
    </w:p>
    <w:p w14:paraId="02725BAD" w14:textId="77777777" w:rsidR="00CE547F" w:rsidRPr="00A82009" w:rsidRDefault="00CE547F" w:rsidP="00CE547F">
      <w:pPr>
        <w:rPr>
          <w:noProof/>
          <w:rPrChange w:id="13232" w:author="Peto" w:date="2018-06-14T07:18:00Z">
            <w:rPr/>
          </w:rPrChange>
        </w:rPr>
      </w:pPr>
    </w:p>
    <w:p w14:paraId="700B09A5" w14:textId="5A9B700A" w:rsidR="00CE547F" w:rsidRPr="00A82009" w:rsidRDefault="00CE547F" w:rsidP="00CE547F">
      <w:pPr>
        <w:rPr>
          <w:noProof/>
          <w:rPrChange w:id="13233" w:author="Peto" w:date="2018-06-14T07:18:00Z">
            <w:rPr/>
          </w:rPrChange>
        </w:rPr>
      </w:pPr>
      <w:r w:rsidRPr="00A82009">
        <w:rPr>
          <w:noProof/>
          <w:rPrChange w:id="13234" w:author="Peto" w:date="2018-06-14T07:18:00Z">
            <w:rPr/>
          </w:rPrChange>
        </w:rPr>
        <w:t>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w:t>
      </w:r>
      <w:ins w:id="13235" w:author="Peto" w:date="2018-06-14T13:03:00Z">
        <w:r w:rsidR="006D242F">
          <w:rPr>
            <w:noProof/>
          </w:rPr>
          <w:t>ý koeficient a regresná analýza sú niekedy nevhodné a</w:t>
        </w:r>
      </w:ins>
      <w:ins w:id="13236" w:author="Peto" w:date="2018-06-14T13:04:00Z">
        <w:r w:rsidR="006D242F">
          <w:rPr>
            <w:noProof/>
          </w:rPr>
          <w:t> </w:t>
        </w:r>
      </w:ins>
      <w:ins w:id="13237" w:author="Peto" w:date="2018-06-14T13:03:00Z">
        <w:r w:rsidR="006D242F">
          <w:rPr>
            <w:noProof/>
          </w:rPr>
          <w:t xml:space="preserve">možu </w:t>
        </w:r>
      </w:ins>
      <w:ins w:id="13238" w:author="Peto" w:date="2018-06-14T13:04:00Z">
        <w:r w:rsidR="006D242F">
          <w:rPr>
            <w:noProof/>
          </w:rPr>
          <w:t xml:space="preserve">zavádzať pri vyšetrovaní zhody, pretože </w:t>
        </w:r>
      </w:ins>
      <w:del w:id="13239" w:author="Peto" w:date="2018-06-14T13:03:00Z">
        <w:r w:rsidRPr="00A82009" w:rsidDel="006D242F">
          <w:rPr>
            <w:noProof/>
            <w:rPrChange w:id="13240" w:author="Peto" w:date="2018-06-14T07:18:00Z">
              <w:rPr/>
            </w:rPrChange>
          </w:rPr>
          <w:delText xml:space="preserve">á analýza </w:delText>
        </w:r>
      </w:del>
      <w:del w:id="13241" w:author="Peto" w:date="2018-06-14T13:04:00Z">
        <w:r w:rsidRPr="00A82009" w:rsidDel="006D242F">
          <w:rPr>
            <w:noProof/>
            <w:rPrChange w:id="13242" w:author="Peto" w:date="2018-06-14T07:18:00Z">
              <w:rPr/>
            </w:rPrChange>
          </w:rPr>
          <w:delText xml:space="preserve">však </w:delText>
        </w:r>
      </w:del>
      <w:r w:rsidRPr="00A82009">
        <w:rPr>
          <w:noProof/>
          <w:rPrChange w:id="13243" w:author="Peto" w:date="2018-06-14T07:18:00Z">
            <w:rPr/>
          </w:rPrChange>
        </w:rPr>
        <w:t>vyšetruj</w:t>
      </w:r>
      <w:del w:id="13244" w:author="Peto" w:date="2018-06-14T13:04:00Z">
        <w:r w:rsidRPr="00A82009" w:rsidDel="006D242F">
          <w:rPr>
            <w:noProof/>
            <w:rPrChange w:id="13245" w:author="Peto" w:date="2018-06-14T07:18:00Z">
              <w:rPr/>
            </w:rPrChange>
          </w:rPr>
          <w:delText>e</w:delText>
        </w:r>
      </w:del>
      <w:ins w:id="13246" w:author="Peto" w:date="2018-06-14T13:04:00Z">
        <w:r w:rsidR="006D242F">
          <w:rPr>
            <w:noProof/>
          </w:rPr>
          <w:t>ú iba</w:t>
        </w:r>
      </w:ins>
      <w:r w:rsidRPr="00A82009">
        <w:rPr>
          <w:noProof/>
          <w:rPrChange w:id="13247" w:author="Peto" w:date="2018-06-14T07:18:00Z">
            <w:rPr/>
          </w:rPrChange>
        </w:rPr>
        <w:t xml:space="preserve"> lineárny vzťah medzi dvoma veličinami</w:t>
      </w:r>
      <w:del w:id="13248" w:author="Peto" w:date="2018-06-14T13:05:00Z">
        <w:r w:rsidRPr="00A82009" w:rsidDel="006D242F">
          <w:rPr>
            <w:noProof/>
            <w:rPrChange w:id="13249" w:author="Peto" w:date="2018-06-14T07:18:00Z">
              <w:rPr/>
            </w:rPrChange>
          </w:rPr>
          <w:delText xml:space="preserve">, </w:delText>
        </w:r>
        <w:r w:rsidRPr="00A82009" w:rsidDel="006D242F">
          <w:rPr>
            <w:noProof/>
            <w:highlight w:val="yellow"/>
            <w:rPrChange w:id="13250" w:author="Peto" w:date="2018-06-14T07:18:00Z">
              <w:rPr/>
            </w:rPrChange>
          </w:rPr>
          <w:delText xml:space="preserve">ale nie ich </w:delText>
        </w:r>
        <w:commentRangeStart w:id="13251"/>
        <w:r w:rsidRPr="00A82009" w:rsidDel="006D242F">
          <w:rPr>
            <w:noProof/>
            <w:highlight w:val="yellow"/>
            <w:rPrChange w:id="13252" w:author="Peto" w:date="2018-06-14T07:18:00Z">
              <w:rPr/>
            </w:rPrChange>
          </w:rPr>
          <w:delText>zhodu</w:delText>
        </w:r>
        <w:commentRangeEnd w:id="13251"/>
        <w:r w:rsidR="00114030" w:rsidRPr="00A82009" w:rsidDel="006D242F">
          <w:rPr>
            <w:rStyle w:val="Odkaznakomentr"/>
            <w:noProof/>
            <w:rPrChange w:id="13253" w:author="Peto" w:date="2018-06-14T07:18:00Z">
              <w:rPr>
                <w:rStyle w:val="Odkaznakomentr"/>
              </w:rPr>
            </w:rPrChange>
          </w:rPr>
          <w:commentReference w:id="13251"/>
        </w:r>
      </w:del>
      <w:r w:rsidRPr="00A82009">
        <w:rPr>
          <w:noProof/>
          <w:rPrChange w:id="13254" w:author="Peto" w:date="2018-06-14T07:18:00Z">
            <w:rPr/>
          </w:rPrChange>
        </w:rPr>
        <w:t xml:space="preserve"> </w:t>
      </w:r>
      <w:r w:rsidRPr="00A82009">
        <w:rPr>
          <w:noProof/>
          <w:rPrChange w:id="13255" w:author="Peto" w:date="2018-06-14T07:18:00Z">
            <w:rPr/>
          </w:rPrChange>
        </w:rPr>
        <w:fldChar w:fldCharType="begin"/>
      </w:r>
      <w:r w:rsidR="001C1E9C">
        <w:rPr>
          <w:noProof/>
        </w:rPr>
        <w:instrText xml:space="preserve"> ADDIN EN.CITE &lt;EndNote&gt;&lt;Cite&gt;&lt;Author&gt;Udovicic&lt;/Author&gt;&lt;Year&gt;2007&lt;/Year&gt;&lt;IDText&gt;What we need to know when calculating the coefficient of correlation?&lt;/IDText&gt;&lt;DisplayText&gt;&lt;style face="superscript"&gt;76&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A82009">
        <w:rPr>
          <w:noProof/>
          <w:rPrChange w:id="13256" w:author="Peto" w:date="2018-06-14T07:18:00Z">
            <w:rPr/>
          </w:rPrChange>
        </w:rPr>
        <w:fldChar w:fldCharType="separate"/>
      </w:r>
      <w:r w:rsidR="001C1E9C" w:rsidRPr="001C1E9C">
        <w:rPr>
          <w:noProof/>
          <w:vertAlign w:val="superscript"/>
        </w:rPr>
        <w:t>76</w:t>
      </w:r>
      <w:r w:rsidRPr="00A82009">
        <w:rPr>
          <w:noProof/>
          <w:rPrChange w:id="13257" w:author="Peto" w:date="2018-06-14T07:18:00Z">
            <w:rPr/>
          </w:rPrChange>
        </w:rPr>
        <w:fldChar w:fldCharType="end"/>
      </w:r>
      <w:r w:rsidRPr="00A82009">
        <w:rPr>
          <w:noProof/>
          <w:rPrChange w:id="13258" w:author="Peto" w:date="2018-06-14T07:18:00Z">
            <w:rPr/>
          </w:rPrChange>
        </w:rPr>
        <w:t xml:space="preserve">. </w:t>
      </w:r>
      <w:ins w:id="13259" w:author="Peto" w:date="2018-06-14T13:05:00Z">
        <w:r w:rsidR="006D242F">
          <w:rPr>
            <w:noProof/>
          </w:rPr>
          <w:t>Korelačný koeficient vyšetruje silu vz</w:t>
        </w:r>
      </w:ins>
      <w:ins w:id="13260" w:author="Peto" w:date="2018-06-14T13:06:00Z">
        <w:r w:rsidR="006D242F">
          <w:rPr>
            <w:noProof/>
          </w:rPr>
          <w:t xml:space="preserve">ťahu medzi dvoma premennými, nie zhodu medi nimi </w:t>
        </w:r>
        <w:r w:rsidR="006D242F" w:rsidRPr="002D00F0">
          <w:rPr>
            <w:noProof/>
          </w:rPr>
          <w:fldChar w:fldCharType="begin"/>
        </w:r>
        <w:r w:rsidR="006D242F">
          <w:rPr>
            <w:noProof/>
          </w:rPr>
          <w:instrText xml:space="preserve"> ADDIN EN.CITE &lt;EndNote&gt;&lt;Cite&gt;&lt;Author&gt;Udovicic&lt;/Author&gt;&lt;Year&gt;2007&lt;/Year&gt;&lt;IDText&gt;What we need to know when calculating the coefficient of correlation?&lt;/IDText&gt;&lt;DisplayText&gt;&lt;style face="superscript"&gt;76&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D242F" w:rsidRPr="002D00F0">
          <w:rPr>
            <w:noProof/>
          </w:rPr>
          <w:fldChar w:fldCharType="separate"/>
        </w:r>
        <w:r w:rsidR="006D242F" w:rsidRPr="001C1E9C">
          <w:rPr>
            <w:noProof/>
            <w:vertAlign w:val="superscript"/>
          </w:rPr>
          <w:t>76</w:t>
        </w:r>
        <w:r w:rsidR="006D242F" w:rsidRPr="002D00F0">
          <w:rPr>
            <w:noProof/>
          </w:rPr>
          <w:fldChar w:fldCharType="end"/>
        </w:r>
        <w:r w:rsidR="006D242F" w:rsidRPr="002D00F0">
          <w:rPr>
            <w:noProof/>
          </w:rPr>
          <w:t>.</w:t>
        </w:r>
        <w:r w:rsidR="006D242F">
          <w:rPr>
            <w:noProof/>
          </w:rPr>
          <w:t xml:space="preserve"> </w:t>
        </w:r>
      </w:ins>
      <w:r w:rsidRPr="00A82009">
        <w:rPr>
          <w:noProof/>
          <w:rPrChange w:id="13261" w:author="Peto" w:date="2018-06-14T07:18:00Z">
            <w:rPr/>
          </w:rPrChange>
        </w:rPr>
        <w:t xml:space="preserve">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w:t>
      </w:r>
      <w:r w:rsidRPr="00A82009">
        <w:rPr>
          <w:noProof/>
          <w:rPrChange w:id="13262" w:author="Peto" w:date="2018-06-14T07:18:00Z">
            <w:rPr/>
          </w:rPrChange>
        </w:rPr>
        <w:lastRenderedPageBreak/>
        <w:t xml:space="preserve">meraní. Ak 95% meraní ležalí v rozmedzí +-2-násobok smerodatnej odchylky od stredného rozdielu, Bland Altmanova analýza prehlasuje zhodu medzi týmito dvoma meraniami.  </w:t>
      </w:r>
      <w:r w:rsidRPr="00A82009">
        <w:rPr>
          <w:noProof/>
          <w:rPrChange w:id="13263" w:author="Peto" w:date="2018-06-14T07:18:00Z">
            <w:rPr/>
          </w:rPrChange>
        </w:rPr>
        <w:fldChar w:fldCharType="begin"/>
      </w:r>
      <w:r w:rsidR="001C1E9C">
        <w:rPr>
          <w:noProof/>
        </w:rPr>
        <w:instrText xml:space="preserve"> ADDIN EN.CITE &lt;EndNote&gt;&lt;Cite&gt;&lt;Author&gt;Giavarina&lt;/Author&gt;&lt;Year&gt;2015&lt;/Year&gt;&lt;IDText&gt;Understanding Bland Altman analysis&lt;/IDText&gt;&lt;DisplayText&gt;&lt;style face="superscript"&gt;77&lt;/style&gt;&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A82009">
        <w:rPr>
          <w:noProof/>
          <w:rPrChange w:id="13264" w:author="Peto" w:date="2018-06-14T07:18:00Z">
            <w:rPr/>
          </w:rPrChange>
        </w:rPr>
        <w:fldChar w:fldCharType="separate"/>
      </w:r>
      <w:r w:rsidR="001C1E9C" w:rsidRPr="001C1E9C">
        <w:rPr>
          <w:noProof/>
          <w:vertAlign w:val="superscript"/>
        </w:rPr>
        <w:t>77</w:t>
      </w:r>
      <w:r w:rsidRPr="00A82009">
        <w:rPr>
          <w:noProof/>
          <w:rPrChange w:id="13265" w:author="Peto" w:date="2018-06-14T07:18:00Z">
            <w:rPr/>
          </w:rPrChange>
        </w:rPr>
        <w:fldChar w:fldCharType="end"/>
      </w:r>
      <w:r w:rsidRPr="00A82009">
        <w:rPr>
          <w:noProof/>
          <w:rPrChange w:id="13266" w:author="Peto" w:date="2018-06-14T07:18:00Z">
            <w:rPr/>
          </w:rPrChange>
        </w:rPr>
        <w:t xml:space="preserve">. Bland Altmanovu analýzu zachytáva </w:t>
      </w:r>
      <w:r w:rsidRPr="00A82009">
        <w:rPr>
          <w:noProof/>
          <w:rPrChange w:id="13267" w:author="Peto" w:date="2018-06-14T07:18:00Z">
            <w:rPr/>
          </w:rPrChange>
        </w:rPr>
        <w:fldChar w:fldCharType="begin"/>
      </w:r>
      <w:r w:rsidRPr="00A82009">
        <w:rPr>
          <w:noProof/>
          <w:rPrChange w:id="13268" w:author="Peto" w:date="2018-06-14T07:18:00Z">
            <w:rPr/>
          </w:rPrChange>
        </w:rPr>
        <w:instrText xml:space="preserve"> REF _Ref509784585 \h </w:instrText>
      </w:r>
      <w:r w:rsidRPr="00A82009">
        <w:rPr>
          <w:noProof/>
          <w:rPrChange w:id="13269" w:author="Peto" w:date="2018-06-14T07:18:00Z">
            <w:rPr>
              <w:noProof/>
            </w:rPr>
          </w:rPrChange>
        </w:rPr>
      </w:r>
      <w:r w:rsidRPr="00A82009">
        <w:rPr>
          <w:noProof/>
          <w:rPrChange w:id="13270" w:author="Peto" w:date="2018-06-14T07:18:00Z">
            <w:rPr/>
          </w:rPrChange>
        </w:rPr>
        <w:fldChar w:fldCharType="separate"/>
      </w:r>
      <w:ins w:id="13271" w:author="Peto" w:date="2018-06-10T16:58:00Z">
        <w:r w:rsidR="00F95B9C" w:rsidRPr="00A82009">
          <w:rPr>
            <w:noProof/>
            <w:rPrChange w:id="13272" w:author="Peto" w:date="2018-06-14T07:18:00Z">
              <w:rPr/>
            </w:rPrChange>
          </w:rPr>
          <w:t>Obrázok 3.19</w:t>
        </w:r>
      </w:ins>
      <w:del w:id="13273" w:author="Peto" w:date="2018-06-10T16:58:00Z">
        <w:r w:rsidR="00B85020" w:rsidRPr="00A82009" w:rsidDel="00F95B9C">
          <w:rPr>
            <w:noProof/>
            <w:rPrChange w:id="13274" w:author="Peto" w:date="2018-06-14T07:18:00Z">
              <w:rPr/>
            </w:rPrChange>
          </w:rPr>
          <w:delText>Obrázok 3.19</w:delText>
        </w:r>
      </w:del>
      <w:r w:rsidRPr="00A82009">
        <w:rPr>
          <w:noProof/>
          <w:rPrChange w:id="13275" w:author="Peto" w:date="2018-06-14T07:18:00Z">
            <w:rPr/>
          </w:rPrChange>
        </w:rPr>
        <w:fldChar w:fldCharType="end"/>
      </w:r>
      <w:r w:rsidRPr="00A82009">
        <w:rPr>
          <w:noProof/>
          <w:rPrChange w:id="13276" w:author="Peto" w:date="2018-06-14T07:18:00Z">
            <w:rPr/>
          </w:rPrChange>
        </w:rPr>
        <w:t>.</w:t>
      </w:r>
    </w:p>
    <w:p w14:paraId="727DFAA5" w14:textId="5C1265B1" w:rsidR="00CE547F" w:rsidRPr="00A82009" w:rsidRDefault="008F1F25" w:rsidP="008F1F25">
      <w:pPr>
        <w:jc w:val="center"/>
        <w:rPr>
          <w:noProof/>
          <w:rPrChange w:id="13277" w:author="Peto" w:date="2018-06-14T07:18:00Z">
            <w:rPr/>
          </w:rPrChange>
        </w:rPr>
        <w:pPrChange w:id="13278" w:author="Peto" w:date="2018-06-14T13:27:00Z">
          <w:pPr/>
        </w:pPrChange>
      </w:pPr>
      <w:ins w:id="13279" w:author="Peto" w:date="2018-06-14T13:27:00Z">
        <w:r>
          <w:rPr>
            <w:noProof/>
            <w:lang w:val="cs-CZ"/>
          </w:rPr>
          <w:drawing>
            <wp:inline distT="0" distB="0" distL="0" distR="0" wp14:anchorId="64C73E59" wp14:editId="53C107A8">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ins>
    </w:p>
    <w:p w14:paraId="660587F2" w14:textId="3D5AF073" w:rsidR="00CE547F" w:rsidRPr="00A82009" w:rsidRDefault="00CE547F" w:rsidP="00CE547F">
      <w:pPr>
        <w:rPr>
          <w:noProof/>
          <w:rPrChange w:id="13280" w:author="Peto" w:date="2018-06-14T07:18:00Z">
            <w:rPr/>
          </w:rPrChange>
        </w:rPr>
      </w:pPr>
      <w:del w:id="13281" w:author="Peto" w:date="2018-06-14T13:26:00Z">
        <w:r w:rsidRPr="00820F54" w:rsidDel="008F1F25">
          <w:rPr>
            <w:noProof/>
            <w:lang w:val="cs-CZ"/>
          </w:rPr>
          <w:drawing>
            <wp:inline distT="0" distB="0" distL="0" distR="0" wp14:anchorId="7386F485" wp14:editId="08BEE9BF">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del>
    </w:p>
    <w:p w14:paraId="7D3D406D" w14:textId="7D80F261" w:rsidR="00CE547F" w:rsidRPr="00A82009" w:rsidRDefault="00CE547F" w:rsidP="00CE547F">
      <w:pPr>
        <w:pStyle w:val="Popis"/>
        <w:rPr>
          <w:noProof/>
          <w:lang w:val="sk-SK"/>
          <w:rPrChange w:id="13282" w:author="Peto" w:date="2018-06-14T07:18:00Z">
            <w:rPr>
              <w:lang w:val="sk-SK"/>
            </w:rPr>
          </w:rPrChange>
        </w:rPr>
      </w:pPr>
      <w:bookmarkStart w:id="13283" w:name="_Ref509784585"/>
      <w:bookmarkStart w:id="13284" w:name="_Toc516413285"/>
      <w:r w:rsidRPr="00A82009">
        <w:rPr>
          <w:noProof/>
          <w:lang w:val="sk-SK"/>
          <w:rPrChange w:id="13285" w:author="Peto" w:date="2018-06-14T07:18:00Z">
            <w:rPr>
              <w:lang w:val="sk-SK"/>
            </w:rPr>
          </w:rPrChange>
        </w:rPr>
        <w:t xml:space="preserve">Obrázok </w:t>
      </w:r>
      <w:r w:rsidR="00A53D98" w:rsidRPr="00A82009">
        <w:rPr>
          <w:noProof/>
          <w:lang w:val="sk-SK"/>
          <w:rPrChange w:id="13286" w:author="Peto" w:date="2018-06-14T07:18:00Z">
            <w:rPr>
              <w:lang w:val="sk-SK"/>
            </w:rPr>
          </w:rPrChange>
        </w:rPr>
        <w:fldChar w:fldCharType="begin"/>
      </w:r>
      <w:r w:rsidR="00A53D98" w:rsidRPr="00A82009">
        <w:rPr>
          <w:noProof/>
          <w:lang w:val="sk-SK"/>
          <w:rPrChange w:id="13287" w:author="Peto" w:date="2018-06-14T07:18:00Z">
            <w:rPr>
              <w:lang w:val="sk-SK"/>
            </w:rPr>
          </w:rPrChange>
        </w:rPr>
        <w:instrText xml:space="preserve"> STYLEREF 1 \s </w:instrText>
      </w:r>
      <w:r w:rsidR="00A53D98" w:rsidRPr="00A82009">
        <w:rPr>
          <w:noProof/>
          <w:lang w:val="sk-SK"/>
          <w:rPrChange w:id="13288" w:author="Peto" w:date="2018-06-14T07:18:00Z">
            <w:rPr>
              <w:lang w:val="sk-SK"/>
            </w:rPr>
          </w:rPrChange>
        </w:rPr>
        <w:fldChar w:fldCharType="separate"/>
      </w:r>
      <w:r w:rsidR="00F95B9C" w:rsidRPr="00A82009">
        <w:rPr>
          <w:noProof/>
          <w:lang w:val="sk-SK"/>
        </w:rPr>
        <w:t>3</w:t>
      </w:r>
      <w:r w:rsidR="00A53D98" w:rsidRPr="00A82009">
        <w:rPr>
          <w:noProof/>
          <w:lang w:val="sk-SK"/>
          <w:rPrChange w:id="13289" w:author="Peto" w:date="2018-06-14T07:18:00Z">
            <w:rPr>
              <w:lang w:val="sk-SK"/>
            </w:rPr>
          </w:rPrChange>
        </w:rPr>
        <w:fldChar w:fldCharType="end"/>
      </w:r>
      <w:r w:rsidR="00A53D98" w:rsidRPr="00A82009">
        <w:rPr>
          <w:noProof/>
          <w:lang w:val="sk-SK"/>
          <w:rPrChange w:id="13290" w:author="Peto" w:date="2018-06-14T07:18:00Z">
            <w:rPr>
              <w:lang w:val="sk-SK"/>
            </w:rPr>
          </w:rPrChange>
        </w:rPr>
        <w:t>.</w:t>
      </w:r>
      <w:r w:rsidR="00A53D98" w:rsidRPr="00A82009">
        <w:rPr>
          <w:noProof/>
          <w:lang w:val="sk-SK"/>
          <w:rPrChange w:id="13291" w:author="Peto" w:date="2018-06-14T07:18:00Z">
            <w:rPr>
              <w:lang w:val="sk-SK"/>
            </w:rPr>
          </w:rPrChange>
        </w:rPr>
        <w:fldChar w:fldCharType="begin"/>
      </w:r>
      <w:r w:rsidR="00A53D98" w:rsidRPr="00A82009">
        <w:rPr>
          <w:noProof/>
          <w:lang w:val="sk-SK"/>
          <w:rPrChange w:id="13292" w:author="Peto" w:date="2018-06-14T07:18:00Z">
            <w:rPr>
              <w:lang w:val="sk-SK"/>
            </w:rPr>
          </w:rPrChange>
        </w:rPr>
        <w:instrText xml:space="preserve"> SEQ Obrázok \* ARABIC \s 1 </w:instrText>
      </w:r>
      <w:r w:rsidR="00A53D98" w:rsidRPr="00A82009">
        <w:rPr>
          <w:noProof/>
          <w:lang w:val="sk-SK"/>
          <w:rPrChange w:id="13293" w:author="Peto" w:date="2018-06-14T07:18:00Z">
            <w:rPr>
              <w:lang w:val="sk-SK"/>
            </w:rPr>
          </w:rPrChange>
        </w:rPr>
        <w:fldChar w:fldCharType="separate"/>
      </w:r>
      <w:r w:rsidR="00F95B9C" w:rsidRPr="00A82009">
        <w:rPr>
          <w:noProof/>
          <w:lang w:val="sk-SK"/>
        </w:rPr>
        <w:t>19</w:t>
      </w:r>
      <w:r w:rsidR="00A53D98" w:rsidRPr="00A82009">
        <w:rPr>
          <w:noProof/>
          <w:lang w:val="sk-SK"/>
          <w:rPrChange w:id="13294" w:author="Peto" w:date="2018-06-14T07:18:00Z">
            <w:rPr>
              <w:lang w:val="sk-SK"/>
            </w:rPr>
          </w:rPrChange>
        </w:rPr>
        <w:fldChar w:fldCharType="end"/>
      </w:r>
      <w:bookmarkEnd w:id="13283"/>
      <w:r w:rsidRPr="00A82009">
        <w:rPr>
          <w:noProof/>
          <w:lang w:val="sk-SK"/>
          <w:rPrChange w:id="13295" w:author="Peto" w:date="2018-06-14T07:18:00Z">
            <w:rPr>
              <w:lang w:val="sk-SK"/>
            </w:rPr>
          </w:rPrChange>
        </w:rPr>
        <w:t xml:space="preserve">: Bland Altmanova analýza zhody medzi meraním SV z impedancie krku </w:t>
      </w:r>
      <w:ins w:id="13296" w:author="Peto" w:date="2018-06-14T13:28:00Z">
        <w:r w:rsidR="008F1F25">
          <w:rPr>
            <w:noProof/>
            <w:lang w:val="sk-SK"/>
          </w:rPr>
          <w:t>podľa Bernštainovej rovnice (</w:t>
        </w:r>
        <w:r w:rsidR="008F1F25">
          <w:rPr>
            <w:noProof/>
            <w:lang w:val="sk-SK"/>
          </w:rPr>
          <w:fldChar w:fldCharType="begin"/>
        </w:r>
        <w:r w:rsidR="008F1F25">
          <w:rPr>
            <w:noProof/>
            <w:lang w:val="sk-SK"/>
          </w:rPr>
          <w:instrText xml:space="preserve"> REF Berstain_model_3 \h </w:instrText>
        </w:r>
        <w:r w:rsidR="008F1F25">
          <w:rPr>
            <w:noProof/>
            <w:lang w:val="sk-SK"/>
          </w:rPr>
        </w:r>
        <w:r w:rsidR="008F1F25">
          <w:rPr>
            <w:noProof/>
            <w:lang w:val="sk-SK"/>
          </w:rPr>
          <w:fldChar w:fldCharType="separate"/>
        </w:r>
        <w:r w:rsidR="008F1F25" w:rsidRPr="00A82009">
          <w:rPr>
            <w:noProof/>
            <w:color w:val="000000"/>
          </w:rPr>
          <w:t>37</w:t>
        </w:r>
        <w:r w:rsidR="008F1F25">
          <w:rPr>
            <w:noProof/>
            <w:lang w:val="sk-SK"/>
          </w:rPr>
          <w:fldChar w:fldCharType="end"/>
        </w:r>
        <w:r w:rsidR="008F1F25">
          <w:rPr>
            <w:noProof/>
            <w:lang w:val="sk-SK"/>
          </w:rPr>
          <w:t xml:space="preserve">) </w:t>
        </w:r>
      </w:ins>
      <w:r w:rsidRPr="00A82009">
        <w:rPr>
          <w:noProof/>
          <w:lang w:val="sk-SK"/>
          <w:rPrChange w:id="13297" w:author="Peto" w:date="2018-06-14T07:18:00Z">
            <w:rPr>
              <w:lang w:val="sk-SK"/>
            </w:rPr>
          </w:rPrChange>
        </w:rPr>
        <w:t>a echokardiografiou.</w:t>
      </w:r>
      <w:bookmarkEnd w:id="13284"/>
    </w:p>
    <w:p w14:paraId="31DD9CEB" w14:textId="1B8A7EF4" w:rsidR="00CE547F" w:rsidRPr="00A82009" w:rsidRDefault="00CE547F" w:rsidP="00CE547F">
      <w:pPr>
        <w:rPr>
          <w:noProof/>
          <w:rPrChange w:id="13298" w:author="Peto" w:date="2018-06-14T07:18:00Z">
            <w:rPr/>
          </w:rPrChange>
        </w:rPr>
      </w:pPr>
      <w:r w:rsidRPr="00A82009">
        <w:rPr>
          <w:noProof/>
          <w:rPrChange w:id="13299" w:author="Peto" w:date="2018-06-14T07:18:00Z">
            <w:rPr/>
          </w:rPrChange>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sidRPr="00A82009">
        <w:rPr>
          <w:noProof/>
          <w:rPrChange w:id="13300" w:author="Peto" w:date="2018-06-14T07:18:00Z">
            <w:rPr/>
          </w:rPrChange>
        </w:rPr>
        <w:t xml:space="preserve"> Pre porovanie je opať udená Bland Altmanova analýza pre párové meranie SV z impedancie hrudníka a echokardiografie. V</w:t>
      </w:r>
      <w:del w:id="13301" w:author="Peto" w:date="2018-06-14T13:28:00Z">
        <w:r w:rsidR="00A53D98" w:rsidRPr="00A82009" w:rsidDel="008F1F25">
          <w:rPr>
            <w:noProof/>
            <w:rPrChange w:id="13302" w:author="Peto" w:date="2018-06-14T07:18:00Z">
              <w:rPr/>
            </w:rPrChange>
          </w:rPr>
          <w:delText>z</w:delText>
        </w:r>
      </w:del>
      <w:ins w:id="13303" w:author="Peto" w:date="2018-06-14T13:28:00Z">
        <w:r w:rsidR="008F1F25">
          <w:rPr>
            <w:noProof/>
          </w:rPr>
          <w:t>ý</w:t>
        </w:r>
      </w:ins>
      <w:r w:rsidR="00A53D98" w:rsidRPr="00A82009">
        <w:rPr>
          <w:noProof/>
          <w:rPrChange w:id="13304" w:author="Peto" w:date="2018-06-14T07:18:00Z">
            <w:rPr/>
          </w:rPrChange>
        </w:rPr>
        <w:t xml:space="preserve">sledok uvádza </w:t>
      </w:r>
      <w:r w:rsidR="00A53D98" w:rsidRPr="00A82009">
        <w:rPr>
          <w:noProof/>
          <w:rPrChange w:id="13305" w:author="Peto" w:date="2018-06-14T07:18:00Z">
            <w:rPr/>
          </w:rPrChange>
        </w:rPr>
        <w:fldChar w:fldCharType="begin"/>
      </w:r>
      <w:r w:rsidR="00A53D98" w:rsidRPr="00A82009">
        <w:rPr>
          <w:noProof/>
          <w:rPrChange w:id="13306" w:author="Peto" w:date="2018-06-14T07:18:00Z">
            <w:rPr/>
          </w:rPrChange>
        </w:rPr>
        <w:instrText xml:space="preserve"> REF _Ref513923572 \h </w:instrText>
      </w:r>
      <w:r w:rsidR="00A53D98" w:rsidRPr="00A82009">
        <w:rPr>
          <w:noProof/>
          <w:rPrChange w:id="13307" w:author="Peto" w:date="2018-06-14T07:18:00Z">
            <w:rPr>
              <w:noProof/>
            </w:rPr>
          </w:rPrChange>
        </w:rPr>
      </w:r>
      <w:r w:rsidR="00A53D98" w:rsidRPr="00A82009">
        <w:rPr>
          <w:noProof/>
          <w:rPrChange w:id="13308" w:author="Peto" w:date="2018-06-14T07:18:00Z">
            <w:rPr/>
          </w:rPrChange>
        </w:rPr>
        <w:fldChar w:fldCharType="separate"/>
      </w:r>
      <w:r w:rsidR="00F95B9C" w:rsidRPr="00A82009">
        <w:rPr>
          <w:noProof/>
          <w:rPrChange w:id="13309" w:author="Peto" w:date="2018-06-14T07:18:00Z">
            <w:rPr/>
          </w:rPrChange>
        </w:rPr>
        <w:t>Obrázok 3.20</w:t>
      </w:r>
      <w:r w:rsidR="00A53D98" w:rsidRPr="00A82009">
        <w:rPr>
          <w:noProof/>
          <w:rPrChange w:id="13310" w:author="Peto" w:date="2018-06-14T07:18:00Z">
            <w:rPr/>
          </w:rPrChange>
        </w:rPr>
        <w:fldChar w:fldCharType="end"/>
      </w:r>
      <w:r w:rsidR="0064086A" w:rsidRPr="00A82009">
        <w:rPr>
          <w:noProof/>
          <w:rPrChange w:id="13311" w:author="Peto" w:date="2018-06-14T07:18:00Z">
            <w:rPr/>
          </w:rPrChange>
        </w:rPr>
        <w:t>.</w:t>
      </w:r>
    </w:p>
    <w:p w14:paraId="1DD9BF03" w14:textId="47BB28A8" w:rsidR="00CE547F" w:rsidRPr="00A82009" w:rsidRDefault="00837AE3" w:rsidP="008F1F25">
      <w:pPr>
        <w:jc w:val="center"/>
        <w:rPr>
          <w:noProof/>
          <w:rPrChange w:id="13312" w:author="Peto" w:date="2018-06-14T07:18:00Z">
            <w:rPr/>
          </w:rPrChange>
        </w:rPr>
        <w:pPrChange w:id="13313" w:author="Peto" w:date="2018-06-14T13:26:00Z">
          <w:pPr/>
        </w:pPrChange>
      </w:pPr>
      <w:del w:id="13314" w:author="Peto" w:date="2018-06-14T13:26:00Z">
        <w:r w:rsidRPr="00820F54" w:rsidDel="008F1F25">
          <w:rPr>
            <w:noProof/>
          </w:rPr>
          <w:lastRenderedPageBreak/>
          <w:pict w14:anchorId="267ECE94">
            <v:shape id="_x0000_i1031" type="#_x0000_t75" style="width:418.3pt;height:315pt">
              <v:imagedata r:id="rId62" o:title="Z3_statis"/>
            </v:shape>
          </w:pict>
        </w:r>
      </w:del>
      <w:ins w:id="13315" w:author="Peto" w:date="2018-06-14T13:26:00Z">
        <w:r w:rsidR="008F1F25">
          <w:rPr>
            <w:noProof/>
          </w:rPr>
          <w:pict w14:anchorId="53751055">
            <v:shape id="_x0000_i1032" type="#_x0000_t75" style="width:325.25pt;height:243.5pt">
              <v:imagedata r:id="rId63" o:title="stat_vaha_3_B"/>
            </v:shape>
          </w:pict>
        </w:r>
      </w:ins>
    </w:p>
    <w:p w14:paraId="1AA19A69" w14:textId="55B2C3EB" w:rsidR="00A53D98" w:rsidRPr="00A82009" w:rsidRDefault="00A53D98" w:rsidP="00A53D98">
      <w:pPr>
        <w:pStyle w:val="Popis"/>
        <w:rPr>
          <w:noProof/>
          <w:lang w:val="sk-SK"/>
          <w:rPrChange w:id="13316" w:author="Peto" w:date="2018-06-14T07:18:00Z">
            <w:rPr>
              <w:lang w:val="sk-SK"/>
            </w:rPr>
          </w:rPrChange>
        </w:rPr>
      </w:pPr>
      <w:bookmarkStart w:id="13317" w:name="_Ref513923572"/>
      <w:bookmarkStart w:id="13318" w:name="_Toc516413286"/>
      <w:r w:rsidRPr="00A82009">
        <w:rPr>
          <w:noProof/>
          <w:lang w:val="sk-SK"/>
          <w:rPrChange w:id="13319" w:author="Peto" w:date="2018-06-14T07:18:00Z">
            <w:rPr/>
          </w:rPrChange>
        </w:rPr>
        <w:t xml:space="preserve">Obrázok </w:t>
      </w:r>
      <w:r w:rsidRPr="00A82009">
        <w:rPr>
          <w:noProof/>
          <w:lang w:val="sk-SK"/>
          <w:rPrChange w:id="13320" w:author="Peto" w:date="2018-06-14T07:18:00Z">
            <w:rPr/>
          </w:rPrChange>
        </w:rPr>
        <w:fldChar w:fldCharType="begin"/>
      </w:r>
      <w:r w:rsidRPr="00A82009">
        <w:rPr>
          <w:noProof/>
          <w:lang w:val="sk-SK"/>
          <w:rPrChange w:id="13321" w:author="Peto" w:date="2018-06-14T07:18:00Z">
            <w:rPr/>
          </w:rPrChange>
        </w:rPr>
        <w:instrText xml:space="preserve"> STYLEREF 1 \s </w:instrText>
      </w:r>
      <w:r w:rsidRPr="00A82009">
        <w:rPr>
          <w:noProof/>
          <w:lang w:val="sk-SK"/>
          <w:rPrChange w:id="13322" w:author="Peto" w:date="2018-06-14T07:18:00Z">
            <w:rPr/>
          </w:rPrChange>
        </w:rPr>
        <w:fldChar w:fldCharType="separate"/>
      </w:r>
      <w:r w:rsidR="00F95B9C" w:rsidRPr="00A82009">
        <w:rPr>
          <w:noProof/>
          <w:lang w:val="sk-SK"/>
          <w:rPrChange w:id="13323" w:author="Peto" w:date="2018-06-14T07:18:00Z">
            <w:rPr>
              <w:noProof/>
            </w:rPr>
          </w:rPrChange>
        </w:rPr>
        <w:t>3</w:t>
      </w:r>
      <w:r w:rsidRPr="00A82009">
        <w:rPr>
          <w:noProof/>
          <w:lang w:val="sk-SK"/>
          <w:rPrChange w:id="13324" w:author="Peto" w:date="2018-06-14T07:18:00Z">
            <w:rPr/>
          </w:rPrChange>
        </w:rPr>
        <w:fldChar w:fldCharType="end"/>
      </w:r>
      <w:r w:rsidRPr="00A82009">
        <w:rPr>
          <w:noProof/>
          <w:lang w:val="sk-SK"/>
          <w:rPrChange w:id="13325" w:author="Peto" w:date="2018-06-14T07:18:00Z">
            <w:rPr/>
          </w:rPrChange>
        </w:rPr>
        <w:t>.</w:t>
      </w:r>
      <w:r w:rsidRPr="00A82009">
        <w:rPr>
          <w:noProof/>
          <w:lang w:val="sk-SK"/>
          <w:rPrChange w:id="13326" w:author="Peto" w:date="2018-06-14T07:18:00Z">
            <w:rPr/>
          </w:rPrChange>
        </w:rPr>
        <w:fldChar w:fldCharType="begin"/>
      </w:r>
      <w:r w:rsidRPr="00A82009">
        <w:rPr>
          <w:noProof/>
          <w:lang w:val="sk-SK"/>
          <w:rPrChange w:id="13327" w:author="Peto" w:date="2018-06-14T07:18:00Z">
            <w:rPr/>
          </w:rPrChange>
        </w:rPr>
        <w:instrText xml:space="preserve"> SEQ Obrázok \* ARABIC \s 1 </w:instrText>
      </w:r>
      <w:r w:rsidRPr="00A82009">
        <w:rPr>
          <w:noProof/>
          <w:lang w:val="sk-SK"/>
          <w:rPrChange w:id="13328" w:author="Peto" w:date="2018-06-14T07:18:00Z">
            <w:rPr/>
          </w:rPrChange>
        </w:rPr>
        <w:fldChar w:fldCharType="separate"/>
      </w:r>
      <w:r w:rsidR="00F95B9C" w:rsidRPr="00A82009">
        <w:rPr>
          <w:noProof/>
          <w:lang w:val="sk-SK"/>
          <w:rPrChange w:id="13329" w:author="Peto" w:date="2018-06-14T07:18:00Z">
            <w:rPr>
              <w:noProof/>
            </w:rPr>
          </w:rPrChange>
        </w:rPr>
        <w:t>20</w:t>
      </w:r>
      <w:r w:rsidRPr="00A82009">
        <w:rPr>
          <w:noProof/>
          <w:lang w:val="sk-SK"/>
          <w:rPrChange w:id="13330" w:author="Peto" w:date="2018-06-14T07:18:00Z">
            <w:rPr/>
          </w:rPrChange>
        </w:rPr>
        <w:fldChar w:fldCharType="end"/>
      </w:r>
      <w:bookmarkEnd w:id="13317"/>
      <w:r w:rsidRPr="00A82009">
        <w:rPr>
          <w:noProof/>
          <w:lang w:val="sk-SK"/>
          <w:rPrChange w:id="13331" w:author="Peto" w:date="2018-06-14T07:18:00Z">
            <w:rPr/>
          </w:rPrChange>
        </w:rPr>
        <w:t xml:space="preserve">: Bland Altmanova analýza zhody medzi meraním SV z impedancie hrudníka </w:t>
      </w:r>
      <w:ins w:id="13332" w:author="Peto" w:date="2018-06-14T13:29:00Z">
        <w:r w:rsidR="008F1F25">
          <w:rPr>
            <w:noProof/>
            <w:lang w:val="sk-SK"/>
          </w:rPr>
          <w:t>podľa Bernštainovej rovnice (</w:t>
        </w:r>
        <w:r w:rsidR="008F1F25">
          <w:rPr>
            <w:noProof/>
            <w:lang w:val="sk-SK"/>
          </w:rPr>
          <w:fldChar w:fldCharType="begin"/>
        </w:r>
        <w:r w:rsidR="008F1F25">
          <w:rPr>
            <w:noProof/>
            <w:lang w:val="sk-SK"/>
          </w:rPr>
          <w:instrText xml:space="preserve"> REF Berstain_model_3 \h </w:instrText>
        </w:r>
        <w:r w:rsidR="008F1F25">
          <w:rPr>
            <w:noProof/>
            <w:lang w:val="sk-SK"/>
          </w:rPr>
        </w:r>
        <w:r w:rsidR="008F1F25">
          <w:rPr>
            <w:noProof/>
            <w:lang w:val="sk-SK"/>
          </w:rPr>
          <w:fldChar w:fldCharType="separate"/>
        </w:r>
        <w:r w:rsidR="008F1F25" w:rsidRPr="00A82009">
          <w:rPr>
            <w:noProof/>
            <w:color w:val="000000"/>
          </w:rPr>
          <w:t>37</w:t>
        </w:r>
        <w:r w:rsidR="008F1F25">
          <w:rPr>
            <w:noProof/>
            <w:lang w:val="sk-SK"/>
          </w:rPr>
          <w:fldChar w:fldCharType="end"/>
        </w:r>
        <w:r w:rsidR="008F1F25">
          <w:rPr>
            <w:noProof/>
            <w:lang w:val="sk-SK"/>
          </w:rPr>
          <w:t xml:space="preserve">) </w:t>
        </w:r>
      </w:ins>
      <w:r w:rsidRPr="00A82009">
        <w:rPr>
          <w:noProof/>
          <w:lang w:val="sk-SK"/>
          <w:rPrChange w:id="13333" w:author="Peto" w:date="2018-06-14T07:18:00Z">
            <w:rPr/>
          </w:rPrChange>
        </w:rPr>
        <w:t>a echokardiografiou.</w:t>
      </w:r>
      <w:bookmarkEnd w:id="13318"/>
    </w:p>
    <w:p w14:paraId="06DF9D2F" w14:textId="77777777" w:rsidR="0064086A" w:rsidRPr="00A82009" w:rsidRDefault="0064086A" w:rsidP="0064086A">
      <w:pPr>
        <w:rPr>
          <w:noProof/>
          <w:lang w:eastAsia="en-US" w:bidi="en-US"/>
          <w:rPrChange w:id="13334" w:author="Peto" w:date="2018-06-14T07:18:00Z">
            <w:rPr>
              <w:lang w:eastAsia="en-US" w:bidi="en-US"/>
            </w:rPr>
          </w:rPrChange>
        </w:rPr>
      </w:pPr>
    </w:p>
    <w:p w14:paraId="4B9DC8F9" w14:textId="3C16FBC1" w:rsidR="0064086A" w:rsidRDefault="00114030" w:rsidP="0064086A">
      <w:pPr>
        <w:rPr>
          <w:ins w:id="13335" w:author="Peto" w:date="2018-06-14T13:31:00Z"/>
          <w:noProof/>
        </w:rPr>
      </w:pPr>
      <w:ins w:id="13336" w:author="Pavel Jurak" w:date="2018-06-01T12:41:00Z">
        <w:del w:id="13337" w:author="Peto" w:date="2018-06-14T13:29:00Z">
          <w:r w:rsidRPr="00A82009" w:rsidDel="008F1F25">
            <w:rPr>
              <w:noProof/>
              <w:rPrChange w:id="13338" w:author="Peto" w:date="2018-06-14T07:18:00Z">
                <w:rPr/>
              </w:rPrChange>
            </w:rPr>
            <w:delText>V</w:delText>
          </w:r>
        </w:del>
      </w:ins>
      <w:del w:id="13339" w:author="Peto" w:date="2018-06-14T13:29:00Z">
        <w:r w:rsidR="0064086A" w:rsidRPr="00A82009" w:rsidDel="008F1F25">
          <w:rPr>
            <w:noProof/>
            <w:rPrChange w:id="13340" w:author="Peto" w:date="2018-06-14T07:18:00Z">
              <w:rPr/>
            </w:rPrChange>
          </w:rPr>
          <w:delText>všetky</w:delText>
        </w:r>
      </w:del>
      <w:ins w:id="13341" w:author="Peto" w:date="2018-06-14T13:29:00Z">
        <w:r w:rsidR="008F1F25">
          <w:rPr>
            <w:noProof/>
          </w:rPr>
          <w:t>Až na dve hodnoty</w:t>
        </w:r>
      </w:ins>
      <w:r w:rsidR="0064086A" w:rsidRPr="00A82009">
        <w:rPr>
          <w:noProof/>
          <w:rPrChange w:id="13342" w:author="Peto" w:date="2018-06-14T07:18:00Z">
            <w:rPr/>
          </w:rPrChange>
        </w:rPr>
        <w:t xml:space="preserve"> </w:t>
      </w:r>
      <w:del w:id="13343" w:author="Peto" w:date="2018-06-14T13:29:00Z">
        <w:r w:rsidR="0064086A" w:rsidRPr="00A82009" w:rsidDel="008F1F25">
          <w:rPr>
            <w:noProof/>
            <w:rPrChange w:id="13344" w:author="Peto" w:date="2018-06-14T07:18:00Z">
              <w:rPr/>
            </w:rPrChange>
          </w:rPr>
          <w:delText xml:space="preserve">namerané hodnotu </w:delText>
        </w:r>
      </w:del>
      <w:r w:rsidR="0064086A" w:rsidRPr="00A82009">
        <w:rPr>
          <w:noProof/>
          <w:rPrChange w:id="13345" w:author="Peto" w:date="2018-06-14T07:18:00Z">
            <w:rPr/>
          </w:rPrChange>
        </w:rPr>
        <w:t xml:space="preserve">majú </w:t>
      </w:r>
      <w:ins w:id="13346" w:author="Peto" w:date="2018-06-14T13:30:00Z">
        <w:r w:rsidR="008F1F25">
          <w:rPr>
            <w:noProof/>
          </w:rPr>
          <w:t xml:space="preserve">všetky hodnoty </w:t>
        </w:r>
      </w:ins>
      <w:r w:rsidR="0064086A" w:rsidRPr="00A82009">
        <w:rPr>
          <w:noProof/>
          <w:rPrChange w:id="13347" w:author="Peto" w:date="2018-06-14T07:18:00Z">
            <w:rPr/>
          </w:rPrChange>
        </w:rPr>
        <w:t>rozdieľ menši ako dvojnásobok smerodatnej odchylky. . Bland Altmanova analýza preto prehlasuje zhodu medzi meraním SV echom a meraním SV z impedancie hrudníka.</w:t>
      </w:r>
    </w:p>
    <w:p w14:paraId="58C4FEEB" w14:textId="77777777" w:rsidR="008F1F25" w:rsidRDefault="008F1F25" w:rsidP="0064086A">
      <w:pPr>
        <w:rPr>
          <w:ins w:id="13348" w:author="Peto" w:date="2018-06-14T13:31:00Z"/>
          <w:noProof/>
        </w:rPr>
      </w:pPr>
    </w:p>
    <w:p w14:paraId="1874551D" w14:textId="7D264F55" w:rsidR="008F1F25" w:rsidRDefault="008F1F25" w:rsidP="008F1F25">
      <w:pPr>
        <w:pStyle w:val="Nadpis3"/>
        <w:rPr>
          <w:ins w:id="13349" w:author="Peto" w:date="2018-06-14T13:31:00Z"/>
          <w:noProof/>
        </w:rPr>
        <w:pPrChange w:id="13350" w:author="Peto" w:date="2018-06-14T13:31:00Z">
          <w:pPr/>
        </w:pPrChange>
      </w:pPr>
      <w:ins w:id="13351" w:author="Peto" w:date="2018-06-14T13:31:00Z">
        <w:r>
          <w:rPr>
            <w:noProof/>
          </w:rPr>
          <w:t>Diskusia</w:t>
        </w:r>
      </w:ins>
    </w:p>
    <w:p w14:paraId="41BE59FA" w14:textId="3A4F3038" w:rsidR="008F1F25" w:rsidRPr="008F1F25" w:rsidRDefault="003D14C0" w:rsidP="008F1F25">
      <w:pPr>
        <w:rPr>
          <w:ins w:id="13352" w:author="Peto" w:date="2018-06-14T13:31:00Z"/>
          <w:rPrChange w:id="13353" w:author="Peto" w:date="2018-06-14T13:31:00Z">
            <w:rPr>
              <w:ins w:id="13354" w:author="Peto" w:date="2018-06-14T13:31:00Z"/>
              <w:noProof/>
            </w:rPr>
          </w:rPrChange>
        </w:rPr>
        <w:pPrChange w:id="13355" w:author="Peto" w:date="2018-06-14T13:31:00Z">
          <w:pPr/>
        </w:pPrChange>
      </w:pPr>
      <w:ins w:id="13356" w:author="Peto" w:date="2018-06-14T13:47:00Z">
        <w:r>
          <w:t xml:space="preserve">Korelačný koeficient merania SV </w:t>
        </w:r>
      </w:ins>
      <w:proofErr w:type="spellStart"/>
      <w:ins w:id="13357" w:author="Peto" w:date="2018-06-14T14:02:00Z">
        <w:r w:rsidR="008922DA">
          <w:t>echokardiografiou</w:t>
        </w:r>
        <w:proofErr w:type="spellEnd"/>
        <w:r w:rsidR="008922DA">
          <w:t xml:space="preserve"> s SV meraným z</w:t>
        </w:r>
      </w:ins>
      <w:ins w:id="13358" w:author="Peto" w:date="2018-06-14T13:47:00Z">
        <w:r>
          <w:t xml:space="preserve"> impedancie </w:t>
        </w:r>
      </w:ins>
      <w:ins w:id="13359" w:author="Peto" w:date="2018-06-14T14:03:00Z">
        <w:r w:rsidR="008922DA">
          <w:t>krku</w:t>
        </w:r>
      </w:ins>
      <w:ins w:id="13360" w:author="Peto" w:date="2018-06-14T13:47:00Z">
        <w:r>
          <w:t xml:space="preserve"> </w:t>
        </w:r>
      </w:ins>
      <w:ins w:id="13361" w:author="Peto" w:date="2018-06-14T13:48:00Z">
        <w:r>
          <w:t>a</w:t>
        </w:r>
      </w:ins>
      <w:ins w:id="13362" w:author="Peto" w:date="2018-06-14T14:02:00Z">
        <w:r w:rsidR="008922DA">
          <w:t xml:space="preserve"> </w:t>
        </w:r>
      </w:ins>
      <w:ins w:id="13363" w:author="Peto" w:date="2018-06-14T13:48:00Z">
        <w:r>
          <w:t xml:space="preserve">SV </w:t>
        </w:r>
      </w:ins>
      <w:ins w:id="13364" w:author="Peto" w:date="2018-06-14T14:03:00Z">
        <w:r w:rsidR="008922DA">
          <w:t xml:space="preserve">meraným </w:t>
        </w:r>
      </w:ins>
      <w:ins w:id="13365" w:author="Peto" w:date="2018-06-14T13:48:00Z">
        <w:r>
          <w:t xml:space="preserve">z impedancie hrudníka </w:t>
        </w:r>
      </w:ins>
      <w:ins w:id="13366" w:author="Peto" w:date="2018-06-14T14:03:00Z">
        <w:r w:rsidR="008922DA">
          <w:t xml:space="preserve">dosahuje podobných hodnôt: 0,68, </w:t>
        </w:r>
        <w:proofErr w:type="spellStart"/>
        <w:r w:rsidR="008922DA">
          <w:t>reps</w:t>
        </w:r>
        <w:proofErr w:type="spellEnd"/>
        <w:r w:rsidR="008922DA">
          <w:t>.</w:t>
        </w:r>
      </w:ins>
      <w:ins w:id="13367" w:author="Peto" w:date="2018-06-14T13:48:00Z">
        <w:r>
          <w:t xml:space="preserve"> 0,72. </w:t>
        </w:r>
      </w:ins>
      <w:ins w:id="13368" w:author="Peto" w:date="2018-06-14T13:50:00Z">
        <w:r>
          <w:t>Hodnota s</w:t>
        </w:r>
      </w:ins>
      <w:ins w:id="13369" w:author="Peto" w:date="2018-06-14T13:49:00Z">
        <w:r>
          <w:t>mernic</w:t>
        </w:r>
      </w:ins>
      <w:ins w:id="13370" w:author="Peto" w:date="2018-06-14T13:52:00Z">
        <w:r>
          <w:t>e</w:t>
        </w:r>
      </w:ins>
      <w:ins w:id="13371" w:author="Peto" w:date="2018-06-14T13:49:00Z">
        <w:r>
          <w:t xml:space="preserve"> regresnej priamky </w:t>
        </w:r>
      </w:ins>
      <w:ins w:id="13372" w:author="Peto" w:date="2018-06-14T13:50:00Z">
        <w:r>
          <w:t xml:space="preserve">pri meraní SV z impedancie krku </w:t>
        </w:r>
      </w:ins>
      <w:ins w:id="13373" w:author="Peto" w:date="2018-06-14T13:51:00Z">
        <w:r>
          <w:t xml:space="preserve">je </w:t>
        </w:r>
      </w:ins>
      <w:ins w:id="13374" w:author="Peto" w:date="2018-06-14T13:50:00Z">
        <w:r>
          <w:t>0.88</w:t>
        </w:r>
      </w:ins>
      <w:ins w:id="13375" w:author="Peto" w:date="2018-06-14T13:51:00Z">
        <w:r>
          <w:t>, smernic</w:t>
        </w:r>
      </w:ins>
      <w:ins w:id="13376" w:author="Peto" w:date="2018-06-14T13:54:00Z">
        <w:r>
          <w:t>a</w:t>
        </w:r>
      </w:ins>
      <w:ins w:id="13377" w:author="Peto" w:date="2018-06-14T13:51:00Z">
        <w:r>
          <w:t xml:space="preserve"> priamky pri meraní SV z</w:t>
        </w:r>
      </w:ins>
      <w:ins w:id="13378" w:author="Peto" w:date="2018-06-14T13:57:00Z">
        <w:r w:rsidR="008922DA">
          <w:t> </w:t>
        </w:r>
      </w:ins>
      <w:ins w:id="13379" w:author="Peto" w:date="2018-06-14T13:51:00Z">
        <w:r>
          <w:t>hrudníka</w:t>
        </w:r>
      </w:ins>
      <w:ins w:id="13380" w:author="Peto" w:date="2018-06-14T13:52:00Z">
        <w:r w:rsidR="008922DA">
          <w:t xml:space="preserve"> </w:t>
        </w:r>
        <w:r>
          <w:t>dosahuje hodnotu 1,47.</w:t>
        </w:r>
      </w:ins>
      <w:ins w:id="13381" w:author="Peto" w:date="2018-06-14T13:53:00Z">
        <w:r>
          <w:t xml:space="preserve"> </w:t>
        </w:r>
      </w:ins>
      <w:ins w:id="13382" w:author="Peto" w:date="2018-06-14T14:04:00Z">
        <w:r w:rsidR="008922DA">
          <w:t>Hodnoty smernice naznačujú,</w:t>
        </w:r>
      </w:ins>
      <w:ins w:id="13383" w:author="Peto" w:date="2018-06-14T13:55:00Z">
        <w:r>
          <w:t xml:space="preserve"> že SV merané z krku viac odpovedá SV meranému z </w:t>
        </w:r>
        <w:proofErr w:type="spellStart"/>
        <w:r>
          <w:t>echokardiografie</w:t>
        </w:r>
        <w:proofErr w:type="spellEnd"/>
        <w:r>
          <w:t>.</w:t>
        </w:r>
      </w:ins>
      <w:ins w:id="13384" w:author="Peto" w:date="2018-06-14T14:05:00Z">
        <w:r w:rsidR="008922DA">
          <w:t xml:space="preserve"> Podľa výsledkov tejto štúdie </w:t>
        </w:r>
      </w:ins>
      <w:ins w:id="13385" w:author="Peto" w:date="2018-06-14T14:06:00Z">
        <w:r w:rsidR="008922DA">
          <w:t>m</w:t>
        </w:r>
      </w:ins>
      <w:ins w:id="13386" w:author="Peto" w:date="2018-06-14T14:05:00Z">
        <w:r w:rsidR="008922DA">
          <w:t>eranie SV z impedancie krku dosahuje podobn</w:t>
        </w:r>
      </w:ins>
      <w:ins w:id="13387" w:author="Peto" w:date="2018-06-14T14:06:00Z">
        <w:r w:rsidR="008922DA">
          <w:t xml:space="preserve">ú presnosť v odhade SV ako </w:t>
        </w:r>
        <w:proofErr w:type="spellStart"/>
        <w:r w:rsidR="008922DA">
          <w:t>merenie</w:t>
        </w:r>
        <w:proofErr w:type="spellEnd"/>
        <w:r w:rsidR="008922DA">
          <w:t xml:space="preserve"> SV z impedancie hrudníka.</w:t>
        </w:r>
      </w:ins>
    </w:p>
    <w:p w14:paraId="41F207E9" w14:textId="77777777" w:rsidR="008F1F25" w:rsidRPr="00A82009" w:rsidRDefault="008F1F25" w:rsidP="0064086A">
      <w:pPr>
        <w:rPr>
          <w:noProof/>
          <w:lang w:eastAsia="en-US" w:bidi="en-US"/>
          <w:rPrChange w:id="13388" w:author="Peto" w:date="2018-06-14T07:18:00Z">
            <w:rPr>
              <w:lang w:eastAsia="en-US" w:bidi="en-US"/>
            </w:rPr>
          </w:rPrChange>
        </w:rPr>
      </w:pPr>
    </w:p>
    <w:p w14:paraId="45818F2F" w14:textId="77777777" w:rsidR="00CE547F" w:rsidRPr="00A82009" w:rsidRDefault="00CE547F" w:rsidP="00CE547F">
      <w:pPr>
        <w:pStyle w:val="Nadpis3"/>
        <w:rPr>
          <w:noProof/>
          <w:rPrChange w:id="13389" w:author="Peto" w:date="2018-06-14T07:18:00Z">
            <w:rPr/>
          </w:rPrChange>
        </w:rPr>
      </w:pPr>
      <w:bookmarkStart w:id="13390" w:name="_Toc516413250"/>
      <w:r w:rsidRPr="00A82009">
        <w:rPr>
          <w:noProof/>
          <w:rPrChange w:id="13391" w:author="Peto" w:date="2018-06-14T07:18:00Z">
            <w:rPr/>
          </w:rPrChange>
        </w:rPr>
        <w:t xml:space="preserve">Plocha pod krivkou </w:t>
      </w:r>
      <m:oMath>
        <m:r>
          <m:rPr>
            <m:sty m:val="b"/>
          </m:rPr>
          <w:rPr>
            <w:rFonts w:ascii="Cambria Math" w:hAnsi="Cambria Math"/>
            <w:noProof/>
            <w:rPrChange w:id="13392" w:author="Peto" w:date="2018-06-14T07:18:00Z">
              <w:rPr>
                <w:rFonts w:ascii="Cambria Math" w:hAnsi="Cambria Math"/>
              </w:rPr>
            </w:rPrChange>
          </w:rPr>
          <m:t>-</m:t>
        </m:r>
        <m:r>
          <m:rPr>
            <m:sty m:val="bi"/>
          </m:rPr>
          <w:rPr>
            <w:rFonts w:ascii="Cambria Math" w:hAnsi="Cambria Math"/>
            <w:noProof/>
            <w:rPrChange w:id="13393" w:author="Peto" w:date="2018-06-14T07:18:00Z">
              <w:rPr>
                <w:rFonts w:ascii="Cambria Math" w:hAnsi="Cambria Math"/>
              </w:rPr>
            </w:rPrChange>
          </w:rPr>
          <m:t>d</m:t>
        </m:r>
        <m:sSub>
          <m:sSubPr>
            <m:ctrlPr>
              <w:rPr>
                <w:rFonts w:ascii="Cambria Math" w:hAnsi="Cambria Math"/>
                <w:noProof/>
              </w:rPr>
            </m:ctrlPr>
          </m:sSubPr>
          <m:e>
            <m:r>
              <m:rPr>
                <m:sty m:val="bi"/>
              </m:rPr>
              <w:rPr>
                <w:rFonts w:ascii="Cambria Math" w:hAnsi="Cambria Math"/>
                <w:noProof/>
                <w:rPrChange w:id="13394" w:author="Peto" w:date="2018-06-14T07:18:00Z">
                  <w:rPr>
                    <w:rFonts w:ascii="Cambria Math" w:hAnsi="Cambria Math"/>
                  </w:rPr>
                </w:rPrChange>
              </w:rPr>
              <m:t>Z</m:t>
            </m:r>
          </m:e>
          <m:sub>
            <m:r>
              <m:rPr>
                <m:sty m:val="bi"/>
              </m:rPr>
              <w:rPr>
                <w:rFonts w:ascii="Cambria Math" w:hAnsi="Cambria Math"/>
                <w:noProof/>
                <w:rPrChange w:id="13395" w:author="Peto" w:date="2018-06-14T07:18:00Z">
                  <w:rPr>
                    <w:rFonts w:ascii="Cambria Math" w:hAnsi="Cambria Math"/>
                  </w:rPr>
                </w:rPrChange>
              </w:rPr>
              <m:t>i</m:t>
            </m:r>
          </m:sub>
        </m:sSub>
        <m:r>
          <m:rPr>
            <m:sty m:val="b"/>
          </m:rPr>
          <w:rPr>
            <w:rFonts w:ascii="Cambria Math" w:hAnsi="Cambria Math"/>
            <w:noProof/>
            <w:rPrChange w:id="13396" w:author="Peto" w:date="2018-06-14T07:18:00Z">
              <w:rPr>
                <w:rFonts w:ascii="Cambria Math" w:hAnsi="Cambria Math"/>
              </w:rPr>
            </w:rPrChange>
          </w:rPr>
          <m:t>(</m:t>
        </m:r>
        <m:r>
          <m:rPr>
            <m:sty m:val="bi"/>
          </m:rPr>
          <w:rPr>
            <w:rFonts w:ascii="Cambria Math" w:hAnsi="Cambria Math"/>
            <w:noProof/>
            <w:rPrChange w:id="13397" w:author="Peto" w:date="2018-06-14T07:18:00Z">
              <w:rPr>
                <w:rFonts w:ascii="Cambria Math" w:hAnsi="Cambria Math"/>
              </w:rPr>
            </w:rPrChange>
          </w:rPr>
          <m:t>t</m:t>
        </m:r>
        <m:f>
          <m:fPr>
            <m:type m:val="lin"/>
            <m:ctrlPr>
              <w:rPr>
                <w:rFonts w:ascii="Cambria Math" w:hAnsi="Cambria Math"/>
                <w:noProof/>
              </w:rPr>
            </m:ctrlPr>
          </m:fPr>
          <m:num>
            <m:r>
              <m:rPr>
                <m:sty m:val="b"/>
              </m:rPr>
              <w:rPr>
                <w:rFonts w:ascii="Cambria Math" w:hAnsi="Cambria Math"/>
                <w:noProof/>
                <w:rPrChange w:id="13398" w:author="Peto" w:date="2018-06-14T07:18:00Z">
                  <w:rPr>
                    <w:rFonts w:ascii="Cambria Math" w:hAnsi="Cambria Math"/>
                  </w:rPr>
                </w:rPrChange>
              </w:rPr>
              <m:t>)</m:t>
            </m:r>
          </m:num>
          <m:den>
            <m:r>
              <m:rPr>
                <m:sty m:val="bi"/>
              </m:rPr>
              <w:rPr>
                <w:rFonts w:ascii="Cambria Math" w:hAnsi="Cambria Math"/>
                <w:noProof/>
                <w:rPrChange w:id="13399" w:author="Peto" w:date="2018-06-14T07:18:00Z">
                  <w:rPr>
                    <w:rFonts w:ascii="Cambria Math" w:hAnsi="Cambria Math"/>
                  </w:rPr>
                </w:rPrChange>
              </w:rPr>
              <m:t>dt</m:t>
            </m:r>
          </m:den>
        </m:f>
      </m:oMath>
      <w:bookmarkEnd w:id="13390"/>
    </w:p>
    <w:p w14:paraId="165EE7A7" w14:textId="77777777" w:rsidR="00CE547F" w:rsidRPr="00A82009" w:rsidRDefault="00CE547F" w:rsidP="00CE547F">
      <w:pPr>
        <w:rPr>
          <w:noProof/>
          <w:lang w:eastAsia="en-US" w:bidi="en-US"/>
          <w:rPrChange w:id="13400" w:author="Peto" w:date="2018-06-14T07:18:00Z">
            <w:rPr>
              <w:lang w:eastAsia="en-US" w:bidi="en-US"/>
            </w:rPr>
          </w:rPrChange>
        </w:rPr>
      </w:pPr>
    </w:p>
    <w:p w14:paraId="51E9A285" w14:textId="52B59555" w:rsidR="00CE547F" w:rsidRPr="00A82009" w:rsidRDefault="00CE547F" w:rsidP="00CE547F">
      <w:pPr>
        <w:rPr>
          <w:noProof/>
          <w:rPrChange w:id="13401" w:author="Peto" w:date="2018-06-14T07:18:00Z">
            <w:rPr/>
          </w:rPrChange>
        </w:rPr>
      </w:pPr>
      <w:r w:rsidRPr="00A82009">
        <w:rPr>
          <w:noProof/>
          <w:lang w:eastAsia="en-US" w:bidi="en-US"/>
          <w:rPrChange w:id="13402" w:author="Peto" w:date="2018-06-14T07:18:00Z">
            <w:rPr>
              <w:lang w:eastAsia="en-US" w:bidi="en-US"/>
            </w:rPr>
          </w:rPrChange>
        </w:rPr>
        <w:lastRenderedPageBreak/>
        <w:t xml:space="preserve">V nasledujúcej analýze bola vyšetrená závislosť plochy pod krivkou </w:t>
      </w:r>
      <m:oMath>
        <m:r>
          <m:rPr>
            <m:sty m:val="p"/>
          </m:rPr>
          <w:rPr>
            <w:rFonts w:ascii="Cambria Math" w:hAnsi="Cambria Math"/>
            <w:noProof/>
            <w:rPrChange w:id="13403" w:author="Peto" w:date="2018-06-14T07:18:00Z">
              <w:rPr>
                <w:rFonts w:ascii="Cambria Math" w:hAnsi="Cambria Math"/>
              </w:rPr>
            </w:rPrChange>
          </w:rPr>
          <m:t>-</m:t>
        </m:r>
        <m:r>
          <w:rPr>
            <w:rFonts w:ascii="Cambria Math" w:hAnsi="Cambria Math"/>
            <w:noProof/>
            <w:rPrChange w:id="13404"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05" w:author="Peto" w:date="2018-06-14T07:18:00Z">
                  <w:rPr>
                    <w:rFonts w:ascii="Cambria Math" w:hAnsi="Cambria Math"/>
                  </w:rPr>
                </w:rPrChange>
              </w:rPr>
              <m:t>Z</m:t>
            </m:r>
          </m:e>
          <m:sub>
            <m:r>
              <w:rPr>
                <w:rFonts w:ascii="Cambria Math" w:hAnsi="Cambria Math"/>
                <w:noProof/>
                <w:rPrChange w:id="13406" w:author="Peto" w:date="2018-06-14T07:18:00Z">
                  <w:rPr>
                    <w:rFonts w:ascii="Cambria Math" w:hAnsi="Cambria Math"/>
                  </w:rPr>
                </w:rPrChange>
              </w:rPr>
              <m:t>i</m:t>
            </m:r>
          </m:sub>
        </m:sSub>
        <m:r>
          <m:rPr>
            <m:sty m:val="p"/>
          </m:rPr>
          <w:rPr>
            <w:rFonts w:ascii="Cambria Math" w:hAnsi="Cambria Math"/>
            <w:noProof/>
            <w:rPrChange w:id="13407" w:author="Peto" w:date="2018-06-14T07:18:00Z">
              <w:rPr>
                <w:rFonts w:ascii="Cambria Math" w:hAnsi="Cambria Math"/>
              </w:rPr>
            </w:rPrChange>
          </w:rPr>
          <m:t>(</m:t>
        </m:r>
        <m:r>
          <w:rPr>
            <w:rFonts w:ascii="Cambria Math" w:hAnsi="Cambria Math"/>
            <w:noProof/>
            <w:rPrChange w:id="13408"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09" w:author="Peto" w:date="2018-06-14T07:18:00Z">
                  <w:rPr>
                    <w:rFonts w:ascii="Cambria Math" w:hAnsi="Cambria Math"/>
                  </w:rPr>
                </w:rPrChange>
              </w:rPr>
              <m:t>)</m:t>
            </m:r>
          </m:num>
          <m:den>
            <m:r>
              <w:rPr>
                <w:rFonts w:ascii="Cambria Math" w:hAnsi="Cambria Math"/>
                <w:noProof/>
                <w:rPrChange w:id="13410" w:author="Peto" w:date="2018-06-14T07:18:00Z">
                  <w:rPr>
                    <w:rFonts w:ascii="Cambria Math" w:hAnsi="Cambria Math"/>
                  </w:rPr>
                </w:rPrChange>
              </w:rPr>
              <m:t>dt</m:t>
            </m:r>
          </m:den>
        </m:f>
      </m:oMath>
      <w:r w:rsidRPr="00A82009">
        <w:rPr>
          <w:noProof/>
          <w:rPrChange w:id="13411" w:author="Peto" w:date="2018-06-14T07:18:00Z">
            <w:rPr/>
          </w:rPrChange>
        </w:rPr>
        <w:t xml:space="preserve"> vrámci srdečného cyklu a hodnoty SV nameranej echokardiografiou. Krivka </w:t>
      </w:r>
      <m:oMath>
        <m:r>
          <m:rPr>
            <m:sty m:val="p"/>
          </m:rPr>
          <w:rPr>
            <w:rFonts w:ascii="Cambria Math" w:hAnsi="Cambria Math"/>
            <w:noProof/>
            <w:rPrChange w:id="13412" w:author="Peto" w:date="2018-06-14T07:18:00Z">
              <w:rPr>
                <w:rFonts w:ascii="Cambria Math" w:hAnsi="Cambria Math"/>
              </w:rPr>
            </w:rPrChange>
          </w:rPr>
          <m:t>-</m:t>
        </m:r>
        <m:r>
          <w:rPr>
            <w:rFonts w:ascii="Cambria Math" w:hAnsi="Cambria Math"/>
            <w:noProof/>
            <w:rPrChange w:id="13413"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14" w:author="Peto" w:date="2018-06-14T07:18:00Z">
                  <w:rPr>
                    <w:rFonts w:ascii="Cambria Math" w:hAnsi="Cambria Math"/>
                  </w:rPr>
                </w:rPrChange>
              </w:rPr>
              <m:t>Z</m:t>
            </m:r>
          </m:e>
          <m:sub>
            <m:r>
              <w:rPr>
                <w:rFonts w:ascii="Cambria Math" w:hAnsi="Cambria Math"/>
                <w:noProof/>
                <w:rPrChange w:id="13415" w:author="Peto" w:date="2018-06-14T07:18:00Z">
                  <w:rPr>
                    <w:rFonts w:ascii="Cambria Math" w:hAnsi="Cambria Math"/>
                  </w:rPr>
                </w:rPrChange>
              </w:rPr>
              <m:t>i</m:t>
            </m:r>
          </m:sub>
        </m:sSub>
        <m:r>
          <m:rPr>
            <m:sty m:val="p"/>
          </m:rPr>
          <w:rPr>
            <w:rFonts w:ascii="Cambria Math" w:hAnsi="Cambria Math"/>
            <w:noProof/>
            <w:rPrChange w:id="13416" w:author="Peto" w:date="2018-06-14T07:18:00Z">
              <w:rPr>
                <w:rFonts w:ascii="Cambria Math" w:hAnsi="Cambria Math"/>
              </w:rPr>
            </w:rPrChange>
          </w:rPr>
          <m:t>(</m:t>
        </m:r>
        <m:r>
          <w:rPr>
            <w:rFonts w:ascii="Cambria Math" w:hAnsi="Cambria Math"/>
            <w:noProof/>
            <w:rPrChange w:id="13417"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18" w:author="Peto" w:date="2018-06-14T07:18:00Z">
                  <w:rPr>
                    <w:rFonts w:ascii="Cambria Math" w:hAnsi="Cambria Math"/>
                  </w:rPr>
                </w:rPrChange>
              </w:rPr>
              <m:t>)</m:t>
            </m:r>
          </m:num>
          <m:den>
            <m:r>
              <w:rPr>
                <w:rFonts w:ascii="Cambria Math" w:hAnsi="Cambria Math"/>
                <w:noProof/>
                <w:rPrChange w:id="13419" w:author="Peto" w:date="2018-06-14T07:18:00Z">
                  <w:rPr>
                    <w:rFonts w:ascii="Cambria Math" w:hAnsi="Cambria Math"/>
                  </w:rPr>
                </w:rPrChange>
              </w:rPr>
              <m:t>dt</m:t>
            </m:r>
          </m:den>
        </m:f>
      </m:oMath>
      <w:r w:rsidRPr="00A82009">
        <w:rPr>
          <w:noProof/>
          <w:rPrChange w:id="13420" w:author="Peto" w:date="2018-06-14T07:18:00Z">
            <w:rPr/>
          </w:rPrChange>
        </w:rPr>
        <w:t xml:space="preserve"> by podľa </w:t>
      </w:r>
      <w:r w:rsidRPr="00A82009">
        <w:rPr>
          <w:noProof/>
          <w:rPrChange w:id="13421" w:author="Peto" w:date="2018-06-14T07:18:00Z">
            <w:rPr/>
          </w:rPrChange>
        </w:rPr>
        <w:fldChar w:fldCharType="begin"/>
      </w:r>
      <w:r w:rsidR="00AD692D" w:rsidRPr="00A82009">
        <w:rPr>
          <w:noProof/>
          <w:rPrChange w:id="13422"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13423" w:author="Peto" w:date="2018-06-14T07:18:00Z">
            <w:rPr/>
          </w:rPrChange>
        </w:rPr>
        <w:fldChar w:fldCharType="separate"/>
      </w:r>
      <w:r w:rsidR="00AD692D" w:rsidRPr="00A82009">
        <w:rPr>
          <w:noProof/>
          <w:vertAlign w:val="superscript"/>
        </w:rPr>
        <w:t>3</w:t>
      </w:r>
      <w:r w:rsidRPr="00A82009">
        <w:rPr>
          <w:noProof/>
          <w:rPrChange w:id="13424" w:author="Peto" w:date="2018-06-14T07:18:00Z">
            <w:rPr/>
          </w:rPrChange>
        </w:rPr>
        <w:fldChar w:fldCharType="end"/>
      </w:r>
      <w:r w:rsidRPr="00A82009">
        <w:rPr>
          <w:noProof/>
          <w:rPrChange w:id="13425" w:author="Peto" w:date="2018-06-14T07:18:00Z">
            <w:rPr/>
          </w:rPrChange>
        </w:rPr>
        <w:t xml:space="preserve"> a rovnice (</w:t>
      </w:r>
      <w:r w:rsidRPr="00A82009">
        <w:rPr>
          <w:noProof/>
          <w:rPrChange w:id="13426" w:author="Peto" w:date="2018-06-14T07:18:00Z">
            <w:rPr/>
          </w:rPrChange>
        </w:rPr>
        <w:fldChar w:fldCharType="begin"/>
      </w:r>
      <w:r w:rsidRPr="00A82009">
        <w:rPr>
          <w:noProof/>
          <w:rPrChange w:id="13427" w:author="Peto" w:date="2018-06-14T07:18:00Z">
            <w:rPr/>
          </w:rPrChange>
        </w:rPr>
        <w:instrText xml:space="preserve"> REF Berstain_model_3 \h </w:instrText>
      </w:r>
      <w:r w:rsidRPr="00A82009">
        <w:rPr>
          <w:noProof/>
          <w:rPrChange w:id="13428" w:author="Peto" w:date="2018-06-14T07:18:00Z">
            <w:rPr>
              <w:noProof/>
            </w:rPr>
          </w:rPrChange>
        </w:rPr>
      </w:r>
      <w:r w:rsidRPr="00A82009">
        <w:rPr>
          <w:noProof/>
          <w:rPrChange w:id="13429" w:author="Peto" w:date="2018-06-14T07:18:00Z">
            <w:rPr/>
          </w:rPrChange>
        </w:rPr>
        <w:fldChar w:fldCharType="separate"/>
      </w:r>
      <w:r w:rsidR="00F95B9C" w:rsidRPr="00A82009">
        <w:rPr>
          <w:noProof/>
          <w:color w:val="000000"/>
        </w:rPr>
        <w:t>37</w:t>
      </w:r>
      <w:r w:rsidRPr="00A82009">
        <w:rPr>
          <w:noProof/>
          <w:rPrChange w:id="13430" w:author="Peto" w:date="2018-06-14T07:18:00Z">
            <w:rPr/>
          </w:rPrChange>
        </w:rPr>
        <w:fldChar w:fldCharType="end"/>
      </w:r>
      <w:r w:rsidRPr="00A82009">
        <w:rPr>
          <w:noProof/>
          <w:rPrChange w:id="13431" w:author="Peto" w:date="2018-06-14T07:18:00Z">
            <w:rPr/>
          </w:rPrChange>
        </w:rPr>
        <w:t xml:space="preserve">) spolu s hodnotou </w:t>
      </w:r>
      <m:oMath>
        <m:r>
          <m:rPr>
            <m:sty m:val="p"/>
          </m:rPr>
          <w:rPr>
            <w:rFonts w:ascii="Cambria Math" w:hAnsi="Cambria Math"/>
            <w:noProof/>
            <w:rPrChange w:id="13432" w:author="Peto" w:date="2018-06-14T07:18:00Z">
              <w:rPr>
                <w:rFonts w:ascii="Cambria Math" w:hAnsi="Cambria Math"/>
              </w:rPr>
            </w:rPrChange>
          </w:rPr>
          <m:t>-</m:t>
        </m:r>
        <m:r>
          <w:rPr>
            <w:rFonts w:ascii="Cambria Math" w:hAnsi="Cambria Math"/>
            <w:noProof/>
            <w:rPrChange w:id="13433"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34" w:author="Peto" w:date="2018-06-14T07:18:00Z">
                  <w:rPr>
                    <w:rFonts w:ascii="Cambria Math" w:hAnsi="Cambria Math"/>
                  </w:rPr>
                </w:rPrChange>
              </w:rPr>
              <m:t>Z</m:t>
            </m:r>
          </m:e>
          <m:sub>
            <m:r>
              <w:rPr>
                <w:rFonts w:ascii="Cambria Math" w:hAnsi="Cambria Math"/>
                <w:noProof/>
                <w:rPrChange w:id="13435" w:author="Peto" w:date="2018-06-14T07:18:00Z">
                  <w:rPr>
                    <w:rFonts w:ascii="Cambria Math" w:hAnsi="Cambria Math"/>
                  </w:rPr>
                </w:rPrChange>
              </w:rPr>
              <m:t>i</m:t>
            </m:r>
          </m:sub>
        </m:sSub>
        <m:r>
          <m:rPr>
            <m:sty m:val="p"/>
          </m:rPr>
          <w:rPr>
            <w:rFonts w:ascii="Cambria Math" w:hAnsi="Cambria Math"/>
            <w:noProof/>
            <w:rPrChange w:id="13436" w:author="Peto" w:date="2018-06-14T07:18:00Z">
              <w:rPr>
                <w:rFonts w:ascii="Cambria Math" w:hAnsi="Cambria Math"/>
              </w:rPr>
            </w:rPrChange>
          </w:rPr>
          <m:t>(</m:t>
        </m:r>
        <m:r>
          <w:rPr>
            <w:rFonts w:ascii="Cambria Math" w:hAnsi="Cambria Math"/>
            <w:noProof/>
            <w:rPrChange w:id="13437"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38" w:author="Peto" w:date="2018-06-14T07:18:00Z">
                  <w:rPr>
                    <w:rFonts w:ascii="Cambria Math" w:hAnsi="Cambria Math"/>
                  </w:rPr>
                </w:rPrChange>
              </w:rPr>
              <m:t>)</m:t>
            </m:r>
          </m:num>
          <m:den>
            <m:r>
              <w:rPr>
                <w:rFonts w:ascii="Cambria Math" w:hAnsi="Cambria Math"/>
                <w:noProof/>
                <w:rPrChange w:id="13439" w:author="Peto" w:date="2018-06-14T07:18:00Z">
                  <w:rPr>
                    <w:rFonts w:ascii="Cambria Math" w:hAnsi="Cambria Math"/>
                  </w:rPr>
                </w:rPrChange>
              </w:rPr>
              <m:t>dt</m:t>
            </m:r>
          </m:den>
        </m:f>
        <m:r>
          <w:rPr>
            <w:rFonts w:ascii="Cambria Math" w:hAnsi="Cambria Math"/>
            <w:noProof/>
            <w:rPrChange w:id="13440" w:author="Peto" w:date="2018-06-14T07:18:00Z">
              <w:rPr>
                <w:rFonts w:ascii="Cambria Math" w:hAnsi="Cambria Math"/>
              </w:rPr>
            </w:rPrChange>
          </w:rPr>
          <m:t xml:space="preserve"> max</m:t>
        </m:r>
      </m:oMath>
      <w:r w:rsidRPr="00A82009">
        <w:rPr>
          <w:noProof/>
          <w:rPrChange w:id="13441" w:author="Peto" w:date="2018-06-14T07:18:00Z">
            <w:rPr/>
          </w:rPrChange>
        </w:rPr>
        <w:t xml:space="preserve"> mala vyjadrovať zrýchlenie krvi v aorte. Bude preto zaujímavé vyšetriť či plocha pod najdôležitejšou krivkou impedančnej kardiografie bude závislá na hodnote SV nameranou ech</w:t>
      </w:r>
      <w:r w:rsidR="00A53D98" w:rsidRPr="00A82009">
        <w:rPr>
          <w:noProof/>
          <w:rPrChange w:id="13442" w:author="Peto" w:date="2018-06-14T07:18:00Z">
            <w:rPr/>
          </w:rPrChange>
        </w:rPr>
        <w:t>o</w:t>
      </w:r>
      <w:r w:rsidRPr="00A82009">
        <w:rPr>
          <w:noProof/>
          <w:rPrChange w:id="13443" w:author="Peto" w:date="2018-06-14T07:18:00Z">
            <w:rPr/>
          </w:rPrChange>
        </w:rPr>
        <w:t xml:space="preserve">kardiografiou. Bola spočítaná plocha pod krivkou </w:t>
      </w:r>
      <m:oMath>
        <m:r>
          <m:rPr>
            <m:sty m:val="p"/>
          </m:rPr>
          <w:rPr>
            <w:rFonts w:ascii="Cambria Math" w:hAnsi="Cambria Math"/>
            <w:noProof/>
            <w:rPrChange w:id="13444" w:author="Peto" w:date="2018-06-14T07:18:00Z">
              <w:rPr>
                <w:rFonts w:ascii="Cambria Math" w:hAnsi="Cambria Math"/>
              </w:rPr>
            </w:rPrChange>
          </w:rPr>
          <m:t>-</m:t>
        </m:r>
        <m:r>
          <w:rPr>
            <w:rFonts w:ascii="Cambria Math" w:hAnsi="Cambria Math"/>
            <w:noProof/>
            <w:rPrChange w:id="13445"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46" w:author="Peto" w:date="2018-06-14T07:18:00Z">
                  <w:rPr>
                    <w:rFonts w:ascii="Cambria Math" w:hAnsi="Cambria Math"/>
                  </w:rPr>
                </w:rPrChange>
              </w:rPr>
              <m:t>Z</m:t>
            </m:r>
          </m:e>
          <m:sub>
            <m:r>
              <w:rPr>
                <w:rFonts w:ascii="Cambria Math" w:hAnsi="Cambria Math"/>
                <w:noProof/>
                <w:rPrChange w:id="13447" w:author="Peto" w:date="2018-06-14T07:18:00Z">
                  <w:rPr>
                    <w:rFonts w:ascii="Cambria Math" w:hAnsi="Cambria Math"/>
                  </w:rPr>
                </w:rPrChange>
              </w:rPr>
              <m:t>i</m:t>
            </m:r>
          </m:sub>
        </m:sSub>
        <m:r>
          <m:rPr>
            <m:sty m:val="p"/>
          </m:rPr>
          <w:rPr>
            <w:rFonts w:ascii="Cambria Math" w:hAnsi="Cambria Math"/>
            <w:noProof/>
            <w:rPrChange w:id="13448" w:author="Peto" w:date="2018-06-14T07:18:00Z">
              <w:rPr>
                <w:rFonts w:ascii="Cambria Math" w:hAnsi="Cambria Math"/>
              </w:rPr>
            </w:rPrChange>
          </w:rPr>
          <m:t>(</m:t>
        </m:r>
        <m:r>
          <w:rPr>
            <w:rFonts w:ascii="Cambria Math" w:hAnsi="Cambria Math"/>
            <w:noProof/>
            <w:rPrChange w:id="13449"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50" w:author="Peto" w:date="2018-06-14T07:18:00Z">
                  <w:rPr>
                    <w:rFonts w:ascii="Cambria Math" w:hAnsi="Cambria Math"/>
                  </w:rPr>
                </w:rPrChange>
              </w:rPr>
              <m:t>)</m:t>
            </m:r>
          </m:num>
          <m:den>
            <m:r>
              <w:rPr>
                <w:rFonts w:ascii="Cambria Math" w:hAnsi="Cambria Math"/>
                <w:noProof/>
                <w:rPrChange w:id="13451" w:author="Peto" w:date="2018-06-14T07:18:00Z">
                  <w:rPr>
                    <w:rFonts w:ascii="Cambria Math" w:hAnsi="Cambria Math"/>
                  </w:rPr>
                </w:rPrChange>
              </w:rPr>
              <m:t>dt</m:t>
            </m:r>
          </m:den>
        </m:f>
      </m:oMath>
      <w:r w:rsidRPr="00A82009">
        <w:rPr>
          <w:noProof/>
          <w:rPrChange w:id="13452" w:author="Peto" w:date="2018-06-14T07:18:00Z">
            <w:rPr/>
          </w:rPrChange>
        </w:rPr>
        <w:t xml:space="preserve"> vrámci LVET intervalu pre každý srdečný cyklus počas merania. Následne bola táto plocha priemerovaná cez 10 tepov. Bol spočítaný Pearsonov korelačný koeficient medzi párovým meraním SV echokardiografiou a priemerovanou plochou pod krivkou </w:t>
      </w:r>
      <m:oMath>
        <m:r>
          <m:rPr>
            <m:sty m:val="p"/>
          </m:rPr>
          <w:rPr>
            <w:rFonts w:ascii="Cambria Math" w:hAnsi="Cambria Math"/>
            <w:noProof/>
            <w:rPrChange w:id="13453" w:author="Peto" w:date="2018-06-14T07:18:00Z">
              <w:rPr>
                <w:rFonts w:ascii="Cambria Math" w:hAnsi="Cambria Math"/>
              </w:rPr>
            </w:rPrChange>
          </w:rPr>
          <m:t>-</m:t>
        </m:r>
        <m:r>
          <w:rPr>
            <w:rFonts w:ascii="Cambria Math" w:hAnsi="Cambria Math"/>
            <w:noProof/>
            <w:rPrChange w:id="13454"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55" w:author="Peto" w:date="2018-06-14T07:18:00Z">
                  <w:rPr>
                    <w:rFonts w:ascii="Cambria Math" w:hAnsi="Cambria Math"/>
                  </w:rPr>
                </w:rPrChange>
              </w:rPr>
              <m:t>Z</m:t>
            </m:r>
          </m:e>
          <m:sub>
            <m:r>
              <w:rPr>
                <w:rFonts w:ascii="Cambria Math" w:hAnsi="Cambria Math"/>
                <w:noProof/>
                <w:rPrChange w:id="13456" w:author="Peto" w:date="2018-06-14T07:18:00Z">
                  <w:rPr>
                    <w:rFonts w:ascii="Cambria Math" w:hAnsi="Cambria Math"/>
                  </w:rPr>
                </w:rPrChange>
              </w:rPr>
              <m:t>i</m:t>
            </m:r>
          </m:sub>
        </m:sSub>
        <m:r>
          <m:rPr>
            <m:sty m:val="p"/>
          </m:rPr>
          <w:rPr>
            <w:rFonts w:ascii="Cambria Math" w:hAnsi="Cambria Math"/>
            <w:noProof/>
            <w:rPrChange w:id="13457" w:author="Peto" w:date="2018-06-14T07:18:00Z">
              <w:rPr>
                <w:rFonts w:ascii="Cambria Math" w:hAnsi="Cambria Math"/>
              </w:rPr>
            </w:rPrChange>
          </w:rPr>
          <m:t>(</m:t>
        </m:r>
        <m:r>
          <w:rPr>
            <w:rFonts w:ascii="Cambria Math" w:hAnsi="Cambria Math"/>
            <w:noProof/>
            <w:rPrChange w:id="13458"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59" w:author="Peto" w:date="2018-06-14T07:18:00Z">
                  <w:rPr>
                    <w:rFonts w:ascii="Cambria Math" w:hAnsi="Cambria Math"/>
                  </w:rPr>
                </w:rPrChange>
              </w:rPr>
              <m:t>)</m:t>
            </m:r>
          </m:num>
          <m:den>
            <m:r>
              <w:rPr>
                <w:rFonts w:ascii="Cambria Math" w:hAnsi="Cambria Math"/>
                <w:noProof/>
                <w:rPrChange w:id="13460" w:author="Peto" w:date="2018-06-14T07:18:00Z">
                  <w:rPr>
                    <w:rFonts w:ascii="Cambria Math" w:hAnsi="Cambria Math"/>
                  </w:rPr>
                </w:rPrChange>
              </w:rPr>
              <m:t>dt</m:t>
            </m:r>
          </m:den>
        </m:f>
      </m:oMath>
      <w:r w:rsidRPr="00A82009">
        <w:rPr>
          <w:noProof/>
          <w:rPrChange w:id="13461" w:author="Peto" w:date="2018-06-14T07:18:00Z">
            <w:rPr/>
          </w:rPrChange>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noProof/>
            <w:rPrChange w:id="13462" w:author="Peto" w:date="2018-06-14T07:18:00Z">
              <w:rPr>
                <w:rFonts w:ascii="Cambria Math" w:hAnsi="Cambria Math"/>
              </w:rPr>
            </w:rPrChange>
          </w:rPr>
          <m:t>-</m:t>
        </m:r>
        <m:r>
          <w:rPr>
            <w:rFonts w:ascii="Cambria Math" w:hAnsi="Cambria Math"/>
            <w:noProof/>
            <w:rPrChange w:id="13463"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64" w:author="Peto" w:date="2018-06-14T07:18:00Z">
                  <w:rPr>
                    <w:rFonts w:ascii="Cambria Math" w:hAnsi="Cambria Math"/>
                  </w:rPr>
                </w:rPrChange>
              </w:rPr>
              <m:t>Z</m:t>
            </m:r>
          </m:e>
          <m:sub>
            <m:r>
              <w:rPr>
                <w:rFonts w:ascii="Cambria Math" w:hAnsi="Cambria Math"/>
                <w:noProof/>
                <w:rPrChange w:id="13465" w:author="Peto" w:date="2018-06-14T07:18:00Z">
                  <w:rPr>
                    <w:rFonts w:ascii="Cambria Math" w:hAnsi="Cambria Math"/>
                  </w:rPr>
                </w:rPrChange>
              </w:rPr>
              <m:t>i</m:t>
            </m:r>
          </m:sub>
        </m:sSub>
        <m:r>
          <m:rPr>
            <m:sty m:val="p"/>
          </m:rPr>
          <w:rPr>
            <w:rFonts w:ascii="Cambria Math" w:hAnsi="Cambria Math"/>
            <w:noProof/>
            <w:rPrChange w:id="13466" w:author="Peto" w:date="2018-06-14T07:18:00Z">
              <w:rPr>
                <w:rFonts w:ascii="Cambria Math" w:hAnsi="Cambria Math"/>
              </w:rPr>
            </w:rPrChange>
          </w:rPr>
          <m:t>(</m:t>
        </m:r>
        <m:r>
          <w:rPr>
            <w:rFonts w:ascii="Cambria Math" w:hAnsi="Cambria Math"/>
            <w:noProof/>
            <w:rPrChange w:id="13467"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68" w:author="Peto" w:date="2018-06-14T07:18:00Z">
                  <w:rPr>
                    <w:rFonts w:ascii="Cambria Math" w:hAnsi="Cambria Math"/>
                  </w:rPr>
                </w:rPrChange>
              </w:rPr>
              <m:t>)</m:t>
            </m:r>
          </m:num>
          <m:den>
            <m:r>
              <w:rPr>
                <w:rFonts w:ascii="Cambria Math" w:hAnsi="Cambria Math"/>
                <w:noProof/>
                <w:rPrChange w:id="13469" w:author="Peto" w:date="2018-06-14T07:18:00Z">
                  <w:rPr>
                    <w:rFonts w:ascii="Cambria Math" w:hAnsi="Cambria Math"/>
                  </w:rPr>
                </w:rPrChange>
              </w:rPr>
              <m:t>dt</m:t>
            </m:r>
          </m:den>
        </m:f>
      </m:oMath>
      <w:r w:rsidRPr="00A82009">
        <w:rPr>
          <w:noProof/>
          <w:rPrChange w:id="13470" w:author="Peto" w:date="2018-06-14T07:18:00Z">
            <w:rPr/>
          </w:rPrChange>
        </w:rPr>
        <w:t xml:space="preserve">. Zaujímavým zistením bola podobná hodnota plochy pod krivkou </w:t>
      </w:r>
      <m:oMath>
        <m:r>
          <m:rPr>
            <m:sty m:val="p"/>
          </m:rPr>
          <w:rPr>
            <w:rFonts w:ascii="Cambria Math" w:hAnsi="Cambria Math"/>
            <w:noProof/>
            <w:rPrChange w:id="13471" w:author="Peto" w:date="2018-06-14T07:18:00Z">
              <w:rPr>
                <w:rFonts w:ascii="Cambria Math" w:hAnsi="Cambria Math"/>
              </w:rPr>
            </w:rPrChange>
          </w:rPr>
          <m:t>-</m:t>
        </m:r>
        <m:r>
          <w:rPr>
            <w:rFonts w:ascii="Cambria Math" w:hAnsi="Cambria Math"/>
            <w:noProof/>
            <w:rPrChange w:id="13472"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73" w:author="Peto" w:date="2018-06-14T07:18:00Z">
                  <w:rPr>
                    <w:rFonts w:ascii="Cambria Math" w:hAnsi="Cambria Math"/>
                  </w:rPr>
                </w:rPrChange>
              </w:rPr>
              <m:t>Z</m:t>
            </m:r>
          </m:e>
          <m:sub>
            <m:r>
              <w:rPr>
                <w:rFonts w:ascii="Cambria Math" w:hAnsi="Cambria Math"/>
                <w:noProof/>
                <w:rPrChange w:id="13474" w:author="Peto" w:date="2018-06-14T07:18:00Z">
                  <w:rPr>
                    <w:rFonts w:ascii="Cambria Math" w:hAnsi="Cambria Math"/>
                  </w:rPr>
                </w:rPrChange>
              </w:rPr>
              <m:t>i</m:t>
            </m:r>
          </m:sub>
        </m:sSub>
        <m:r>
          <m:rPr>
            <m:sty m:val="p"/>
          </m:rPr>
          <w:rPr>
            <w:rFonts w:ascii="Cambria Math" w:hAnsi="Cambria Math"/>
            <w:noProof/>
            <w:rPrChange w:id="13475" w:author="Peto" w:date="2018-06-14T07:18:00Z">
              <w:rPr>
                <w:rFonts w:ascii="Cambria Math" w:hAnsi="Cambria Math"/>
              </w:rPr>
            </w:rPrChange>
          </w:rPr>
          <m:t>(</m:t>
        </m:r>
        <m:r>
          <w:rPr>
            <w:rFonts w:ascii="Cambria Math" w:hAnsi="Cambria Math"/>
            <w:noProof/>
            <w:rPrChange w:id="13476"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77" w:author="Peto" w:date="2018-06-14T07:18:00Z">
                  <w:rPr>
                    <w:rFonts w:ascii="Cambria Math" w:hAnsi="Cambria Math"/>
                  </w:rPr>
                </w:rPrChange>
              </w:rPr>
              <m:t>)</m:t>
            </m:r>
          </m:num>
          <m:den>
            <m:r>
              <w:rPr>
                <w:rFonts w:ascii="Cambria Math" w:hAnsi="Cambria Math"/>
                <w:noProof/>
                <w:rPrChange w:id="13478" w:author="Peto" w:date="2018-06-14T07:18:00Z">
                  <w:rPr>
                    <w:rFonts w:ascii="Cambria Math" w:hAnsi="Cambria Math"/>
                  </w:rPr>
                </w:rPrChange>
              </w:rPr>
              <m:t>dt</m:t>
            </m:r>
          </m:den>
        </m:f>
      </m:oMath>
      <w:r w:rsidRPr="00A82009">
        <w:rPr>
          <w:noProof/>
          <w:rPrChange w:id="13479" w:author="Peto" w:date="2018-06-14T07:18:00Z">
            <w:rPr/>
          </w:rPrChange>
        </w:rPr>
        <w:t xml:space="preserve"> naprieč subjektmi pre kanály 1 a 15 (krk, ruka). Rozdielnych hodnôt však dosahovala plocha pod krivkou pre kanál 3 (hruď). </w:t>
      </w:r>
      <w:r w:rsidR="00C8092B" w:rsidRPr="00A82009">
        <w:rPr>
          <w:noProof/>
          <w:rPrChange w:id="13480" w:author="Peto" w:date="2018-06-14T07:18:00Z">
            <w:rPr/>
          </w:rPrChange>
        </w:rPr>
        <w:t xml:space="preserve">Záver: </w:t>
      </w:r>
      <w:r w:rsidRPr="00A82009">
        <w:rPr>
          <w:noProof/>
          <w:rPrChange w:id="13481" w:author="Peto" w:date="2018-06-14T07:18:00Z">
            <w:rPr/>
          </w:rPrChange>
        </w:rPr>
        <w:t xml:space="preserve">Nebola potvrdená závislosť plochy pod krivkou </w:t>
      </w:r>
      <m:oMath>
        <m:r>
          <m:rPr>
            <m:sty m:val="p"/>
          </m:rPr>
          <w:rPr>
            <w:rFonts w:ascii="Cambria Math" w:hAnsi="Cambria Math"/>
            <w:noProof/>
            <w:rPrChange w:id="13482" w:author="Peto" w:date="2018-06-14T07:18:00Z">
              <w:rPr>
                <w:rFonts w:ascii="Cambria Math" w:hAnsi="Cambria Math"/>
              </w:rPr>
            </w:rPrChange>
          </w:rPr>
          <m:t>-</m:t>
        </m:r>
        <m:r>
          <w:rPr>
            <w:rFonts w:ascii="Cambria Math" w:hAnsi="Cambria Math"/>
            <w:noProof/>
            <w:rPrChange w:id="13483"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84" w:author="Peto" w:date="2018-06-14T07:18:00Z">
                  <w:rPr>
                    <w:rFonts w:ascii="Cambria Math" w:hAnsi="Cambria Math"/>
                  </w:rPr>
                </w:rPrChange>
              </w:rPr>
              <m:t>Z</m:t>
            </m:r>
          </m:e>
          <m:sub>
            <m:r>
              <w:rPr>
                <w:rFonts w:ascii="Cambria Math" w:hAnsi="Cambria Math"/>
                <w:noProof/>
                <w:rPrChange w:id="13485" w:author="Peto" w:date="2018-06-14T07:18:00Z">
                  <w:rPr>
                    <w:rFonts w:ascii="Cambria Math" w:hAnsi="Cambria Math"/>
                  </w:rPr>
                </w:rPrChange>
              </w:rPr>
              <m:t>i</m:t>
            </m:r>
          </m:sub>
        </m:sSub>
        <m:r>
          <m:rPr>
            <m:sty m:val="p"/>
          </m:rPr>
          <w:rPr>
            <w:rFonts w:ascii="Cambria Math" w:hAnsi="Cambria Math"/>
            <w:noProof/>
            <w:rPrChange w:id="13486" w:author="Peto" w:date="2018-06-14T07:18:00Z">
              <w:rPr>
                <w:rFonts w:ascii="Cambria Math" w:hAnsi="Cambria Math"/>
              </w:rPr>
            </w:rPrChange>
          </w:rPr>
          <m:t>(</m:t>
        </m:r>
        <m:r>
          <w:rPr>
            <w:rFonts w:ascii="Cambria Math" w:hAnsi="Cambria Math"/>
            <w:noProof/>
            <w:rPrChange w:id="13487"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88" w:author="Peto" w:date="2018-06-14T07:18:00Z">
                  <w:rPr>
                    <w:rFonts w:ascii="Cambria Math" w:hAnsi="Cambria Math"/>
                  </w:rPr>
                </w:rPrChange>
              </w:rPr>
              <m:t>)</m:t>
            </m:r>
          </m:num>
          <m:den>
            <m:r>
              <w:rPr>
                <w:rFonts w:ascii="Cambria Math" w:hAnsi="Cambria Math"/>
                <w:noProof/>
                <w:rPrChange w:id="13489" w:author="Peto" w:date="2018-06-14T07:18:00Z">
                  <w:rPr>
                    <w:rFonts w:ascii="Cambria Math" w:hAnsi="Cambria Math"/>
                  </w:rPr>
                </w:rPrChange>
              </w:rPr>
              <m:t>dt</m:t>
            </m:r>
          </m:den>
        </m:f>
      </m:oMath>
      <w:r w:rsidRPr="00A82009">
        <w:rPr>
          <w:noProof/>
          <w:rPrChange w:id="13490" w:author="Peto" w:date="2018-06-14T07:18:00Z">
            <w:rPr/>
          </w:rPrChange>
        </w:rPr>
        <w:t xml:space="preserve"> na hodnotách SV meraných </w:t>
      </w:r>
      <w:commentRangeStart w:id="13491"/>
      <w:r w:rsidRPr="00A82009">
        <w:rPr>
          <w:noProof/>
          <w:rPrChange w:id="13492" w:author="Peto" w:date="2018-06-14T07:18:00Z">
            <w:rPr/>
          </w:rPrChange>
        </w:rPr>
        <w:t>echokardiografiou</w:t>
      </w:r>
      <w:commentRangeEnd w:id="13491"/>
      <w:r w:rsidR="00114030" w:rsidRPr="00A82009">
        <w:rPr>
          <w:rStyle w:val="Odkaznakomentr"/>
          <w:noProof/>
          <w:rPrChange w:id="13493" w:author="Peto" w:date="2018-06-14T07:18:00Z">
            <w:rPr>
              <w:rStyle w:val="Odkaznakomentr"/>
            </w:rPr>
          </w:rPrChange>
        </w:rPr>
        <w:commentReference w:id="13491"/>
      </w:r>
      <w:r w:rsidRPr="00A82009">
        <w:rPr>
          <w:noProof/>
          <w:rPrChange w:id="13494" w:author="Peto" w:date="2018-06-14T07:18:00Z">
            <w:rPr/>
          </w:rPrChange>
        </w:rPr>
        <w:t>.</w:t>
      </w:r>
    </w:p>
    <w:p w14:paraId="0B0CB2A5" w14:textId="77777777" w:rsidR="00CE547F" w:rsidRPr="00A82009" w:rsidRDefault="00CE547F" w:rsidP="00CE547F">
      <w:pPr>
        <w:rPr>
          <w:noProof/>
          <w:rPrChange w:id="13495" w:author="Peto" w:date="2018-06-14T07:18:00Z">
            <w:rPr/>
          </w:rPrChange>
        </w:rPr>
      </w:pPr>
    </w:p>
    <w:p w14:paraId="012E0DC1" w14:textId="77777777" w:rsidR="00CE547F" w:rsidRPr="00A82009" w:rsidRDefault="00CE547F" w:rsidP="00CE547F">
      <w:pPr>
        <w:pStyle w:val="Nadpis3"/>
        <w:rPr>
          <w:noProof/>
          <w:rPrChange w:id="13496" w:author="Peto" w:date="2018-06-14T07:18:00Z">
            <w:rPr/>
          </w:rPrChange>
        </w:rPr>
      </w:pPr>
      <w:bookmarkStart w:id="13497" w:name="_Toc516413251"/>
      <w:r w:rsidRPr="00A82009">
        <w:rPr>
          <w:noProof/>
          <w:rPrChange w:id="13498" w:author="Peto" w:date="2018-06-14T07:18:00Z">
            <w:rPr/>
          </w:rPrChange>
        </w:rPr>
        <w:t xml:space="preserve">Plocha nad krivkou </w:t>
      </w:r>
      <m:oMath>
        <m:sSub>
          <m:sSubPr>
            <m:ctrlPr>
              <w:rPr>
                <w:rFonts w:ascii="Cambria Math" w:hAnsi="Cambria Math"/>
                <w:noProof/>
              </w:rPr>
            </m:ctrlPr>
          </m:sSubPr>
          <m:e>
            <m:r>
              <m:rPr>
                <m:sty m:val="bi"/>
              </m:rPr>
              <w:rPr>
                <w:rFonts w:ascii="Cambria Math" w:hAnsi="Cambria Math"/>
                <w:noProof/>
                <w:rPrChange w:id="13499" w:author="Peto" w:date="2018-06-14T07:18:00Z">
                  <w:rPr>
                    <w:rFonts w:ascii="Cambria Math" w:hAnsi="Cambria Math"/>
                  </w:rPr>
                </w:rPrChange>
              </w:rPr>
              <m:t>Z</m:t>
            </m:r>
          </m:e>
          <m:sub>
            <m:r>
              <m:rPr>
                <m:sty m:val="bi"/>
              </m:rPr>
              <w:rPr>
                <w:rFonts w:ascii="Cambria Math" w:hAnsi="Cambria Math"/>
                <w:noProof/>
                <w:rPrChange w:id="13500" w:author="Peto" w:date="2018-06-14T07:18:00Z">
                  <w:rPr>
                    <w:rFonts w:ascii="Cambria Math" w:hAnsi="Cambria Math"/>
                  </w:rPr>
                </w:rPrChange>
              </w:rPr>
              <m:t>i</m:t>
            </m:r>
          </m:sub>
        </m:sSub>
        <m:r>
          <m:rPr>
            <m:sty m:val="bi"/>
          </m:rPr>
          <w:rPr>
            <w:rFonts w:ascii="Cambria Math" w:hAnsi="Cambria Math"/>
            <w:noProof/>
            <w:rPrChange w:id="13501" w:author="Peto" w:date="2018-06-14T07:18:00Z">
              <w:rPr>
                <w:rFonts w:ascii="Cambria Math" w:hAnsi="Cambria Math"/>
              </w:rPr>
            </w:rPrChange>
          </w:rPr>
          <m:t>(t)</m:t>
        </m:r>
      </m:oMath>
      <w:bookmarkEnd w:id="13497"/>
    </w:p>
    <w:p w14:paraId="5ED26639" w14:textId="77777777" w:rsidR="00CE547F" w:rsidRPr="00A82009" w:rsidRDefault="00CE547F" w:rsidP="00CE547F">
      <w:pPr>
        <w:rPr>
          <w:noProof/>
          <w:rPrChange w:id="13502" w:author="Peto" w:date="2018-06-14T07:18:00Z">
            <w:rPr/>
          </w:rPrChange>
        </w:rPr>
      </w:pPr>
    </w:p>
    <w:p w14:paraId="48A892FE" w14:textId="7FBE513B" w:rsidR="00CE547F" w:rsidRPr="00A82009" w:rsidRDefault="00CE547F" w:rsidP="00CE547F">
      <w:pPr>
        <w:rPr>
          <w:noProof/>
          <w:rPrChange w:id="13503" w:author="Peto" w:date="2018-06-14T07:18:00Z">
            <w:rPr/>
          </w:rPrChange>
        </w:rPr>
      </w:pPr>
      <w:r w:rsidRPr="00A82009">
        <w:rPr>
          <w:noProof/>
          <w:rPrChange w:id="13504" w:author="Peto" w:date="2018-06-14T07:18:00Z">
            <w:rPr/>
          </w:rPrChange>
        </w:rPr>
        <w:t xml:space="preserve">Podľa </w:t>
      </w:r>
      <w:r w:rsidRPr="00A82009">
        <w:rPr>
          <w:noProof/>
          <w:rPrChange w:id="13505"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Pr>
          <w:noProof/>
          <w:rPrChange w:id="13506" w:author="Peto" w:date="2018-06-14T07:18:00Z">
            <w:rPr/>
          </w:rPrChange>
        </w:rPr>
        <w:instrText xml:space="preserve"> ADDIN EN.CITE </w:instrText>
      </w:r>
      <w:r w:rsidR="00AD692D" w:rsidRPr="00A82009">
        <w:rPr>
          <w:noProof/>
          <w:rPrChange w:id="13507"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Pr>
          <w:noProof/>
          <w:rPrChange w:id="13508" w:author="Peto" w:date="2018-06-14T07:18:00Z">
            <w:rPr/>
          </w:rPrChange>
        </w:rPr>
        <w:instrText xml:space="preserve"> ADDIN EN.CITE.DATA </w:instrText>
      </w:r>
      <w:r w:rsidR="00AD692D" w:rsidRPr="00A82009">
        <w:rPr>
          <w:noProof/>
          <w:rPrChange w:id="13509" w:author="Peto" w:date="2018-06-14T07:18:00Z">
            <w:rPr>
              <w:noProof/>
            </w:rPr>
          </w:rPrChange>
        </w:rPr>
      </w:r>
      <w:r w:rsidR="00AD692D" w:rsidRPr="00A82009">
        <w:rPr>
          <w:noProof/>
          <w:rPrChange w:id="13510" w:author="Peto" w:date="2018-06-14T07:18:00Z">
            <w:rPr/>
          </w:rPrChange>
        </w:rPr>
        <w:fldChar w:fldCharType="end"/>
      </w:r>
      <w:r w:rsidRPr="00A82009">
        <w:rPr>
          <w:noProof/>
          <w:rPrChange w:id="13511" w:author="Peto" w:date="2018-06-14T07:18:00Z">
            <w:rPr>
              <w:noProof/>
            </w:rPr>
          </w:rPrChange>
        </w:rPr>
      </w:r>
      <w:r w:rsidRPr="00A82009">
        <w:rPr>
          <w:noProof/>
          <w:rPrChange w:id="13512" w:author="Peto" w:date="2018-06-14T07:18:00Z">
            <w:rPr/>
          </w:rPrChange>
        </w:rPr>
        <w:fldChar w:fldCharType="separate"/>
      </w:r>
      <w:r w:rsidR="00AD692D" w:rsidRPr="00A82009">
        <w:rPr>
          <w:noProof/>
          <w:vertAlign w:val="superscript"/>
        </w:rPr>
        <w:t>3, 33</w:t>
      </w:r>
      <w:r w:rsidRPr="00A82009">
        <w:rPr>
          <w:noProof/>
          <w:rPrChange w:id="13513" w:author="Peto" w:date="2018-06-14T07:18:00Z">
            <w:rPr/>
          </w:rPrChange>
        </w:rPr>
        <w:fldChar w:fldCharType="end"/>
      </w:r>
      <w:r w:rsidRPr="00A82009">
        <w:rPr>
          <w:noProof/>
          <w:rPrChange w:id="13514" w:author="Peto" w:date="2018-06-14T07:18:00Z">
            <w:rPr/>
          </w:rPrChange>
        </w:rPr>
        <w:t xml:space="preserve"> sú relatívne zmeny impedancie v priebehu srdečného cyklu závislé na priestorovej priemernej rýchlosti ako uvádza </w:t>
      </w:r>
      <w:r w:rsidRPr="00A82009">
        <w:rPr>
          <w:noProof/>
          <w:rPrChange w:id="13515" w:author="Peto" w:date="2018-06-14T07:18:00Z">
            <w:rPr/>
          </w:rPrChange>
        </w:rPr>
        <w:fldChar w:fldCharType="begin"/>
      </w:r>
      <w:r w:rsidRPr="00A82009">
        <w:rPr>
          <w:noProof/>
          <w:rPrChange w:id="13516" w:author="Peto" w:date="2018-06-14T07:18:00Z">
            <w:rPr/>
          </w:rPrChange>
        </w:rPr>
        <w:instrText xml:space="preserve"> REF _Ref510019868 \h </w:instrText>
      </w:r>
      <w:r w:rsidRPr="00A82009">
        <w:rPr>
          <w:noProof/>
          <w:rPrChange w:id="13517" w:author="Peto" w:date="2018-06-14T07:18:00Z">
            <w:rPr>
              <w:noProof/>
            </w:rPr>
          </w:rPrChange>
        </w:rPr>
      </w:r>
      <w:r w:rsidRPr="00A82009">
        <w:rPr>
          <w:noProof/>
          <w:rPrChange w:id="13518" w:author="Peto" w:date="2018-06-14T07:18:00Z">
            <w:rPr/>
          </w:rPrChange>
        </w:rPr>
        <w:fldChar w:fldCharType="separate"/>
      </w:r>
      <w:ins w:id="13519" w:author="Peto" w:date="2018-06-10T16:58:00Z">
        <w:r w:rsidR="00F95B9C" w:rsidRPr="00A82009">
          <w:rPr>
            <w:noProof/>
            <w:rPrChange w:id="13520" w:author="Peto" w:date="2018-06-14T07:18:00Z">
              <w:rPr/>
            </w:rPrChange>
          </w:rPr>
          <w:t>Obrázok 1.7</w:t>
        </w:r>
      </w:ins>
      <w:del w:id="13521" w:author="Peto" w:date="2018-06-10T16:58:00Z">
        <w:r w:rsidR="00B85020" w:rsidRPr="00A82009" w:rsidDel="00F95B9C">
          <w:rPr>
            <w:noProof/>
            <w:rPrChange w:id="13522" w:author="Peto" w:date="2018-06-14T07:18:00Z">
              <w:rPr/>
            </w:rPrChange>
          </w:rPr>
          <w:delText>Obrázok 1.7</w:delText>
        </w:r>
      </w:del>
      <w:r w:rsidRPr="00A82009">
        <w:rPr>
          <w:noProof/>
          <w:rPrChange w:id="13523" w:author="Peto" w:date="2018-06-14T07:18:00Z">
            <w:rPr/>
          </w:rPrChange>
        </w:rPr>
        <w:fldChar w:fldCharType="end"/>
      </w:r>
      <w:r w:rsidRPr="00A82009">
        <w:rPr>
          <w:noProof/>
          <w:rPrChange w:id="13524" w:author="Peto" w:date="2018-06-14T07:18:00Z">
            <w:rPr/>
          </w:rPrChange>
        </w:rPr>
        <w:t xml:space="preserve">. </w:t>
      </w:r>
      <w:r w:rsidRPr="00A82009">
        <w:rPr>
          <w:noProof/>
          <w:lang w:eastAsia="en-US" w:bidi="en-US"/>
          <w:rPrChange w:id="13525" w:author="Peto" w:date="2018-06-14T07:18:00Z">
            <w:rPr>
              <w:lang w:eastAsia="en-US" w:bidi="en-US"/>
            </w:rPr>
          </w:rPrChange>
        </w:rPr>
        <w:t xml:space="preserve">V nasledujúcej analýze bola spočítaná plocha medzi krivkou </w:t>
      </w:r>
      <m:oMath>
        <m:sSub>
          <m:sSubPr>
            <m:ctrlPr>
              <w:rPr>
                <w:rFonts w:ascii="Cambria Math" w:hAnsi="Cambria Math"/>
                <w:noProof/>
              </w:rPr>
            </m:ctrlPr>
          </m:sSubPr>
          <m:e>
            <m:r>
              <w:rPr>
                <w:rFonts w:ascii="Cambria Math" w:hAnsi="Cambria Math"/>
                <w:noProof/>
                <w:rPrChange w:id="13526" w:author="Peto" w:date="2018-06-14T07:18:00Z">
                  <w:rPr>
                    <w:rFonts w:ascii="Cambria Math" w:hAnsi="Cambria Math"/>
                  </w:rPr>
                </w:rPrChange>
              </w:rPr>
              <m:t>Z</m:t>
            </m:r>
          </m:e>
          <m:sub>
            <m:r>
              <w:rPr>
                <w:rFonts w:ascii="Cambria Math" w:hAnsi="Cambria Math"/>
                <w:noProof/>
                <w:rPrChange w:id="13527" w:author="Peto" w:date="2018-06-14T07:18:00Z">
                  <w:rPr>
                    <w:rFonts w:ascii="Cambria Math" w:hAnsi="Cambria Math"/>
                  </w:rPr>
                </w:rPrChange>
              </w:rPr>
              <m:t>i</m:t>
            </m:r>
          </m:sub>
        </m:sSub>
        <m:r>
          <m:rPr>
            <m:sty m:val="p"/>
          </m:rPr>
          <w:rPr>
            <w:rFonts w:ascii="Cambria Math" w:hAnsi="Cambria Math"/>
            <w:noProof/>
            <w:rPrChange w:id="13528" w:author="Peto" w:date="2018-06-14T07:18:00Z">
              <w:rPr>
                <w:rFonts w:ascii="Cambria Math" w:hAnsi="Cambria Math"/>
              </w:rPr>
            </w:rPrChange>
          </w:rPr>
          <m:t>(</m:t>
        </m:r>
        <m:r>
          <w:rPr>
            <w:rFonts w:ascii="Cambria Math" w:hAnsi="Cambria Math"/>
            <w:noProof/>
            <w:rPrChange w:id="13529" w:author="Peto" w:date="2018-06-14T07:18:00Z">
              <w:rPr>
                <w:rFonts w:ascii="Cambria Math" w:hAnsi="Cambria Math"/>
              </w:rPr>
            </w:rPrChange>
          </w:rPr>
          <m:t>t)</m:t>
        </m:r>
      </m:oMath>
      <w:r w:rsidRPr="00A82009">
        <w:rPr>
          <w:noProof/>
          <w:rPrChange w:id="13530" w:author="Peto" w:date="2018-06-14T07:18:00Z">
            <w:rPr/>
          </w:rPrChange>
        </w:rPr>
        <w:t xml:space="preserve"> a priamkou vodorovnou s časovou osou X prechádzajúcou bodom </w:t>
      </w:r>
      <m:oMath>
        <m:sSub>
          <m:sSubPr>
            <m:ctrlPr>
              <w:rPr>
                <w:rFonts w:ascii="Cambria Math" w:hAnsi="Cambria Math"/>
                <w:noProof/>
              </w:rPr>
            </m:ctrlPr>
          </m:sSubPr>
          <m:e>
            <m:r>
              <w:rPr>
                <w:rFonts w:ascii="Cambria Math" w:hAnsi="Cambria Math"/>
                <w:noProof/>
                <w:rPrChange w:id="13531" w:author="Peto" w:date="2018-06-14T07:18:00Z">
                  <w:rPr>
                    <w:rFonts w:ascii="Cambria Math" w:hAnsi="Cambria Math"/>
                  </w:rPr>
                </w:rPrChange>
              </w:rPr>
              <m:t>Z</m:t>
            </m:r>
          </m:e>
          <m:sub>
            <m:r>
              <w:rPr>
                <w:rFonts w:ascii="Cambria Math" w:hAnsi="Cambria Math"/>
                <w:noProof/>
                <w:rPrChange w:id="13532" w:author="Peto" w:date="2018-06-14T07:18:00Z">
                  <w:rPr>
                    <w:rFonts w:ascii="Cambria Math" w:hAnsi="Cambria Math"/>
                  </w:rPr>
                </w:rPrChange>
              </w:rPr>
              <m:t>i</m:t>
            </m:r>
          </m:sub>
        </m:sSub>
        <m:r>
          <m:rPr>
            <m:sty m:val="p"/>
          </m:rPr>
          <w:rPr>
            <w:rFonts w:ascii="Cambria Math" w:hAnsi="Cambria Math"/>
            <w:noProof/>
            <w:rPrChange w:id="13533" w:author="Peto" w:date="2018-06-14T07:18:00Z">
              <w:rPr>
                <w:rFonts w:ascii="Cambria Math" w:hAnsi="Cambria Math"/>
              </w:rPr>
            </w:rPrChange>
          </w:rPr>
          <m:t>(</m:t>
        </m:r>
        <m:r>
          <w:rPr>
            <w:rFonts w:ascii="Cambria Math" w:hAnsi="Cambria Math"/>
            <w:noProof/>
            <w:rPrChange w:id="13534" w:author="Peto" w:date="2018-06-14T07:18:00Z">
              <w:rPr>
                <w:rFonts w:ascii="Cambria Math" w:hAnsi="Cambria Math"/>
              </w:rPr>
            </w:rPrChange>
          </w:rPr>
          <m:t>t)</m:t>
        </m:r>
      </m:oMath>
      <w:r w:rsidRPr="00A82009">
        <w:rPr>
          <w:noProof/>
          <w:rPrChange w:id="13535" w:author="Peto" w:date="2018-06-14T07:18:00Z">
            <w:rPr/>
          </w:rPrChange>
        </w:rPr>
        <w:t xml:space="preserve"> na počiatku LVET intervalu. Bola vyšetrená závislosť tejto plochy na hodnotách SV nameraných echokardiografiou. </w:t>
      </w:r>
      <w:r w:rsidR="00C8092B" w:rsidRPr="00A82009">
        <w:rPr>
          <w:noProof/>
          <w:rPrChange w:id="13536" w:author="Peto" w:date="2018-06-14T07:18:00Z">
            <w:rPr/>
          </w:rPrChange>
        </w:rPr>
        <w:t xml:space="preserve">Záver: </w:t>
      </w:r>
      <w:r w:rsidRPr="00A82009">
        <w:rPr>
          <w:noProof/>
          <w:rPrChange w:id="13537" w:author="Peto" w:date="2018-06-14T07:18:00Z">
            <w:rPr/>
          </w:rPrChange>
        </w:rPr>
        <w:t xml:space="preserve">Podobne ako v predošlej kapitole nebola zistená lineárna závislosť medzi hodnota SV nameranými echokardiografiou a plochou relatívnej zmeny </w:t>
      </w:r>
      <m:oMath>
        <m:sSub>
          <m:sSubPr>
            <m:ctrlPr>
              <w:rPr>
                <w:rFonts w:ascii="Cambria Math" w:hAnsi="Cambria Math"/>
                <w:noProof/>
              </w:rPr>
            </m:ctrlPr>
          </m:sSubPr>
          <m:e>
            <m:r>
              <w:rPr>
                <w:rFonts w:ascii="Cambria Math" w:hAnsi="Cambria Math"/>
                <w:noProof/>
                <w:rPrChange w:id="13538" w:author="Peto" w:date="2018-06-14T07:18:00Z">
                  <w:rPr>
                    <w:rFonts w:ascii="Cambria Math" w:hAnsi="Cambria Math"/>
                  </w:rPr>
                </w:rPrChange>
              </w:rPr>
              <m:t>Z</m:t>
            </m:r>
          </m:e>
          <m:sub>
            <m:r>
              <w:rPr>
                <w:rFonts w:ascii="Cambria Math" w:hAnsi="Cambria Math"/>
                <w:noProof/>
                <w:rPrChange w:id="13539" w:author="Peto" w:date="2018-06-14T07:18:00Z">
                  <w:rPr>
                    <w:rFonts w:ascii="Cambria Math" w:hAnsi="Cambria Math"/>
                  </w:rPr>
                </w:rPrChange>
              </w:rPr>
              <m:t>i</m:t>
            </m:r>
          </m:sub>
        </m:sSub>
        <m:r>
          <w:rPr>
            <w:rFonts w:ascii="Cambria Math" w:hAnsi="Cambria Math"/>
            <w:noProof/>
            <w:rPrChange w:id="13540" w:author="Peto" w:date="2018-06-14T07:18:00Z">
              <w:rPr>
                <w:rFonts w:ascii="Cambria Math" w:hAnsi="Cambria Math"/>
              </w:rPr>
            </w:rPrChange>
          </w:rPr>
          <m:t>(t)</m:t>
        </m:r>
      </m:oMath>
      <w:r w:rsidRPr="00A82009">
        <w:rPr>
          <w:noProof/>
          <w:rPrChange w:id="13541" w:author="Peto" w:date="2018-06-14T07:18:00Z">
            <w:rPr/>
          </w:rPrChange>
        </w:rPr>
        <w:t xml:space="preserve"> (r&lt;0.08).</w:t>
      </w:r>
    </w:p>
    <w:p w14:paraId="061BEA00" w14:textId="77777777" w:rsidR="00CE547F" w:rsidRPr="00A82009" w:rsidRDefault="00CE547F" w:rsidP="00CE547F">
      <w:pPr>
        <w:tabs>
          <w:tab w:val="left" w:pos="7140"/>
        </w:tabs>
        <w:rPr>
          <w:noProof/>
          <w:rPrChange w:id="13542" w:author="Peto" w:date="2018-06-14T07:18:00Z">
            <w:rPr/>
          </w:rPrChange>
        </w:rPr>
      </w:pPr>
    </w:p>
    <w:p w14:paraId="77ECBFAA" w14:textId="124CFC13" w:rsidR="00CE547F" w:rsidRPr="00A82009" w:rsidRDefault="00F722EA" w:rsidP="00CE547F">
      <w:pPr>
        <w:pStyle w:val="Nadpis2"/>
        <w:rPr>
          <w:noProof/>
          <w:rPrChange w:id="13543" w:author="Peto" w:date="2018-06-14T07:18:00Z">
            <w:rPr/>
          </w:rPrChange>
        </w:rPr>
      </w:pPr>
      <w:bookmarkStart w:id="13544" w:name="_Toc386404219"/>
      <w:bookmarkStart w:id="13545" w:name="_Toc510268162"/>
      <w:bookmarkStart w:id="13546" w:name="_Toc516413252"/>
      <w:r w:rsidRPr="00A82009">
        <w:rPr>
          <w:noProof/>
          <w:rPrChange w:id="13547" w:author="Peto" w:date="2018-06-14T07:18:00Z">
            <w:rPr/>
          </w:rPrChange>
        </w:rPr>
        <w:t>Relatívne zmeny SV u subjektov</w:t>
      </w:r>
      <w:r w:rsidR="00CE547F" w:rsidRPr="00A82009">
        <w:rPr>
          <w:noProof/>
          <w:rPrChange w:id="13548" w:author="Peto" w:date="2018-06-14T07:18:00Z">
            <w:rPr/>
          </w:rPrChange>
        </w:rPr>
        <w:t xml:space="preserve"> po transplantácií </w:t>
      </w:r>
      <w:commentRangeStart w:id="13549"/>
      <w:r w:rsidR="00CE547F" w:rsidRPr="00A82009">
        <w:rPr>
          <w:noProof/>
          <w:rPrChange w:id="13550" w:author="Peto" w:date="2018-06-14T07:18:00Z">
            <w:rPr/>
          </w:rPrChange>
        </w:rPr>
        <w:t>srdca</w:t>
      </w:r>
      <w:bookmarkEnd w:id="13544"/>
      <w:bookmarkEnd w:id="13545"/>
      <w:commentRangeEnd w:id="13549"/>
      <w:r w:rsidR="00CE547F" w:rsidRPr="00A82009">
        <w:rPr>
          <w:rStyle w:val="Odkaznakomentr"/>
          <w:rFonts w:asciiTheme="majorHAnsi" w:hAnsiTheme="majorHAnsi" w:cs="Times New Roman"/>
          <w:b w:val="0"/>
          <w:bCs w:val="0"/>
          <w:noProof/>
          <w:rPrChange w:id="13551" w:author="Peto" w:date="2018-06-14T07:18:00Z">
            <w:rPr>
              <w:rStyle w:val="Odkaznakomentr"/>
              <w:rFonts w:asciiTheme="majorHAnsi" w:hAnsiTheme="majorHAnsi" w:cs="Times New Roman"/>
              <w:b w:val="0"/>
              <w:bCs w:val="0"/>
            </w:rPr>
          </w:rPrChange>
        </w:rPr>
        <w:commentReference w:id="13549"/>
      </w:r>
      <w:bookmarkEnd w:id="13546"/>
    </w:p>
    <w:p w14:paraId="5081C967" w14:textId="77777777" w:rsidR="00CE547F" w:rsidRPr="00A82009" w:rsidRDefault="00CE547F" w:rsidP="00CE547F">
      <w:pPr>
        <w:tabs>
          <w:tab w:val="left" w:pos="7140"/>
        </w:tabs>
        <w:rPr>
          <w:noProof/>
          <w:rPrChange w:id="13552" w:author="Peto" w:date="2018-06-14T07:18:00Z">
            <w:rPr/>
          </w:rPrChange>
        </w:rPr>
      </w:pPr>
    </w:p>
    <w:p w14:paraId="3EA73431" w14:textId="7921D5AF" w:rsidR="00FB3EB8" w:rsidRPr="00A82009" w:rsidDel="00615B6C" w:rsidRDefault="00B7157B" w:rsidP="00CE547F">
      <w:pPr>
        <w:tabs>
          <w:tab w:val="left" w:pos="7140"/>
        </w:tabs>
        <w:rPr>
          <w:del w:id="13553" w:author="Peto" w:date="2018-06-14T15:11:00Z"/>
          <w:noProof/>
          <w:rPrChange w:id="13554" w:author="Peto" w:date="2018-06-14T07:18:00Z">
            <w:rPr>
              <w:del w:id="13555" w:author="Peto" w:date="2018-06-14T15:11:00Z"/>
            </w:rPr>
          </w:rPrChange>
        </w:rPr>
      </w:pPr>
      <w:ins w:id="13556" w:author="Peto" w:date="2018-06-14T14:07:00Z">
        <w:r>
          <w:rPr>
            <w:noProof/>
          </w:rPr>
          <w:lastRenderedPageBreak/>
          <w:t>V predchodzej kapitole bol</w:t>
        </w:r>
      </w:ins>
      <w:ins w:id="13557" w:author="Peto" w:date="2018-06-14T14:08:00Z">
        <w:r>
          <w:rPr>
            <w:noProof/>
          </w:rPr>
          <w:t>i</w:t>
        </w:r>
      </w:ins>
      <w:ins w:id="13558" w:author="Peto" w:date="2018-06-14T14:07:00Z">
        <w:r>
          <w:rPr>
            <w:noProof/>
          </w:rPr>
          <w:t xml:space="preserve"> meran</w:t>
        </w:r>
      </w:ins>
      <w:ins w:id="13559" w:author="Peto" w:date="2018-06-14T14:08:00Z">
        <w:r>
          <w:rPr>
            <w:noProof/>
          </w:rPr>
          <w:t>é</w:t>
        </w:r>
      </w:ins>
      <w:ins w:id="13560" w:author="Peto" w:date="2018-06-14T14:07:00Z">
        <w:r>
          <w:rPr>
            <w:noProof/>
          </w:rPr>
          <w:t xml:space="preserve"> absolútn</w:t>
        </w:r>
      </w:ins>
      <w:ins w:id="13561" w:author="Peto" w:date="2018-06-14T14:08:00Z">
        <w:r>
          <w:rPr>
            <w:noProof/>
          </w:rPr>
          <w:t xml:space="preserve">e hodnoty SV a toto meranie bolo porovnané s meraním SV pomocou echokardiografiou. </w:t>
        </w:r>
      </w:ins>
      <w:r w:rsidR="00CE547F" w:rsidRPr="00A82009">
        <w:rPr>
          <w:noProof/>
          <w:rPrChange w:id="13562" w:author="Peto" w:date="2018-06-14T07:18:00Z">
            <w:rPr/>
          </w:rPrChange>
        </w:rPr>
        <w:t xml:space="preserve">V nasledujúcej analýze boli sledované </w:t>
      </w:r>
      <w:commentRangeStart w:id="13563"/>
      <w:r w:rsidR="00CE547F" w:rsidRPr="00A82009">
        <w:rPr>
          <w:noProof/>
          <w:rPrChange w:id="13564" w:author="Peto" w:date="2018-06-14T07:18:00Z">
            <w:rPr/>
          </w:rPrChange>
        </w:rPr>
        <w:t>relatívne</w:t>
      </w:r>
      <w:commentRangeEnd w:id="13563"/>
      <w:r w:rsidR="00CE547F" w:rsidRPr="00A82009">
        <w:rPr>
          <w:rStyle w:val="Odkaznakomentr"/>
          <w:noProof/>
          <w:rPrChange w:id="13565" w:author="Peto" w:date="2018-06-14T07:18:00Z">
            <w:rPr>
              <w:rStyle w:val="Odkaznakomentr"/>
            </w:rPr>
          </w:rPrChange>
        </w:rPr>
        <w:commentReference w:id="13563"/>
      </w:r>
      <w:r w:rsidR="00CE547F" w:rsidRPr="00A82009">
        <w:rPr>
          <w:noProof/>
          <w:rPrChange w:id="13566" w:author="Peto" w:date="2018-06-14T07:18:00Z">
            <w:rPr/>
          </w:rPrChange>
        </w:rPr>
        <w:t xml:space="preserve"> zmeny SV</w:t>
      </w:r>
      <w:ins w:id="13567" w:author="Peto" w:date="2018-06-14T14:32:00Z">
        <w:r w:rsidR="00C86E28">
          <w:rPr>
            <w:noProof/>
          </w:rPr>
          <w:t xml:space="preserve"> </w:t>
        </w:r>
      </w:ins>
      <w:del w:id="13568" w:author="Peto" w:date="2018-06-14T14:34:00Z">
        <w:r w:rsidR="00CE547F" w:rsidRPr="00A82009" w:rsidDel="00C86E28">
          <w:rPr>
            <w:noProof/>
            <w:rPrChange w:id="13569" w:author="Peto" w:date="2018-06-14T07:18:00Z">
              <w:rPr/>
            </w:rPrChange>
          </w:rPr>
          <w:delText xml:space="preserve"> </w:delText>
        </w:r>
      </w:del>
      <w:r w:rsidR="00DF641B" w:rsidRPr="00A82009">
        <w:rPr>
          <w:noProof/>
          <w:rPrChange w:id="13570" w:author="Peto" w:date="2018-06-14T07:18:00Z">
            <w:rPr/>
          </w:rPrChange>
        </w:rPr>
        <w:t>počítané</w:t>
      </w:r>
      <w:r w:rsidR="00CE547F" w:rsidRPr="00A82009">
        <w:rPr>
          <w:noProof/>
          <w:rPrChange w:id="13571" w:author="Peto" w:date="2018-06-14T07:18:00Z">
            <w:rPr/>
          </w:rPrChange>
        </w:rPr>
        <w:t xml:space="preserve"> </w:t>
      </w:r>
      <w:r w:rsidR="00DF641B" w:rsidRPr="00A82009">
        <w:rPr>
          <w:noProof/>
          <w:rPrChange w:id="13572" w:author="Peto" w:date="2018-06-14T07:18:00Z">
            <w:rPr/>
          </w:rPrChange>
        </w:rPr>
        <w:t xml:space="preserve">kontinuálne </w:t>
      </w:r>
      <w:r w:rsidR="00CE547F" w:rsidRPr="00A82009">
        <w:rPr>
          <w:noProof/>
          <w:rPrChange w:id="13573" w:author="Peto" w:date="2018-06-14T07:18:00Z">
            <w:rPr/>
          </w:rPrChange>
        </w:rPr>
        <w:t>pomocou hrudníkovej impedancie</w:t>
      </w:r>
      <w:del w:id="13574" w:author="Peto" w:date="2018-06-14T14:32:00Z">
        <w:r w:rsidR="00CE547F" w:rsidRPr="00A82009" w:rsidDel="00C86E28">
          <w:rPr>
            <w:noProof/>
            <w:rPrChange w:id="13575" w:author="Peto" w:date="2018-06-14T07:18:00Z">
              <w:rPr/>
            </w:rPrChange>
          </w:rPr>
          <w:delText xml:space="preserve"> a výsledky boli porovnané s meraním SV pomocou echokardiografie</w:delText>
        </w:r>
      </w:del>
      <w:ins w:id="13576" w:author="Peto" w:date="2018-06-14T14:32:00Z">
        <w:r w:rsidR="00C86E28">
          <w:rPr>
            <w:noProof/>
          </w:rPr>
          <w:t>.</w:t>
        </w:r>
      </w:ins>
      <w:ins w:id="13577" w:author="Peto" w:date="2018-06-14T14:49:00Z">
        <w:r w:rsidR="003F3C0B">
          <w:rPr>
            <w:noProof/>
          </w:rPr>
          <w:t xml:space="preserve"> V tejto analýze bolo zahrnutých 39 pacientov</w:t>
        </w:r>
      </w:ins>
      <w:ins w:id="13578" w:author="Peto" w:date="2018-06-14T14:57:00Z">
        <w:r w:rsidR="00820F54">
          <w:rPr>
            <w:noProof/>
          </w:rPr>
          <w:t xml:space="preserve"> po transplantácií srdca</w:t>
        </w:r>
      </w:ins>
      <w:ins w:id="13579" w:author="Peto" w:date="2018-06-14T14:49:00Z">
        <w:r w:rsidR="003F3C0B">
          <w:rPr>
            <w:noProof/>
          </w:rPr>
          <w:t xml:space="preserve">. </w:t>
        </w:r>
      </w:ins>
      <w:del w:id="13580" w:author="Peto" w:date="2018-06-14T14:32:00Z">
        <w:r w:rsidR="00CE547F" w:rsidRPr="00A82009" w:rsidDel="00C86E28">
          <w:rPr>
            <w:noProof/>
            <w:rPrChange w:id="13581" w:author="Peto" w:date="2018-06-14T07:18:00Z">
              <w:rPr/>
            </w:rPrChange>
          </w:rPr>
          <w:delText>.</w:delText>
        </w:r>
      </w:del>
      <w:r w:rsidR="00CE547F" w:rsidRPr="00A82009">
        <w:rPr>
          <w:noProof/>
          <w:rPrChange w:id="13582" w:author="Peto" w:date="2018-06-14T07:18:00Z">
            <w:rPr/>
          </w:rPrChange>
        </w:rPr>
        <w:t xml:space="preserve"> </w:t>
      </w:r>
      <w:ins w:id="13583" w:author="Peto" w:date="2018-06-14T14:47:00Z">
        <w:r w:rsidR="003F3C0B">
          <w:rPr>
            <w:noProof/>
          </w:rPr>
          <w:t>Pacienti boli rozdelený do dvoch skupín podľa maximálnej z</w:t>
        </w:r>
      </w:ins>
      <w:ins w:id="13584" w:author="Peto" w:date="2018-06-14T14:48:00Z">
        <w:r w:rsidR="003F3C0B">
          <w:rPr>
            <w:noProof/>
          </w:rPr>
          <w:t>áťažovej tolerancie MET</w:t>
        </w:r>
      </w:ins>
      <w:r w:rsidR="00820F54">
        <w:rPr>
          <w:noProof/>
        </w:rPr>
        <w:fldChar w:fldCharType="begin"/>
      </w:r>
      <w:r w:rsidR="00820F54">
        <w:rPr>
          <w:noProof/>
        </w:rPr>
        <w:instrText xml:space="preserve"> ADDIN EN.CITE &lt;EndNote&gt;&lt;Cite&gt;&lt;Author&gt;Swain DP&lt;/Author&gt;&lt;Year&gt;2007&lt;/Year&gt;&lt;IDText&gt;Exercise prescription.&lt;/IDText&gt;&lt;DisplayText&gt;&lt;style face="superscript"&gt;78&lt;/style&gt;&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00820F54">
        <w:rPr>
          <w:noProof/>
        </w:rPr>
        <w:fldChar w:fldCharType="separate"/>
      </w:r>
      <w:r w:rsidR="00820F54" w:rsidRPr="00820F54">
        <w:rPr>
          <w:noProof/>
          <w:vertAlign w:val="superscript"/>
        </w:rPr>
        <w:t>78</w:t>
      </w:r>
      <w:r w:rsidR="00820F54">
        <w:rPr>
          <w:noProof/>
        </w:rPr>
        <w:fldChar w:fldCharType="end"/>
      </w:r>
      <w:ins w:id="13585" w:author="Peto" w:date="2018-06-14T14:48:00Z">
        <w:r w:rsidR="003F3C0B">
          <w:rPr>
            <w:noProof/>
          </w:rPr>
          <w:t xml:space="preserve"> na MET </w:t>
        </w:r>
        <w:r w:rsidR="003F3C0B">
          <w:rPr>
            <w:rFonts w:cstheme="majorHAnsi"/>
            <w:noProof/>
            <w:lang w:val="en-US"/>
          </w:rPr>
          <w:t>≥</w:t>
        </w:r>
      </w:ins>
      <w:ins w:id="13586" w:author="Peto" w:date="2018-06-14T14:49:00Z">
        <w:r w:rsidR="003F3C0B">
          <w:rPr>
            <w:noProof/>
            <w:lang w:val="en-US"/>
          </w:rPr>
          <w:t xml:space="preserve"> 4 </w:t>
        </w:r>
      </w:ins>
      <w:ins w:id="13587" w:author="Peto" w:date="2018-06-14T14:50:00Z">
        <w:r w:rsidR="003F3C0B">
          <w:rPr>
            <w:noProof/>
            <w:lang w:val="en-US"/>
          </w:rPr>
          <w:t xml:space="preserve">(26 pacientov) </w:t>
        </w:r>
      </w:ins>
      <w:ins w:id="13588" w:author="Peto" w:date="2018-06-14T14:49:00Z">
        <w:r w:rsidR="003F3C0B">
          <w:rPr>
            <w:noProof/>
            <w:lang w:val="en-US"/>
          </w:rPr>
          <w:t>a MET &lt; 4</w:t>
        </w:r>
      </w:ins>
      <w:ins w:id="13589" w:author="Peto" w:date="2018-06-14T14:50:00Z">
        <w:r w:rsidR="003F3C0B">
          <w:rPr>
            <w:noProof/>
            <w:lang w:val="en-US"/>
          </w:rPr>
          <w:t xml:space="preserve"> (13 pacientov)</w:t>
        </w:r>
      </w:ins>
      <w:ins w:id="13590" w:author="Peto" w:date="2018-06-14T14:49:00Z">
        <w:r w:rsidR="003F3C0B">
          <w:rPr>
            <w:noProof/>
            <w:lang w:val="en-US"/>
          </w:rPr>
          <w:t xml:space="preserve">. </w:t>
        </w:r>
      </w:ins>
      <w:del w:id="13591" w:author="Peto" w:date="2018-06-14T15:11:00Z">
        <w:r w:rsidR="00DF641B" w:rsidRPr="00A82009" w:rsidDel="00615B6C">
          <w:rPr>
            <w:noProof/>
            <w:rPrChange w:id="13592" w:author="Peto" w:date="2018-06-14T07:18:00Z">
              <w:rPr/>
            </w:rPrChange>
          </w:rPr>
          <w:delText xml:space="preserve">V čase písania tejto práce je táto štúdia najvačšou s pacientami so zlyhaním srdca s normálnou ejekčnou frakciou (Heart Failure and Normal Left Ventricular Ejection Fraction - HFNEF), ktorá hodnotí hemodynamické parametre v priebehú fyzickej </w:delText>
        </w:r>
        <w:r w:rsidR="00C66300" w:rsidRPr="00A82009" w:rsidDel="00615B6C">
          <w:rPr>
            <w:noProof/>
            <w:rPrChange w:id="13593" w:author="Peto" w:date="2018-06-14T07:18:00Z">
              <w:rPr/>
            </w:rPrChange>
          </w:rPr>
          <w:fldChar w:fldCharType="begin"/>
        </w:r>
        <w:r w:rsidR="00820F54" w:rsidDel="00615B6C">
          <w:rPr>
            <w:noProof/>
          </w:rPr>
          <w:delInstrText xml:space="preserve"> ADDIN EN.CITE &lt;EndNote&gt;&lt;Cite&gt;&lt;Author&gt;Higginbotham&lt;/Author&gt;&lt;Year&gt;1986&lt;/Year&gt;&lt;IDText&gt;REGULATION OF STROKE VOLUME DURING SUBMAXIMAL AND MAXIMAL UPRIGHT EXERCISE IN NORMAL MAN&lt;/IDText&gt;&lt;DisplayText&gt;&lt;style face="superscript"&gt;79&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delInstrText>
        </w:r>
        <w:r w:rsidR="00C66300" w:rsidRPr="00A82009" w:rsidDel="00615B6C">
          <w:rPr>
            <w:noProof/>
            <w:rPrChange w:id="13594" w:author="Peto" w:date="2018-06-14T07:18:00Z">
              <w:rPr/>
            </w:rPrChange>
          </w:rPr>
          <w:fldChar w:fldCharType="separate"/>
        </w:r>
        <w:r w:rsidR="00820F54" w:rsidRPr="00820F54" w:rsidDel="00615B6C">
          <w:rPr>
            <w:noProof/>
            <w:vertAlign w:val="superscript"/>
          </w:rPr>
          <w:delText>79</w:delText>
        </w:r>
        <w:r w:rsidR="00C66300" w:rsidRPr="00A82009" w:rsidDel="00615B6C">
          <w:rPr>
            <w:noProof/>
            <w:rPrChange w:id="13595" w:author="Peto" w:date="2018-06-14T07:18:00Z">
              <w:rPr/>
            </w:rPrChange>
          </w:rPr>
          <w:fldChar w:fldCharType="end"/>
        </w:r>
        <w:r w:rsidR="00DF641B" w:rsidRPr="00A82009" w:rsidDel="00615B6C">
          <w:rPr>
            <w:noProof/>
            <w:rPrChange w:id="13596" w:author="Peto" w:date="2018-06-14T07:18:00Z">
              <w:rPr/>
            </w:rPrChange>
          </w:rPr>
          <w:delText>záťaže</w:delText>
        </w:r>
        <w:r w:rsidR="00E530FF" w:rsidRPr="00A82009" w:rsidDel="00615B6C">
          <w:rPr>
            <w:noProof/>
            <w:rPrChange w:id="13597" w:author="Peto" w:date="2018-06-14T07:18:00Z">
              <w:rPr/>
            </w:rPrChange>
          </w:rPr>
          <w:delText xml:space="preserve"> simultánne s kateterizáciou pravého srdca a echokardiografiou. Po prvý raz takisto analyzuje smer zmeny srdečného výdaja pre individuálnych pacientov vo veľmi krátkych časových intervaloch – 20 sekúnd. U </w:delText>
        </w:r>
        <w:r w:rsidR="00FB3EB8" w:rsidRPr="00A82009" w:rsidDel="00615B6C">
          <w:rPr>
            <w:noProof/>
            <w:rPrChange w:id="13598" w:author="Peto" w:date="2018-06-14T07:18:00Z">
              <w:rPr/>
            </w:rPrChange>
          </w:rPr>
          <w:delText>zdravých</w:delText>
        </w:r>
        <w:r w:rsidR="00E530FF" w:rsidRPr="00A82009" w:rsidDel="00615B6C">
          <w:rPr>
            <w:noProof/>
            <w:rPrChange w:id="13599" w:author="Peto" w:date="2018-06-14T07:18:00Z">
              <w:rPr/>
            </w:rPrChange>
          </w:rPr>
          <w:delText xml:space="preserve"> ľudí bolo popísaných niekoľko typov odoziev </w:delText>
        </w:r>
      </w:del>
      <w:del w:id="13600" w:author="Peto" w:date="2018-06-14T14:34:00Z">
        <w:r w:rsidR="00E530FF" w:rsidRPr="00A82009" w:rsidDel="00C86E28">
          <w:rPr>
            <w:noProof/>
            <w:rPrChange w:id="13601" w:author="Peto" w:date="2018-06-14T07:18:00Z">
              <w:rPr/>
            </w:rPrChange>
          </w:rPr>
          <w:delText xml:space="preserve">SV </w:delText>
        </w:r>
      </w:del>
      <w:del w:id="13602" w:author="Peto" w:date="2018-06-14T15:11:00Z">
        <w:r w:rsidR="00E530FF" w:rsidRPr="00A82009" w:rsidDel="00615B6C">
          <w:rPr>
            <w:noProof/>
            <w:rPrChange w:id="13603" w:author="Peto" w:date="2018-06-14T07:18:00Z">
              <w:rPr/>
            </w:rPrChange>
          </w:rPr>
          <w:delText xml:space="preserve">na fyzickú záťaž. Pravdepodobne najčastejšou </w:delText>
        </w:r>
        <w:r w:rsidR="00FB3EB8" w:rsidRPr="00A82009" w:rsidDel="00615B6C">
          <w:rPr>
            <w:noProof/>
            <w:rPrChange w:id="13604" w:author="Peto" w:date="2018-06-14T07:18:00Z">
              <w:rPr/>
            </w:rPrChange>
          </w:rPr>
          <w:delText xml:space="preserve">odozvou je zvýšenie SV pri nízkej úrovni fyzickej záťaže a žiadne </w:delText>
        </w:r>
        <w:r w:rsidR="00533664" w:rsidRPr="00A82009" w:rsidDel="00615B6C">
          <w:rPr>
            <w:noProof/>
            <w:rPrChange w:id="13605" w:author="Peto" w:date="2018-06-14T07:18:00Z">
              <w:rPr/>
            </w:rPrChange>
          </w:rPr>
          <w:delText>významné</w:delText>
        </w:r>
        <w:r w:rsidR="00FB3EB8" w:rsidRPr="00A82009" w:rsidDel="00615B6C">
          <w:rPr>
            <w:noProof/>
            <w:rPrChange w:id="13606" w:author="Peto" w:date="2018-06-14T07:18:00Z">
              <w:rPr/>
            </w:rPrChange>
          </w:rPr>
          <w:delText xml:space="preserve"> zvýšenie SV pri vysokej fyzickej záťaži</w:delText>
        </w:r>
        <w:r w:rsidR="00C66300" w:rsidRPr="00A82009" w:rsidDel="00615B6C">
          <w:rPr>
            <w:noProof/>
            <w:rPrChange w:id="13607" w:author="Peto" w:date="2018-06-14T07:18:00Z">
              <w:rPr/>
            </w:rPrChange>
          </w:rPr>
          <w:delText xml:space="preserve"> </w:delText>
        </w:r>
        <w:r w:rsidR="00C66300" w:rsidRPr="00A82009" w:rsidDel="00615B6C">
          <w:rPr>
            <w:noProof/>
            <w:rPrChange w:id="13608" w:author="Peto" w:date="2018-06-14T07:18:00Z">
              <w:rPr/>
            </w:rPrChange>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820F54" w:rsidDel="00615B6C">
          <w:rPr>
            <w:noProof/>
          </w:rPr>
          <w:delInstrText xml:space="preserve"> ADDIN EN.CITE </w:delInstrText>
        </w:r>
        <w:r w:rsidR="00820F54" w:rsidDel="00615B6C">
          <w:rPr>
            <w:noProof/>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820F54" w:rsidDel="00615B6C">
          <w:rPr>
            <w:noProof/>
          </w:rPr>
          <w:delInstrText xml:space="preserve"> ADDIN EN.CITE.DATA </w:delInstrText>
        </w:r>
        <w:r w:rsidR="00820F54" w:rsidDel="00615B6C">
          <w:rPr>
            <w:noProof/>
          </w:rPr>
        </w:r>
        <w:r w:rsidR="00820F54" w:rsidDel="00615B6C">
          <w:rPr>
            <w:noProof/>
          </w:rPr>
          <w:fldChar w:fldCharType="end"/>
        </w:r>
        <w:r w:rsidR="00C66300" w:rsidRPr="00A82009" w:rsidDel="00615B6C">
          <w:rPr>
            <w:noProof/>
            <w:rPrChange w:id="13609" w:author="Peto" w:date="2018-06-14T07:18:00Z">
              <w:rPr/>
            </w:rPrChange>
          </w:rPr>
          <w:fldChar w:fldCharType="separate"/>
        </w:r>
        <w:r w:rsidR="00820F54" w:rsidRPr="00820F54" w:rsidDel="00615B6C">
          <w:rPr>
            <w:noProof/>
            <w:vertAlign w:val="superscript"/>
          </w:rPr>
          <w:delText>79, 80</w:delText>
        </w:r>
        <w:r w:rsidR="00C66300" w:rsidRPr="00A82009" w:rsidDel="00615B6C">
          <w:rPr>
            <w:noProof/>
            <w:rPrChange w:id="13610" w:author="Peto" w:date="2018-06-14T07:18:00Z">
              <w:rPr/>
            </w:rPrChange>
          </w:rPr>
          <w:fldChar w:fldCharType="end"/>
        </w:r>
        <w:r w:rsidR="00FB3EB8" w:rsidRPr="00A82009" w:rsidDel="00615B6C">
          <w:rPr>
            <w:noProof/>
            <w:rPrChange w:id="13611" w:author="Peto" w:date="2018-06-14T07:18:00Z">
              <w:rPr/>
            </w:rPrChange>
          </w:rPr>
          <w:delText>.</w:delText>
        </w:r>
        <w:r w:rsidR="00533664" w:rsidRPr="00A82009" w:rsidDel="00615B6C">
          <w:rPr>
            <w:noProof/>
            <w:rPrChange w:id="13612" w:author="Peto" w:date="2018-06-14T07:18:00Z">
              <w:rPr/>
            </w:rPrChange>
          </w:rPr>
          <w:delText xml:space="preserve"> Častou odozvou je takisto kontinuálne zvyšovanie SV počas fyzickej záťaže, s výrazným zvýšením pri počiatku záťaže</w:delText>
        </w:r>
        <w:r w:rsidR="00533664" w:rsidRPr="00A82009" w:rsidDel="00615B6C">
          <w:rPr>
            <w:noProof/>
            <w:rPrChange w:id="13613" w:author="Peto" w:date="2018-06-14T07:18:00Z">
              <w:rPr/>
            </w:rPrChange>
          </w:rPr>
          <w:fldChar w:fldCharType="begin"/>
        </w:r>
        <w:r w:rsidR="00820F54" w:rsidDel="00615B6C">
          <w:rPr>
            <w:noProof/>
          </w:rPr>
          <w:del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81&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delInstrText>
        </w:r>
        <w:r w:rsidR="00533664" w:rsidRPr="00A82009" w:rsidDel="00615B6C">
          <w:rPr>
            <w:noProof/>
            <w:rPrChange w:id="13614" w:author="Peto" w:date="2018-06-14T07:18:00Z">
              <w:rPr/>
            </w:rPrChange>
          </w:rPr>
          <w:fldChar w:fldCharType="separate"/>
        </w:r>
        <w:r w:rsidR="00820F54" w:rsidRPr="00820F54" w:rsidDel="00615B6C">
          <w:rPr>
            <w:noProof/>
            <w:vertAlign w:val="superscript"/>
          </w:rPr>
          <w:delText>81</w:delText>
        </w:r>
        <w:r w:rsidR="00533664" w:rsidRPr="00A82009" w:rsidDel="00615B6C">
          <w:rPr>
            <w:noProof/>
            <w:rPrChange w:id="13615" w:author="Peto" w:date="2018-06-14T07:18:00Z">
              <w:rPr/>
            </w:rPrChange>
          </w:rPr>
          <w:fldChar w:fldCharType="end"/>
        </w:r>
        <w:r w:rsidR="00533664" w:rsidRPr="00A82009" w:rsidDel="00615B6C">
          <w:rPr>
            <w:noProof/>
            <w:rPrChange w:id="13616" w:author="Peto" w:date="2018-06-14T07:18:00Z">
              <w:rPr/>
            </w:rPrChange>
          </w:rPr>
          <w:delText xml:space="preserve">. Niekedy počiatočné zvýšenie SV je nasledované znížením SV na konci záťaže </w:delText>
        </w:r>
        <w:r w:rsidR="00533664" w:rsidRPr="00A82009" w:rsidDel="00615B6C">
          <w:rPr>
            <w:noProof/>
            <w:rPrChange w:id="13617" w:author="Peto" w:date="2018-06-14T07:18:00Z">
              <w:rPr/>
            </w:rPrChange>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820F54" w:rsidDel="00615B6C">
          <w:rPr>
            <w:noProof/>
          </w:rPr>
          <w:delInstrText xml:space="preserve"> ADDIN EN.CITE </w:delInstrText>
        </w:r>
        <w:r w:rsidR="00820F54" w:rsidDel="00615B6C">
          <w:rPr>
            <w:noProof/>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820F54" w:rsidDel="00615B6C">
          <w:rPr>
            <w:noProof/>
          </w:rPr>
          <w:delInstrText xml:space="preserve"> ADDIN EN.CITE.DATA </w:delInstrText>
        </w:r>
        <w:r w:rsidR="00820F54" w:rsidDel="00615B6C">
          <w:rPr>
            <w:noProof/>
          </w:rPr>
        </w:r>
        <w:r w:rsidR="00820F54" w:rsidDel="00615B6C">
          <w:rPr>
            <w:noProof/>
          </w:rPr>
          <w:fldChar w:fldCharType="end"/>
        </w:r>
        <w:r w:rsidR="00533664" w:rsidRPr="00A82009" w:rsidDel="00615B6C">
          <w:rPr>
            <w:noProof/>
            <w:rPrChange w:id="13618" w:author="Peto" w:date="2018-06-14T07:18:00Z">
              <w:rPr/>
            </w:rPrChange>
          </w:rPr>
          <w:fldChar w:fldCharType="separate"/>
        </w:r>
        <w:r w:rsidR="00820F54" w:rsidRPr="00820F54" w:rsidDel="00615B6C">
          <w:rPr>
            <w:noProof/>
            <w:vertAlign w:val="superscript"/>
          </w:rPr>
          <w:delText>82</w:delText>
        </w:r>
        <w:r w:rsidR="00533664" w:rsidRPr="00A82009" w:rsidDel="00615B6C">
          <w:rPr>
            <w:noProof/>
            <w:rPrChange w:id="13619" w:author="Peto" w:date="2018-06-14T07:18:00Z">
              <w:rPr/>
            </w:rPrChange>
          </w:rPr>
          <w:fldChar w:fldCharType="end"/>
        </w:r>
        <w:r w:rsidR="00533664" w:rsidRPr="00A82009" w:rsidDel="00615B6C">
          <w:rPr>
            <w:noProof/>
            <w:rPrChange w:id="13620" w:author="Peto" w:date="2018-06-14T07:18:00Z">
              <w:rPr/>
            </w:rPrChange>
          </w:rPr>
          <w:delText>.</w:delText>
        </w:r>
      </w:del>
    </w:p>
    <w:p w14:paraId="220F9BC1" w14:textId="77777777" w:rsidR="00615B6C" w:rsidRDefault="00615B6C" w:rsidP="00615B6C">
      <w:pPr>
        <w:tabs>
          <w:tab w:val="left" w:pos="7140"/>
        </w:tabs>
        <w:rPr>
          <w:ins w:id="13621" w:author="Peto" w:date="2018-06-14T15:11:00Z"/>
          <w:noProof/>
        </w:rPr>
        <w:pPrChange w:id="13622" w:author="Peto" w:date="2018-06-14T15:11:00Z">
          <w:pPr>
            <w:tabs>
              <w:tab w:val="left" w:pos="7140"/>
            </w:tabs>
          </w:pPr>
        </w:pPrChange>
      </w:pPr>
    </w:p>
    <w:p w14:paraId="5FE00113" w14:textId="6F160730" w:rsidR="00FB3EB8" w:rsidRDefault="00362267" w:rsidP="00615B6C">
      <w:pPr>
        <w:pStyle w:val="Nadpis3"/>
        <w:rPr>
          <w:ins w:id="13623" w:author="Peto" w:date="2018-06-14T14:31:00Z"/>
          <w:noProof/>
        </w:rPr>
        <w:pPrChange w:id="13624" w:author="Peto" w:date="2018-06-14T15:11:00Z">
          <w:pPr>
            <w:tabs>
              <w:tab w:val="left" w:pos="7140"/>
            </w:tabs>
          </w:pPr>
        </w:pPrChange>
      </w:pPr>
      <w:ins w:id="13625" w:author="Peto" w:date="2018-06-14T14:31:00Z">
        <w:r>
          <w:rPr>
            <w:noProof/>
          </w:rPr>
          <w:t>Výsledky</w:t>
        </w:r>
      </w:ins>
    </w:p>
    <w:p w14:paraId="005D0A43" w14:textId="1948C451" w:rsidR="003F3C0B" w:rsidRDefault="00362267" w:rsidP="00362267">
      <w:pPr>
        <w:rPr>
          <w:ins w:id="13626" w:author="Peto" w:date="2018-06-14T14:42:00Z"/>
          <w:lang w:val="en-US"/>
        </w:rPr>
        <w:pPrChange w:id="13627" w:author="Peto" w:date="2018-06-14T14:31:00Z">
          <w:pPr>
            <w:tabs>
              <w:tab w:val="left" w:pos="7140"/>
            </w:tabs>
          </w:pPr>
        </w:pPrChange>
      </w:pPr>
      <w:ins w:id="13628" w:author="Peto" w:date="2018-06-14T14:31:00Z">
        <w:r>
          <w:t xml:space="preserve">Na </w:t>
        </w:r>
        <w:r w:rsidR="00C86E28">
          <w:t>kategorizovanie</w:t>
        </w:r>
      </w:ins>
      <w:ins w:id="13629" w:author="Peto" w:date="2018-06-14T14:34:00Z">
        <w:r w:rsidR="00C86E28">
          <w:t xml:space="preserve"> </w:t>
        </w:r>
      </w:ins>
      <w:ins w:id="13630" w:author="Peto" w:date="2018-06-14T14:35:00Z">
        <w:r w:rsidR="00C86E28">
          <w:t xml:space="preserve">typu </w:t>
        </w:r>
      </w:ins>
      <w:ins w:id="13631" w:author="Peto" w:date="2018-06-14T14:34:00Z">
        <w:r w:rsidR="00C86E28">
          <w:t>odozvy SV na fy</w:t>
        </w:r>
      </w:ins>
      <w:ins w:id="13632" w:author="Peto" w:date="2018-06-14T14:38:00Z">
        <w:r w:rsidR="00C86E28">
          <w:t>z</w:t>
        </w:r>
      </w:ins>
      <w:ins w:id="13633" w:author="Peto" w:date="2018-06-14T14:34:00Z">
        <w:r w:rsidR="00C86E28">
          <w:t>ick</w:t>
        </w:r>
      </w:ins>
      <w:ins w:id="13634" w:author="Peto" w:date="2018-06-14T14:35:00Z">
        <w:r w:rsidR="00C86E28">
          <w:t>ú záťaž, bol čas cvičenia rozdelen</w:t>
        </w:r>
      </w:ins>
      <w:ins w:id="13635" w:author="Peto" w:date="2018-06-14T14:36:00Z">
        <w:r w:rsidR="00C86E28">
          <w:t>ý</w:t>
        </w:r>
      </w:ins>
      <w:ins w:id="13636" w:author="Peto" w:date="2018-06-14T14:35:00Z">
        <w:r w:rsidR="00C86E28">
          <w:t xml:space="preserve"> na prvú a druhú polovicu. </w:t>
        </w:r>
      </w:ins>
      <w:ins w:id="13637" w:author="Peto" w:date="2018-06-14T14:37:00Z">
        <w:r w:rsidR="00C86E28">
          <w:t xml:space="preserve">Bola takisto stanovená </w:t>
        </w:r>
        <w:proofErr w:type="spellStart"/>
        <w:r w:rsidR="00C86E28">
          <w:t>východzia</w:t>
        </w:r>
        <w:proofErr w:type="spellEnd"/>
        <w:r w:rsidR="00C86E28">
          <w:t xml:space="preserve"> úroveň SV ako SV ke</w:t>
        </w:r>
      </w:ins>
      <w:ins w:id="13638" w:author="Peto" w:date="2018-06-14T14:38:00Z">
        <w:r w:rsidR="00C86E28">
          <w:t xml:space="preserve">ď subjekt leží na </w:t>
        </w:r>
        <w:proofErr w:type="spellStart"/>
        <w:r w:rsidR="00C86E28">
          <w:t>ložku</w:t>
        </w:r>
        <w:proofErr w:type="spellEnd"/>
        <w:r w:rsidR="00C86E28">
          <w:t xml:space="preserve"> so zdvihnutými nohami. </w:t>
        </w:r>
      </w:ins>
      <w:ins w:id="13639" w:author="Peto" w:date="2018-06-14T14:35:00Z">
        <w:r w:rsidR="00C86E28">
          <w:t>Zmeny v</w:t>
        </w:r>
      </w:ins>
      <w:ins w:id="13640" w:author="Peto" w:date="2018-06-14T14:36:00Z">
        <w:r w:rsidR="00C86E28">
          <w:t> </w:t>
        </w:r>
      </w:ins>
      <w:ins w:id="13641" w:author="Peto" w:date="2018-06-14T14:35:00Z">
        <w:r w:rsidR="00C86E28">
          <w:t>SV</w:t>
        </w:r>
      </w:ins>
      <w:ins w:id="13642" w:author="Peto" w:date="2018-06-14T14:36:00Z">
        <w:r w:rsidR="00C86E28">
          <w:t xml:space="preserve"> väčšie ako 10</w:t>
        </w:r>
        <w:r w:rsidR="00C86E28">
          <w:rPr>
            <w:lang w:val="en-US"/>
          </w:rPr>
          <w:t xml:space="preserve">% v </w:t>
        </w:r>
        <w:proofErr w:type="spellStart"/>
        <w:r w:rsidR="00C86E28">
          <w:rPr>
            <w:lang w:val="en-US"/>
          </w:rPr>
          <w:t>prvej</w:t>
        </w:r>
        <w:proofErr w:type="spellEnd"/>
        <w:r w:rsidR="00C86E28">
          <w:rPr>
            <w:lang w:val="en-US"/>
          </w:rPr>
          <w:t xml:space="preserve"> </w:t>
        </w:r>
        <w:proofErr w:type="spellStart"/>
        <w:r w:rsidR="00C86E28">
          <w:rPr>
            <w:lang w:val="en-US"/>
          </w:rPr>
          <w:t>polovici</w:t>
        </w:r>
        <w:proofErr w:type="spellEnd"/>
        <w:r w:rsidR="00C86E28">
          <w:rPr>
            <w:lang w:val="en-US"/>
          </w:rPr>
          <w:t xml:space="preserve"> </w:t>
        </w:r>
        <w:proofErr w:type="spellStart"/>
        <w:r w:rsidR="00C86E28">
          <w:rPr>
            <w:lang w:val="en-US"/>
          </w:rPr>
          <w:t>cvi</w:t>
        </w:r>
      </w:ins>
      <w:ins w:id="13643" w:author="Peto" w:date="2018-06-14T14:38:00Z">
        <w:r w:rsidR="00C86E28">
          <w:rPr>
            <w:lang w:val="en-US"/>
          </w:rPr>
          <w:t>č</w:t>
        </w:r>
      </w:ins>
      <w:ins w:id="13644" w:author="Peto" w:date="2018-06-14T14:36:00Z">
        <w:r w:rsidR="00C86E28">
          <w:rPr>
            <w:lang w:val="en-US"/>
          </w:rPr>
          <w:t>enia</w:t>
        </w:r>
        <w:proofErr w:type="spellEnd"/>
        <w:r w:rsidR="00C86E28">
          <w:rPr>
            <w:lang w:val="en-US"/>
          </w:rPr>
          <w:t xml:space="preserve"> </w:t>
        </w:r>
      </w:ins>
      <w:ins w:id="13645" w:author="Peto" w:date="2018-06-14T14:39:00Z">
        <w:r w:rsidR="00C86E28">
          <w:rPr>
            <w:lang w:val="en-US"/>
          </w:rPr>
          <w:t xml:space="preserve">a v </w:t>
        </w:r>
        <w:proofErr w:type="spellStart"/>
        <w:r w:rsidR="00C86E28">
          <w:rPr>
            <w:lang w:val="en-US"/>
          </w:rPr>
          <w:t>druhej</w:t>
        </w:r>
        <w:proofErr w:type="spellEnd"/>
        <w:r w:rsidR="00C86E28">
          <w:rPr>
            <w:lang w:val="en-US"/>
          </w:rPr>
          <w:t xml:space="preserve"> </w:t>
        </w:r>
        <w:proofErr w:type="spellStart"/>
        <w:r w:rsidR="00C86E28">
          <w:rPr>
            <w:lang w:val="en-US"/>
          </w:rPr>
          <w:t>polovici</w:t>
        </w:r>
        <w:proofErr w:type="spellEnd"/>
        <w:r w:rsidR="00C86E28">
          <w:rPr>
            <w:lang w:val="en-US"/>
          </w:rPr>
          <w:t xml:space="preserve"> </w:t>
        </w:r>
        <w:proofErr w:type="spellStart"/>
        <w:r w:rsidR="00C86E28">
          <w:rPr>
            <w:lang w:val="en-US"/>
          </w:rPr>
          <w:t>cvičenia</w:t>
        </w:r>
        <w:proofErr w:type="spellEnd"/>
        <w:r w:rsidR="00C86E28">
          <w:rPr>
            <w:lang w:val="en-US"/>
          </w:rPr>
          <w:t xml:space="preserve"> </w:t>
        </w:r>
      </w:ins>
      <w:proofErr w:type="spellStart"/>
      <w:ins w:id="13646" w:author="Peto" w:date="2018-06-14T14:36:00Z">
        <w:r w:rsidR="00C86E28">
          <w:rPr>
            <w:lang w:val="en-US"/>
          </w:rPr>
          <w:t>oproti</w:t>
        </w:r>
        <w:proofErr w:type="spellEnd"/>
        <w:r w:rsidR="00C86E28">
          <w:rPr>
            <w:lang w:val="en-US"/>
          </w:rPr>
          <w:t xml:space="preserve"> </w:t>
        </w:r>
      </w:ins>
      <w:proofErr w:type="spellStart"/>
      <w:ins w:id="13647" w:author="Peto" w:date="2018-06-14T14:38:00Z">
        <w:r w:rsidR="00C86E28">
          <w:rPr>
            <w:lang w:val="en-US"/>
          </w:rPr>
          <w:t>východzej</w:t>
        </w:r>
        <w:proofErr w:type="spellEnd"/>
        <w:r w:rsidR="00C86E28">
          <w:rPr>
            <w:lang w:val="en-US"/>
          </w:rPr>
          <w:t xml:space="preserve"> </w:t>
        </w:r>
      </w:ins>
      <w:proofErr w:type="spellStart"/>
      <w:ins w:id="13648" w:author="Peto" w:date="2018-06-14T14:39:00Z">
        <w:r w:rsidR="00C86E28">
          <w:rPr>
            <w:lang w:val="en-US"/>
          </w:rPr>
          <w:t>úrovni</w:t>
        </w:r>
        <w:proofErr w:type="spellEnd"/>
        <w:r w:rsidR="00C86E28">
          <w:rPr>
            <w:lang w:val="en-US"/>
          </w:rPr>
          <w:t xml:space="preserve"> </w:t>
        </w:r>
        <w:proofErr w:type="spellStart"/>
        <w:r w:rsidR="00C86E28">
          <w:rPr>
            <w:lang w:val="en-US"/>
          </w:rPr>
          <w:t>boli</w:t>
        </w:r>
        <w:proofErr w:type="spellEnd"/>
        <w:r w:rsidR="00C86E28">
          <w:rPr>
            <w:lang w:val="en-US"/>
          </w:rPr>
          <w:t xml:space="preserve"> </w:t>
        </w:r>
        <w:proofErr w:type="spellStart"/>
        <w:r w:rsidR="00C86E28">
          <w:rPr>
            <w:lang w:val="en-US"/>
          </w:rPr>
          <w:t>považované</w:t>
        </w:r>
        <w:proofErr w:type="spellEnd"/>
        <w:r w:rsidR="00C86E28">
          <w:rPr>
            <w:lang w:val="en-US"/>
          </w:rPr>
          <w:t xml:space="preserve"> </w:t>
        </w:r>
        <w:proofErr w:type="spellStart"/>
        <w:r w:rsidR="00C86E28">
          <w:rPr>
            <w:lang w:val="en-US"/>
          </w:rPr>
          <w:t>za</w:t>
        </w:r>
        <w:proofErr w:type="spellEnd"/>
        <w:r w:rsidR="00C86E28">
          <w:rPr>
            <w:lang w:val="en-US"/>
          </w:rPr>
          <w:t xml:space="preserve"> </w:t>
        </w:r>
        <w:proofErr w:type="spellStart"/>
        <w:r w:rsidR="00C86E28">
          <w:rPr>
            <w:lang w:val="en-US"/>
          </w:rPr>
          <w:t>štatisticky</w:t>
        </w:r>
        <w:proofErr w:type="spellEnd"/>
        <w:r w:rsidR="00C86E28">
          <w:rPr>
            <w:lang w:val="en-US"/>
          </w:rPr>
          <w:t xml:space="preserve"> </w:t>
        </w:r>
        <w:proofErr w:type="spellStart"/>
        <w:r w:rsidR="00C86E28">
          <w:rPr>
            <w:lang w:val="en-US"/>
          </w:rPr>
          <w:t>významné</w:t>
        </w:r>
        <w:proofErr w:type="spellEnd"/>
        <w:r w:rsidR="00C86E28">
          <w:rPr>
            <w:lang w:val="en-US"/>
          </w:rPr>
          <w:t>. Bol</w:t>
        </w:r>
      </w:ins>
      <w:ins w:id="13649" w:author="Peto" w:date="2018-06-14T14:40:00Z">
        <w:r w:rsidR="00C86E28">
          <w:rPr>
            <w:lang w:val="en-US"/>
          </w:rPr>
          <w:t>o</w:t>
        </w:r>
      </w:ins>
      <w:ins w:id="13650" w:author="Peto" w:date="2018-06-14T14:39:00Z">
        <w:r w:rsidR="00C86E28">
          <w:rPr>
            <w:lang w:val="en-US"/>
          </w:rPr>
          <w:t xml:space="preserve"> </w:t>
        </w:r>
        <w:proofErr w:type="spellStart"/>
        <w:r w:rsidR="00C86E28">
          <w:rPr>
            <w:lang w:val="en-US"/>
          </w:rPr>
          <w:t>identifikovaných</w:t>
        </w:r>
        <w:proofErr w:type="spellEnd"/>
        <w:r w:rsidR="00C86E28">
          <w:rPr>
            <w:lang w:val="en-US"/>
          </w:rPr>
          <w:t xml:space="preserve"> 6</w:t>
        </w:r>
      </w:ins>
      <w:ins w:id="13651" w:author="Peto" w:date="2018-06-14T14:40:00Z">
        <w:r w:rsidR="003F3C0B">
          <w:rPr>
            <w:lang w:val="en-US"/>
          </w:rPr>
          <w:t xml:space="preserve"> </w:t>
        </w:r>
        <w:proofErr w:type="spellStart"/>
        <w:r w:rsidR="003F3C0B">
          <w:rPr>
            <w:lang w:val="en-US"/>
          </w:rPr>
          <w:t>typov</w:t>
        </w:r>
        <w:proofErr w:type="spellEnd"/>
        <w:r w:rsidR="003F3C0B">
          <w:rPr>
            <w:lang w:val="en-US"/>
          </w:rPr>
          <w:t xml:space="preserve"> </w:t>
        </w:r>
        <w:proofErr w:type="spellStart"/>
        <w:r w:rsidR="003F3C0B">
          <w:rPr>
            <w:lang w:val="en-US"/>
          </w:rPr>
          <w:t>odozvy</w:t>
        </w:r>
        <w:proofErr w:type="spellEnd"/>
        <w:r w:rsidR="003F3C0B">
          <w:rPr>
            <w:lang w:val="en-US"/>
          </w:rPr>
          <w:t xml:space="preserve"> SV </w:t>
        </w:r>
        <w:proofErr w:type="spellStart"/>
        <w:r w:rsidR="003F3C0B">
          <w:rPr>
            <w:lang w:val="en-US"/>
          </w:rPr>
          <w:t>na</w:t>
        </w:r>
        <w:proofErr w:type="spellEnd"/>
        <w:r w:rsidR="003F3C0B">
          <w:rPr>
            <w:lang w:val="en-US"/>
          </w:rPr>
          <w:t xml:space="preserve"> </w:t>
        </w:r>
        <w:proofErr w:type="spellStart"/>
        <w:r w:rsidR="003F3C0B">
          <w:rPr>
            <w:lang w:val="en-US"/>
          </w:rPr>
          <w:t>cvčenie</w:t>
        </w:r>
      </w:ins>
      <w:proofErr w:type="spellEnd"/>
      <w:ins w:id="13652" w:author="Peto" w:date="2018-06-14T15:13:00Z">
        <w:r w:rsidR="00615B6C">
          <w:rPr>
            <w:lang w:val="en-US"/>
          </w:rPr>
          <w:t xml:space="preserve"> a k </w:t>
        </w:r>
        <w:proofErr w:type="spellStart"/>
        <w:r w:rsidR="00615B6C">
          <w:rPr>
            <w:lang w:val="en-US"/>
          </w:rPr>
          <w:t>týmto</w:t>
        </w:r>
        <w:proofErr w:type="spellEnd"/>
        <w:r w:rsidR="00615B6C">
          <w:rPr>
            <w:lang w:val="en-US"/>
          </w:rPr>
          <w:t xml:space="preserve"> </w:t>
        </w:r>
      </w:ins>
      <w:proofErr w:type="spellStart"/>
      <w:ins w:id="13653" w:author="Peto" w:date="2018-06-14T15:14:00Z">
        <w:r w:rsidR="00615B6C">
          <w:rPr>
            <w:lang w:val="en-US"/>
          </w:rPr>
          <w:t>odozvám</w:t>
        </w:r>
      </w:ins>
      <w:proofErr w:type="spellEnd"/>
      <w:ins w:id="13654" w:author="Peto" w:date="2018-06-14T15:13:00Z">
        <w:r w:rsidR="00615B6C">
          <w:rPr>
            <w:lang w:val="en-US"/>
          </w:rPr>
          <w:t xml:space="preserve"> </w:t>
        </w:r>
        <w:proofErr w:type="spellStart"/>
        <w:r w:rsidR="00615B6C">
          <w:rPr>
            <w:lang w:val="en-US"/>
          </w:rPr>
          <w:t>boli</w:t>
        </w:r>
        <w:proofErr w:type="spellEnd"/>
        <w:r w:rsidR="00615B6C">
          <w:rPr>
            <w:lang w:val="en-US"/>
          </w:rPr>
          <w:t xml:space="preserve"> </w:t>
        </w:r>
        <w:proofErr w:type="spellStart"/>
        <w:r w:rsidR="00615B6C">
          <w:rPr>
            <w:lang w:val="en-US"/>
          </w:rPr>
          <w:t>priradený</w:t>
        </w:r>
        <w:proofErr w:type="spellEnd"/>
        <w:r w:rsidR="00615B6C">
          <w:rPr>
            <w:lang w:val="en-US"/>
          </w:rPr>
          <w:t xml:space="preserve"> </w:t>
        </w:r>
        <w:proofErr w:type="spellStart"/>
        <w:r w:rsidR="00615B6C">
          <w:rPr>
            <w:lang w:val="en-US"/>
          </w:rPr>
          <w:t>pacienti</w:t>
        </w:r>
        <w:proofErr w:type="spellEnd"/>
        <w:r w:rsidR="00615B6C">
          <w:rPr>
            <w:lang w:val="en-US"/>
          </w:rPr>
          <w:t xml:space="preserve"> </w:t>
        </w:r>
        <w:proofErr w:type="spellStart"/>
        <w:r w:rsidR="00615B6C">
          <w:rPr>
            <w:lang w:val="en-US"/>
          </w:rPr>
          <w:t>ktorý</w:t>
        </w:r>
        <w:proofErr w:type="spellEnd"/>
        <w:r w:rsidR="00615B6C">
          <w:rPr>
            <w:lang w:val="en-US"/>
          </w:rPr>
          <w:t xml:space="preserve"> do </w:t>
        </w:r>
        <w:proofErr w:type="spellStart"/>
        <w:r w:rsidR="00615B6C">
          <w:rPr>
            <w:lang w:val="en-US"/>
          </w:rPr>
          <w:t>nich</w:t>
        </w:r>
        <w:proofErr w:type="spellEnd"/>
        <w:r w:rsidR="00615B6C">
          <w:rPr>
            <w:lang w:val="en-US"/>
          </w:rPr>
          <w:t xml:space="preserve"> </w:t>
        </w:r>
        <w:proofErr w:type="spellStart"/>
        <w:r w:rsidR="00615B6C">
          <w:rPr>
            <w:lang w:val="en-US"/>
          </w:rPr>
          <w:t>spadali</w:t>
        </w:r>
      </w:ins>
      <w:proofErr w:type="spellEnd"/>
      <w:ins w:id="13655" w:author="Peto" w:date="2018-06-14T14:42:00Z">
        <w:r w:rsidR="003F3C0B">
          <w:rPr>
            <w:lang w:val="en-US"/>
          </w:rPr>
          <w:t>:</w:t>
        </w:r>
      </w:ins>
    </w:p>
    <w:p w14:paraId="3B1EAF27" w14:textId="7748F443" w:rsidR="00362267" w:rsidRDefault="003F3C0B" w:rsidP="003F3C0B">
      <w:pPr>
        <w:pStyle w:val="Odsekzoznamu"/>
        <w:numPr>
          <w:ilvl w:val="0"/>
          <w:numId w:val="46"/>
        </w:numPr>
        <w:rPr>
          <w:ins w:id="13656" w:author="Peto" w:date="2018-06-14T15:00:00Z"/>
          <w:lang w:val="en-US"/>
        </w:rPr>
        <w:pPrChange w:id="13657" w:author="Peto" w:date="2018-06-14T14:42:00Z">
          <w:pPr>
            <w:tabs>
              <w:tab w:val="left" w:pos="7140"/>
            </w:tabs>
          </w:pPr>
        </w:pPrChange>
      </w:pPr>
      <w:ins w:id="13658" w:author="Peto" w:date="2018-06-14T14:42:00Z">
        <w:r w:rsidRPr="003F3C0B">
          <w:rPr>
            <w:lang w:val="en-US"/>
            <w:rPrChange w:id="13659" w:author="Peto" w:date="2018-06-14T14:42:00Z">
              <w:rPr>
                <w:lang w:val="en-US"/>
              </w:rPr>
            </w:rPrChange>
          </w:rPr>
          <w:t xml:space="preserve">A: </w:t>
        </w:r>
      </w:ins>
      <w:proofErr w:type="spellStart"/>
      <w:ins w:id="13660" w:author="Peto" w:date="2018-06-14T14:43:00Z">
        <w:r>
          <w:rPr>
            <w:lang w:val="en-US"/>
          </w:rPr>
          <w:t>zvýšenie</w:t>
        </w:r>
        <w:proofErr w:type="spellEnd"/>
        <w:r>
          <w:rPr>
            <w:lang w:val="en-US"/>
          </w:rPr>
          <w:t xml:space="preserve"> SV v </w:t>
        </w:r>
        <w:proofErr w:type="spellStart"/>
        <w:r>
          <w:rPr>
            <w:lang w:val="en-US"/>
          </w:rPr>
          <w:t>prvej</w:t>
        </w:r>
        <w:proofErr w:type="spellEnd"/>
        <w:r>
          <w:rPr>
            <w:lang w:val="en-US"/>
          </w:rPr>
          <w:t xml:space="preserve"> </w:t>
        </w:r>
        <w:proofErr w:type="spellStart"/>
        <w:r>
          <w:rPr>
            <w:lang w:val="en-US"/>
          </w:rPr>
          <w:t>aj</w:t>
        </w:r>
        <w:proofErr w:type="spellEnd"/>
        <w:r>
          <w:rPr>
            <w:lang w:val="en-US"/>
          </w:rPr>
          <w:t xml:space="preserve"> </w:t>
        </w:r>
        <w:proofErr w:type="spellStart"/>
        <w:r>
          <w:rPr>
            <w:lang w:val="en-US"/>
          </w:rPr>
          <w:t>druhej</w:t>
        </w:r>
        <w:proofErr w:type="spellEnd"/>
        <w:r>
          <w:rPr>
            <w:lang w:val="en-US"/>
          </w:rPr>
          <w:t xml:space="preserve"> </w:t>
        </w:r>
        <w:proofErr w:type="spellStart"/>
        <w:r>
          <w:rPr>
            <w:lang w:val="en-US"/>
          </w:rPr>
          <w:t>polovici</w:t>
        </w:r>
        <w:proofErr w:type="spellEnd"/>
        <w:r>
          <w:rPr>
            <w:lang w:val="en-US"/>
          </w:rPr>
          <w:t xml:space="preserve"> </w:t>
        </w:r>
        <w:proofErr w:type="spellStart"/>
        <w:r>
          <w:rPr>
            <w:lang w:val="en-US"/>
          </w:rPr>
          <w:t>cvičeni</w:t>
        </w:r>
        <w:r w:rsidR="00820F54">
          <w:rPr>
            <w:lang w:val="en-US"/>
          </w:rPr>
          <w:t>a</w:t>
        </w:r>
      </w:ins>
      <w:proofErr w:type="spellEnd"/>
    </w:p>
    <w:p w14:paraId="481B9CD1" w14:textId="3E22B892" w:rsidR="00820F54" w:rsidRPr="00820F54" w:rsidRDefault="00820F54" w:rsidP="00820F54">
      <w:pPr>
        <w:pStyle w:val="Odsekzoznamu"/>
        <w:numPr>
          <w:ilvl w:val="1"/>
          <w:numId w:val="46"/>
        </w:numPr>
        <w:rPr>
          <w:ins w:id="13661" w:author="Peto" w:date="2018-06-14T14:45:00Z"/>
          <w:lang w:val="en-US"/>
          <w:rPrChange w:id="13662" w:author="Peto" w:date="2018-06-14T15:02:00Z">
            <w:rPr>
              <w:ins w:id="13663" w:author="Peto" w:date="2018-06-14T14:45:00Z"/>
              <w:lang w:val="en-US"/>
            </w:rPr>
          </w:rPrChange>
        </w:rPr>
        <w:pPrChange w:id="13664" w:author="Peto" w:date="2018-06-14T15:02:00Z">
          <w:pPr>
            <w:tabs>
              <w:tab w:val="left" w:pos="7140"/>
            </w:tabs>
          </w:pPr>
        </w:pPrChange>
      </w:pPr>
      <w:ins w:id="13665" w:author="Peto" w:date="2018-06-14T15:01:00Z">
        <w:r>
          <w:rPr>
            <w:noProof/>
          </w:rPr>
          <w:t> 54</w:t>
        </w:r>
        <w:r w:rsidRPr="00820F54">
          <w:rPr>
            <w:noProof/>
            <w:lang w:val="en-US"/>
            <w:rPrChange w:id="13666" w:author="Peto" w:date="2018-06-14T15:02:00Z">
              <w:rPr>
                <w:noProof/>
                <w:lang w:val="en-US"/>
              </w:rPr>
            </w:rPrChange>
          </w:rPr>
          <w:t xml:space="preserve">% </w:t>
        </w:r>
      </w:ins>
      <w:ins w:id="13667" w:author="Peto" w:date="2018-06-14T15:03:00Z">
        <w:r>
          <w:rPr>
            <w:noProof/>
            <w:lang w:val="en-US"/>
          </w:rPr>
          <w:t xml:space="preserve">subjektov </w:t>
        </w:r>
      </w:ins>
      <w:ins w:id="13668" w:author="Peto" w:date="2018-06-14T15:02:00Z">
        <w:r>
          <w:rPr>
            <w:noProof/>
            <w:lang w:val="en-US"/>
          </w:rPr>
          <w:t>(</w:t>
        </w:r>
      </w:ins>
      <w:ins w:id="13669" w:author="Peto" w:date="2018-06-14T15:01:00Z">
        <w:r>
          <w:rPr>
            <w:noProof/>
          </w:rPr>
          <w:t xml:space="preserve">MET </w:t>
        </w:r>
        <w:r w:rsidRPr="00820F54">
          <w:rPr>
            <w:rFonts w:cstheme="majorHAnsi"/>
            <w:noProof/>
            <w:lang w:val="en-US"/>
            <w:rPrChange w:id="13670" w:author="Peto" w:date="2018-06-14T15:02:00Z">
              <w:rPr>
                <w:rFonts w:cstheme="majorHAnsi"/>
                <w:noProof/>
                <w:lang w:val="en-US"/>
              </w:rPr>
            </w:rPrChange>
          </w:rPr>
          <w:t>≥ 4</w:t>
        </w:r>
      </w:ins>
      <w:ins w:id="13671" w:author="Peto" w:date="2018-06-14T15:02:00Z">
        <w:r>
          <w:rPr>
            <w:rFonts w:cstheme="majorHAnsi"/>
            <w:noProof/>
            <w:lang w:val="en-US"/>
          </w:rPr>
          <w:t>), resp.</w:t>
        </w:r>
      </w:ins>
      <w:ins w:id="13672" w:author="Peto" w:date="2018-06-14T15:01:00Z">
        <w:r w:rsidRPr="00820F54">
          <w:rPr>
            <w:rFonts w:cstheme="majorHAnsi"/>
            <w:noProof/>
            <w:lang w:val="en-US"/>
            <w:rPrChange w:id="13673" w:author="Peto" w:date="2018-06-14T15:02:00Z">
              <w:rPr>
                <w:rFonts w:cstheme="majorHAnsi"/>
                <w:noProof/>
                <w:lang w:val="en-US"/>
              </w:rPr>
            </w:rPrChange>
          </w:rPr>
          <w:t xml:space="preserve"> 15% </w:t>
        </w:r>
      </w:ins>
      <w:ins w:id="13674" w:author="Peto" w:date="2018-06-14T15:02:00Z">
        <w:r>
          <w:rPr>
            <w:rFonts w:cstheme="majorHAnsi"/>
            <w:noProof/>
            <w:lang w:val="en-US"/>
          </w:rPr>
          <w:t>(</w:t>
        </w:r>
        <w:r>
          <w:rPr>
            <w:noProof/>
          </w:rPr>
          <w:t xml:space="preserve">MET </w:t>
        </w:r>
        <w:r w:rsidRPr="00820F54">
          <w:rPr>
            <w:rFonts w:cstheme="majorHAnsi"/>
            <w:noProof/>
            <w:lang w:val="en-US"/>
            <w:rPrChange w:id="13675" w:author="Peto" w:date="2018-06-14T15:02:00Z">
              <w:rPr>
                <w:rFonts w:cstheme="majorHAnsi"/>
                <w:noProof/>
                <w:lang w:val="en-US"/>
              </w:rPr>
            </w:rPrChange>
          </w:rPr>
          <w:t>&lt; 4</w:t>
        </w:r>
        <w:r>
          <w:rPr>
            <w:rFonts w:cstheme="majorHAnsi"/>
            <w:noProof/>
            <w:lang w:val="en-US"/>
          </w:rPr>
          <w:t>)</w:t>
        </w:r>
      </w:ins>
    </w:p>
    <w:p w14:paraId="64C370DD" w14:textId="66D302B4" w:rsidR="003F3C0B" w:rsidRDefault="003F3C0B" w:rsidP="003F3C0B">
      <w:pPr>
        <w:pStyle w:val="Odsekzoznamu"/>
        <w:numPr>
          <w:ilvl w:val="0"/>
          <w:numId w:val="46"/>
        </w:numPr>
        <w:rPr>
          <w:ins w:id="13676" w:author="Peto" w:date="2018-06-14T15:03:00Z"/>
          <w:lang w:val="en-US"/>
        </w:rPr>
        <w:pPrChange w:id="13677" w:author="Peto" w:date="2018-06-14T14:42:00Z">
          <w:pPr>
            <w:tabs>
              <w:tab w:val="left" w:pos="7140"/>
            </w:tabs>
          </w:pPr>
        </w:pPrChange>
      </w:pPr>
      <w:ins w:id="13678" w:author="Peto" w:date="2018-06-14T14:45:00Z">
        <w:r>
          <w:rPr>
            <w:lang w:val="en-US"/>
          </w:rPr>
          <w:t xml:space="preserve">B: </w:t>
        </w:r>
        <w:r>
          <w:t>zvýšenie SV v prvej polov</w:t>
        </w:r>
        <w:r w:rsidR="00820F54">
          <w:t>ici, zníženie v druhej polovici</w:t>
        </w:r>
        <w:r>
          <w:rPr>
            <w:lang w:val="en-US"/>
          </w:rPr>
          <w:t xml:space="preserve"> </w:t>
        </w:r>
      </w:ins>
    </w:p>
    <w:p w14:paraId="2D89F215" w14:textId="6D810111" w:rsidR="00820F54" w:rsidRPr="00820F54" w:rsidRDefault="00820F54" w:rsidP="00820F54">
      <w:pPr>
        <w:pStyle w:val="Odsekzoznamu"/>
        <w:numPr>
          <w:ilvl w:val="1"/>
          <w:numId w:val="46"/>
        </w:numPr>
        <w:rPr>
          <w:ins w:id="13679" w:author="Peto" w:date="2018-06-14T14:57:00Z"/>
          <w:lang w:val="en-US"/>
          <w:rPrChange w:id="13680" w:author="Peto" w:date="2018-06-14T15:03:00Z">
            <w:rPr>
              <w:ins w:id="13681" w:author="Peto" w:date="2018-06-14T14:57:00Z"/>
              <w:lang w:val="en-US"/>
            </w:rPr>
          </w:rPrChange>
        </w:rPr>
        <w:pPrChange w:id="13682" w:author="Peto" w:date="2018-06-14T15:03:00Z">
          <w:pPr>
            <w:tabs>
              <w:tab w:val="left" w:pos="7140"/>
            </w:tabs>
          </w:pPr>
        </w:pPrChange>
      </w:pPr>
      <w:ins w:id="13683" w:author="Peto" w:date="2018-06-14T15:03:00Z">
        <w:r>
          <w:rPr>
            <w:noProof/>
          </w:rPr>
          <w:t> 8</w:t>
        </w:r>
        <w:r w:rsidRPr="002D00F0">
          <w:rPr>
            <w:noProof/>
            <w:lang w:val="en-US"/>
          </w:rPr>
          <w:t xml:space="preserve">% </w:t>
        </w:r>
        <w:r>
          <w:rPr>
            <w:noProof/>
            <w:lang w:val="en-US"/>
          </w:rPr>
          <w:t>subjektov (</w:t>
        </w:r>
        <w:r>
          <w:rPr>
            <w:noProof/>
          </w:rPr>
          <w:t xml:space="preserve">MET </w:t>
        </w:r>
        <w:r w:rsidRPr="002D00F0">
          <w:rPr>
            <w:rFonts w:cstheme="majorHAnsi"/>
            <w:noProof/>
            <w:lang w:val="en-US"/>
          </w:rPr>
          <w:t>≥ 4</w:t>
        </w:r>
        <w:r>
          <w:rPr>
            <w:rFonts w:cstheme="majorHAnsi"/>
            <w:noProof/>
            <w:lang w:val="en-US"/>
          </w:rPr>
          <w:t>), resp.</w:t>
        </w:r>
        <w:r w:rsidRPr="002D00F0">
          <w:rPr>
            <w:rFonts w:cstheme="majorHAnsi"/>
            <w:noProof/>
            <w:lang w:val="en-US"/>
          </w:rPr>
          <w:t xml:space="preserve"> 15% </w:t>
        </w:r>
        <w:r>
          <w:rPr>
            <w:rFonts w:cstheme="majorHAnsi"/>
            <w:noProof/>
            <w:lang w:val="en-US"/>
          </w:rPr>
          <w:t>(</w:t>
        </w:r>
        <w:r>
          <w:rPr>
            <w:noProof/>
          </w:rPr>
          <w:t xml:space="preserve">MET </w:t>
        </w:r>
        <w:r w:rsidRPr="002D00F0">
          <w:rPr>
            <w:rFonts w:cstheme="majorHAnsi"/>
            <w:noProof/>
            <w:lang w:val="en-US"/>
          </w:rPr>
          <w:t>&lt; 4</w:t>
        </w:r>
        <w:r>
          <w:rPr>
            <w:rFonts w:cstheme="majorHAnsi"/>
            <w:noProof/>
            <w:lang w:val="en-US"/>
          </w:rPr>
          <w:t>)</w:t>
        </w:r>
      </w:ins>
    </w:p>
    <w:p w14:paraId="57263DA5" w14:textId="77777777" w:rsidR="00820F54" w:rsidRDefault="00820F54" w:rsidP="00820F54">
      <w:pPr>
        <w:pStyle w:val="Odsekzoznamu"/>
        <w:numPr>
          <w:ilvl w:val="0"/>
          <w:numId w:val="46"/>
        </w:numPr>
        <w:rPr>
          <w:ins w:id="13684" w:author="Peto" w:date="2018-06-14T15:03:00Z"/>
          <w:lang w:val="en-US"/>
        </w:rPr>
      </w:pPr>
      <w:ins w:id="13685" w:author="Peto" w:date="2018-06-14T14:57:00Z">
        <w:r>
          <w:rPr>
            <w:lang w:val="en-US"/>
          </w:rPr>
          <w:t xml:space="preserve">C: </w:t>
        </w:r>
      </w:ins>
      <w:ins w:id="13686" w:author="Peto" w:date="2018-06-14T14:58:00Z">
        <w:r>
          <w:t xml:space="preserve">zvýšenie SV v prvej polovici, v druhej </w:t>
        </w:r>
        <w:proofErr w:type="spellStart"/>
        <w:r>
          <w:t>polovic</w:t>
        </w:r>
        <w:proofErr w:type="spellEnd"/>
        <w:r>
          <w:t xml:space="preserve"> SV bez zmeny</w:t>
        </w:r>
      </w:ins>
    </w:p>
    <w:p w14:paraId="0C3C5C66" w14:textId="75138BF4" w:rsidR="00820F54" w:rsidRPr="00820F54" w:rsidRDefault="00820F54" w:rsidP="00820F54">
      <w:pPr>
        <w:pStyle w:val="Odsekzoznamu"/>
        <w:numPr>
          <w:ilvl w:val="1"/>
          <w:numId w:val="46"/>
        </w:numPr>
        <w:rPr>
          <w:ins w:id="13687" w:author="Peto" w:date="2018-06-14T14:58:00Z"/>
          <w:lang w:val="en-US"/>
          <w:rPrChange w:id="13688" w:author="Peto" w:date="2018-06-14T14:59:00Z">
            <w:rPr>
              <w:ins w:id="13689" w:author="Peto" w:date="2018-06-14T14:58:00Z"/>
            </w:rPr>
          </w:rPrChange>
        </w:rPr>
        <w:pPrChange w:id="13690" w:author="Peto" w:date="2018-06-14T15:03:00Z">
          <w:pPr>
            <w:tabs>
              <w:tab w:val="left" w:pos="7140"/>
            </w:tabs>
          </w:pPr>
        </w:pPrChange>
      </w:pPr>
      <w:ins w:id="13691" w:author="Peto" w:date="2018-06-14T15:03:00Z">
        <w:r>
          <w:rPr>
            <w:noProof/>
          </w:rPr>
          <w:t> 27</w:t>
        </w:r>
        <w:r w:rsidRPr="002D00F0">
          <w:rPr>
            <w:noProof/>
            <w:lang w:val="en-US"/>
          </w:rPr>
          <w:t xml:space="preserve">% </w:t>
        </w:r>
        <w:r>
          <w:rPr>
            <w:noProof/>
            <w:lang w:val="en-US"/>
          </w:rPr>
          <w:t>subjektov (</w:t>
        </w:r>
        <w:r>
          <w:rPr>
            <w:noProof/>
          </w:rPr>
          <w:t xml:space="preserve">MET </w:t>
        </w:r>
        <w:r w:rsidRPr="002D00F0">
          <w:rPr>
            <w:rFonts w:cstheme="majorHAnsi"/>
            <w:noProof/>
            <w:lang w:val="en-US"/>
          </w:rPr>
          <w:t>≥ 4</w:t>
        </w:r>
        <w:r>
          <w:rPr>
            <w:rFonts w:cstheme="majorHAnsi"/>
            <w:noProof/>
            <w:lang w:val="en-US"/>
          </w:rPr>
          <w:t>), resp.</w:t>
        </w:r>
        <w:r w:rsidRPr="002D00F0">
          <w:rPr>
            <w:rFonts w:cstheme="majorHAnsi"/>
            <w:noProof/>
            <w:lang w:val="en-US"/>
          </w:rPr>
          <w:t xml:space="preserve"> </w:t>
        </w:r>
      </w:ins>
      <w:ins w:id="13692" w:author="Peto" w:date="2018-06-14T15:04:00Z">
        <w:r w:rsidR="00615B6C">
          <w:rPr>
            <w:rFonts w:cstheme="majorHAnsi"/>
            <w:noProof/>
            <w:lang w:val="en-US"/>
          </w:rPr>
          <w:t>25</w:t>
        </w:r>
      </w:ins>
      <w:bookmarkStart w:id="13693" w:name="_GoBack"/>
      <w:bookmarkEnd w:id="13693"/>
      <w:ins w:id="13694" w:author="Peto" w:date="2018-06-14T15:03:00Z">
        <w:r w:rsidRPr="002D00F0">
          <w:rPr>
            <w:rFonts w:cstheme="majorHAnsi"/>
            <w:noProof/>
            <w:lang w:val="en-US"/>
          </w:rPr>
          <w:t xml:space="preserve">% </w:t>
        </w:r>
        <w:r>
          <w:rPr>
            <w:rFonts w:cstheme="majorHAnsi"/>
            <w:noProof/>
            <w:lang w:val="en-US"/>
          </w:rPr>
          <w:t>(</w:t>
        </w:r>
        <w:r>
          <w:rPr>
            <w:noProof/>
          </w:rPr>
          <w:t xml:space="preserve">MET </w:t>
        </w:r>
        <w:r w:rsidRPr="002D00F0">
          <w:rPr>
            <w:rFonts w:cstheme="majorHAnsi"/>
            <w:noProof/>
            <w:lang w:val="en-US"/>
          </w:rPr>
          <w:t>&lt; 4</w:t>
        </w:r>
        <w:r>
          <w:rPr>
            <w:rFonts w:cstheme="majorHAnsi"/>
            <w:noProof/>
            <w:lang w:val="en-US"/>
          </w:rPr>
          <w:t>)</w:t>
        </w:r>
        <w:r w:rsidRPr="00820F54">
          <w:rPr>
            <w:lang w:val="en-US"/>
            <w:rPrChange w:id="13695" w:author="Peto" w:date="2018-06-14T14:59:00Z">
              <w:rPr>
                <w:lang w:val="en-US"/>
              </w:rPr>
            </w:rPrChange>
          </w:rPr>
          <w:t xml:space="preserve"> </w:t>
        </w:r>
      </w:ins>
    </w:p>
    <w:p w14:paraId="0AD7C290" w14:textId="77777777" w:rsidR="00820F54" w:rsidRDefault="00820F54" w:rsidP="00820F54">
      <w:pPr>
        <w:pStyle w:val="Odsekzoznamu"/>
        <w:numPr>
          <w:ilvl w:val="0"/>
          <w:numId w:val="46"/>
        </w:numPr>
        <w:rPr>
          <w:ins w:id="13696" w:author="Peto" w:date="2018-06-14T15:04:00Z"/>
          <w:lang w:val="en-US"/>
        </w:rPr>
      </w:pPr>
      <w:ins w:id="13697" w:author="Peto" w:date="2018-06-14T14:59:00Z">
        <w:r>
          <w:t xml:space="preserve">D: žiadna zmena v SV počas </w:t>
        </w:r>
        <w:proofErr w:type="spellStart"/>
        <w:r>
          <w:t>svičenia</w:t>
        </w:r>
      </w:ins>
      <w:proofErr w:type="spellEnd"/>
    </w:p>
    <w:p w14:paraId="5E0F230E" w14:textId="49DDA5F0" w:rsidR="00820F54" w:rsidRPr="00820F54" w:rsidRDefault="00820F54" w:rsidP="00820F54">
      <w:pPr>
        <w:pStyle w:val="Odsekzoznamu"/>
        <w:numPr>
          <w:ilvl w:val="1"/>
          <w:numId w:val="46"/>
        </w:numPr>
        <w:rPr>
          <w:ins w:id="13698" w:author="Peto" w:date="2018-06-14T14:59:00Z"/>
          <w:lang w:val="en-US"/>
          <w:rPrChange w:id="13699" w:author="Peto" w:date="2018-06-14T15:04:00Z">
            <w:rPr>
              <w:ins w:id="13700" w:author="Peto" w:date="2018-06-14T14:59:00Z"/>
            </w:rPr>
          </w:rPrChange>
        </w:rPr>
        <w:pPrChange w:id="13701" w:author="Peto" w:date="2018-06-14T15:04:00Z">
          <w:pPr>
            <w:tabs>
              <w:tab w:val="left" w:pos="7140"/>
            </w:tabs>
          </w:pPr>
        </w:pPrChange>
      </w:pPr>
      <w:ins w:id="13702" w:author="Peto" w:date="2018-06-14T15:04:00Z">
        <w:r>
          <w:rPr>
            <w:noProof/>
          </w:rPr>
          <w:t> 4</w:t>
        </w:r>
        <w:r w:rsidRPr="00820F54">
          <w:rPr>
            <w:noProof/>
            <w:lang w:val="en-US"/>
            <w:rPrChange w:id="13703" w:author="Peto" w:date="2018-06-14T15:04:00Z">
              <w:rPr>
                <w:noProof/>
                <w:lang w:val="en-US"/>
              </w:rPr>
            </w:rPrChange>
          </w:rPr>
          <w:t>% subjektov (</w:t>
        </w:r>
        <w:r>
          <w:rPr>
            <w:noProof/>
          </w:rPr>
          <w:t xml:space="preserve">MET </w:t>
        </w:r>
        <w:r w:rsidRPr="00820F54">
          <w:rPr>
            <w:rFonts w:cstheme="majorHAnsi"/>
            <w:noProof/>
            <w:lang w:val="en-US"/>
            <w:rPrChange w:id="13704" w:author="Peto" w:date="2018-06-14T15:04:00Z">
              <w:rPr>
                <w:rFonts w:cstheme="majorHAnsi"/>
                <w:noProof/>
                <w:lang w:val="en-US"/>
              </w:rPr>
            </w:rPrChange>
          </w:rPr>
          <w:t xml:space="preserve">≥ 4), resp. </w:t>
        </w:r>
        <w:r>
          <w:rPr>
            <w:rFonts w:cstheme="majorHAnsi"/>
            <w:noProof/>
            <w:lang w:val="en-US"/>
          </w:rPr>
          <w:t>30</w:t>
        </w:r>
        <w:r w:rsidRPr="00820F54">
          <w:rPr>
            <w:rFonts w:cstheme="majorHAnsi"/>
            <w:noProof/>
            <w:lang w:val="en-US"/>
            <w:rPrChange w:id="13705" w:author="Peto" w:date="2018-06-14T15:04:00Z">
              <w:rPr>
                <w:rFonts w:cstheme="majorHAnsi"/>
                <w:noProof/>
                <w:lang w:val="en-US"/>
              </w:rPr>
            </w:rPrChange>
          </w:rPr>
          <w:t>% (</w:t>
        </w:r>
        <w:r>
          <w:rPr>
            <w:noProof/>
          </w:rPr>
          <w:t xml:space="preserve">MET </w:t>
        </w:r>
        <w:r w:rsidRPr="00820F54">
          <w:rPr>
            <w:rFonts w:cstheme="majorHAnsi"/>
            <w:noProof/>
            <w:lang w:val="en-US"/>
            <w:rPrChange w:id="13706" w:author="Peto" w:date="2018-06-14T15:04:00Z">
              <w:rPr>
                <w:rFonts w:cstheme="majorHAnsi"/>
                <w:noProof/>
                <w:lang w:val="en-US"/>
              </w:rPr>
            </w:rPrChange>
          </w:rPr>
          <w:t>&lt; 4)</w:t>
        </w:r>
        <w:r w:rsidRPr="00820F54">
          <w:rPr>
            <w:lang w:val="en-US"/>
            <w:rPrChange w:id="13707" w:author="Peto" w:date="2018-06-14T15:04:00Z">
              <w:rPr>
                <w:lang w:val="en-US"/>
              </w:rPr>
            </w:rPrChange>
          </w:rPr>
          <w:t xml:space="preserve"> </w:t>
        </w:r>
      </w:ins>
    </w:p>
    <w:p w14:paraId="2141EFFA" w14:textId="77777777" w:rsidR="00820F54" w:rsidRDefault="00820F54" w:rsidP="00820F54">
      <w:pPr>
        <w:pStyle w:val="Odsekzoznamu"/>
        <w:numPr>
          <w:ilvl w:val="0"/>
          <w:numId w:val="46"/>
        </w:numPr>
        <w:rPr>
          <w:ins w:id="13708" w:author="Peto" w:date="2018-06-14T15:04:00Z"/>
          <w:lang w:val="en-US"/>
        </w:rPr>
      </w:pPr>
      <w:ins w:id="13709" w:author="Peto" w:date="2018-06-14T14:59:00Z">
        <w:r>
          <w:t>E: žiadna zmena SV v prvej polovici, zníženie SV v</w:t>
        </w:r>
      </w:ins>
      <w:ins w:id="13710" w:author="Peto" w:date="2018-06-14T15:00:00Z">
        <w:r>
          <w:t> </w:t>
        </w:r>
      </w:ins>
      <w:ins w:id="13711" w:author="Peto" w:date="2018-06-14T14:59:00Z">
        <w:r>
          <w:t xml:space="preserve">druhej </w:t>
        </w:r>
      </w:ins>
      <w:ins w:id="13712" w:author="Peto" w:date="2018-06-14T15:00:00Z">
        <w:r>
          <w:t>polovici</w:t>
        </w:r>
      </w:ins>
    </w:p>
    <w:p w14:paraId="79E74CBE" w14:textId="65B7FA88" w:rsidR="00820F54" w:rsidRPr="00820F54" w:rsidRDefault="00820F54" w:rsidP="00820F54">
      <w:pPr>
        <w:pStyle w:val="Odsekzoznamu"/>
        <w:numPr>
          <w:ilvl w:val="1"/>
          <w:numId w:val="46"/>
        </w:numPr>
        <w:rPr>
          <w:ins w:id="13713" w:author="Peto" w:date="2018-06-14T15:00:00Z"/>
          <w:lang w:val="en-US"/>
          <w:rPrChange w:id="13714" w:author="Peto" w:date="2018-06-14T15:04:00Z">
            <w:rPr>
              <w:ins w:id="13715" w:author="Peto" w:date="2018-06-14T15:00:00Z"/>
            </w:rPr>
          </w:rPrChange>
        </w:rPr>
        <w:pPrChange w:id="13716" w:author="Peto" w:date="2018-06-14T15:04:00Z">
          <w:pPr>
            <w:tabs>
              <w:tab w:val="left" w:pos="7140"/>
            </w:tabs>
          </w:pPr>
        </w:pPrChange>
      </w:pPr>
      <w:ins w:id="13717" w:author="Peto" w:date="2018-06-14T15:04:00Z">
        <w:r>
          <w:rPr>
            <w:noProof/>
          </w:rPr>
          <w:t> 0</w:t>
        </w:r>
        <w:r w:rsidRPr="002D00F0">
          <w:rPr>
            <w:noProof/>
            <w:lang w:val="en-US"/>
          </w:rPr>
          <w:t>% subjektov (</w:t>
        </w:r>
        <w:r>
          <w:rPr>
            <w:noProof/>
          </w:rPr>
          <w:t xml:space="preserve">MET </w:t>
        </w:r>
        <w:r w:rsidRPr="002D00F0">
          <w:rPr>
            <w:rFonts w:cstheme="majorHAnsi"/>
            <w:noProof/>
            <w:lang w:val="en-US"/>
          </w:rPr>
          <w:t xml:space="preserve">≥ 4), resp. </w:t>
        </w:r>
        <w:r>
          <w:rPr>
            <w:rFonts w:cstheme="majorHAnsi"/>
            <w:noProof/>
            <w:lang w:val="en-US"/>
          </w:rPr>
          <w:t>0</w:t>
        </w:r>
        <w:r w:rsidRPr="002D00F0">
          <w:rPr>
            <w:rFonts w:cstheme="majorHAnsi"/>
            <w:noProof/>
            <w:lang w:val="en-US"/>
          </w:rPr>
          <w:t>% (</w:t>
        </w:r>
        <w:r>
          <w:rPr>
            <w:noProof/>
          </w:rPr>
          <w:t xml:space="preserve">MET </w:t>
        </w:r>
        <w:r w:rsidRPr="002D00F0">
          <w:rPr>
            <w:rFonts w:cstheme="majorHAnsi"/>
            <w:noProof/>
            <w:lang w:val="en-US"/>
          </w:rPr>
          <w:t>&lt; 4)</w:t>
        </w:r>
        <w:r w:rsidRPr="002D00F0">
          <w:rPr>
            <w:lang w:val="en-US"/>
          </w:rPr>
          <w:t xml:space="preserve"> </w:t>
        </w:r>
      </w:ins>
    </w:p>
    <w:p w14:paraId="44D6B2C0" w14:textId="77777777" w:rsidR="00820F54" w:rsidRDefault="00820F54" w:rsidP="00820F54">
      <w:pPr>
        <w:pStyle w:val="Odsekzoznamu"/>
        <w:numPr>
          <w:ilvl w:val="0"/>
          <w:numId w:val="46"/>
        </w:numPr>
        <w:rPr>
          <w:ins w:id="13718" w:author="Peto" w:date="2018-06-14T15:04:00Z"/>
          <w:lang w:val="en-US"/>
        </w:rPr>
      </w:pPr>
      <w:ins w:id="13719" w:author="Peto" w:date="2018-06-14T15:00:00Z">
        <w:r>
          <w:t xml:space="preserve">F: žiadne zmena SV v prvej </w:t>
        </w:r>
        <w:proofErr w:type="spellStart"/>
        <w:r>
          <w:t>polovic</w:t>
        </w:r>
        <w:proofErr w:type="spellEnd"/>
        <w:r>
          <w:t>, zvýšenie SV v druhej polovici</w:t>
        </w:r>
      </w:ins>
    </w:p>
    <w:p w14:paraId="7B944A43" w14:textId="19A81C75" w:rsidR="00820F54" w:rsidRPr="002D00F0" w:rsidRDefault="00820F54" w:rsidP="00820F54">
      <w:pPr>
        <w:pStyle w:val="Odsekzoznamu"/>
        <w:numPr>
          <w:ilvl w:val="1"/>
          <w:numId w:val="46"/>
        </w:numPr>
        <w:rPr>
          <w:ins w:id="13720" w:author="Peto" w:date="2018-06-14T15:04:00Z"/>
          <w:lang w:val="en-US"/>
        </w:rPr>
      </w:pPr>
      <w:ins w:id="13721" w:author="Peto" w:date="2018-06-14T15:04:00Z">
        <w:r>
          <w:rPr>
            <w:noProof/>
          </w:rPr>
          <w:t> </w:t>
        </w:r>
      </w:ins>
      <w:ins w:id="13722" w:author="Peto" w:date="2018-06-14T15:05:00Z">
        <w:r>
          <w:rPr>
            <w:noProof/>
          </w:rPr>
          <w:t>7</w:t>
        </w:r>
      </w:ins>
      <w:ins w:id="13723" w:author="Peto" w:date="2018-06-14T15:04:00Z">
        <w:r w:rsidRPr="002D00F0">
          <w:rPr>
            <w:noProof/>
            <w:lang w:val="en-US"/>
          </w:rPr>
          <w:t>% subjektov (</w:t>
        </w:r>
        <w:r>
          <w:rPr>
            <w:noProof/>
          </w:rPr>
          <w:t xml:space="preserve">MET </w:t>
        </w:r>
        <w:r w:rsidRPr="002D00F0">
          <w:rPr>
            <w:rFonts w:cstheme="majorHAnsi"/>
            <w:noProof/>
            <w:lang w:val="en-US"/>
          </w:rPr>
          <w:t xml:space="preserve">≥ 4), resp. </w:t>
        </w:r>
      </w:ins>
      <w:ins w:id="13724" w:author="Peto" w:date="2018-06-14T15:05:00Z">
        <w:r>
          <w:rPr>
            <w:rFonts w:cstheme="majorHAnsi"/>
            <w:noProof/>
            <w:lang w:val="en-US"/>
          </w:rPr>
          <w:t>15</w:t>
        </w:r>
      </w:ins>
      <w:ins w:id="13725" w:author="Peto" w:date="2018-06-14T15:04:00Z">
        <w:r w:rsidRPr="002D00F0">
          <w:rPr>
            <w:rFonts w:cstheme="majorHAnsi"/>
            <w:noProof/>
            <w:lang w:val="en-US"/>
          </w:rPr>
          <w:t>% (</w:t>
        </w:r>
        <w:r>
          <w:rPr>
            <w:noProof/>
          </w:rPr>
          <w:t xml:space="preserve">MET </w:t>
        </w:r>
        <w:r w:rsidRPr="002D00F0">
          <w:rPr>
            <w:rFonts w:cstheme="majorHAnsi"/>
            <w:noProof/>
            <w:lang w:val="en-US"/>
          </w:rPr>
          <w:t>&lt; 4)</w:t>
        </w:r>
        <w:r w:rsidRPr="002D00F0">
          <w:rPr>
            <w:lang w:val="en-US"/>
          </w:rPr>
          <w:t xml:space="preserve"> </w:t>
        </w:r>
      </w:ins>
    </w:p>
    <w:p w14:paraId="60829AF1" w14:textId="238BCA25" w:rsidR="00C86E28" w:rsidRPr="00820F54" w:rsidRDefault="00C86E28" w:rsidP="00820F54">
      <w:pPr>
        <w:pStyle w:val="Odsekzoznamu"/>
        <w:ind w:left="770"/>
        <w:rPr>
          <w:lang w:val="en-US"/>
          <w:rPrChange w:id="13726" w:author="Peto" w:date="2018-06-14T14:36:00Z">
            <w:rPr/>
          </w:rPrChange>
        </w:rPr>
        <w:pPrChange w:id="13727" w:author="Peto" w:date="2018-06-14T15:05:00Z">
          <w:pPr>
            <w:tabs>
              <w:tab w:val="left" w:pos="7140"/>
            </w:tabs>
          </w:pPr>
        </w:pPrChange>
      </w:pPr>
    </w:p>
    <w:p w14:paraId="157B9C81" w14:textId="5556B91A" w:rsidR="00D529F3" w:rsidRPr="00A82009" w:rsidRDefault="00CE547F" w:rsidP="00CE547F">
      <w:pPr>
        <w:tabs>
          <w:tab w:val="left" w:pos="7140"/>
        </w:tabs>
        <w:rPr>
          <w:noProof/>
          <w:rPrChange w:id="13728" w:author="Peto" w:date="2018-06-14T07:18:00Z">
            <w:rPr/>
          </w:rPrChange>
        </w:rPr>
      </w:pPr>
      <w:r w:rsidRPr="00A82009">
        <w:rPr>
          <w:noProof/>
          <w:rPrChange w:id="13729" w:author="Peto" w:date="2018-06-14T07:18:00Z">
            <w:rPr/>
          </w:rPrChange>
        </w:rPr>
        <w:t xml:space="preserve">Výsledok relatívnych zmien SV </w:t>
      </w:r>
      <w:r w:rsidR="00533664" w:rsidRPr="00A82009">
        <w:rPr>
          <w:noProof/>
          <w:rPrChange w:id="13730" w:author="Peto" w:date="2018-06-14T07:18:00Z">
            <w:rPr/>
          </w:rPrChange>
        </w:rPr>
        <w:t xml:space="preserve">počítanej v tejto štúdii </w:t>
      </w:r>
      <w:r w:rsidRPr="00A82009">
        <w:rPr>
          <w:noProof/>
          <w:rPrChange w:id="13731" w:author="Peto" w:date="2018-06-14T07:18:00Z">
            <w:rPr/>
          </w:rPrChange>
        </w:rPr>
        <w:t xml:space="preserve">sú zobrazené na </w:t>
      </w:r>
      <w:r w:rsidR="00E530FF" w:rsidRPr="00A82009">
        <w:rPr>
          <w:noProof/>
          <w:rPrChange w:id="13732" w:author="Peto" w:date="2018-06-14T07:18:00Z">
            <w:rPr/>
          </w:rPrChange>
        </w:rPr>
        <w:fldChar w:fldCharType="begin"/>
      </w:r>
      <w:r w:rsidR="00E530FF" w:rsidRPr="00A82009">
        <w:rPr>
          <w:noProof/>
          <w:rPrChange w:id="13733" w:author="Peto" w:date="2018-06-14T07:18:00Z">
            <w:rPr/>
          </w:rPrChange>
        </w:rPr>
        <w:instrText xml:space="preserve"> REF _Ref510354717 \h </w:instrText>
      </w:r>
      <w:r w:rsidR="00E530FF" w:rsidRPr="00A82009">
        <w:rPr>
          <w:noProof/>
          <w:rPrChange w:id="13734" w:author="Peto" w:date="2018-06-14T07:18:00Z">
            <w:rPr>
              <w:noProof/>
            </w:rPr>
          </w:rPrChange>
        </w:rPr>
      </w:r>
      <w:r w:rsidR="00E530FF" w:rsidRPr="00A82009">
        <w:rPr>
          <w:noProof/>
          <w:rPrChange w:id="13735" w:author="Peto" w:date="2018-06-14T07:18:00Z">
            <w:rPr/>
          </w:rPrChange>
        </w:rPr>
        <w:fldChar w:fldCharType="separate"/>
      </w:r>
      <w:ins w:id="13736" w:author="Peto" w:date="2018-06-10T16:58:00Z">
        <w:r w:rsidR="00F95B9C" w:rsidRPr="00A82009">
          <w:rPr>
            <w:noProof/>
            <w:rPrChange w:id="13737" w:author="Peto" w:date="2018-06-14T07:18:00Z">
              <w:rPr/>
            </w:rPrChange>
          </w:rPr>
          <w:t>Obrázok 3.21</w:t>
        </w:r>
      </w:ins>
      <w:del w:id="13738" w:author="Peto" w:date="2018-06-10T16:58:00Z">
        <w:r w:rsidR="00B85020" w:rsidRPr="00A82009" w:rsidDel="00F95B9C">
          <w:rPr>
            <w:noProof/>
            <w:rPrChange w:id="13739" w:author="Peto" w:date="2018-06-14T07:18:00Z">
              <w:rPr/>
            </w:rPrChange>
          </w:rPr>
          <w:delText>Obrázok 3.21</w:delText>
        </w:r>
      </w:del>
      <w:r w:rsidR="00E530FF" w:rsidRPr="00A82009">
        <w:rPr>
          <w:noProof/>
          <w:rPrChange w:id="13740" w:author="Peto" w:date="2018-06-14T07:18:00Z">
            <w:rPr/>
          </w:rPrChange>
        </w:rPr>
        <w:fldChar w:fldCharType="end"/>
      </w:r>
      <w:r w:rsidR="00E530FF" w:rsidRPr="00A82009">
        <w:rPr>
          <w:noProof/>
          <w:rPrChange w:id="13741" w:author="Peto" w:date="2018-06-14T07:18:00Z">
            <w:rPr/>
          </w:rPrChange>
        </w:rPr>
        <w:t xml:space="preserve"> a </w:t>
      </w:r>
      <w:r w:rsidR="00E530FF" w:rsidRPr="00A82009">
        <w:rPr>
          <w:noProof/>
          <w:rPrChange w:id="13742" w:author="Peto" w:date="2018-06-14T07:18:00Z">
            <w:rPr/>
          </w:rPrChange>
        </w:rPr>
        <w:fldChar w:fldCharType="begin"/>
      </w:r>
      <w:r w:rsidR="00E530FF" w:rsidRPr="00A82009">
        <w:rPr>
          <w:noProof/>
          <w:rPrChange w:id="13743" w:author="Peto" w:date="2018-06-14T07:18:00Z">
            <w:rPr/>
          </w:rPrChange>
        </w:rPr>
        <w:instrText xml:space="preserve"> REF _Ref510354721 \h </w:instrText>
      </w:r>
      <w:r w:rsidR="00E530FF" w:rsidRPr="00A82009">
        <w:rPr>
          <w:noProof/>
          <w:rPrChange w:id="13744" w:author="Peto" w:date="2018-06-14T07:18:00Z">
            <w:rPr>
              <w:noProof/>
            </w:rPr>
          </w:rPrChange>
        </w:rPr>
      </w:r>
      <w:r w:rsidR="00E530FF" w:rsidRPr="00A82009">
        <w:rPr>
          <w:noProof/>
          <w:rPrChange w:id="13745" w:author="Peto" w:date="2018-06-14T07:18:00Z">
            <w:rPr/>
          </w:rPrChange>
        </w:rPr>
        <w:fldChar w:fldCharType="separate"/>
      </w:r>
      <w:ins w:id="13746" w:author="Peto" w:date="2018-06-10T16:58:00Z">
        <w:r w:rsidR="00F95B9C" w:rsidRPr="00A82009">
          <w:rPr>
            <w:noProof/>
            <w:rPrChange w:id="13747" w:author="Peto" w:date="2018-06-14T07:18:00Z">
              <w:rPr/>
            </w:rPrChange>
          </w:rPr>
          <w:t>Obrázok 3.22</w:t>
        </w:r>
      </w:ins>
      <w:del w:id="13748" w:author="Peto" w:date="2018-06-10T16:58:00Z">
        <w:r w:rsidR="00B85020" w:rsidRPr="00A82009" w:rsidDel="00F95B9C">
          <w:rPr>
            <w:noProof/>
            <w:rPrChange w:id="13749" w:author="Peto" w:date="2018-06-14T07:18:00Z">
              <w:rPr/>
            </w:rPrChange>
          </w:rPr>
          <w:delText>Obrázok 3.22</w:delText>
        </w:r>
      </w:del>
      <w:r w:rsidR="00E530FF" w:rsidRPr="00A82009">
        <w:rPr>
          <w:noProof/>
          <w:rPrChange w:id="13750" w:author="Peto" w:date="2018-06-14T07:18:00Z">
            <w:rPr/>
          </w:rPrChange>
        </w:rPr>
        <w:fldChar w:fldCharType="end"/>
      </w:r>
      <w:r w:rsidR="00533664" w:rsidRPr="00A82009">
        <w:rPr>
          <w:noProof/>
          <w:rPrChange w:id="13751" w:author="Peto" w:date="2018-06-14T07:18:00Z">
            <w:rPr/>
          </w:rPrChange>
        </w:rPr>
        <w:t xml:space="preserve"> pre dvoch pacientov</w:t>
      </w:r>
      <w:r w:rsidRPr="00A82009">
        <w:rPr>
          <w:noProof/>
          <w:rPrChange w:id="13752" w:author="Peto" w:date="2018-06-14T07:18:00Z">
            <w:rPr/>
          </w:rPrChange>
        </w:rPr>
        <w:t xml:space="preserve">. Relatívne zmeny SV na </w:t>
      </w:r>
      <w:r w:rsidR="00E530FF" w:rsidRPr="00A82009">
        <w:rPr>
          <w:noProof/>
          <w:rPrChange w:id="13753" w:author="Peto" w:date="2018-06-14T07:18:00Z">
            <w:rPr/>
          </w:rPrChange>
        </w:rPr>
        <w:fldChar w:fldCharType="begin"/>
      </w:r>
      <w:r w:rsidR="00E530FF" w:rsidRPr="00A82009">
        <w:rPr>
          <w:noProof/>
          <w:rPrChange w:id="13754" w:author="Peto" w:date="2018-06-14T07:18:00Z">
            <w:rPr/>
          </w:rPrChange>
        </w:rPr>
        <w:instrText xml:space="preserve"> REF _Ref510354717 \h </w:instrText>
      </w:r>
      <w:r w:rsidR="00E530FF" w:rsidRPr="00A82009">
        <w:rPr>
          <w:noProof/>
          <w:rPrChange w:id="13755" w:author="Peto" w:date="2018-06-14T07:18:00Z">
            <w:rPr>
              <w:noProof/>
            </w:rPr>
          </w:rPrChange>
        </w:rPr>
      </w:r>
      <w:r w:rsidR="00E530FF" w:rsidRPr="00A82009">
        <w:rPr>
          <w:noProof/>
          <w:rPrChange w:id="13756" w:author="Peto" w:date="2018-06-14T07:18:00Z">
            <w:rPr/>
          </w:rPrChange>
        </w:rPr>
        <w:fldChar w:fldCharType="separate"/>
      </w:r>
      <w:ins w:id="13757" w:author="Peto" w:date="2018-06-10T16:58:00Z">
        <w:r w:rsidR="00F95B9C" w:rsidRPr="00A82009">
          <w:rPr>
            <w:noProof/>
            <w:rPrChange w:id="13758" w:author="Peto" w:date="2018-06-14T07:18:00Z">
              <w:rPr/>
            </w:rPrChange>
          </w:rPr>
          <w:t>Obrázok 3.21</w:t>
        </w:r>
      </w:ins>
      <w:del w:id="13759" w:author="Peto" w:date="2018-06-10T16:58:00Z">
        <w:r w:rsidR="00B85020" w:rsidRPr="00A82009" w:rsidDel="00F95B9C">
          <w:rPr>
            <w:noProof/>
            <w:rPrChange w:id="13760" w:author="Peto" w:date="2018-06-14T07:18:00Z">
              <w:rPr/>
            </w:rPrChange>
          </w:rPr>
          <w:delText>Obrázok 3.21</w:delText>
        </w:r>
      </w:del>
      <w:r w:rsidR="00E530FF" w:rsidRPr="00A82009">
        <w:rPr>
          <w:noProof/>
          <w:rPrChange w:id="13761" w:author="Peto" w:date="2018-06-14T07:18:00Z">
            <w:rPr/>
          </w:rPrChange>
        </w:rPr>
        <w:fldChar w:fldCharType="end"/>
      </w:r>
      <w:r w:rsidR="00E530FF" w:rsidRPr="00A82009">
        <w:rPr>
          <w:noProof/>
          <w:rPrChange w:id="13762" w:author="Peto" w:date="2018-06-14T07:18:00Z">
            <w:rPr/>
          </w:rPrChange>
        </w:rPr>
        <w:t xml:space="preserve"> </w:t>
      </w:r>
      <w:r w:rsidRPr="00A82009">
        <w:rPr>
          <w:noProof/>
          <w:rPrChange w:id="13763" w:author="Peto" w:date="2018-06-14T07:18:00Z">
            <w:rPr/>
          </w:rPrChange>
        </w:rPr>
        <w:t>majú predpokladaný priebeh s postupným nárastom pri zvyšovanej záťaže. Na</w:t>
      </w:r>
      <w:r w:rsidR="00E530FF" w:rsidRPr="00A82009">
        <w:rPr>
          <w:noProof/>
          <w:rPrChange w:id="13764" w:author="Peto" w:date="2018-06-14T07:18:00Z">
            <w:rPr/>
          </w:rPrChange>
        </w:rPr>
        <w:t xml:space="preserve"> </w:t>
      </w:r>
      <w:r w:rsidR="00E530FF" w:rsidRPr="00A82009">
        <w:rPr>
          <w:noProof/>
          <w:rPrChange w:id="13765" w:author="Peto" w:date="2018-06-14T07:18:00Z">
            <w:rPr/>
          </w:rPrChange>
        </w:rPr>
        <w:fldChar w:fldCharType="begin"/>
      </w:r>
      <w:r w:rsidR="00E530FF" w:rsidRPr="00A82009">
        <w:rPr>
          <w:noProof/>
          <w:rPrChange w:id="13766" w:author="Peto" w:date="2018-06-14T07:18:00Z">
            <w:rPr/>
          </w:rPrChange>
        </w:rPr>
        <w:instrText xml:space="preserve"> REF _Ref510354721 \h </w:instrText>
      </w:r>
      <w:r w:rsidR="00E530FF" w:rsidRPr="00A82009">
        <w:rPr>
          <w:noProof/>
          <w:rPrChange w:id="13767" w:author="Peto" w:date="2018-06-14T07:18:00Z">
            <w:rPr>
              <w:noProof/>
            </w:rPr>
          </w:rPrChange>
        </w:rPr>
      </w:r>
      <w:r w:rsidR="00E530FF" w:rsidRPr="00A82009">
        <w:rPr>
          <w:noProof/>
          <w:rPrChange w:id="13768" w:author="Peto" w:date="2018-06-14T07:18:00Z">
            <w:rPr/>
          </w:rPrChange>
        </w:rPr>
        <w:fldChar w:fldCharType="separate"/>
      </w:r>
      <w:ins w:id="13769" w:author="Peto" w:date="2018-06-10T16:58:00Z">
        <w:r w:rsidR="00F95B9C" w:rsidRPr="00A82009">
          <w:rPr>
            <w:noProof/>
            <w:rPrChange w:id="13770" w:author="Peto" w:date="2018-06-14T07:18:00Z">
              <w:rPr/>
            </w:rPrChange>
          </w:rPr>
          <w:t>Obrázok 3.22</w:t>
        </w:r>
      </w:ins>
      <w:del w:id="13771" w:author="Peto" w:date="2018-06-10T16:58:00Z">
        <w:r w:rsidR="00B85020" w:rsidRPr="00A82009" w:rsidDel="00F95B9C">
          <w:rPr>
            <w:noProof/>
            <w:rPrChange w:id="13772" w:author="Peto" w:date="2018-06-14T07:18:00Z">
              <w:rPr/>
            </w:rPrChange>
          </w:rPr>
          <w:delText>Obrázok 3.22</w:delText>
        </w:r>
      </w:del>
      <w:r w:rsidR="00E530FF" w:rsidRPr="00A82009">
        <w:rPr>
          <w:noProof/>
          <w:rPrChange w:id="13773" w:author="Peto" w:date="2018-06-14T07:18:00Z">
            <w:rPr/>
          </w:rPrChange>
        </w:rPr>
        <w:fldChar w:fldCharType="end"/>
      </w:r>
      <w:r w:rsidRPr="00A82009">
        <w:rPr>
          <w:noProof/>
          <w:rPrChange w:id="13774" w:author="Peto" w:date="2018-06-14T07:18:00Z">
            <w:rPr/>
          </w:rPrChange>
        </w:rPr>
        <w:t xml:space="preserve"> je </w:t>
      </w:r>
      <w:r w:rsidRPr="00A82009">
        <w:rPr>
          <w:noProof/>
          <w:rPrChange w:id="13775" w:author="Peto" w:date="2018-06-14T07:18:00Z">
            <w:rPr/>
          </w:rPrChange>
        </w:rPr>
        <w:lastRenderedPageBreak/>
        <w:t xml:space="preserve">však možno vidieť pokles relatívneho SV na začiatku záťaže a len mierny nárast v strede záťaže. </w:t>
      </w:r>
      <w:del w:id="13776" w:author="Peto" w:date="2018-06-14T15:12:00Z">
        <w:r w:rsidRPr="00A82009" w:rsidDel="00615B6C">
          <w:rPr>
            <w:noProof/>
            <w:rPrChange w:id="13777" w:author="Peto" w:date="2018-06-14T07:18:00Z">
              <w:rPr/>
            </w:rPrChange>
          </w:rPr>
          <w:delText xml:space="preserve">Zaujímavé je, že maximum SV nenastáva v období najväčšej záťaže. Bolo zistené, že maximum SV sa až v 67% prípadov nevyskytuje v rovnakej dobe ako maximum záťaže </w:delText>
        </w:r>
        <w:r w:rsidR="00882926" w:rsidRPr="00A82009" w:rsidDel="00615B6C">
          <w:rPr>
            <w:noProof/>
            <w:rPrChange w:id="13778" w:author="Peto" w:date="2018-06-14T07:18:00Z">
              <w:rPr/>
            </w:rPrChange>
          </w:rPr>
          <w:fldChar w:fldCharType="begin"/>
        </w:r>
        <w:r w:rsidR="00820F54" w:rsidDel="00615B6C">
          <w:rPr>
            <w:noProof/>
          </w:rPr>
          <w:del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3&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delInstrText>
        </w:r>
        <w:r w:rsidR="00882926" w:rsidRPr="00A82009" w:rsidDel="00615B6C">
          <w:rPr>
            <w:noProof/>
            <w:rPrChange w:id="13779" w:author="Peto" w:date="2018-06-14T07:18:00Z">
              <w:rPr/>
            </w:rPrChange>
          </w:rPr>
          <w:fldChar w:fldCharType="separate"/>
        </w:r>
        <w:r w:rsidR="00820F54" w:rsidRPr="00820F54" w:rsidDel="00615B6C">
          <w:rPr>
            <w:noProof/>
            <w:vertAlign w:val="superscript"/>
          </w:rPr>
          <w:delText>83</w:delText>
        </w:r>
        <w:r w:rsidR="00882926" w:rsidRPr="00A82009" w:rsidDel="00615B6C">
          <w:rPr>
            <w:noProof/>
            <w:rPrChange w:id="13780" w:author="Peto" w:date="2018-06-14T07:18:00Z">
              <w:rPr/>
            </w:rPrChange>
          </w:rPr>
          <w:fldChar w:fldCharType="end"/>
        </w:r>
        <w:r w:rsidRPr="00A82009" w:rsidDel="00615B6C">
          <w:rPr>
            <w:noProof/>
            <w:rPrChange w:id="13781" w:author="Peto" w:date="2018-06-14T07:18:00Z">
              <w:rPr/>
            </w:rPrChange>
          </w:rPr>
          <w:delText xml:space="preserve">. Vysvetlením by mohla byť nesprávna funkcia srdca, ako aj neschopnosť srdca zvládať zvýšenú </w:delText>
        </w:r>
        <w:commentRangeStart w:id="13782"/>
        <w:r w:rsidRPr="00A82009" w:rsidDel="00615B6C">
          <w:rPr>
            <w:noProof/>
            <w:rPrChange w:id="13783" w:author="Peto" w:date="2018-06-14T07:18:00Z">
              <w:rPr/>
            </w:rPrChange>
          </w:rPr>
          <w:delText>zaťaž</w:delText>
        </w:r>
        <w:commentRangeEnd w:id="13782"/>
        <w:r w:rsidRPr="00A82009" w:rsidDel="00615B6C">
          <w:rPr>
            <w:rStyle w:val="Odkaznakomentr"/>
            <w:noProof/>
            <w:rPrChange w:id="13784" w:author="Peto" w:date="2018-06-14T07:18:00Z">
              <w:rPr>
                <w:rStyle w:val="Odkaznakomentr"/>
              </w:rPr>
            </w:rPrChange>
          </w:rPr>
          <w:commentReference w:id="13782"/>
        </w:r>
        <w:r w:rsidRPr="00A82009" w:rsidDel="00615B6C">
          <w:rPr>
            <w:noProof/>
            <w:rPrChange w:id="13785" w:author="Peto" w:date="2018-06-14T07:18:00Z">
              <w:rPr/>
            </w:rPrChange>
          </w:rPr>
          <w:delText>.</w:delText>
        </w:r>
        <w:r w:rsidR="00DF641B" w:rsidRPr="00A82009" w:rsidDel="00615B6C">
          <w:rPr>
            <w:noProof/>
            <w:rPrChange w:id="13786" w:author="Peto" w:date="2018-06-14T07:18:00Z">
              <w:rPr/>
            </w:rPrChange>
          </w:rPr>
          <w:delText xml:space="preserve"> </w:delText>
        </w:r>
      </w:del>
    </w:p>
    <w:p w14:paraId="7158B1F9" w14:textId="77777777" w:rsidR="00CE547F" w:rsidRPr="00A82009" w:rsidRDefault="00CE547F" w:rsidP="00CE547F">
      <w:pPr>
        <w:tabs>
          <w:tab w:val="left" w:pos="5638"/>
        </w:tabs>
        <w:rPr>
          <w:noProof/>
          <w:rPrChange w:id="13787" w:author="Peto" w:date="2018-06-14T07:18:00Z">
            <w:rPr/>
          </w:rPrChange>
        </w:rPr>
      </w:pPr>
      <w:r w:rsidRPr="00A82009">
        <w:rPr>
          <w:noProof/>
          <w:lang w:val="cs-CZ"/>
          <w:rPrChange w:id="13788" w:author="Peto" w:date="2018-06-14T07:18:00Z">
            <w:rPr>
              <w:noProof/>
              <w:lang w:val="cs-CZ"/>
            </w:rPr>
          </w:rPrChange>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820F54" w:rsidRPr="00903A70" w:rsidRDefault="00820F54" w:rsidP="00CE547F">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820F54" w:rsidRPr="00903A70" w:rsidRDefault="00820F54" w:rsidP="00CE547F">
                      <w:pPr>
                        <w:rPr>
                          <w:sz w:val="16"/>
                          <w:szCs w:val="16"/>
                        </w:rPr>
                      </w:pPr>
                      <w:r w:rsidRPr="00903A70">
                        <w:rPr>
                          <w:sz w:val="16"/>
                          <w:szCs w:val="16"/>
                        </w:rPr>
                        <w:t>Udalosť</w:t>
                      </w:r>
                    </w:p>
                  </w:txbxContent>
                </v:textbox>
              </v:shape>
            </w:pict>
          </mc:Fallback>
        </mc:AlternateContent>
      </w:r>
      <w:r w:rsidRPr="00A82009">
        <w:rPr>
          <w:noProof/>
          <w:lang w:val="cs-CZ"/>
          <w:rPrChange w:id="13789" w:author="Peto" w:date="2018-06-14T07:18:00Z">
            <w:rPr>
              <w:noProof/>
              <w:lang w:val="cs-CZ"/>
            </w:rPr>
          </w:rPrChange>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820F54" w:rsidRPr="00903A70" w:rsidRDefault="00820F54" w:rsidP="00CE547F">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820F54" w:rsidRPr="00903A70" w:rsidRDefault="00820F54" w:rsidP="00CE547F">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A82009">
        <w:rPr>
          <w:noProof/>
          <w:lang w:val="cs-CZ"/>
          <w:rPrChange w:id="13790" w:author="Peto" w:date="2018-06-14T07:18:00Z">
            <w:rPr>
              <w:noProof/>
              <w:lang w:val="cs-CZ"/>
            </w:rPr>
          </w:rPrChange>
        </w:rPr>
        <w:drawing>
          <wp:inline distT="0" distB="0" distL="0" distR="0" wp14:anchorId="65F2D6DC" wp14:editId="48E8876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2B07F50" w14:textId="23C11F0B" w:rsidR="00CE547F" w:rsidRPr="00A82009" w:rsidRDefault="00CE547F" w:rsidP="00CE547F">
      <w:pPr>
        <w:pStyle w:val="Popis"/>
        <w:rPr>
          <w:noProof/>
          <w:szCs w:val="22"/>
          <w:lang w:val="sk-SK"/>
          <w:rPrChange w:id="13791" w:author="Peto" w:date="2018-06-14T07:18:00Z">
            <w:rPr>
              <w:szCs w:val="22"/>
              <w:lang w:val="sk-SK"/>
            </w:rPr>
          </w:rPrChange>
        </w:rPr>
      </w:pPr>
      <w:bookmarkStart w:id="13792" w:name="_Ref510354717"/>
      <w:bookmarkStart w:id="13793" w:name="_Toc516413287"/>
      <w:r w:rsidRPr="00A82009">
        <w:rPr>
          <w:noProof/>
          <w:lang w:val="sk-SK"/>
          <w:rPrChange w:id="13794" w:author="Peto" w:date="2018-06-14T07:18:00Z">
            <w:rPr>
              <w:lang w:val="sk-SK"/>
            </w:rPr>
          </w:rPrChange>
        </w:rPr>
        <w:t xml:space="preserve">Obrázok </w:t>
      </w:r>
      <w:r w:rsidR="00A53D98" w:rsidRPr="00A82009">
        <w:rPr>
          <w:noProof/>
          <w:lang w:val="sk-SK"/>
          <w:rPrChange w:id="13795" w:author="Peto" w:date="2018-06-14T07:18:00Z">
            <w:rPr>
              <w:lang w:val="sk-SK"/>
            </w:rPr>
          </w:rPrChange>
        </w:rPr>
        <w:fldChar w:fldCharType="begin"/>
      </w:r>
      <w:r w:rsidR="00A53D98" w:rsidRPr="00A82009">
        <w:rPr>
          <w:noProof/>
          <w:lang w:val="sk-SK"/>
          <w:rPrChange w:id="13796" w:author="Peto" w:date="2018-06-14T07:18:00Z">
            <w:rPr>
              <w:lang w:val="sk-SK"/>
            </w:rPr>
          </w:rPrChange>
        </w:rPr>
        <w:instrText xml:space="preserve"> STYLEREF 1 \s </w:instrText>
      </w:r>
      <w:r w:rsidR="00A53D98" w:rsidRPr="00A82009">
        <w:rPr>
          <w:noProof/>
          <w:lang w:val="sk-SK"/>
          <w:rPrChange w:id="13797" w:author="Peto" w:date="2018-06-14T07:18:00Z">
            <w:rPr>
              <w:lang w:val="sk-SK"/>
            </w:rPr>
          </w:rPrChange>
        </w:rPr>
        <w:fldChar w:fldCharType="separate"/>
      </w:r>
      <w:r w:rsidR="00F95B9C" w:rsidRPr="00A82009">
        <w:rPr>
          <w:noProof/>
          <w:lang w:val="sk-SK"/>
        </w:rPr>
        <w:t>3</w:t>
      </w:r>
      <w:r w:rsidR="00A53D98" w:rsidRPr="00A82009">
        <w:rPr>
          <w:noProof/>
          <w:lang w:val="sk-SK"/>
          <w:rPrChange w:id="13798" w:author="Peto" w:date="2018-06-14T07:18:00Z">
            <w:rPr>
              <w:lang w:val="sk-SK"/>
            </w:rPr>
          </w:rPrChange>
        </w:rPr>
        <w:fldChar w:fldCharType="end"/>
      </w:r>
      <w:r w:rsidR="00A53D98" w:rsidRPr="00A82009">
        <w:rPr>
          <w:noProof/>
          <w:lang w:val="sk-SK"/>
          <w:rPrChange w:id="13799" w:author="Peto" w:date="2018-06-14T07:18:00Z">
            <w:rPr>
              <w:lang w:val="sk-SK"/>
            </w:rPr>
          </w:rPrChange>
        </w:rPr>
        <w:t>.</w:t>
      </w:r>
      <w:r w:rsidR="00A53D98" w:rsidRPr="00A82009">
        <w:rPr>
          <w:noProof/>
          <w:lang w:val="sk-SK"/>
          <w:rPrChange w:id="13800" w:author="Peto" w:date="2018-06-14T07:18:00Z">
            <w:rPr>
              <w:lang w:val="sk-SK"/>
            </w:rPr>
          </w:rPrChange>
        </w:rPr>
        <w:fldChar w:fldCharType="begin"/>
      </w:r>
      <w:r w:rsidR="00A53D98" w:rsidRPr="00A82009">
        <w:rPr>
          <w:noProof/>
          <w:lang w:val="sk-SK"/>
          <w:rPrChange w:id="13801" w:author="Peto" w:date="2018-06-14T07:18:00Z">
            <w:rPr>
              <w:lang w:val="sk-SK"/>
            </w:rPr>
          </w:rPrChange>
        </w:rPr>
        <w:instrText xml:space="preserve"> SEQ Obrázok \* ARABIC \s 1 </w:instrText>
      </w:r>
      <w:r w:rsidR="00A53D98" w:rsidRPr="00A82009">
        <w:rPr>
          <w:noProof/>
          <w:lang w:val="sk-SK"/>
          <w:rPrChange w:id="13802" w:author="Peto" w:date="2018-06-14T07:18:00Z">
            <w:rPr>
              <w:lang w:val="sk-SK"/>
            </w:rPr>
          </w:rPrChange>
        </w:rPr>
        <w:fldChar w:fldCharType="separate"/>
      </w:r>
      <w:r w:rsidR="00F95B9C" w:rsidRPr="00A82009">
        <w:rPr>
          <w:noProof/>
          <w:lang w:val="sk-SK"/>
        </w:rPr>
        <w:t>21</w:t>
      </w:r>
      <w:r w:rsidR="00A53D98" w:rsidRPr="00A82009">
        <w:rPr>
          <w:noProof/>
          <w:lang w:val="sk-SK"/>
          <w:rPrChange w:id="13803" w:author="Peto" w:date="2018-06-14T07:18:00Z">
            <w:rPr>
              <w:lang w:val="sk-SK"/>
            </w:rPr>
          </w:rPrChange>
        </w:rPr>
        <w:fldChar w:fldCharType="end"/>
      </w:r>
      <w:bookmarkEnd w:id="13792"/>
      <w:r w:rsidRPr="00A82009">
        <w:rPr>
          <w:noProof/>
          <w:lang w:val="sk-SK"/>
          <w:rPrChange w:id="13804" w:author="Peto" w:date="2018-06-14T07:18:00Z">
            <w:rPr>
              <w:lang w:val="sk-SK"/>
            </w:rPr>
          </w:rPrChange>
        </w:rPr>
        <w:t>:</w:t>
      </w:r>
      <w:r w:rsidRPr="00A82009">
        <w:rPr>
          <w:noProof/>
          <w:szCs w:val="22"/>
          <w:lang w:val="sk-SK"/>
          <w:rPrChange w:id="13805" w:author="Peto" w:date="2018-06-14T07:18:00Z">
            <w:rPr>
              <w:szCs w:val="22"/>
              <w:lang w:val="sk-SK"/>
            </w:rPr>
          </w:rPrChange>
        </w:rPr>
        <w:t xml:space="preserve"> Relatívne zmeny SV subjektu 53 pri záťaži.</w:t>
      </w:r>
      <w:bookmarkEnd w:id="13793"/>
    </w:p>
    <w:p w14:paraId="78110297" w14:textId="77777777" w:rsidR="00CE547F" w:rsidRPr="00A82009" w:rsidRDefault="00CE547F" w:rsidP="00CE547F">
      <w:pPr>
        <w:tabs>
          <w:tab w:val="left" w:pos="7140"/>
        </w:tabs>
        <w:jc w:val="center"/>
        <w:rPr>
          <w:noProof/>
          <w:rPrChange w:id="13806" w:author="Peto" w:date="2018-06-14T07:18:00Z">
            <w:rPr/>
          </w:rPrChange>
        </w:rPr>
      </w:pPr>
      <w:r w:rsidRPr="00A82009">
        <w:rPr>
          <w:noProof/>
          <w:lang w:val="cs-CZ"/>
          <w:rPrChange w:id="13807" w:author="Peto" w:date="2018-06-14T07:18:00Z">
            <w:rPr>
              <w:noProof/>
              <w:lang w:val="cs-CZ"/>
            </w:rPr>
          </w:rPrChange>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820F54" w:rsidRPr="00903A70" w:rsidRDefault="00820F54" w:rsidP="00CE547F">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820F54" w:rsidRPr="00903A70" w:rsidRDefault="00820F54" w:rsidP="00CE547F">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p>
    <w:p w14:paraId="3F9D55AA" w14:textId="77777777" w:rsidR="00CE547F" w:rsidRPr="00A82009" w:rsidRDefault="00CE547F" w:rsidP="00CE547F">
      <w:pPr>
        <w:tabs>
          <w:tab w:val="left" w:pos="7140"/>
        </w:tabs>
        <w:jc w:val="center"/>
        <w:rPr>
          <w:noProof/>
          <w:rPrChange w:id="13808" w:author="Peto" w:date="2018-06-14T07:18:00Z">
            <w:rPr/>
          </w:rPrChange>
        </w:rPr>
      </w:pPr>
      <w:r w:rsidRPr="00A82009">
        <w:rPr>
          <w:noProof/>
          <w:lang w:val="cs-CZ"/>
          <w:rPrChange w:id="13809" w:author="Peto" w:date="2018-06-14T07:18:00Z">
            <w:rPr>
              <w:noProof/>
              <w:lang w:val="cs-CZ"/>
            </w:rPr>
          </w:rPrChange>
        </w:rPr>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820F54" w:rsidRPr="00903A70" w:rsidRDefault="00820F54" w:rsidP="00CE547F">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820F54" w:rsidRPr="00903A70" w:rsidRDefault="00820F54" w:rsidP="00CE547F">
                      <w:pPr>
                        <w:rPr>
                          <w:sz w:val="16"/>
                          <w:szCs w:val="16"/>
                        </w:rPr>
                      </w:pPr>
                      <w:r w:rsidRPr="00903A70">
                        <w:rPr>
                          <w:sz w:val="16"/>
                          <w:szCs w:val="16"/>
                        </w:rPr>
                        <w:t>Udalosť</w:t>
                      </w:r>
                    </w:p>
                  </w:txbxContent>
                </v:textbox>
              </v:shape>
            </w:pict>
          </mc:Fallback>
        </mc:AlternateContent>
      </w:r>
      <w:r w:rsidRPr="00A82009">
        <w:rPr>
          <w:noProof/>
          <w:lang w:val="cs-CZ"/>
          <w:rPrChange w:id="13810" w:author="Peto" w:date="2018-06-14T07:18:00Z">
            <w:rPr>
              <w:noProof/>
              <w:lang w:val="cs-CZ"/>
            </w:rPr>
          </w:rPrChange>
        </w:rPr>
        <w:drawing>
          <wp:inline distT="0" distB="0" distL="0" distR="0" wp14:anchorId="0781623F" wp14:editId="1B9E74A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1EC2983" w14:textId="00CEF436" w:rsidR="00CE547F" w:rsidRPr="00A82009" w:rsidRDefault="00CE547F" w:rsidP="00CE547F">
      <w:pPr>
        <w:pStyle w:val="Popis"/>
        <w:rPr>
          <w:noProof/>
          <w:lang w:val="sk-SK"/>
          <w:rPrChange w:id="13811" w:author="Peto" w:date="2018-06-14T07:18:00Z">
            <w:rPr>
              <w:lang w:val="sk-SK"/>
            </w:rPr>
          </w:rPrChange>
        </w:rPr>
      </w:pPr>
      <w:bookmarkStart w:id="13812" w:name="_Ref510354721"/>
      <w:bookmarkStart w:id="13813" w:name="_Toc516413288"/>
      <w:r w:rsidRPr="00A82009">
        <w:rPr>
          <w:noProof/>
          <w:lang w:val="sk-SK"/>
          <w:rPrChange w:id="13814" w:author="Peto" w:date="2018-06-14T07:18:00Z">
            <w:rPr>
              <w:lang w:val="sk-SK"/>
            </w:rPr>
          </w:rPrChange>
        </w:rPr>
        <w:t xml:space="preserve">Obrázok </w:t>
      </w:r>
      <w:r w:rsidR="00A53D98" w:rsidRPr="00A82009">
        <w:rPr>
          <w:noProof/>
          <w:lang w:val="sk-SK"/>
          <w:rPrChange w:id="13815" w:author="Peto" w:date="2018-06-14T07:18:00Z">
            <w:rPr>
              <w:lang w:val="sk-SK"/>
            </w:rPr>
          </w:rPrChange>
        </w:rPr>
        <w:fldChar w:fldCharType="begin"/>
      </w:r>
      <w:r w:rsidR="00A53D98" w:rsidRPr="00A82009">
        <w:rPr>
          <w:noProof/>
          <w:lang w:val="sk-SK"/>
          <w:rPrChange w:id="13816" w:author="Peto" w:date="2018-06-14T07:18:00Z">
            <w:rPr>
              <w:lang w:val="sk-SK"/>
            </w:rPr>
          </w:rPrChange>
        </w:rPr>
        <w:instrText xml:space="preserve"> STYLEREF 1 \s </w:instrText>
      </w:r>
      <w:r w:rsidR="00A53D98" w:rsidRPr="00A82009">
        <w:rPr>
          <w:noProof/>
          <w:lang w:val="sk-SK"/>
          <w:rPrChange w:id="13817" w:author="Peto" w:date="2018-06-14T07:18:00Z">
            <w:rPr>
              <w:lang w:val="sk-SK"/>
            </w:rPr>
          </w:rPrChange>
        </w:rPr>
        <w:fldChar w:fldCharType="separate"/>
      </w:r>
      <w:r w:rsidR="00F95B9C" w:rsidRPr="00A82009">
        <w:rPr>
          <w:noProof/>
          <w:lang w:val="sk-SK"/>
        </w:rPr>
        <w:t>3</w:t>
      </w:r>
      <w:r w:rsidR="00A53D98" w:rsidRPr="00A82009">
        <w:rPr>
          <w:noProof/>
          <w:lang w:val="sk-SK"/>
          <w:rPrChange w:id="13818" w:author="Peto" w:date="2018-06-14T07:18:00Z">
            <w:rPr>
              <w:lang w:val="sk-SK"/>
            </w:rPr>
          </w:rPrChange>
        </w:rPr>
        <w:fldChar w:fldCharType="end"/>
      </w:r>
      <w:r w:rsidR="00A53D98" w:rsidRPr="00A82009">
        <w:rPr>
          <w:noProof/>
          <w:lang w:val="sk-SK"/>
          <w:rPrChange w:id="13819" w:author="Peto" w:date="2018-06-14T07:18:00Z">
            <w:rPr>
              <w:lang w:val="sk-SK"/>
            </w:rPr>
          </w:rPrChange>
        </w:rPr>
        <w:t>.</w:t>
      </w:r>
      <w:r w:rsidR="00A53D98" w:rsidRPr="00A82009">
        <w:rPr>
          <w:noProof/>
          <w:lang w:val="sk-SK"/>
          <w:rPrChange w:id="13820" w:author="Peto" w:date="2018-06-14T07:18:00Z">
            <w:rPr>
              <w:lang w:val="sk-SK"/>
            </w:rPr>
          </w:rPrChange>
        </w:rPr>
        <w:fldChar w:fldCharType="begin"/>
      </w:r>
      <w:r w:rsidR="00A53D98" w:rsidRPr="00A82009">
        <w:rPr>
          <w:noProof/>
          <w:lang w:val="sk-SK"/>
          <w:rPrChange w:id="13821" w:author="Peto" w:date="2018-06-14T07:18:00Z">
            <w:rPr>
              <w:lang w:val="sk-SK"/>
            </w:rPr>
          </w:rPrChange>
        </w:rPr>
        <w:instrText xml:space="preserve"> SEQ Obrázok \* ARABIC \s 1 </w:instrText>
      </w:r>
      <w:r w:rsidR="00A53D98" w:rsidRPr="00A82009">
        <w:rPr>
          <w:noProof/>
          <w:lang w:val="sk-SK"/>
          <w:rPrChange w:id="13822" w:author="Peto" w:date="2018-06-14T07:18:00Z">
            <w:rPr>
              <w:lang w:val="sk-SK"/>
            </w:rPr>
          </w:rPrChange>
        </w:rPr>
        <w:fldChar w:fldCharType="separate"/>
      </w:r>
      <w:r w:rsidR="00F95B9C" w:rsidRPr="00A82009">
        <w:rPr>
          <w:noProof/>
          <w:lang w:val="sk-SK"/>
        </w:rPr>
        <w:t>22</w:t>
      </w:r>
      <w:r w:rsidR="00A53D98" w:rsidRPr="00A82009">
        <w:rPr>
          <w:noProof/>
          <w:lang w:val="sk-SK"/>
          <w:rPrChange w:id="13823" w:author="Peto" w:date="2018-06-14T07:18:00Z">
            <w:rPr>
              <w:lang w:val="sk-SK"/>
            </w:rPr>
          </w:rPrChange>
        </w:rPr>
        <w:fldChar w:fldCharType="end"/>
      </w:r>
      <w:bookmarkEnd w:id="13812"/>
      <w:r w:rsidRPr="00A82009">
        <w:rPr>
          <w:noProof/>
          <w:lang w:val="sk-SK"/>
          <w:rPrChange w:id="13824" w:author="Peto" w:date="2018-06-14T07:18:00Z">
            <w:rPr>
              <w:lang w:val="sk-SK"/>
            </w:rPr>
          </w:rPrChange>
        </w:rPr>
        <w:t>:</w:t>
      </w:r>
      <w:r w:rsidRPr="00A82009">
        <w:rPr>
          <w:noProof/>
          <w:szCs w:val="22"/>
          <w:lang w:val="sk-SK"/>
          <w:rPrChange w:id="13825" w:author="Peto" w:date="2018-06-14T07:18:00Z">
            <w:rPr>
              <w:szCs w:val="22"/>
              <w:lang w:val="sk-SK"/>
            </w:rPr>
          </w:rPrChange>
        </w:rPr>
        <w:t xml:space="preserve"> Relatívne zmeny SV subjektu 49 pri záťaži</w:t>
      </w:r>
      <w:r w:rsidRPr="00A82009">
        <w:rPr>
          <w:noProof/>
          <w:lang w:val="sk-SK"/>
          <w:rPrChange w:id="13826" w:author="Peto" w:date="2018-06-14T07:18:00Z">
            <w:rPr>
              <w:lang w:val="sk-SK"/>
            </w:rPr>
          </w:rPrChange>
        </w:rPr>
        <w:t>.</w:t>
      </w:r>
      <w:bookmarkEnd w:id="13813"/>
      <w:r w:rsidR="00882926" w:rsidRPr="00A82009">
        <w:rPr>
          <w:noProof/>
          <w:lang w:val="sk-SK"/>
          <w:rPrChange w:id="13827" w:author="Peto" w:date="2018-06-14T07:18:00Z">
            <w:rPr>
              <w:lang w:val="sk-SK"/>
            </w:rPr>
          </w:rPrChange>
        </w:rPr>
        <w:t xml:space="preserve"> </w:t>
      </w:r>
    </w:p>
    <w:p w14:paraId="7D12B60F" w14:textId="5986D09F" w:rsidR="001B1926" w:rsidRPr="00A82009" w:rsidDel="00571AC9" w:rsidRDefault="001B1926" w:rsidP="001B1926">
      <w:pPr>
        <w:rPr>
          <w:del w:id="13828" w:author="Peto" w:date="2018-06-14T15:06:00Z"/>
          <w:noProof/>
          <w:rPrChange w:id="13829" w:author="Peto" w:date="2018-06-14T07:18:00Z">
            <w:rPr>
              <w:del w:id="13830" w:author="Peto" w:date="2018-06-14T15:06:00Z"/>
            </w:rPr>
          </w:rPrChange>
        </w:rPr>
      </w:pPr>
      <w:del w:id="13831" w:author="Peto" w:date="2018-06-14T15:06:00Z">
        <w:r w:rsidRPr="00A82009" w:rsidDel="00571AC9">
          <w:rPr>
            <w:noProof/>
            <w:rPrChange w:id="13832" w:author="Peto" w:date="2018-06-14T07:18:00Z">
              <w:rPr/>
            </w:rPrChange>
          </w:rPr>
          <w:fldChar w:fldCharType="begin"/>
        </w:r>
        <w:r w:rsidRPr="00A82009" w:rsidDel="00571AC9">
          <w:rPr>
            <w:noProof/>
            <w:rPrChange w:id="13833" w:author="Peto" w:date="2018-06-14T07:18:00Z">
              <w:rPr/>
            </w:rPrChange>
          </w:rPr>
          <w:delInstrText xml:space="preserve"> REF _Ref513927333 \h </w:delInstrText>
        </w:r>
        <w:r w:rsidRPr="00A82009" w:rsidDel="00571AC9">
          <w:rPr>
            <w:noProof/>
            <w:rPrChange w:id="13834" w:author="Peto" w:date="2018-06-14T07:18:00Z">
              <w:rPr>
                <w:noProof/>
              </w:rPr>
            </w:rPrChange>
          </w:rPr>
        </w:r>
        <w:r w:rsidRPr="00A82009" w:rsidDel="00571AC9">
          <w:rPr>
            <w:noProof/>
            <w:rPrChange w:id="13835" w:author="Peto" w:date="2018-06-14T07:18:00Z">
              <w:rPr/>
            </w:rPrChange>
          </w:rPr>
          <w:fldChar w:fldCharType="separate"/>
        </w:r>
      </w:del>
      <w:del w:id="13836" w:author="Peto" w:date="2018-06-10T16:58:00Z">
        <w:r w:rsidR="00B85020" w:rsidRPr="00A82009" w:rsidDel="00F95B9C">
          <w:rPr>
            <w:noProof/>
            <w:rPrChange w:id="13837" w:author="Peto" w:date="2018-06-14T07:18:00Z">
              <w:rPr/>
            </w:rPrChange>
          </w:rPr>
          <w:delText>Tabuľka 16</w:delText>
        </w:r>
      </w:del>
      <w:del w:id="13838" w:author="Peto" w:date="2018-06-14T15:06:00Z">
        <w:r w:rsidRPr="00A82009" w:rsidDel="00571AC9">
          <w:rPr>
            <w:noProof/>
            <w:rPrChange w:id="13839" w:author="Peto" w:date="2018-06-14T07:18:00Z">
              <w:rPr/>
            </w:rPrChange>
          </w:rPr>
          <w:fldChar w:fldCharType="end"/>
        </w:r>
        <w:r w:rsidRPr="00A82009" w:rsidDel="00571AC9">
          <w:rPr>
            <w:noProof/>
            <w:rPrChange w:id="13840" w:author="Peto" w:date="2018-06-14T07:18:00Z">
              <w:rPr/>
            </w:rPrChange>
          </w:rPr>
          <w:delText xml:space="preserve"> uvádza prehľad podmienok pri akých bolo meranie vykonané. </w:delText>
        </w:r>
      </w:del>
    </w:p>
    <w:p w14:paraId="780FEF6B" w14:textId="23FE4971" w:rsidR="001B1926" w:rsidRPr="00A82009" w:rsidDel="00571AC9" w:rsidRDefault="001B1926" w:rsidP="001B1926">
      <w:pPr>
        <w:rPr>
          <w:del w:id="13841" w:author="Peto" w:date="2018-06-14T15:06:00Z"/>
          <w:noProof/>
          <w:rPrChange w:id="13842" w:author="Peto" w:date="2018-06-14T07:18:00Z">
            <w:rPr>
              <w:del w:id="13843" w:author="Peto" w:date="2018-06-14T15:06:00Z"/>
            </w:rPr>
          </w:rPrChange>
        </w:rPr>
      </w:pPr>
    </w:p>
    <w:tbl>
      <w:tblPr>
        <w:tblW w:w="5665" w:type="dxa"/>
        <w:jc w:val="center"/>
        <w:tblLook w:val="04A0" w:firstRow="1" w:lastRow="0" w:firstColumn="1" w:lastColumn="0" w:noHBand="0" w:noVBand="1"/>
      </w:tblPr>
      <w:tblGrid>
        <w:gridCol w:w="2080"/>
        <w:gridCol w:w="3585"/>
      </w:tblGrid>
      <w:tr w:rsidR="001B1926" w:rsidRPr="00A82009" w:rsidDel="00571AC9" w14:paraId="1F94C887" w14:textId="314C3FB9" w:rsidTr="00DF641B">
        <w:trPr>
          <w:trHeight w:val="315"/>
          <w:jc w:val="center"/>
          <w:del w:id="13844" w:author="Peto" w:date="2018-06-14T15:06:00Z"/>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6D543A2E" w:rsidR="001B1926" w:rsidRPr="00A82009" w:rsidDel="00571AC9" w:rsidRDefault="001B1926" w:rsidP="00DF641B">
            <w:pPr>
              <w:overflowPunct/>
              <w:autoSpaceDE/>
              <w:autoSpaceDN/>
              <w:adjustRightInd/>
              <w:textAlignment w:val="auto"/>
              <w:rPr>
                <w:del w:id="13845" w:author="Peto" w:date="2018-06-14T15:06:00Z"/>
                <w:rFonts w:ascii="Calibri" w:hAnsi="Calibri"/>
                <w:noProof/>
                <w:color w:val="000000"/>
                <w:sz w:val="22"/>
                <w:szCs w:val="22"/>
                <w:lang w:eastAsia="en-US"/>
                <w:rPrChange w:id="13846" w:author="Peto" w:date="2018-06-14T07:18:00Z">
                  <w:rPr>
                    <w:del w:id="13847" w:author="Peto" w:date="2018-06-14T15:06:00Z"/>
                    <w:rFonts w:ascii="Calibri" w:hAnsi="Calibri"/>
                    <w:color w:val="000000"/>
                    <w:sz w:val="22"/>
                    <w:szCs w:val="22"/>
                    <w:lang w:eastAsia="en-US"/>
                  </w:rPr>
                </w:rPrChange>
              </w:rPr>
            </w:pPr>
            <w:del w:id="13848" w:author="Peto" w:date="2018-06-14T15:06:00Z">
              <w:r w:rsidRPr="00A82009" w:rsidDel="00571AC9">
                <w:rPr>
                  <w:rFonts w:ascii="Calibri" w:hAnsi="Calibri"/>
                  <w:noProof/>
                  <w:color w:val="000000"/>
                  <w:sz w:val="22"/>
                  <w:szCs w:val="22"/>
                  <w:lang w:eastAsia="en-US"/>
                  <w:rPrChange w:id="13849" w:author="Peto" w:date="2018-06-14T07:18:00Z">
                    <w:rPr>
                      <w:rFonts w:ascii="Calibri" w:hAnsi="Calibri"/>
                      <w:color w:val="000000"/>
                      <w:sz w:val="22"/>
                      <w:szCs w:val="22"/>
                      <w:lang w:eastAsia="en-US"/>
                    </w:rPr>
                  </w:rPrChange>
                </w:rPr>
                <w:delText>označenie udalosti:</w:delText>
              </w:r>
            </w:del>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5348F783" w:rsidR="001B1926" w:rsidRPr="00A82009" w:rsidDel="00571AC9" w:rsidRDefault="001B1926" w:rsidP="00DF641B">
            <w:pPr>
              <w:overflowPunct/>
              <w:autoSpaceDE/>
              <w:autoSpaceDN/>
              <w:adjustRightInd/>
              <w:textAlignment w:val="auto"/>
              <w:rPr>
                <w:del w:id="13850" w:author="Peto" w:date="2018-06-14T15:06:00Z"/>
                <w:rFonts w:ascii="Calibri" w:hAnsi="Calibri"/>
                <w:noProof/>
                <w:color w:val="000000"/>
                <w:sz w:val="22"/>
                <w:szCs w:val="22"/>
                <w:lang w:eastAsia="en-US"/>
                <w:rPrChange w:id="13851" w:author="Peto" w:date="2018-06-14T07:18:00Z">
                  <w:rPr>
                    <w:del w:id="13852" w:author="Peto" w:date="2018-06-14T15:06:00Z"/>
                    <w:rFonts w:ascii="Calibri" w:hAnsi="Calibri"/>
                    <w:color w:val="000000"/>
                    <w:sz w:val="22"/>
                    <w:szCs w:val="22"/>
                    <w:lang w:eastAsia="en-US"/>
                  </w:rPr>
                </w:rPrChange>
              </w:rPr>
            </w:pPr>
            <w:del w:id="13853" w:author="Peto" w:date="2018-06-14T15:06:00Z">
              <w:r w:rsidRPr="00A82009" w:rsidDel="00571AC9">
                <w:rPr>
                  <w:rFonts w:ascii="Calibri" w:hAnsi="Calibri"/>
                  <w:noProof/>
                  <w:color w:val="000000"/>
                  <w:sz w:val="22"/>
                  <w:szCs w:val="22"/>
                  <w:lang w:eastAsia="en-US"/>
                  <w:rPrChange w:id="13854" w:author="Peto" w:date="2018-06-14T07:18:00Z">
                    <w:rPr>
                      <w:rFonts w:ascii="Calibri" w:hAnsi="Calibri"/>
                      <w:color w:val="000000"/>
                      <w:sz w:val="22"/>
                      <w:szCs w:val="22"/>
                      <w:lang w:eastAsia="en-US"/>
                    </w:rPr>
                  </w:rPrChange>
                </w:rPr>
                <w:delText>udalosť:</w:delText>
              </w:r>
            </w:del>
          </w:p>
        </w:tc>
      </w:tr>
      <w:tr w:rsidR="001B1926" w:rsidRPr="00A82009" w:rsidDel="00571AC9" w14:paraId="605EC70D" w14:textId="74D114E4" w:rsidTr="00DF641B">
        <w:trPr>
          <w:trHeight w:val="300"/>
          <w:jc w:val="center"/>
          <w:del w:id="13855"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55355B98" w:rsidR="001B1926" w:rsidRPr="00A82009" w:rsidDel="00571AC9" w:rsidRDefault="001B1926" w:rsidP="00DF641B">
            <w:pPr>
              <w:overflowPunct/>
              <w:autoSpaceDE/>
              <w:autoSpaceDN/>
              <w:adjustRightInd/>
              <w:textAlignment w:val="auto"/>
              <w:rPr>
                <w:del w:id="13856" w:author="Peto" w:date="2018-06-14T15:06:00Z"/>
                <w:rFonts w:ascii="Calibri" w:hAnsi="Calibri"/>
                <w:noProof/>
                <w:color w:val="000000"/>
                <w:sz w:val="22"/>
                <w:szCs w:val="22"/>
                <w:lang w:eastAsia="en-US"/>
                <w:rPrChange w:id="13857" w:author="Peto" w:date="2018-06-14T07:18:00Z">
                  <w:rPr>
                    <w:del w:id="13858" w:author="Peto" w:date="2018-06-14T15:06:00Z"/>
                    <w:rFonts w:ascii="Calibri" w:hAnsi="Calibri"/>
                    <w:color w:val="000000"/>
                    <w:sz w:val="22"/>
                    <w:szCs w:val="22"/>
                    <w:lang w:eastAsia="en-US"/>
                  </w:rPr>
                </w:rPrChange>
              </w:rPr>
            </w:pPr>
            <w:del w:id="13859" w:author="Peto" w:date="2018-06-14T15:06:00Z">
              <w:r w:rsidRPr="00A82009" w:rsidDel="00571AC9">
                <w:rPr>
                  <w:rFonts w:ascii="Calibri" w:hAnsi="Calibri"/>
                  <w:noProof/>
                  <w:color w:val="000000"/>
                  <w:sz w:val="22"/>
                  <w:szCs w:val="22"/>
                  <w:lang w:eastAsia="en-US"/>
                  <w:rPrChange w:id="13860" w:author="Peto" w:date="2018-06-14T07:18:00Z">
                    <w:rPr>
                      <w:rFonts w:ascii="Calibri" w:hAnsi="Calibri"/>
                      <w:color w:val="000000"/>
                      <w:sz w:val="22"/>
                      <w:szCs w:val="22"/>
                      <w:lang w:eastAsia="en-US"/>
                    </w:rPr>
                  </w:rPrChange>
                </w:rPr>
                <w:delText>klid DKK sup</w:delText>
              </w:r>
            </w:del>
          </w:p>
        </w:tc>
        <w:tc>
          <w:tcPr>
            <w:tcW w:w="3585" w:type="dxa"/>
            <w:tcBorders>
              <w:top w:val="nil"/>
              <w:left w:val="nil"/>
              <w:bottom w:val="nil"/>
              <w:right w:val="single" w:sz="4" w:space="0" w:color="auto"/>
            </w:tcBorders>
            <w:shd w:val="clear" w:color="auto" w:fill="auto"/>
            <w:noWrap/>
            <w:vAlign w:val="bottom"/>
            <w:hideMark/>
          </w:tcPr>
          <w:p w14:paraId="356E37C8" w14:textId="7B07C9AE" w:rsidR="001B1926" w:rsidRPr="00A82009" w:rsidDel="00571AC9" w:rsidRDefault="001B1926" w:rsidP="00DF641B">
            <w:pPr>
              <w:overflowPunct/>
              <w:autoSpaceDE/>
              <w:autoSpaceDN/>
              <w:adjustRightInd/>
              <w:textAlignment w:val="auto"/>
              <w:rPr>
                <w:del w:id="13861" w:author="Peto" w:date="2018-06-14T15:06:00Z"/>
                <w:rFonts w:ascii="Calibri" w:hAnsi="Calibri"/>
                <w:noProof/>
                <w:color w:val="000000"/>
                <w:sz w:val="22"/>
                <w:szCs w:val="22"/>
                <w:lang w:eastAsia="en-US"/>
                <w:rPrChange w:id="13862" w:author="Peto" w:date="2018-06-14T07:18:00Z">
                  <w:rPr>
                    <w:del w:id="13863" w:author="Peto" w:date="2018-06-14T15:06:00Z"/>
                    <w:rFonts w:ascii="Calibri" w:hAnsi="Calibri"/>
                    <w:color w:val="000000"/>
                    <w:sz w:val="22"/>
                    <w:szCs w:val="22"/>
                    <w:lang w:eastAsia="en-US"/>
                  </w:rPr>
                </w:rPrChange>
              </w:rPr>
            </w:pPr>
            <w:del w:id="13864" w:author="Peto" w:date="2018-06-14T15:06:00Z">
              <w:r w:rsidRPr="00A82009" w:rsidDel="00571AC9">
                <w:rPr>
                  <w:rFonts w:ascii="Calibri" w:hAnsi="Calibri"/>
                  <w:noProof/>
                  <w:color w:val="000000"/>
                  <w:sz w:val="22"/>
                  <w:szCs w:val="22"/>
                  <w:lang w:eastAsia="en-US"/>
                  <w:rPrChange w:id="13865" w:author="Peto" w:date="2018-06-14T07:18:00Z">
                    <w:rPr>
                      <w:rFonts w:ascii="Calibri" w:hAnsi="Calibri"/>
                      <w:color w:val="000000"/>
                      <w:sz w:val="22"/>
                      <w:szCs w:val="22"/>
                      <w:lang w:eastAsia="en-US"/>
                    </w:rPr>
                  </w:rPrChange>
                </w:rPr>
                <w:delText>pokoj na lôžku, nohy vodorovne</w:delText>
              </w:r>
            </w:del>
          </w:p>
        </w:tc>
      </w:tr>
      <w:tr w:rsidR="001B1926" w:rsidRPr="00A82009" w:rsidDel="00571AC9" w14:paraId="009C85A6" w14:textId="75B3AC02" w:rsidTr="00DF641B">
        <w:trPr>
          <w:trHeight w:val="300"/>
          <w:jc w:val="center"/>
          <w:del w:id="1386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141B5243" w:rsidR="001B1926" w:rsidRPr="00A82009" w:rsidDel="00571AC9" w:rsidRDefault="001B1926" w:rsidP="00DF641B">
            <w:pPr>
              <w:overflowPunct/>
              <w:autoSpaceDE/>
              <w:autoSpaceDN/>
              <w:adjustRightInd/>
              <w:textAlignment w:val="auto"/>
              <w:rPr>
                <w:del w:id="13867" w:author="Peto" w:date="2018-06-14T15:06:00Z"/>
                <w:rFonts w:ascii="Calibri" w:hAnsi="Calibri"/>
                <w:noProof/>
                <w:color w:val="000000"/>
                <w:sz w:val="22"/>
                <w:szCs w:val="22"/>
                <w:lang w:eastAsia="en-US"/>
                <w:rPrChange w:id="13868" w:author="Peto" w:date="2018-06-14T07:18:00Z">
                  <w:rPr>
                    <w:del w:id="13869" w:author="Peto" w:date="2018-06-14T15:06:00Z"/>
                    <w:rFonts w:ascii="Calibri" w:hAnsi="Calibri"/>
                    <w:color w:val="000000"/>
                    <w:sz w:val="22"/>
                    <w:szCs w:val="22"/>
                    <w:lang w:eastAsia="en-US"/>
                  </w:rPr>
                </w:rPrChange>
              </w:rPr>
            </w:pPr>
            <w:del w:id="13870" w:author="Peto" w:date="2018-06-14T15:06:00Z">
              <w:r w:rsidRPr="00A82009" w:rsidDel="00571AC9">
                <w:rPr>
                  <w:rFonts w:ascii="Calibri" w:hAnsi="Calibri"/>
                  <w:noProof/>
                  <w:color w:val="000000"/>
                  <w:sz w:val="22"/>
                  <w:szCs w:val="22"/>
                  <w:lang w:eastAsia="en-US"/>
                  <w:rPrChange w:id="13871" w:author="Peto" w:date="2018-06-14T07:18:00Z">
                    <w:rPr>
                      <w:rFonts w:ascii="Calibri" w:hAnsi="Calibri"/>
                      <w:color w:val="000000"/>
                      <w:sz w:val="22"/>
                      <w:szCs w:val="22"/>
                      <w:lang w:eastAsia="en-US"/>
                    </w:rPr>
                  </w:rPrChange>
                </w:rPr>
                <w:delText>klid DKK elev</w:delText>
              </w:r>
            </w:del>
          </w:p>
        </w:tc>
        <w:tc>
          <w:tcPr>
            <w:tcW w:w="3585" w:type="dxa"/>
            <w:tcBorders>
              <w:top w:val="nil"/>
              <w:left w:val="nil"/>
              <w:bottom w:val="nil"/>
              <w:right w:val="single" w:sz="4" w:space="0" w:color="auto"/>
            </w:tcBorders>
            <w:shd w:val="clear" w:color="auto" w:fill="auto"/>
            <w:noWrap/>
            <w:vAlign w:val="bottom"/>
            <w:hideMark/>
          </w:tcPr>
          <w:p w14:paraId="3F1415FE" w14:textId="772F8950" w:rsidR="001B1926" w:rsidRPr="00A82009" w:rsidDel="00571AC9" w:rsidRDefault="001B1926" w:rsidP="00DF641B">
            <w:pPr>
              <w:overflowPunct/>
              <w:autoSpaceDE/>
              <w:autoSpaceDN/>
              <w:adjustRightInd/>
              <w:textAlignment w:val="auto"/>
              <w:rPr>
                <w:del w:id="13872" w:author="Peto" w:date="2018-06-14T15:06:00Z"/>
                <w:rFonts w:ascii="Calibri" w:hAnsi="Calibri"/>
                <w:noProof/>
                <w:color w:val="000000"/>
                <w:sz w:val="22"/>
                <w:szCs w:val="22"/>
                <w:lang w:eastAsia="en-US"/>
                <w:rPrChange w:id="13873" w:author="Peto" w:date="2018-06-14T07:18:00Z">
                  <w:rPr>
                    <w:del w:id="13874" w:author="Peto" w:date="2018-06-14T15:06:00Z"/>
                    <w:rFonts w:ascii="Calibri" w:hAnsi="Calibri"/>
                    <w:color w:val="000000"/>
                    <w:sz w:val="22"/>
                    <w:szCs w:val="22"/>
                    <w:lang w:eastAsia="en-US"/>
                  </w:rPr>
                </w:rPrChange>
              </w:rPr>
            </w:pPr>
            <w:del w:id="13875" w:author="Peto" w:date="2018-06-14T15:06:00Z">
              <w:r w:rsidRPr="00A82009" w:rsidDel="00571AC9">
                <w:rPr>
                  <w:rFonts w:ascii="Calibri" w:hAnsi="Calibri"/>
                  <w:noProof/>
                  <w:color w:val="000000"/>
                  <w:sz w:val="22"/>
                  <w:szCs w:val="22"/>
                  <w:lang w:eastAsia="en-US"/>
                  <w:rPrChange w:id="13876" w:author="Peto" w:date="2018-06-14T07:18:00Z">
                    <w:rPr>
                      <w:rFonts w:ascii="Calibri" w:hAnsi="Calibri"/>
                      <w:color w:val="000000"/>
                      <w:sz w:val="22"/>
                      <w:szCs w:val="22"/>
                      <w:lang w:eastAsia="en-US"/>
                    </w:rPr>
                  </w:rPrChange>
                </w:rPr>
                <w:delText>pokoj na lôžku, nohy zdvihnuté</w:delText>
              </w:r>
            </w:del>
          </w:p>
        </w:tc>
      </w:tr>
      <w:tr w:rsidR="001B1926" w:rsidRPr="00A82009" w:rsidDel="00571AC9" w14:paraId="3A0EC7DE" w14:textId="6987CE5B" w:rsidTr="00DF641B">
        <w:trPr>
          <w:trHeight w:val="300"/>
          <w:jc w:val="center"/>
          <w:del w:id="13877"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08DAC2F0" w:rsidR="001B1926" w:rsidRPr="00A82009" w:rsidDel="00571AC9" w:rsidRDefault="001B1926" w:rsidP="00DF641B">
            <w:pPr>
              <w:overflowPunct/>
              <w:autoSpaceDE/>
              <w:autoSpaceDN/>
              <w:adjustRightInd/>
              <w:textAlignment w:val="auto"/>
              <w:rPr>
                <w:del w:id="13878" w:author="Peto" w:date="2018-06-14T15:06:00Z"/>
                <w:rFonts w:ascii="Calibri" w:hAnsi="Calibri"/>
                <w:noProof/>
                <w:color w:val="000000"/>
                <w:sz w:val="22"/>
                <w:szCs w:val="22"/>
                <w:lang w:eastAsia="en-US"/>
                <w:rPrChange w:id="13879" w:author="Peto" w:date="2018-06-14T07:18:00Z">
                  <w:rPr>
                    <w:del w:id="13880" w:author="Peto" w:date="2018-06-14T15:06:00Z"/>
                    <w:rFonts w:ascii="Calibri" w:hAnsi="Calibri"/>
                    <w:color w:val="000000"/>
                    <w:sz w:val="22"/>
                    <w:szCs w:val="22"/>
                    <w:lang w:eastAsia="en-US"/>
                  </w:rPr>
                </w:rPrChange>
              </w:rPr>
            </w:pPr>
            <w:del w:id="13881" w:author="Peto" w:date="2018-06-14T15:06:00Z">
              <w:r w:rsidRPr="00A82009" w:rsidDel="00571AC9">
                <w:rPr>
                  <w:rFonts w:ascii="Calibri" w:hAnsi="Calibri"/>
                  <w:noProof/>
                  <w:color w:val="000000"/>
                  <w:sz w:val="22"/>
                  <w:szCs w:val="22"/>
                  <w:lang w:eastAsia="en-US"/>
                  <w:rPrChange w:id="13882" w:author="Peto" w:date="2018-06-14T07:18:00Z">
                    <w:rPr>
                      <w:rFonts w:ascii="Calibri" w:hAnsi="Calibri"/>
                      <w:color w:val="000000"/>
                      <w:sz w:val="22"/>
                      <w:szCs w:val="22"/>
                      <w:lang w:eastAsia="en-US"/>
                    </w:rPr>
                  </w:rPrChange>
                </w:rPr>
                <w:delText xml:space="preserve">25W </w:delText>
              </w:r>
            </w:del>
          </w:p>
        </w:tc>
        <w:tc>
          <w:tcPr>
            <w:tcW w:w="3585" w:type="dxa"/>
            <w:tcBorders>
              <w:top w:val="nil"/>
              <w:left w:val="nil"/>
              <w:bottom w:val="nil"/>
              <w:right w:val="single" w:sz="4" w:space="0" w:color="auto"/>
            </w:tcBorders>
            <w:shd w:val="clear" w:color="auto" w:fill="auto"/>
            <w:noWrap/>
            <w:vAlign w:val="bottom"/>
            <w:hideMark/>
          </w:tcPr>
          <w:p w14:paraId="4D00FDA0" w14:textId="4B752E8E" w:rsidR="001B1926" w:rsidRPr="00A82009" w:rsidDel="00571AC9" w:rsidRDefault="001B1926" w:rsidP="00DF641B">
            <w:pPr>
              <w:overflowPunct/>
              <w:autoSpaceDE/>
              <w:autoSpaceDN/>
              <w:adjustRightInd/>
              <w:textAlignment w:val="auto"/>
              <w:rPr>
                <w:del w:id="13883" w:author="Peto" w:date="2018-06-14T15:06:00Z"/>
                <w:rFonts w:ascii="Calibri" w:hAnsi="Calibri"/>
                <w:noProof/>
                <w:color w:val="000000"/>
                <w:sz w:val="22"/>
                <w:szCs w:val="22"/>
                <w:lang w:eastAsia="en-US"/>
                <w:rPrChange w:id="13884" w:author="Peto" w:date="2018-06-14T07:18:00Z">
                  <w:rPr>
                    <w:del w:id="13885" w:author="Peto" w:date="2018-06-14T15:06:00Z"/>
                    <w:rFonts w:ascii="Calibri" w:hAnsi="Calibri"/>
                    <w:color w:val="000000"/>
                    <w:sz w:val="22"/>
                    <w:szCs w:val="22"/>
                    <w:lang w:eastAsia="en-US"/>
                  </w:rPr>
                </w:rPrChange>
              </w:rPr>
            </w:pPr>
            <w:del w:id="13886" w:author="Peto" w:date="2018-06-14T15:06:00Z">
              <w:r w:rsidRPr="00A82009" w:rsidDel="00571AC9">
                <w:rPr>
                  <w:rFonts w:ascii="Calibri" w:hAnsi="Calibri"/>
                  <w:noProof/>
                  <w:color w:val="000000"/>
                  <w:sz w:val="22"/>
                  <w:szCs w:val="22"/>
                  <w:lang w:eastAsia="en-US"/>
                  <w:rPrChange w:id="13887" w:author="Peto" w:date="2018-06-14T07:18:00Z">
                    <w:rPr>
                      <w:rFonts w:ascii="Calibri" w:hAnsi="Calibri"/>
                      <w:color w:val="000000"/>
                      <w:sz w:val="22"/>
                      <w:szCs w:val="22"/>
                      <w:lang w:eastAsia="en-US"/>
                    </w:rPr>
                  </w:rPrChange>
                </w:rPr>
                <w:delText>záťaž - 25W, začiatok šliapania</w:delText>
              </w:r>
            </w:del>
          </w:p>
        </w:tc>
      </w:tr>
      <w:tr w:rsidR="001B1926" w:rsidRPr="00A82009" w:rsidDel="00571AC9" w14:paraId="26AFAEE0" w14:textId="21E6B032" w:rsidTr="00DF641B">
        <w:trPr>
          <w:trHeight w:val="300"/>
          <w:jc w:val="center"/>
          <w:del w:id="13888"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1A0471EC" w:rsidR="001B1926" w:rsidRPr="00A82009" w:rsidDel="00571AC9" w:rsidRDefault="001B1926" w:rsidP="00DF641B">
            <w:pPr>
              <w:overflowPunct/>
              <w:autoSpaceDE/>
              <w:autoSpaceDN/>
              <w:adjustRightInd/>
              <w:textAlignment w:val="auto"/>
              <w:rPr>
                <w:del w:id="13889" w:author="Peto" w:date="2018-06-14T15:06:00Z"/>
                <w:rFonts w:ascii="Calibri" w:hAnsi="Calibri"/>
                <w:noProof/>
                <w:color w:val="000000"/>
                <w:sz w:val="22"/>
                <w:szCs w:val="22"/>
                <w:lang w:eastAsia="en-US"/>
                <w:rPrChange w:id="13890" w:author="Peto" w:date="2018-06-14T07:18:00Z">
                  <w:rPr>
                    <w:del w:id="13891" w:author="Peto" w:date="2018-06-14T15:06:00Z"/>
                    <w:rFonts w:ascii="Calibri" w:hAnsi="Calibri"/>
                    <w:color w:val="000000"/>
                    <w:sz w:val="22"/>
                    <w:szCs w:val="22"/>
                    <w:lang w:eastAsia="en-US"/>
                  </w:rPr>
                </w:rPrChange>
              </w:rPr>
            </w:pPr>
            <w:del w:id="13892" w:author="Peto" w:date="2018-06-14T15:06:00Z">
              <w:r w:rsidRPr="00A82009" w:rsidDel="00571AC9">
                <w:rPr>
                  <w:rFonts w:ascii="Calibri" w:hAnsi="Calibri"/>
                  <w:noProof/>
                  <w:color w:val="000000"/>
                  <w:sz w:val="22"/>
                  <w:szCs w:val="22"/>
                  <w:lang w:eastAsia="en-US"/>
                  <w:rPrChange w:id="13893" w:author="Peto" w:date="2018-06-14T07:18:00Z">
                    <w:rPr>
                      <w:rFonts w:ascii="Calibri" w:hAnsi="Calibri"/>
                      <w:color w:val="000000"/>
                      <w:sz w:val="22"/>
                      <w:szCs w:val="22"/>
                      <w:lang w:eastAsia="en-US"/>
                    </w:rPr>
                  </w:rPrChange>
                </w:rPr>
                <w:delText>20</w:delText>
              </w:r>
            </w:del>
          </w:p>
        </w:tc>
        <w:tc>
          <w:tcPr>
            <w:tcW w:w="3585" w:type="dxa"/>
            <w:tcBorders>
              <w:top w:val="nil"/>
              <w:left w:val="nil"/>
              <w:bottom w:val="nil"/>
              <w:right w:val="single" w:sz="4" w:space="0" w:color="auto"/>
            </w:tcBorders>
            <w:shd w:val="clear" w:color="auto" w:fill="auto"/>
            <w:noWrap/>
            <w:vAlign w:val="bottom"/>
            <w:hideMark/>
          </w:tcPr>
          <w:p w14:paraId="4938E4D6" w14:textId="37931DB0" w:rsidR="001B1926" w:rsidRPr="00A82009" w:rsidDel="00571AC9" w:rsidRDefault="001B1926" w:rsidP="00DF641B">
            <w:pPr>
              <w:overflowPunct/>
              <w:autoSpaceDE/>
              <w:autoSpaceDN/>
              <w:adjustRightInd/>
              <w:textAlignment w:val="auto"/>
              <w:rPr>
                <w:del w:id="13894" w:author="Peto" w:date="2018-06-14T15:06:00Z"/>
                <w:rFonts w:ascii="Calibri" w:hAnsi="Calibri"/>
                <w:noProof/>
                <w:color w:val="000000"/>
                <w:sz w:val="22"/>
                <w:szCs w:val="22"/>
                <w:lang w:eastAsia="en-US"/>
                <w:rPrChange w:id="13895" w:author="Peto" w:date="2018-06-14T07:18:00Z">
                  <w:rPr>
                    <w:del w:id="13896" w:author="Peto" w:date="2018-06-14T15:06:00Z"/>
                    <w:rFonts w:ascii="Calibri" w:hAnsi="Calibri"/>
                    <w:color w:val="000000"/>
                    <w:sz w:val="22"/>
                    <w:szCs w:val="22"/>
                    <w:lang w:eastAsia="en-US"/>
                  </w:rPr>
                </w:rPrChange>
              </w:rPr>
            </w:pPr>
            <w:del w:id="13897" w:author="Peto" w:date="2018-06-14T15:06:00Z">
              <w:r w:rsidRPr="00A82009" w:rsidDel="00571AC9">
                <w:rPr>
                  <w:rFonts w:ascii="Calibri" w:hAnsi="Calibri"/>
                  <w:noProof/>
                  <w:color w:val="000000"/>
                  <w:sz w:val="22"/>
                  <w:szCs w:val="22"/>
                  <w:lang w:eastAsia="en-US"/>
                  <w:rPrChange w:id="13898" w:author="Peto" w:date="2018-06-14T07:18:00Z">
                    <w:rPr>
                      <w:rFonts w:ascii="Calibri" w:hAnsi="Calibri"/>
                      <w:color w:val="000000"/>
                      <w:sz w:val="22"/>
                      <w:szCs w:val="22"/>
                      <w:lang w:eastAsia="en-US"/>
                    </w:rPr>
                  </w:rPrChange>
                </w:rPr>
                <w:delText>záťaž - 25W, 20s po začatí šliapania</w:delText>
              </w:r>
            </w:del>
          </w:p>
        </w:tc>
      </w:tr>
      <w:tr w:rsidR="001B1926" w:rsidRPr="00A82009" w:rsidDel="00571AC9" w14:paraId="699D844B" w14:textId="73F1CF33" w:rsidTr="00DF641B">
        <w:trPr>
          <w:trHeight w:val="300"/>
          <w:jc w:val="center"/>
          <w:del w:id="1389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2A023E0A" w:rsidR="001B1926" w:rsidRPr="00A82009" w:rsidDel="00571AC9" w:rsidRDefault="001B1926" w:rsidP="00DF641B">
            <w:pPr>
              <w:overflowPunct/>
              <w:autoSpaceDE/>
              <w:autoSpaceDN/>
              <w:adjustRightInd/>
              <w:textAlignment w:val="auto"/>
              <w:rPr>
                <w:del w:id="13900" w:author="Peto" w:date="2018-06-14T15:06:00Z"/>
                <w:rFonts w:ascii="Calibri" w:hAnsi="Calibri"/>
                <w:noProof/>
                <w:color w:val="000000"/>
                <w:sz w:val="22"/>
                <w:szCs w:val="22"/>
                <w:lang w:eastAsia="en-US"/>
                <w:rPrChange w:id="13901" w:author="Peto" w:date="2018-06-14T07:18:00Z">
                  <w:rPr>
                    <w:del w:id="13902" w:author="Peto" w:date="2018-06-14T15:06:00Z"/>
                    <w:rFonts w:ascii="Calibri" w:hAnsi="Calibri"/>
                    <w:color w:val="000000"/>
                    <w:sz w:val="22"/>
                    <w:szCs w:val="22"/>
                    <w:lang w:eastAsia="en-US"/>
                  </w:rPr>
                </w:rPrChange>
              </w:rPr>
            </w:pPr>
            <w:del w:id="13903" w:author="Peto" w:date="2018-06-14T15:06:00Z">
              <w:r w:rsidRPr="00A82009" w:rsidDel="00571AC9">
                <w:rPr>
                  <w:rFonts w:ascii="Calibri" w:hAnsi="Calibri"/>
                  <w:noProof/>
                  <w:color w:val="000000"/>
                  <w:sz w:val="22"/>
                  <w:szCs w:val="22"/>
                  <w:lang w:eastAsia="en-US"/>
                  <w:rPrChange w:id="13904" w:author="Peto" w:date="2018-06-14T07:18:00Z">
                    <w:rPr>
                      <w:rFonts w:ascii="Calibri" w:hAnsi="Calibri"/>
                      <w:color w:val="000000"/>
                      <w:sz w:val="22"/>
                      <w:szCs w:val="22"/>
                      <w:lang w:eastAsia="en-US"/>
                    </w:rPr>
                  </w:rPrChange>
                </w:rPr>
                <w:delText>40</w:delText>
              </w:r>
            </w:del>
          </w:p>
        </w:tc>
        <w:tc>
          <w:tcPr>
            <w:tcW w:w="3585" w:type="dxa"/>
            <w:tcBorders>
              <w:top w:val="nil"/>
              <w:left w:val="nil"/>
              <w:bottom w:val="nil"/>
              <w:right w:val="single" w:sz="4" w:space="0" w:color="auto"/>
            </w:tcBorders>
            <w:shd w:val="clear" w:color="auto" w:fill="auto"/>
            <w:noWrap/>
            <w:vAlign w:val="bottom"/>
            <w:hideMark/>
          </w:tcPr>
          <w:p w14:paraId="4017BC3F" w14:textId="3312D13D" w:rsidR="001B1926" w:rsidRPr="00A82009" w:rsidDel="00571AC9" w:rsidRDefault="001B1926" w:rsidP="00DF641B">
            <w:pPr>
              <w:overflowPunct/>
              <w:autoSpaceDE/>
              <w:autoSpaceDN/>
              <w:adjustRightInd/>
              <w:textAlignment w:val="auto"/>
              <w:rPr>
                <w:del w:id="13905" w:author="Peto" w:date="2018-06-14T15:06:00Z"/>
                <w:rFonts w:ascii="Calibri" w:hAnsi="Calibri"/>
                <w:noProof/>
                <w:color w:val="000000"/>
                <w:sz w:val="22"/>
                <w:szCs w:val="22"/>
                <w:lang w:eastAsia="en-US"/>
                <w:rPrChange w:id="13906" w:author="Peto" w:date="2018-06-14T07:18:00Z">
                  <w:rPr>
                    <w:del w:id="13907" w:author="Peto" w:date="2018-06-14T15:06:00Z"/>
                    <w:rFonts w:ascii="Calibri" w:hAnsi="Calibri"/>
                    <w:color w:val="000000"/>
                    <w:sz w:val="22"/>
                    <w:szCs w:val="22"/>
                    <w:lang w:eastAsia="en-US"/>
                  </w:rPr>
                </w:rPrChange>
              </w:rPr>
            </w:pPr>
            <w:del w:id="13908" w:author="Peto" w:date="2018-06-14T15:06:00Z">
              <w:r w:rsidRPr="00A82009" w:rsidDel="00571AC9">
                <w:rPr>
                  <w:rFonts w:ascii="Calibri" w:hAnsi="Calibri"/>
                  <w:noProof/>
                  <w:color w:val="000000"/>
                  <w:sz w:val="22"/>
                  <w:szCs w:val="22"/>
                  <w:lang w:eastAsia="en-US"/>
                  <w:rPrChange w:id="13909" w:author="Peto" w:date="2018-06-14T07:18:00Z">
                    <w:rPr>
                      <w:rFonts w:ascii="Calibri" w:hAnsi="Calibri"/>
                      <w:color w:val="000000"/>
                      <w:sz w:val="22"/>
                      <w:szCs w:val="22"/>
                      <w:lang w:eastAsia="en-US"/>
                    </w:rPr>
                  </w:rPrChange>
                </w:rPr>
                <w:delText>záťaž - 25W, 40s po začatí šliapania</w:delText>
              </w:r>
            </w:del>
          </w:p>
        </w:tc>
      </w:tr>
      <w:tr w:rsidR="001B1926" w:rsidRPr="00A82009" w:rsidDel="00571AC9" w14:paraId="4BFB6B5A" w14:textId="519075D7" w:rsidTr="00DF641B">
        <w:trPr>
          <w:trHeight w:val="300"/>
          <w:jc w:val="center"/>
          <w:del w:id="13910"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E399A82" w:rsidR="001B1926" w:rsidRPr="00A82009" w:rsidDel="00571AC9" w:rsidRDefault="001B1926" w:rsidP="00DF641B">
            <w:pPr>
              <w:overflowPunct/>
              <w:autoSpaceDE/>
              <w:autoSpaceDN/>
              <w:adjustRightInd/>
              <w:textAlignment w:val="auto"/>
              <w:rPr>
                <w:del w:id="13911" w:author="Peto" w:date="2018-06-14T15:06:00Z"/>
                <w:rFonts w:ascii="Calibri" w:hAnsi="Calibri"/>
                <w:noProof/>
                <w:color w:val="000000"/>
                <w:sz w:val="22"/>
                <w:szCs w:val="22"/>
                <w:lang w:eastAsia="en-US"/>
                <w:rPrChange w:id="13912" w:author="Peto" w:date="2018-06-14T07:18:00Z">
                  <w:rPr>
                    <w:del w:id="13913" w:author="Peto" w:date="2018-06-14T15:06:00Z"/>
                    <w:rFonts w:ascii="Calibri" w:hAnsi="Calibri"/>
                    <w:color w:val="000000"/>
                    <w:sz w:val="22"/>
                    <w:szCs w:val="22"/>
                    <w:lang w:eastAsia="en-US"/>
                  </w:rPr>
                </w:rPrChange>
              </w:rPr>
            </w:pPr>
            <w:del w:id="13914" w:author="Peto" w:date="2018-06-14T15:06:00Z">
              <w:r w:rsidRPr="00A82009" w:rsidDel="00571AC9">
                <w:rPr>
                  <w:rFonts w:ascii="Calibri" w:hAnsi="Calibri"/>
                  <w:noProof/>
                  <w:color w:val="000000"/>
                  <w:sz w:val="22"/>
                  <w:szCs w:val="22"/>
                  <w:lang w:eastAsia="en-US"/>
                  <w:rPrChange w:id="13915" w:author="Peto" w:date="2018-06-14T07:18:00Z">
                    <w:rPr>
                      <w:rFonts w:ascii="Calibri" w:hAnsi="Calibri"/>
                      <w:color w:val="000000"/>
                      <w:sz w:val="22"/>
                      <w:szCs w:val="22"/>
                      <w:lang w:eastAsia="en-US"/>
                    </w:rPr>
                  </w:rPrChange>
                </w:rPr>
                <w:delText>60</w:delText>
              </w:r>
            </w:del>
          </w:p>
        </w:tc>
        <w:tc>
          <w:tcPr>
            <w:tcW w:w="3585" w:type="dxa"/>
            <w:tcBorders>
              <w:top w:val="nil"/>
              <w:left w:val="nil"/>
              <w:bottom w:val="nil"/>
              <w:right w:val="single" w:sz="4" w:space="0" w:color="auto"/>
            </w:tcBorders>
            <w:shd w:val="clear" w:color="auto" w:fill="auto"/>
            <w:noWrap/>
            <w:vAlign w:val="bottom"/>
            <w:hideMark/>
          </w:tcPr>
          <w:p w14:paraId="39F375CF" w14:textId="02E97740" w:rsidR="001B1926" w:rsidRPr="00A82009" w:rsidDel="00571AC9" w:rsidRDefault="001B1926" w:rsidP="00DF641B">
            <w:pPr>
              <w:overflowPunct/>
              <w:autoSpaceDE/>
              <w:autoSpaceDN/>
              <w:adjustRightInd/>
              <w:textAlignment w:val="auto"/>
              <w:rPr>
                <w:del w:id="13916" w:author="Peto" w:date="2018-06-14T15:06:00Z"/>
                <w:rFonts w:ascii="Calibri" w:hAnsi="Calibri"/>
                <w:noProof/>
                <w:color w:val="000000"/>
                <w:sz w:val="22"/>
                <w:szCs w:val="22"/>
                <w:lang w:eastAsia="en-US"/>
                <w:rPrChange w:id="13917" w:author="Peto" w:date="2018-06-14T07:18:00Z">
                  <w:rPr>
                    <w:del w:id="13918" w:author="Peto" w:date="2018-06-14T15:06:00Z"/>
                    <w:rFonts w:ascii="Calibri" w:hAnsi="Calibri"/>
                    <w:color w:val="000000"/>
                    <w:sz w:val="22"/>
                    <w:szCs w:val="22"/>
                    <w:lang w:eastAsia="en-US"/>
                  </w:rPr>
                </w:rPrChange>
              </w:rPr>
            </w:pPr>
            <w:del w:id="13919" w:author="Peto" w:date="2018-06-14T15:06:00Z">
              <w:r w:rsidRPr="00A82009" w:rsidDel="00571AC9">
                <w:rPr>
                  <w:rFonts w:ascii="Calibri" w:hAnsi="Calibri"/>
                  <w:noProof/>
                  <w:color w:val="000000"/>
                  <w:sz w:val="22"/>
                  <w:szCs w:val="22"/>
                  <w:lang w:eastAsia="en-US"/>
                  <w:rPrChange w:id="13920" w:author="Peto" w:date="2018-06-14T07:18:00Z">
                    <w:rPr>
                      <w:rFonts w:ascii="Calibri" w:hAnsi="Calibri"/>
                      <w:color w:val="000000"/>
                      <w:sz w:val="22"/>
                      <w:szCs w:val="22"/>
                      <w:lang w:eastAsia="en-US"/>
                    </w:rPr>
                  </w:rPrChange>
                </w:rPr>
                <w:delText>záťaž - 25W, 60s po začatí šliapania</w:delText>
              </w:r>
            </w:del>
          </w:p>
        </w:tc>
      </w:tr>
      <w:tr w:rsidR="001B1926" w:rsidRPr="00A82009" w:rsidDel="00571AC9" w14:paraId="475F3A6A" w14:textId="0F07358C" w:rsidTr="00DF641B">
        <w:trPr>
          <w:trHeight w:val="300"/>
          <w:jc w:val="center"/>
          <w:del w:id="1392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2E059DAA" w:rsidR="001B1926" w:rsidRPr="00A82009" w:rsidDel="00571AC9" w:rsidRDefault="001B1926" w:rsidP="00DF641B">
            <w:pPr>
              <w:overflowPunct/>
              <w:autoSpaceDE/>
              <w:autoSpaceDN/>
              <w:adjustRightInd/>
              <w:textAlignment w:val="auto"/>
              <w:rPr>
                <w:del w:id="13922" w:author="Peto" w:date="2018-06-14T15:06:00Z"/>
                <w:rFonts w:ascii="Calibri" w:hAnsi="Calibri"/>
                <w:noProof/>
                <w:color w:val="000000"/>
                <w:sz w:val="22"/>
                <w:szCs w:val="22"/>
                <w:lang w:eastAsia="en-US"/>
                <w:rPrChange w:id="13923" w:author="Peto" w:date="2018-06-14T07:18:00Z">
                  <w:rPr>
                    <w:del w:id="13924" w:author="Peto" w:date="2018-06-14T15:06:00Z"/>
                    <w:rFonts w:ascii="Calibri" w:hAnsi="Calibri"/>
                    <w:color w:val="000000"/>
                    <w:sz w:val="22"/>
                    <w:szCs w:val="22"/>
                    <w:lang w:eastAsia="en-US"/>
                  </w:rPr>
                </w:rPrChange>
              </w:rPr>
            </w:pPr>
            <w:del w:id="13925" w:author="Peto" w:date="2018-06-14T15:06:00Z">
              <w:r w:rsidRPr="00A82009" w:rsidDel="00571AC9">
                <w:rPr>
                  <w:rFonts w:ascii="Calibri" w:hAnsi="Calibri"/>
                  <w:noProof/>
                  <w:color w:val="000000"/>
                  <w:sz w:val="22"/>
                  <w:szCs w:val="22"/>
                  <w:lang w:eastAsia="en-US"/>
                  <w:rPrChange w:id="13926" w:author="Peto" w:date="2018-06-14T07:18:00Z">
                    <w:rPr>
                      <w:rFonts w:ascii="Calibri" w:hAnsi="Calibri"/>
                      <w:color w:val="000000"/>
                      <w:sz w:val="22"/>
                      <w:szCs w:val="22"/>
                      <w:lang w:eastAsia="en-US"/>
                    </w:rPr>
                  </w:rPrChange>
                </w:rPr>
                <w:delText>80</w:delText>
              </w:r>
            </w:del>
          </w:p>
        </w:tc>
        <w:tc>
          <w:tcPr>
            <w:tcW w:w="3585" w:type="dxa"/>
            <w:tcBorders>
              <w:top w:val="nil"/>
              <w:left w:val="nil"/>
              <w:bottom w:val="nil"/>
              <w:right w:val="single" w:sz="4" w:space="0" w:color="auto"/>
            </w:tcBorders>
            <w:shd w:val="clear" w:color="auto" w:fill="auto"/>
            <w:noWrap/>
            <w:vAlign w:val="bottom"/>
            <w:hideMark/>
          </w:tcPr>
          <w:p w14:paraId="7918CC36" w14:textId="287E4419" w:rsidR="001B1926" w:rsidRPr="00A82009" w:rsidDel="00571AC9" w:rsidRDefault="001B1926" w:rsidP="00DF641B">
            <w:pPr>
              <w:overflowPunct/>
              <w:autoSpaceDE/>
              <w:autoSpaceDN/>
              <w:adjustRightInd/>
              <w:textAlignment w:val="auto"/>
              <w:rPr>
                <w:del w:id="13927" w:author="Peto" w:date="2018-06-14T15:06:00Z"/>
                <w:rFonts w:ascii="Calibri" w:hAnsi="Calibri"/>
                <w:noProof/>
                <w:color w:val="000000"/>
                <w:sz w:val="22"/>
                <w:szCs w:val="22"/>
                <w:lang w:eastAsia="en-US"/>
                <w:rPrChange w:id="13928" w:author="Peto" w:date="2018-06-14T07:18:00Z">
                  <w:rPr>
                    <w:del w:id="13929" w:author="Peto" w:date="2018-06-14T15:06:00Z"/>
                    <w:rFonts w:ascii="Calibri" w:hAnsi="Calibri"/>
                    <w:color w:val="000000"/>
                    <w:sz w:val="22"/>
                    <w:szCs w:val="22"/>
                    <w:lang w:eastAsia="en-US"/>
                  </w:rPr>
                </w:rPrChange>
              </w:rPr>
            </w:pPr>
            <w:del w:id="13930" w:author="Peto" w:date="2018-06-14T15:06:00Z">
              <w:r w:rsidRPr="00A82009" w:rsidDel="00571AC9">
                <w:rPr>
                  <w:rFonts w:ascii="Calibri" w:hAnsi="Calibri"/>
                  <w:noProof/>
                  <w:color w:val="000000"/>
                  <w:sz w:val="22"/>
                  <w:szCs w:val="22"/>
                  <w:lang w:eastAsia="en-US"/>
                  <w:rPrChange w:id="13931" w:author="Peto" w:date="2018-06-14T07:18:00Z">
                    <w:rPr>
                      <w:rFonts w:ascii="Calibri" w:hAnsi="Calibri"/>
                      <w:color w:val="000000"/>
                      <w:sz w:val="22"/>
                      <w:szCs w:val="22"/>
                      <w:lang w:eastAsia="en-US"/>
                    </w:rPr>
                  </w:rPrChange>
                </w:rPr>
                <w:delText>záťaž - 25W, 80s po začatí šliapania</w:delText>
              </w:r>
            </w:del>
          </w:p>
        </w:tc>
      </w:tr>
      <w:tr w:rsidR="001B1926" w:rsidRPr="00A82009" w:rsidDel="00571AC9" w14:paraId="3A1D4A70" w14:textId="46EC5CF2" w:rsidTr="00DF641B">
        <w:trPr>
          <w:trHeight w:val="300"/>
          <w:jc w:val="center"/>
          <w:del w:id="13932"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229DF3C2" w:rsidR="001B1926" w:rsidRPr="00A82009" w:rsidDel="00571AC9" w:rsidRDefault="001B1926" w:rsidP="00DF641B">
            <w:pPr>
              <w:overflowPunct/>
              <w:autoSpaceDE/>
              <w:autoSpaceDN/>
              <w:adjustRightInd/>
              <w:textAlignment w:val="auto"/>
              <w:rPr>
                <w:del w:id="13933" w:author="Peto" w:date="2018-06-14T15:06:00Z"/>
                <w:rFonts w:ascii="Calibri" w:hAnsi="Calibri"/>
                <w:noProof/>
                <w:color w:val="000000"/>
                <w:sz w:val="22"/>
                <w:szCs w:val="22"/>
                <w:lang w:eastAsia="en-US"/>
                <w:rPrChange w:id="13934" w:author="Peto" w:date="2018-06-14T07:18:00Z">
                  <w:rPr>
                    <w:del w:id="13935" w:author="Peto" w:date="2018-06-14T15:06:00Z"/>
                    <w:rFonts w:ascii="Calibri" w:hAnsi="Calibri"/>
                    <w:color w:val="000000"/>
                    <w:sz w:val="22"/>
                    <w:szCs w:val="22"/>
                    <w:lang w:eastAsia="en-US"/>
                  </w:rPr>
                </w:rPrChange>
              </w:rPr>
            </w:pPr>
            <w:del w:id="13936" w:author="Peto" w:date="2018-06-14T15:06:00Z">
              <w:r w:rsidRPr="00A82009" w:rsidDel="00571AC9">
                <w:rPr>
                  <w:rFonts w:ascii="Calibri" w:hAnsi="Calibri"/>
                  <w:noProof/>
                  <w:color w:val="000000"/>
                  <w:sz w:val="22"/>
                  <w:szCs w:val="22"/>
                  <w:lang w:eastAsia="en-US"/>
                  <w:rPrChange w:id="13937" w:author="Peto" w:date="2018-06-14T07:18:00Z">
                    <w:rPr>
                      <w:rFonts w:ascii="Calibri" w:hAnsi="Calibri"/>
                      <w:color w:val="000000"/>
                      <w:sz w:val="22"/>
                      <w:szCs w:val="22"/>
                      <w:lang w:eastAsia="en-US"/>
                    </w:rPr>
                  </w:rPrChange>
                </w:rPr>
                <w:delText>100</w:delText>
              </w:r>
            </w:del>
          </w:p>
        </w:tc>
        <w:tc>
          <w:tcPr>
            <w:tcW w:w="3585" w:type="dxa"/>
            <w:tcBorders>
              <w:top w:val="nil"/>
              <w:left w:val="nil"/>
              <w:bottom w:val="nil"/>
              <w:right w:val="single" w:sz="4" w:space="0" w:color="auto"/>
            </w:tcBorders>
            <w:shd w:val="clear" w:color="auto" w:fill="auto"/>
            <w:noWrap/>
            <w:vAlign w:val="bottom"/>
            <w:hideMark/>
          </w:tcPr>
          <w:p w14:paraId="54BB8D01" w14:textId="209D2049" w:rsidR="001B1926" w:rsidRPr="00A82009" w:rsidDel="00571AC9" w:rsidRDefault="001B1926" w:rsidP="00DF641B">
            <w:pPr>
              <w:overflowPunct/>
              <w:autoSpaceDE/>
              <w:autoSpaceDN/>
              <w:adjustRightInd/>
              <w:textAlignment w:val="auto"/>
              <w:rPr>
                <w:del w:id="13938" w:author="Peto" w:date="2018-06-14T15:06:00Z"/>
                <w:rFonts w:ascii="Calibri" w:hAnsi="Calibri"/>
                <w:noProof/>
                <w:color w:val="000000"/>
                <w:sz w:val="22"/>
                <w:szCs w:val="22"/>
                <w:lang w:eastAsia="en-US"/>
                <w:rPrChange w:id="13939" w:author="Peto" w:date="2018-06-14T07:18:00Z">
                  <w:rPr>
                    <w:del w:id="13940" w:author="Peto" w:date="2018-06-14T15:06:00Z"/>
                    <w:rFonts w:ascii="Calibri" w:hAnsi="Calibri"/>
                    <w:color w:val="000000"/>
                    <w:sz w:val="22"/>
                    <w:szCs w:val="22"/>
                    <w:lang w:eastAsia="en-US"/>
                  </w:rPr>
                </w:rPrChange>
              </w:rPr>
            </w:pPr>
            <w:del w:id="13941" w:author="Peto" w:date="2018-06-14T15:06:00Z">
              <w:r w:rsidRPr="00A82009" w:rsidDel="00571AC9">
                <w:rPr>
                  <w:rFonts w:ascii="Calibri" w:hAnsi="Calibri"/>
                  <w:noProof/>
                  <w:color w:val="000000"/>
                  <w:sz w:val="22"/>
                  <w:szCs w:val="22"/>
                  <w:lang w:eastAsia="en-US"/>
                  <w:rPrChange w:id="13942" w:author="Peto" w:date="2018-06-14T07:18:00Z">
                    <w:rPr>
                      <w:rFonts w:ascii="Calibri" w:hAnsi="Calibri"/>
                      <w:color w:val="000000"/>
                      <w:sz w:val="22"/>
                      <w:szCs w:val="22"/>
                      <w:lang w:eastAsia="en-US"/>
                    </w:rPr>
                  </w:rPrChange>
                </w:rPr>
                <w:delText>záťaž - 25W, 100s po začatí šliapania</w:delText>
              </w:r>
            </w:del>
          </w:p>
        </w:tc>
      </w:tr>
      <w:tr w:rsidR="001B1926" w:rsidRPr="00A82009" w:rsidDel="00571AC9" w14:paraId="59DC0840" w14:textId="175B1B41" w:rsidTr="00DF641B">
        <w:trPr>
          <w:trHeight w:val="300"/>
          <w:jc w:val="center"/>
          <w:del w:id="13943"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4B6943D" w:rsidR="001B1926" w:rsidRPr="00A82009" w:rsidDel="00571AC9" w:rsidRDefault="001B1926" w:rsidP="00DF641B">
            <w:pPr>
              <w:overflowPunct/>
              <w:autoSpaceDE/>
              <w:autoSpaceDN/>
              <w:adjustRightInd/>
              <w:textAlignment w:val="auto"/>
              <w:rPr>
                <w:del w:id="13944" w:author="Peto" w:date="2018-06-14T15:06:00Z"/>
                <w:rFonts w:ascii="Calibri" w:hAnsi="Calibri"/>
                <w:noProof/>
                <w:color w:val="000000"/>
                <w:sz w:val="22"/>
                <w:szCs w:val="22"/>
                <w:lang w:eastAsia="en-US"/>
                <w:rPrChange w:id="13945" w:author="Peto" w:date="2018-06-14T07:18:00Z">
                  <w:rPr>
                    <w:del w:id="13946" w:author="Peto" w:date="2018-06-14T15:06:00Z"/>
                    <w:rFonts w:ascii="Calibri" w:hAnsi="Calibri"/>
                    <w:color w:val="000000"/>
                    <w:sz w:val="22"/>
                    <w:szCs w:val="22"/>
                    <w:lang w:eastAsia="en-US"/>
                  </w:rPr>
                </w:rPrChange>
              </w:rPr>
            </w:pPr>
            <w:del w:id="13947" w:author="Peto" w:date="2018-06-14T15:06:00Z">
              <w:r w:rsidRPr="00A82009" w:rsidDel="00571AC9">
                <w:rPr>
                  <w:rFonts w:ascii="Calibri" w:hAnsi="Calibri"/>
                  <w:noProof/>
                  <w:color w:val="000000"/>
                  <w:sz w:val="22"/>
                  <w:szCs w:val="22"/>
                  <w:lang w:eastAsia="en-US"/>
                  <w:rPrChange w:id="13948" w:author="Peto" w:date="2018-06-14T07:18:00Z">
                    <w:rPr>
                      <w:rFonts w:ascii="Calibri" w:hAnsi="Calibri"/>
                      <w:color w:val="000000"/>
                      <w:sz w:val="22"/>
                      <w:szCs w:val="22"/>
                      <w:lang w:eastAsia="en-US"/>
                    </w:rPr>
                  </w:rPrChange>
                </w:rPr>
                <w:delText xml:space="preserve">50W </w:delText>
              </w:r>
            </w:del>
          </w:p>
        </w:tc>
        <w:tc>
          <w:tcPr>
            <w:tcW w:w="3585" w:type="dxa"/>
            <w:tcBorders>
              <w:top w:val="nil"/>
              <w:left w:val="nil"/>
              <w:bottom w:val="nil"/>
              <w:right w:val="single" w:sz="4" w:space="0" w:color="auto"/>
            </w:tcBorders>
            <w:shd w:val="clear" w:color="auto" w:fill="auto"/>
            <w:noWrap/>
            <w:vAlign w:val="bottom"/>
            <w:hideMark/>
          </w:tcPr>
          <w:p w14:paraId="4F10FD8E" w14:textId="1B61F0AF" w:rsidR="001B1926" w:rsidRPr="00A82009" w:rsidDel="00571AC9" w:rsidRDefault="001B1926" w:rsidP="00DF641B">
            <w:pPr>
              <w:overflowPunct/>
              <w:autoSpaceDE/>
              <w:autoSpaceDN/>
              <w:adjustRightInd/>
              <w:textAlignment w:val="auto"/>
              <w:rPr>
                <w:del w:id="13949" w:author="Peto" w:date="2018-06-14T15:06:00Z"/>
                <w:rFonts w:ascii="Calibri" w:hAnsi="Calibri"/>
                <w:noProof/>
                <w:color w:val="000000"/>
                <w:sz w:val="22"/>
                <w:szCs w:val="22"/>
                <w:lang w:eastAsia="en-US"/>
                <w:rPrChange w:id="13950" w:author="Peto" w:date="2018-06-14T07:18:00Z">
                  <w:rPr>
                    <w:del w:id="13951" w:author="Peto" w:date="2018-06-14T15:06:00Z"/>
                    <w:rFonts w:ascii="Calibri" w:hAnsi="Calibri"/>
                    <w:color w:val="000000"/>
                    <w:sz w:val="22"/>
                    <w:szCs w:val="22"/>
                    <w:lang w:eastAsia="en-US"/>
                  </w:rPr>
                </w:rPrChange>
              </w:rPr>
            </w:pPr>
            <w:del w:id="13952" w:author="Peto" w:date="2018-06-14T15:06:00Z">
              <w:r w:rsidRPr="00A82009" w:rsidDel="00571AC9">
                <w:rPr>
                  <w:rFonts w:ascii="Calibri" w:hAnsi="Calibri"/>
                  <w:noProof/>
                  <w:color w:val="000000"/>
                  <w:sz w:val="22"/>
                  <w:szCs w:val="22"/>
                  <w:lang w:eastAsia="en-US"/>
                  <w:rPrChange w:id="13953" w:author="Peto" w:date="2018-06-14T07:18:00Z">
                    <w:rPr>
                      <w:rFonts w:ascii="Calibri" w:hAnsi="Calibri"/>
                      <w:color w:val="000000"/>
                      <w:sz w:val="22"/>
                      <w:szCs w:val="22"/>
                      <w:lang w:eastAsia="en-US"/>
                    </w:rPr>
                  </w:rPrChange>
                </w:rPr>
                <w:delText>záťaž - 50W, začiatok šliapania</w:delText>
              </w:r>
            </w:del>
          </w:p>
        </w:tc>
      </w:tr>
      <w:tr w:rsidR="001B1926" w:rsidRPr="00A82009" w:rsidDel="00571AC9" w14:paraId="53D081D9" w14:textId="38366FFD" w:rsidTr="00DF641B">
        <w:trPr>
          <w:trHeight w:val="300"/>
          <w:jc w:val="center"/>
          <w:del w:id="1395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1D315080" w:rsidR="001B1926" w:rsidRPr="00A82009" w:rsidDel="00571AC9" w:rsidRDefault="001B1926" w:rsidP="00DF641B">
            <w:pPr>
              <w:overflowPunct/>
              <w:autoSpaceDE/>
              <w:autoSpaceDN/>
              <w:adjustRightInd/>
              <w:textAlignment w:val="auto"/>
              <w:rPr>
                <w:del w:id="13955" w:author="Peto" w:date="2018-06-14T15:06:00Z"/>
                <w:rFonts w:ascii="Calibri" w:hAnsi="Calibri"/>
                <w:noProof/>
                <w:color w:val="000000"/>
                <w:sz w:val="22"/>
                <w:szCs w:val="22"/>
                <w:lang w:eastAsia="en-US"/>
                <w:rPrChange w:id="13956" w:author="Peto" w:date="2018-06-14T07:18:00Z">
                  <w:rPr>
                    <w:del w:id="13957" w:author="Peto" w:date="2018-06-14T15:06:00Z"/>
                    <w:rFonts w:ascii="Calibri" w:hAnsi="Calibri"/>
                    <w:color w:val="000000"/>
                    <w:sz w:val="22"/>
                    <w:szCs w:val="22"/>
                    <w:lang w:eastAsia="en-US"/>
                  </w:rPr>
                </w:rPrChange>
              </w:rPr>
            </w:pPr>
            <w:del w:id="13958" w:author="Peto" w:date="2018-06-14T15:06:00Z">
              <w:r w:rsidRPr="00A82009" w:rsidDel="00571AC9">
                <w:rPr>
                  <w:rFonts w:ascii="Calibri" w:hAnsi="Calibri"/>
                  <w:noProof/>
                  <w:color w:val="000000"/>
                  <w:sz w:val="22"/>
                  <w:szCs w:val="22"/>
                  <w:lang w:eastAsia="en-US"/>
                  <w:rPrChange w:id="13959" w:author="Peto" w:date="2018-06-14T07:18:00Z">
                    <w:rPr>
                      <w:rFonts w:ascii="Calibri" w:hAnsi="Calibri"/>
                      <w:color w:val="000000"/>
                      <w:sz w:val="22"/>
                      <w:szCs w:val="22"/>
                      <w:lang w:eastAsia="en-US"/>
                    </w:rPr>
                  </w:rPrChange>
                </w:rPr>
                <w:delText>20</w:delText>
              </w:r>
            </w:del>
          </w:p>
        </w:tc>
        <w:tc>
          <w:tcPr>
            <w:tcW w:w="3585" w:type="dxa"/>
            <w:tcBorders>
              <w:top w:val="nil"/>
              <w:left w:val="nil"/>
              <w:bottom w:val="nil"/>
              <w:right w:val="single" w:sz="4" w:space="0" w:color="auto"/>
            </w:tcBorders>
            <w:shd w:val="clear" w:color="auto" w:fill="auto"/>
            <w:noWrap/>
            <w:vAlign w:val="bottom"/>
            <w:hideMark/>
          </w:tcPr>
          <w:p w14:paraId="41A436A0" w14:textId="07EA07B5" w:rsidR="001B1926" w:rsidRPr="00A82009" w:rsidDel="00571AC9" w:rsidRDefault="001B1926" w:rsidP="00DF641B">
            <w:pPr>
              <w:overflowPunct/>
              <w:autoSpaceDE/>
              <w:autoSpaceDN/>
              <w:adjustRightInd/>
              <w:textAlignment w:val="auto"/>
              <w:rPr>
                <w:del w:id="13960" w:author="Peto" w:date="2018-06-14T15:06:00Z"/>
                <w:rFonts w:ascii="Calibri" w:hAnsi="Calibri"/>
                <w:noProof/>
                <w:color w:val="000000"/>
                <w:sz w:val="22"/>
                <w:szCs w:val="22"/>
                <w:lang w:eastAsia="en-US"/>
                <w:rPrChange w:id="13961" w:author="Peto" w:date="2018-06-14T07:18:00Z">
                  <w:rPr>
                    <w:del w:id="13962" w:author="Peto" w:date="2018-06-14T15:06:00Z"/>
                    <w:rFonts w:ascii="Calibri" w:hAnsi="Calibri"/>
                    <w:color w:val="000000"/>
                    <w:sz w:val="22"/>
                    <w:szCs w:val="22"/>
                    <w:lang w:eastAsia="en-US"/>
                  </w:rPr>
                </w:rPrChange>
              </w:rPr>
            </w:pPr>
            <w:del w:id="13963" w:author="Peto" w:date="2018-06-14T15:06:00Z">
              <w:r w:rsidRPr="00A82009" w:rsidDel="00571AC9">
                <w:rPr>
                  <w:rFonts w:ascii="Calibri" w:hAnsi="Calibri"/>
                  <w:noProof/>
                  <w:color w:val="000000"/>
                  <w:sz w:val="22"/>
                  <w:szCs w:val="22"/>
                  <w:lang w:eastAsia="en-US"/>
                  <w:rPrChange w:id="13964" w:author="Peto" w:date="2018-06-14T07:18:00Z">
                    <w:rPr>
                      <w:rFonts w:ascii="Calibri" w:hAnsi="Calibri"/>
                      <w:color w:val="000000"/>
                      <w:sz w:val="22"/>
                      <w:szCs w:val="22"/>
                      <w:lang w:eastAsia="en-US"/>
                    </w:rPr>
                  </w:rPrChange>
                </w:rPr>
                <w:delText>záťaž - 50W, 20s po začatí šliapania</w:delText>
              </w:r>
            </w:del>
          </w:p>
        </w:tc>
      </w:tr>
      <w:tr w:rsidR="001B1926" w:rsidRPr="00A82009" w:rsidDel="00571AC9" w14:paraId="100FD86A" w14:textId="65226ACE" w:rsidTr="00DF641B">
        <w:trPr>
          <w:trHeight w:val="300"/>
          <w:jc w:val="center"/>
          <w:del w:id="13965"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1B731075" w:rsidR="001B1926" w:rsidRPr="00A82009" w:rsidDel="00571AC9" w:rsidRDefault="001B1926" w:rsidP="00DF641B">
            <w:pPr>
              <w:overflowPunct/>
              <w:autoSpaceDE/>
              <w:autoSpaceDN/>
              <w:adjustRightInd/>
              <w:textAlignment w:val="auto"/>
              <w:rPr>
                <w:del w:id="13966" w:author="Peto" w:date="2018-06-14T15:06:00Z"/>
                <w:rFonts w:ascii="Calibri" w:hAnsi="Calibri"/>
                <w:noProof/>
                <w:color w:val="000000"/>
                <w:sz w:val="22"/>
                <w:szCs w:val="22"/>
                <w:lang w:eastAsia="en-US"/>
                <w:rPrChange w:id="13967" w:author="Peto" w:date="2018-06-14T07:18:00Z">
                  <w:rPr>
                    <w:del w:id="13968" w:author="Peto" w:date="2018-06-14T15:06:00Z"/>
                    <w:rFonts w:ascii="Calibri" w:hAnsi="Calibri"/>
                    <w:color w:val="000000"/>
                    <w:sz w:val="22"/>
                    <w:szCs w:val="22"/>
                    <w:lang w:eastAsia="en-US"/>
                  </w:rPr>
                </w:rPrChange>
              </w:rPr>
            </w:pPr>
            <w:del w:id="13969" w:author="Peto" w:date="2018-06-14T15:06:00Z">
              <w:r w:rsidRPr="00A82009" w:rsidDel="00571AC9">
                <w:rPr>
                  <w:rFonts w:ascii="Calibri" w:hAnsi="Calibri"/>
                  <w:noProof/>
                  <w:color w:val="000000"/>
                  <w:sz w:val="22"/>
                  <w:szCs w:val="22"/>
                  <w:lang w:eastAsia="en-US"/>
                  <w:rPrChange w:id="13970" w:author="Peto" w:date="2018-06-14T07:18:00Z">
                    <w:rPr>
                      <w:rFonts w:ascii="Calibri" w:hAnsi="Calibri"/>
                      <w:color w:val="000000"/>
                      <w:sz w:val="22"/>
                      <w:szCs w:val="22"/>
                      <w:lang w:eastAsia="en-US"/>
                    </w:rPr>
                  </w:rPrChange>
                </w:rPr>
                <w:delText>40</w:delText>
              </w:r>
            </w:del>
          </w:p>
        </w:tc>
        <w:tc>
          <w:tcPr>
            <w:tcW w:w="3585" w:type="dxa"/>
            <w:tcBorders>
              <w:top w:val="nil"/>
              <w:left w:val="nil"/>
              <w:bottom w:val="nil"/>
              <w:right w:val="single" w:sz="4" w:space="0" w:color="auto"/>
            </w:tcBorders>
            <w:shd w:val="clear" w:color="auto" w:fill="auto"/>
            <w:noWrap/>
            <w:vAlign w:val="bottom"/>
            <w:hideMark/>
          </w:tcPr>
          <w:p w14:paraId="353A13A1" w14:textId="284B2049" w:rsidR="001B1926" w:rsidRPr="00A82009" w:rsidDel="00571AC9" w:rsidRDefault="001B1926" w:rsidP="00DF641B">
            <w:pPr>
              <w:overflowPunct/>
              <w:autoSpaceDE/>
              <w:autoSpaceDN/>
              <w:adjustRightInd/>
              <w:textAlignment w:val="auto"/>
              <w:rPr>
                <w:del w:id="13971" w:author="Peto" w:date="2018-06-14T15:06:00Z"/>
                <w:rFonts w:ascii="Calibri" w:hAnsi="Calibri"/>
                <w:noProof/>
                <w:color w:val="000000"/>
                <w:sz w:val="22"/>
                <w:szCs w:val="22"/>
                <w:lang w:eastAsia="en-US"/>
                <w:rPrChange w:id="13972" w:author="Peto" w:date="2018-06-14T07:18:00Z">
                  <w:rPr>
                    <w:del w:id="13973" w:author="Peto" w:date="2018-06-14T15:06:00Z"/>
                    <w:rFonts w:ascii="Calibri" w:hAnsi="Calibri"/>
                    <w:color w:val="000000"/>
                    <w:sz w:val="22"/>
                    <w:szCs w:val="22"/>
                    <w:lang w:eastAsia="en-US"/>
                  </w:rPr>
                </w:rPrChange>
              </w:rPr>
            </w:pPr>
            <w:del w:id="13974" w:author="Peto" w:date="2018-06-14T15:06:00Z">
              <w:r w:rsidRPr="00A82009" w:rsidDel="00571AC9">
                <w:rPr>
                  <w:rFonts w:ascii="Calibri" w:hAnsi="Calibri"/>
                  <w:noProof/>
                  <w:color w:val="000000"/>
                  <w:sz w:val="22"/>
                  <w:szCs w:val="22"/>
                  <w:lang w:eastAsia="en-US"/>
                  <w:rPrChange w:id="13975" w:author="Peto" w:date="2018-06-14T07:18:00Z">
                    <w:rPr>
                      <w:rFonts w:ascii="Calibri" w:hAnsi="Calibri"/>
                      <w:color w:val="000000"/>
                      <w:sz w:val="22"/>
                      <w:szCs w:val="22"/>
                      <w:lang w:eastAsia="en-US"/>
                    </w:rPr>
                  </w:rPrChange>
                </w:rPr>
                <w:delText>záťaž - 50W, 40s po začatí šliapania</w:delText>
              </w:r>
            </w:del>
          </w:p>
        </w:tc>
      </w:tr>
      <w:tr w:rsidR="001B1926" w:rsidRPr="00A82009" w:rsidDel="00571AC9" w14:paraId="4D81784A" w14:textId="4B8013E4" w:rsidTr="00DF641B">
        <w:trPr>
          <w:trHeight w:val="300"/>
          <w:jc w:val="center"/>
          <w:del w:id="1397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4685C51" w:rsidR="001B1926" w:rsidRPr="00A82009" w:rsidDel="00571AC9" w:rsidRDefault="001B1926" w:rsidP="00DF641B">
            <w:pPr>
              <w:overflowPunct/>
              <w:autoSpaceDE/>
              <w:autoSpaceDN/>
              <w:adjustRightInd/>
              <w:textAlignment w:val="auto"/>
              <w:rPr>
                <w:del w:id="13977" w:author="Peto" w:date="2018-06-14T15:06:00Z"/>
                <w:rFonts w:ascii="Calibri" w:hAnsi="Calibri"/>
                <w:noProof/>
                <w:color w:val="000000"/>
                <w:sz w:val="22"/>
                <w:szCs w:val="22"/>
                <w:lang w:eastAsia="en-US"/>
                <w:rPrChange w:id="13978" w:author="Peto" w:date="2018-06-14T07:18:00Z">
                  <w:rPr>
                    <w:del w:id="13979" w:author="Peto" w:date="2018-06-14T15:06:00Z"/>
                    <w:rFonts w:ascii="Calibri" w:hAnsi="Calibri"/>
                    <w:color w:val="000000"/>
                    <w:sz w:val="22"/>
                    <w:szCs w:val="22"/>
                    <w:lang w:eastAsia="en-US"/>
                  </w:rPr>
                </w:rPrChange>
              </w:rPr>
            </w:pPr>
            <w:del w:id="13980" w:author="Peto" w:date="2018-06-14T15:06:00Z">
              <w:r w:rsidRPr="00A82009" w:rsidDel="00571AC9">
                <w:rPr>
                  <w:rFonts w:ascii="Calibri" w:hAnsi="Calibri"/>
                  <w:noProof/>
                  <w:color w:val="000000"/>
                  <w:sz w:val="22"/>
                  <w:szCs w:val="22"/>
                  <w:lang w:eastAsia="en-US"/>
                  <w:rPrChange w:id="13981" w:author="Peto" w:date="2018-06-14T07:18:00Z">
                    <w:rPr>
                      <w:rFonts w:ascii="Calibri" w:hAnsi="Calibri"/>
                      <w:color w:val="000000"/>
                      <w:sz w:val="22"/>
                      <w:szCs w:val="22"/>
                      <w:lang w:eastAsia="en-US"/>
                    </w:rPr>
                  </w:rPrChange>
                </w:rPr>
                <w:delText>60</w:delText>
              </w:r>
            </w:del>
          </w:p>
        </w:tc>
        <w:tc>
          <w:tcPr>
            <w:tcW w:w="3585" w:type="dxa"/>
            <w:tcBorders>
              <w:top w:val="nil"/>
              <w:left w:val="nil"/>
              <w:bottom w:val="nil"/>
              <w:right w:val="single" w:sz="4" w:space="0" w:color="auto"/>
            </w:tcBorders>
            <w:shd w:val="clear" w:color="auto" w:fill="auto"/>
            <w:noWrap/>
            <w:vAlign w:val="bottom"/>
            <w:hideMark/>
          </w:tcPr>
          <w:p w14:paraId="2C517EFD" w14:textId="408F10B0" w:rsidR="001B1926" w:rsidRPr="00A82009" w:rsidDel="00571AC9" w:rsidRDefault="001B1926" w:rsidP="00DF641B">
            <w:pPr>
              <w:overflowPunct/>
              <w:autoSpaceDE/>
              <w:autoSpaceDN/>
              <w:adjustRightInd/>
              <w:textAlignment w:val="auto"/>
              <w:rPr>
                <w:del w:id="13982" w:author="Peto" w:date="2018-06-14T15:06:00Z"/>
                <w:rFonts w:ascii="Calibri" w:hAnsi="Calibri"/>
                <w:noProof/>
                <w:color w:val="000000"/>
                <w:sz w:val="22"/>
                <w:szCs w:val="22"/>
                <w:lang w:eastAsia="en-US"/>
                <w:rPrChange w:id="13983" w:author="Peto" w:date="2018-06-14T07:18:00Z">
                  <w:rPr>
                    <w:del w:id="13984" w:author="Peto" w:date="2018-06-14T15:06:00Z"/>
                    <w:rFonts w:ascii="Calibri" w:hAnsi="Calibri"/>
                    <w:color w:val="000000"/>
                    <w:sz w:val="22"/>
                    <w:szCs w:val="22"/>
                    <w:lang w:eastAsia="en-US"/>
                  </w:rPr>
                </w:rPrChange>
              </w:rPr>
            </w:pPr>
            <w:del w:id="13985" w:author="Peto" w:date="2018-06-14T15:06:00Z">
              <w:r w:rsidRPr="00A82009" w:rsidDel="00571AC9">
                <w:rPr>
                  <w:rFonts w:ascii="Calibri" w:hAnsi="Calibri"/>
                  <w:noProof/>
                  <w:color w:val="000000"/>
                  <w:sz w:val="22"/>
                  <w:szCs w:val="22"/>
                  <w:lang w:eastAsia="en-US"/>
                  <w:rPrChange w:id="13986" w:author="Peto" w:date="2018-06-14T07:18:00Z">
                    <w:rPr>
                      <w:rFonts w:ascii="Calibri" w:hAnsi="Calibri"/>
                      <w:color w:val="000000"/>
                      <w:sz w:val="22"/>
                      <w:szCs w:val="22"/>
                      <w:lang w:eastAsia="en-US"/>
                    </w:rPr>
                  </w:rPrChange>
                </w:rPr>
                <w:delText>záťaž - 50W, 60s po začatí šliapania</w:delText>
              </w:r>
            </w:del>
          </w:p>
        </w:tc>
      </w:tr>
      <w:tr w:rsidR="001B1926" w:rsidRPr="00A82009" w:rsidDel="00571AC9" w14:paraId="161DED1C" w14:textId="77942FDB" w:rsidTr="00DF641B">
        <w:trPr>
          <w:trHeight w:val="300"/>
          <w:jc w:val="center"/>
          <w:del w:id="13987"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0B87F782" w:rsidR="001B1926" w:rsidRPr="00A82009" w:rsidDel="00571AC9" w:rsidRDefault="001B1926" w:rsidP="00DF641B">
            <w:pPr>
              <w:overflowPunct/>
              <w:autoSpaceDE/>
              <w:autoSpaceDN/>
              <w:adjustRightInd/>
              <w:textAlignment w:val="auto"/>
              <w:rPr>
                <w:del w:id="13988" w:author="Peto" w:date="2018-06-14T15:06:00Z"/>
                <w:rFonts w:ascii="Calibri" w:hAnsi="Calibri"/>
                <w:noProof/>
                <w:color w:val="000000"/>
                <w:sz w:val="22"/>
                <w:szCs w:val="22"/>
                <w:lang w:eastAsia="en-US"/>
                <w:rPrChange w:id="13989" w:author="Peto" w:date="2018-06-14T07:18:00Z">
                  <w:rPr>
                    <w:del w:id="13990" w:author="Peto" w:date="2018-06-14T15:06:00Z"/>
                    <w:rFonts w:ascii="Calibri" w:hAnsi="Calibri"/>
                    <w:color w:val="000000"/>
                    <w:sz w:val="22"/>
                    <w:szCs w:val="22"/>
                    <w:lang w:eastAsia="en-US"/>
                  </w:rPr>
                </w:rPrChange>
              </w:rPr>
            </w:pPr>
            <w:del w:id="13991" w:author="Peto" w:date="2018-06-14T15:06:00Z">
              <w:r w:rsidRPr="00A82009" w:rsidDel="00571AC9">
                <w:rPr>
                  <w:rFonts w:ascii="Calibri" w:hAnsi="Calibri"/>
                  <w:noProof/>
                  <w:color w:val="000000"/>
                  <w:sz w:val="22"/>
                  <w:szCs w:val="22"/>
                  <w:lang w:eastAsia="en-US"/>
                  <w:rPrChange w:id="13992" w:author="Peto" w:date="2018-06-14T07:18:00Z">
                    <w:rPr>
                      <w:rFonts w:ascii="Calibri" w:hAnsi="Calibri"/>
                      <w:color w:val="000000"/>
                      <w:sz w:val="22"/>
                      <w:szCs w:val="22"/>
                      <w:lang w:eastAsia="en-US"/>
                    </w:rPr>
                  </w:rPrChange>
                </w:rPr>
                <w:delText>80</w:delText>
              </w:r>
            </w:del>
          </w:p>
        </w:tc>
        <w:tc>
          <w:tcPr>
            <w:tcW w:w="3585" w:type="dxa"/>
            <w:tcBorders>
              <w:top w:val="nil"/>
              <w:left w:val="nil"/>
              <w:bottom w:val="nil"/>
              <w:right w:val="single" w:sz="4" w:space="0" w:color="auto"/>
            </w:tcBorders>
            <w:shd w:val="clear" w:color="auto" w:fill="auto"/>
            <w:noWrap/>
            <w:vAlign w:val="bottom"/>
            <w:hideMark/>
          </w:tcPr>
          <w:p w14:paraId="7B661419" w14:textId="7A2EFC5B" w:rsidR="001B1926" w:rsidRPr="00A82009" w:rsidDel="00571AC9" w:rsidRDefault="001B1926" w:rsidP="00DF641B">
            <w:pPr>
              <w:overflowPunct/>
              <w:autoSpaceDE/>
              <w:autoSpaceDN/>
              <w:adjustRightInd/>
              <w:textAlignment w:val="auto"/>
              <w:rPr>
                <w:del w:id="13993" w:author="Peto" w:date="2018-06-14T15:06:00Z"/>
                <w:rFonts w:ascii="Calibri" w:hAnsi="Calibri"/>
                <w:noProof/>
                <w:color w:val="000000"/>
                <w:sz w:val="22"/>
                <w:szCs w:val="22"/>
                <w:lang w:eastAsia="en-US"/>
                <w:rPrChange w:id="13994" w:author="Peto" w:date="2018-06-14T07:18:00Z">
                  <w:rPr>
                    <w:del w:id="13995" w:author="Peto" w:date="2018-06-14T15:06:00Z"/>
                    <w:rFonts w:ascii="Calibri" w:hAnsi="Calibri"/>
                    <w:color w:val="000000"/>
                    <w:sz w:val="22"/>
                    <w:szCs w:val="22"/>
                    <w:lang w:eastAsia="en-US"/>
                  </w:rPr>
                </w:rPrChange>
              </w:rPr>
            </w:pPr>
            <w:del w:id="13996" w:author="Peto" w:date="2018-06-14T15:06:00Z">
              <w:r w:rsidRPr="00A82009" w:rsidDel="00571AC9">
                <w:rPr>
                  <w:rFonts w:ascii="Calibri" w:hAnsi="Calibri"/>
                  <w:noProof/>
                  <w:color w:val="000000"/>
                  <w:sz w:val="22"/>
                  <w:szCs w:val="22"/>
                  <w:lang w:eastAsia="en-US"/>
                  <w:rPrChange w:id="13997" w:author="Peto" w:date="2018-06-14T07:18:00Z">
                    <w:rPr>
                      <w:rFonts w:ascii="Calibri" w:hAnsi="Calibri"/>
                      <w:color w:val="000000"/>
                      <w:sz w:val="22"/>
                      <w:szCs w:val="22"/>
                      <w:lang w:eastAsia="en-US"/>
                    </w:rPr>
                  </w:rPrChange>
                </w:rPr>
                <w:delText>záťaž - 50W, 80s po začatí šliapania</w:delText>
              </w:r>
            </w:del>
          </w:p>
        </w:tc>
      </w:tr>
      <w:tr w:rsidR="001B1926" w:rsidRPr="00A82009" w:rsidDel="00571AC9" w14:paraId="768901E5" w14:textId="11E34B4C" w:rsidTr="00DF641B">
        <w:trPr>
          <w:trHeight w:val="300"/>
          <w:jc w:val="center"/>
          <w:del w:id="13998"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0AFCEE0E" w:rsidR="001B1926" w:rsidRPr="00A82009" w:rsidDel="00571AC9" w:rsidRDefault="001B1926" w:rsidP="00DF641B">
            <w:pPr>
              <w:overflowPunct/>
              <w:autoSpaceDE/>
              <w:autoSpaceDN/>
              <w:adjustRightInd/>
              <w:textAlignment w:val="auto"/>
              <w:rPr>
                <w:del w:id="13999" w:author="Peto" w:date="2018-06-14T15:06:00Z"/>
                <w:rFonts w:ascii="Calibri" w:hAnsi="Calibri"/>
                <w:noProof/>
                <w:color w:val="000000"/>
                <w:sz w:val="22"/>
                <w:szCs w:val="22"/>
                <w:lang w:eastAsia="en-US"/>
                <w:rPrChange w:id="14000" w:author="Peto" w:date="2018-06-14T07:18:00Z">
                  <w:rPr>
                    <w:del w:id="14001" w:author="Peto" w:date="2018-06-14T15:06:00Z"/>
                    <w:rFonts w:ascii="Calibri" w:hAnsi="Calibri"/>
                    <w:color w:val="000000"/>
                    <w:sz w:val="22"/>
                    <w:szCs w:val="22"/>
                    <w:lang w:eastAsia="en-US"/>
                  </w:rPr>
                </w:rPrChange>
              </w:rPr>
            </w:pPr>
            <w:del w:id="14002" w:author="Peto" w:date="2018-06-14T15:06:00Z">
              <w:r w:rsidRPr="00A82009" w:rsidDel="00571AC9">
                <w:rPr>
                  <w:rFonts w:ascii="Calibri" w:hAnsi="Calibri"/>
                  <w:noProof/>
                  <w:color w:val="000000"/>
                  <w:sz w:val="22"/>
                  <w:szCs w:val="22"/>
                  <w:lang w:eastAsia="en-US"/>
                  <w:rPrChange w:id="14003" w:author="Peto" w:date="2018-06-14T07:18:00Z">
                    <w:rPr>
                      <w:rFonts w:ascii="Calibri" w:hAnsi="Calibri"/>
                      <w:color w:val="000000"/>
                      <w:sz w:val="22"/>
                      <w:szCs w:val="22"/>
                      <w:lang w:eastAsia="en-US"/>
                    </w:rPr>
                  </w:rPrChange>
                </w:rPr>
                <w:delText>100</w:delText>
              </w:r>
            </w:del>
          </w:p>
        </w:tc>
        <w:tc>
          <w:tcPr>
            <w:tcW w:w="3585" w:type="dxa"/>
            <w:tcBorders>
              <w:top w:val="nil"/>
              <w:left w:val="nil"/>
              <w:bottom w:val="nil"/>
              <w:right w:val="single" w:sz="4" w:space="0" w:color="auto"/>
            </w:tcBorders>
            <w:shd w:val="clear" w:color="auto" w:fill="auto"/>
            <w:noWrap/>
            <w:vAlign w:val="bottom"/>
            <w:hideMark/>
          </w:tcPr>
          <w:p w14:paraId="3AE1766D" w14:textId="24454E8D" w:rsidR="001B1926" w:rsidRPr="00A82009" w:rsidDel="00571AC9" w:rsidRDefault="001B1926" w:rsidP="00DF641B">
            <w:pPr>
              <w:overflowPunct/>
              <w:autoSpaceDE/>
              <w:autoSpaceDN/>
              <w:adjustRightInd/>
              <w:textAlignment w:val="auto"/>
              <w:rPr>
                <w:del w:id="14004" w:author="Peto" w:date="2018-06-14T15:06:00Z"/>
                <w:rFonts w:ascii="Calibri" w:hAnsi="Calibri"/>
                <w:noProof/>
                <w:color w:val="000000"/>
                <w:sz w:val="22"/>
                <w:szCs w:val="22"/>
                <w:lang w:eastAsia="en-US"/>
                <w:rPrChange w:id="14005" w:author="Peto" w:date="2018-06-14T07:18:00Z">
                  <w:rPr>
                    <w:del w:id="14006" w:author="Peto" w:date="2018-06-14T15:06:00Z"/>
                    <w:rFonts w:ascii="Calibri" w:hAnsi="Calibri"/>
                    <w:color w:val="000000"/>
                    <w:sz w:val="22"/>
                    <w:szCs w:val="22"/>
                    <w:lang w:eastAsia="en-US"/>
                  </w:rPr>
                </w:rPrChange>
              </w:rPr>
            </w:pPr>
            <w:del w:id="14007" w:author="Peto" w:date="2018-06-14T15:06:00Z">
              <w:r w:rsidRPr="00A82009" w:rsidDel="00571AC9">
                <w:rPr>
                  <w:rFonts w:ascii="Calibri" w:hAnsi="Calibri"/>
                  <w:noProof/>
                  <w:color w:val="000000"/>
                  <w:sz w:val="22"/>
                  <w:szCs w:val="22"/>
                  <w:lang w:eastAsia="en-US"/>
                  <w:rPrChange w:id="14008" w:author="Peto" w:date="2018-06-14T07:18:00Z">
                    <w:rPr>
                      <w:rFonts w:ascii="Calibri" w:hAnsi="Calibri"/>
                      <w:color w:val="000000"/>
                      <w:sz w:val="22"/>
                      <w:szCs w:val="22"/>
                      <w:lang w:eastAsia="en-US"/>
                    </w:rPr>
                  </w:rPrChange>
                </w:rPr>
                <w:delText>záťaž - 50W, 100s po začatí šliapania</w:delText>
              </w:r>
            </w:del>
          </w:p>
        </w:tc>
      </w:tr>
      <w:tr w:rsidR="001B1926" w:rsidRPr="00A82009" w:rsidDel="00571AC9" w14:paraId="10C1BF91" w14:textId="592E314C" w:rsidTr="00DF641B">
        <w:trPr>
          <w:trHeight w:val="300"/>
          <w:jc w:val="center"/>
          <w:del w:id="1400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57CC4E71" w:rsidR="001B1926" w:rsidRPr="00A82009" w:rsidDel="00571AC9" w:rsidRDefault="001B1926" w:rsidP="00DF641B">
            <w:pPr>
              <w:overflowPunct/>
              <w:autoSpaceDE/>
              <w:autoSpaceDN/>
              <w:adjustRightInd/>
              <w:textAlignment w:val="auto"/>
              <w:rPr>
                <w:del w:id="14010" w:author="Peto" w:date="2018-06-14T15:06:00Z"/>
                <w:rFonts w:ascii="Calibri" w:hAnsi="Calibri"/>
                <w:noProof/>
                <w:color w:val="000000"/>
                <w:sz w:val="22"/>
                <w:szCs w:val="22"/>
                <w:lang w:eastAsia="en-US"/>
                <w:rPrChange w:id="14011" w:author="Peto" w:date="2018-06-14T07:18:00Z">
                  <w:rPr>
                    <w:del w:id="14012" w:author="Peto" w:date="2018-06-14T15:06:00Z"/>
                    <w:rFonts w:ascii="Calibri" w:hAnsi="Calibri"/>
                    <w:color w:val="000000"/>
                    <w:sz w:val="22"/>
                    <w:szCs w:val="22"/>
                    <w:lang w:eastAsia="en-US"/>
                  </w:rPr>
                </w:rPrChange>
              </w:rPr>
            </w:pPr>
            <w:del w:id="14013" w:author="Peto" w:date="2018-06-14T15:06:00Z">
              <w:r w:rsidRPr="00A82009" w:rsidDel="00571AC9">
                <w:rPr>
                  <w:rFonts w:ascii="Calibri" w:hAnsi="Calibri"/>
                  <w:noProof/>
                  <w:color w:val="000000"/>
                  <w:sz w:val="22"/>
                  <w:szCs w:val="22"/>
                  <w:lang w:eastAsia="en-US"/>
                  <w:rPrChange w:id="14014" w:author="Peto" w:date="2018-06-14T07:18:00Z">
                    <w:rPr>
                      <w:rFonts w:ascii="Calibri" w:hAnsi="Calibri"/>
                      <w:color w:val="000000"/>
                      <w:sz w:val="22"/>
                      <w:szCs w:val="22"/>
                      <w:lang w:eastAsia="en-US"/>
                    </w:rPr>
                  </w:rPrChange>
                </w:rPr>
                <w:delText>stop</w:delText>
              </w:r>
            </w:del>
          </w:p>
        </w:tc>
        <w:tc>
          <w:tcPr>
            <w:tcW w:w="3585" w:type="dxa"/>
            <w:tcBorders>
              <w:top w:val="nil"/>
              <w:left w:val="nil"/>
              <w:bottom w:val="nil"/>
              <w:right w:val="single" w:sz="4" w:space="0" w:color="auto"/>
            </w:tcBorders>
            <w:shd w:val="clear" w:color="auto" w:fill="auto"/>
            <w:noWrap/>
            <w:vAlign w:val="bottom"/>
            <w:hideMark/>
          </w:tcPr>
          <w:p w14:paraId="769016A5" w14:textId="53EA28DB" w:rsidR="001B1926" w:rsidRPr="00A82009" w:rsidDel="00571AC9" w:rsidRDefault="001B1926" w:rsidP="00DF641B">
            <w:pPr>
              <w:overflowPunct/>
              <w:autoSpaceDE/>
              <w:autoSpaceDN/>
              <w:adjustRightInd/>
              <w:textAlignment w:val="auto"/>
              <w:rPr>
                <w:del w:id="14015" w:author="Peto" w:date="2018-06-14T15:06:00Z"/>
                <w:rFonts w:ascii="Calibri" w:hAnsi="Calibri"/>
                <w:noProof/>
                <w:color w:val="000000"/>
                <w:sz w:val="22"/>
                <w:szCs w:val="22"/>
                <w:lang w:eastAsia="en-US"/>
                <w:rPrChange w:id="14016" w:author="Peto" w:date="2018-06-14T07:18:00Z">
                  <w:rPr>
                    <w:del w:id="14017" w:author="Peto" w:date="2018-06-14T15:06:00Z"/>
                    <w:rFonts w:ascii="Calibri" w:hAnsi="Calibri"/>
                    <w:color w:val="000000"/>
                    <w:sz w:val="22"/>
                    <w:szCs w:val="22"/>
                    <w:lang w:eastAsia="en-US"/>
                  </w:rPr>
                </w:rPrChange>
              </w:rPr>
            </w:pPr>
            <w:del w:id="14018" w:author="Peto" w:date="2018-06-14T15:06:00Z">
              <w:r w:rsidRPr="00A82009" w:rsidDel="00571AC9">
                <w:rPr>
                  <w:rFonts w:ascii="Calibri" w:hAnsi="Calibri"/>
                  <w:noProof/>
                  <w:color w:val="000000"/>
                  <w:sz w:val="22"/>
                  <w:szCs w:val="22"/>
                  <w:lang w:eastAsia="en-US"/>
                  <w:rPrChange w:id="14019" w:author="Peto" w:date="2018-06-14T07:18:00Z">
                    <w:rPr>
                      <w:rFonts w:ascii="Calibri" w:hAnsi="Calibri"/>
                      <w:color w:val="000000"/>
                      <w:sz w:val="22"/>
                      <w:szCs w:val="22"/>
                      <w:lang w:eastAsia="en-US"/>
                    </w:rPr>
                  </w:rPrChange>
                </w:rPr>
                <w:delText>koniec šliapania na rotopede</w:delText>
              </w:r>
            </w:del>
          </w:p>
        </w:tc>
      </w:tr>
      <w:tr w:rsidR="001B1926" w:rsidRPr="00A82009" w:rsidDel="00571AC9" w14:paraId="213073B6" w14:textId="74F526E9" w:rsidTr="00DF641B">
        <w:trPr>
          <w:trHeight w:val="300"/>
          <w:jc w:val="center"/>
          <w:del w:id="14020"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5C262559" w:rsidR="001B1926" w:rsidRPr="00A82009" w:rsidDel="00571AC9" w:rsidRDefault="001B1926" w:rsidP="00DF641B">
            <w:pPr>
              <w:overflowPunct/>
              <w:autoSpaceDE/>
              <w:autoSpaceDN/>
              <w:adjustRightInd/>
              <w:textAlignment w:val="auto"/>
              <w:rPr>
                <w:del w:id="14021" w:author="Peto" w:date="2018-06-14T15:06:00Z"/>
                <w:rFonts w:ascii="Calibri" w:hAnsi="Calibri"/>
                <w:noProof/>
                <w:color w:val="000000"/>
                <w:sz w:val="22"/>
                <w:szCs w:val="22"/>
                <w:lang w:eastAsia="en-US"/>
                <w:rPrChange w:id="14022" w:author="Peto" w:date="2018-06-14T07:18:00Z">
                  <w:rPr>
                    <w:del w:id="14023" w:author="Peto" w:date="2018-06-14T15:06:00Z"/>
                    <w:rFonts w:ascii="Calibri" w:hAnsi="Calibri"/>
                    <w:color w:val="000000"/>
                    <w:sz w:val="22"/>
                    <w:szCs w:val="22"/>
                    <w:lang w:eastAsia="en-US"/>
                  </w:rPr>
                </w:rPrChange>
              </w:rPr>
            </w:pPr>
            <w:del w:id="14024" w:author="Peto" w:date="2018-06-14T15:06:00Z">
              <w:r w:rsidRPr="00A82009" w:rsidDel="00571AC9">
                <w:rPr>
                  <w:rFonts w:ascii="Calibri" w:hAnsi="Calibri"/>
                  <w:noProof/>
                  <w:color w:val="000000"/>
                  <w:sz w:val="22"/>
                  <w:szCs w:val="22"/>
                  <w:lang w:eastAsia="en-US"/>
                  <w:rPrChange w:id="14025" w:author="Peto" w:date="2018-06-14T07:18:00Z">
                    <w:rPr>
                      <w:rFonts w:ascii="Calibri" w:hAnsi="Calibri"/>
                      <w:color w:val="000000"/>
                      <w:sz w:val="22"/>
                      <w:szCs w:val="22"/>
                      <w:lang w:eastAsia="en-US"/>
                    </w:rPr>
                  </w:rPrChange>
                </w:rPr>
                <w:delText>klid 1min</w:delText>
              </w:r>
            </w:del>
          </w:p>
        </w:tc>
        <w:tc>
          <w:tcPr>
            <w:tcW w:w="3585" w:type="dxa"/>
            <w:tcBorders>
              <w:top w:val="nil"/>
              <w:left w:val="nil"/>
              <w:bottom w:val="nil"/>
              <w:right w:val="single" w:sz="4" w:space="0" w:color="auto"/>
            </w:tcBorders>
            <w:shd w:val="clear" w:color="auto" w:fill="auto"/>
            <w:noWrap/>
            <w:vAlign w:val="bottom"/>
            <w:hideMark/>
          </w:tcPr>
          <w:p w14:paraId="4672122F" w14:textId="3E73A106" w:rsidR="001B1926" w:rsidRPr="00A82009" w:rsidDel="00571AC9" w:rsidRDefault="001B1926" w:rsidP="00DF641B">
            <w:pPr>
              <w:overflowPunct/>
              <w:autoSpaceDE/>
              <w:autoSpaceDN/>
              <w:adjustRightInd/>
              <w:textAlignment w:val="auto"/>
              <w:rPr>
                <w:del w:id="14026" w:author="Peto" w:date="2018-06-14T15:06:00Z"/>
                <w:rFonts w:ascii="Calibri" w:hAnsi="Calibri"/>
                <w:noProof/>
                <w:color w:val="000000"/>
                <w:sz w:val="22"/>
                <w:szCs w:val="22"/>
                <w:lang w:eastAsia="en-US"/>
                <w:rPrChange w:id="14027" w:author="Peto" w:date="2018-06-14T07:18:00Z">
                  <w:rPr>
                    <w:del w:id="14028" w:author="Peto" w:date="2018-06-14T15:06:00Z"/>
                    <w:rFonts w:ascii="Calibri" w:hAnsi="Calibri"/>
                    <w:color w:val="000000"/>
                    <w:sz w:val="22"/>
                    <w:szCs w:val="22"/>
                    <w:lang w:eastAsia="en-US"/>
                  </w:rPr>
                </w:rPrChange>
              </w:rPr>
            </w:pPr>
            <w:del w:id="14029" w:author="Peto" w:date="2018-06-14T15:06:00Z">
              <w:r w:rsidRPr="00A82009" w:rsidDel="00571AC9">
                <w:rPr>
                  <w:rFonts w:ascii="Calibri" w:hAnsi="Calibri"/>
                  <w:noProof/>
                  <w:color w:val="000000"/>
                  <w:sz w:val="22"/>
                  <w:szCs w:val="22"/>
                  <w:lang w:eastAsia="en-US"/>
                  <w:rPrChange w:id="14030" w:author="Peto" w:date="2018-06-14T07:18:00Z">
                    <w:rPr>
                      <w:rFonts w:ascii="Calibri" w:hAnsi="Calibri"/>
                      <w:color w:val="000000"/>
                      <w:sz w:val="22"/>
                      <w:szCs w:val="22"/>
                      <w:lang w:eastAsia="en-US"/>
                    </w:rPr>
                  </w:rPrChange>
                </w:rPr>
                <w:delText>1m po konci šliapania</w:delText>
              </w:r>
            </w:del>
          </w:p>
        </w:tc>
      </w:tr>
      <w:tr w:rsidR="001B1926" w:rsidRPr="00A82009" w:rsidDel="00571AC9" w14:paraId="08B84327" w14:textId="70D4C8D3" w:rsidTr="00DF641B">
        <w:trPr>
          <w:trHeight w:val="300"/>
          <w:jc w:val="center"/>
          <w:del w:id="1403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BE2C0A3" w:rsidR="001B1926" w:rsidRPr="00A82009" w:rsidDel="00571AC9" w:rsidRDefault="001B1926" w:rsidP="00DF641B">
            <w:pPr>
              <w:overflowPunct/>
              <w:autoSpaceDE/>
              <w:autoSpaceDN/>
              <w:adjustRightInd/>
              <w:textAlignment w:val="auto"/>
              <w:rPr>
                <w:del w:id="14032" w:author="Peto" w:date="2018-06-14T15:06:00Z"/>
                <w:rFonts w:ascii="Calibri" w:hAnsi="Calibri"/>
                <w:noProof/>
                <w:color w:val="000000"/>
                <w:sz w:val="22"/>
                <w:szCs w:val="22"/>
                <w:lang w:eastAsia="en-US"/>
                <w:rPrChange w:id="14033" w:author="Peto" w:date="2018-06-14T07:18:00Z">
                  <w:rPr>
                    <w:del w:id="14034" w:author="Peto" w:date="2018-06-14T15:06:00Z"/>
                    <w:rFonts w:ascii="Calibri" w:hAnsi="Calibri"/>
                    <w:color w:val="000000"/>
                    <w:sz w:val="22"/>
                    <w:szCs w:val="22"/>
                    <w:lang w:eastAsia="en-US"/>
                  </w:rPr>
                </w:rPrChange>
              </w:rPr>
            </w:pPr>
            <w:del w:id="14035" w:author="Peto" w:date="2018-06-14T15:06:00Z">
              <w:r w:rsidRPr="00A82009" w:rsidDel="00571AC9">
                <w:rPr>
                  <w:rFonts w:ascii="Calibri" w:hAnsi="Calibri"/>
                  <w:noProof/>
                  <w:color w:val="000000"/>
                  <w:sz w:val="22"/>
                  <w:szCs w:val="22"/>
                  <w:lang w:eastAsia="en-US"/>
                  <w:rPrChange w:id="14036" w:author="Peto" w:date="2018-06-14T07:18:00Z">
                    <w:rPr>
                      <w:rFonts w:ascii="Calibri" w:hAnsi="Calibri"/>
                      <w:color w:val="000000"/>
                      <w:sz w:val="22"/>
                      <w:szCs w:val="22"/>
                      <w:lang w:eastAsia="en-US"/>
                    </w:rPr>
                  </w:rPrChange>
                </w:rPr>
                <w:delText>2min</w:delText>
              </w:r>
            </w:del>
          </w:p>
        </w:tc>
        <w:tc>
          <w:tcPr>
            <w:tcW w:w="3585" w:type="dxa"/>
            <w:tcBorders>
              <w:top w:val="nil"/>
              <w:left w:val="nil"/>
              <w:bottom w:val="nil"/>
              <w:right w:val="single" w:sz="4" w:space="0" w:color="auto"/>
            </w:tcBorders>
            <w:shd w:val="clear" w:color="auto" w:fill="auto"/>
            <w:noWrap/>
            <w:vAlign w:val="bottom"/>
            <w:hideMark/>
          </w:tcPr>
          <w:p w14:paraId="0AEEDD9B" w14:textId="45052121" w:rsidR="001B1926" w:rsidRPr="00A82009" w:rsidDel="00571AC9" w:rsidRDefault="001B1926" w:rsidP="00DF641B">
            <w:pPr>
              <w:overflowPunct/>
              <w:autoSpaceDE/>
              <w:autoSpaceDN/>
              <w:adjustRightInd/>
              <w:textAlignment w:val="auto"/>
              <w:rPr>
                <w:del w:id="14037" w:author="Peto" w:date="2018-06-14T15:06:00Z"/>
                <w:rFonts w:ascii="Calibri" w:hAnsi="Calibri"/>
                <w:noProof/>
                <w:color w:val="000000"/>
                <w:sz w:val="22"/>
                <w:szCs w:val="22"/>
                <w:lang w:eastAsia="en-US"/>
                <w:rPrChange w:id="14038" w:author="Peto" w:date="2018-06-14T07:18:00Z">
                  <w:rPr>
                    <w:del w:id="14039" w:author="Peto" w:date="2018-06-14T15:06:00Z"/>
                    <w:rFonts w:ascii="Calibri" w:hAnsi="Calibri"/>
                    <w:color w:val="000000"/>
                    <w:sz w:val="22"/>
                    <w:szCs w:val="22"/>
                    <w:lang w:eastAsia="en-US"/>
                  </w:rPr>
                </w:rPrChange>
              </w:rPr>
            </w:pPr>
            <w:del w:id="14040" w:author="Peto" w:date="2018-06-14T15:06:00Z">
              <w:r w:rsidRPr="00A82009" w:rsidDel="00571AC9">
                <w:rPr>
                  <w:rFonts w:ascii="Calibri" w:hAnsi="Calibri"/>
                  <w:noProof/>
                  <w:color w:val="000000"/>
                  <w:sz w:val="22"/>
                  <w:szCs w:val="22"/>
                  <w:lang w:eastAsia="en-US"/>
                  <w:rPrChange w:id="14041" w:author="Peto" w:date="2018-06-14T07:18:00Z">
                    <w:rPr>
                      <w:rFonts w:ascii="Calibri" w:hAnsi="Calibri"/>
                      <w:color w:val="000000"/>
                      <w:sz w:val="22"/>
                      <w:szCs w:val="22"/>
                      <w:lang w:eastAsia="en-US"/>
                    </w:rPr>
                  </w:rPrChange>
                </w:rPr>
                <w:delText>2m po konci šliapania</w:delText>
              </w:r>
            </w:del>
          </w:p>
        </w:tc>
      </w:tr>
      <w:tr w:rsidR="001B1926" w:rsidRPr="00A82009" w:rsidDel="00571AC9" w14:paraId="206E06FC" w14:textId="3DFC877C" w:rsidTr="00DF641B">
        <w:trPr>
          <w:trHeight w:val="300"/>
          <w:jc w:val="center"/>
          <w:del w:id="14042"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2E293EB0" w:rsidR="001B1926" w:rsidRPr="00A82009" w:rsidDel="00571AC9" w:rsidRDefault="001B1926" w:rsidP="00DF641B">
            <w:pPr>
              <w:overflowPunct/>
              <w:autoSpaceDE/>
              <w:autoSpaceDN/>
              <w:adjustRightInd/>
              <w:textAlignment w:val="auto"/>
              <w:rPr>
                <w:del w:id="14043" w:author="Peto" w:date="2018-06-14T15:06:00Z"/>
                <w:rFonts w:ascii="Calibri" w:hAnsi="Calibri"/>
                <w:noProof/>
                <w:color w:val="000000"/>
                <w:sz w:val="22"/>
                <w:szCs w:val="22"/>
                <w:lang w:eastAsia="en-US"/>
                <w:rPrChange w:id="14044" w:author="Peto" w:date="2018-06-14T07:18:00Z">
                  <w:rPr>
                    <w:del w:id="14045" w:author="Peto" w:date="2018-06-14T15:06:00Z"/>
                    <w:rFonts w:ascii="Calibri" w:hAnsi="Calibri"/>
                    <w:color w:val="000000"/>
                    <w:sz w:val="22"/>
                    <w:szCs w:val="22"/>
                    <w:lang w:eastAsia="en-US"/>
                  </w:rPr>
                </w:rPrChange>
              </w:rPr>
            </w:pPr>
            <w:del w:id="14046" w:author="Peto" w:date="2018-06-14T15:06:00Z">
              <w:r w:rsidRPr="00A82009" w:rsidDel="00571AC9">
                <w:rPr>
                  <w:rFonts w:ascii="Calibri" w:hAnsi="Calibri"/>
                  <w:noProof/>
                  <w:color w:val="000000"/>
                  <w:sz w:val="22"/>
                  <w:szCs w:val="22"/>
                  <w:lang w:eastAsia="en-US"/>
                  <w:rPrChange w:id="14047" w:author="Peto" w:date="2018-06-14T07:18:00Z">
                    <w:rPr>
                      <w:rFonts w:ascii="Calibri" w:hAnsi="Calibri"/>
                      <w:color w:val="000000"/>
                      <w:sz w:val="22"/>
                      <w:szCs w:val="22"/>
                      <w:lang w:eastAsia="en-US"/>
                    </w:rPr>
                  </w:rPrChange>
                </w:rPr>
                <w:delText>3min</w:delText>
              </w:r>
            </w:del>
          </w:p>
        </w:tc>
        <w:tc>
          <w:tcPr>
            <w:tcW w:w="3585" w:type="dxa"/>
            <w:tcBorders>
              <w:top w:val="nil"/>
              <w:left w:val="nil"/>
              <w:bottom w:val="nil"/>
              <w:right w:val="single" w:sz="4" w:space="0" w:color="auto"/>
            </w:tcBorders>
            <w:shd w:val="clear" w:color="auto" w:fill="auto"/>
            <w:noWrap/>
            <w:vAlign w:val="bottom"/>
            <w:hideMark/>
          </w:tcPr>
          <w:p w14:paraId="0F4335A7" w14:textId="7F56BF79" w:rsidR="001B1926" w:rsidRPr="00A82009" w:rsidDel="00571AC9" w:rsidRDefault="001B1926" w:rsidP="00DF641B">
            <w:pPr>
              <w:overflowPunct/>
              <w:autoSpaceDE/>
              <w:autoSpaceDN/>
              <w:adjustRightInd/>
              <w:textAlignment w:val="auto"/>
              <w:rPr>
                <w:del w:id="14048" w:author="Peto" w:date="2018-06-14T15:06:00Z"/>
                <w:rFonts w:ascii="Calibri" w:hAnsi="Calibri"/>
                <w:noProof/>
                <w:color w:val="000000"/>
                <w:sz w:val="22"/>
                <w:szCs w:val="22"/>
                <w:lang w:eastAsia="en-US"/>
                <w:rPrChange w:id="14049" w:author="Peto" w:date="2018-06-14T07:18:00Z">
                  <w:rPr>
                    <w:del w:id="14050" w:author="Peto" w:date="2018-06-14T15:06:00Z"/>
                    <w:rFonts w:ascii="Calibri" w:hAnsi="Calibri"/>
                    <w:color w:val="000000"/>
                    <w:sz w:val="22"/>
                    <w:szCs w:val="22"/>
                    <w:lang w:eastAsia="en-US"/>
                  </w:rPr>
                </w:rPrChange>
              </w:rPr>
            </w:pPr>
            <w:del w:id="14051" w:author="Peto" w:date="2018-06-14T15:06:00Z">
              <w:r w:rsidRPr="00A82009" w:rsidDel="00571AC9">
                <w:rPr>
                  <w:rFonts w:ascii="Calibri" w:hAnsi="Calibri"/>
                  <w:noProof/>
                  <w:color w:val="000000"/>
                  <w:sz w:val="22"/>
                  <w:szCs w:val="22"/>
                  <w:lang w:eastAsia="en-US"/>
                  <w:rPrChange w:id="14052" w:author="Peto" w:date="2018-06-14T07:18:00Z">
                    <w:rPr>
                      <w:rFonts w:ascii="Calibri" w:hAnsi="Calibri"/>
                      <w:color w:val="000000"/>
                      <w:sz w:val="22"/>
                      <w:szCs w:val="22"/>
                      <w:lang w:eastAsia="en-US"/>
                    </w:rPr>
                  </w:rPrChange>
                </w:rPr>
                <w:delText>3m po konci šliapania</w:delText>
              </w:r>
            </w:del>
          </w:p>
        </w:tc>
      </w:tr>
      <w:tr w:rsidR="001B1926" w:rsidRPr="00A82009" w:rsidDel="00571AC9" w14:paraId="29208B5D" w14:textId="3AC33917" w:rsidTr="00DF641B">
        <w:trPr>
          <w:trHeight w:val="300"/>
          <w:jc w:val="center"/>
          <w:del w:id="14053"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1BE663B6" w:rsidR="001B1926" w:rsidRPr="00A82009" w:rsidDel="00571AC9" w:rsidRDefault="001B1926" w:rsidP="00DF641B">
            <w:pPr>
              <w:overflowPunct/>
              <w:autoSpaceDE/>
              <w:autoSpaceDN/>
              <w:adjustRightInd/>
              <w:textAlignment w:val="auto"/>
              <w:rPr>
                <w:del w:id="14054" w:author="Peto" w:date="2018-06-14T15:06:00Z"/>
                <w:rFonts w:ascii="Calibri" w:hAnsi="Calibri"/>
                <w:noProof/>
                <w:color w:val="000000"/>
                <w:sz w:val="22"/>
                <w:szCs w:val="22"/>
                <w:lang w:eastAsia="en-US"/>
                <w:rPrChange w:id="14055" w:author="Peto" w:date="2018-06-14T07:18:00Z">
                  <w:rPr>
                    <w:del w:id="14056" w:author="Peto" w:date="2018-06-14T15:06:00Z"/>
                    <w:rFonts w:ascii="Calibri" w:hAnsi="Calibri"/>
                    <w:color w:val="000000"/>
                    <w:sz w:val="22"/>
                    <w:szCs w:val="22"/>
                    <w:lang w:eastAsia="en-US"/>
                  </w:rPr>
                </w:rPrChange>
              </w:rPr>
            </w:pPr>
            <w:del w:id="14057" w:author="Peto" w:date="2018-06-14T15:06:00Z">
              <w:r w:rsidRPr="00A82009" w:rsidDel="00571AC9">
                <w:rPr>
                  <w:rFonts w:ascii="Calibri" w:hAnsi="Calibri"/>
                  <w:noProof/>
                  <w:color w:val="000000"/>
                  <w:sz w:val="22"/>
                  <w:szCs w:val="22"/>
                  <w:lang w:eastAsia="en-US"/>
                  <w:rPrChange w:id="14058" w:author="Peto" w:date="2018-06-14T07:18:00Z">
                    <w:rPr>
                      <w:rFonts w:ascii="Calibri" w:hAnsi="Calibri"/>
                      <w:color w:val="000000"/>
                      <w:sz w:val="22"/>
                      <w:szCs w:val="22"/>
                      <w:lang w:eastAsia="en-US"/>
                    </w:rPr>
                  </w:rPrChange>
                </w:rPr>
                <w:delText>4min</w:delText>
              </w:r>
            </w:del>
          </w:p>
        </w:tc>
        <w:tc>
          <w:tcPr>
            <w:tcW w:w="3585" w:type="dxa"/>
            <w:tcBorders>
              <w:top w:val="nil"/>
              <w:left w:val="nil"/>
              <w:bottom w:val="nil"/>
              <w:right w:val="single" w:sz="4" w:space="0" w:color="auto"/>
            </w:tcBorders>
            <w:shd w:val="clear" w:color="auto" w:fill="auto"/>
            <w:noWrap/>
            <w:vAlign w:val="bottom"/>
            <w:hideMark/>
          </w:tcPr>
          <w:p w14:paraId="27A968A7" w14:textId="43B96778" w:rsidR="001B1926" w:rsidRPr="00A82009" w:rsidDel="00571AC9" w:rsidRDefault="001B1926" w:rsidP="00DF641B">
            <w:pPr>
              <w:overflowPunct/>
              <w:autoSpaceDE/>
              <w:autoSpaceDN/>
              <w:adjustRightInd/>
              <w:textAlignment w:val="auto"/>
              <w:rPr>
                <w:del w:id="14059" w:author="Peto" w:date="2018-06-14T15:06:00Z"/>
                <w:rFonts w:ascii="Calibri" w:hAnsi="Calibri"/>
                <w:noProof/>
                <w:color w:val="000000"/>
                <w:sz w:val="22"/>
                <w:szCs w:val="22"/>
                <w:lang w:eastAsia="en-US"/>
                <w:rPrChange w:id="14060" w:author="Peto" w:date="2018-06-14T07:18:00Z">
                  <w:rPr>
                    <w:del w:id="14061" w:author="Peto" w:date="2018-06-14T15:06:00Z"/>
                    <w:rFonts w:ascii="Calibri" w:hAnsi="Calibri"/>
                    <w:color w:val="000000"/>
                    <w:sz w:val="22"/>
                    <w:szCs w:val="22"/>
                    <w:lang w:eastAsia="en-US"/>
                  </w:rPr>
                </w:rPrChange>
              </w:rPr>
            </w:pPr>
            <w:del w:id="14062" w:author="Peto" w:date="2018-06-14T15:06:00Z">
              <w:r w:rsidRPr="00A82009" w:rsidDel="00571AC9">
                <w:rPr>
                  <w:rFonts w:ascii="Calibri" w:hAnsi="Calibri"/>
                  <w:noProof/>
                  <w:color w:val="000000"/>
                  <w:sz w:val="22"/>
                  <w:szCs w:val="22"/>
                  <w:lang w:eastAsia="en-US"/>
                  <w:rPrChange w:id="14063" w:author="Peto" w:date="2018-06-14T07:18:00Z">
                    <w:rPr>
                      <w:rFonts w:ascii="Calibri" w:hAnsi="Calibri"/>
                      <w:color w:val="000000"/>
                      <w:sz w:val="22"/>
                      <w:szCs w:val="22"/>
                      <w:lang w:eastAsia="en-US"/>
                    </w:rPr>
                  </w:rPrChange>
                </w:rPr>
                <w:delText>4m po konci šliapania</w:delText>
              </w:r>
            </w:del>
          </w:p>
        </w:tc>
      </w:tr>
      <w:tr w:rsidR="001B1926" w:rsidRPr="00A82009" w:rsidDel="00571AC9" w14:paraId="1FA63744" w14:textId="129A81FA" w:rsidTr="00DF641B">
        <w:trPr>
          <w:trHeight w:val="300"/>
          <w:jc w:val="center"/>
          <w:del w:id="1406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6E7200AB" w:rsidR="001B1926" w:rsidRPr="00A82009" w:rsidDel="00571AC9" w:rsidRDefault="001B1926" w:rsidP="00DF641B">
            <w:pPr>
              <w:overflowPunct/>
              <w:autoSpaceDE/>
              <w:autoSpaceDN/>
              <w:adjustRightInd/>
              <w:textAlignment w:val="auto"/>
              <w:rPr>
                <w:del w:id="14065" w:author="Peto" w:date="2018-06-14T15:06:00Z"/>
                <w:rFonts w:ascii="Calibri" w:hAnsi="Calibri"/>
                <w:noProof/>
                <w:color w:val="000000"/>
                <w:sz w:val="22"/>
                <w:szCs w:val="22"/>
                <w:lang w:eastAsia="en-US"/>
                <w:rPrChange w:id="14066" w:author="Peto" w:date="2018-06-14T07:18:00Z">
                  <w:rPr>
                    <w:del w:id="14067" w:author="Peto" w:date="2018-06-14T15:06:00Z"/>
                    <w:rFonts w:ascii="Calibri" w:hAnsi="Calibri"/>
                    <w:color w:val="000000"/>
                    <w:sz w:val="22"/>
                    <w:szCs w:val="22"/>
                    <w:lang w:eastAsia="en-US"/>
                  </w:rPr>
                </w:rPrChange>
              </w:rPr>
            </w:pPr>
            <w:del w:id="14068" w:author="Peto" w:date="2018-06-14T15:06:00Z">
              <w:r w:rsidRPr="00A82009" w:rsidDel="00571AC9">
                <w:rPr>
                  <w:rFonts w:ascii="Calibri" w:hAnsi="Calibri"/>
                  <w:noProof/>
                  <w:color w:val="000000"/>
                  <w:sz w:val="22"/>
                  <w:szCs w:val="22"/>
                  <w:lang w:eastAsia="en-US"/>
                  <w:rPrChange w:id="14069" w:author="Peto" w:date="2018-06-14T07:18:00Z">
                    <w:rPr>
                      <w:rFonts w:ascii="Calibri" w:hAnsi="Calibri"/>
                      <w:color w:val="000000"/>
                      <w:sz w:val="22"/>
                      <w:szCs w:val="22"/>
                      <w:lang w:eastAsia="en-US"/>
                    </w:rPr>
                  </w:rPrChange>
                </w:rPr>
                <w:delText>5min</w:delText>
              </w:r>
            </w:del>
          </w:p>
        </w:tc>
        <w:tc>
          <w:tcPr>
            <w:tcW w:w="3585" w:type="dxa"/>
            <w:tcBorders>
              <w:top w:val="nil"/>
              <w:left w:val="nil"/>
              <w:bottom w:val="nil"/>
              <w:right w:val="single" w:sz="4" w:space="0" w:color="auto"/>
            </w:tcBorders>
            <w:shd w:val="clear" w:color="auto" w:fill="auto"/>
            <w:noWrap/>
            <w:vAlign w:val="bottom"/>
            <w:hideMark/>
          </w:tcPr>
          <w:p w14:paraId="6EDFED79" w14:textId="26908DBE" w:rsidR="001B1926" w:rsidRPr="00A82009" w:rsidDel="00571AC9" w:rsidRDefault="001B1926" w:rsidP="00DF641B">
            <w:pPr>
              <w:overflowPunct/>
              <w:autoSpaceDE/>
              <w:autoSpaceDN/>
              <w:adjustRightInd/>
              <w:textAlignment w:val="auto"/>
              <w:rPr>
                <w:del w:id="14070" w:author="Peto" w:date="2018-06-14T15:06:00Z"/>
                <w:rFonts w:ascii="Calibri" w:hAnsi="Calibri"/>
                <w:noProof/>
                <w:color w:val="000000"/>
                <w:sz w:val="22"/>
                <w:szCs w:val="22"/>
                <w:lang w:eastAsia="en-US"/>
                <w:rPrChange w:id="14071" w:author="Peto" w:date="2018-06-14T07:18:00Z">
                  <w:rPr>
                    <w:del w:id="14072" w:author="Peto" w:date="2018-06-14T15:06:00Z"/>
                    <w:rFonts w:ascii="Calibri" w:hAnsi="Calibri"/>
                    <w:color w:val="000000"/>
                    <w:sz w:val="22"/>
                    <w:szCs w:val="22"/>
                    <w:lang w:eastAsia="en-US"/>
                  </w:rPr>
                </w:rPrChange>
              </w:rPr>
            </w:pPr>
            <w:del w:id="14073" w:author="Peto" w:date="2018-06-14T15:06:00Z">
              <w:r w:rsidRPr="00A82009" w:rsidDel="00571AC9">
                <w:rPr>
                  <w:rFonts w:ascii="Calibri" w:hAnsi="Calibri"/>
                  <w:noProof/>
                  <w:color w:val="000000"/>
                  <w:sz w:val="22"/>
                  <w:szCs w:val="22"/>
                  <w:lang w:eastAsia="en-US"/>
                  <w:rPrChange w:id="14074" w:author="Peto" w:date="2018-06-14T07:18:00Z">
                    <w:rPr>
                      <w:rFonts w:ascii="Calibri" w:hAnsi="Calibri"/>
                      <w:color w:val="000000"/>
                      <w:sz w:val="22"/>
                      <w:szCs w:val="22"/>
                      <w:lang w:eastAsia="en-US"/>
                    </w:rPr>
                  </w:rPrChange>
                </w:rPr>
                <w:delText>5m po konci šliapania</w:delText>
              </w:r>
            </w:del>
          </w:p>
        </w:tc>
      </w:tr>
      <w:tr w:rsidR="001B1926" w:rsidRPr="00A82009" w:rsidDel="00571AC9" w14:paraId="44358ABF" w14:textId="60444426" w:rsidTr="00DF641B">
        <w:trPr>
          <w:trHeight w:val="300"/>
          <w:jc w:val="center"/>
          <w:del w:id="14075"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4C790007" w:rsidR="001B1926" w:rsidRPr="00A82009" w:rsidDel="00571AC9" w:rsidRDefault="001B1926" w:rsidP="00DF641B">
            <w:pPr>
              <w:overflowPunct/>
              <w:autoSpaceDE/>
              <w:autoSpaceDN/>
              <w:adjustRightInd/>
              <w:textAlignment w:val="auto"/>
              <w:rPr>
                <w:del w:id="14076" w:author="Peto" w:date="2018-06-14T15:06:00Z"/>
                <w:rFonts w:ascii="Calibri" w:hAnsi="Calibri"/>
                <w:noProof/>
                <w:color w:val="000000"/>
                <w:sz w:val="22"/>
                <w:szCs w:val="22"/>
                <w:lang w:eastAsia="en-US"/>
                <w:rPrChange w:id="14077" w:author="Peto" w:date="2018-06-14T07:18:00Z">
                  <w:rPr>
                    <w:del w:id="14078" w:author="Peto" w:date="2018-06-14T15:06:00Z"/>
                    <w:rFonts w:ascii="Calibri" w:hAnsi="Calibri"/>
                    <w:color w:val="000000"/>
                    <w:sz w:val="22"/>
                    <w:szCs w:val="22"/>
                    <w:lang w:eastAsia="en-US"/>
                  </w:rPr>
                </w:rPrChange>
              </w:rPr>
            </w:pPr>
            <w:del w:id="14079" w:author="Peto" w:date="2018-06-14T15:06:00Z">
              <w:r w:rsidRPr="00A82009" w:rsidDel="00571AC9">
                <w:rPr>
                  <w:rFonts w:ascii="Calibri" w:hAnsi="Calibri"/>
                  <w:noProof/>
                  <w:color w:val="000000"/>
                  <w:sz w:val="22"/>
                  <w:szCs w:val="22"/>
                  <w:lang w:eastAsia="en-US"/>
                  <w:rPrChange w:id="14080" w:author="Peto" w:date="2018-06-14T07:18:00Z">
                    <w:rPr>
                      <w:rFonts w:ascii="Calibri" w:hAnsi="Calibri"/>
                      <w:color w:val="000000"/>
                      <w:sz w:val="22"/>
                      <w:szCs w:val="22"/>
                      <w:lang w:eastAsia="en-US"/>
                    </w:rPr>
                  </w:rPrChange>
                </w:rPr>
                <w:delText>6min</w:delText>
              </w:r>
            </w:del>
          </w:p>
        </w:tc>
        <w:tc>
          <w:tcPr>
            <w:tcW w:w="3585" w:type="dxa"/>
            <w:tcBorders>
              <w:top w:val="nil"/>
              <w:left w:val="nil"/>
              <w:bottom w:val="nil"/>
              <w:right w:val="single" w:sz="4" w:space="0" w:color="auto"/>
            </w:tcBorders>
            <w:shd w:val="clear" w:color="auto" w:fill="auto"/>
            <w:noWrap/>
            <w:vAlign w:val="bottom"/>
            <w:hideMark/>
          </w:tcPr>
          <w:p w14:paraId="7352A29E" w14:textId="5902ECD3" w:rsidR="001B1926" w:rsidRPr="00A82009" w:rsidDel="00571AC9" w:rsidRDefault="001B1926" w:rsidP="00DF641B">
            <w:pPr>
              <w:overflowPunct/>
              <w:autoSpaceDE/>
              <w:autoSpaceDN/>
              <w:adjustRightInd/>
              <w:textAlignment w:val="auto"/>
              <w:rPr>
                <w:del w:id="14081" w:author="Peto" w:date="2018-06-14T15:06:00Z"/>
                <w:rFonts w:ascii="Calibri" w:hAnsi="Calibri"/>
                <w:noProof/>
                <w:color w:val="000000"/>
                <w:sz w:val="22"/>
                <w:szCs w:val="22"/>
                <w:lang w:eastAsia="en-US"/>
                <w:rPrChange w:id="14082" w:author="Peto" w:date="2018-06-14T07:18:00Z">
                  <w:rPr>
                    <w:del w:id="14083" w:author="Peto" w:date="2018-06-14T15:06:00Z"/>
                    <w:rFonts w:ascii="Calibri" w:hAnsi="Calibri"/>
                    <w:color w:val="000000"/>
                    <w:sz w:val="22"/>
                    <w:szCs w:val="22"/>
                    <w:lang w:eastAsia="en-US"/>
                  </w:rPr>
                </w:rPrChange>
              </w:rPr>
            </w:pPr>
            <w:del w:id="14084" w:author="Peto" w:date="2018-06-14T15:06:00Z">
              <w:r w:rsidRPr="00A82009" w:rsidDel="00571AC9">
                <w:rPr>
                  <w:rFonts w:ascii="Calibri" w:hAnsi="Calibri"/>
                  <w:noProof/>
                  <w:color w:val="000000"/>
                  <w:sz w:val="22"/>
                  <w:szCs w:val="22"/>
                  <w:lang w:eastAsia="en-US"/>
                  <w:rPrChange w:id="14085" w:author="Peto" w:date="2018-06-14T07:18:00Z">
                    <w:rPr>
                      <w:rFonts w:ascii="Calibri" w:hAnsi="Calibri"/>
                      <w:color w:val="000000"/>
                      <w:sz w:val="22"/>
                      <w:szCs w:val="22"/>
                      <w:lang w:eastAsia="en-US"/>
                    </w:rPr>
                  </w:rPrChange>
                </w:rPr>
                <w:delText>6m po konci šliapania</w:delText>
              </w:r>
            </w:del>
          </w:p>
        </w:tc>
      </w:tr>
      <w:tr w:rsidR="001B1926" w:rsidRPr="00A82009" w:rsidDel="00571AC9" w14:paraId="71E2C403" w14:textId="5DAC2C70" w:rsidTr="00DF641B">
        <w:trPr>
          <w:trHeight w:val="300"/>
          <w:jc w:val="center"/>
          <w:del w:id="14086" w:author="Peto" w:date="2018-06-14T15:06:00Z"/>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35F75C6B" w:rsidR="001B1926" w:rsidRPr="00A82009" w:rsidDel="00571AC9" w:rsidRDefault="001B1926" w:rsidP="00DF641B">
            <w:pPr>
              <w:overflowPunct/>
              <w:autoSpaceDE/>
              <w:autoSpaceDN/>
              <w:adjustRightInd/>
              <w:textAlignment w:val="auto"/>
              <w:rPr>
                <w:del w:id="14087" w:author="Peto" w:date="2018-06-14T15:06:00Z"/>
                <w:rFonts w:ascii="Calibri" w:hAnsi="Calibri"/>
                <w:noProof/>
                <w:color w:val="000000"/>
                <w:sz w:val="22"/>
                <w:szCs w:val="22"/>
                <w:lang w:eastAsia="en-US"/>
                <w:rPrChange w:id="14088" w:author="Peto" w:date="2018-06-14T07:18:00Z">
                  <w:rPr>
                    <w:del w:id="14089" w:author="Peto" w:date="2018-06-14T15:06:00Z"/>
                    <w:rFonts w:ascii="Calibri" w:hAnsi="Calibri"/>
                    <w:color w:val="000000"/>
                    <w:sz w:val="22"/>
                    <w:szCs w:val="22"/>
                    <w:lang w:eastAsia="en-US"/>
                  </w:rPr>
                </w:rPrChange>
              </w:rPr>
            </w:pPr>
            <w:del w:id="14090" w:author="Peto" w:date="2018-06-14T15:06:00Z">
              <w:r w:rsidRPr="00A82009" w:rsidDel="00571AC9">
                <w:rPr>
                  <w:rFonts w:ascii="Calibri" w:hAnsi="Calibri"/>
                  <w:noProof/>
                  <w:color w:val="000000"/>
                  <w:sz w:val="22"/>
                  <w:szCs w:val="22"/>
                  <w:lang w:eastAsia="en-US"/>
                  <w:rPrChange w:id="14091" w:author="Peto" w:date="2018-06-14T07:18:00Z">
                    <w:rPr>
                      <w:rFonts w:ascii="Calibri" w:hAnsi="Calibri"/>
                      <w:color w:val="000000"/>
                      <w:sz w:val="22"/>
                      <w:szCs w:val="22"/>
                      <w:lang w:eastAsia="en-US"/>
                    </w:rPr>
                  </w:rPrChange>
                </w:rPr>
                <w:delText>7min</w:delText>
              </w:r>
            </w:del>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6DA13CF3" w:rsidR="001B1926" w:rsidRPr="00A82009" w:rsidDel="00571AC9" w:rsidRDefault="001B1926" w:rsidP="00DF641B">
            <w:pPr>
              <w:overflowPunct/>
              <w:autoSpaceDE/>
              <w:autoSpaceDN/>
              <w:adjustRightInd/>
              <w:textAlignment w:val="auto"/>
              <w:rPr>
                <w:del w:id="14092" w:author="Peto" w:date="2018-06-14T15:06:00Z"/>
                <w:rFonts w:ascii="Calibri" w:hAnsi="Calibri"/>
                <w:noProof/>
                <w:color w:val="000000"/>
                <w:sz w:val="22"/>
                <w:szCs w:val="22"/>
                <w:lang w:eastAsia="en-US"/>
                <w:rPrChange w:id="14093" w:author="Peto" w:date="2018-06-14T07:18:00Z">
                  <w:rPr>
                    <w:del w:id="14094" w:author="Peto" w:date="2018-06-14T15:06:00Z"/>
                    <w:rFonts w:ascii="Calibri" w:hAnsi="Calibri"/>
                    <w:color w:val="000000"/>
                    <w:sz w:val="22"/>
                    <w:szCs w:val="22"/>
                    <w:lang w:eastAsia="en-US"/>
                  </w:rPr>
                </w:rPrChange>
              </w:rPr>
            </w:pPr>
            <w:del w:id="14095" w:author="Peto" w:date="2018-06-14T15:06:00Z">
              <w:r w:rsidRPr="00A82009" w:rsidDel="00571AC9">
                <w:rPr>
                  <w:rFonts w:ascii="Calibri" w:hAnsi="Calibri"/>
                  <w:noProof/>
                  <w:color w:val="000000"/>
                  <w:sz w:val="22"/>
                  <w:szCs w:val="22"/>
                  <w:lang w:eastAsia="en-US"/>
                  <w:rPrChange w:id="14096" w:author="Peto" w:date="2018-06-14T07:18:00Z">
                    <w:rPr>
                      <w:rFonts w:ascii="Calibri" w:hAnsi="Calibri"/>
                      <w:color w:val="000000"/>
                      <w:sz w:val="22"/>
                      <w:szCs w:val="22"/>
                      <w:lang w:eastAsia="en-US"/>
                    </w:rPr>
                  </w:rPrChange>
                </w:rPr>
                <w:delText>7m po konci šliapania</w:delText>
              </w:r>
            </w:del>
          </w:p>
        </w:tc>
      </w:tr>
    </w:tbl>
    <w:p w14:paraId="23869F21" w14:textId="1D47FA0F" w:rsidR="001B1926" w:rsidRPr="00A82009" w:rsidDel="00571AC9" w:rsidRDefault="001B1926" w:rsidP="001B1926">
      <w:pPr>
        <w:pStyle w:val="Popis"/>
        <w:spacing w:before="240"/>
        <w:rPr>
          <w:del w:id="14097" w:author="Peto" w:date="2018-06-14T15:06:00Z"/>
          <w:noProof/>
          <w:szCs w:val="22"/>
          <w:lang w:val="sk-SK"/>
          <w:rPrChange w:id="14098" w:author="Peto" w:date="2018-06-14T07:18:00Z">
            <w:rPr>
              <w:del w:id="14099" w:author="Peto" w:date="2018-06-14T15:06:00Z"/>
              <w:szCs w:val="22"/>
              <w:lang w:val="sk-SK"/>
            </w:rPr>
          </w:rPrChange>
        </w:rPr>
      </w:pPr>
      <w:bookmarkStart w:id="14100" w:name="_Ref513927333"/>
      <w:bookmarkStart w:id="14101" w:name="_Toc516413304"/>
      <w:del w:id="14102" w:author="Peto" w:date="2018-06-14T15:06:00Z">
        <w:r w:rsidRPr="00A82009" w:rsidDel="00571AC9">
          <w:rPr>
            <w:noProof/>
            <w:lang w:val="sk-SK"/>
            <w:rPrChange w:id="14103" w:author="Peto" w:date="2018-06-14T07:18:00Z">
              <w:rPr>
                <w:lang w:val="sk-SK"/>
              </w:rPr>
            </w:rPrChange>
          </w:rPr>
          <w:delText xml:space="preserve">Tabuľka </w:delText>
        </w:r>
        <w:r w:rsidRPr="00A82009" w:rsidDel="00571AC9">
          <w:rPr>
            <w:noProof/>
            <w:lang w:val="sk-SK"/>
            <w:rPrChange w:id="14104" w:author="Peto" w:date="2018-06-14T07:18:00Z">
              <w:rPr>
                <w:lang w:val="sk-SK"/>
              </w:rPr>
            </w:rPrChange>
          </w:rPr>
          <w:fldChar w:fldCharType="begin"/>
        </w:r>
        <w:r w:rsidRPr="00A82009" w:rsidDel="00571AC9">
          <w:rPr>
            <w:noProof/>
            <w:lang w:val="sk-SK"/>
            <w:rPrChange w:id="14105" w:author="Peto" w:date="2018-06-14T07:18:00Z">
              <w:rPr>
                <w:lang w:val="sk-SK"/>
              </w:rPr>
            </w:rPrChange>
          </w:rPr>
          <w:delInstrText xml:space="preserve"> SEQ Tabuľka \* ARABIC </w:delInstrText>
        </w:r>
        <w:r w:rsidRPr="00A82009" w:rsidDel="00571AC9">
          <w:rPr>
            <w:noProof/>
            <w:lang w:val="sk-SK"/>
            <w:rPrChange w:id="14106" w:author="Peto" w:date="2018-06-14T07:18:00Z">
              <w:rPr>
                <w:lang w:val="sk-SK"/>
              </w:rPr>
            </w:rPrChange>
          </w:rPr>
          <w:fldChar w:fldCharType="separate"/>
        </w:r>
        <w:r w:rsidR="00F95B9C" w:rsidRPr="00A82009" w:rsidDel="00571AC9">
          <w:rPr>
            <w:noProof/>
            <w:lang w:val="sk-SK"/>
          </w:rPr>
          <w:delText>16</w:delText>
        </w:r>
        <w:r w:rsidRPr="00A82009" w:rsidDel="00571AC9">
          <w:rPr>
            <w:noProof/>
            <w:lang w:val="sk-SK"/>
            <w:rPrChange w:id="14107" w:author="Peto" w:date="2018-06-14T07:18:00Z">
              <w:rPr>
                <w:lang w:val="sk-SK"/>
              </w:rPr>
            </w:rPrChange>
          </w:rPr>
          <w:fldChar w:fldCharType="end"/>
        </w:r>
        <w:bookmarkEnd w:id="14100"/>
        <w:r w:rsidRPr="00A82009" w:rsidDel="00571AC9">
          <w:rPr>
            <w:noProof/>
            <w:lang w:val="sk-SK"/>
            <w:rPrChange w:id="14108" w:author="Peto" w:date="2018-06-14T07:18:00Z">
              <w:rPr>
                <w:lang w:val="sk-SK"/>
              </w:rPr>
            </w:rPrChange>
          </w:rPr>
          <w:delText>:</w:delText>
        </w:r>
        <w:r w:rsidRPr="00A82009" w:rsidDel="00571AC9">
          <w:rPr>
            <w:noProof/>
            <w:szCs w:val="22"/>
            <w:lang w:val="sk-SK"/>
            <w:rPrChange w:id="14109" w:author="Peto" w:date="2018-06-14T07:18:00Z">
              <w:rPr>
                <w:szCs w:val="22"/>
                <w:lang w:val="sk-SK"/>
              </w:rPr>
            </w:rPrChange>
          </w:rPr>
          <w:delText xml:space="preserve"> Legenda pre </w:delText>
        </w:r>
        <w:r w:rsidRPr="00A82009" w:rsidDel="00571AC9">
          <w:rPr>
            <w:noProof/>
            <w:szCs w:val="22"/>
            <w:lang w:val="sk-SK"/>
            <w:rPrChange w:id="14110" w:author="Peto" w:date="2018-06-14T07:18:00Z">
              <w:rPr>
                <w:szCs w:val="22"/>
                <w:lang w:val="sk-SK"/>
              </w:rPr>
            </w:rPrChange>
          </w:rPr>
          <w:fldChar w:fldCharType="begin"/>
        </w:r>
        <w:r w:rsidRPr="00A82009" w:rsidDel="00571AC9">
          <w:rPr>
            <w:noProof/>
            <w:szCs w:val="22"/>
            <w:lang w:val="sk-SK"/>
            <w:rPrChange w:id="14111" w:author="Peto" w:date="2018-06-14T07:18:00Z">
              <w:rPr>
                <w:szCs w:val="22"/>
                <w:lang w:val="sk-SK"/>
              </w:rPr>
            </w:rPrChange>
          </w:rPr>
          <w:delInstrText xml:space="preserve"> REF _Ref510354717 \h </w:delInstrText>
        </w:r>
        <w:r w:rsidRPr="00A82009" w:rsidDel="00571AC9">
          <w:rPr>
            <w:noProof/>
            <w:szCs w:val="22"/>
            <w:lang w:val="sk-SK"/>
            <w:rPrChange w:id="14112" w:author="Peto" w:date="2018-06-14T07:18:00Z">
              <w:rPr>
                <w:noProof/>
                <w:szCs w:val="22"/>
                <w:lang w:val="sk-SK"/>
              </w:rPr>
            </w:rPrChange>
          </w:rPr>
        </w:r>
        <w:r w:rsidRPr="00A82009" w:rsidDel="00571AC9">
          <w:rPr>
            <w:noProof/>
            <w:szCs w:val="22"/>
            <w:lang w:val="sk-SK"/>
            <w:rPrChange w:id="14113" w:author="Peto" w:date="2018-06-14T07:18:00Z">
              <w:rPr>
                <w:szCs w:val="22"/>
                <w:lang w:val="sk-SK"/>
              </w:rPr>
            </w:rPrChange>
          </w:rPr>
          <w:fldChar w:fldCharType="separate"/>
        </w:r>
      </w:del>
      <w:del w:id="14114" w:author="Peto" w:date="2018-06-10T16:58:00Z">
        <w:r w:rsidR="00B85020" w:rsidRPr="00A82009" w:rsidDel="00F95B9C">
          <w:rPr>
            <w:noProof/>
            <w:lang w:val="sk-SK"/>
            <w:rPrChange w:id="14115" w:author="Peto" w:date="2018-06-14T07:18:00Z">
              <w:rPr>
                <w:lang w:val="sk-SK"/>
              </w:rPr>
            </w:rPrChange>
          </w:rPr>
          <w:delText>Obrázok 3.21</w:delText>
        </w:r>
      </w:del>
      <w:del w:id="14116" w:author="Peto" w:date="2018-06-14T15:06:00Z">
        <w:r w:rsidRPr="00A82009" w:rsidDel="00571AC9">
          <w:rPr>
            <w:noProof/>
            <w:szCs w:val="22"/>
            <w:lang w:val="sk-SK"/>
            <w:rPrChange w:id="14117" w:author="Peto" w:date="2018-06-14T07:18:00Z">
              <w:rPr>
                <w:szCs w:val="22"/>
                <w:lang w:val="sk-SK"/>
              </w:rPr>
            </w:rPrChange>
          </w:rPr>
          <w:fldChar w:fldCharType="end"/>
        </w:r>
        <w:r w:rsidRPr="00A82009" w:rsidDel="00571AC9">
          <w:rPr>
            <w:noProof/>
            <w:szCs w:val="22"/>
            <w:lang w:val="sk-SK"/>
            <w:rPrChange w:id="14118" w:author="Peto" w:date="2018-06-14T07:18:00Z">
              <w:rPr>
                <w:szCs w:val="22"/>
                <w:lang w:val="sk-SK"/>
              </w:rPr>
            </w:rPrChange>
          </w:rPr>
          <w:delText xml:space="preserve"> a </w:delText>
        </w:r>
        <w:commentRangeStart w:id="14119"/>
        <w:r w:rsidRPr="00A82009" w:rsidDel="00571AC9">
          <w:rPr>
            <w:noProof/>
            <w:szCs w:val="22"/>
            <w:lang w:val="sk-SK"/>
            <w:rPrChange w:id="14120" w:author="Peto" w:date="2018-06-14T07:18:00Z">
              <w:rPr>
                <w:szCs w:val="22"/>
                <w:lang w:val="sk-SK"/>
              </w:rPr>
            </w:rPrChange>
          </w:rPr>
          <w:fldChar w:fldCharType="begin"/>
        </w:r>
        <w:r w:rsidRPr="00A82009" w:rsidDel="00571AC9">
          <w:rPr>
            <w:noProof/>
            <w:szCs w:val="22"/>
            <w:lang w:val="sk-SK"/>
            <w:rPrChange w:id="14121" w:author="Peto" w:date="2018-06-14T07:18:00Z">
              <w:rPr>
                <w:szCs w:val="22"/>
                <w:lang w:val="sk-SK"/>
              </w:rPr>
            </w:rPrChange>
          </w:rPr>
          <w:delInstrText xml:space="preserve"> REF _Ref510354721 \h </w:delInstrText>
        </w:r>
        <w:r w:rsidRPr="00A82009" w:rsidDel="00571AC9">
          <w:rPr>
            <w:noProof/>
            <w:szCs w:val="22"/>
            <w:lang w:val="sk-SK"/>
            <w:rPrChange w:id="14122" w:author="Peto" w:date="2018-06-14T07:18:00Z">
              <w:rPr>
                <w:noProof/>
                <w:szCs w:val="22"/>
                <w:lang w:val="sk-SK"/>
              </w:rPr>
            </w:rPrChange>
          </w:rPr>
        </w:r>
        <w:r w:rsidRPr="00A82009" w:rsidDel="00571AC9">
          <w:rPr>
            <w:noProof/>
            <w:szCs w:val="22"/>
            <w:lang w:val="sk-SK"/>
            <w:rPrChange w:id="14123" w:author="Peto" w:date="2018-06-14T07:18:00Z">
              <w:rPr>
                <w:szCs w:val="22"/>
                <w:lang w:val="sk-SK"/>
              </w:rPr>
            </w:rPrChange>
          </w:rPr>
          <w:fldChar w:fldCharType="separate"/>
        </w:r>
      </w:del>
      <w:del w:id="14124" w:author="Peto" w:date="2018-06-10T16:58:00Z">
        <w:r w:rsidR="00B85020" w:rsidRPr="00A82009" w:rsidDel="00F95B9C">
          <w:rPr>
            <w:noProof/>
            <w:lang w:val="sk-SK"/>
            <w:rPrChange w:id="14125" w:author="Peto" w:date="2018-06-14T07:18:00Z">
              <w:rPr>
                <w:lang w:val="sk-SK"/>
              </w:rPr>
            </w:rPrChange>
          </w:rPr>
          <w:delText>Obrázok 3.22</w:delText>
        </w:r>
      </w:del>
      <w:del w:id="14126" w:author="Peto" w:date="2018-06-14T15:06:00Z">
        <w:r w:rsidRPr="00A82009" w:rsidDel="00571AC9">
          <w:rPr>
            <w:noProof/>
            <w:szCs w:val="22"/>
            <w:lang w:val="sk-SK"/>
            <w:rPrChange w:id="14127" w:author="Peto" w:date="2018-06-14T07:18:00Z">
              <w:rPr>
                <w:szCs w:val="22"/>
                <w:lang w:val="sk-SK"/>
              </w:rPr>
            </w:rPrChange>
          </w:rPr>
          <w:fldChar w:fldCharType="end"/>
        </w:r>
        <w:commentRangeEnd w:id="14119"/>
        <w:r w:rsidR="00EE155D" w:rsidRPr="00A82009" w:rsidDel="00571AC9">
          <w:rPr>
            <w:rStyle w:val="Odkaznakomentr"/>
            <w:rFonts w:eastAsia="Times New Roman" w:cs="Times New Roman"/>
            <w:noProof/>
            <w:spacing w:val="0"/>
            <w:lang w:val="sk-SK" w:eastAsia="cs-CZ" w:bidi="ar-SA"/>
            <w:rPrChange w:id="14128" w:author="Peto" w:date="2018-06-14T07:18:00Z">
              <w:rPr>
                <w:rStyle w:val="Odkaznakomentr"/>
                <w:rFonts w:eastAsia="Times New Roman" w:cs="Times New Roman"/>
                <w:spacing w:val="0"/>
                <w:lang w:val="cs-CZ" w:eastAsia="cs-CZ" w:bidi="ar-SA"/>
              </w:rPr>
            </w:rPrChange>
          </w:rPr>
          <w:commentReference w:id="14119"/>
        </w:r>
        <w:r w:rsidRPr="00A82009" w:rsidDel="00571AC9">
          <w:rPr>
            <w:noProof/>
            <w:szCs w:val="22"/>
            <w:lang w:val="sk-SK"/>
            <w:rPrChange w:id="14129" w:author="Peto" w:date="2018-06-14T07:18:00Z">
              <w:rPr>
                <w:szCs w:val="22"/>
                <w:lang w:val="sk-SK"/>
              </w:rPr>
            </w:rPrChange>
          </w:rPr>
          <w:delText>.</w:delText>
        </w:r>
        <w:bookmarkEnd w:id="14101"/>
      </w:del>
    </w:p>
    <w:p w14:paraId="7D914210" w14:textId="6A2D35EB" w:rsidR="00CE547F" w:rsidRPr="00A82009" w:rsidRDefault="00CE547F" w:rsidP="001B1926">
      <w:pPr>
        <w:overflowPunct/>
        <w:autoSpaceDE/>
        <w:autoSpaceDN/>
        <w:adjustRightInd/>
        <w:textAlignment w:val="auto"/>
        <w:rPr>
          <w:noProof/>
          <w:szCs w:val="22"/>
          <w:rPrChange w:id="14130" w:author="Peto" w:date="2018-06-14T07:18:00Z">
            <w:rPr>
              <w:szCs w:val="22"/>
            </w:rPr>
          </w:rPrChange>
        </w:rPr>
      </w:pPr>
      <w:r w:rsidRPr="00A82009">
        <w:rPr>
          <w:noProof/>
          <w:rPrChange w:id="14131" w:author="Peto" w:date="2018-06-14T07:18:00Z">
            <w:rPr/>
          </w:rPrChange>
        </w:rPr>
        <w:br w:type="page"/>
      </w:r>
    </w:p>
    <w:p w14:paraId="495444DC" w14:textId="77777777" w:rsidR="00CE547F" w:rsidRDefault="00CE547F" w:rsidP="00CE547F">
      <w:pPr>
        <w:pStyle w:val="Text"/>
        <w:ind w:firstLine="0"/>
        <w:rPr>
          <w:ins w:id="14132" w:author="Peto" w:date="2018-06-14T15:11:00Z"/>
          <w:noProof/>
        </w:rPr>
      </w:pPr>
    </w:p>
    <w:p w14:paraId="4BD6F448" w14:textId="424BCC1F" w:rsidR="00615B6C" w:rsidRDefault="00615B6C" w:rsidP="00615B6C">
      <w:pPr>
        <w:pStyle w:val="Nadpis3"/>
        <w:rPr>
          <w:ins w:id="14133" w:author="Peto" w:date="2018-06-14T15:11:00Z"/>
          <w:noProof/>
        </w:rPr>
        <w:pPrChange w:id="14134" w:author="Peto" w:date="2018-06-14T15:11:00Z">
          <w:pPr>
            <w:pStyle w:val="Text"/>
            <w:ind w:firstLine="0"/>
          </w:pPr>
        </w:pPrChange>
      </w:pPr>
      <w:ins w:id="14135" w:author="Peto" w:date="2018-06-14T15:11:00Z">
        <w:r>
          <w:rPr>
            <w:noProof/>
          </w:rPr>
          <w:t>Diskusia</w:t>
        </w:r>
      </w:ins>
    </w:p>
    <w:p w14:paraId="73E5C239" w14:textId="40ED03C4" w:rsidR="00615B6C" w:rsidRPr="002D00F0" w:rsidRDefault="00615B6C" w:rsidP="00615B6C">
      <w:pPr>
        <w:tabs>
          <w:tab w:val="left" w:pos="7140"/>
        </w:tabs>
        <w:rPr>
          <w:ins w:id="14136" w:author="Peto" w:date="2018-06-14T15:11:00Z"/>
          <w:noProof/>
        </w:rPr>
      </w:pPr>
      <w:ins w:id="14137" w:author="Peto" w:date="2018-06-14T15:11:00Z">
        <w:r w:rsidRPr="002D00F0">
          <w:rPr>
            <w:noProof/>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2D00F0">
          <w:rPr>
            <w:noProof/>
          </w:rPr>
          <w:fldChar w:fldCharType="begin"/>
        </w:r>
        <w:r>
          <w:rPr>
            <w:noProof/>
          </w:rPr>
          <w:instrText xml:space="preserve"> ADDIN EN.CITE &lt;EndNote&gt;&lt;Cite&gt;&lt;Author&gt;Higginbotham&lt;/Author&gt;&lt;Year&gt;1986&lt;/Year&gt;&lt;IDText&gt;REGULATION OF STROKE VOLUME DURING SUBMAXIMAL AND MAXIMAL UPRIGHT EXERCISE IN NORMAL MAN&lt;/IDText&gt;&lt;DisplayText&gt;&lt;style face="superscript"&gt;79&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2D00F0">
          <w:rPr>
            <w:noProof/>
          </w:rPr>
          <w:fldChar w:fldCharType="separate"/>
        </w:r>
        <w:r w:rsidRPr="00820F54">
          <w:rPr>
            <w:noProof/>
            <w:vertAlign w:val="superscript"/>
          </w:rPr>
          <w:t>79</w:t>
        </w:r>
        <w:r w:rsidRPr="002D00F0">
          <w:rPr>
            <w:noProof/>
          </w:rPr>
          <w:fldChar w:fldCharType="end"/>
        </w:r>
        <w:r w:rsidRPr="002D00F0">
          <w:rPr>
            <w:noProof/>
          </w:rPr>
          <w:t xml:space="preserve">záťaže simultánne s kateterizáciou pravého srdca a echokardiografiou. Po prvý raz takisto analyzuje smer zmeny srdečného výdaja pre individuálnych pacientov vo veľmi krátkych časových intervaloch – 20 sekúnd. U zdravých ľudí bolo popísaných niekoľko typov odoziev </w:t>
        </w:r>
        <w:r>
          <w:rPr>
            <w:noProof/>
          </w:rPr>
          <w:t>SVI</w:t>
        </w:r>
        <w:r w:rsidRPr="002D00F0">
          <w:rPr>
            <w:noProof/>
          </w:rPr>
          <w:t xml:space="preserve"> na fyzickú záťaž. Pravdepodobne najčastejšou odozvou je zvýšenie SV pri nízkej úrovni fyzickej záťaže a žiadne významné zvýšenie SV pri vysokej fyzickej záťaži </w:t>
        </w:r>
        <w:r w:rsidRPr="002D00F0">
          <w:rPr>
            <w:noProof/>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Pr>
            <w:noProof/>
          </w:rPr>
          <w:instrText xml:space="preserve"> ADDIN EN.CITE </w:instrText>
        </w:r>
        <w:r>
          <w:rPr>
            <w:noProof/>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Pr>
            <w:noProof/>
          </w:rPr>
          <w:instrText xml:space="preserve"> ADDIN EN.CITE.DATA </w:instrText>
        </w:r>
        <w:r>
          <w:rPr>
            <w:noProof/>
          </w:rPr>
        </w:r>
        <w:r>
          <w:rPr>
            <w:noProof/>
          </w:rPr>
          <w:fldChar w:fldCharType="end"/>
        </w:r>
        <w:r w:rsidRPr="002D00F0">
          <w:rPr>
            <w:noProof/>
          </w:rPr>
          <w:fldChar w:fldCharType="separate"/>
        </w:r>
        <w:r w:rsidRPr="00820F54">
          <w:rPr>
            <w:noProof/>
            <w:vertAlign w:val="superscript"/>
          </w:rPr>
          <w:t>79, 80</w:t>
        </w:r>
        <w:r w:rsidRPr="002D00F0">
          <w:rPr>
            <w:noProof/>
          </w:rPr>
          <w:fldChar w:fldCharType="end"/>
        </w:r>
        <w:r w:rsidRPr="002D00F0">
          <w:rPr>
            <w:noProof/>
          </w:rPr>
          <w:t>. Častou odozvou je takisto kontinuálne zvyšovanie SV počas fyzickej záťaže, s výrazným zvýšením pri počiatku záťaže</w:t>
        </w:r>
        <w:r w:rsidRPr="002D00F0">
          <w:rPr>
            <w:noProof/>
          </w:rPr>
          <w:fldChar w:fldCharType="begin"/>
        </w:r>
        <w:r>
          <w:rPr>
            <w:noProof/>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81&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2D00F0">
          <w:rPr>
            <w:noProof/>
          </w:rPr>
          <w:fldChar w:fldCharType="separate"/>
        </w:r>
        <w:r w:rsidRPr="00820F54">
          <w:rPr>
            <w:noProof/>
            <w:vertAlign w:val="superscript"/>
          </w:rPr>
          <w:t>81</w:t>
        </w:r>
        <w:r w:rsidRPr="002D00F0">
          <w:rPr>
            <w:noProof/>
          </w:rPr>
          <w:fldChar w:fldCharType="end"/>
        </w:r>
        <w:r w:rsidRPr="002D00F0">
          <w:rPr>
            <w:noProof/>
          </w:rPr>
          <w:t xml:space="preserve">. Niekedy počiatočné zvýšenie SV je nasledované znížením SV na konci záťaže </w:t>
        </w:r>
        <w:r w:rsidRPr="002D00F0">
          <w:rPr>
            <w:noProof/>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Pr>
            <w:noProof/>
          </w:rPr>
          <w:instrText xml:space="preserve"> ADDIN EN.CITE </w:instrText>
        </w:r>
        <w:r>
          <w:rPr>
            <w:noProof/>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Pr>
            <w:noProof/>
          </w:rPr>
          <w:instrText xml:space="preserve"> ADDIN EN.CITE.DATA </w:instrText>
        </w:r>
        <w:r>
          <w:rPr>
            <w:noProof/>
          </w:rPr>
        </w:r>
        <w:r>
          <w:rPr>
            <w:noProof/>
          </w:rPr>
          <w:fldChar w:fldCharType="end"/>
        </w:r>
        <w:r w:rsidRPr="002D00F0">
          <w:rPr>
            <w:noProof/>
          </w:rPr>
          <w:fldChar w:fldCharType="separate"/>
        </w:r>
        <w:r w:rsidRPr="00820F54">
          <w:rPr>
            <w:noProof/>
            <w:vertAlign w:val="superscript"/>
          </w:rPr>
          <w:t>82</w:t>
        </w:r>
        <w:r w:rsidRPr="002D00F0">
          <w:rPr>
            <w:noProof/>
          </w:rPr>
          <w:fldChar w:fldCharType="end"/>
        </w:r>
        <w:r w:rsidRPr="002D00F0">
          <w:rPr>
            <w:noProof/>
          </w:rPr>
          <w:t>.</w:t>
        </w:r>
      </w:ins>
      <w:ins w:id="14138" w:author="Peto" w:date="2018-06-14T15:12:00Z">
        <w:r>
          <w:rPr>
            <w:noProof/>
          </w:rPr>
          <w:t xml:space="preserve"> </w:t>
        </w:r>
        <w:r w:rsidRPr="002D00F0">
          <w:rPr>
            <w:noProof/>
          </w:rPr>
          <w:t xml:space="preserve">Zaujímavé je, že maximum SV nenastáva v období najväčšej záťaže. </w:t>
        </w:r>
        <w:r>
          <w:rPr>
            <w:noProof/>
          </w:rPr>
          <w:t>V tejto štúdii b</w:t>
        </w:r>
        <w:r w:rsidRPr="002D00F0">
          <w:rPr>
            <w:noProof/>
          </w:rPr>
          <w:t xml:space="preserve">olo zistené, že maximum SV sa až v 67% prípadov nevyskytuje v rovnakej dobe ako maximum záťaže </w:t>
        </w:r>
        <w:r w:rsidRPr="002D00F0">
          <w:rPr>
            <w:noProof/>
          </w:rPr>
          <w:fldChar w:fldCharType="begin"/>
        </w:r>
        <w:r>
          <w:rPr>
            <w:noProof/>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3&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2D00F0">
          <w:rPr>
            <w:noProof/>
          </w:rPr>
          <w:fldChar w:fldCharType="separate"/>
        </w:r>
        <w:r w:rsidRPr="00820F54">
          <w:rPr>
            <w:noProof/>
            <w:vertAlign w:val="superscript"/>
          </w:rPr>
          <w:t>83</w:t>
        </w:r>
        <w:r w:rsidRPr="002D00F0">
          <w:rPr>
            <w:noProof/>
          </w:rPr>
          <w:fldChar w:fldCharType="end"/>
        </w:r>
        <w:r w:rsidRPr="002D00F0">
          <w:rPr>
            <w:noProof/>
          </w:rPr>
          <w:t xml:space="preserve">. Vysvetlením by mohla byť nesprávna funkcia srdca, ako aj neschopnosť srdca zvládať zvýšenú </w:t>
        </w:r>
        <w:commentRangeStart w:id="14139"/>
        <w:r w:rsidRPr="002D00F0">
          <w:rPr>
            <w:noProof/>
          </w:rPr>
          <w:t>zaťaž</w:t>
        </w:r>
        <w:commentRangeEnd w:id="14139"/>
        <w:r w:rsidRPr="002D00F0">
          <w:rPr>
            <w:rStyle w:val="Odkaznakomentr"/>
            <w:noProof/>
          </w:rPr>
          <w:commentReference w:id="14139"/>
        </w:r>
        <w:r w:rsidRPr="002D00F0">
          <w:rPr>
            <w:noProof/>
          </w:rPr>
          <w:t>.</w:t>
        </w:r>
      </w:ins>
    </w:p>
    <w:p w14:paraId="17A018D8" w14:textId="77777777" w:rsidR="00615B6C" w:rsidRPr="00615B6C" w:rsidRDefault="00615B6C" w:rsidP="00615B6C">
      <w:pPr>
        <w:rPr>
          <w:rPrChange w:id="14140" w:author="Peto" w:date="2018-06-14T15:11:00Z">
            <w:rPr/>
          </w:rPrChange>
        </w:rPr>
        <w:sectPr w:rsidR="00615B6C" w:rsidRPr="00615B6C">
          <w:pgSz w:w="11907" w:h="16840" w:code="9"/>
          <w:pgMar w:top="1418" w:right="1418" w:bottom="1418" w:left="1985" w:header="737" w:footer="737" w:gutter="0"/>
          <w:cols w:space="708"/>
          <w:noEndnote/>
          <w:titlePg/>
        </w:sectPr>
        <w:pPrChange w:id="14141" w:author="Peto" w:date="2018-06-14T15:11:00Z">
          <w:pPr>
            <w:pStyle w:val="Text"/>
            <w:ind w:firstLine="0"/>
          </w:pPr>
        </w:pPrChange>
      </w:pPr>
    </w:p>
    <w:p w14:paraId="40E293C6" w14:textId="77777777" w:rsidR="00CE547F" w:rsidRPr="00A82009" w:rsidRDefault="00CE547F" w:rsidP="00CE547F">
      <w:pPr>
        <w:pStyle w:val="Nadpis1"/>
        <w:rPr>
          <w:noProof/>
          <w:rPrChange w:id="14142" w:author="Peto" w:date="2018-06-14T07:18:00Z">
            <w:rPr/>
          </w:rPrChange>
        </w:rPr>
      </w:pPr>
      <w:bookmarkStart w:id="14143" w:name="_Toc386404220"/>
      <w:bookmarkStart w:id="14144" w:name="_Toc510268163"/>
      <w:bookmarkStart w:id="14145" w:name="_Toc516413253"/>
      <w:r w:rsidRPr="00A82009">
        <w:rPr>
          <w:noProof/>
          <w:rPrChange w:id="14146" w:author="Peto" w:date="2018-06-14T07:18:00Z">
            <w:rPr/>
          </w:rPrChange>
        </w:rPr>
        <w:lastRenderedPageBreak/>
        <w:t>Záver</w:t>
      </w:r>
      <w:bookmarkEnd w:id="14143"/>
      <w:bookmarkEnd w:id="14144"/>
      <w:bookmarkEnd w:id="14145"/>
    </w:p>
    <w:p w14:paraId="11E70FF3" w14:textId="7F87535D" w:rsidR="000F6D81" w:rsidRPr="00A82009" w:rsidRDefault="00CE547F" w:rsidP="00CE547F">
      <w:pPr>
        <w:tabs>
          <w:tab w:val="left" w:pos="7140"/>
        </w:tabs>
        <w:rPr>
          <w:ins w:id="14147" w:author="Pavel Jurak" w:date="2018-05-31T15:54:00Z"/>
          <w:noProof/>
          <w:rPrChange w:id="14148" w:author="Peto" w:date="2018-06-14T07:18:00Z">
            <w:rPr>
              <w:ins w:id="14149" w:author="Pavel Jurak" w:date="2018-05-31T15:54:00Z"/>
            </w:rPr>
          </w:rPrChange>
        </w:rPr>
      </w:pPr>
      <w:r w:rsidRPr="00A82009">
        <w:rPr>
          <w:noProof/>
          <w:rPrChange w:id="14150" w:author="Peto" w:date="2018-06-14T07:18:00Z">
            <w:rPr/>
          </w:rPrChange>
        </w:rPr>
        <w:t xml:space="preserve">Predložená práca prezentuje </w:t>
      </w:r>
      <w:ins w:id="14151" w:author="Pavel Jurak" w:date="2018-05-31T15:55:00Z">
        <w:r w:rsidR="000F6D81" w:rsidRPr="00A82009">
          <w:rPr>
            <w:noProof/>
            <w:rPrChange w:id="14152" w:author="Peto" w:date="2018-06-14T07:18:00Z">
              <w:rPr/>
            </w:rPrChange>
          </w:rPr>
          <w:t xml:space="preserve">nové metody </w:t>
        </w:r>
      </w:ins>
      <w:r w:rsidRPr="00A82009">
        <w:rPr>
          <w:noProof/>
          <w:rPrChange w:id="14153" w:author="Peto" w:date="2018-06-14T07:18:00Z">
            <w:rPr/>
          </w:rPrChange>
        </w:rPr>
        <w:t>analýz</w:t>
      </w:r>
      <w:ins w:id="14154" w:author="Pavel Jurak" w:date="2018-05-31T15:55:00Z">
        <w:r w:rsidR="000F6D81" w:rsidRPr="00A82009">
          <w:rPr>
            <w:noProof/>
            <w:rPrChange w:id="14155" w:author="Peto" w:date="2018-06-14T07:18:00Z">
              <w:rPr/>
            </w:rPrChange>
          </w:rPr>
          <w:t>y</w:t>
        </w:r>
      </w:ins>
      <w:del w:id="14156" w:author="Pavel Jurak" w:date="2018-05-31T15:55:00Z">
        <w:r w:rsidRPr="00A82009" w:rsidDel="000F6D81">
          <w:rPr>
            <w:noProof/>
            <w:rPrChange w:id="14157" w:author="Peto" w:date="2018-06-14T07:18:00Z">
              <w:rPr/>
            </w:rPrChange>
          </w:rPr>
          <w:delText>u</w:delText>
        </w:r>
      </w:del>
      <w:r w:rsidRPr="00A82009">
        <w:rPr>
          <w:noProof/>
          <w:rPrChange w:id="14158" w:author="Peto" w:date="2018-06-14T07:18:00Z">
            <w:rPr/>
          </w:rPrChange>
        </w:rPr>
        <w:t xml:space="preserve"> vzájomných väzieb hemodymických parametrov</w:t>
      </w:r>
      <w:ins w:id="14159" w:author="Pavel Jurak" w:date="2018-05-31T15:56:00Z">
        <w:r w:rsidR="000F6D81" w:rsidRPr="00A82009">
          <w:rPr>
            <w:noProof/>
            <w:rPrChange w:id="14160" w:author="Peto" w:date="2018-06-14T07:18:00Z">
              <w:rPr/>
            </w:rPrChange>
          </w:rPr>
          <w:t xml:space="preserve"> a výpočt</w:t>
        </w:r>
      </w:ins>
      <w:ins w:id="14161" w:author="Pavel Jurak" w:date="2018-05-31T15:57:00Z">
        <w:r w:rsidR="00066DEF" w:rsidRPr="00A82009">
          <w:rPr>
            <w:noProof/>
            <w:rPrChange w:id="14162" w:author="Peto" w:date="2018-06-14T07:18:00Z">
              <w:rPr/>
            </w:rPrChange>
          </w:rPr>
          <w:t>u</w:t>
        </w:r>
      </w:ins>
      <w:ins w:id="14163" w:author="Pavel Jurak" w:date="2018-05-31T15:56:00Z">
        <w:r w:rsidR="000F6D81" w:rsidRPr="00A82009">
          <w:rPr>
            <w:noProof/>
            <w:rPrChange w:id="14164" w:author="Peto" w:date="2018-06-14T07:18:00Z">
              <w:rPr/>
            </w:rPrChange>
          </w:rPr>
          <w:t xml:space="preserve"> </w:t>
        </w:r>
        <w:del w:id="14165" w:author="Langer, Peter" w:date="2018-06-12T10:23:00Z">
          <w:r w:rsidR="000F6D81" w:rsidRPr="00A82009" w:rsidDel="00843DC8">
            <w:rPr>
              <w:noProof/>
              <w:rPrChange w:id="14166" w:author="Peto" w:date="2018-06-14T07:18:00Z">
                <w:rPr/>
              </w:rPrChange>
            </w:rPr>
            <w:delText>srdečního</w:delText>
          </w:r>
        </w:del>
      </w:ins>
      <w:ins w:id="14167" w:author="Langer, Peter" w:date="2018-06-12T10:23:00Z">
        <w:r w:rsidR="00843DC8" w:rsidRPr="00A82009">
          <w:rPr>
            <w:noProof/>
            <w:rPrChange w:id="14168" w:author="Peto" w:date="2018-06-14T07:18:00Z">
              <w:rPr/>
            </w:rPrChange>
          </w:rPr>
          <w:t>srdcového</w:t>
        </w:r>
      </w:ins>
      <w:ins w:id="14169" w:author="Pavel Jurak" w:date="2018-05-31T15:56:00Z">
        <w:r w:rsidR="000F6D81" w:rsidRPr="00A82009">
          <w:rPr>
            <w:noProof/>
            <w:rPrChange w:id="14170" w:author="Peto" w:date="2018-06-14T07:18:00Z">
              <w:rPr/>
            </w:rPrChange>
          </w:rPr>
          <w:t xml:space="preserve"> výd</w:t>
        </w:r>
      </w:ins>
      <w:ins w:id="14171" w:author="Langer, Peter" w:date="2018-06-12T10:23:00Z">
        <w:r w:rsidR="00843DC8" w:rsidRPr="00A82009">
          <w:rPr>
            <w:noProof/>
            <w:rPrChange w:id="14172" w:author="Peto" w:date="2018-06-14T07:18:00Z">
              <w:rPr/>
            </w:rPrChange>
          </w:rPr>
          <w:t>a</w:t>
        </w:r>
      </w:ins>
      <w:ins w:id="14173" w:author="Pavel Jurak" w:date="2018-05-31T15:56:00Z">
        <w:del w:id="14174" w:author="Langer, Peter" w:date="2018-06-12T10:23:00Z">
          <w:r w:rsidR="000F6D81" w:rsidRPr="00A82009" w:rsidDel="00843DC8">
            <w:rPr>
              <w:noProof/>
              <w:rPrChange w:id="14175" w:author="Peto" w:date="2018-06-14T07:18:00Z">
                <w:rPr/>
              </w:rPrChange>
            </w:rPr>
            <w:delText>e</w:delText>
          </w:r>
        </w:del>
        <w:r w:rsidR="000F6D81" w:rsidRPr="00A82009">
          <w:rPr>
            <w:noProof/>
            <w:rPrChange w:id="14176" w:author="Peto" w:date="2018-06-14T07:18:00Z">
              <w:rPr/>
            </w:rPrChange>
          </w:rPr>
          <w:t>j</w:t>
        </w:r>
        <w:del w:id="14177" w:author="Langer, Peter" w:date="2018-06-12T10:23:00Z">
          <w:r w:rsidR="000F6D81" w:rsidRPr="00A82009" w:rsidDel="00843DC8">
            <w:rPr>
              <w:noProof/>
              <w:rPrChange w:id="14178" w:author="Peto" w:date="2018-06-14T07:18:00Z">
                <w:rPr/>
              </w:rPrChange>
            </w:rPr>
            <w:delText>e</w:delText>
          </w:r>
        </w:del>
      </w:ins>
      <w:ins w:id="14179" w:author="Langer, Peter" w:date="2018-06-12T10:23:00Z">
        <w:r w:rsidR="00843DC8" w:rsidRPr="00A82009">
          <w:rPr>
            <w:noProof/>
            <w:rPrChange w:id="14180" w:author="Peto" w:date="2018-06-14T07:18:00Z">
              <w:rPr/>
            </w:rPrChange>
          </w:rPr>
          <w:t>a</w:t>
        </w:r>
      </w:ins>
      <w:ins w:id="14181" w:author="Pavel Jurak" w:date="2018-05-31T15:57:00Z">
        <w:r w:rsidR="00066DEF" w:rsidRPr="00A82009">
          <w:rPr>
            <w:noProof/>
            <w:rPrChange w:id="14182" w:author="Peto" w:date="2018-06-14T07:18:00Z">
              <w:rPr/>
            </w:rPrChange>
          </w:rPr>
          <w:t>.</w:t>
        </w:r>
      </w:ins>
      <w:ins w:id="14183" w:author="Langer, Peter" w:date="2018-06-12T08:27:00Z">
        <w:r w:rsidR="00652D6F" w:rsidRPr="00A82009">
          <w:rPr>
            <w:noProof/>
            <w:rPrChange w:id="14184" w:author="Peto" w:date="2018-06-14T07:18:00Z">
              <w:rPr/>
            </w:rPrChange>
          </w:rPr>
          <w:t xml:space="preserve"> </w:t>
        </w:r>
      </w:ins>
      <w:ins w:id="14185" w:author="Langer, Peter" w:date="2018-06-12T08:28:00Z">
        <w:r w:rsidR="00843DC8" w:rsidRPr="00A82009">
          <w:rPr>
            <w:noProof/>
            <w:rPrChange w:id="14186" w:author="Peto" w:date="2018-06-14T07:18:00Z">
              <w:rPr/>
            </w:rPrChange>
          </w:rPr>
          <w:t>Nové metódy sú cie</w:t>
        </w:r>
        <w:r w:rsidR="00482D9A" w:rsidRPr="00A82009">
          <w:rPr>
            <w:noProof/>
            <w:rPrChange w:id="14187" w:author="Peto" w:date="2018-06-14T07:18:00Z">
              <w:rPr/>
            </w:rPrChange>
          </w:rPr>
          <w:t xml:space="preserve">lené na </w:t>
        </w:r>
      </w:ins>
      <w:ins w:id="14188" w:author="Langer, Peter" w:date="2018-06-12T10:23:00Z">
        <w:r w:rsidR="00843DC8" w:rsidRPr="00A82009">
          <w:rPr>
            <w:noProof/>
            <w:rPrChange w:id="14189" w:author="Peto" w:date="2018-06-14T07:18:00Z">
              <w:rPr/>
            </w:rPrChange>
          </w:rPr>
          <w:t>presnejšie</w:t>
        </w:r>
      </w:ins>
      <w:ins w:id="14190" w:author="Langer, Peter" w:date="2018-06-12T08:28:00Z">
        <w:r w:rsidR="00843DC8" w:rsidRPr="00A82009">
          <w:rPr>
            <w:noProof/>
            <w:rPrChange w:id="14191" w:author="Peto" w:date="2018-06-14T07:18:00Z">
              <w:rPr/>
            </w:rPrChange>
          </w:rPr>
          <w:t xml:space="preserve"> stanovenie</w:t>
        </w:r>
        <w:r w:rsidR="00482D9A" w:rsidRPr="00A82009">
          <w:rPr>
            <w:noProof/>
            <w:rPrChange w:id="14192" w:author="Peto" w:date="2018-06-14T07:18:00Z">
              <w:rPr/>
            </w:rPrChange>
          </w:rPr>
          <w:t xml:space="preserve"> </w:t>
        </w:r>
      </w:ins>
      <w:ins w:id="14193" w:author="Langer, Peter" w:date="2018-06-12T10:23:00Z">
        <w:r w:rsidR="00843DC8" w:rsidRPr="00A82009">
          <w:rPr>
            <w:noProof/>
            <w:rPrChange w:id="14194" w:author="Peto" w:date="2018-06-14T07:18:00Z">
              <w:rPr/>
            </w:rPrChange>
          </w:rPr>
          <w:t>srdcového</w:t>
        </w:r>
      </w:ins>
      <w:ins w:id="14195" w:author="Langer, Peter" w:date="2018-06-12T08:28:00Z">
        <w:r w:rsidR="00482D9A" w:rsidRPr="00A82009">
          <w:rPr>
            <w:noProof/>
            <w:rPrChange w:id="14196" w:author="Peto" w:date="2018-06-14T07:18:00Z">
              <w:rPr/>
            </w:rPrChange>
          </w:rPr>
          <w:t xml:space="preserve"> </w:t>
        </w:r>
      </w:ins>
      <w:ins w:id="14197" w:author="Langer, Peter" w:date="2018-06-12T10:23:00Z">
        <w:r w:rsidR="00843DC8" w:rsidRPr="00A82009">
          <w:rPr>
            <w:noProof/>
            <w:rPrChange w:id="14198" w:author="Peto" w:date="2018-06-14T07:18:00Z">
              <w:rPr/>
            </w:rPrChange>
          </w:rPr>
          <w:t>výdaja</w:t>
        </w:r>
      </w:ins>
      <w:ins w:id="14199" w:author="Langer, Peter" w:date="2018-06-12T08:28:00Z">
        <w:r w:rsidR="00482D9A" w:rsidRPr="00A82009">
          <w:rPr>
            <w:noProof/>
            <w:rPrChange w:id="14200" w:author="Peto" w:date="2018-06-14T07:18:00Z">
              <w:rPr/>
            </w:rPrChange>
          </w:rPr>
          <w:t xml:space="preserve"> a </w:t>
        </w:r>
      </w:ins>
      <w:ins w:id="14201" w:author="Langer, Peter" w:date="2018-06-12T10:23:00Z">
        <w:r w:rsidR="00843DC8" w:rsidRPr="00A82009">
          <w:rPr>
            <w:noProof/>
            <w:rPrChange w:id="14202" w:author="Peto" w:date="2018-06-14T07:18:00Z">
              <w:rPr/>
            </w:rPrChange>
          </w:rPr>
          <w:t>krvnej</w:t>
        </w:r>
      </w:ins>
      <w:ins w:id="14203" w:author="Langer, Peter" w:date="2018-06-12T08:28:00Z">
        <w:r w:rsidR="00482D9A" w:rsidRPr="00A82009">
          <w:rPr>
            <w:noProof/>
            <w:rPrChange w:id="14204" w:author="Peto" w:date="2018-06-14T07:18:00Z">
              <w:rPr/>
            </w:rPrChange>
          </w:rPr>
          <w:t xml:space="preserve"> </w:t>
        </w:r>
      </w:ins>
      <w:ins w:id="14205" w:author="Langer, Peter" w:date="2018-06-12T10:23:00Z">
        <w:r w:rsidR="00843DC8" w:rsidRPr="00A82009">
          <w:rPr>
            <w:noProof/>
            <w:rPrChange w:id="14206" w:author="Peto" w:date="2018-06-14T07:18:00Z">
              <w:rPr/>
            </w:rPrChange>
          </w:rPr>
          <w:t>cirkulácie</w:t>
        </w:r>
      </w:ins>
      <w:ins w:id="14207" w:author="Langer, Peter" w:date="2018-06-12T08:28:00Z">
        <w:r w:rsidR="00482D9A" w:rsidRPr="00A82009">
          <w:rPr>
            <w:noProof/>
            <w:rPrChange w:id="14208" w:author="Peto" w:date="2018-06-14T07:18:00Z">
              <w:rPr/>
            </w:rPrChange>
          </w:rPr>
          <w:t xml:space="preserve"> </w:t>
        </w:r>
      </w:ins>
      <w:ins w:id="14209" w:author="Langer, Peter" w:date="2018-06-12T10:23:00Z">
        <w:r w:rsidR="00843DC8" w:rsidRPr="00A82009">
          <w:rPr>
            <w:noProof/>
            <w:rPrChange w:id="14210" w:author="Peto" w:date="2018-06-14T07:18:00Z">
              <w:rPr/>
            </w:rPrChange>
          </w:rPr>
          <w:t>neinvazívnou</w:t>
        </w:r>
      </w:ins>
      <w:ins w:id="14211" w:author="Langer, Peter" w:date="2018-06-12T08:28:00Z">
        <w:r w:rsidR="00482D9A" w:rsidRPr="00A82009">
          <w:rPr>
            <w:noProof/>
            <w:rPrChange w:id="14212" w:author="Peto" w:date="2018-06-14T07:18:00Z">
              <w:rPr/>
            </w:rPrChange>
          </w:rPr>
          <w:t xml:space="preserve"> cestou </w:t>
        </w:r>
      </w:ins>
      <w:ins w:id="14213" w:author="Langer, Peter" w:date="2018-06-12T10:23:00Z">
        <w:r w:rsidR="00843DC8" w:rsidRPr="00A82009">
          <w:rPr>
            <w:noProof/>
            <w:rPrChange w:id="14214" w:author="Peto" w:date="2018-06-14T07:18:00Z">
              <w:rPr/>
            </w:rPrChange>
          </w:rPr>
          <w:t>pomocou</w:t>
        </w:r>
      </w:ins>
      <w:ins w:id="14215" w:author="Langer, Peter" w:date="2018-06-12T08:28:00Z">
        <w:r w:rsidR="00482D9A" w:rsidRPr="00A82009">
          <w:rPr>
            <w:noProof/>
            <w:rPrChange w:id="14216" w:author="Peto" w:date="2018-06-14T07:18:00Z">
              <w:rPr/>
            </w:rPrChange>
          </w:rPr>
          <w:t xml:space="preserve"> celot</w:t>
        </w:r>
      </w:ins>
      <w:ins w:id="14217" w:author="Langer, Peter" w:date="2018-06-12T10:22:00Z">
        <w:r w:rsidR="00843DC8" w:rsidRPr="00A82009">
          <w:rPr>
            <w:noProof/>
            <w:rPrChange w:id="14218" w:author="Peto" w:date="2018-06-14T07:18:00Z">
              <w:rPr/>
            </w:rPrChange>
          </w:rPr>
          <w:t>e</w:t>
        </w:r>
      </w:ins>
      <w:ins w:id="14219" w:author="Langer, Peter" w:date="2018-06-12T08:28:00Z">
        <w:r w:rsidR="00482D9A" w:rsidRPr="00A82009">
          <w:rPr>
            <w:noProof/>
            <w:rPrChange w:id="14220" w:author="Peto" w:date="2018-06-14T07:18:00Z">
              <w:rPr/>
            </w:rPrChange>
          </w:rPr>
          <w:t>lo</w:t>
        </w:r>
      </w:ins>
      <w:ins w:id="14221" w:author="Langer, Peter" w:date="2018-06-12T10:22:00Z">
        <w:r w:rsidR="00843DC8" w:rsidRPr="00A82009">
          <w:rPr>
            <w:noProof/>
            <w:rPrChange w:id="14222" w:author="Peto" w:date="2018-06-14T07:18:00Z">
              <w:rPr/>
            </w:rPrChange>
          </w:rPr>
          <w:t>vej</w:t>
        </w:r>
      </w:ins>
      <w:ins w:id="14223" w:author="Langer, Peter" w:date="2018-06-12T08:28:00Z">
        <w:r w:rsidR="00843DC8" w:rsidRPr="00A82009">
          <w:rPr>
            <w:noProof/>
            <w:rPrChange w:id="14224" w:author="Peto" w:date="2018-06-14T07:18:00Z">
              <w:rPr/>
            </w:rPrChange>
          </w:rPr>
          <w:t xml:space="preserve"> imedančnej </w:t>
        </w:r>
        <w:commentRangeStart w:id="14225"/>
        <w:r w:rsidR="00482D9A" w:rsidRPr="00A82009">
          <w:rPr>
            <w:noProof/>
            <w:rPrChange w:id="14226" w:author="Peto" w:date="2018-06-14T07:18:00Z">
              <w:rPr/>
            </w:rPrChange>
          </w:rPr>
          <w:t>kardiografie</w:t>
        </w:r>
        <w:commentRangeEnd w:id="14225"/>
        <w:r w:rsidR="00482D9A" w:rsidRPr="00A82009">
          <w:rPr>
            <w:rStyle w:val="Odkaznakomentr"/>
            <w:noProof/>
            <w:rPrChange w:id="14227" w:author="Peto" w:date="2018-06-14T07:18:00Z">
              <w:rPr>
                <w:rStyle w:val="Odkaznakomentr"/>
              </w:rPr>
            </w:rPrChange>
          </w:rPr>
          <w:commentReference w:id="14225"/>
        </w:r>
        <w:r w:rsidR="00482D9A" w:rsidRPr="00A82009">
          <w:rPr>
            <w:noProof/>
            <w:rPrChange w:id="14228" w:author="Peto" w:date="2018-06-14T07:18:00Z">
              <w:rPr/>
            </w:rPrChange>
          </w:rPr>
          <w:t>.</w:t>
        </w:r>
      </w:ins>
      <w:ins w:id="14229" w:author="Pavel Jurak" w:date="2018-05-31T15:57:00Z">
        <w:r w:rsidR="00066DEF" w:rsidRPr="00A82009">
          <w:rPr>
            <w:noProof/>
            <w:rPrChange w:id="14230" w:author="Peto" w:date="2018-06-14T07:18:00Z">
              <w:rPr/>
            </w:rPrChange>
          </w:rPr>
          <w:t xml:space="preserve"> </w:t>
        </w:r>
      </w:ins>
      <w:ins w:id="14231" w:author="Langer, Peter" w:date="2018-06-12T08:28:00Z">
        <w:r w:rsidR="00482D9A" w:rsidRPr="00A82009">
          <w:rPr>
            <w:noProof/>
            <w:rPrChange w:id="14232" w:author="Peto" w:date="2018-06-14T07:18:00Z">
              <w:rPr/>
            </w:rPrChange>
          </w:rPr>
          <w:t xml:space="preserve">V práci sa </w:t>
        </w:r>
      </w:ins>
      <w:ins w:id="14233" w:author="Pavel Jurak" w:date="2018-05-31T15:57:00Z">
        <w:del w:id="14234" w:author="Langer, Peter" w:date="2018-06-12T08:28:00Z">
          <w:r w:rsidR="00066DEF" w:rsidRPr="00A82009" w:rsidDel="00482D9A">
            <w:rPr>
              <w:noProof/>
              <w:rPrChange w:id="14235" w:author="Peto" w:date="2018-06-14T07:18:00Z">
                <w:rPr/>
              </w:rPrChange>
            </w:rPr>
            <w:delText>V</w:delText>
          </w:r>
        </w:del>
      </w:ins>
      <w:ins w:id="14236" w:author="Langer, Peter" w:date="2018-06-12T08:28:00Z">
        <w:r w:rsidR="00482D9A" w:rsidRPr="00A82009">
          <w:rPr>
            <w:noProof/>
            <w:rPrChange w:id="14237" w:author="Peto" w:date="2018-06-14T07:18:00Z">
              <w:rPr/>
            </w:rPrChange>
          </w:rPr>
          <w:t>v</w:t>
        </w:r>
      </w:ins>
      <w:ins w:id="14238" w:author="Pavel Jurak" w:date="2018-05-31T15:57:00Z">
        <w:r w:rsidR="00066DEF" w:rsidRPr="00A82009">
          <w:rPr>
            <w:noProof/>
            <w:rPrChange w:id="14239" w:author="Peto" w:date="2018-06-14T07:18:00Z">
              <w:rPr/>
            </w:rPrChange>
          </w:rPr>
          <w:t>yužív</w:t>
        </w:r>
      </w:ins>
      <w:ins w:id="14240" w:author="Langer, Peter" w:date="2018-06-12T08:28:00Z">
        <w:r w:rsidR="00482D9A" w:rsidRPr="00A82009">
          <w:rPr>
            <w:noProof/>
            <w:rPrChange w:id="14241" w:author="Peto" w:date="2018-06-14T07:18:00Z">
              <w:rPr/>
            </w:rPrChange>
          </w:rPr>
          <w:t xml:space="preserve">a </w:t>
        </w:r>
      </w:ins>
      <w:ins w:id="14242" w:author="Pavel Jurak" w:date="2018-05-31T15:57:00Z">
        <w:del w:id="14243" w:author="Langer, Peter" w:date="2018-06-12T08:28:00Z">
          <w:r w:rsidR="00066DEF" w:rsidRPr="00A82009" w:rsidDel="00482D9A">
            <w:rPr>
              <w:noProof/>
              <w:rPrChange w:id="14244" w:author="Peto" w:date="2018-06-14T07:18:00Z">
                <w:rPr/>
              </w:rPrChange>
            </w:rPr>
            <w:delText>á</w:delText>
          </w:r>
        </w:del>
        <w:r w:rsidR="00066DEF" w:rsidRPr="00A82009">
          <w:rPr>
            <w:noProof/>
            <w:rPrChange w:id="14245" w:author="Peto" w:date="2018-06-14T07:18:00Z">
              <w:rPr/>
            </w:rPrChange>
          </w:rPr>
          <w:t xml:space="preserve"> </w:t>
        </w:r>
      </w:ins>
      <w:ins w:id="14246" w:author="Pavel Jurak" w:date="2018-05-31T15:58:00Z">
        <w:r w:rsidR="00066DEF" w:rsidRPr="00A82009">
          <w:rPr>
            <w:noProof/>
            <w:rPrChange w:id="14247" w:author="Peto" w:date="2018-06-14T07:18:00Z">
              <w:rPr/>
            </w:rPrChange>
          </w:rPr>
          <w:t>v</w:t>
        </w:r>
      </w:ins>
      <w:ins w:id="14248" w:author="Langer, Peter" w:date="2018-06-12T08:28:00Z">
        <w:r w:rsidR="00482D9A" w:rsidRPr="00A82009">
          <w:rPr>
            <w:noProof/>
            <w:rPrChange w:id="14249" w:author="Peto" w:date="2018-06-14T07:18:00Z">
              <w:rPr/>
            </w:rPrChange>
          </w:rPr>
          <w:t>ýni</w:t>
        </w:r>
      </w:ins>
      <w:ins w:id="14250" w:author="Pavel Jurak" w:date="2018-05-31T15:58:00Z">
        <w:del w:id="14251" w:author="Langer, Peter" w:date="2018-06-12T08:28:00Z">
          <w:r w:rsidR="00066DEF" w:rsidRPr="00A82009" w:rsidDel="00482D9A">
            <w:rPr>
              <w:noProof/>
              <w:rPrChange w:id="14252" w:author="Peto" w:date="2018-06-14T07:18:00Z">
                <w:rPr/>
              </w:rPrChange>
            </w:rPr>
            <w:delText>yjím</w:delText>
          </w:r>
        </w:del>
        <w:del w:id="14253" w:author="Langer, Peter" w:date="2018-06-12T08:29:00Z">
          <w:r w:rsidR="00066DEF" w:rsidRPr="00A82009" w:rsidDel="00482D9A">
            <w:rPr>
              <w:noProof/>
              <w:rPrChange w:id="14254" w:author="Peto" w:date="2018-06-14T07:18:00Z">
                <w:rPr/>
              </w:rPrChange>
            </w:rPr>
            <w:delText>e</w:delText>
          </w:r>
        </w:del>
      </w:ins>
      <w:ins w:id="14255" w:author="Langer, Peter" w:date="2018-06-12T08:29:00Z">
        <w:r w:rsidR="00482D9A" w:rsidRPr="00A82009">
          <w:rPr>
            <w:noProof/>
            <w:rPrChange w:id="14256" w:author="Peto" w:date="2018-06-14T07:18:00Z">
              <w:rPr/>
            </w:rPrChange>
          </w:rPr>
          <w:t>mo</w:t>
        </w:r>
      </w:ins>
      <w:ins w:id="14257" w:author="Pavel Jurak" w:date="2018-05-31T15:58:00Z">
        <w:r w:rsidR="00066DEF" w:rsidRPr="00A82009">
          <w:rPr>
            <w:noProof/>
            <w:rPrChange w:id="14258" w:author="Peto" w:date="2018-06-14T07:18:00Z">
              <w:rPr/>
            </w:rPrChange>
          </w:rPr>
          <w:t>čných</w:t>
        </w:r>
      </w:ins>
      <w:ins w:id="14259" w:author="Pavel Jurak" w:date="2018-05-31T15:57:00Z">
        <w:r w:rsidR="00066DEF" w:rsidRPr="00A82009">
          <w:rPr>
            <w:noProof/>
            <w:rPrChange w:id="14260" w:author="Peto" w:date="2018-06-14T07:18:00Z">
              <w:rPr/>
            </w:rPrChange>
          </w:rPr>
          <w:t xml:space="preserve"> d</w:t>
        </w:r>
      </w:ins>
      <w:ins w:id="14261" w:author="Langer, Peter" w:date="2018-06-12T08:29:00Z">
        <w:r w:rsidR="00482D9A" w:rsidRPr="00A82009">
          <w:rPr>
            <w:noProof/>
            <w:rPrChange w:id="14262" w:author="Peto" w:date="2018-06-14T07:18:00Z">
              <w:rPr/>
            </w:rPrChange>
          </w:rPr>
          <w:t>á</w:t>
        </w:r>
      </w:ins>
      <w:ins w:id="14263" w:author="Pavel Jurak" w:date="2018-05-31T15:57:00Z">
        <w:del w:id="14264" w:author="Langer, Peter" w:date="2018-06-12T08:29:00Z">
          <w:r w:rsidR="00066DEF" w:rsidRPr="00A82009" w:rsidDel="00482D9A">
            <w:rPr>
              <w:noProof/>
              <w:rPrChange w:id="14265" w:author="Peto" w:date="2018-06-14T07:18:00Z">
                <w:rPr/>
              </w:rPrChange>
            </w:rPr>
            <w:delText>a</w:delText>
          </w:r>
        </w:del>
        <w:r w:rsidR="00066DEF" w:rsidRPr="00A82009">
          <w:rPr>
            <w:noProof/>
            <w:rPrChange w:id="14266" w:author="Peto" w:date="2018-06-14T07:18:00Z">
              <w:rPr/>
            </w:rPrChange>
          </w:rPr>
          <w:t>t</w:t>
        </w:r>
      </w:ins>
      <w:ins w:id="14267" w:author="Pavel Jurak" w:date="2018-05-31T15:58:00Z">
        <w:r w:rsidR="00066DEF" w:rsidRPr="00A82009">
          <w:rPr>
            <w:noProof/>
            <w:rPrChange w:id="14268" w:author="Peto" w:date="2018-06-14T07:18:00Z">
              <w:rPr/>
            </w:rPrChange>
          </w:rPr>
          <w:t>ových s</w:t>
        </w:r>
        <w:del w:id="14269" w:author="Langer, Peter" w:date="2018-06-12T08:29:00Z">
          <w:r w:rsidR="00066DEF" w:rsidRPr="00A82009" w:rsidDel="00482D9A">
            <w:rPr>
              <w:noProof/>
              <w:rPrChange w:id="14270" w:author="Peto" w:date="2018-06-14T07:18:00Z">
                <w:rPr/>
              </w:rPrChange>
            </w:rPr>
            <w:delText>ou</w:delText>
          </w:r>
        </w:del>
      </w:ins>
      <w:ins w:id="14271" w:author="Langer, Peter" w:date="2018-06-12T08:29:00Z">
        <w:r w:rsidR="00482D9A" w:rsidRPr="00A82009">
          <w:rPr>
            <w:noProof/>
            <w:rPrChange w:id="14272" w:author="Peto" w:date="2018-06-14T07:18:00Z">
              <w:rPr/>
            </w:rPrChange>
          </w:rPr>
          <w:t>ú</w:t>
        </w:r>
      </w:ins>
      <w:ins w:id="14273" w:author="Pavel Jurak" w:date="2018-05-31T15:58:00Z">
        <w:r w:rsidR="00066DEF" w:rsidRPr="00A82009">
          <w:rPr>
            <w:noProof/>
            <w:rPrChange w:id="14274" w:author="Peto" w:date="2018-06-14T07:18:00Z">
              <w:rPr/>
            </w:rPrChange>
          </w:rPr>
          <w:t>bor</w:t>
        </w:r>
        <w:del w:id="14275" w:author="Langer, Peter" w:date="2018-06-12T08:29:00Z">
          <w:r w:rsidR="00066DEF" w:rsidRPr="00A82009" w:rsidDel="00482D9A">
            <w:rPr>
              <w:noProof/>
              <w:rPrChange w:id="14276" w:author="Peto" w:date="2018-06-14T07:18:00Z">
                <w:rPr/>
              </w:rPrChange>
            </w:rPr>
            <w:delText>ů</w:delText>
          </w:r>
        </w:del>
      </w:ins>
      <w:ins w:id="14277" w:author="Langer, Peter" w:date="2018-06-12T08:29:00Z">
        <w:r w:rsidR="00482D9A" w:rsidRPr="00A82009">
          <w:rPr>
            <w:noProof/>
            <w:rPrChange w:id="14278" w:author="Peto" w:date="2018-06-14T07:18:00Z">
              <w:rPr/>
            </w:rPrChange>
          </w:rPr>
          <w:t>ov</w:t>
        </w:r>
      </w:ins>
      <w:ins w:id="14279" w:author="Pavel Jurak" w:date="2018-05-31T15:57:00Z">
        <w:r w:rsidR="00066DEF" w:rsidRPr="00A82009">
          <w:rPr>
            <w:noProof/>
            <w:rPrChange w:id="14280" w:author="Peto" w:date="2018-06-14T07:18:00Z">
              <w:rPr/>
            </w:rPrChange>
          </w:rPr>
          <w:t>, kt</w:t>
        </w:r>
        <w:del w:id="14281" w:author="Langer, Peter" w:date="2018-06-12T08:29:00Z">
          <w:r w:rsidR="00066DEF" w:rsidRPr="00A82009" w:rsidDel="00482D9A">
            <w:rPr>
              <w:noProof/>
              <w:rPrChange w:id="14282" w:author="Peto" w:date="2018-06-14T07:18:00Z">
                <w:rPr/>
              </w:rPrChange>
            </w:rPr>
            <w:delText>e</w:delText>
          </w:r>
        </w:del>
      </w:ins>
      <w:ins w:id="14283" w:author="Langer, Peter" w:date="2018-06-12T08:29:00Z">
        <w:r w:rsidR="00482D9A" w:rsidRPr="00A82009">
          <w:rPr>
            <w:noProof/>
            <w:rPrChange w:id="14284" w:author="Peto" w:date="2018-06-14T07:18:00Z">
              <w:rPr/>
            </w:rPrChange>
          </w:rPr>
          <w:t>o</w:t>
        </w:r>
      </w:ins>
      <w:ins w:id="14285" w:author="Pavel Jurak" w:date="2018-05-31T15:57:00Z">
        <w:r w:rsidR="00066DEF" w:rsidRPr="00A82009">
          <w:rPr>
            <w:noProof/>
            <w:rPrChange w:id="14286" w:author="Peto" w:date="2018-06-14T07:18:00Z">
              <w:rPr/>
            </w:rPrChange>
          </w:rPr>
          <w:t>ré zahr</w:t>
        </w:r>
      </w:ins>
      <w:ins w:id="14287" w:author="Langer, Peter" w:date="2018-06-12T08:29:00Z">
        <w:r w:rsidR="00482D9A" w:rsidRPr="00A82009">
          <w:rPr>
            <w:noProof/>
            <w:rPrChange w:id="14288" w:author="Peto" w:date="2018-06-14T07:18:00Z">
              <w:rPr/>
            </w:rPrChange>
          </w:rPr>
          <w:t>ň</w:t>
        </w:r>
      </w:ins>
      <w:ins w:id="14289" w:author="Pavel Jurak" w:date="2018-05-31T15:57:00Z">
        <w:del w:id="14290" w:author="Langer, Peter" w:date="2018-06-12T08:29:00Z">
          <w:r w:rsidR="00066DEF" w:rsidRPr="00A82009" w:rsidDel="00482D9A">
            <w:rPr>
              <w:noProof/>
              <w:rPrChange w:id="14291" w:author="Peto" w:date="2018-06-14T07:18:00Z">
                <w:rPr/>
              </w:rPrChange>
            </w:rPr>
            <w:delText>n</w:delText>
          </w:r>
        </w:del>
        <w:r w:rsidR="00066DEF" w:rsidRPr="00A82009">
          <w:rPr>
            <w:noProof/>
            <w:rPrChange w:id="14292" w:author="Peto" w:date="2018-06-14T07:18:00Z">
              <w:rPr/>
            </w:rPrChange>
          </w:rPr>
          <w:t>uj</w:t>
        </w:r>
        <w:del w:id="14293" w:author="Langer, Peter" w:date="2018-06-12T08:29:00Z">
          <w:r w:rsidR="00066DEF" w:rsidRPr="00A82009" w:rsidDel="00482D9A">
            <w:rPr>
              <w:noProof/>
              <w:rPrChange w:id="14294" w:author="Peto" w:date="2018-06-14T07:18:00Z">
                <w:rPr/>
              </w:rPrChange>
            </w:rPr>
            <w:delText>í</w:delText>
          </w:r>
        </w:del>
      </w:ins>
      <w:ins w:id="14295" w:author="Langer, Peter" w:date="2018-06-12T08:29:00Z">
        <w:r w:rsidR="00482D9A" w:rsidRPr="00A82009">
          <w:rPr>
            <w:noProof/>
            <w:rPrChange w:id="14296" w:author="Peto" w:date="2018-06-14T07:18:00Z">
              <w:rPr/>
            </w:rPrChange>
          </w:rPr>
          <w:t>ú</w:t>
        </w:r>
      </w:ins>
      <w:ins w:id="14297" w:author="Pavel Jurak" w:date="2018-05-31T15:57:00Z">
        <w:r w:rsidR="00066DEF" w:rsidRPr="00A82009">
          <w:rPr>
            <w:noProof/>
            <w:rPrChange w:id="14298" w:author="Peto" w:date="2018-06-14T07:18:00Z">
              <w:rPr/>
            </w:rPrChange>
          </w:rPr>
          <w:t xml:space="preserve"> </w:t>
        </w:r>
      </w:ins>
      <w:ins w:id="14299" w:author="Pavel Jurak" w:date="2018-05-31T15:58:00Z">
        <w:r w:rsidR="00066DEF" w:rsidRPr="00A82009">
          <w:rPr>
            <w:noProof/>
            <w:rPrChange w:id="14300" w:author="Peto" w:date="2018-06-14T07:18:00Z">
              <w:rPr/>
            </w:rPrChange>
          </w:rPr>
          <w:t>s</w:t>
        </w:r>
        <w:del w:id="14301" w:author="Langer, Peter" w:date="2018-06-12T08:29:00Z">
          <w:r w:rsidR="00066DEF" w:rsidRPr="00A82009" w:rsidDel="00482D9A">
            <w:rPr>
              <w:noProof/>
              <w:rPrChange w:id="14302" w:author="Peto" w:date="2018-06-14T07:18:00Z">
                <w:rPr/>
              </w:rPrChange>
            </w:rPr>
            <w:delText>ou</w:delText>
          </w:r>
        </w:del>
      </w:ins>
      <w:ins w:id="14303" w:author="Langer, Peter" w:date="2018-06-12T08:29:00Z">
        <w:r w:rsidR="00482D9A" w:rsidRPr="00A82009">
          <w:rPr>
            <w:noProof/>
            <w:rPrChange w:id="14304" w:author="Peto" w:date="2018-06-14T07:18:00Z">
              <w:rPr/>
            </w:rPrChange>
          </w:rPr>
          <w:t>ú</w:t>
        </w:r>
      </w:ins>
      <w:ins w:id="14305" w:author="Pavel Jurak" w:date="2018-05-31T15:58:00Z">
        <w:r w:rsidR="00066DEF" w:rsidRPr="00A82009">
          <w:rPr>
            <w:noProof/>
            <w:rPrChange w:id="14306" w:author="Peto" w:date="2018-06-14T07:18:00Z">
              <w:rPr/>
            </w:rPrChange>
          </w:rPr>
          <w:t xml:space="preserve">časné </w:t>
        </w:r>
        <w:del w:id="14307" w:author="Langer, Peter" w:date="2018-06-12T08:29:00Z">
          <w:r w:rsidR="00066DEF" w:rsidRPr="00A82009" w:rsidDel="00482D9A">
            <w:rPr>
              <w:noProof/>
              <w:rPrChange w:id="14308" w:author="Peto" w:date="2018-06-14T07:18:00Z">
                <w:rPr/>
              </w:rPrChange>
            </w:rPr>
            <w:delText>měření</w:delText>
          </w:r>
        </w:del>
      </w:ins>
      <w:ins w:id="14309" w:author="Langer, Peter" w:date="2018-06-12T08:29:00Z">
        <w:r w:rsidR="00482D9A" w:rsidRPr="00A82009">
          <w:rPr>
            <w:noProof/>
            <w:rPrChange w:id="14310" w:author="Peto" w:date="2018-06-14T07:18:00Z">
              <w:rPr/>
            </w:rPrChange>
          </w:rPr>
          <w:t>meranie</w:t>
        </w:r>
      </w:ins>
      <w:ins w:id="14311" w:author="Pavel Jurak" w:date="2018-05-31T15:58:00Z">
        <w:r w:rsidR="00066DEF" w:rsidRPr="00A82009">
          <w:rPr>
            <w:noProof/>
            <w:rPrChange w:id="14312" w:author="Peto" w:date="2018-06-14T07:18:00Z">
              <w:rPr/>
            </w:rPrChange>
          </w:rPr>
          <w:t xml:space="preserve"> 12-</w:t>
        </w:r>
      </w:ins>
      <w:ins w:id="14313" w:author="Langer, Peter" w:date="2018-06-12T08:29:00Z">
        <w:r w:rsidR="00482D9A" w:rsidRPr="00A82009">
          <w:rPr>
            <w:noProof/>
            <w:rPrChange w:id="14314" w:author="Peto" w:date="2018-06-14T07:18:00Z">
              <w:rPr/>
            </w:rPrChange>
          </w:rPr>
          <w:t>z</w:t>
        </w:r>
      </w:ins>
      <w:ins w:id="14315" w:author="Pavel Jurak" w:date="2018-05-31T15:58:00Z">
        <w:del w:id="14316" w:author="Langer, Peter" w:date="2018-06-12T08:29:00Z">
          <w:r w:rsidR="00066DEF" w:rsidRPr="00A82009" w:rsidDel="00482D9A">
            <w:rPr>
              <w:noProof/>
              <w:rPrChange w:id="14317" w:author="Peto" w:date="2018-06-14T07:18:00Z">
                <w:rPr/>
              </w:rPrChange>
            </w:rPr>
            <w:delText>s</w:delText>
          </w:r>
        </w:del>
        <w:r w:rsidR="00066DEF" w:rsidRPr="00A82009">
          <w:rPr>
            <w:noProof/>
            <w:rPrChange w:id="14318" w:author="Peto" w:date="2018-06-14T07:18:00Z">
              <w:rPr/>
            </w:rPrChange>
          </w:rPr>
          <w:t>vodové</w:t>
        </w:r>
      </w:ins>
      <w:ins w:id="14319" w:author="Pavel Jurak" w:date="2018-05-31T15:59:00Z">
        <w:r w:rsidR="00066DEF" w:rsidRPr="00A82009">
          <w:rPr>
            <w:noProof/>
            <w:rPrChange w:id="14320" w:author="Peto" w:date="2018-06-14T07:18:00Z">
              <w:rPr/>
            </w:rPrChange>
          </w:rPr>
          <w:t>ho</w:t>
        </w:r>
      </w:ins>
      <w:ins w:id="14321" w:author="Pavel Jurak" w:date="2018-05-31T15:58:00Z">
        <w:r w:rsidR="00066DEF" w:rsidRPr="00A82009">
          <w:rPr>
            <w:noProof/>
            <w:rPrChange w:id="14322" w:author="Peto" w:date="2018-06-14T07:18:00Z">
              <w:rPr/>
            </w:rPrChange>
          </w:rPr>
          <w:t xml:space="preserve"> </w:t>
        </w:r>
      </w:ins>
      <w:ins w:id="14323" w:author="Pavel Jurak" w:date="2018-05-31T15:57:00Z">
        <w:r w:rsidR="00066DEF" w:rsidRPr="00A82009">
          <w:rPr>
            <w:noProof/>
            <w:rPrChange w:id="14324" w:author="Peto" w:date="2018-06-14T07:18:00Z">
              <w:rPr/>
            </w:rPrChange>
          </w:rPr>
          <w:t xml:space="preserve">EKG, </w:t>
        </w:r>
        <w:del w:id="14325" w:author="Langer, Peter" w:date="2018-06-12T08:29:00Z">
          <w:r w:rsidR="00066DEF" w:rsidRPr="00A82009" w:rsidDel="00482D9A">
            <w:rPr>
              <w:noProof/>
              <w:rPrChange w:id="14326" w:author="Peto" w:date="2018-06-14T07:18:00Z">
                <w:rPr/>
              </w:rPrChange>
            </w:rPr>
            <w:delText>srdedční</w:delText>
          </w:r>
        </w:del>
      </w:ins>
      <w:ins w:id="14327" w:author="Pavel Jurak" w:date="2018-05-31T15:59:00Z">
        <w:del w:id="14328" w:author="Langer, Peter" w:date="2018-06-12T08:29:00Z">
          <w:r w:rsidR="00066DEF" w:rsidRPr="00A82009" w:rsidDel="00482D9A">
            <w:rPr>
              <w:noProof/>
              <w:rPrChange w:id="14329" w:author="Peto" w:date="2018-06-14T07:18:00Z">
                <w:rPr/>
              </w:rPrChange>
            </w:rPr>
            <w:delText>ch</w:delText>
          </w:r>
        </w:del>
      </w:ins>
      <w:ins w:id="14330" w:author="Langer, Peter" w:date="2018-06-12T08:29:00Z">
        <w:r w:rsidR="00482D9A" w:rsidRPr="00A82009">
          <w:rPr>
            <w:noProof/>
            <w:rPrChange w:id="14331" w:author="Peto" w:date="2018-06-14T07:18:00Z">
              <w:rPr/>
            </w:rPrChange>
          </w:rPr>
          <w:t>srdcových</w:t>
        </w:r>
      </w:ins>
      <w:ins w:id="14332" w:author="Pavel Jurak" w:date="2018-05-31T15:57:00Z">
        <w:r w:rsidR="00066DEF" w:rsidRPr="00A82009">
          <w:rPr>
            <w:noProof/>
            <w:rPrChange w:id="14333" w:author="Peto" w:date="2018-06-14T07:18:00Z">
              <w:rPr/>
            </w:rPrChange>
          </w:rPr>
          <w:t xml:space="preserve"> zvuk</w:t>
        </w:r>
      </w:ins>
      <w:ins w:id="14334" w:author="Langer, Peter" w:date="2018-06-12T08:29:00Z">
        <w:r w:rsidR="00482D9A" w:rsidRPr="00A82009">
          <w:rPr>
            <w:noProof/>
            <w:rPrChange w:id="14335" w:author="Peto" w:date="2018-06-14T07:18:00Z">
              <w:rPr/>
            </w:rPrChange>
          </w:rPr>
          <w:t>ov</w:t>
        </w:r>
      </w:ins>
      <w:ins w:id="14336" w:author="Pavel Jurak" w:date="2018-05-31T15:59:00Z">
        <w:del w:id="14337" w:author="Langer, Peter" w:date="2018-06-12T08:29:00Z">
          <w:r w:rsidR="00066DEF" w:rsidRPr="00A82009" w:rsidDel="00482D9A">
            <w:rPr>
              <w:noProof/>
              <w:rPrChange w:id="14338" w:author="Peto" w:date="2018-06-14T07:18:00Z">
                <w:rPr/>
              </w:rPrChange>
            </w:rPr>
            <w:delText>ů</w:delText>
          </w:r>
        </w:del>
      </w:ins>
      <w:ins w:id="14339" w:author="Peto" w:date="2018-06-11T20:00:00Z">
        <w:r w:rsidR="0099448B" w:rsidRPr="00A82009">
          <w:rPr>
            <w:noProof/>
            <w:rPrChange w:id="14340" w:author="Peto" w:date="2018-06-14T07:18:00Z">
              <w:rPr/>
            </w:rPrChange>
          </w:rPr>
          <w:t xml:space="preserve">, </w:t>
        </w:r>
      </w:ins>
      <w:ins w:id="14341" w:author="Peto" w:date="2018-06-11T20:01:00Z">
        <w:r w:rsidR="0099448B" w:rsidRPr="00A82009">
          <w:rPr>
            <w:noProof/>
            <w:rPrChange w:id="14342" w:author="Peto" w:date="2018-06-14T07:18:00Z">
              <w:rPr>
                <w:lang w:val="en-US"/>
              </w:rPr>
            </w:rPrChange>
          </w:rPr>
          <w:t>arteriálneho krvného tlaku</w:t>
        </w:r>
      </w:ins>
      <w:ins w:id="14343" w:author="Pavel Jurak" w:date="2018-05-31T15:57:00Z">
        <w:r w:rsidR="00066DEF" w:rsidRPr="00A82009">
          <w:rPr>
            <w:noProof/>
            <w:rPrChange w:id="14344" w:author="Peto" w:date="2018-06-14T07:18:00Z">
              <w:rPr/>
            </w:rPrChange>
          </w:rPr>
          <w:t xml:space="preserve"> a</w:t>
        </w:r>
      </w:ins>
      <w:ins w:id="14345" w:author="Pavel Jurak" w:date="2018-05-31T15:59:00Z">
        <w:r w:rsidR="00066DEF" w:rsidRPr="00A82009">
          <w:rPr>
            <w:noProof/>
            <w:rPrChange w:id="14346" w:author="Peto" w:date="2018-06-14T07:18:00Z">
              <w:rPr/>
            </w:rPrChange>
          </w:rPr>
          <w:t> </w:t>
        </w:r>
      </w:ins>
      <w:ins w:id="14347" w:author="Pavel Jurak" w:date="2018-05-31T15:57:00Z">
        <w:r w:rsidR="00066DEF" w:rsidRPr="00A82009">
          <w:rPr>
            <w:noProof/>
            <w:rPrChange w:id="14348" w:author="Peto" w:date="2018-06-14T07:18:00Z">
              <w:rPr/>
            </w:rPrChange>
          </w:rPr>
          <w:t>celot</w:t>
        </w:r>
      </w:ins>
      <w:ins w:id="14349" w:author="Langer, Peter" w:date="2018-06-12T08:29:00Z">
        <w:r w:rsidR="00482D9A" w:rsidRPr="00A82009">
          <w:rPr>
            <w:noProof/>
            <w:rPrChange w:id="14350" w:author="Peto" w:date="2018-06-14T07:18:00Z">
              <w:rPr/>
            </w:rPrChange>
          </w:rPr>
          <w:t>e</w:t>
        </w:r>
      </w:ins>
      <w:ins w:id="14351" w:author="Pavel Jurak" w:date="2018-05-31T15:57:00Z">
        <w:del w:id="14352" w:author="Langer, Peter" w:date="2018-06-12T08:29:00Z">
          <w:r w:rsidR="00066DEF" w:rsidRPr="00A82009" w:rsidDel="00482D9A">
            <w:rPr>
              <w:noProof/>
              <w:rPrChange w:id="14353" w:author="Peto" w:date="2018-06-14T07:18:00Z">
                <w:rPr/>
              </w:rPrChange>
            </w:rPr>
            <w:delText>ě</w:delText>
          </w:r>
        </w:del>
        <w:r w:rsidR="00066DEF" w:rsidRPr="00A82009">
          <w:rPr>
            <w:noProof/>
            <w:rPrChange w:id="14354" w:author="Peto" w:date="2018-06-14T07:18:00Z">
              <w:rPr/>
            </w:rPrChange>
          </w:rPr>
          <w:t>lov</w:t>
        </w:r>
      </w:ins>
      <w:ins w:id="14355" w:author="Langer, Peter" w:date="2018-06-12T08:29:00Z">
        <w:r w:rsidR="00482D9A" w:rsidRPr="00A82009">
          <w:rPr>
            <w:noProof/>
            <w:rPrChange w:id="14356" w:author="Peto" w:date="2018-06-14T07:18:00Z">
              <w:rPr/>
            </w:rPrChange>
          </w:rPr>
          <w:t>ej</w:t>
        </w:r>
      </w:ins>
      <w:ins w:id="14357" w:author="Pavel Jurak" w:date="2018-05-31T15:59:00Z">
        <w:del w:id="14358" w:author="Langer, Peter" w:date="2018-06-12T08:29:00Z">
          <w:r w:rsidR="00066DEF" w:rsidRPr="00A82009" w:rsidDel="00482D9A">
            <w:rPr>
              <w:noProof/>
              <w:rPrChange w:id="14359" w:author="Peto" w:date="2018-06-14T07:18:00Z">
                <w:rPr/>
              </w:rPrChange>
            </w:rPr>
            <w:delText>é</w:delText>
          </w:r>
        </w:del>
        <w:r w:rsidR="00066DEF" w:rsidRPr="00A82009">
          <w:rPr>
            <w:noProof/>
            <w:rPrChange w:id="14360" w:author="Peto" w:date="2018-06-14T07:18:00Z">
              <w:rPr/>
            </w:rPrChange>
          </w:rPr>
          <w:t xml:space="preserve"> </w:t>
        </w:r>
      </w:ins>
      <w:ins w:id="14361" w:author="Pavel Jurak" w:date="2018-05-31T15:57:00Z">
        <w:r w:rsidR="00066DEF" w:rsidRPr="00A82009">
          <w:rPr>
            <w:noProof/>
            <w:rPrChange w:id="14362" w:author="Peto" w:date="2018-06-14T07:18:00Z">
              <w:rPr/>
            </w:rPrChange>
          </w:rPr>
          <w:t xml:space="preserve"> boimpeda</w:t>
        </w:r>
      </w:ins>
      <w:ins w:id="14363" w:author="Pavel Jurak" w:date="2018-05-31T15:59:00Z">
        <w:r w:rsidR="00066DEF" w:rsidRPr="00A82009">
          <w:rPr>
            <w:noProof/>
            <w:rPrChange w:id="14364" w:author="Peto" w:date="2018-06-14T07:18:00Z">
              <w:rPr/>
            </w:rPrChange>
          </w:rPr>
          <w:t>nce</w:t>
        </w:r>
      </w:ins>
      <w:ins w:id="14365" w:author="Peto" w:date="2018-06-11T21:06:00Z">
        <w:r w:rsidR="009F41FA" w:rsidRPr="00A82009">
          <w:rPr>
            <w:noProof/>
            <w:rPrChange w:id="14366" w:author="Peto" w:date="2018-06-14T07:18:00Z">
              <w:rPr/>
            </w:rPrChange>
          </w:rPr>
          <w:t>. Analyzovené sú dve skupiny ľudí – zdraví dobrovoľníci a</w:t>
        </w:r>
      </w:ins>
      <w:ins w:id="14367" w:author="Peto" w:date="2018-06-11T21:07:00Z">
        <w:r w:rsidR="009F41FA" w:rsidRPr="00A82009">
          <w:rPr>
            <w:noProof/>
            <w:rPrChange w:id="14368" w:author="Peto" w:date="2018-06-14T07:18:00Z">
              <w:rPr/>
            </w:rPrChange>
          </w:rPr>
          <w:t> </w:t>
        </w:r>
      </w:ins>
      <w:ins w:id="14369" w:author="Peto" w:date="2018-06-11T21:06:00Z">
        <w:r w:rsidR="009F41FA" w:rsidRPr="00A82009">
          <w:rPr>
            <w:noProof/>
            <w:rPrChange w:id="14370" w:author="Peto" w:date="2018-06-14T07:18:00Z">
              <w:rPr/>
            </w:rPrChange>
          </w:rPr>
          <w:t xml:space="preserve">pacienti </w:t>
        </w:r>
      </w:ins>
      <w:ins w:id="14371" w:author="Peto" w:date="2018-06-11T21:07:00Z">
        <w:r w:rsidR="009F41FA" w:rsidRPr="00A82009">
          <w:rPr>
            <w:noProof/>
            <w:rPrChange w:id="14372" w:author="Peto" w:date="2018-06-14T07:18:00Z">
              <w:rPr/>
            </w:rPrChange>
          </w:rPr>
          <w:t>po transplantácií srdca</w:t>
        </w:r>
      </w:ins>
      <w:ins w:id="14373" w:author="Peto" w:date="2018-06-11T21:08:00Z">
        <w:r w:rsidR="009F41FA" w:rsidRPr="00A82009">
          <w:rPr>
            <w:noProof/>
            <w:rPrChange w:id="14374" w:author="Peto" w:date="2018-06-14T07:18:00Z">
              <w:rPr/>
            </w:rPrChange>
          </w:rPr>
          <w:t>. P</w:t>
        </w:r>
      </w:ins>
      <w:ins w:id="14375" w:author="Peto" w:date="2018-06-11T21:07:00Z">
        <w:r w:rsidR="009F41FA" w:rsidRPr="00A82009">
          <w:rPr>
            <w:noProof/>
            <w:rPrChange w:id="14376" w:author="Peto" w:date="2018-06-14T07:18:00Z">
              <w:rPr/>
            </w:rPrChange>
          </w:rPr>
          <w:t xml:space="preserve">ri </w:t>
        </w:r>
      </w:ins>
      <w:ins w:id="14377" w:author="Peto" w:date="2018-06-11T21:08:00Z">
        <w:r w:rsidR="009F41FA" w:rsidRPr="00A82009">
          <w:rPr>
            <w:noProof/>
            <w:rPrChange w:id="14378" w:author="Peto" w:date="2018-06-14T07:18:00Z">
              <w:rPr/>
            </w:rPrChange>
          </w:rPr>
          <w:t>druhej skupine</w:t>
        </w:r>
      </w:ins>
      <w:ins w:id="14379" w:author="Peto" w:date="2018-06-11T21:07:00Z">
        <w:r w:rsidR="009F41FA" w:rsidRPr="00A82009">
          <w:rPr>
            <w:noProof/>
            <w:rPrChange w:id="14380" w:author="Peto" w:date="2018-06-14T07:18:00Z">
              <w:rPr/>
            </w:rPrChange>
          </w:rPr>
          <w:t xml:space="preserve"> bol navyše</w:t>
        </w:r>
      </w:ins>
      <w:ins w:id="14381" w:author="Pavel Jurak" w:date="2018-05-31T15:59:00Z">
        <w:del w:id="14382" w:author="Peto" w:date="2018-06-11T21:06:00Z">
          <w:r w:rsidR="00066DEF" w:rsidRPr="00A82009" w:rsidDel="009F41FA">
            <w:rPr>
              <w:noProof/>
              <w:rPrChange w:id="14383" w:author="Peto" w:date="2018-06-14T07:18:00Z">
                <w:rPr/>
              </w:rPrChange>
            </w:rPr>
            <w:delText xml:space="preserve"> </w:delText>
          </w:r>
        </w:del>
      </w:ins>
      <w:ins w:id="14384" w:author="Pavel Jurak" w:date="2018-05-31T15:57:00Z">
        <w:del w:id="14385" w:author="Peto" w:date="2018-06-11T21:06:00Z">
          <w:r w:rsidR="00066DEF" w:rsidRPr="00A82009" w:rsidDel="009F41FA">
            <w:rPr>
              <w:noProof/>
              <w:rPrChange w:id="14386" w:author="Peto" w:date="2018-06-14T07:18:00Z">
                <w:rPr/>
              </w:rPrChange>
            </w:rPr>
            <w:delText xml:space="preserve"> </w:delText>
          </w:r>
        </w:del>
      </w:ins>
      <w:del w:id="14387" w:author="Pavel Jurak" w:date="2018-05-31T15:56:00Z">
        <w:r w:rsidRPr="00A82009" w:rsidDel="000F6D81">
          <w:rPr>
            <w:noProof/>
            <w:rPrChange w:id="14388" w:author="Peto" w:date="2018-06-14T07:18:00Z">
              <w:rPr/>
            </w:rPrChange>
          </w:rPr>
          <w:delText xml:space="preserve"> </w:delText>
        </w:r>
      </w:del>
      <w:del w:id="14389" w:author="Pavel Jurak" w:date="2018-05-31T15:58:00Z">
        <w:r w:rsidRPr="00A82009" w:rsidDel="00066DEF">
          <w:rPr>
            <w:noProof/>
            <w:rPrChange w:id="14390" w:author="Peto" w:date="2018-06-14T07:18:00Z">
              <w:rPr/>
            </w:rPrChange>
          </w:rPr>
          <w:delText>s </w:delText>
        </w:r>
      </w:del>
      <w:del w:id="14391" w:author="Pavel Jurak" w:date="2018-05-31T15:56:00Z">
        <w:r w:rsidRPr="00A82009" w:rsidDel="000F6D81">
          <w:rPr>
            <w:noProof/>
            <w:rPrChange w:id="14392" w:author="Peto" w:date="2018-06-14T07:18:00Z">
              <w:rPr/>
            </w:rPrChange>
          </w:rPr>
          <w:delText>dorazom na</w:delText>
        </w:r>
      </w:del>
      <w:del w:id="14393" w:author="Pavel Jurak" w:date="2018-05-31T15:58:00Z">
        <w:r w:rsidRPr="00A82009" w:rsidDel="00066DEF">
          <w:rPr>
            <w:noProof/>
            <w:rPrChange w:id="14394" w:author="Peto" w:date="2018-06-14T07:18:00Z">
              <w:rPr/>
            </w:rPrChange>
          </w:rPr>
          <w:delText xml:space="preserve"> bioimpedančné parametre používané na výpočet srdečného výdaja.</w:delText>
        </w:r>
      </w:del>
      <w:del w:id="14395" w:author="Peto" w:date="2018-06-11T21:05:00Z">
        <w:r w:rsidRPr="00A82009" w:rsidDel="009F41FA">
          <w:rPr>
            <w:noProof/>
            <w:rPrChange w:id="14396" w:author="Peto" w:date="2018-06-14T07:18:00Z">
              <w:rPr/>
            </w:rPrChange>
          </w:rPr>
          <w:delText xml:space="preserve"> </w:delText>
        </w:r>
      </w:del>
      <w:ins w:id="14397" w:author="Peto" w:date="2018-06-11T21:07:00Z">
        <w:r w:rsidR="009F41FA" w:rsidRPr="00A82009">
          <w:rPr>
            <w:noProof/>
            <w:rPrChange w:id="14398" w:author="Peto" w:date="2018-06-14T07:18:00Z">
              <w:rPr/>
            </w:rPrChange>
          </w:rPr>
          <w:t xml:space="preserve"> kontinuálne meraný srdečný výdaj echokadriografiou a termodilúciou.</w:t>
        </w:r>
      </w:ins>
    </w:p>
    <w:p w14:paraId="5571E263" w14:textId="77777777" w:rsidR="000F6D81" w:rsidRPr="00A82009" w:rsidRDefault="000F6D81" w:rsidP="00CE547F">
      <w:pPr>
        <w:tabs>
          <w:tab w:val="left" w:pos="7140"/>
        </w:tabs>
        <w:rPr>
          <w:ins w:id="14399" w:author="Pavel Jurak" w:date="2018-05-31T15:54:00Z"/>
          <w:noProof/>
          <w:rPrChange w:id="14400" w:author="Peto" w:date="2018-06-14T07:18:00Z">
            <w:rPr>
              <w:ins w:id="14401" w:author="Pavel Jurak" w:date="2018-05-31T15:54:00Z"/>
            </w:rPr>
          </w:rPrChange>
        </w:rPr>
      </w:pPr>
    </w:p>
    <w:p w14:paraId="669C602B" w14:textId="2116D027" w:rsidR="00EA0DE4" w:rsidRPr="00A82009" w:rsidRDefault="00CE547F" w:rsidP="00CE547F">
      <w:pPr>
        <w:tabs>
          <w:tab w:val="left" w:pos="7140"/>
        </w:tabs>
        <w:rPr>
          <w:ins w:id="14402" w:author="Pavel Jurak" w:date="2018-05-31T15:54:00Z"/>
          <w:noProof/>
          <w:rPrChange w:id="14403" w:author="Peto" w:date="2018-06-14T07:18:00Z">
            <w:rPr>
              <w:ins w:id="14404" w:author="Pavel Jurak" w:date="2018-05-31T15:54:00Z"/>
            </w:rPr>
          </w:rPrChange>
        </w:rPr>
      </w:pPr>
      <w:commentRangeStart w:id="14405"/>
      <w:r w:rsidRPr="00A82009">
        <w:rPr>
          <w:noProof/>
          <w:rPrChange w:id="14406" w:author="Peto" w:date="2018-06-14T07:18:00Z">
            <w:rPr/>
          </w:rPrChange>
        </w:rPr>
        <w:t xml:space="preserve">V súčasnosti nie je v literatúre zhoda na fyziologickom pôvode bioimpedančných parametroch. </w:t>
      </w:r>
      <w:del w:id="14407" w:author="Peto" w:date="2018-06-11T21:10:00Z">
        <w:r w:rsidRPr="00A82009" w:rsidDel="00E1719B">
          <w:rPr>
            <w:noProof/>
            <w:rPrChange w:id="14408" w:author="Peto" w:date="2018-06-14T07:18:00Z">
              <w:rPr/>
            </w:rPrChange>
          </w:rPr>
          <w:delText xml:space="preserve">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delText>
        </w:r>
        <w:r w:rsidRPr="00A82009" w:rsidDel="00E1719B">
          <w:rPr>
            <w:noProof/>
            <w:rPrChange w:id="14409" w:author="Peto" w:date="2018-06-14T07:18:00Z">
              <w:rPr/>
            </w:rPrChange>
          </w:rPr>
          <w:fldChar w:fldCharType="begin"/>
        </w:r>
        <w:r w:rsidR="00AD692D" w:rsidRPr="00A82009" w:rsidDel="00E1719B">
          <w:rPr>
            <w:noProof/>
            <w:rPrChange w:id="14410" w:author="Peto" w:date="2018-06-14T07:18:00Z">
              <w:rPr/>
            </w:rPrChange>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A82009" w:rsidDel="00E1719B">
          <w:rPr>
            <w:noProof/>
            <w:rPrChange w:id="14411" w:author="Peto" w:date="2018-06-14T07:18:00Z">
              <w:rPr/>
            </w:rPrChange>
          </w:rPr>
          <w:fldChar w:fldCharType="separate"/>
        </w:r>
        <w:r w:rsidR="00AD692D" w:rsidRPr="00A82009" w:rsidDel="00E1719B">
          <w:rPr>
            <w:noProof/>
            <w:vertAlign w:val="superscript"/>
          </w:rPr>
          <w:delText>3</w:delText>
        </w:r>
        <w:r w:rsidRPr="00A82009" w:rsidDel="00E1719B">
          <w:rPr>
            <w:noProof/>
            <w:rPrChange w:id="14412" w:author="Peto" w:date="2018-06-14T07:18:00Z">
              <w:rPr/>
            </w:rPrChange>
          </w:rPr>
          <w:fldChar w:fldCharType="end"/>
        </w:r>
        <w:r w:rsidRPr="00A82009" w:rsidDel="00E1719B">
          <w:rPr>
            <w:noProof/>
            <w:rPrChange w:id="14413" w:author="Peto" w:date="2018-06-14T07:18:00Z">
              <w:rPr/>
            </w:rPrChange>
          </w:rPr>
          <w:delText xml:space="preserve">. Kapacitná časť chýba a zložitejšie modely ako 3 a 4-dielne Windkesselove modely pre bioimpedanciu ešte nie sú definované. </w:delText>
        </w:r>
      </w:del>
      <w:r w:rsidRPr="00A82009">
        <w:rPr>
          <w:noProof/>
          <w:rPrChange w:id="14414" w:author="Peto" w:date="2018-06-14T07:18:00Z">
            <w:rPr/>
          </w:rPrChange>
        </w:rPr>
        <w:t xml:space="preserve">Pri porovnaní SV počítaných bioimpedančnými monitormi sa preto často objavuje slabá zhoda s paralelne meraným SV pomocou echokardiografie alebo MRI a to buď v absolútnych hodnotách </w:t>
      </w:r>
      <w:r w:rsidR="00882926" w:rsidRPr="00A82009">
        <w:rPr>
          <w:noProof/>
          <w:rPrChange w:id="14415" w:author="Peto" w:date="2018-06-14T07:18:00Z">
            <w:rPr/>
          </w:rPrChange>
        </w:rPr>
        <w:fldChar w:fldCharType="begin"/>
      </w:r>
      <w:r w:rsidR="00820F54">
        <w:rPr>
          <w:noProof/>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3&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A82009">
        <w:rPr>
          <w:noProof/>
          <w:rPrChange w:id="14416" w:author="Peto" w:date="2018-06-14T07:18:00Z">
            <w:rPr/>
          </w:rPrChange>
        </w:rPr>
        <w:fldChar w:fldCharType="separate"/>
      </w:r>
      <w:r w:rsidR="00820F54" w:rsidRPr="00820F54">
        <w:rPr>
          <w:noProof/>
          <w:vertAlign w:val="superscript"/>
        </w:rPr>
        <w:t>83</w:t>
      </w:r>
      <w:r w:rsidR="00882926" w:rsidRPr="00A82009">
        <w:rPr>
          <w:noProof/>
          <w:rPrChange w:id="14417" w:author="Peto" w:date="2018-06-14T07:18:00Z">
            <w:rPr/>
          </w:rPrChange>
        </w:rPr>
        <w:fldChar w:fldCharType="end"/>
      </w:r>
      <w:r w:rsidR="00882926" w:rsidRPr="00A82009">
        <w:rPr>
          <w:noProof/>
          <w:rPrChange w:id="14418" w:author="Peto" w:date="2018-06-14T07:18:00Z">
            <w:rPr/>
          </w:rPrChange>
        </w:rPr>
        <w:t>,</w:t>
      </w:r>
      <w:r w:rsidRPr="00A82009">
        <w:rPr>
          <w:noProof/>
          <w:rPrChange w:id="14419" w:author="Peto" w:date="2018-06-14T07:18:00Z">
            <w:rPr/>
          </w:rPrChange>
        </w:rPr>
        <w:t xml:space="preserve"> alebo aj relatívnych hodnotách </w:t>
      </w:r>
      <w:r w:rsidRPr="00A82009">
        <w:rPr>
          <w:noProof/>
          <w:rPrChange w:id="14420" w:author="Peto" w:date="2018-06-14T07:18:00Z">
            <w:rPr>
              <w:noProof/>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sidRPr="00A82009">
        <w:rPr>
          <w:noProof/>
        </w:rPr>
        <w:instrText xml:space="preserve"> ADDIN EN.CITE </w:instrText>
      </w:r>
      <w:r w:rsidR="00AD692D" w:rsidRPr="00A82009">
        <w:rPr>
          <w:noProof/>
          <w:rPrChange w:id="14421" w:author="Peto" w:date="2018-06-14T07:18:00Z">
            <w:rPr>
              <w:noProof/>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sidRPr="00A82009">
        <w:rPr>
          <w:noProof/>
        </w:rPr>
        <w:instrText xml:space="preserve"> ADDIN EN.CITE.DATA </w:instrText>
      </w:r>
      <w:r w:rsidR="00AD692D" w:rsidRPr="00A82009">
        <w:rPr>
          <w:noProof/>
          <w:rPrChange w:id="14422" w:author="Peto" w:date="2018-06-14T07:18:00Z">
            <w:rPr>
              <w:noProof/>
            </w:rPr>
          </w:rPrChange>
        </w:rPr>
      </w:r>
      <w:r w:rsidR="00AD692D" w:rsidRPr="00A82009">
        <w:rPr>
          <w:noProof/>
          <w:rPrChange w:id="14423" w:author="Peto" w:date="2018-06-14T07:18:00Z">
            <w:rPr>
              <w:noProof/>
            </w:rPr>
          </w:rPrChange>
        </w:rPr>
        <w:fldChar w:fldCharType="end"/>
      </w:r>
      <w:r w:rsidRPr="00A82009">
        <w:rPr>
          <w:noProof/>
          <w:rPrChange w:id="14424" w:author="Peto" w:date="2018-06-14T07:18:00Z">
            <w:rPr>
              <w:noProof/>
            </w:rPr>
          </w:rPrChange>
        </w:rPr>
      </w:r>
      <w:r w:rsidRPr="00A82009">
        <w:rPr>
          <w:noProof/>
          <w:rPrChange w:id="14425" w:author="Peto" w:date="2018-06-14T07:18:00Z">
            <w:rPr>
              <w:noProof/>
            </w:rPr>
          </w:rPrChange>
        </w:rPr>
        <w:fldChar w:fldCharType="separate"/>
      </w:r>
      <w:r w:rsidR="00AD692D" w:rsidRPr="00A82009">
        <w:rPr>
          <w:noProof/>
          <w:vertAlign w:val="superscript"/>
        </w:rPr>
        <w:t>5</w:t>
      </w:r>
      <w:r w:rsidRPr="00A82009">
        <w:rPr>
          <w:noProof/>
          <w:rPrChange w:id="14426" w:author="Peto" w:date="2018-06-14T07:18:00Z">
            <w:rPr>
              <w:noProof/>
            </w:rPr>
          </w:rPrChange>
        </w:rPr>
        <w:fldChar w:fldCharType="end"/>
      </w:r>
      <w:r w:rsidRPr="00A82009">
        <w:rPr>
          <w:noProof/>
          <w:rPrChange w:id="14427" w:author="Peto" w:date="2018-06-14T07:18:00Z">
            <w:rPr/>
          </w:rPrChange>
        </w:rPr>
        <w:t xml:space="preserve">. </w:t>
      </w:r>
      <w:commentRangeEnd w:id="14405"/>
      <w:r w:rsidR="00066DEF" w:rsidRPr="00A82009">
        <w:rPr>
          <w:rStyle w:val="Odkaznakomentr"/>
          <w:noProof/>
          <w:rPrChange w:id="14428" w:author="Peto" w:date="2018-06-14T07:18:00Z">
            <w:rPr>
              <w:rStyle w:val="Odkaznakomentr"/>
            </w:rPr>
          </w:rPrChange>
        </w:rPr>
        <w:commentReference w:id="14405"/>
      </w:r>
      <w:ins w:id="14429" w:author="Peto" w:date="2018-06-11T21:21:00Z">
        <w:r w:rsidR="00C34196" w:rsidRPr="00A82009">
          <w:rPr>
            <w:noProof/>
            <w:rPrChange w:id="14430" w:author="Peto" w:date="2018-06-14T07:18:00Z">
              <w:rPr/>
            </w:rPrChange>
          </w:rPr>
          <w:t>Táto práca prináša nov</w:t>
        </w:r>
      </w:ins>
      <w:ins w:id="14431" w:author="Peto" w:date="2018-06-11T21:22:00Z">
        <w:r w:rsidR="00C34196" w:rsidRPr="00A82009">
          <w:rPr>
            <w:noProof/>
            <w:rPrChange w:id="14432" w:author="Peto" w:date="2018-06-14T07:18:00Z">
              <w:rPr/>
            </w:rPrChange>
          </w:rPr>
          <w:t>é informácie o</w:t>
        </w:r>
        <w:del w:id="14433" w:author="Langer, Peter" w:date="2018-06-12T08:05:00Z">
          <w:r w:rsidR="00C34196" w:rsidRPr="00A82009" w:rsidDel="0080378C">
            <w:rPr>
              <w:noProof/>
              <w:rPrChange w:id="14434" w:author="Peto" w:date="2018-06-14T07:18:00Z">
                <w:rPr/>
              </w:rPrChange>
            </w:rPr>
            <w:delText xml:space="preserve"> </w:delText>
          </w:r>
        </w:del>
      </w:ins>
      <w:ins w:id="14435" w:author="Langer, Peter" w:date="2018-06-12T08:05:00Z">
        <w:r w:rsidR="0080378C" w:rsidRPr="00A82009">
          <w:rPr>
            <w:noProof/>
            <w:rPrChange w:id="14436" w:author="Peto" w:date="2018-06-14T07:18:00Z">
              <w:rPr/>
            </w:rPrChange>
          </w:rPr>
          <w:t xml:space="preserve"> vzájomých väzbách </w:t>
        </w:r>
      </w:ins>
      <w:ins w:id="14437" w:author="Langer, Peter" w:date="2018-06-12T08:07:00Z">
        <w:r w:rsidR="00FB18CB" w:rsidRPr="00A82009">
          <w:rPr>
            <w:noProof/>
            <w:rPrChange w:id="14438" w:author="Peto" w:date="2018-06-14T07:18:00Z">
              <w:rPr/>
            </w:rPrChange>
          </w:rPr>
          <w:t xml:space="preserve">hemodynamických </w:t>
        </w:r>
      </w:ins>
      <w:ins w:id="14439" w:author="Langer, Peter" w:date="2018-06-12T08:06:00Z">
        <w:r w:rsidR="00FB18CB" w:rsidRPr="00A82009">
          <w:rPr>
            <w:noProof/>
            <w:rPrChange w:id="14440" w:author="Peto" w:date="2018-06-14T07:18:00Z">
              <w:rPr/>
            </w:rPrChange>
          </w:rPr>
          <w:t>parametrov</w:t>
        </w:r>
      </w:ins>
      <w:ins w:id="14441" w:author="Langer, Peter" w:date="2018-06-12T08:08:00Z">
        <w:r w:rsidR="00FB18CB" w:rsidRPr="00A82009">
          <w:rPr>
            <w:noProof/>
            <w:rPrChange w:id="14442" w:author="Peto" w:date="2018-06-14T07:18:00Z">
              <w:rPr/>
            </w:rPrChange>
          </w:rPr>
          <w:t>. Tieto informácie možu pomocť pri le</w:t>
        </w:r>
        <w:r w:rsidR="00843DC8" w:rsidRPr="00A82009">
          <w:rPr>
            <w:noProof/>
            <w:rPrChange w:id="14443" w:author="Peto" w:date="2018-06-14T07:18:00Z">
              <w:rPr/>
            </w:rPrChange>
          </w:rPr>
          <w:t>pšom pochopení fyziologického pô</w:t>
        </w:r>
        <w:r w:rsidR="00FB18CB" w:rsidRPr="00A82009">
          <w:rPr>
            <w:noProof/>
            <w:rPrChange w:id="14444" w:author="Peto" w:date="2018-06-14T07:18:00Z">
              <w:rPr/>
            </w:rPrChange>
          </w:rPr>
          <w:t>vodu bioimpedančných parametrov a možu pomocť pri návrhu presnejších modelov na výpočet srdcov</w:t>
        </w:r>
      </w:ins>
      <w:ins w:id="14445" w:author="Langer, Peter" w:date="2018-06-12T08:09:00Z">
        <w:r w:rsidR="00FB18CB" w:rsidRPr="00A82009">
          <w:rPr>
            <w:noProof/>
            <w:rPrChange w:id="14446" w:author="Peto" w:date="2018-06-14T07:18:00Z">
              <w:rPr/>
            </w:rPrChange>
          </w:rPr>
          <w:t>ého výdaja.</w:t>
        </w:r>
      </w:ins>
    </w:p>
    <w:p w14:paraId="1CBB05FA" w14:textId="7240F1F6" w:rsidR="000F6D81" w:rsidRPr="00A82009" w:rsidRDefault="000F6D81" w:rsidP="00CE547F">
      <w:pPr>
        <w:tabs>
          <w:tab w:val="left" w:pos="7140"/>
        </w:tabs>
        <w:rPr>
          <w:ins w:id="14447" w:author="Pavel Jurak" w:date="2018-05-31T16:00:00Z"/>
          <w:noProof/>
          <w:rPrChange w:id="14448" w:author="Peto" w:date="2018-06-14T07:18:00Z">
            <w:rPr>
              <w:ins w:id="14449" w:author="Pavel Jurak" w:date="2018-05-31T16:00:00Z"/>
            </w:rPr>
          </w:rPrChange>
        </w:rPr>
      </w:pPr>
    </w:p>
    <w:p w14:paraId="0BE384D4" w14:textId="075871EE" w:rsidR="00843DC8" w:rsidRPr="00A82009" w:rsidRDefault="00066DEF" w:rsidP="00CE547F">
      <w:pPr>
        <w:tabs>
          <w:tab w:val="left" w:pos="7140"/>
        </w:tabs>
        <w:rPr>
          <w:ins w:id="14450" w:author="Pavel Jurak" w:date="2018-05-31T11:58:00Z"/>
          <w:b/>
          <w:noProof/>
          <w:rPrChange w:id="14451" w:author="Peto" w:date="2018-06-14T07:18:00Z">
            <w:rPr>
              <w:ins w:id="14452" w:author="Pavel Jurak" w:date="2018-05-31T11:58:00Z"/>
            </w:rPr>
          </w:rPrChange>
        </w:rPr>
      </w:pPr>
      <w:ins w:id="14453" w:author="Pavel Jurak" w:date="2018-05-31T16:00:00Z">
        <w:del w:id="14454" w:author="Langer, Peter" w:date="2018-06-12T10:25:00Z">
          <w:r w:rsidRPr="00A82009" w:rsidDel="00843DC8">
            <w:rPr>
              <w:b/>
              <w:noProof/>
              <w:rPrChange w:id="14455" w:author="Peto" w:date="2018-06-14T07:18:00Z">
                <w:rPr/>
              </w:rPrChange>
            </w:rPr>
            <w:delText>Přínosy a dílčí závěry dizertační práce:</w:delText>
          </w:r>
        </w:del>
      </w:ins>
      <w:ins w:id="14456" w:author="Langer, Peter" w:date="2018-06-12T10:24:00Z">
        <w:r w:rsidR="00843DC8" w:rsidRPr="00A82009">
          <w:rPr>
            <w:b/>
            <w:noProof/>
            <w:rPrChange w:id="14457" w:author="Peto" w:date="2018-06-14T07:18:00Z">
              <w:rPr>
                <w:b/>
              </w:rPr>
            </w:rPrChange>
          </w:rPr>
          <w:t>Prínosy a</w:t>
        </w:r>
      </w:ins>
      <w:ins w:id="14458" w:author="Langer, Peter" w:date="2018-06-12T10:25:00Z">
        <w:r w:rsidR="00843DC8" w:rsidRPr="00A82009">
          <w:rPr>
            <w:b/>
            <w:noProof/>
            <w:rPrChange w:id="14459" w:author="Peto" w:date="2018-06-14T07:18:00Z">
              <w:rPr>
                <w:b/>
              </w:rPr>
            </w:rPrChange>
          </w:rPr>
          <w:t> </w:t>
        </w:r>
      </w:ins>
      <w:ins w:id="14460" w:author="Langer, Peter" w:date="2018-06-12T10:24:00Z">
        <w:r w:rsidR="00843DC8" w:rsidRPr="00A82009">
          <w:rPr>
            <w:b/>
            <w:noProof/>
            <w:rPrChange w:id="14461" w:author="Peto" w:date="2018-06-14T07:18:00Z">
              <w:rPr>
                <w:b/>
              </w:rPr>
            </w:rPrChange>
          </w:rPr>
          <w:t>čiastkov</w:t>
        </w:r>
      </w:ins>
      <w:ins w:id="14462" w:author="Langer, Peter" w:date="2018-06-12T10:25:00Z">
        <w:r w:rsidR="00843DC8" w:rsidRPr="00A82009">
          <w:rPr>
            <w:b/>
            <w:noProof/>
            <w:rPrChange w:id="14463" w:author="Peto" w:date="2018-06-14T07:18:00Z">
              <w:rPr>
                <w:b/>
              </w:rPr>
            </w:rPrChange>
          </w:rPr>
          <w:t>é závery práce:</w:t>
        </w:r>
      </w:ins>
    </w:p>
    <w:p w14:paraId="2714F207" w14:textId="51E0EA44" w:rsidR="00C34196" w:rsidRPr="00A82009" w:rsidDel="00482D9A" w:rsidRDefault="00066DEF" w:rsidP="00CE547F">
      <w:pPr>
        <w:tabs>
          <w:tab w:val="left" w:pos="7140"/>
        </w:tabs>
        <w:rPr>
          <w:ins w:id="14464" w:author="Peto" w:date="2018-06-11T21:18:00Z"/>
          <w:del w:id="14465" w:author="Langer, Peter" w:date="2018-06-12T08:30:00Z"/>
          <w:noProof/>
          <w:rPrChange w:id="14466" w:author="Peto" w:date="2018-06-14T07:18:00Z">
            <w:rPr>
              <w:ins w:id="14467" w:author="Peto" w:date="2018-06-11T21:18:00Z"/>
              <w:del w:id="14468" w:author="Langer, Peter" w:date="2018-06-12T08:30:00Z"/>
            </w:rPr>
          </w:rPrChange>
        </w:rPr>
      </w:pPr>
      <w:ins w:id="14469" w:author="Pavel Jurak" w:date="2018-05-31T16:01:00Z">
        <w:del w:id="14470" w:author="Langer, Peter" w:date="2018-06-12T08:30:00Z">
          <w:r w:rsidRPr="00A82009" w:rsidDel="00482D9A">
            <w:rPr>
              <w:noProof/>
              <w:rPrChange w:id="14471" w:author="Peto" w:date="2018-06-14T07:18:00Z">
                <w:rPr/>
              </w:rPrChange>
            </w:rPr>
            <w:delText>P</w:delText>
          </w:r>
        </w:del>
      </w:ins>
      <w:ins w:id="14472" w:author="Pavel Jurak" w:date="2018-05-31T11:58:00Z">
        <w:del w:id="14473" w:author="Langer, Peter" w:date="2018-06-12T08:30:00Z">
          <w:r w:rsidRPr="00A82009" w:rsidDel="00482D9A">
            <w:rPr>
              <w:noProof/>
              <w:rPrChange w:id="14474" w:author="Peto" w:date="2018-06-14T07:18:00Z">
                <w:rPr/>
              </w:rPrChange>
            </w:rPr>
            <w:delText>ráce zah</w:delText>
          </w:r>
        </w:del>
      </w:ins>
      <w:ins w:id="14475" w:author="Pavel Jurak" w:date="2018-06-01T14:06:00Z">
        <w:del w:id="14476" w:author="Langer, Peter" w:date="2018-06-12T08:30:00Z">
          <w:r w:rsidR="006A11AF" w:rsidRPr="00A82009" w:rsidDel="00482D9A">
            <w:rPr>
              <w:noProof/>
              <w:rPrChange w:id="14477" w:author="Peto" w:date="2018-06-14T07:18:00Z">
                <w:rPr/>
              </w:rPrChange>
            </w:rPr>
            <w:delText>r</w:delText>
          </w:r>
        </w:del>
      </w:ins>
      <w:ins w:id="14478" w:author="Pavel Jurak" w:date="2018-05-31T11:58:00Z">
        <w:del w:id="14479" w:author="Langer, Peter" w:date="2018-06-12T08:30:00Z">
          <w:r w:rsidRPr="00A82009" w:rsidDel="00482D9A">
            <w:rPr>
              <w:noProof/>
              <w:rPrChange w:id="14480" w:author="Peto" w:date="2018-06-14T07:18:00Z">
                <w:rPr/>
              </w:rPrChange>
            </w:rPr>
            <w:delText>nuje</w:delText>
          </w:r>
          <w:r w:rsidR="00EA0DE4" w:rsidRPr="00A82009" w:rsidDel="00482D9A">
            <w:rPr>
              <w:noProof/>
              <w:rPrChange w:id="14481" w:author="Peto" w:date="2018-06-14T07:18:00Z">
                <w:rPr/>
              </w:rPrChange>
            </w:rPr>
            <w:delText xml:space="preserve"> nové metody cílené na přesnější stanovení srdečního vý</w:delText>
          </w:r>
        </w:del>
      </w:ins>
      <w:ins w:id="14482" w:author="Pavel Jurak" w:date="2018-05-31T11:59:00Z">
        <w:del w:id="14483" w:author="Langer, Peter" w:date="2018-06-12T08:30:00Z">
          <w:r w:rsidR="00EA0DE4" w:rsidRPr="00A82009" w:rsidDel="00482D9A">
            <w:rPr>
              <w:noProof/>
              <w:rPrChange w:id="14484" w:author="Peto" w:date="2018-06-14T07:18:00Z">
                <w:rPr/>
              </w:rPrChange>
            </w:rPr>
            <w:delText>deje a</w:delText>
          </w:r>
        </w:del>
      </w:ins>
      <w:ins w:id="14485" w:author="Pavel Jurak" w:date="2018-05-31T12:00:00Z">
        <w:del w:id="14486" w:author="Langer, Peter" w:date="2018-06-12T08:30:00Z">
          <w:r w:rsidR="00EA0DE4" w:rsidRPr="00A82009" w:rsidDel="00482D9A">
            <w:rPr>
              <w:noProof/>
              <w:rPrChange w:id="14487" w:author="Peto" w:date="2018-06-14T07:18:00Z">
                <w:rPr/>
              </w:rPrChange>
            </w:rPr>
            <w:delText> </w:delText>
          </w:r>
        </w:del>
      </w:ins>
      <w:ins w:id="14488" w:author="Pavel Jurak" w:date="2018-05-31T11:59:00Z">
        <w:del w:id="14489" w:author="Langer, Peter" w:date="2018-06-12T08:30:00Z">
          <w:r w:rsidR="00EA0DE4" w:rsidRPr="00A82009" w:rsidDel="00482D9A">
            <w:rPr>
              <w:noProof/>
              <w:rPrChange w:id="14490" w:author="Peto" w:date="2018-06-14T07:18:00Z">
                <w:rPr/>
              </w:rPrChange>
            </w:rPr>
            <w:delText xml:space="preserve">krevní </w:delText>
          </w:r>
        </w:del>
      </w:ins>
      <w:ins w:id="14491" w:author="Pavel Jurak" w:date="2018-05-31T12:00:00Z">
        <w:del w:id="14492" w:author="Langer, Peter" w:date="2018-06-12T08:30:00Z">
          <w:r w:rsidR="00EA0DE4" w:rsidRPr="00A82009" w:rsidDel="00482D9A">
            <w:rPr>
              <w:noProof/>
              <w:rPrChange w:id="14493" w:author="Peto" w:date="2018-06-14T07:18:00Z">
                <w:rPr/>
              </w:rPrChange>
            </w:rPr>
            <w:delText xml:space="preserve">cikulace neinvazivní cestou pomocí celotělopvé imedanční </w:delText>
          </w:r>
          <w:commentRangeStart w:id="14494"/>
          <w:r w:rsidR="00EA0DE4" w:rsidRPr="00A82009" w:rsidDel="00482D9A">
            <w:rPr>
              <w:noProof/>
              <w:rPrChange w:id="14495" w:author="Peto" w:date="2018-06-14T07:18:00Z">
                <w:rPr/>
              </w:rPrChange>
            </w:rPr>
            <w:delText>kardiografie</w:delText>
          </w:r>
        </w:del>
      </w:ins>
      <w:commentRangeEnd w:id="14494"/>
      <w:ins w:id="14496" w:author="Pavel Jurak" w:date="2018-05-31T13:05:00Z">
        <w:del w:id="14497" w:author="Langer, Peter" w:date="2018-06-12T08:30:00Z">
          <w:r w:rsidR="00857697" w:rsidRPr="00A82009" w:rsidDel="00482D9A">
            <w:rPr>
              <w:rStyle w:val="Odkaznakomentr"/>
              <w:noProof/>
              <w:rPrChange w:id="14498" w:author="Peto" w:date="2018-06-14T07:18:00Z">
                <w:rPr>
                  <w:rStyle w:val="Odkaznakomentr"/>
                </w:rPr>
              </w:rPrChange>
            </w:rPr>
            <w:commentReference w:id="14494"/>
          </w:r>
        </w:del>
      </w:ins>
      <w:ins w:id="14499" w:author="Pavel Jurak" w:date="2018-05-31T12:00:00Z">
        <w:del w:id="14500" w:author="Langer, Peter" w:date="2018-06-12T08:30:00Z">
          <w:r w:rsidR="00EA0DE4" w:rsidRPr="00A82009" w:rsidDel="00482D9A">
            <w:rPr>
              <w:noProof/>
              <w:rPrChange w:id="14501" w:author="Peto" w:date="2018-06-14T07:18:00Z">
                <w:rPr/>
              </w:rPrChange>
            </w:rPr>
            <w:delText>.</w:delText>
          </w:r>
        </w:del>
      </w:ins>
      <w:ins w:id="14502" w:author="Peto" w:date="2018-06-11T21:12:00Z">
        <w:del w:id="14503" w:author="Langer, Peter" w:date="2018-06-12T08:30:00Z">
          <w:r w:rsidR="00C34196" w:rsidRPr="00A82009" w:rsidDel="00482D9A">
            <w:rPr>
              <w:noProof/>
              <w:rPrChange w:id="14504" w:author="Peto" w:date="2018-06-14T07:18:00Z">
                <w:rPr/>
              </w:rPrChange>
            </w:rPr>
            <w:delText xml:space="preserve"> </w:delText>
          </w:r>
        </w:del>
      </w:ins>
    </w:p>
    <w:p w14:paraId="2F62FF93" w14:textId="59D045CB" w:rsidR="00C34196" w:rsidRPr="00A82009" w:rsidDel="00482D9A" w:rsidRDefault="00C34196" w:rsidP="00CE547F">
      <w:pPr>
        <w:tabs>
          <w:tab w:val="left" w:pos="7140"/>
        </w:tabs>
        <w:rPr>
          <w:ins w:id="14505" w:author="Peto" w:date="2018-06-11T21:18:00Z"/>
          <w:del w:id="14506" w:author="Langer, Peter" w:date="2018-06-12T08:30:00Z"/>
          <w:noProof/>
          <w:rPrChange w:id="14507" w:author="Peto" w:date="2018-06-14T07:18:00Z">
            <w:rPr>
              <w:ins w:id="14508" w:author="Peto" w:date="2018-06-11T21:18:00Z"/>
              <w:del w:id="14509" w:author="Langer, Peter" w:date="2018-06-12T08:30:00Z"/>
            </w:rPr>
          </w:rPrChange>
        </w:rPr>
      </w:pPr>
    </w:p>
    <w:p w14:paraId="481AD70E" w14:textId="2A93835A" w:rsidR="005B4844" w:rsidRPr="00A82009" w:rsidRDefault="00C34196" w:rsidP="00CE547F">
      <w:pPr>
        <w:tabs>
          <w:tab w:val="left" w:pos="7140"/>
        </w:tabs>
        <w:rPr>
          <w:ins w:id="14510" w:author="Langer, Peter" w:date="2018-06-12T09:56:00Z"/>
          <w:noProof/>
          <w:rPrChange w:id="14511" w:author="Peto" w:date="2018-06-14T07:18:00Z">
            <w:rPr>
              <w:ins w:id="14512" w:author="Langer, Peter" w:date="2018-06-12T09:56:00Z"/>
            </w:rPr>
          </w:rPrChange>
        </w:rPr>
      </w:pPr>
      <w:ins w:id="14513" w:author="Peto" w:date="2018-06-11T21:12:00Z">
        <w:r w:rsidRPr="00A82009">
          <w:rPr>
            <w:noProof/>
            <w:rPrChange w:id="14514" w:author="Peto" w:date="2018-06-14T07:18:00Z">
              <w:rPr/>
            </w:rPrChange>
          </w:rPr>
          <w:t>Bola vytvorená nov</w:t>
        </w:r>
      </w:ins>
      <w:ins w:id="14515" w:author="Peto" w:date="2018-06-11T21:13:00Z">
        <w:r w:rsidRPr="00A82009">
          <w:rPr>
            <w:noProof/>
            <w:rPrChange w:id="14516" w:author="Peto" w:date="2018-06-14T07:18:00Z">
              <w:rPr/>
            </w:rPrChange>
          </w:rPr>
          <w:t>á metóda na detekciu prvého a druhého srdečného zvuku. Základ tejto met</w:t>
        </w:r>
      </w:ins>
      <w:ins w:id="14517" w:author="Peto" w:date="2018-06-11T21:14:00Z">
        <w:r w:rsidRPr="00A82009">
          <w:rPr>
            <w:noProof/>
            <w:rPrChange w:id="14518" w:author="Peto" w:date="2018-06-14T07:18:00Z">
              <w:rPr/>
            </w:rPrChange>
          </w:rPr>
          <w:t xml:space="preserve">ódy spočíva v ladení hraničných frekvencií filtra typu </w:t>
        </w:r>
      </w:ins>
      <w:ins w:id="14519" w:author="Peto" w:date="2018-06-11T21:15:00Z">
        <w:r w:rsidRPr="00A82009">
          <w:rPr>
            <w:noProof/>
            <w:rPrChange w:id="14520" w:author="Peto" w:date="2018-06-14T07:18:00Z">
              <w:rPr/>
            </w:rPrChange>
          </w:rPr>
          <w:t xml:space="preserve">pásmová priepusť na základe korelácie </w:t>
        </w:r>
      </w:ins>
      <w:ins w:id="14521" w:author="Peto" w:date="2018-06-11T21:17:00Z">
        <w:r w:rsidRPr="00A82009">
          <w:rPr>
            <w:noProof/>
            <w:rPrChange w:id="14522" w:author="Peto" w:date="2018-06-14T07:18:00Z">
              <w:rPr/>
            </w:rPrChange>
          </w:rPr>
          <w:t>vzdialenosti</w:t>
        </w:r>
      </w:ins>
      <w:ins w:id="14523" w:author="Peto" w:date="2018-06-11T21:15:00Z">
        <w:r w:rsidRPr="00A82009">
          <w:rPr>
            <w:noProof/>
            <w:rPrChange w:id="14524" w:author="Peto" w:date="2018-06-14T07:18:00Z">
              <w:rPr/>
            </w:rPrChange>
          </w:rPr>
          <w:t xml:space="preserve"> detekovaného </w:t>
        </w:r>
      </w:ins>
      <w:ins w:id="14525" w:author="Peto" w:date="2018-06-11T21:16:00Z">
        <w:r w:rsidRPr="00A82009">
          <w:rPr>
            <w:noProof/>
            <w:rPrChange w:id="14526" w:author="Peto" w:date="2018-06-14T07:18:00Z">
              <w:rPr/>
            </w:rPrChange>
          </w:rPr>
          <w:t xml:space="preserve">srdečného zvuku </w:t>
        </w:r>
      </w:ins>
      <w:ins w:id="14527" w:author="Peto" w:date="2018-06-11T21:17:00Z">
        <w:r w:rsidRPr="00A82009">
          <w:rPr>
            <w:noProof/>
            <w:rPrChange w:id="14528" w:author="Peto" w:date="2018-06-14T07:18:00Z">
              <w:rPr/>
            </w:rPrChange>
          </w:rPr>
          <w:t>od R vlny</w:t>
        </w:r>
      </w:ins>
      <w:ins w:id="14529" w:author="Peto" w:date="2018-06-11T21:15:00Z">
        <w:r w:rsidRPr="00A82009">
          <w:rPr>
            <w:noProof/>
            <w:rPrChange w:id="14530" w:author="Peto" w:date="2018-06-14T07:18:00Z">
              <w:rPr/>
            </w:rPrChange>
          </w:rPr>
          <w:t xml:space="preserve"> s fázov respirácie. </w:t>
        </w:r>
      </w:ins>
      <w:ins w:id="14531" w:author="Langer, Peter" w:date="2018-06-12T09:59:00Z">
        <w:r w:rsidR="005B4844" w:rsidRPr="00A82009">
          <w:rPr>
            <w:noProof/>
            <w:rPrChange w:id="14532" w:author="Peto" w:date="2018-06-14T07:18:00Z">
              <w:rPr/>
            </w:rPrChange>
          </w:rPr>
          <w:t xml:space="preserve">Súčasťou </w:t>
        </w:r>
        <w:r w:rsidR="00843DC8" w:rsidRPr="00A82009">
          <w:rPr>
            <w:noProof/>
            <w:rPrChange w:id="14533" w:author="Peto" w:date="2018-06-14T07:18:00Z">
              <w:rPr/>
            </w:rPrChange>
          </w:rPr>
          <w:t>práce bol vývoj nov</w:t>
        </w:r>
        <w:r w:rsidR="005B4844" w:rsidRPr="00A82009">
          <w:rPr>
            <w:noProof/>
            <w:rPrChange w:id="14534" w:author="Peto" w:date="2018-06-14T07:18:00Z">
              <w:rPr/>
            </w:rPrChange>
          </w:rPr>
          <w:t>ej metódy pre popis frekvenčných vlastnosti srdcových zvukov</w:t>
        </w:r>
      </w:ins>
      <w:commentRangeStart w:id="14535"/>
      <w:ins w:id="14536" w:author="Langer, Peter" w:date="2018-06-12T09:55:00Z">
        <w:r w:rsidR="005B4844" w:rsidRPr="00A82009">
          <w:rPr>
            <w:noProof/>
            <w:rPrChange w:id="14537" w:author="Peto" w:date="2018-06-14T07:18:00Z">
              <w:rPr/>
            </w:rPrChange>
          </w:rPr>
          <w:t xml:space="preserve">. </w:t>
        </w:r>
        <w:commentRangeEnd w:id="14535"/>
        <w:r w:rsidR="005B4844" w:rsidRPr="00A82009">
          <w:rPr>
            <w:rStyle w:val="Odkaznakomentr"/>
            <w:noProof/>
            <w:rPrChange w:id="14538" w:author="Peto" w:date="2018-06-14T07:18:00Z">
              <w:rPr>
                <w:rStyle w:val="Odkaznakomentr"/>
              </w:rPr>
            </w:rPrChange>
          </w:rPr>
          <w:commentReference w:id="14535"/>
        </w:r>
        <w:r w:rsidR="005B4844" w:rsidRPr="00A82009">
          <w:rPr>
            <w:noProof/>
            <w:rPrChange w:id="14539" w:author="Peto" w:date="2018-06-14T07:18:00Z">
              <w:rPr/>
            </w:rPrChange>
          </w:rPr>
          <w:t xml:space="preserve">Bolo ukázané, že frekvenčné rozloženie srdečných zvukov je u každého človeka iné. Nové metódy detekcie navrhnuté v tejto práci pozostávajú z filtrácie </w:t>
        </w:r>
      </w:ins>
      <w:ins w:id="14540" w:author="Langer, Peter" w:date="2018-06-12T09:56:00Z">
        <w:r w:rsidR="005B4844" w:rsidRPr="00A82009">
          <w:rPr>
            <w:noProof/>
            <w:rPrChange w:id="14541" w:author="Peto" w:date="2018-06-14T07:18:00Z">
              <w:rPr/>
            </w:rPrChange>
          </w:rPr>
          <w:t xml:space="preserve">srdečných </w:t>
        </w:r>
        <w:r w:rsidR="005B4844" w:rsidRPr="00A82009">
          <w:rPr>
            <w:noProof/>
            <w:rPrChange w:id="14542" w:author="Peto" w:date="2018-06-14T07:18:00Z">
              <w:rPr/>
            </w:rPrChange>
          </w:rPr>
          <w:lastRenderedPageBreak/>
          <w:t>zvukov</w:t>
        </w:r>
      </w:ins>
      <w:ins w:id="14543" w:author="Langer, Peter" w:date="2018-06-12T09:55:00Z">
        <w:r w:rsidR="005B4844" w:rsidRPr="00A82009">
          <w:rPr>
            <w:noProof/>
            <w:rPrChange w:id="14544" w:author="Peto" w:date="2018-06-14T07:18:00Z">
              <w:rPr/>
            </w:rPrChange>
          </w:rPr>
          <w:t xml:space="preserve"> pre každý subjekt individuálne. Tieto metódy redukujú chybu pri stanovení </w:t>
        </w:r>
      </w:ins>
      <w:ins w:id="14545" w:author="Langer, Peter" w:date="2018-06-12T09:56:00Z">
        <w:r w:rsidR="005B4844" w:rsidRPr="00A82009">
          <w:rPr>
            <w:noProof/>
            <w:rPrChange w:id="14546" w:author="Peto" w:date="2018-06-14T07:18:00Z">
              <w:rPr/>
            </w:rPrChange>
          </w:rPr>
          <w:t>srdcového výdaja</w:t>
        </w:r>
      </w:ins>
      <w:ins w:id="14547" w:author="Langer, Peter" w:date="2018-06-12T09:55:00Z">
        <w:r w:rsidR="005B4844" w:rsidRPr="00A82009">
          <w:rPr>
            <w:noProof/>
            <w:rPrChange w:id="14548" w:author="Peto" w:date="2018-06-14T07:18:00Z">
              <w:rPr/>
            </w:rPrChange>
          </w:rPr>
          <w:t xml:space="preserve">. </w:t>
        </w:r>
      </w:ins>
    </w:p>
    <w:p w14:paraId="26D0F8A4" w14:textId="77777777" w:rsidR="005B4844" w:rsidRPr="00A82009" w:rsidRDefault="005B4844" w:rsidP="00CE547F">
      <w:pPr>
        <w:tabs>
          <w:tab w:val="left" w:pos="7140"/>
        </w:tabs>
        <w:rPr>
          <w:ins w:id="14549" w:author="Langer, Peter" w:date="2018-06-12T09:56:00Z"/>
          <w:noProof/>
          <w:rPrChange w:id="14550" w:author="Peto" w:date="2018-06-14T07:18:00Z">
            <w:rPr>
              <w:ins w:id="14551" w:author="Langer, Peter" w:date="2018-06-12T09:56:00Z"/>
            </w:rPr>
          </w:rPrChange>
        </w:rPr>
      </w:pPr>
    </w:p>
    <w:p w14:paraId="6CD79B01" w14:textId="1A757332" w:rsidR="00C34196" w:rsidRPr="00A82009" w:rsidDel="00690B34" w:rsidRDefault="00C34196" w:rsidP="00CE547F">
      <w:pPr>
        <w:tabs>
          <w:tab w:val="left" w:pos="7140"/>
        </w:tabs>
        <w:rPr>
          <w:del w:id="14552" w:author="Langer, Peter" w:date="2018-06-12T09:05:00Z"/>
          <w:noProof/>
          <w:rPrChange w:id="14553" w:author="Peto" w:date="2018-06-14T07:18:00Z">
            <w:rPr>
              <w:del w:id="14554" w:author="Langer, Peter" w:date="2018-06-12T09:05:00Z"/>
            </w:rPr>
          </w:rPrChange>
        </w:rPr>
      </w:pPr>
      <w:ins w:id="14555" w:author="Peto" w:date="2018-06-11T21:18:00Z">
        <w:r w:rsidRPr="00A82009">
          <w:rPr>
            <w:noProof/>
            <w:rPrChange w:id="14556" w:author="Peto" w:date="2018-06-14T07:18:00Z">
              <w:rPr/>
            </w:rPrChange>
          </w:rPr>
          <w:t>Pre problematické stanovenie</w:t>
        </w:r>
      </w:ins>
      <w:ins w:id="14557" w:author="Peto" w:date="2018-06-11T21:19:00Z">
        <w:r w:rsidRPr="00A82009">
          <w:rPr>
            <w:noProof/>
            <w:rPrChange w:id="14558" w:author="Peto" w:date="2018-06-14T07:18:00Z">
              <w:rPr/>
            </w:rPrChange>
          </w:rPr>
          <w:t xml:space="preserve"> počiatku systoly z</w:t>
        </w:r>
      </w:ins>
      <w:ins w:id="14559" w:author="Peto" w:date="2018-06-11T21:20:00Z">
        <w:r w:rsidRPr="00A82009">
          <w:rPr>
            <w:noProof/>
            <w:rPrChange w:id="14560" w:author="Peto" w:date="2018-06-14T07:18:00Z">
              <w:rPr/>
            </w:rPrChange>
          </w:rPr>
          <w:t> </w:t>
        </w:r>
      </w:ins>
      <w:ins w:id="14561" w:author="Peto" w:date="2018-06-11T21:19:00Z">
        <w:r w:rsidRPr="00A82009">
          <w:rPr>
            <w:noProof/>
            <w:rPrChange w:id="14562" w:author="Peto" w:date="2018-06-14T07:18:00Z">
              <w:rPr/>
            </w:rPrChange>
          </w:rPr>
          <w:t xml:space="preserve">impedančnej </w:t>
        </w:r>
      </w:ins>
      <w:ins w:id="14563" w:author="Peto" w:date="2018-06-11T21:20:00Z">
        <w:r w:rsidRPr="00A82009">
          <w:rPr>
            <w:noProof/>
            <w:rPrChange w:id="14564" w:author="Peto" w:date="2018-06-14T07:18:00Z">
              <w:rPr/>
            </w:rPrChange>
          </w:rPr>
          <w:t xml:space="preserve">krivky je </w:t>
        </w:r>
      </w:ins>
      <w:ins w:id="14565" w:author="Langer, Peter" w:date="2018-06-12T08:30:00Z">
        <w:r w:rsidR="0030495A" w:rsidRPr="00A82009">
          <w:rPr>
            <w:noProof/>
            <w:rPrChange w:id="14566" w:author="Peto" w:date="2018-06-14T07:18:00Z">
              <w:rPr/>
            </w:rPrChange>
          </w:rPr>
          <w:t xml:space="preserve">za počiatok systoly uvažovaná </w:t>
        </w:r>
      </w:ins>
      <w:ins w:id="14567" w:author="Langer, Peter" w:date="2018-06-12T08:31:00Z">
        <w:r w:rsidR="0030495A" w:rsidRPr="00A82009">
          <w:rPr>
            <w:noProof/>
            <w:rPrChange w:id="14568" w:author="Peto" w:date="2018-06-14T07:18:00Z">
              <w:rPr/>
            </w:rPrChange>
          </w:rPr>
          <w:t xml:space="preserve">nulová hodnota </w:t>
        </w:r>
      </w:ins>
      <w:ins w:id="14569" w:author="Langer, Peter" w:date="2018-06-12T08:32:00Z">
        <w:r w:rsidR="0030495A" w:rsidRPr="00A82009">
          <w:rPr>
            <w:noProof/>
            <w:rPrChange w:id="14570" w:author="Peto" w:date="2018-06-14T07:18:00Z">
              <w:rPr/>
            </w:rPrChange>
          </w:rPr>
          <w:t xml:space="preserve">krivky </w:t>
        </w:r>
      </w:ins>
      <w:ins w:id="14571" w:author="Langer, Peter" w:date="2018-06-12T08:33:00Z">
        <m:oMath>
          <m:r>
            <w:rPr>
              <w:rFonts w:ascii="Cambria Math" w:hAnsi="Cambria Math"/>
              <w:noProof/>
              <w:rPrChange w:id="14572" w:author="Peto" w:date="2018-06-14T07:18:00Z">
                <w:rPr>
                  <w:rFonts w:ascii="Cambria Math" w:hAnsi="Cambria Math"/>
                </w:rPr>
              </w:rPrChange>
            </w:rPr>
            <m:t>-dZ/dt</m:t>
          </m:r>
        </m:oMath>
        <w:r w:rsidR="0030495A" w:rsidRPr="00A82009">
          <w:rPr>
            <w:noProof/>
            <w:rPrChange w:id="14573" w:author="Peto" w:date="2018-06-14T07:18:00Z">
              <w:rPr/>
            </w:rPrChange>
          </w:rPr>
          <w:t xml:space="preserve">. </w:t>
        </w:r>
      </w:ins>
      <w:ins w:id="14574" w:author="Langer, Peter" w:date="2018-06-12T08:49:00Z">
        <w:r w:rsidR="007D3DBB" w:rsidRPr="00A82009">
          <w:rPr>
            <w:noProof/>
            <w:rPrChange w:id="14575" w:author="Peto" w:date="2018-06-14T07:18:00Z">
              <w:rPr/>
            </w:rPrChange>
          </w:rPr>
          <w:t>Pokusy o</w:t>
        </w:r>
      </w:ins>
      <w:ins w:id="14576" w:author="Langer, Peter" w:date="2018-06-12T08:53:00Z">
        <w:r w:rsidR="00BE25E8" w:rsidRPr="00A82009">
          <w:rPr>
            <w:noProof/>
            <w:rPrChange w:id="14577" w:author="Peto" w:date="2018-06-14T07:18:00Z">
              <w:rPr/>
            </w:rPrChange>
          </w:rPr>
          <w:t xml:space="preserve"> potlačenie vplyvu respirácie,  pľucneho obehu a dýchacích pohybov </w:t>
        </w:r>
      </w:ins>
      <w:ins w:id="14578" w:author="Langer, Peter" w:date="2018-06-12T09:02:00Z">
        <w:r w:rsidR="00690B34" w:rsidRPr="00A82009">
          <w:rPr>
            <w:noProof/>
            <w:rPrChange w:id="14579" w:author="Peto" w:date="2018-06-14T07:18:00Z">
              <w:rPr/>
            </w:rPrChange>
          </w:rPr>
          <w:t xml:space="preserve">korigovaného </w:t>
        </w:r>
      </w:ins>
      <w:ins w:id="14580" w:author="Langer, Peter" w:date="2018-06-12T08:54:00Z">
        <w:r w:rsidR="00BE25E8" w:rsidRPr="00A82009">
          <w:rPr>
            <w:noProof/>
            <w:rPrChange w:id="14581" w:author="Peto" w:date="2018-06-14T07:18:00Z">
              <w:rPr/>
            </w:rPrChange>
          </w:rPr>
          <w:t>parametru</w:t>
        </w:r>
      </w:ins>
      <w:ins w:id="14582" w:author="Langer, Peter" w:date="2018-06-12T09:05:00Z">
        <w:r w:rsidR="00690B34" w:rsidRPr="00A82009">
          <w:rPr>
            <w:noProof/>
            <w:rPrChange w:id="14583" w:author="Peto" w:date="2018-06-14T07:18:00Z">
              <w:rPr/>
            </w:rPrChange>
          </w:rPr>
          <w:t xml:space="preserve"> </w:t>
        </w:r>
      </w:ins>
      <w:ins w:id="14584" w:author="Langer, Peter" w:date="2018-06-12T08:51:00Z">
        <m:oMath>
          <m:r>
            <w:rPr>
              <w:rFonts w:ascii="Cambria Math" w:hAnsi="Cambria Math"/>
              <w:noProof/>
              <w:rPrChange w:id="1458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586" w:author="Peto" w:date="2018-06-14T07:18:00Z">
                    <w:rPr>
                      <w:rFonts w:ascii="Cambria Math" w:hAnsi="Cambria Math"/>
                    </w:rPr>
                  </w:rPrChange>
                </w:rPr>
                <m:t>t</m:t>
              </m:r>
            </m:e>
            <m:sub>
              <m:r>
                <w:rPr>
                  <w:rFonts w:ascii="Cambria Math" w:hAnsi="Cambria Math"/>
                  <w:noProof/>
                  <w:rPrChange w:id="14587" w:author="Peto" w:date="2018-06-14T07:18:00Z">
                    <w:rPr>
                      <w:rFonts w:ascii="Cambria Math" w:hAnsi="Cambria Math"/>
                    </w:rPr>
                  </w:rPrChange>
                </w:rPr>
                <m:t>max</m:t>
              </m:r>
            </m:sub>
          </m:sSub>
        </m:oMath>
        <w:r w:rsidR="00BE25E8" w:rsidRPr="00A82009">
          <w:rPr>
            <w:noProof/>
            <w:rPrChange w:id="14588" w:author="Peto" w:date="2018-06-14T07:18:00Z">
              <w:rPr/>
            </w:rPrChange>
          </w:rPr>
          <w:t xml:space="preserve"> z hrudníkovej impedancie pomocou </w:t>
        </w:r>
      </w:ins>
      <w:ins w:id="14589" w:author="Langer, Peter" w:date="2018-06-12T09:03:00Z">
        <w:r w:rsidR="00690B34" w:rsidRPr="00A82009">
          <w:rPr>
            <w:noProof/>
            <w:rPrChange w:id="14590" w:author="Peto" w:date="2018-06-14T07:18:00Z">
              <w:rPr/>
            </w:rPrChange>
          </w:rPr>
          <w:t>korekčného parametru</w:t>
        </w:r>
      </w:ins>
      <w:ins w:id="14591" w:author="Langer, Peter" w:date="2018-06-12T08:51:00Z">
        <m:oMath>
          <m:r>
            <w:rPr>
              <w:rFonts w:ascii="Cambria Math" w:hAnsi="Cambria Math"/>
              <w:noProof/>
              <w:rPrChange w:id="14592"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593" w:author="Peto" w:date="2018-06-14T07:18:00Z">
                    <w:rPr>
                      <w:rFonts w:ascii="Cambria Math" w:hAnsi="Cambria Math"/>
                    </w:rPr>
                  </w:rPrChange>
                </w:rPr>
                <m:t>t</m:t>
              </m:r>
            </m:e>
            <m:sub>
              <m:r>
                <w:rPr>
                  <w:rFonts w:ascii="Cambria Math" w:hAnsi="Cambria Math"/>
                  <w:noProof/>
                  <w:rPrChange w:id="14594" w:author="Peto" w:date="2018-06-14T07:18:00Z">
                    <w:rPr>
                      <w:rFonts w:ascii="Cambria Math" w:hAnsi="Cambria Math"/>
                    </w:rPr>
                  </w:rPrChange>
                </w:rPr>
                <m:t>max</m:t>
              </m:r>
            </m:sub>
          </m:sSub>
        </m:oMath>
        <w:r w:rsidR="00BE25E8" w:rsidRPr="00A82009">
          <w:rPr>
            <w:noProof/>
            <w:rPrChange w:id="14595" w:author="Peto" w:date="2018-06-14T07:18:00Z">
              <w:rPr/>
            </w:rPrChange>
          </w:rPr>
          <w:t xml:space="preserve"> z impedancie iných častí tela </w:t>
        </w:r>
      </w:ins>
      <w:ins w:id="14596" w:author="Langer, Peter" w:date="2018-06-12T08:52:00Z">
        <w:r w:rsidR="00BE25E8" w:rsidRPr="00A82009">
          <w:rPr>
            <w:noProof/>
            <w:rPrChange w:id="14597" w:author="Peto" w:date="2018-06-14T07:18:00Z">
              <w:rPr/>
            </w:rPrChange>
          </w:rPr>
          <w:t>(krk, končatiny) dopadli neúspešne</w:t>
        </w:r>
      </w:ins>
      <w:ins w:id="14598" w:author="Langer, Peter" w:date="2018-06-12T08:54:00Z">
        <w:r w:rsidR="00BE25E8" w:rsidRPr="00A82009">
          <w:rPr>
            <w:noProof/>
            <w:rPrChange w:id="14599" w:author="Peto" w:date="2018-06-14T07:18:00Z">
              <w:rPr/>
            </w:rPrChange>
          </w:rPr>
          <w:t>. Dôvodom bola nemožnosť urči</w:t>
        </w:r>
      </w:ins>
      <w:ins w:id="14600" w:author="Langer, Peter" w:date="2018-06-12T08:55:00Z">
        <w:r w:rsidR="00BE25E8" w:rsidRPr="00A82009">
          <w:rPr>
            <w:noProof/>
            <w:rPrChange w:id="14601" w:author="Peto" w:date="2018-06-14T07:18:00Z">
              <w:rPr/>
            </w:rPrChange>
          </w:rPr>
          <w:t>ť</w:t>
        </w:r>
      </w:ins>
      <w:ins w:id="14602" w:author="Langer, Peter" w:date="2018-06-12T09:04:00Z">
        <w:r w:rsidR="00690B34" w:rsidRPr="00A82009">
          <w:rPr>
            <w:noProof/>
            <w:rPrChange w:id="14603" w:author="Peto" w:date="2018-06-14T07:18:00Z">
              <w:rPr/>
            </w:rPrChange>
          </w:rPr>
          <w:t xml:space="preserve"> aká ve</w:t>
        </w:r>
      </w:ins>
      <w:ins w:id="14604" w:author="Langer, Peter" w:date="2018-06-12T09:05:00Z">
        <w:r w:rsidR="00690B34" w:rsidRPr="00A82009">
          <w:rPr>
            <w:noProof/>
            <w:rPrChange w:id="14605" w:author="Peto" w:date="2018-06-14T07:18:00Z">
              <w:rPr/>
            </w:rPrChange>
          </w:rPr>
          <w:t xml:space="preserve">ľka časť </w:t>
        </w:r>
      </w:ins>
      <w:ins w:id="14606" w:author="Langer, Peter" w:date="2018-06-12T09:04:00Z">
        <w:r w:rsidR="00690B34" w:rsidRPr="00A82009">
          <w:rPr>
            <w:noProof/>
            <w:rPrChange w:id="14607" w:author="Peto" w:date="2018-06-14T07:18:00Z">
              <w:rPr/>
            </w:rPrChange>
          </w:rPr>
          <w:t xml:space="preserve"> korekčného parametru</w:t>
        </w:r>
      </w:ins>
      <w:ins w:id="14608" w:author="Langer, Peter" w:date="2018-06-12T09:01:00Z">
        <w:r w:rsidR="00690B34" w:rsidRPr="00A82009">
          <w:rPr>
            <w:noProof/>
            <w:rPrChange w:id="14609" w:author="Peto" w:date="2018-06-14T07:18:00Z">
              <w:rPr/>
            </w:rPrChange>
          </w:rPr>
          <w:t xml:space="preserve"> </w:t>
        </w:r>
      </w:ins>
      <w:ins w:id="14610" w:author="Langer, Peter" w:date="2018-06-12T09:05:00Z">
        <w:r w:rsidR="00690B34" w:rsidRPr="00A82009">
          <w:rPr>
            <w:noProof/>
            <w:rPrChange w:id="14611" w:author="Peto" w:date="2018-06-14T07:18:00Z">
              <w:rPr/>
            </w:rPrChange>
          </w:rPr>
          <w:t xml:space="preserve">by mala byť odčítaná od parametru korigovaného. Bola však ukázaná vplyv respirácie na hodnotu </w:t>
        </w:r>
      </w:ins>
      <w:ins w:id="14612" w:author="Langer, Peter" w:date="2018-06-12T09:06:00Z">
        <m:oMath>
          <m:r>
            <w:rPr>
              <w:rFonts w:ascii="Cambria Math" w:hAnsi="Cambria Math"/>
              <w:noProof/>
              <w:rPrChange w:id="1461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614" w:author="Peto" w:date="2018-06-14T07:18:00Z">
                    <w:rPr>
                      <w:rFonts w:ascii="Cambria Math" w:hAnsi="Cambria Math"/>
                    </w:rPr>
                  </w:rPrChange>
                </w:rPr>
                <m:t>t</m:t>
              </m:r>
            </m:e>
            <m:sub>
              <m:r>
                <w:rPr>
                  <w:rFonts w:ascii="Cambria Math" w:hAnsi="Cambria Math"/>
                  <w:noProof/>
                  <w:rPrChange w:id="14615" w:author="Peto" w:date="2018-06-14T07:18:00Z">
                    <w:rPr>
                      <w:rFonts w:ascii="Cambria Math" w:hAnsi="Cambria Math"/>
                    </w:rPr>
                  </w:rPrChange>
                </w:rPr>
                <m:t>max</m:t>
              </m:r>
            </m:sub>
          </m:sSub>
        </m:oMath>
        <w:r w:rsidR="00690B34" w:rsidRPr="00A82009">
          <w:rPr>
            <w:noProof/>
            <w:rPrChange w:id="14616" w:author="Peto" w:date="2018-06-14T07:18:00Z">
              <w:rPr/>
            </w:rPrChange>
          </w:rPr>
          <w:t>, a</w:t>
        </w:r>
      </w:ins>
      <w:ins w:id="14617" w:author="Langer, Peter" w:date="2018-06-12T09:07:00Z">
        <w:r w:rsidR="00690B34" w:rsidRPr="00A82009">
          <w:rPr>
            <w:noProof/>
            <w:rPrChange w:id="14618" w:author="Peto" w:date="2018-06-14T07:18:00Z">
              <w:rPr/>
            </w:rPrChange>
          </w:rPr>
          <w:t> </w:t>
        </w:r>
      </w:ins>
      <w:ins w:id="14619" w:author="Langer, Peter" w:date="2018-06-12T09:06:00Z">
        <w:r w:rsidR="00690B34" w:rsidRPr="00A82009">
          <w:rPr>
            <w:noProof/>
            <w:rPrChange w:id="14620" w:author="Peto" w:date="2018-06-14T07:18:00Z">
              <w:rPr/>
            </w:rPrChange>
          </w:rPr>
          <w:t>t</w:t>
        </w:r>
      </w:ins>
      <w:ins w:id="14621" w:author="Langer, Peter" w:date="2018-06-12T09:07:00Z">
        <w:r w:rsidR="00690B34" w:rsidRPr="00A82009">
          <w:rPr>
            <w:noProof/>
            <w:rPrChange w:id="14622" w:author="Peto" w:date="2018-06-14T07:18:00Z">
              <w:rPr/>
            </w:rPrChange>
          </w:rPr>
          <w:t xml:space="preserve">áto znalosť by mohla pomocť pri overení spravnosti detekcie parametru </w:t>
        </w:r>
        <m:oMath>
          <m:r>
            <w:rPr>
              <w:rFonts w:ascii="Cambria Math" w:hAnsi="Cambria Math"/>
              <w:noProof/>
              <w:rPrChange w:id="1462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624" w:author="Peto" w:date="2018-06-14T07:18:00Z">
                    <w:rPr>
                      <w:rFonts w:ascii="Cambria Math" w:hAnsi="Cambria Math"/>
                    </w:rPr>
                  </w:rPrChange>
                </w:rPr>
                <m:t>t</m:t>
              </m:r>
            </m:e>
            <m:sub>
              <m:r>
                <w:rPr>
                  <w:rFonts w:ascii="Cambria Math" w:hAnsi="Cambria Math"/>
                  <w:noProof/>
                  <w:rPrChange w:id="14625" w:author="Peto" w:date="2018-06-14T07:18:00Z">
                    <w:rPr>
                      <w:rFonts w:ascii="Cambria Math" w:hAnsi="Cambria Math"/>
                    </w:rPr>
                  </w:rPrChange>
                </w:rPr>
                <m:t>max</m:t>
              </m:r>
            </m:sub>
          </m:sSub>
        </m:oMath>
      </w:ins>
    </w:p>
    <w:p w14:paraId="3A149470" w14:textId="1258CB69" w:rsidR="00690B34" w:rsidRPr="00A82009" w:rsidRDefault="00690B34" w:rsidP="00CE547F">
      <w:pPr>
        <w:tabs>
          <w:tab w:val="left" w:pos="7140"/>
        </w:tabs>
        <w:rPr>
          <w:ins w:id="14626" w:author="Langer, Peter" w:date="2018-06-12T09:05:00Z"/>
          <w:noProof/>
          <w:rPrChange w:id="14627" w:author="Peto" w:date="2018-06-14T07:18:00Z">
            <w:rPr>
              <w:ins w:id="14628" w:author="Langer, Peter" w:date="2018-06-12T09:05:00Z"/>
            </w:rPr>
          </w:rPrChange>
        </w:rPr>
      </w:pPr>
      <w:ins w:id="14629" w:author="Langer, Peter" w:date="2018-06-12T09:07:00Z">
        <w:r w:rsidRPr="00A82009">
          <w:rPr>
            <w:noProof/>
            <w:rPrChange w:id="14630" w:author="Peto" w:date="2018-06-14T07:18:00Z">
              <w:rPr/>
            </w:rPrChange>
          </w:rPr>
          <w:t>.</w:t>
        </w:r>
      </w:ins>
    </w:p>
    <w:p w14:paraId="296A9741" w14:textId="68494817" w:rsidR="00C34196" w:rsidRPr="00A82009" w:rsidRDefault="00C34196" w:rsidP="00CE547F">
      <w:pPr>
        <w:tabs>
          <w:tab w:val="left" w:pos="7140"/>
        </w:tabs>
        <w:rPr>
          <w:ins w:id="14631" w:author="Langer, Peter" w:date="2018-06-12T09:08:00Z"/>
          <w:noProof/>
          <w:rPrChange w:id="14632" w:author="Peto" w:date="2018-06-14T07:18:00Z">
            <w:rPr>
              <w:ins w:id="14633" w:author="Langer, Peter" w:date="2018-06-12T09:08:00Z"/>
            </w:rPr>
          </w:rPrChange>
        </w:rPr>
      </w:pPr>
    </w:p>
    <w:p w14:paraId="5E5F7697" w14:textId="6D7F27C6" w:rsidR="00690B34" w:rsidRPr="00A82009" w:rsidRDefault="00690B34" w:rsidP="00CE547F">
      <w:pPr>
        <w:tabs>
          <w:tab w:val="left" w:pos="7140"/>
        </w:tabs>
        <w:rPr>
          <w:ins w:id="14634" w:author="Langer, Peter" w:date="2018-06-12T09:19:00Z"/>
          <w:noProof/>
          <w:rPrChange w:id="14635" w:author="Peto" w:date="2018-06-14T07:18:00Z">
            <w:rPr>
              <w:ins w:id="14636" w:author="Langer, Peter" w:date="2018-06-12T09:19:00Z"/>
            </w:rPr>
          </w:rPrChange>
        </w:rPr>
      </w:pPr>
      <w:ins w:id="14637" w:author="Langer, Peter" w:date="2018-06-12T09:09:00Z">
        <w:r w:rsidRPr="00A82009">
          <w:rPr>
            <w:noProof/>
            <w:rPrChange w:id="14638" w:author="Peto" w:date="2018-06-14T07:18:00Z">
              <w:rPr/>
            </w:rPrChange>
          </w:rPr>
          <w:t xml:space="preserve">Bola spracovaná </w:t>
        </w:r>
      </w:ins>
      <w:ins w:id="14639" w:author="Langer, Peter" w:date="2018-06-12T09:08:00Z">
        <w:r w:rsidR="00BA23D4" w:rsidRPr="00A82009">
          <w:rPr>
            <w:noProof/>
            <w:rPrChange w:id="14640" w:author="Peto" w:date="2018-06-14T07:18:00Z">
              <w:rPr/>
            </w:rPrChange>
          </w:rPr>
          <w:t>p</w:t>
        </w:r>
        <w:r w:rsidRPr="00A82009">
          <w:rPr>
            <w:noProof/>
            <w:rPrChange w:id="14641" w:author="Peto" w:date="2018-06-14T07:18:00Z">
              <w:rPr/>
            </w:rPrChange>
          </w:rPr>
          <w:t xml:space="preserve">opisná štatistika </w:t>
        </w:r>
      </w:ins>
      <w:ins w:id="14642" w:author="Langer, Peter" w:date="2018-06-12T09:09:00Z">
        <w:r w:rsidRPr="00A82009">
          <w:rPr>
            <w:noProof/>
            <w:rPrChange w:id="14643" w:author="Peto" w:date="2018-06-14T07:18:00Z">
              <w:rPr/>
            </w:rPrChange>
          </w:rPr>
          <w:t xml:space="preserve">hemodynamických parametrov so zameraním na parametre používané na stanovenie srdcového výdaja. </w:t>
        </w:r>
      </w:ins>
      <w:ins w:id="14644" w:author="Langer, Peter" w:date="2018-06-12T09:17:00Z">
        <w:r w:rsidR="00BA23D4" w:rsidRPr="00A82009">
          <w:rPr>
            <w:noProof/>
            <w:rPrChange w:id="14645" w:author="Peto" w:date="2018-06-14T07:18:00Z">
              <w:rPr/>
            </w:rPrChange>
          </w:rPr>
          <w:t xml:space="preserve">Štatistika určuje jednak priemerné hodnoty parametrov počas merania, ale aj zmeny parametra počas merania. </w:t>
        </w:r>
      </w:ins>
      <w:ins w:id="14646" w:author="Langer, Peter" w:date="2018-06-12T09:11:00Z">
        <w:r w:rsidR="00BA23D4" w:rsidRPr="00A82009">
          <w:rPr>
            <w:noProof/>
            <w:rPrChange w:id="14647" w:author="Peto" w:date="2018-06-14T07:18:00Z">
              <w:rPr/>
            </w:rPrChange>
          </w:rPr>
          <w:t xml:space="preserve">Zo štatistiky </w:t>
        </w:r>
      </w:ins>
      <w:ins w:id="14648" w:author="Langer, Peter" w:date="2018-06-12T10:26:00Z">
        <w:r w:rsidR="00843DC8" w:rsidRPr="00A82009">
          <w:rPr>
            <w:noProof/>
            <w:rPrChange w:id="14649" w:author="Peto" w:date="2018-06-14T07:18:00Z">
              <w:rPr/>
            </w:rPrChange>
          </w:rPr>
          <w:t>vyplýva</w:t>
        </w:r>
      </w:ins>
      <w:ins w:id="14650" w:author="Langer, Peter" w:date="2018-06-12T09:11:00Z">
        <w:r w:rsidR="00BA23D4" w:rsidRPr="00A82009">
          <w:rPr>
            <w:noProof/>
            <w:rPrChange w:id="14651" w:author="Peto" w:date="2018-06-14T07:18:00Z">
              <w:rPr/>
            </w:rPrChange>
          </w:rPr>
          <w:t xml:space="preserve">, že hodnota </w:t>
        </w:r>
        <m:oMath>
          <m:sSub>
            <m:sSubPr>
              <m:ctrlPr>
                <w:rPr>
                  <w:rFonts w:ascii="Cambria Math" w:hAnsi="Cambria Math"/>
                  <w:noProof/>
                </w:rPr>
              </m:ctrlPr>
            </m:sSubPr>
            <m:e>
              <m:r>
                <w:rPr>
                  <w:rFonts w:ascii="Cambria Math" w:hAnsi="Cambria Math"/>
                  <w:noProof/>
                  <w:rPrChange w:id="14652" w:author="Peto" w:date="2018-06-14T07:18:00Z">
                    <w:rPr>
                      <w:rFonts w:ascii="Cambria Math" w:hAnsi="Cambria Math"/>
                    </w:rPr>
                  </w:rPrChange>
                </w:rPr>
                <m:t>Z</m:t>
              </m:r>
            </m:e>
            <m:sub>
              <m:r>
                <m:rPr>
                  <m:sty m:val="p"/>
                </m:rPr>
                <w:rPr>
                  <w:rFonts w:ascii="Cambria Math" w:hAnsi="Cambria Math"/>
                  <w:noProof/>
                  <w:rPrChange w:id="14653" w:author="Peto" w:date="2018-06-14T07:18:00Z">
                    <w:rPr>
                      <w:rFonts w:ascii="Cambria Math" w:hAnsi="Cambria Math"/>
                    </w:rPr>
                  </w:rPrChange>
                </w:rPr>
                <m:t>0</m:t>
              </m:r>
            </m:sub>
          </m:sSub>
        </m:oMath>
        <w:r w:rsidR="00BA23D4" w:rsidRPr="00A82009">
          <w:rPr>
            <w:noProof/>
            <w:rPrChange w:id="14654" w:author="Peto" w:date="2018-06-14T07:18:00Z">
              <w:rPr/>
            </w:rPrChange>
          </w:rPr>
          <w:t xml:space="preserve"> má variabilitu menšiu ako 1% počas merania, kdežto hodnota </w:t>
        </w:r>
        <m:oMath>
          <m:r>
            <w:rPr>
              <w:rFonts w:ascii="Cambria Math" w:hAnsi="Cambria Math"/>
              <w:noProof/>
              <w:rPrChange w:id="1465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656" w:author="Peto" w:date="2018-06-14T07:18:00Z">
                    <w:rPr>
                      <w:rFonts w:ascii="Cambria Math" w:hAnsi="Cambria Math"/>
                    </w:rPr>
                  </w:rPrChange>
                </w:rPr>
                <m:t>t</m:t>
              </m:r>
            </m:e>
            <m:sub>
              <m:r>
                <w:rPr>
                  <w:rFonts w:ascii="Cambria Math" w:hAnsi="Cambria Math"/>
                  <w:noProof/>
                  <w:rPrChange w:id="14657" w:author="Peto" w:date="2018-06-14T07:18:00Z">
                    <w:rPr>
                      <w:rFonts w:ascii="Cambria Math" w:hAnsi="Cambria Math"/>
                    </w:rPr>
                  </w:rPrChange>
                </w:rPr>
                <m:t>max</m:t>
              </m:r>
            </m:sub>
          </m:sSub>
        </m:oMath>
        <w:r w:rsidR="00BA23D4" w:rsidRPr="00A82009">
          <w:rPr>
            <w:noProof/>
            <w:rPrChange w:id="14658" w:author="Peto" w:date="2018-06-14T07:18:00Z">
              <w:rPr/>
            </w:rPrChange>
          </w:rPr>
          <w:t xml:space="preserve"> má variabilitu až 10%. Nov</w:t>
        </w:r>
      </w:ins>
      <w:ins w:id="14659" w:author="Langer, Peter" w:date="2018-06-12T09:12:00Z">
        <w:r w:rsidR="00BA23D4" w:rsidRPr="00A82009">
          <w:rPr>
            <w:noProof/>
            <w:rPrChange w:id="14660" w:author="Peto" w:date="2018-06-14T07:18:00Z">
              <w:rPr/>
            </w:rPrChange>
          </w:rPr>
          <w:t>é modely navrhnuté Bernštainom utlmuj</w:t>
        </w:r>
      </w:ins>
      <w:ins w:id="14661" w:author="Langer, Peter" w:date="2018-06-12T09:13:00Z">
        <w:r w:rsidR="00BA23D4" w:rsidRPr="00A82009">
          <w:rPr>
            <w:noProof/>
            <w:rPrChange w:id="14662" w:author="Peto" w:date="2018-06-14T07:18:00Z">
              <w:rPr/>
            </w:rPrChange>
          </w:rPr>
          <w:t>ú význam parametru</w:t>
        </w:r>
      </w:ins>
      <w:ins w:id="14663" w:author="Langer, Peter" w:date="2018-06-12T09:15:00Z">
        <w:r w:rsidR="00BA23D4" w:rsidRPr="00A82009">
          <w:rPr>
            <w:noProof/>
            <w:rPrChange w:id="14664" w:author="Peto" w:date="2018-06-14T07:18:00Z">
              <w:rPr/>
            </w:rPrChange>
          </w:rPr>
          <w:t xml:space="preserve"> </w:t>
        </w:r>
        <m:oMath>
          <m:r>
            <w:rPr>
              <w:rFonts w:ascii="Cambria Math" w:hAnsi="Cambria Math"/>
              <w:noProof/>
              <w:rPrChange w:id="1466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666" w:author="Peto" w:date="2018-06-14T07:18:00Z">
                    <w:rPr>
                      <w:rFonts w:ascii="Cambria Math" w:hAnsi="Cambria Math"/>
                    </w:rPr>
                  </w:rPrChange>
                </w:rPr>
                <m:t>t</m:t>
              </m:r>
            </m:e>
            <m:sub>
              <m:r>
                <w:rPr>
                  <w:rFonts w:ascii="Cambria Math" w:hAnsi="Cambria Math"/>
                  <w:noProof/>
                  <w:rPrChange w:id="14667" w:author="Peto" w:date="2018-06-14T07:18:00Z">
                    <w:rPr>
                      <w:rFonts w:ascii="Cambria Math" w:hAnsi="Cambria Math"/>
                    </w:rPr>
                  </w:rPrChange>
                </w:rPr>
                <m:t>max</m:t>
              </m:r>
            </m:sub>
          </m:sSub>
        </m:oMath>
      </w:ins>
      <w:ins w:id="14668" w:author="Langer, Peter" w:date="2018-06-12T09:13:00Z">
        <w:r w:rsidR="00BA23D4" w:rsidRPr="00A82009">
          <w:rPr>
            <w:noProof/>
            <w:rPrChange w:id="14669" w:author="Peto" w:date="2018-06-14T07:18:00Z">
              <w:rPr/>
            </w:rPrChange>
          </w:rPr>
          <w:t>, tým že ho odmocňujú</w:t>
        </w:r>
      </w:ins>
      <w:ins w:id="14670" w:author="Langer, Peter" w:date="2018-06-12T09:14:00Z">
        <w:r w:rsidR="00BA23D4" w:rsidRPr="00A82009">
          <w:rPr>
            <w:noProof/>
            <w:rPrChange w:id="14671" w:author="Peto" w:date="2018-06-14T07:18:00Z">
              <w:rPr/>
            </w:rPrChange>
          </w:rPr>
          <w:t xml:space="preserve"> </w:t>
        </w:r>
      </w:ins>
      <w:ins w:id="14672" w:author="Langer, Peter" w:date="2018-06-12T09:15:00Z">
        <w:r w:rsidR="00BA23D4" w:rsidRPr="00A82009">
          <w:rPr>
            <w:noProof/>
            <w:rPrChange w:id="14673" w:author="Peto" w:date="2018-06-14T07:18:00Z">
              <w:rPr/>
            </w:rPrChange>
          </w:rPr>
          <w:t>(</w:t>
        </w:r>
      </w:ins>
      <w:ins w:id="14674" w:author="Langer, Peter" w:date="2018-06-12T09:14:00Z">
        <w:r w:rsidR="00BA23D4" w:rsidRPr="00A82009">
          <w:rPr>
            <w:noProof/>
            <w:rPrChange w:id="14675" w:author="Peto" w:date="2018-06-14T07:18:00Z">
              <w:rPr/>
            </w:rPrChange>
          </w:rPr>
          <w:fldChar w:fldCharType="begin"/>
        </w:r>
        <w:r w:rsidR="00BA23D4" w:rsidRPr="00A82009">
          <w:rPr>
            <w:noProof/>
            <w:rPrChange w:id="14676" w:author="Peto" w:date="2018-06-14T07:18:00Z">
              <w:rPr/>
            </w:rPrChange>
          </w:rPr>
          <w:instrText xml:space="preserve"> REF Berstain_model_3 \h </w:instrText>
        </w:r>
      </w:ins>
      <w:r w:rsidR="00BA23D4" w:rsidRPr="00A82009">
        <w:rPr>
          <w:noProof/>
          <w:rPrChange w:id="14677" w:author="Peto" w:date="2018-06-14T07:18:00Z">
            <w:rPr>
              <w:noProof/>
            </w:rPr>
          </w:rPrChange>
        </w:rPr>
      </w:r>
      <w:r w:rsidR="00BA23D4" w:rsidRPr="00A82009">
        <w:rPr>
          <w:noProof/>
          <w:rPrChange w:id="14678" w:author="Peto" w:date="2018-06-14T07:18:00Z">
            <w:rPr/>
          </w:rPrChange>
        </w:rPr>
        <w:fldChar w:fldCharType="separate"/>
      </w:r>
      <w:ins w:id="14679" w:author="Langer, Peter" w:date="2018-06-12T09:14:00Z">
        <w:r w:rsidR="00BA23D4" w:rsidRPr="00A82009">
          <w:rPr>
            <w:noProof/>
            <w:color w:val="000000"/>
          </w:rPr>
          <w:t>37</w:t>
        </w:r>
        <w:r w:rsidR="00BA23D4" w:rsidRPr="00A82009">
          <w:rPr>
            <w:noProof/>
            <w:rPrChange w:id="14680" w:author="Peto" w:date="2018-06-14T07:18:00Z">
              <w:rPr/>
            </w:rPrChange>
          </w:rPr>
          <w:fldChar w:fldCharType="end"/>
        </w:r>
      </w:ins>
      <w:ins w:id="14681" w:author="Langer, Peter" w:date="2018-06-12T09:15:00Z">
        <w:r w:rsidR="00BA23D4" w:rsidRPr="00A82009">
          <w:rPr>
            <w:noProof/>
            <w:rPrChange w:id="14682" w:author="Peto" w:date="2018-06-14T07:18:00Z">
              <w:rPr/>
            </w:rPrChange>
          </w:rPr>
          <w:t>).</w:t>
        </w:r>
      </w:ins>
      <w:ins w:id="14683" w:author="Langer, Peter" w:date="2018-06-12T09:16:00Z">
        <w:r w:rsidR="00BA23D4" w:rsidRPr="00A82009">
          <w:rPr>
            <w:noProof/>
            <w:rPrChange w:id="14684" w:author="Peto" w:date="2018-06-14T07:18:00Z">
              <w:rPr/>
            </w:rPrChange>
          </w:rPr>
          <w:t xml:space="preserve"> </w:t>
        </w:r>
      </w:ins>
      <w:ins w:id="14685" w:author="Langer, Peter" w:date="2018-06-12T09:17:00Z">
        <w:r w:rsidR="00BA23D4" w:rsidRPr="00A82009">
          <w:rPr>
            <w:noProof/>
            <w:rPrChange w:id="14686" w:author="Peto" w:date="2018-06-14T07:18:00Z">
              <w:rPr/>
            </w:rPrChange>
          </w:rPr>
          <w:t>Tým posúvajú výpočet srdcov</w:t>
        </w:r>
      </w:ins>
      <w:ins w:id="14687" w:author="Langer, Peter" w:date="2018-06-12T09:18:00Z">
        <w:r w:rsidR="00BA23D4" w:rsidRPr="00A82009">
          <w:rPr>
            <w:noProof/>
            <w:rPrChange w:id="14688" w:author="Peto" w:date="2018-06-14T07:18:00Z">
              <w:rPr/>
            </w:rPrChange>
          </w:rPr>
          <w:t>ého výdaja bližšie k tabuľkovým hodnotám podľa váhy</w:t>
        </w:r>
      </w:ins>
      <w:ins w:id="14689" w:author="Langer, Peter" w:date="2018-06-12T09:19:00Z">
        <w:r w:rsidR="00BA23D4" w:rsidRPr="00A82009">
          <w:rPr>
            <w:noProof/>
            <w:rPrChange w:id="14690" w:author="Peto" w:date="2018-06-14T07:18:00Z">
              <w:rPr/>
            </w:rPrChange>
          </w:rPr>
          <w:t>.</w:t>
        </w:r>
      </w:ins>
    </w:p>
    <w:p w14:paraId="6A9C9B35" w14:textId="4C606284" w:rsidR="00BA23D4" w:rsidRPr="00A82009" w:rsidRDefault="00BA23D4" w:rsidP="00CE547F">
      <w:pPr>
        <w:tabs>
          <w:tab w:val="left" w:pos="7140"/>
        </w:tabs>
        <w:rPr>
          <w:ins w:id="14691" w:author="Langer, Peter" w:date="2018-06-12T09:19:00Z"/>
          <w:noProof/>
          <w:rPrChange w:id="14692" w:author="Peto" w:date="2018-06-14T07:18:00Z">
            <w:rPr>
              <w:ins w:id="14693" w:author="Langer, Peter" w:date="2018-06-12T09:19:00Z"/>
            </w:rPr>
          </w:rPrChange>
        </w:rPr>
      </w:pPr>
    </w:p>
    <w:p w14:paraId="39151E5C" w14:textId="445A5BD8" w:rsidR="00E960B8" w:rsidRPr="00A82009" w:rsidRDefault="00BA23D4" w:rsidP="00CE547F">
      <w:pPr>
        <w:tabs>
          <w:tab w:val="left" w:pos="7140"/>
        </w:tabs>
        <w:rPr>
          <w:ins w:id="14694" w:author="Langer, Peter" w:date="2018-06-12T09:30:00Z"/>
          <w:noProof/>
          <w:rPrChange w:id="14695" w:author="Peto" w:date="2018-06-14T07:18:00Z">
            <w:rPr>
              <w:ins w:id="14696" w:author="Langer, Peter" w:date="2018-06-12T09:30:00Z"/>
            </w:rPr>
          </w:rPrChange>
        </w:rPr>
      </w:pPr>
      <w:ins w:id="14697" w:author="Langer, Peter" w:date="2018-06-12T09:19:00Z">
        <w:r w:rsidRPr="00A82009">
          <w:rPr>
            <w:noProof/>
            <w:rPrChange w:id="14698" w:author="Peto" w:date="2018-06-14T07:18:00Z">
              <w:rPr/>
            </w:rPrChange>
          </w:rPr>
          <w:t>Bola vytvorená nová metodika</w:t>
        </w:r>
      </w:ins>
      <w:ins w:id="14699" w:author="Langer, Peter" w:date="2018-06-12T09:34:00Z">
        <w:r w:rsidR="008D7D44" w:rsidRPr="00A82009">
          <w:rPr>
            <w:noProof/>
            <w:rPrChange w:id="14700" w:author="Peto" w:date="2018-06-14T07:18:00Z">
              <w:rPr/>
            </w:rPrChange>
          </w:rPr>
          <w:t>,</w:t>
        </w:r>
      </w:ins>
      <w:ins w:id="14701" w:author="Langer, Peter" w:date="2018-06-12T09:19:00Z">
        <w:r w:rsidRPr="00A82009">
          <w:rPr>
            <w:noProof/>
            <w:rPrChange w:id="14702" w:author="Peto" w:date="2018-06-14T07:18:00Z">
              <w:rPr/>
            </w:rPrChange>
          </w:rPr>
          <w:t xml:space="preserve"> na </w:t>
        </w:r>
      </w:ins>
      <w:ins w:id="14703" w:author="Langer, Peter" w:date="2018-06-12T09:20:00Z">
        <w:r w:rsidRPr="00A82009">
          <w:rPr>
            <w:noProof/>
            <w:rPrChange w:id="14704" w:author="Peto" w:date="2018-06-14T07:18:00Z">
              <w:rPr/>
            </w:rPrChange>
          </w:rPr>
          <w:t>stanovenie sily väzby hemodynamických parametrov na hlboké a spontnánne dýchanie s dôrazom na bioimpedančné par</w:t>
        </w:r>
        <w:r w:rsidR="00E960B8" w:rsidRPr="00A82009">
          <w:rPr>
            <w:noProof/>
            <w:rPrChange w:id="14705" w:author="Peto" w:date="2018-06-14T07:18:00Z">
              <w:rPr/>
            </w:rPrChange>
          </w:rPr>
          <w:t>ametre. Bol takisto stanoven</w:t>
        </w:r>
      </w:ins>
      <w:ins w:id="14706" w:author="Langer, Peter" w:date="2018-06-12T09:21:00Z">
        <w:r w:rsidR="00E960B8" w:rsidRPr="00A82009">
          <w:rPr>
            <w:noProof/>
            <w:rPrChange w:id="14707" w:author="Peto" w:date="2018-06-14T07:18:00Z">
              <w:rPr/>
            </w:rPrChange>
          </w:rPr>
          <w:t xml:space="preserve">ý oneskorenie reakcie hemodynamických parametrov na fázu dýchania. </w:t>
        </w:r>
      </w:ins>
      <w:ins w:id="14708" w:author="Langer, Peter" w:date="2018-06-12T09:30:00Z">
        <w:r w:rsidR="00E960B8" w:rsidRPr="00A82009">
          <w:rPr>
            <w:noProof/>
            <w:rPrChange w:id="14709" w:author="Peto" w:date="2018-06-14T07:18:00Z">
              <w:rPr/>
            </w:rPrChange>
          </w:rPr>
          <w:t xml:space="preserve">Zistili sme, že táto metóda </w:t>
        </w:r>
      </w:ins>
      <w:ins w:id="14710" w:author="Langer, Peter" w:date="2018-06-12T09:35:00Z">
        <w:r w:rsidR="008D7D44" w:rsidRPr="00A82009">
          <w:rPr>
            <w:noProof/>
            <w:rPrChange w:id="14711" w:author="Peto" w:date="2018-06-14T07:18:00Z">
              <w:rPr/>
            </w:rPrChange>
          </w:rPr>
          <w:t>umožňuje prehľad rekacie navzájom rozdieľnych parametrov na fázu dýchania.</w:t>
        </w:r>
      </w:ins>
      <w:ins w:id="14712" w:author="Langer, Peter" w:date="2018-06-12T09:30:00Z">
        <w:r w:rsidR="00E960B8" w:rsidRPr="00A82009">
          <w:rPr>
            <w:noProof/>
            <w:rPrChange w:id="14713" w:author="Peto" w:date="2018-06-14T07:18:00Z">
              <w:rPr/>
            </w:rPrChange>
          </w:rPr>
          <w:t xml:space="preserve"> Takisto sme zistili rozdielnu reakciu na dýchanie u roznych hemodynamických parametrov. Bola zistená jednak rozdielne silná lineárna závislosť parametrov na dýchanie ale aj časové oneskorenie s akým parametre reagovali na dýchanie.</w:t>
        </w:r>
      </w:ins>
      <w:ins w:id="14714" w:author="Langer, Peter" w:date="2018-06-12T09:31:00Z">
        <w:r w:rsidR="008D7D44" w:rsidRPr="00A82009">
          <w:rPr>
            <w:noProof/>
            <w:rPrChange w:id="14715" w:author="Peto" w:date="2018-06-14T07:18:00Z">
              <w:rPr/>
            </w:rPrChange>
          </w:rPr>
          <w:t xml:space="preserve"> Bola zistená silná vazba rozloženia krvy v končatinách ako reakcia na nádych a výdych počas hlbokého dýchania</w:t>
        </w:r>
      </w:ins>
      <w:ins w:id="14716" w:author="Langer, Peter" w:date="2018-06-12T09:30:00Z">
        <w:r w:rsidR="00E960B8" w:rsidRPr="00A82009">
          <w:rPr>
            <w:noProof/>
            <w:rPrChange w:id="14717" w:author="Peto" w:date="2018-06-14T07:18:00Z">
              <w:rPr/>
            </w:rPrChange>
          </w:rPr>
          <w:t>, pri spontánnom bola nebola závislosť dýchania na hemodynamické parametre významná.</w:t>
        </w:r>
      </w:ins>
    </w:p>
    <w:p w14:paraId="2EA3EE90" w14:textId="54B68481" w:rsidR="00BA23D4" w:rsidRPr="00A82009" w:rsidRDefault="00BA23D4" w:rsidP="00CE547F">
      <w:pPr>
        <w:tabs>
          <w:tab w:val="left" w:pos="7140"/>
        </w:tabs>
        <w:rPr>
          <w:ins w:id="14718" w:author="Langer, Peter" w:date="2018-06-12T09:37:00Z"/>
          <w:noProof/>
          <w:rPrChange w:id="14719" w:author="Peto" w:date="2018-06-14T07:18:00Z">
            <w:rPr>
              <w:ins w:id="14720" w:author="Langer, Peter" w:date="2018-06-12T09:37:00Z"/>
            </w:rPr>
          </w:rPrChange>
        </w:rPr>
      </w:pPr>
    </w:p>
    <w:p w14:paraId="79061C2E" w14:textId="56B0E20A" w:rsidR="008D7D44" w:rsidRPr="00A82009" w:rsidRDefault="008D7D44" w:rsidP="00CE547F">
      <w:pPr>
        <w:tabs>
          <w:tab w:val="left" w:pos="7140"/>
        </w:tabs>
        <w:rPr>
          <w:ins w:id="14721" w:author="Langer, Peter" w:date="2018-06-12T09:57:00Z"/>
          <w:noProof/>
          <w:rPrChange w:id="14722" w:author="Peto" w:date="2018-06-14T07:18:00Z">
            <w:rPr>
              <w:ins w:id="14723" w:author="Langer, Peter" w:date="2018-06-12T09:57:00Z"/>
            </w:rPr>
          </w:rPrChange>
        </w:rPr>
      </w:pPr>
      <w:ins w:id="14724" w:author="Langer, Peter" w:date="2018-06-12T09:37:00Z">
        <w:r w:rsidRPr="00A82009">
          <w:rPr>
            <w:noProof/>
            <w:rPrChange w:id="14725" w:author="Peto" w:date="2018-06-14T07:18:00Z">
              <w:rPr/>
            </w:rPrChange>
          </w:rPr>
          <w:lastRenderedPageBreak/>
          <w:t xml:space="preserve">Bola navrhnutá nová metóda na stanovenie srdcového výdaja z impedancie </w:t>
        </w:r>
        <w:r w:rsidR="0055181C" w:rsidRPr="00A82009">
          <w:rPr>
            <w:noProof/>
            <w:rPrChange w:id="14726" w:author="Peto" w:date="2018-06-14T07:18:00Z">
              <w:rPr/>
            </w:rPrChange>
          </w:rPr>
          <w:t>krku. Imp</w:t>
        </w:r>
        <w:r w:rsidRPr="00A82009">
          <w:rPr>
            <w:noProof/>
            <w:rPrChange w:id="14727" w:author="Peto" w:date="2018-06-14T07:18:00Z">
              <w:rPr/>
            </w:rPrChange>
          </w:rPr>
          <w:t>edancia krku nieje za</w:t>
        </w:r>
      </w:ins>
      <w:ins w:id="14728" w:author="Langer, Peter" w:date="2018-06-12T09:38:00Z">
        <w:r w:rsidRPr="00A82009">
          <w:rPr>
            <w:noProof/>
            <w:rPrChange w:id="14729" w:author="Peto" w:date="2018-06-14T07:18:00Z">
              <w:rPr/>
            </w:rPrChange>
          </w:rPr>
          <w:t>ťažená vplyvom pľúcneho obehu, pl</w:t>
        </w:r>
      </w:ins>
      <w:ins w:id="14730" w:author="Langer, Peter" w:date="2018-06-12T09:46:00Z">
        <w:r w:rsidR="0055181C" w:rsidRPr="00A82009">
          <w:rPr>
            <w:noProof/>
            <w:rPrChange w:id="14731" w:author="Peto" w:date="2018-06-14T07:18:00Z">
              <w:rPr/>
            </w:rPrChange>
          </w:rPr>
          <w:t>n</w:t>
        </w:r>
      </w:ins>
      <w:ins w:id="14732" w:author="Langer, Peter" w:date="2018-06-12T09:38:00Z">
        <w:r w:rsidRPr="00A82009">
          <w:rPr>
            <w:noProof/>
            <w:rPrChange w:id="14733" w:author="Peto" w:date="2018-06-14T07:18:00Z">
              <w:rPr/>
            </w:rPrChange>
          </w:rPr>
          <w:t>enia pľúc vzduchom a</w:t>
        </w:r>
      </w:ins>
      <w:ins w:id="14734" w:author="Langer, Peter" w:date="2018-06-12T09:39:00Z">
        <w:r w:rsidRPr="00A82009">
          <w:rPr>
            <w:noProof/>
            <w:rPrChange w:id="14735" w:author="Peto" w:date="2018-06-14T07:18:00Z">
              <w:rPr/>
            </w:rPrChange>
          </w:rPr>
          <w:t> </w:t>
        </w:r>
      </w:ins>
      <w:ins w:id="14736" w:author="Langer, Peter" w:date="2018-06-12T09:38:00Z">
        <w:r w:rsidRPr="00A82009">
          <w:rPr>
            <w:noProof/>
            <w:rPrChange w:id="14737" w:author="Peto" w:date="2018-06-14T07:18:00Z">
              <w:rPr/>
            </w:rPrChange>
          </w:rPr>
          <w:t xml:space="preserve">dýchacími </w:t>
        </w:r>
      </w:ins>
      <w:ins w:id="14738" w:author="Langer, Peter" w:date="2018-06-12T09:39:00Z">
        <w:r w:rsidRPr="00A82009">
          <w:rPr>
            <w:noProof/>
            <w:rPrChange w:id="14739" w:author="Peto" w:date="2018-06-14T07:18:00Z">
              <w:rPr/>
            </w:rPrChange>
          </w:rPr>
          <w:t xml:space="preserve">pohybmi. </w:t>
        </w:r>
      </w:ins>
      <w:ins w:id="14740" w:author="Langer, Peter" w:date="2018-06-12T09:47:00Z">
        <w:r w:rsidR="0055181C" w:rsidRPr="00A82009">
          <w:rPr>
            <w:noProof/>
            <w:rPrChange w:id="14741" w:author="Peto" w:date="2018-06-14T07:18:00Z">
              <w:rPr/>
            </w:rPrChange>
          </w:rPr>
          <w:t>Aplikácia elektród na</w:t>
        </w:r>
      </w:ins>
      <w:ins w:id="14742" w:author="Langer, Peter" w:date="2018-06-12T09:39:00Z">
        <w:r w:rsidRPr="00A82009">
          <w:rPr>
            <w:noProof/>
            <w:rPrChange w:id="14743" w:author="Peto" w:date="2018-06-14T07:18:00Z">
              <w:rPr/>
            </w:rPrChange>
          </w:rPr>
          <w:t xml:space="preserve"> krku je pohodlnejšie </w:t>
        </w:r>
      </w:ins>
      <w:ins w:id="14744" w:author="Langer, Peter" w:date="2018-06-12T09:47:00Z">
        <w:r w:rsidR="0055181C" w:rsidRPr="00A82009">
          <w:rPr>
            <w:noProof/>
            <w:rPrChange w:id="14745" w:author="Peto" w:date="2018-06-14T07:18:00Z">
              <w:rPr/>
            </w:rPrChange>
          </w:rPr>
          <w:t>ako</w:t>
        </w:r>
      </w:ins>
      <w:ins w:id="14746" w:author="Langer, Peter" w:date="2018-06-12T09:39:00Z">
        <w:r w:rsidRPr="00A82009">
          <w:rPr>
            <w:noProof/>
            <w:rPrChange w:id="14747" w:author="Peto" w:date="2018-06-14T07:18:00Z">
              <w:rPr/>
            </w:rPrChange>
          </w:rPr>
          <w:t xml:space="preserve"> aplikácia elektr</w:t>
        </w:r>
      </w:ins>
      <w:ins w:id="14748" w:author="Langer, Peter" w:date="2018-06-12T09:40:00Z">
        <w:r w:rsidRPr="00A82009">
          <w:rPr>
            <w:noProof/>
            <w:rPrChange w:id="14749" w:author="Peto" w:date="2018-06-14T07:18:00Z">
              <w:rPr/>
            </w:rPrChange>
          </w:rPr>
          <w:t>ó</w:t>
        </w:r>
      </w:ins>
      <w:ins w:id="14750" w:author="Langer, Peter" w:date="2018-06-12T09:39:00Z">
        <w:r w:rsidRPr="00A82009">
          <w:rPr>
            <w:noProof/>
            <w:rPrChange w:id="14751" w:author="Peto" w:date="2018-06-14T07:18:00Z">
              <w:rPr/>
            </w:rPrChange>
          </w:rPr>
          <w:t>d na hrudník</w:t>
        </w:r>
      </w:ins>
      <w:ins w:id="14752" w:author="Langer, Peter" w:date="2018-06-12T09:40:00Z">
        <w:r w:rsidRPr="00A82009">
          <w:rPr>
            <w:noProof/>
            <w:rPrChange w:id="14753" w:author="Peto" w:date="2018-06-14T07:18:00Z">
              <w:rPr/>
            </w:rPrChange>
          </w:rPr>
          <w:t xml:space="preserve">. Z popisnej štatistiky takisto vyplýva, že </w:t>
        </w:r>
      </w:ins>
      <w:ins w:id="14754" w:author="Langer, Peter" w:date="2018-06-12T09:41:00Z">
        <w:r w:rsidR="0055181C" w:rsidRPr="00A82009">
          <w:rPr>
            <w:noProof/>
            <w:rPrChange w:id="14755" w:author="Peto" w:date="2018-06-14T07:18:00Z">
              <w:rPr/>
            </w:rPrChange>
          </w:rPr>
          <w:t xml:space="preserve">relatívna zmena parametra </w:t>
        </w:r>
        <m:oMath>
          <m:r>
            <w:rPr>
              <w:rFonts w:ascii="Cambria Math" w:hAnsi="Cambria Math"/>
              <w:noProof/>
              <w:rPrChange w:id="14756"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757" w:author="Peto" w:date="2018-06-14T07:18:00Z">
                    <w:rPr>
                      <w:rFonts w:ascii="Cambria Math" w:hAnsi="Cambria Math"/>
                    </w:rPr>
                  </w:rPrChange>
                </w:rPr>
                <m:t>t</m:t>
              </m:r>
            </m:e>
            <m:sub>
              <m:r>
                <w:rPr>
                  <w:rFonts w:ascii="Cambria Math" w:hAnsi="Cambria Math"/>
                  <w:noProof/>
                  <w:rPrChange w:id="14758" w:author="Peto" w:date="2018-06-14T07:18:00Z">
                    <w:rPr>
                      <w:rFonts w:ascii="Cambria Math" w:hAnsi="Cambria Math"/>
                    </w:rPr>
                  </w:rPrChange>
                </w:rPr>
                <m:t>max</m:t>
              </m:r>
            </m:sub>
          </m:sSub>
        </m:oMath>
        <w:r w:rsidR="0055181C" w:rsidRPr="00A82009">
          <w:rPr>
            <w:noProof/>
            <w:rPrChange w:id="14759" w:author="Peto" w:date="2018-06-14T07:18:00Z">
              <w:rPr/>
            </w:rPrChange>
          </w:rPr>
          <w:t xml:space="preserve"> je vyššia na krku (10,2</w:t>
        </w:r>
      </w:ins>
      <w:ins w:id="14760" w:author="Langer, Peter" w:date="2018-06-12T09:42:00Z">
        <w:r w:rsidR="0055181C" w:rsidRPr="00A82009">
          <w:rPr>
            <w:noProof/>
            <w:rPrChange w:id="14761" w:author="Peto" w:date="2018-06-14T07:18:00Z">
              <w:rPr>
                <w:lang w:val="en-US"/>
              </w:rPr>
            </w:rPrChange>
          </w:rPr>
          <w:t>%</w:t>
        </w:r>
      </w:ins>
      <w:ins w:id="14762" w:author="Langer, Peter" w:date="2018-06-12T09:41:00Z">
        <w:r w:rsidR="0055181C" w:rsidRPr="00A82009">
          <w:rPr>
            <w:noProof/>
            <w:rPrChange w:id="14763" w:author="Peto" w:date="2018-06-14T07:18:00Z">
              <w:rPr/>
            </w:rPrChange>
          </w:rPr>
          <w:t>) ako na hrudi</w:t>
        </w:r>
      </w:ins>
      <w:ins w:id="14764" w:author="Langer, Peter" w:date="2018-06-12T09:42:00Z">
        <w:r w:rsidR="0055181C" w:rsidRPr="00A82009">
          <w:rPr>
            <w:noProof/>
            <w:rPrChange w:id="14765" w:author="Peto" w:date="2018-06-14T07:18:00Z">
              <w:rPr/>
            </w:rPrChange>
          </w:rPr>
          <w:t xml:space="preserve"> (8,7%)</w:t>
        </w:r>
      </w:ins>
      <w:ins w:id="14766" w:author="Langer, Peter" w:date="2018-06-12T09:41:00Z">
        <w:r w:rsidR="0055181C" w:rsidRPr="00A82009">
          <w:rPr>
            <w:noProof/>
            <w:rPrChange w:id="14767" w:author="Peto" w:date="2018-06-14T07:18:00Z">
              <w:rPr/>
            </w:rPrChange>
          </w:rPr>
          <w:t xml:space="preserve">. </w:t>
        </w:r>
      </w:ins>
      <w:ins w:id="14768" w:author="Langer, Peter" w:date="2018-06-12T09:43:00Z">
        <w:r w:rsidR="0055181C" w:rsidRPr="00A82009">
          <w:rPr>
            <w:noProof/>
            <w:rPrChange w:id="14769" w:author="Peto" w:date="2018-06-14T07:18:00Z">
              <w:rPr/>
            </w:rPrChange>
          </w:rPr>
          <w:t>Korelácia srdečn</w:t>
        </w:r>
      </w:ins>
      <w:ins w:id="14770" w:author="Langer, Peter" w:date="2018-06-12T09:44:00Z">
        <w:r w:rsidR="0055181C" w:rsidRPr="00A82009">
          <w:rPr>
            <w:noProof/>
            <w:rPrChange w:id="14771" w:author="Peto" w:date="2018-06-14T07:18:00Z">
              <w:rPr/>
            </w:rPrChange>
          </w:rPr>
          <w:t xml:space="preserve">ého výdaja meraného echokardiografiou a počítaného z impedancie krku je </w:t>
        </w:r>
      </w:ins>
      <w:ins w:id="14772" w:author="Langer, Peter" w:date="2018-06-12T09:43:00Z">
        <w:r w:rsidR="0055181C" w:rsidRPr="00A82009">
          <w:rPr>
            <w:noProof/>
            <w:rPrChange w:id="14773" w:author="Peto" w:date="2018-06-14T07:18:00Z">
              <w:rPr/>
            </w:rPrChange>
          </w:rPr>
          <w:t xml:space="preserve">0.68 </w:t>
        </w:r>
      </w:ins>
      <w:ins w:id="14774" w:author="Langer, Peter" w:date="2018-06-12T09:45:00Z">
        <w:r w:rsidR="0055181C" w:rsidRPr="00A82009">
          <w:rPr>
            <w:noProof/>
            <w:rPrChange w:id="14775" w:author="Peto" w:date="2018-06-14T07:18:00Z">
              <w:rPr/>
            </w:rPrChange>
          </w:rPr>
          <w:t xml:space="preserve">a echokardiogarfiou a impedancie </w:t>
        </w:r>
      </w:ins>
      <w:ins w:id="14776" w:author="Langer, Peter" w:date="2018-06-12T09:44:00Z">
        <w:r w:rsidR="0055181C" w:rsidRPr="00A82009">
          <w:rPr>
            <w:noProof/>
            <w:rPrChange w:id="14777" w:author="Peto" w:date="2018-06-14T07:18:00Z">
              <w:rPr/>
            </w:rPrChange>
          </w:rPr>
          <w:t xml:space="preserve">hrudníka je </w:t>
        </w:r>
      </w:ins>
      <w:ins w:id="14778" w:author="Langer, Peter" w:date="2018-06-12T09:43:00Z">
        <w:r w:rsidR="0055181C" w:rsidRPr="00A82009">
          <w:rPr>
            <w:noProof/>
            <w:rPrChange w:id="14779" w:author="Peto" w:date="2018-06-14T07:18:00Z">
              <w:rPr/>
            </w:rPrChange>
          </w:rPr>
          <w:t>0.72</w:t>
        </w:r>
      </w:ins>
      <w:ins w:id="14780" w:author="Langer, Peter" w:date="2018-06-12T09:44:00Z">
        <w:r w:rsidR="0055181C" w:rsidRPr="00A82009">
          <w:rPr>
            <w:noProof/>
            <w:rPrChange w:id="14781" w:author="Peto" w:date="2018-06-14T07:18:00Z">
              <w:rPr/>
            </w:rPrChange>
          </w:rPr>
          <w:t>.</w:t>
        </w:r>
      </w:ins>
    </w:p>
    <w:p w14:paraId="5ADC7CB0" w14:textId="77777777" w:rsidR="005B4844" w:rsidRPr="00A82009" w:rsidRDefault="005B4844" w:rsidP="00CE547F">
      <w:pPr>
        <w:tabs>
          <w:tab w:val="left" w:pos="7140"/>
        </w:tabs>
        <w:rPr>
          <w:ins w:id="14782" w:author="Langer, Peter" w:date="2018-06-12T09:45:00Z"/>
          <w:noProof/>
          <w:rPrChange w:id="14783" w:author="Peto" w:date="2018-06-14T07:18:00Z">
            <w:rPr>
              <w:ins w:id="14784" w:author="Langer, Peter" w:date="2018-06-12T09:45:00Z"/>
            </w:rPr>
          </w:rPrChange>
        </w:rPr>
      </w:pPr>
    </w:p>
    <w:p w14:paraId="02D926A2" w14:textId="1BF6FB05" w:rsidR="0055181C" w:rsidRPr="00A82009" w:rsidRDefault="005B4844" w:rsidP="00CE547F">
      <w:pPr>
        <w:tabs>
          <w:tab w:val="left" w:pos="7140"/>
        </w:tabs>
        <w:rPr>
          <w:ins w:id="14785" w:author="Langer, Peter" w:date="2018-06-12T09:39:00Z"/>
          <w:noProof/>
          <w:rPrChange w:id="14786" w:author="Peto" w:date="2018-06-14T07:18:00Z">
            <w:rPr>
              <w:ins w:id="14787" w:author="Langer, Peter" w:date="2018-06-12T09:39:00Z"/>
            </w:rPr>
          </w:rPrChange>
        </w:rPr>
      </w:pPr>
      <w:ins w:id="14788" w:author="Langer, Peter" w:date="2018-06-12T09:46:00Z">
        <w:r w:rsidRPr="00A82009">
          <w:rPr>
            <w:noProof/>
            <w:rPrChange w:id="14789" w:author="Peto" w:date="2018-06-14T07:18:00Z">
              <w:rPr/>
            </w:rPrChange>
          </w:rPr>
          <w:t>Bol</w:t>
        </w:r>
        <w:r w:rsidR="0055181C" w:rsidRPr="00A82009">
          <w:rPr>
            <w:noProof/>
            <w:rPrChange w:id="14790" w:author="Peto" w:date="2018-06-14T07:18:00Z">
              <w:rPr/>
            </w:rPrChange>
          </w:rPr>
          <w:t xml:space="preserve"> spočítan</w:t>
        </w:r>
        <w:r w:rsidRPr="00A82009">
          <w:rPr>
            <w:noProof/>
            <w:rPrChange w:id="14791" w:author="Peto" w:date="2018-06-14T07:18:00Z">
              <w:rPr/>
            </w:rPrChange>
          </w:rPr>
          <w:t>ý</w:t>
        </w:r>
        <w:r w:rsidR="0055181C" w:rsidRPr="00A82009">
          <w:rPr>
            <w:noProof/>
            <w:rPrChange w:id="14792" w:author="Peto" w:date="2018-06-14T07:18:00Z">
              <w:rPr/>
            </w:rPrChange>
          </w:rPr>
          <w:t xml:space="preserve"> </w:t>
        </w:r>
      </w:ins>
      <w:ins w:id="14793" w:author="Langer, Peter" w:date="2018-06-12T09:47:00Z">
        <w:r w:rsidR="0055181C" w:rsidRPr="00A82009">
          <w:rPr>
            <w:noProof/>
            <w:rPrChange w:id="14794" w:author="Peto" w:date="2018-06-14T07:18:00Z">
              <w:rPr/>
            </w:rPrChange>
          </w:rPr>
          <w:t>kontinuáln</w:t>
        </w:r>
      </w:ins>
      <w:ins w:id="14795" w:author="Langer, Peter" w:date="2018-06-12T09:52:00Z">
        <w:r w:rsidRPr="00A82009">
          <w:rPr>
            <w:noProof/>
            <w:rPrChange w:id="14796" w:author="Peto" w:date="2018-06-14T07:18:00Z">
              <w:rPr/>
            </w:rPrChange>
          </w:rPr>
          <w:t>y</w:t>
        </w:r>
      </w:ins>
      <w:ins w:id="14797" w:author="Langer, Peter" w:date="2018-06-12T09:47:00Z">
        <w:r w:rsidR="0055181C" w:rsidRPr="00A82009">
          <w:rPr>
            <w:noProof/>
            <w:rPrChange w:id="14798" w:author="Peto" w:date="2018-06-14T07:18:00Z">
              <w:rPr/>
            </w:rPrChange>
          </w:rPr>
          <w:t xml:space="preserve"> </w:t>
        </w:r>
      </w:ins>
      <w:ins w:id="14799" w:author="Langer, Peter" w:date="2018-06-12T09:53:00Z">
        <w:r w:rsidRPr="00A82009">
          <w:rPr>
            <w:noProof/>
            <w:rPrChange w:id="14800" w:author="Peto" w:date="2018-06-14T07:18:00Z">
              <w:rPr/>
            </w:rPrChange>
          </w:rPr>
          <w:t xml:space="preserve">srdcový </w:t>
        </w:r>
      </w:ins>
      <w:ins w:id="14801" w:author="Langer, Peter" w:date="2018-06-12T09:49:00Z">
        <w:r w:rsidR="0055181C" w:rsidRPr="00A82009">
          <w:rPr>
            <w:noProof/>
            <w:rPrChange w:id="14802" w:author="Peto" w:date="2018-06-14T07:18:00Z">
              <w:rPr/>
            </w:rPrChange>
          </w:rPr>
          <w:t xml:space="preserve">výdaj z impedancie </w:t>
        </w:r>
      </w:ins>
      <w:ins w:id="14803" w:author="Langer, Peter" w:date="2018-06-12T09:50:00Z">
        <w:r w:rsidR="0055181C" w:rsidRPr="00A82009">
          <w:rPr>
            <w:noProof/>
            <w:rPrChange w:id="14804" w:author="Peto" w:date="2018-06-14T07:18:00Z">
              <w:rPr/>
            </w:rPrChange>
          </w:rPr>
          <w:t xml:space="preserve">počas fyzickej záťaže </w:t>
        </w:r>
      </w:ins>
      <w:ins w:id="14805" w:author="Langer, Peter" w:date="2018-06-12T09:52:00Z">
        <w:r w:rsidRPr="00A82009">
          <w:rPr>
            <w:noProof/>
            <w:rPrChange w:id="14806" w:author="Peto" w:date="2018-06-14T07:18:00Z">
              <w:rPr/>
            </w:rPrChange>
          </w:rPr>
          <w:t>súčasne</w:t>
        </w:r>
      </w:ins>
      <w:ins w:id="14807" w:author="Langer, Peter" w:date="2018-06-12T09:50:00Z">
        <w:r w:rsidR="0055181C" w:rsidRPr="00A82009">
          <w:rPr>
            <w:noProof/>
            <w:rPrChange w:id="14808" w:author="Peto" w:date="2018-06-14T07:18:00Z">
              <w:rPr/>
            </w:rPrChange>
          </w:rPr>
          <w:t xml:space="preserve"> s echokardiografiou a termodilúciou. </w:t>
        </w:r>
      </w:ins>
      <w:ins w:id="14809" w:author="Langer, Peter" w:date="2018-06-12T09:51:00Z">
        <w:r w:rsidRPr="00A82009">
          <w:rPr>
            <w:noProof/>
            <w:rPrChange w:id="14810" w:author="Peto" w:date="2018-06-14T07:18:00Z">
              <w:rPr/>
            </w:rPrChange>
          </w:rPr>
          <w:t>Bolo ukázané že k</w:t>
        </w:r>
      </w:ins>
      <w:ins w:id="14811" w:author="Langer, Peter" w:date="2018-06-12T09:50:00Z">
        <w:r w:rsidR="0055181C" w:rsidRPr="00A82009">
          <w:rPr>
            <w:noProof/>
            <w:rPrChange w:id="14812" w:author="Peto" w:date="2018-06-14T07:18:00Z">
              <w:rPr/>
            </w:rPrChange>
          </w:rPr>
          <w:t xml:space="preserve">ontinuálne merania </w:t>
        </w:r>
      </w:ins>
      <w:ins w:id="14813" w:author="Langer, Peter" w:date="2018-06-12T09:53:00Z">
        <w:r w:rsidRPr="00A82009">
          <w:rPr>
            <w:noProof/>
            <w:rPrChange w:id="14814" w:author="Peto" w:date="2018-06-14T07:18:00Z">
              <w:rPr/>
            </w:rPrChange>
          </w:rPr>
          <w:t xml:space="preserve">srdcového </w:t>
        </w:r>
      </w:ins>
      <w:ins w:id="14815" w:author="Langer, Peter" w:date="2018-06-12T09:50:00Z">
        <w:r w:rsidR="0055181C" w:rsidRPr="00A82009">
          <w:rPr>
            <w:noProof/>
            <w:rPrChange w:id="14816" w:author="Peto" w:date="2018-06-14T07:18:00Z">
              <w:rPr/>
            </w:rPrChange>
          </w:rPr>
          <w:t>výdaja</w:t>
        </w:r>
      </w:ins>
      <w:ins w:id="14817" w:author="Langer, Peter" w:date="2018-06-12T09:51:00Z">
        <w:r w:rsidRPr="00A82009">
          <w:rPr>
            <w:noProof/>
            <w:rPrChange w:id="14818" w:author="Peto" w:date="2018-06-14T07:18:00Z">
              <w:rPr/>
            </w:rPrChange>
          </w:rPr>
          <w:t xml:space="preserve"> pomocou bioimpedancie je citlivé na relatívn</w:t>
        </w:r>
      </w:ins>
      <w:ins w:id="14819" w:author="Langer, Peter" w:date="2018-06-12T09:52:00Z">
        <w:r w:rsidRPr="00A82009">
          <w:rPr>
            <w:noProof/>
            <w:rPrChange w:id="14820" w:author="Peto" w:date="2018-06-14T07:18:00Z">
              <w:rPr/>
            </w:rPrChange>
          </w:rPr>
          <w:t>y zmeny s</w:t>
        </w:r>
      </w:ins>
      <w:ins w:id="14821" w:author="Langer, Peter" w:date="2018-06-12T09:53:00Z">
        <w:r w:rsidRPr="00A82009">
          <w:rPr>
            <w:noProof/>
            <w:rPrChange w:id="14822" w:author="Peto" w:date="2018-06-14T07:18:00Z">
              <w:rPr/>
            </w:rPrChange>
          </w:rPr>
          <w:t>rdcového</w:t>
        </w:r>
      </w:ins>
      <w:ins w:id="14823" w:author="Langer, Peter" w:date="2018-06-12T09:52:00Z">
        <w:r w:rsidRPr="00A82009">
          <w:rPr>
            <w:noProof/>
            <w:rPrChange w:id="14824" w:author="Peto" w:date="2018-06-14T07:18:00Z">
              <w:rPr/>
            </w:rPrChange>
          </w:rPr>
          <w:t xml:space="preserve"> výdaja</w:t>
        </w:r>
      </w:ins>
      <w:ins w:id="14825" w:author="Langer, Peter" w:date="2018-06-12T09:53:00Z">
        <w:r w:rsidRPr="00A82009">
          <w:rPr>
            <w:noProof/>
            <w:rPrChange w:id="14826" w:author="Peto" w:date="2018-06-14T07:18:00Z">
              <w:rPr/>
            </w:rPrChange>
          </w:rPr>
          <w:t xml:space="preserve"> a odpovedá relatívnym zmenám meraným pomocou echokardiografie.</w:t>
        </w:r>
      </w:ins>
    </w:p>
    <w:p w14:paraId="581222C2" w14:textId="6594BA2B" w:rsidR="008D7D44" w:rsidRPr="00A82009" w:rsidDel="005B4844" w:rsidRDefault="008D7D44" w:rsidP="00CE547F">
      <w:pPr>
        <w:tabs>
          <w:tab w:val="left" w:pos="7140"/>
        </w:tabs>
        <w:rPr>
          <w:ins w:id="14827" w:author="Peto" w:date="2018-06-11T21:15:00Z"/>
          <w:del w:id="14828" w:author="Langer, Peter" w:date="2018-06-12T09:57:00Z"/>
          <w:noProof/>
          <w:rPrChange w:id="14829" w:author="Peto" w:date="2018-06-14T07:18:00Z">
            <w:rPr>
              <w:ins w:id="14830" w:author="Peto" w:date="2018-06-11T21:15:00Z"/>
              <w:del w:id="14831" w:author="Langer, Peter" w:date="2018-06-12T09:57:00Z"/>
            </w:rPr>
          </w:rPrChange>
        </w:rPr>
      </w:pPr>
    </w:p>
    <w:p w14:paraId="27E31483" w14:textId="3BA01E93" w:rsidR="00EA0DE4" w:rsidRPr="00A82009" w:rsidDel="005B4844" w:rsidRDefault="00C34196" w:rsidP="00CE547F">
      <w:pPr>
        <w:tabs>
          <w:tab w:val="left" w:pos="7140"/>
        </w:tabs>
        <w:rPr>
          <w:ins w:id="14832" w:author="Pavel Jurak" w:date="2018-05-31T11:58:00Z"/>
          <w:del w:id="14833" w:author="Langer, Peter" w:date="2018-06-12T09:57:00Z"/>
          <w:noProof/>
          <w:rPrChange w:id="14834" w:author="Peto" w:date="2018-06-14T07:18:00Z">
            <w:rPr>
              <w:ins w:id="14835" w:author="Pavel Jurak" w:date="2018-05-31T11:58:00Z"/>
              <w:del w:id="14836" w:author="Langer, Peter" w:date="2018-06-12T09:57:00Z"/>
            </w:rPr>
          </w:rPrChange>
        </w:rPr>
      </w:pPr>
      <w:ins w:id="14837" w:author="Peto" w:date="2018-06-11T21:15:00Z">
        <w:del w:id="14838" w:author="Langer, Peter" w:date="2018-06-12T09:57:00Z">
          <w:r w:rsidRPr="00A82009" w:rsidDel="005B4844">
            <w:rPr>
              <w:noProof/>
              <w:rPrChange w:id="14839" w:author="Peto" w:date="2018-06-14T07:18:00Z">
                <w:rPr/>
              </w:rPrChange>
            </w:rPr>
            <w:delText xml:space="preserve"> </w:delText>
          </w:r>
        </w:del>
      </w:ins>
      <w:ins w:id="14840" w:author="Peto" w:date="2018-06-11T21:13:00Z">
        <w:del w:id="14841" w:author="Langer, Peter" w:date="2018-06-12T09:57:00Z">
          <w:r w:rsidRPr="00A82009" w:rsidDel="005B4844">
            <w:rPr>
              <w:noProof/>
              <w:rPrChange w:id="14842" w:author="Peto" w:date="2018-06-14T07:18:00Z">
                <w:rPr/>
              </w:rPrChange>
            </w:rPr>
            <w:delText>Bola vztvo</w:delText>
          </w:r>
        </w:del>
      </w:ins>
      <w:ins w:id="14843" w:author="Pavel Jurak" w:date="2018-05-31T12:00:00Z">
        <w:del w:id="14844" w:author="Langer, Peter" w:date="2018-06-12T09:57:00Z">
          <w:r w:rsidR="00EA0DE4" w:rsidRPr="00A82009" w:rsidDel="005B4844">
            <w:rPr>
              <w:noProof/>
              <w:rPrChange w:id="14845" w:author="Peto" w:date="2018-06-14T07:18:00Z">
                <w:rPr/>
              </w:rPrChange>
            </w:rPr>
            <w:delText xml:space="preserve"> ....</w:delText>
          </w:r>
        </w:del>
      </w:ins>
    </w:p>
    <w:p w14:paraId="4F4BE354" w14:textId="3A171450" w:rsidR="00CE547F" w:rsidRPr="00A82009" w:rsidDel="005B4844" w:rsidRDefault="00CE547F" w:rsidP="00CE547F">
      <w:pPr>
        <w:tabs>
          <w:tab w:val="left" w:pos="7140"/>
        </w:tabs>
        <w:rPr>
          <w:del w:id="14846" w:author="Langer, Peter" w:date="2018-06-12T09:57:00Z"/>
          <w:noProof/>
          <w:rPrChange w:id="14847" w:author="Peto" w:date="2018-06-14T07:18:00Z">
            <w:rPr>
              <w:del w:id="14848" w:author="Langer, Peter" w:date="2018-06-12T09:57:00Z"/>
            </w:rPr>
          </w:rPrChange>
        </w:rPr>
      </w:pPr>
      <w:del w:id="14849" w:author="Langer, Peter" w:date="2018-06-12T09:57:00Z">
        <w:r w:rsidRPr="00A82009" w:rsidDel="005B4844">
          <w:rPr>
            <w:noProof/>
            <w:rPrChange w:id="14850" w:author="Peto" w:date="2018-06-14T07:18:00Z">
              <w:rPr/>
            </w:rPrChange>
          </w:rPr>
          <w:delText xml:space="preserve">Táto práca poskytuje </w:delText>
        </w:r>
        <w:commentRangeStart w:id="14851"/>
        <w:r w:rsidRPr="00A82009" w:rsidDel="005B4844">
          <w:rPr>
            <w:noProof/>
            <w:rPrChange w:id="14852" w:author="Peto" w:date="2018-06-14T07:18:00Z">
              <w:rPr/>
            </w:rPrChange>
          </w:rPr>
          <w:delText xml:space="preserve">nové informácie o fyziologickom pôvode bioimpedančných parametrov </w:delText>
        </w:r>
        <w:commentRangeEnd w:id="14851"/>
        <w:r w:rsidR="00F55051" w:rsidRPr="00A82009" w:rsidDel="005B4844">
          <w:rPr>
            <w:rStyle w:val="Odkaznakomentr"/>
            <w:noProof/>
            <w:rPrChange w:id="14853" w:author="Peto" w:date="2018-06-14T07:18:00Z">
              <w:rPr>
                <w:rStyle w:val="Odkaznakomentr"/>
              </w:rPr>
            </w:rPrChange>
          </w:rPr>
          <w:commentReference w:id="14851"/>
        </w:r>
        <w:r w:rsidRPr="00A82009" w:rsidDel="005B4844">
          <w:rPr>
            <w:noProof/>
            <w:rPrChange w:id="14854" w:author="Peto" w:date="2018-06-14T07:18:00Z">
              <w:rPr/>
            </w:rPrChange>
          </w:rPr>
          <w:delText>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delText>
        </w:r>
      </w:del>
    </w:p>
    <w:p w14:paraId="2D5CE389" w14:textId="227321F2" w:rsidR="00CE547F" w:rsidRPr="00A82009" w:rsidDel="005B4844" w:rsidRDefault="00CE547F" w:rsidP="00CE547F">
      <w:pPr>
        <w:tabs>
          <w:tab w:val="left" w:pos="7140"/>
        </w:tabs>
        <w:rPr>
          <w:del w:id="14855" w:author="Langer, Peter" w:date="2018-06-12T09:57:00Z"/>
          <w:noProof/>
          <w:rPrChange w:id="14856" w:author="Peto" w:date="2018-06-14T07:18:00Z">
            <w:rPr>
              <w:del w:id="14857" w:author="Langer, Peter" w:date="2018-06-12T09:57:00Z"/>
            </w:rPr>
          </w:rPrChange>
        </w:rPr>
      </w:pPr>
    </w:p>
    <w:p w14:paraId="5F91C653" w14:textId="6039FA67" w:rsidR="00CE547F" w:rsidRPr="00A82009" w:rsidDel="005B4844" w:rsidRDefault="00CE547F" w:rsidP="00CE547F">
      <w:pPr>
        <w:tabs>
          <w:tab w:val="left" w:pos="7140"/>
        </w:tabs>
        <w:rPr>
          <w:del w:id="14858" w:author="Langer, Peter" w:date="2018-06-12T09:57:00Z"/>
          <w:noProof/>
          <w:rPrChange w:id="14859" w:author="Peto" w:date="2018-06-14T07:18:00Z">
            <w:rPr>
              <w:del w:id="14860" w:author="Langer, Peter" w:date="2018-06-12T09:57:00Z"/>
            </w:rPr>
          </w:rPrChange>
        </w:rPr>
      </w:pPr>
      <w:del w:id="14861" w:author="Langer, Peter" w:date="2018-06-12T09:57:00Z">
        <w:r w:rsidRPr="00A82009" w:rsidDel="005B4844">
          <w:rPr>
            <w:noProof/>
            <w:rPrChange w:id="14862" w:author="Peto" w:date="2018-06-14T07:18:00Z">
              <w:rPr/>
            </w:rPrChange>
          </w:rPr>
          <w:delText xml:space="preserve">Práca sa takisto zaoberá ďalším z parametrov používaných v súčasných modeloch na výpočet SV a to detekciou LVET intervalu. LVET sa detekuje hlavne z </w:delText>
        </w:r>
        <w:commentRangeStart w:id="14863"/>
        <w:r w:rsidRPr="00A82009" w:rsidDel="005B4844">
          <w:rPr>
            <w:noProof/>
            <w:rPrChange w:id="14864" w:author="Peto" w:date="2018-06-14T07:18:00Z">
              <w:rPr/>
            </w:rPrChange>
          </w:rPr>
          <w:delText>HS</w:delText>
        </w:r>
        <w:commentRangeEnd w:id="14863"/>
        <w:r w:rsidR="00F55051" w:rsidRPr="00A82009" w:rsidDel="005B4844">
          <w:rPr>
            <w:rStyle w:val="Odkaznakomentr"/>
            <w:noProof/>
            <w:rPrChange w:id="14865" w:author="Peto" w:date="2018-06-14T07:18:00Z">
              <w:rPr>
                <w:rStyle w:val="Odkaznakomentr"/>
              </w:rPr>
            </w:rPrChange>
          </w:rPr>
          <w:commentReference w:id="14863"/>
        </w:r>
        <w:r w:rsidRPr="00A82009" w:rsidDel="005B4844">
          <w:rPr>
            <w:noProof/>
            <w:rPrChange w:id="14866" w:author="Peto" w:date="2018-06-14T07:18:00Z">
              <w:rPr/>
            </w:rPrChange>
          </w:rPr>
          <w:delText xml:space="preserve">. </w:delText>
        </w:r>
        <w:commentRangeStart w:id="14867"/>
        <w:r w:rsidRPr="00A82009" w:rsidDel="005B4844">
          <w:rPr>
            <w:noProof/>
            <w:rPrChange w:id="14868" w:author="Peto" w:date="2018-06-14T07:18:00Z">
              <w:rPr/>
            </w:rPrChange>
          </w:rPr>
          <w:delText xml:space="preserve">V tejto práci bolo zistené frekvenčné rozloženie HS u jednotlivých ľudí. </w:delText>
        </w:r>
        <w:commentRangeEnd w:id="14867"/>
        <w:r w:rsidR="00F55051" w:rsidRPr="00A82009" w:rsidDel="005B4844">
          <w:rPr>
            <w:rStyle w:val="Odkaznakomentr"/>
            <w:noProof/>
            <w:rPrChange w:id="14869" w:author="Peto" w:date="2018-06-14T07:18:00Z">
              <w:rPr>
                <w:rStyle w:val="Odkaznakomentr"/>
              </w:rPr>
            </w:rPrChange>
          </w:rPr>
          <w:commentReference w:id="14867"/>
        </w:r>
        <w:r w:rsidRPr="00A82009" w:rsidDel="005B4844">
          <w:rPr>
            <w:noProof/>
            <w:rPrChange w:id="14870" w:author="Peto" w:date="2018-06-14T07:18:00Z">
              <w:rPr/>
            </w:rPrChange>
          </w:rPr>
          <w:delText>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w:delText>
        </w:r>
      </w:del>
      <w:ins w:id="14871" w:author="Pavel Jurak" w:date="2018-05-31T11:54:00Z">
        <w:del w:id="14872" w:author="Langer, Peter" w:date="2018-06-12T09:57:00Z">
          <w:r w:rsidR="00EA0DE4" w:rsidRPr="00A82009" w:rsidDel="005B4844">
            <w:rPr>
              <w:noProof/>
              <w:rPrChange w:id="14873" w:author="Peto" w:date="2018-06-14T07:18:00Z">
                <w:rPr/>
              </w:rPrChange>
            </w:rPr>
            <w:delText xml:space="preserve"> z celotělové impedance </w:delText>
          </w:r>
        </w:del>
      </w:ins>
      <w:del w:id="14874" w:author="Langer, Peter" w:date="2018-06-12T09:57:00Z">
        <w:r w:rsidRPr="00A82009" w:rsidDel="005B4844">
          <w:rPr>
            <w:noProof/>
            <w:rPrChange w:id="14875" w:author="Peto" w:date="2018-06-14T07:18:00Z">
              <w:rPr/>
            </w:rPrChange>
          </w:rPr>
          <w:delText xml:space="preserve"> boli identifikované ďalšie miesto vhodne k meraniu Sv</w:delText>
        </w:r>
      </w:del>
      <w:ins w:id="14876" w:author="Pavel Jurak" w:date="2018-05-31T11:55:00Z">
        <w:del w:id="14877" w:author="Langer, Peter" w:date="2018-06-12T09:57:00Z">
          <w:r w:rsidR="00EA0DE4" w:rsidRPr="00A82009" w:rsidDel="005B4844">
            <w:rPr>
              <w:noProof/>
              <w:rPrChange w:id="14878" w:author="Peto" w:date="2018-06-14T07:18:00Z">
                <w:rPr/>
              </w:rPrChange>
            </w:rPr>
            <w:delText>V</w:delText>
          </w:r>
        </w:del>
      </w:ins>
      <w:del w:id="14879" w:author="Langer, Peter" w:date="2018-06-12T09:57:00Z">
        <w:r w:rsidRPr="00A82009" w:rsidDel="005B4844">
          <w:rPr>
            <w:noProof/>
            <w:rPrChange w:id="14880" w:author="Peto" w:date="2018-06-14T07:18:00Z">
              <w:rPr/>
            </w:rPrChange>
          </w:rPr>
          <w:delText xml:space="preserve"> z bioimpedancie a to z bioimpedancie krku</w:delText>
        </w:r>
      </w:del>
      <w:ins w:id="14881" w:author="Pavel Jurak" w:date="2018-05-31T11:55:00Z">
        <w:del w:id="14882" w:author="Langer, Peter" w:date="2018-06-12T09:57:00Z">
          <w:r w:rsidR="00EA0DE4" w:rsidRPr="00A82009" w:rsidDel="005B4844">
            <w:rPr>
              <w:noProof/>
              <w:rPrChange w:id="14883" w:author="Peto" w:date="2018-06-14T07:18:00Z">
                <w:rPr/>
              </w:rPrChange>
            </w:rPr>
            <w:delText xml:space="preserve">v </w:delText>
          </w:r>
        </w:del>
      </w:ins>
      <w:ins w:id="14884" w:author="Pavel Jurak" w:date="2018-05-31T11:56:00Z">
        <w:del w:id="14885" w:author="Langer, Peter" w:date="2018-06-12T09:57:00Z">
          <w:r w:rsidR="00EA0DE4" w:rsidRPr="00A82009" w:rsidDel="005B4844">
            <w:rPr>
              <w:noProof/>
              <w:rPrChange w:id="14886" w:author="Peto" w:date="2018-06-14T07:18:00Z">
                <w:rPr/>
              </w:rPrChange>
            </w:rPr>
            <w:delText>blízkosti</w:delText>
          </w:r>
        </w:del>
      </w:ins>
      <w:ins w:id="14887" w:author="Pavel Jurak" w:date="2018-05-31T11:55:00Z">
        <w:del w:id="14888" w:author="Langer, Peter" w:date="2018-06-12T09:57:00Z">
          <w:r w:rsidR="00EA0DE4" w:rsidRPr="00A82009" w:rsidDel="005B4844">
            <w:rPr>
              <w:noProof/>
              <w:rPrChange w:id="14889" w:author="Peto" w:date="2018-06-14T07:18:00Z">
                <w:rPr/>
              </w:rPrChange>
            </w:rPr>
            <w:delText xml:space="preserve"> karotidy na krku</w:delText>
          </w:r>
        </w:del>
      </w:ins>
      <w:del w:id="14890" w:author="Langer, Peter" w:date="2018-06-12T09:57:00Z">
        <w:r w:rsidRPr="00A82009" w:rsidDel="005B4844">
          <w:rPr>
            <w:noProof/>
            <w:rPrChange w:id="14891" w:author="Peto" w:date="2018-06-14T07:18:00Z">
              <w:rPr/>
            </w:rPrChange>
          </w:rPr>
          <w:delText>. SV merané z krčnej impedancie dosahovalo podobnej zhody (r=0,55) s SV meraným echokardiografiou ako SV merané z hrudníkovej impedancie a echokardiografie (r=0,60).</w:delText>
        </w:r>
      </w:del>
      <w:ins w:id="14892" w:author="Pavel Jurak" w:date="2018-05-31T11:57:00Z">
        <w:del w:id="14893" w:author="Langer, Peter" w:date="2018-06-12T09:57:00Z">
          <w:r w:rsidR="00EA0DE4" w:rsidRPr="00A82009" w:rsidDel="005B4844">
            <w:rPr>
              <w:noProof/>
              <w:rPrChange w:id="14894" w:author="Peto" w:date="2018-06-14T07:18:00Z">
                <w:rPr/>
              </w:rPrChange>
            </w:rPr>
            <w:delText xml:space="preserve"> Měření na karotidě není zatížené chybo</w:delText>
          </w:r>
          <w:r w:rsidR="00080989" w:rsidRPr="00A82009" w:rsidDel="005B4844">
            <w:rPr>
              <w:noProof/>
              <w:rPrChange w:id="14895" w:author="Peto" w:date="2018-06-14T07:18:00Z">
                <w:rPr/>
              </w:rPrChange>
            </w:rPr>
            <w:delText>u způsobenou</w:delText>
          </w:r>
          <w:r w:rsidR="00EA0DE4" w:rsidRPr="00A82009" w:rsidDel="005B4844">
            <w:rPr>
              <w:noProof/>
              <w:rPrChange w:id="14896" w:author="Peto" w:date="2018-06-14T07:18:00Z">
                <w:rPr/>
              </w:rPrChange>
            </w:rPr>
            <w:delText xml:space="preserve"> respirací na hrudníku a odráží </w:delText>
          </w:r>
          <w:r w:rsidR="00080989" w:rsidRPr="00A82009" w:rsidDel="005B4844">
            <w:rPr>
              <w:noProof/>
              <w:rPrChange w:id="14897" w:author="Peto" w:date="2018-06-14T07:18:00Z">
                <w:rPr/>
              </w:rPrChange>
            </w:rPr>
            <w:delText xml:space="preserve">pouze změny cirkulace </w:delText>
          </w:r>
        </w:del>
      </w:ins>
      <w:ins w:id="14898" w:author="Pavel Jurak" w:date="2018-05-31T12:01:00Z">
        <w:del w:id="14899" w:author="Langer, Peter" w:date="2018-06-12T09:57:00Z">
          <w:r w:rsidR="00080989" w:rsidRPr="00A82009" w:rsidDel="005B4844">
            <w:rPr>
              <w:noProof/>
              <w:rPrChange w:id="14900" w:author="Peto" w:date="2018-06-14T07:18:00Z">
                <w:rPr/>
              </w:rPrChange>
            </w:rPr>
            <w:delText xml:space="preserve">v </w:delText>
          </w:r>
        </w:del>
      </w:ins>
      <w:ins w:id="14901" w:author="Pavel Jurak" w:date="2018-05-31T11:57:00Z">
        <w:del w:id="14902" w:author="Langer, Peter" w:date="2018-06-12T09:57:00Z">
          <w:r w:rsidR="00EA0DE4" w:rsidRPr="00A82009" w:rsidDel="005B4844">
            <w:rPr>
              <w:noProof/>
              <w:rPrChange w:id="14903" w:author="Peto" w:date="2018-06-14T07:18:00Z">
                <w:rPr/>
              </w:rPrChange>
            </w:rPr>
            <w:delText>a</w:delText>
          </w:r>
        </w:del>
      </w:ins>
      <w:ins w:id="14904" w:author="Pavel Jurak" w:date="2018-05-31T12:01:00Z">
        <w:del w:id="14905" w:author="Langer, Peter" w:date="2018-06-12T09:57:00Z">
          <w:r w:rsidR="00080989" w:rsidRPr="00A82009" w:rsidDel="005B4844">
            <w:rPr>
              <w:noProof/>
              <w:rPrChange w:id="14906" w:author="Peto" w:date="2018-06-14T07:18:00Z">
                <w:rPr/>
              </w:rPrChange>
            </w:rPr>
            <w:delText>r</w:delText>
          </w:r>
        </w:del>
      </w:ins>
      <w:ins w:id="14907" w:author="Pavel Jurak" w:date="2018-05-31T11:57:00Z">
        <w:del w:id="14908" w:author="Langer, Peter" w:date="2018-06-12T09:57:00Z">
          <w:r w:rsidR="00EA0DE4" w:rsidRPr="00A82009" w:rsidDel="005B4844">
            <w:rPr>
              <w:noProof/>
              <w:rPrChange w:id="14909" w:author="Peto" w:date="2018-06-14T07:18:00Z">
                <w:rPr/>
              </w:rPrChange>
            </w:rPr>
            <w:delText>teriálním systému.</w:delText>
          </w:r>
        </w:del>
      </w:ins>
      <w:del w:id="14910" w:author="Langer, Peter" w:date="2018-06-12T09:57:00Z">
        <w:r w:rsidRPr="00A82009" w:rsidDel="005B4844">
          <w:rPr>
            <w:noProof/>
            <w:rPrChange w:id="14911" w:author="Peto" w:date="2018-06-14T07:18:00Z">
              <w:rPr/>
            </w:rPrChange>
          </w:rPr>
          <w:delText xml:space="preserve"> Výhoda novej metódy je</w:delText>
        </w:r>
      </w:del>
      <w:ins w:id="14912" w:author="Pavel Jurak" w:date="2018-05-31T11:58:00Z">
        <w:del w:id="14913" w:author="Langer, Peter" w:date="2018-06-12T09:57:00Z">
          <w:r w:rsidR="00EA0DE4" w:rsidRPr="00A82009" w:rsidDel="005B4844">
            <w:rPr>
              <w:noProof/>
              <w:rPrChange w:id="14914" w:author="Peto" w:date="2018-06-14T07:18:00Z">
                <w:rPr/>
              </w:rPrChange>
            </w:rPr>
            <w:delText xml:space="preserve"> též</w:delText>
          </w:r>
        </w:del>
      </w:ins>
      <w:del w:id="14915" w:author="Langer, Peter" w:date="2018-06-12T09:57:00Z">
        <w:r w:rsidRPr="00A82009" w:rsidDel="005B4844">
          <w:rPr>
            <w:noProof/>
            <w:rPrChange w:id="14916" w:author="Peto" w:date="2018-06-14T07:18:00Z">
              <w:rPr/>
            </w:rPrChange>
          </w:rPr>
          <w:delText xml:space="preserve"> v pohodlnosti pri aplikácií meraných elektód.</w:delText>
        </w:r>
      </w:del>
    </w:p>
    <w:p w14:paraId="767249E5" w14:textId="77777777" w:rsidR="00CE547F" w:rsidRPr="00A82009" w:rsidRDefault="00CE547F" w:rsidP="00CE547F">
      <w:pPr>
        <w:tabs>
          <w:tab w:val="left" w:pos="7140"/>
        </w:tabs>
        <w:rPr>
          <w:noProof/>
          <w:rPrChange w:id="14917" w:author="Peto" w:date="2018-06-14T07:18:00Z">
            <w:rPr/>
          </w:rPrChange>
        </w:rPr>
      </w:pPr>
    </w:p>
    <w:p w14:paraId="61F5DD8B" w14:textId="7E59B656" w:rsidR="005B4844" w:rsidRPr="00A82009" w:rsidRDefault="005F137C" w:rsidP="00CE547F">
      <w:pPr>
        <w:tabs>
          <w:tab w:val="left" w:pos="7140"/>
        </w:tabs>
        <w:rPr>
          <w:ins w:id="14918" w:author="Langer, Peter" w:date="2018-06-12T10:00:00Z"/>
          <w:noProof/>
          <w:rPrChange w:id="14919" w:author="Peto" w:date="2018-06-14T07:18:00Z">
            <w:rPr>
              <w:ins w:id="14920" w:author="Langer, Peter" w:date="2018-06-12T10:00:00Z"/>
            </w:rPr>
          </w:rPrChange>
        </w:rPr>
      </w:pPr>
      <w:ins w:id="14921" w:author="Langer, Peter" w:date="2018-06-12T10:00:00Z">
        <w:r w:rsidRPr="00A82009">
          <w:rPr>
            <w:noProof/>
            <w:rPrChange w:id="14922" w:author="Peto" w:date="2018-06-14T07:18:00Z">
              <w:rPr/>
            </w:rPrChange>
          </w:rPr>
          <w:t>Dop</w:t>
        </w:r>
        <w:r w:rsidR="005B4844" w:rsidRPr="00A82009">
          <w:rPr>
            <w:noProof/>
            <w:rPrChange w:id="14923" w:author="Peto" w:date="2018-06-14T07:18:00Z">
              <w:rPr/>
            </w:rPrChange>
          </w:rPr>
          <w:t>oručený vývoj a pokračovanie práce.</w:t>
        </w:r>
      </w:ins>
    </w:p>
    <w:p w14:paraId="2D99D988" w14:textId="10922B99" w:rsidR="005B4844" w:rsidRPr="00A82009" w:rsidRDefault="005B4844" w:rsidP="00CE547F">
      <w:pPr>
        <w:tabs>
          <w:tab w:val="left" w:pos="7140"/>
        </w:tabs>
        <w:rPr>
          <w:ins w:id="14924" w:author="Langer, Peter" w:date="2018-06-12T10:01:00Z"/>
          <w:noProof/>
          <w:rPrChange w:id="14925" w:author="Peto" w:date="2018-06-14T07:18:00Z">
            <w:rPr>
              <w:ins w:id="14926" w:author="Langer, Peter" w:date="2018-06-12T10:01:00Z"/>
            </w:rPr>
          </w:rPrChange>
        </w:rPr>
      </w:pPr>
      <w:ins w:id="14927" w:author="Langer, Peter" w:date="2018-06-12T10:00:00Z">
        <w:r w:rsidRPr="00A82009">
          <w:rPr>
            <w:noProof/>
            <w:rPrChange w:id="14928" w:author="Peto" w:date="2018-06-14T07:18:00Z">
              <w:rPr/>
            </w:rPrChange>
          </w:rPr>
          <w:t>V</w:t>
        </w:r>
      </w:ins>
      <w:ins w:id="14929" w:author="Langer, Peter" w:date="2018-06-12T10:01:00Z">
        <w:r w:rsidRPr="00A82009">
          <w:rPr>
            <w:noProof/>
            <w:rPrChange w:id="14930" w:author="Peto" w:date="2018-06-14T07:18:00Z">
              <w:rPr/>
            </w:rPrChange>
          </w:rPr>
          <w:t> </w:t>
        </w:r>
      </w:ins>
      <w:ins w:id="14931" w:author="Langer, Peter" w:date="2018-06-12T10:00:00Z">
        <w:r w:rsidRPr="00A82009">
          <w:rPr>
            <w:noProof/>
            <w:rPrChange w:id="14932" w:author="Peto" w:date="2018-06-14T07:18:00Z">
              <w:rPr/>
            </w:rPrChange>
          </w:rPr>
          <w:t xml:space="preserve">priebehu </w:t>
        </w:r>
      </w:ins>
      <w:ins w:id="14933" w:author="Langer, Peter" w:date="2018-06-12T10:01:00Z">
        <w:r w:rsidRPr="00A82009">
          <w:rPr>
            <w:noProof/>
            <w:rPrChange w:id="14934" w:author="Peto" w:date="2018-06-14T07:18:00Z">
              <w:rPr/>
            </w:rPrChange>
          </w:rPr>
          <w:t>riešenia cielov tejto práce sa objavi</w:t>
        </w:r>
        <w:r w:rsidR="00C741EA" w:rsidRPr="00A82009">
          <w:rPr>
            <w:noProof/>
            <w:rPrChange w:id="14935" w:author="Peto" w:date="2018-06-14T07:18:00Z">
              <w:rPr/>
            </w:rPrChange>
          </w:rPr>
          <w:t>li nové metodické otázky a nevyriešené problémy.</w:t>
        </w:r>
      </w:ins>
    </w:p>
    <w:p w14:paraId="529F3C63" w14:textId="400B8B2F" w:rsidR="00C741EA" w:rsidRPr="00A82009" w:rsidRDefault="00C741EA">
      <w:pPr>
        <w:pStyle w:val="Odsekzoznamu"/>
        <w:numPr>
          <w:ilvl w:val="0"/>
          <w:numId w:val="44"/>
        </w:numPr>
        <w:tabs>
          <w:tab w:val="left" w:pos="7140"/>
        </w:tabs>
        <w:rPr>
          <w:ins w:id="14936" w:author="Langer, Peter" w:date="2018-06-12T10:02:00Z"/>
          <w:noProof/>
          <w:rPrChange w:id="14937" w:author="Peto" w:date="2018-06-14T07:18:00Z">
            <w:rPr>
              <w:ins w:id="14938" w:author="Langer, Peter" w:date="2018-06-12T10:02:00Z"/>
            </w:rPr>
          </w:rPrChange>
        </w:rPr>
        <w:pPrChange w:id="14939" w:author="Langer, Peter" w:date="2018-06-12T10:02:00Z">
          <w:pPr>
            <w:tabs>
              <w:tab w:val="left" w:pos="7140"/>
            </w:tabs>
          </w:pPr>
        </w:pPrChange>
      </w:pPr>
      <w:ins w:id="14940" w:author="Langer, Peter" w:date="2018-06-12T10:02:00Z">
        <w:r w:rsidRPr="00A82009">
          <w:rPr>
            <w:noProof/>
            <w:rPrChange w:id="14941" w:author="Peto" w:date="2018-06-14T07:18:00Z">
              <w:rPr/>
            </w:rPrChange>
          </w:rPr>
          <w:t>Limitácia v riadenom dýchani s periódou 10 sekúnd</w:t>
        </w:r>
        <w:r w:rsidR="005F137C" w:rsidRPr="00A82009">
          <w:rPr>
            <w:noProof/>
            <w:rPrChange w:id="14942" w:author="Peto" w:date="2018-06-14T07:18:00Z">
              <w:rPr/>
            </w:rPrChange>
          </w:rPr>
          <w:t xml:space="preserve">, čo je blízko rezonancie  </w:t>
        </w:r>
      </w:ins>
      <w:ins w:id="14943" w:author="Langer, Peter" w:date="2018-06-12T10:11:00Z">
        <w:r w:rsidR="001012EA" w:rsidRPr="00A82009">
          <w:rPr>
            <w:noProof/>
            <w:rPrChange w:id="14944" w:author="Peto" w:date="2018-06-14T07:18:00Z">
              <w:rPr/>
            </w:rPrChange>
          </w:rPr>
          <w:t xml:space="preserve">baroreflexu. </w:t>
        </w:r>
      </w:ins>
      <w:ins w:id="14945" w:author="Langer, Peter" w:date="2018-06-12T10:02:00Z">
        <w:r w:rsidR="005F137C" w:rsidRPr="00A82009">
          <w:rPr>
            <w:noProof/>
            <w:rPrChange w:id="14946" w:author="Peto" w:date="2018-06-14T07:18:00Z">
              <w:rPr/>
            </w:rPrChange>
          </w:rPr>
          <w:t>Bolo by vhodn</w:t>
        </w:r>
      </w:ins>
      <w:ins w:id="14947" w:author="Langer, Peter" w:date="2018-06-12T10:05:00Z">
        <w:r w:rsidR="005F137C" w:rsidRPr="00A82009">
          <w:rPr>
            <w:noProof/>
            <w:rPrChange w:id="14948" w:author="Peto" w:date="2018-06-14T07:18:00Z">
              <w:rPr/>
            </w:rPrChange>
          </w:rPr>
          <w:t>é použiť aj iné periódy, napríklad 3 resp. 5 sekúnd</w:t>
        </w:r>
      </w:ins>
    </w:p>
    <w:p w14:paraId="29366925" w14:textId="2CC5C903" w:rsidR="00C741EA" w:rsidRPr="00A82009" w:rsidRDefault="001012EA">
      <w:pPr>
        <w:pStyle w:val="Odsekzoznamu"/>
        <w:numPr>
          <w:ilvl w:val="0"/>
          <w:numId w:val="44"/>
        </w:numPr>
        <w:tabs>
          <w:tab w:val="left" w:pos="7140"/>
        </w:tabs>
        <w:rPr>
          <w:ins w:id="14949" w:author="Langer, Peter" w:date="2018-06-12T10:12:00Z"/>
          <w:noProof/>
          <w:rPrChange w:id="14950" w:author="Peto" w:date="2018-06-14T07:18:00Z">
            <w:rPr>
              <w:ins w:id="14951" w:author="Langer, Peter" w:date="2018-06-12T10:12:00Z"/>
            </w:rPr>
          </w:rPrChange>
        </w:rPr>
        <w:pPrChange w:id="14952" w:author="Langer, Peter" w:date="2018-06-12T10:02:00Z">
          <w:pPr>
            <w:tabs>
              <w:tab w:val="left" w:pos="7140"/>
            </w:tabs>
          </w:pPr>
        </w:pPrChange>
      </w:pPr>
      <w:ins w:id="14953" w:author="Langer, Peter" w:date="2018-06-12T10:12:00Z">
        <w:r w:rsidRPr="00A82009">
          <w:rPr>
            <w:noProof/>
            <w:rPrChange w:id="14954" w:author="Peto" w:date="2018-06-14T07:18:00Z">
              <w:rPr/>
            </w:rPrChange>
          </w:rPr>
          <w:t>Eliminácia artefaktov v priebehu merania, vhodne zvolené protokoly</w:t>
        </w:r>
      </w:ins>
      <w:ins w:id="14955" w:author="Langer, Peter" w:date="2018-06-12T10:28:00Z">
        <w:r w:rsidR="00843DC8" w:rsidRPr="00A82009">
          <w:rPr>
            <w:noProof/>
            <w:rPrChange w:id="14956" w:author="Peto" w:date="2018-06-14T07:18:00Z">
              <w:rPr/>
            </w:rPrChange>
          </w:rPr>
          <w:t>.</w:t>
        </w:r>
      </w:ins>
    </w:p>
    <w:p w14:paraId="3A9285DF" w14:textId="2C373BB7" w:rsidR="001012EA" w:rsidRPr="00A82009" w:rsidRDefault="001012EA">
      <w:pPr>
        <w:pStyle w:val="Odsekzoznamu"/>
        <w:numPr>
          <w:ilvl w:val="0"/>
          <w:numId w:val="44"/>
        </w:numPr>
        <w:tabs>
          <w:tab w:val="left" w:pos="7140"/>
        </w:tabs>
        <w:rPr>
          <w:ins w:id="14957" w:author="Langer, Peter" w:date="2018-06-12T10:21:00Z"/>
          <w:noProof/>
          <w:rPrChange w:id="14958" w:author="Peto" w:date="2018-06-14T07:18:00Z">
            <w:rPr>
              <w:ins w:id="14959" w:author="Langer, Peter" w:date="2018-06-12T10:21:00Z"/>
            </w:rPr>
          </w:rPrChange>
        </w:rPr>
        <w:pPrChange w:id="14960" w:author="Langer, Peter" w:date="2018-06-12T10:02:00Z">
          <w:pPr>
            <w:tabs>
              <w:tab w:val="left" w:pos="7140"/>
            </w:tabs>
          </w:pPr>
        </w:pPrChange>
      </w:pPr>
      <w:ins w:id="14961" w:author="Langer, Peter" w:date="2018-06-12T10:12:00Z">
        <w:r w:rsidRPr="00A82009">
          <w:rPr>
            <w:noProof/>
            <w:rPrChange w:id="14962" w:author="Peto" w:date="2018-06-14T07:18:00Z">
              <w:rPr/>
            </w:rPrChange>
          </w:rPr>
          <w:t>Ďa</w:t>
        </w:r>
      </w:ins>
      <w:ins w:id="14963" w:author="Langer, Peter" w:date="2018-06-12T10:13:00Z">
        <w:r w:rsidRPr="00A82009">
          <w:rPr>
            <w:noProof/>
            <w:rPrChange w:id="14964" w:author="Peto" w:date="2018-06-14T07:18:00Z">
              <w:rPr/>
            </w:rPrChange>
          </w:rPr>
          <w:t>lšie simultánne meranie echokardiografie a bioimpedancie. Bude potreba stanoviť presnejší vzťah medzi hodnotami parametrov z</w:t>
        </w:r>
      </w:ins>
      <w:ins w:id="14965" w:author="Langer, Peter" w:date="2018-06-12T10:14:00Z">
        <w:r w:rsidRPr="00A82009">
          <w:rPr>
            <w:noProof/>
            <w:rPrChange w:id="14966" w:author="Peto" w:date="2018-06-14T07:18:00Z">
              <w:rPr/>
            </w:rPrChange>
          </w:rPr>
          <w:t> </w:t>
        </w:r>
      </w:ins>
      <w:ins w:id="14967" w:author="Langer, Peter" w:date="2018-06-12T10:13:00Z">
        <w:r w:rsidRPr="00A82009">
          <w:rPr>
            <w:noProof/>
            <w:rPrChange w:id="14968" w:author="Peto" w:date="2018-06-14T07:18:00Z">
              <w:rPr/>
            </w:rPrChange>
          </w:rPr>
          <w:t xml:space="preserve">bioimpedancie </w:t>
        </w:r>
      </w:ins>
      <w:ins w:id="14969" w:author="Langer, Peter" w:date="2018-06-12T10:27:00Z">
        <w:r w:rsidR="00843DC8" w:rsidRPr="00A82009">
          <w:rPr>
            <w:noProof/>
            <w:rPrChange w:id="14970" w:author="Peto" w:date="2018-06-14T07:18:00Z">
              <w:rPr/>
            </w:rPrChange>
          </w:rPr>
          <w:t xml:space="preserve">a </w:t>
        </w:r>
      </w:ins>
      <w:ins w:id="14971" w:author="Langer, Peter" w:date="2018-06-12T10:14:00Z">
        <w:r w:rsidRPr="00A82009">
          <w:rPr>
            <w:noProof/>
            <w:rPrChange w:id="14972" w:author="Peto" w:date="2018-06-14T07:18:00Z">
              <w:rPr/>
            </w:rPrChange>
          </w:rPr>
          <w:t>hodnotami parametrov z iných zaužívaných metód ako echokardiografia, MRI, termodilúcia</w:t>
        </w:r>
      </w:ins>
      <w:ins w:id="14973" w:author="Langer, Peter" w:date="2018-06-12T10:28:00Z">
        <w:r w:rsidR="00843DC8" w:rsidRPr="00A82009">
          <w:rPr>
            <w:noProof/>
            <w:rPrChange w:id="14974" w:author="Peto" w:date="2018-06-14T07:18:00Z">
              <w:rPr/>
            </w:rPrChange>
          </w:rPr>
          <w:t>.</w:t>
        </w:r>
      </w:ins>
    </w:p>
    <w:p w14:paraId="29139C2C" w14:textId="4A4DEC24" w:rsidR="001012EA" w:rsidRPr="00A82009" w:rsidRDefault="001012EA">
      <w:pPr>
        <w:pStyle w:val="Odsekzoznamu"/>
        <w:numPr>
          <w:ilvl w:val="0"/>
          <w:numId w:val="44"/>
        </w:numPr>
        <w:rPr>
          <w:ins w:id="14975" w:author="Langer, Peter" w:date="2018-06-12T10:14:00Z"/>
          <w:noProof/>
          <w:rPrChange w:id="14976" w:author="Peto" w:date="2018-06-14T07:18:00Z">
            <w:rPr>
              <w:ins w:id="14977" w:author="Langer, Peter" w:date="2018-06-12T10:14:00Z"/>
            </w:rPr>
          </w:rPrChange>
        </w:rPr>
        <w:pPrChange w:id="14978" w:author="Langer, Peter" w:date="2018-06-12T10:22:00Z">
          <w:pPr>
            <w:tabs>
              <w:tab w:val="left" w:pos="7140"/>
            </w:tabs>
          </w:pPr>
        </w:pPrChange>
      </w:pPr>
      <w:ins w:id="14979" w:author="Langer, Peter" w:date="2018-06-12T10:21:00Z">
        <w:r w:rsidRPr="00A82009">
          <w:rPr>
            <w:noProof/>
            <w:rPrChange w:id="14980" w:author="Peto" w:date="2018-06-14T07:18:00Z">
              <w:rPr/>
            </w:rPrChange>
          </w:rPr>
          <w:t xml:space="preserve">Ďalšia práca na spresnenie výpočtu SV a CO z bioimpedancie bude potrebná hlavne pri definícií pôvodu bioimpedančej krivky  </w:t>
        </w:r>
        <m:oMath>
          <m:r>
            <m:rPr>
              <m:sty m:val="p"/>
            </m:rPr>
            <w:rPr>
              <w:rFonts w:ascii="Cambria Math" w:hAnsi="Cambria Math"/>
              <w:noProof/>
              <w:rPrChange w:id="14981" w:author="Peto" w:date="2018-06-14T07:18:00Z">
                <w:rPr>
                  <w:rFonts w:ascii="Cambria Math" w:hAnsi="Cambria Math"/>
                </w:rPr>
              </w:rPrChange>
            </w:rPr>
            <m:t>-</m:t>
          </m:r>
          <m:r>
            <w:rPr>
              <w:rFonts w:ascii="Cambria Math" w:hAnsi="Cambria Math"/>
              <w:noProof/>
              <w:rPrChange w:id="14982"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4983" w:author="Peto" w:date="2018-06-14T07:18:00Z">
                    <w:rPr>
                      <w:rFonts w:ascii="Cambria Math" w:hAnsi="Cambria Math"/>
                    </w:rPr>
                  </w:rPrChange>
                </w:rPr>
                <m:t>Z</m:t>
              </m:r>
            </m:e>
            <m:sub>
              <m:r>
                <w:rPr>
                  <w:rFonts w:ascii="Cambria Math" w:hAnsi="Cambria Math"/>
                  <w:noProof/>
                  <w:rPrChange w:id="14984" w:author="Peto" w:date="2018-06-14T07:18:00Z">
                    <w:rPr>
                      <w:rFonts w:ascii="Cambria Math" w:hAnsi="Cambria Math"/>
                    </w:rPr>
                  </w:rPrChange>
                </w:rPr>
                <m:t>i</m:t>
              </m:r>
            </m:sub>
          </m:sSub>
          <m:r>
            <m:rPr>
              <m:sty m:val="p"/>
            </m:rPr>
            <w:rPr>
              <w:rFonts w:ascii="Cambria Math" w:hAnsi="Cambria Math"/>
              <w:noProof/>
              <w:rPrChange w:id="14985" w:author="Peto" w:date="2018-06-14T07:18:00Z">
                <w:rPr>
                  <w:rFonts w:ascii="Cambria Math" w:hAnsi="Cambria Math"/>
                </w:rPr>
              </w:rPrChange>
            </w:rPr>
            <m:t>(</m:t>
          </m:r>
          <m:r>
            <w:rPr>
              <w:rFonts w:ascii="Cambria Math" w:hAnsi="Cambria Math"/>
              <w:noProof/>
              <w:rPrChange w:id="14986"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4987" w:author="Peto" w:date="2018-06-14T07:18:00Z">
                    <w:rPr>
                      <w:rFonts w:ascii="Cambria Math" w:hAnsi="Cambria Math"/>
                    </w:rPr>
                  </w:rPrChange>
                </w:rPr>
                <m:t>)</m:t>
              </m:r>
            </m:num>
            <m:den>
              <m:r>
                <w:rPr>
                  <w:rFonts w:ascii="Cambria Math" w:hAnsi="Cambria Math"/>
                  <w:noProof/>
                  <w:rPrChange w:id="14988" w:author="Peto" w:date="2018-06-14T07:18:00Z">
                    <w:rPr>
                      <w:rFonts w:ascii="Cambria Math" w:hAnsi="Cambria Math"/>
                    </w:rPr>
                  </w:rPrChange>
                </w:rPr>
                <m:t>dt</m:t>
              </m:r>
            </m:den>
          </m:f>
        </m:oMath>
        <w:r w:rsidRPr="00A82009">
          <w:rPr>
            <w:noProof/>
            <w:rPrChange w:id="14989" w:author="Peto" w:date="2018-06-14T07:18:00Z">
              <w:rPr/>
            </w:rPrChange>
          </w:rPr>
          <w:t xml:space="preserve"> a bioimpedančej krivky </w:t>
        </w:r>
        <m:oMath>
          <m:sSub>
            <m:sSubPr>
              <m:ctrlPr>
                <w:rPr>
                  <w:rFonts w:ascii="Cambria Math" w:hAnsi="Cambria Math"/>
                  <w:noProof/>
                </w:rPr>
              </m:ctrlPr>
            </m:sSubPr>
            <m:e>
              <m:r>
                <w:rPr>
                  <w:rFonts w:ascii="Cambria Math" w:hAnsi="Cambria Math"/>
                  <w:noProof/>
                  <w:rPrChange w:id="14990" w:author="Peto" w:date="2018-06-14T07:18:00Z">
                    <w:rPr>
                      <w:rFonts w:ascii="Cambria Math" w:hAnsi="Cambria Math"/>
                    </w:rPr>
                  </w:rPrChange>
                </w:rPr>
                <m:t>Z</m:t>
              </m:r>
            </m:e>
            <m:sub>
              <m:r>
                <w:rPr>
                  <w:rFonts w:ascii="Cambria Math" w:hAnsi="Cambria Math"/>
                  <w:noProof/>
                  <w:rPrChange w:id="14991" w:author="Peto" w:date="2018-06-14T07:18:00Z">
                    <w:rPr>
                      <w:rFonts w:ascii="Cambria Math" w:hAnsi="Cambria Math"/>
                    </w:rPr>
                  </w:rPrChange>
                </w:rPr>
                <m:t>i</m:t>
              </m:r>
            </m:sub>
          </m:sSub>
        </m:oMath>
        <w:r w:rsidRPr="00A82009">
          <w:rPr>
            <w:noProof/>
            <w:rPrChange w:id="14992" w:author="Peto" w:date="2018-06-14T07:18:00Z">
              <w:rPr/>
            </w:rPrChange>
          </w:rPr>
          <w:t>.</w:t>
        </w:r>
      </w:ins>
    </w:p>
    <w:p w14:paraId="3E422D71" w14:textId="50C978F3" w:rsidR="001012EA" w:rsidRPr="00A82009" w:rsidRDefault="001012EA">
      <w:pPr>
        <w:pStyle w:val="Odsekzoznamu"/>
        <w:numPr>
          <w:ilvl w:val="0"/>
          <w:numId w:val="44"/>
        </w:numPr>
        <w:tabs>
          <w:tab w:val="left" w:pos="7140"/>
        </w:tabs>
        <w:rPr>
          <w:ins w:id="14993" w:author="Langer, Peter" w:date="2018-06-12T10:16:00Z"/>
          <w:noProof/>
          <w:rPrChange w:id="14994" w:author="Peto" w:date="2018-06-14T07:18:00Z">
            <w:rPr>
              <w:ins w:id="14995" w:author="Langer, Peter" w:date="2018-06-12T10:16:00Z"/>
            </w:rPr>
          </w:rPrChange>
        </w:rPr>
        <w:pPrChange w:id="14996" w:author="Langer, Peter" w:date="2018-06-12T10:02:00Z">
          <w:pPr>
            <w:tabs>
              <w:tab w:val="left" w:pos="7140"/>
            </w:tabs>
          </w:pPr>
        </w:pPrChange>
      </w:pPr>
      <w:ins w:id="14997" w:author="Langer, Peter" w:date="2018-06-12T10:14:00Z">
        <w:r w:rsidRPr="00A82009">
          <w:rPr>
            <w:noProof/>
            <w:rPrChange w:id="14998" w:author="Peto" w:date="2018-06-14T07:18:00Z">
              <w:rPr/>
            </w:rPrChange>
          </w:rPr>
          <w:t>Ďalšie experiment</w:t>
        </w:r>
      </w:ins>
      <w:ins w:id="14999" w:author="Langer, Peter" w:date="2018-06-12T10:15:00Z">
        <w:r w:rsidRPr="00A82009">
          <w:rPr>
            <w:noProof/>
            <w:rPrChange w:id="15000" w:author="Peto" w:date="2018-06-14T07:18:00Z">
              <w:rPr/>
            </w:rPrChange>
          </w:rPr>
          <w:t xml:space="preserve">álne meranie </w:t>
        </w:r>
        <w:r w:rsidR="00843DC8" w:rsidRPr="00A82009">
          <w:rPr>
            <w:noProof/>
            <w:rPrChange w:id="15001" w:author="Peto" w:date="2018-06-14T07:18:00Z">
              <w:rPr/>
            </w:rPrChange>
          </w:rPr>
          <w:t>echokardiog</w:t>
        </w:r>
        <w:r w:rsidRPr="00A82009">
          <w:rPr>
            <w:noProof/>
            <w:rPrChange w:id="15002" w:author="Peto" w:date="2018-06-14T07:18:00Z">
              <w:rPr/>
            </w:rPrChange>
          </w:rPr>
          <w:t xml:space="preserve">rafie a bioimpedancie, stanovenie miest meranie s najvyššou zhodou. Túto problematiku rieši </w:t>
        </w:r>
      </w:ins>
      <w:ins w:id="15003" w:author="Langer, Peter" w:date="2018-06-12T10:16:00Z">
        <w:r w:rsidRPr="00A82009">
          <w:rPr>
            <w:noProof/>
            <w:rPrChange w:id="15004" w:author="Peto" w:date="2018-06-14T07:18:00Z">
              <w:rPr/>
            </w:rPrChange>
          </w:rPr>
          <w:t>na n</w:t>
        </w:r>
      </w:ins>
      <w:ins w:id="15005" w:author="Langer, Peter" w:date="2018-06-12T10:18:00Z">
        <w:r w:rsidRPr="00A82009">
          <w:rPr>
            <w:noProof/>
            <w:rPrChange w:id="15006" w:author="Peto" w:date="2018-06-14T07:18:00Z">
              <w:rPr/>
            </w:rPrChange>
          </w:rPr>
          <w:t>a</w:t>
        </w:r>
      </w:ins>
      <w:ins w:id="15007" w:author="Langer, Peter" w:date="2018-06-12T10:16:00Z">
        <w:r w:rsidRPr="00A82009">
          <w:rPr>
            <w:noProof/>
            <w:rPrChange w:id="15008" w:author="Peto" w:date="2018-06-14T07:18:00Z">
              <w:rPr/>
            </w:rPrChange>
          </w:rPr>
          <w:t>šom oddeleni Ladislav Soukup, ktorý na túto tému</w:t>
        </w:r>
        <w:r w:rsidR="00843DC8" w:rsidRPr="00A82009">
          <w:rPr>
            <w:noProof/>
            <w:rPrChange w:id="15009" w:author="Peto" w:date="2018-06-14T07:18:00Z">
              <w:rPr/>
            </w:rPrChange>
          </w:rPr>
          <w:t xml:space="preserve"> odoslal článok do č</w:t>
        </w:r>
        <w:r w:rsidRPr="00A82009">
          <w:rPr>
            <w:noProof/>
            <w:rPrChange w:id="15010" w:author="Peto" w:date="2018-06-14T07:18:00Z">
              <w:rPr/>
            </w:rPrChange>
          </w:rPr>
          <w:t>asopisu a je v súčasnosti v procese recenzného konania</w:t>
        </w:r>
      </w:ins>
      <w:ins w:id="15011" w:author="Langer, Peter" w:date="2018-06-12T10:28:00Z">
        <w:r w:rsidR="00843DC8" w:rsidRPr="00A82009">
          <w:rPr>
            <w:noProof/>
            <w:rPrChange w:id="15012" w:author="Peto" w:date="2018-06-14T07:18:00Z">
              <w:rPr/>
            </w:rPrChange>
          </w:rPr>
          <w:t>.</w:t>
        </w:r>
      </w:ins>
    </w:p>
    <w:p w14:paraId="19998519" w14:textId="56123068" w:rsidR="001012EA" w:rsidRPr="00A82009" w:rsidRDefault="001012EA">
      <w:pPr>
        <w:pStyle w:val="Odsekzoznamu"/>
        <w:numPr>
          <w:ilvl w:val="0"/>
          <w:numId w:val="44"/>
        </w:numPr>
        <w:rPr>
          <w:ins w:id="15013" w:author="Langer, Peter" w:date="2018-06-12T10:19:00Z"/>
          <w:noProof/>
          <w:rPrChange w:id="15014" w:author="Peto" w:date="2018-06-14T07:18:00Z">
            <w:rPr>
              <w:ins w:id="15015" w:author="Langer, Peter" w:date="2018-06-12T10:19:00Z"/>
            </w:rPr>
          </w:rPrChange>
        </w:rPr>
        <w:pPrChange w:id="15016" w:author="Langer, Peter" w:date="2018-06-12T10:19:00Z">
          <w:pPr>
            <w:tabs>
              <w:tab w:val="left" w:pos="7140"/>
            </w:tabs>
          </w:pPr>
        </w:pPrChange>
      </w:pPr>
      <w:ins w:id="15017" w:author="Langer, Peter" w:date="2018-06-12T10:17:00Z">
        <w:r w:rsidRPr="00A82009">
          <w:rPr>
            <w:noProof/>
            <w:rPrChange w:id="15018" w:author="Peto" w:date="2018-06-14T07:18:00Z">
              <w:rPr/>
            </w:rPrChange>
          </w:rPr>
          <w:lastRenderedPageBreak/>
          <w:t>Spracovanie ďalších excitácií hemodynamického systému ako naklonená rovina a dychové manévre</w:t>
        </w:r>
      </w:ins>
      <w:ins w:id="15019" w:author="Langer, Peter" w:date="2018-06-12T10:15:00Z">
        <w:r w:rsidRPr="00A82009">
          <w:rPr>
            <w:noProof/>
            <w:rPrChange w:id="15020" w:author="Peto" w:date="2018-06-14T07:18:00Z">
              <w:rPr/>
            </w:rPrChange>
          </w:rPr>
          <w:t>. Touto problematikou sa zaober</w:t>
        </w:r>
      </w:ins>
      <w:ins w:id="15021" w:author="Langer, Peter" w:date="2018-06-12T10:18:00Z">
        <w:r w:rsidRPr="00A82009">
          <w:rPr>
            <w:noProof/>
            <w:rPrChange w:id="15022" w:author="Peto" w:date="2018-06-14T07:18:00Z">
              <w:rPr/>
            </w:rPrChange>
          </w:rPr>
          <w:t>á na našom oddelení Magdaléna Matejková.</w:t>
        </w:r>
      </w:ins>
    </w:p>
    <w:p w14:paraId="35E4EBEE" w14:textId="77777777" w:rsidR="001012EA" w:rsidRPr="00A82009" w:rsidRDefault="001012EA">
      <w:pPr>
        <w:pStyle w:val="Odsekzoznamu"/>
        <w:numPr>
          <w:ilvl w:val="0"/>
          <w:numId w:val="44"/>
        </w:numPr>
        <w:rPr>
          <w:ins w:id="15023" w:author="Langer, Peter" w:date="2018-06-12T10:21:00Z"/>
          <w:noProof/>
          <w:rPrChange w:id="15024" w:author="Peto" w:date="2018-06-14T07:18:00Z">
            <w:rPr>
              <w:ins w:id="15025" w:author="Langer, Peter" w:date="2018-06-12T10:21:00Z"/>
            </w:rPr>
          </w:rPrChange>
        </w:rPr>
        <w:pPrChange w:id="15026" w:author="Langer, Peter" w:date="2018-06-12T10:21:00Z">
          <w:pPr>
            <w:tabs>
              <w:tab w:val="left" w:pos="7140"/>
            </w:tabs>
          </w:pPr>
        </w:pPrChange>
      </w:pPr>
      <w:ins w:id="15027" w:author="Langer, Peter" w:date="2018-06-12T10:19:00Z">
        <w:r w:rsidRPr="00A82009">
          <w:rPr>
            <w:noProof/>
            <w:rPrChange w:id="15028" w:author="Peto" w:date="2018-06-14T07:18:00Z">
              <w:rPr/>
            </w:rPrChange>
          </w:rPr>
          <w:t>Využitie výsledkov práce pre neinvazívne stanievenie srdcov</w:t>
        </w:r>
      </w:ins>
      <w:ins w:id="15029" w:author="Langer, Peter" w:date="2018-06-12T10:20:00Z">
        <w:r w:rsidRPr="00A82009">
          <w:rPr>
            <w:noProof/>
            <w:rPrChange w:id="15030" w:author="Peto" w:date="2018-06-14T07:18:00Z">
              <w:rPr/>
            </w:rPrChange>
          </w:rPr>
          <w:t>ého výdaja z karotíd a srdečných zvukov a ich klinické testovanie u roznych skupín ľudí (</w:t>
        </w:r>
      </w:ins>
      <w:ins w:id="15031" w:author="Langer, Peter" w:date="2018-06-12T10:21:00Z">
        <w:r w:rsidRPr="00A82009">
          <w:rPr>
            <w:noProof/>
            <w:rPrChange w:id="15032" w:author="Peto" w:date="2018-06-14T07:18:00Z">
              <w:rPr/>
            </w:rPrChange>
          </w:rPr>
          <w:t xml:space="preserve">skupiny </w:t>
        </w:r>
      </w:ins>
      <w:ins w:id="15033" w:author="Langer, Peter" w:date="2018-06-12T10:20:00Z">
        <w:r w:rsidRPr="00A82009">
          <w:rPr>
            <w:noProof/>
            <w:rPrChange w:id="15034" w:author="Peto" w:date="2018-06-14T07:18:00Z">
              <w:rPr/>
            </w:rPrChange>
          </w:rPr>
          <w:t>podľa veku, pohlavia, zdravotn</w:t>
        </w:r>
      </w:ins>
      <w:ins w:id="15035" w:author="Langer, Peter" w:date="2018-06-12T10:21:00Z">
        <w:r w:rsidRPr="00A82009">
          <w:rPr>
            <w:noProof/>
            <w:rPrChange w:id="15036" w:author="Peto" w:date="2018-06-14T07:18:00Z">
              <w:rPr/>
            </w:rPrChange>
          </w:rPr>
          <w:t>ého stavu</w:t>
        </w:r>
      </w:ins>
      <w:ins w:id="15037" w:author="Langer, Peter" w:date="2018-06-12T10:20:00Z">
        <w:r w:rsidRPr="00A82009">
          <w:rPr>
            <w:noProof/>
            <w:rPrChange w:id="15038" w:author="Peto" w:date="2018-06-14T07:18:00Z">
              <w:rPr/>
            </w:rPrChange>
          </w:rPr>
          <w:t>)</w:t>
        </w:r>
      </w:ins>
      <w:ins w:id="15039" w:author="Langer, Peter" w:date="2018-06-12T10:21:00Z">
        <w:r w:rsidRPr="00A82009" w:rsidDel="001012EA">
          <w:rPr>
            <w:noProof/>
            <w:rPrChange w:id="15040" w:author="Peto" w:date="2018-06-14T07:18:00Z">
              <w:rPr/>
            </w:rPrChange>
          </w:rPr>
          <w:t xml:space="preserve"> </w:t>
        </w:r>
      </w:ins>
    </w:p>
    <w:p w14:paraId="3911E5F3" w14:textId="19218480" w:rsidR="000F6D81" w:rsidRPr="00A82009" w:rsidDel="001012EA" w:rsidRDefault="000F6D81">
      <w:pPr>
        <w:pStyle w:val="Odsekzoznamu"/>
        <w:numPr>
          <w:ilvl w:val="0"/>
          <w:numId w:val="44"/>
        </w:numPr>
        <w:rPr>
          <w:ins w:id="15041" w:author="Pavel Jurak" w:date="2018-05-31T15:49:00Z"/>
          <w:del w:id="15042" w:author="Langer, Peter" w:date="2018-06-12T10:19:00Z"/>
          <w:noProof/>
          <w:rPrChange w:id="15043" w:author="Peto" w:date="2018-06-14T07:18:00Z">
            <w:rPr>
              <w:ins w:id="15044" w:author="Pavel Jurak" w:date="2018-05-31T15:49:00Z"/>
              <w:del w:id="15045" w:author="Langer, Peter" w:date="2018-06-12T10:19:00Z"/>
            </w:rPr>
          </w:rPrChange>
        </w:rPr>
        <w:pPrChange w:id="15046" w:author="Langer, Peter" w:date="2018-06-12T10:21:00Z">
          <w:pPr>
            <w:tabs>
              <w:tab w:val="left" w:pos="7140"/>
            </w:tabs>
          </w:pPr>
        </w:pPrChange>
      </w:pPr>
      <w:ins w:id="15047" w:author="Pavel Jurak" w:date="2018-05-31T15:49:00Z">
        <w:del w:id="15048" w:author="Langer, Peter" w:date="2018-06-12T10:19:00Z">
          <w:r w:rsidRPr="00A82009" w:rsidDel="001012EA">
            <w:rPr>
              <w:noProof/>
              <w:rPrChange w:id="15049" w:author="Peto" w:date="2018-06-14T07:18:00Z">
                <w:rPr/>
              </w:rPrChange>
            </w:rPr>
            <w:delText xml:space="preserve">Doporučený vývoj </w:delText>
          </w:r>
        </w:del>
      </w:ins>
      <w:ins w:id="15050" w:author="Pavel Jurak" w:date="2018-05-31T16:03:00Z">
        <w:del w:id="15051" w:author="Langer, Peter" w:date="2018-06-12T10:19:00Z">
          <w:r w:rsidR="00066DEF" w:rsidRPr="00A82009" w:rsidDel="001012EA">
            <w:rPr>
              <w:noProof/>
              <w:rPrChange w:id="15052" w:author="Peto" w:date="2018-06-14T07:18:00Z">
                <w:rPr/>
              </w:rPrChange>
            </w:rPr>
            <w:delText xml:space="preserve">a pokračování </w:delText>
          </w:r>
        </w:del>
      </w:ins>
      <w:ins w:id="15053" w:author="Pavel Jurak" w:date="2018-05-31T15:49:00Z">
        <w:del w:id="15054" w:author="Langer, Peter" w:date="2018-06-12T10:19:00Z">
          <w:r w:rsidR="00EE155D" w:rsidRPr="00A82009" w:rsidDel="001012EA">
            <w:rPr>
              <w:noProof/>
              <w:rPrChange w:id="15055" w:author="Peto" w:date="2018-06-14T07:18:00Z">
                <w:rPr/>
              </w:rPrChange>
            </w:rPr>
            <w:delText>práce.</w:delText>
          </w:r>
        </w:del>
      </w:ins>
    </w:p>
    <w:p w14:paraId="5BD98FA3" w14:textId="0DFB1911" w:rsidR="00EE155D" w:rsidRPr="00A82009" w:rsidDel="001012EA" w:rsidRDefault="00EE155D">
      <w:pPr>
        <w:pStyle w:val="Odsekzoznamu"/>
        <w:numPr>
          <w:ilvl w:val="0"/>
          <w:numId w:val="44"/>
        </w:numPr>
        <w:rPr>
          <w:ins w:id="15056" w:author="Pavel Jurak" w:date="2018-05-31T15:49:00Z"/>
          <w:del w:id="15057" w:author="Langer, Peter" w:date="2018-06-12T10:19:00Z"/>
          <w:noProof/>
          <w:rPrChange w:id="15058" w:author="Peto" w:date="2018-06-14T07:18:00Z">
            <w:rPr>
              <w:ins w:id="15059" w:author="Pavel Jurak" w:date="2018-05-31T15:49:00Z"/>
              <w:del w:id="15060" w:author="Langer, Peter" w:date="2018-06-12T10:19:00Z"/>
            </w:rPr>
          </w:rPrChange>
        </w:rPr>
        <w:pPrChange w:id="15061" w:author="Langer, Peter" w:date="2018-06-12T10:21:00Z">
          <w:pPr>
            <w:tabs>
              <w:tab w:val="left" w:pos="7140"/>
            </w:tabs>
          </w:pPr>
        </w:pPrChange>
      </w:pPr>
      <w:ins w:id="15062" w:author="Pavel Jurak" w:date="2018-06-01T13:14:00Z">
        <w:del w:id="15063" w:author="Langer, Peter" w:date="2018-06-12T10:19:00Z">
          <w:r w:rsidRPr="00A82009" w:rsidDel="001012EA">
            <w:rPr>
              <w:noProof/>
              <w:rPrChange w:id="15064" w:author="Peto" w:date="2018-06-14T07:18:00Z">
                <w:rPr/>
              </w:rPrChange>
            </w:rPr>
            <w:delText xml:space="preserve">V průběhu řešení cílů této disertační práce  se objevila řada nových </w:delText>
          </w:r>
        </w:del>
      </w:ins>
      <w:ins w:id="15065" w:author="Pavel Jurak" w:date="2018-06-01T13:15:00Z">
        <w:del w:id="15066" w:author="Langer, Peter" w:date="2018-06-12T10:19:00Z">
          <w:r w:rsidRPr="00A82009" w:rsidDel="001012EA">
            <w:rPr>
              <w:noProof/>
              <w:rPrChange w:id="15067" w:author="Peto" w:date="2018-06-14T07:18:00Z">
                <w:rPr/>
              </w:rPrChange>
            </w:rPr>
            <w:delText xml:space="preserve">metodických </w:delText>
          </w:r>
        </w:del>
      </w:ins>
      <w:ins w:id="15068" w:author="Pavel Jurak" w:date="2018-06-01T13:14:00Z">
        <w:del w:id="15069" w:author="Langer, Peter" w:date="2018-06-12T10:19:00Z">
          <w:r w:rsidRPr="00A82009" w:rsidDel="001012EA">
            <w:rPr>
              <w:noProof/>
              <w:rPrChange w:id="15070" w:author="Peto" w:date="2018-06-14T07:18:00Z">
                <w:rPr/>
              </w:rPrChange>
            </w:rPr>
            <w:delText>otázek a</w:delText>
          </w:r>
        </w:del>
      </w:ins>
      <w:ins w:id="15071" w:author="Pavel Jurak" w:date="2018-06-01T13:15:00Z">
        <w:del w:id="15072" w:author="Langer, Peter" w:date="2018-06-12T10:19:00Z">
          <w:r w:rsidRPr="00A82009" w:rsidDel="001012EA">
            <w:rPr>
              <w:noProof/>
              <w:rPrChange w:id="15073" w:author="Peto" w:date="2018-06-14T07:18:00Z">
                <w:rPr/>
              </w:rPrChange>
            </w:rPr>
            <w:delText> </w:delText>
          </w:r>
        </w:del>
      </w:ins>
      <w:ins w:id="15074" w:author="Pavel Jurak" w:date="2018-06-01T13:14:00Z">
        <w:del w:id="15075" w:author="Langer, Peter" w:date="2018-06-12T10:19:00Z">
          <w:r w:rsidRPr="00A82009" w:rsidDel="001012EA">
            <w:rPr>
              <w:noProof/>
              <w:rPrChange w:id="15076" w:author="Peto" w:date="2018-06-14T07:18:00Z">
                <w:rPr/>
              </w:rPrChange>
            </w:rPr>
            <w:delText xml:space="preserve">nevyřešených </w:delText>
          </w:r>
        </w:del>
      </w:ins>
      <w:ins w:id="15077" w:author="Pavel Jurak" w:date="2018-06-01T13:15:00Z">
        <w:del w:id="15078" w:author="Langer, Peter" w:date="2018-06-12T10:19:00Z">
          <w:r w:rsidRPr="00A82009" w:rsidDel="001012EA">
            <w:rPr>
              <w:noProof/>
              <w:rPrChange w:id="15079" w:author="Peto" w:date="2018-06-14T07:18:00Z">
                <w:rPr/>
              </w:rPrChange>
            </w:rPr>
            <w:delText xml:space="preserve">problémů. </w:delText>
          </w:r>
        </w:del>
      </w:ins>
      <w:ins w:id="15080" w:author="Pavel Jurak" w:date="2018-06-01T13:14:00Z">
        <w:del w:id="15081" w:author="Langer, Peter" w:date="2018-06-12T10:19:00Z">
          <w:r w:rsidRPr="00A82009" w:rsidDel="001012EA">
            <w:rPr>
              <w:noProof/>
              <w:rPrChange w:id="15082" w:author="Peto" w:date="2018-06-14T07:18:00Z">
                <w:rPr/>
              </w:rPrChange>
            </w:rPr>
            <w:delText xml:space="preserve"> </w:delText>
          </w:r>
        </w:del>
      </w:ins>
    </w:p>
    <w:p w14:paraId="7D9F379A" w14:textId="43DCBE17" w:rsidR="000F6D81" w:rsidRPr="00A82009" w:rsidDel="001012EA" w:rsidRDefault="000F6D81">
      <w:pPr>
        <w:pStyle w:val="Odsekzoznamu"/>
        <w:numPr>
          <w:ilvl w:val="0"/>
          <w:numId w:val="44"/>
        </w:numPr>
        <w:rPr>
          <w:ins w:id="15083" w:author="Pavel Jurak" w:date="2018-05-31T15:52:00Z"/>
          <w:del w:id="15084" w:author="Langer, Peter" w:date="2018-06-12T10:19:00Z"/>
          <w:noProof/>
          <w:rPrChange w:id="15085" w:author="Peto" w:date="2018-06-14T07:18:00Z">
            <w:rPr>
              <w:ins w:id="15086" w:author="Pavel Jurak" w:date="2018-05-31T15:52:00Z"/>
              <w:del w:id="15087" w:author="Langer, Peter" w:date="2018-06-12T10:19:00Z"/>
            </w:rPr>
          </w:rPrChange>
        </w:rPr>
        <w:pPrChange w:id="15088" w:author="Langer, Peter" w:date="2018-06-12T10:21:00Z">
          <w:pPr>
            <w:tabs>
              <w:tab w:val="left" w:pos="7140"/>
            </w:tabs>
          </w:pPr>
        </w:pPrChange>
      </w:pPr>
      <w:ins w:id="15089" w:author="Pavel Jurak" w:date="2018-05-31T15:50:00Z">
        <w:del w:id="15090" w:author="Langer, Peter" w:date="2018-06-12T10:19:00Z">
          <w:r w:rsidRPr="00A82009" w:rsidDel="001012EA">
            <w:rPr>
              <w:noProof/>
              <w:rPrChange w:id="15091" w:author="Peto" w:date="2018-06-14T07:18:00Z">
                <w:rPr/>
              </w:rPrChange>
            </w:rPr>
            <w:delText>Limitace v řízeném dýchání s periodou 10 sec, d</w:delText>
          </w:r>
        </w:del>
      </w:ins>
      <w:ins w:id="15092" w:author="Pavel Jurak" w:date="2018-05-31T15:49:00Z">
        <w:del w:id="15093" w:author="Langer, Peter" w:date="2018-06-12T10:19:00Z">
          <w:r w:rsidRPr="00A82009" w:rsidDel="001012EA">
            <w:rPr>
              <w:noProof/>
              <w:rPrChange w:id="15094" w:author="Peto" w:date="2018-06-14T07:18:00Z">
                <w:rPr/>
              </w:rPrChange>
            </w:rPr>
            <w:delText xml:space="preserve">ynamické </w:delText>
          </w:r>
        </w:del>
      </w:ins>
      <w:ins w:id="15095" w:author="Pavel Jurak" w:date="2018-05-31T15:51:00Z">
        <w:del w:id="15096" w:author="Langer, Peter" w:date="2018-06-12T10:19:00Z">
          <w:r w:rsidRPr="00A82009" w:rsidDel="001012EA">
            <w:rPr>
              <w:noProof/>
              <w:rPrChange w:id="15097" w:author="Peto" w:date="2018-06-14T07:18:00Z">
                <w:rPr/>
              </w:rPrChange>
            </w:rPr>
            <w:delText>interakce hemodynamických parametrů při různých excitacích,</w:delText>
          </w:r>
        </w:del>
      </w:ins>
      <w:ins w:id="15098" w:author="Pavel Jurak" w:date="2018-05-31T15:49:00Z">
        <w:del w:id="15099" w:author="Langer, Peter" w:date="2018-06-12T10:19:00Z">
          <w:r w:rsidRPr="00A82009" w:rsidDel="001012EA">
            <w:rPr>
              <w:noProof/>
              <w:rPrChange w:id="15100" w:author="Peto" w:date="2018-06-14T07:18:00Z">
                <w:rPr/>
              </w:rPrChange>
            </w:rPr>
            <w:delText xml:space="preserve"> </w:delText>
          </w:r>
        </w:del>
      </w:ins>
      <w:ins w:id="15101" w:author="Pavel Jurak" w:date="2018-05-31T15:50:00Z">
        <w:del w:id="15102" w:author="Langer, Peter" w:date="2018-06-12T10:19:00Z">
          <w:r w:rsidRPr="00A82009" w:rsidDel="001012EA">
            <w:rPr>
              <w:noProof/>
              <w:rPrChange w:id="15103" w:author="Peto" w:date="2018-06-14T07:18:00Z">
                <w:rPr/>
              </w:rPrChange>
            </w:rPr>
            <w:delText>dlouhodobé regulace</w:delText>
          </w:r>
        </w:del>
      </w:ins>
      <w:ins w:id="15104" w:author="Pavel Jurak" w:date="2018-05-31T15:49:00Z">
        <w:del w:id="15105" w:author="Langer, Peter" w:date="2018-06-12T10:19:00Z">
          <w:r w:rsidRPr="00A82009" w:rsidDel="001012EA">
            <w:rPr>
              <w:noProof/>
              <w:rPrChange w:id="15106" w:author="Peto" w:date="2018-06-14T07:18:00Z">
                <w:rPr/>
              </w:rPrChange>
            </w:rPr>
            <w:delText>…</w:delText>
          </w:r>
        </w:del>
      </w:ins>
    </w:p>
    <w:p w14:paraId="6AD053DE" w14:textId="14B92201" w:rsidR="000F6D81" w:rsidRPr="00A82009" w:rsidDel="001012EA" w:rsidRDefault="000F6D81">
      <w:pPr>
        <w:pStyle w:val="Odsekzoznamu"/>
        <w:numPr>
          <w:ilvl w:val="0"/>
          <w:numId w:val="44"/>
        </w:numPr>
        <w:rPr>
          <w:ins w:id="15107" w:author="Pavel Jurak" w:date="2018-06-01T13:15:00Z"/>
          <w:del w:id="15108" w:author="Langer, Peter" w:date="2018-06-12T10:21:00Z"/>
          <w:noProof/>
          <w:rPrChange w:id="15109" w:author="Peto" w:date="2018-06-14T07:18:00Z">
            <w:rPr>
              <w:ins w:id="15110" w:author="Pavel Jurak" w:date="2018-06-01T13:15:00Z"/>
              <w:del w:id="15111" w:author="Langer, Peter" w:date="2018-06-12T10:21:00Z"/>
            </w:rPr>
          </w:rPrChange>
        </w:rPr>
        <w:pPrChange w:id="15112" w:author="Langer, Peter" w:date="2018-06-12T10:21:00Z">
          <w:pPr>
            <w:tabs>
              <w:tab w:val="left" w:pos="7140"/>
            </w:tabs>
          </w:pPr>
        </w:pPrChange>
      </w:pPr>
      <w:ins w:id="15113" w:author="Pavel Jurak" w:date="2018-05-31T15:52:00Z">
        <w:del w:id="15114" w:author="Langer, Peter" w:date="2018-06-12T10:21:00Z">
          <w:r w:rsidRPr="00A82009" w:rsidDel="001012EA">
            <w:rPr>
              <w:noProof/>
              <w:rPrChange w:id="15115" w:author="Peto" w:date="2018-06-14T07:18:00Z">
                <w:rPr/>
              </w:rPrChange>
            </w:rPr>
            <w:delText>Využití výsledků práce pro neinvazivní stanovení SV z</w:delText>
          </w:r>
        </w:del>
      </w:ins>
      <w:ins w:id="15116" w:author="Pavel Jurak" w:date="2018-05-31T15:53:00Z">
        <w:del w:id="15117" w:author="Langer, Peter" w:date="2018-06-12T10:21:00Z">
          <w:r w:rsidRPr="00A82009" w:rsidDel="001012EA">
            <w:rPr>
              <w:noProof/>
              <w:rPrChange w:id="15118" w:author="Peto" w:date="2018-06-14T07:18:00Z">
                <w:rPr/>
              </w:rPrChange>
            </w:rPr>
            <w:delText> </w:delText>
          </w:r>
        </w:del>
      </w:ins>
      <w:ins w:id="15119" w:author="Pavel Jurak" w:date="2018-05-31T15:52:00Z">
        <w:del w:id="15120" w:author="Langer, Peter" w:date="2018-06-12T10:21:00Z">
          <w:r w:rsidRPr="00A82009" w:rsidDel="001012EA">
            <w:rPr>
              <w:noProof/>
              <w:rPrChange w:id="15121" w:author="Peto" w:date="2018-06-14T07:18:00Z">
                <w:rPr/>
              </w:rPrChange>
            </w:rPr>
            <w:delText>karotid</w:delText>
          </w:r>
        </w:del>
      </w:ins>
      <w:ins w:id="15122" w:author="Pavel Jurak" w:date="2018-05-31T15:53:00Z">
        <w:del w:id="15123" w:author="Langer, Peter" w:date="2018-06-12T10:21:00Z">
          <w:r w:rsidRPr="00A82009" w:rsidDel="001012EA">
            <w:rPr>
              <w:noProof/>
              <w:rPrChange w:id="15124" w:author="Peto" w:date="2018-06-14T07:18:00Z">
                <w:rPr/>
              </w:rPrChange>
            </w:rPr>
            <w:delText xml:space="preserve"> a srdečních zvuků</w:delText>
          </w:r>
        </w:del>
      </w:ins>
      <w:ins w:id="15125" w:author="Pavel Jurak" w:date="2018-05-31T15:52:00Z">
        <w:del w:id="15126" w:author="Langer, Peter" w:date="2018-06-12T10:21:00Z">
          <w:r w:rsidRPr="00A82009" w:rsidDel="001012EA">
            <w:rPr>
              <w:noProof/>
              <w:rPrChange w:id="15127" w:author="Peto" w:date="2018-06-14T07:18:00Z">
                <w:rPr/>
              </w:rPrChange>
            </w:rPr>
            <w:delText xml:space="preserve">, klinické testování </w:delText>
          </w:r>
        </w:del>
      </w:ins>
    </w:p>
    <w:p w14:paraId="0A005E7C" w14:textId="2B0A53AE" w:rsidR="00EE155D" w:rsidRPr="00A82009" w:rsidDel="001012EA" w:rsidRDefault="00EE155D">
      <w:pPr>
        <w:pStyle w:val="Odsekzoznamu"/>
        <w:numPr>
          <w:ilvl w:val="0"/>
          <w:numId w:val="44"/>
        </w:numPr>
        <w:rPr>
          <w:ins w:id="15128" w:author="Pavel Jurak" w:date="2018-06-01T13:16:00Z"/>
          <w:del w:id="15129" w:author="Langer, Peter" w:date="2018-06-12T10:21:00Z"/>
          <w:noProof/>
          <w:rPrChange w:id="15130" w:author="Peto" w:date="2018-06-14T07:18:00Z">
            <w:rPr>
              <w:ins w:id="15131" w:author="Pavel Jurak" w:date="2018-06-01T13:16:00Z"/>
              <w:del w:id="15132" w:author="Langer, Peter" w:date="2018-06-12T10:21:00Z"/>
            </w:rPr>
          </w:rPrChange>
        </w:rPr>
        <w:pPrChange w:id="15133" w:author="Langer, Peter" w:date="2018-06-12T10:21:00Z">
          <w:pPr>
            <w:tabs>
              <w:tab w:val="left" w:pos="7140"/>
            </w:tabs>
          </w:pPr>
        </w:pPrChange>
      </w:pPr>
      <w:ins w:id="15134" w:author="Pavel Jurak" w:date="2018-06-01T13:16:00Z">
        <w:del w:id="15135" w:author="Langer, Peter" w:date="2018-06-12T10:21:00Z">
          <w:r w:rsidRPr="00A82009" w:rsidDel="001012EA">
            <w:rPr>
              <w:noProof/>
              <w:rPrChange w:id="15136" w:author="Peto" w:date="2018-06-14T07:18:00Z">
                <w:rPr/>
              </w:rPrChange>
            </w:rPr>
            <w:delText xml:space="preserve">Eliminace ertefaktů v průběhu měření, vhodně zvolené protokoly, </w:delText>
          </w:r>
        </w:del>
      </w:ins>
    </w:p>
    <w:p w14:paraId="10218B32" w14:textId="15B7B46D" w:rsidR="00EE155D" w:rsidRPr="00A82009" w:rsidDel="001012EA" w:rsidRDefault="00EE155D">
      <w:pPr>
        <w:pStyle w:val="Odsekzoznamu"/>
        <w:numPr>
          <w:ilvl w:val="0"/>
          <w:numId w:val="44"/>
        </w:numPr>
        <w:rPr>
          <w:ins w:id="15137" w:author="Pavel Jurak" w:date="2018-05-31T15:49:00Z"/>
          <w:del w:id="15138" w:author="Langer, Peter" w:date="2018-06-12T10:21:00Z"/>
          <w:noProof/>
          <w:rPrChange w:id="15139" w:author="Peto" w:date="2018-06-14T07:18:00Z">
            <w:rPr>
              <w:ins w:id="15140" w:author="Pavel Jurak" w:date="2018-05-31T15:49:00Z"/>
              <w:del w:id="15141" w:author="Langer, Peter" w:date="2018-06-12T10:21:00Z"/>
            </w:rPr>
          </w:rPrChange>
        </w:rPr>
        <w:pPrChange w:id="15142" w:author="Langer, Peter" w:date="2018-06-12T10:21:00Z">
          <w:pPr>
            <w:tabs>
              <w:tab w:val="left" w:pos="7140"/>
            </w:tabs>
          </w:pPr>
        </w:pPrChange>
      </w:pPr>
      <w:ins w:id="15143" w:author="Pavel Jurak" w:date="2018-06-01T13:17:00Z">
        <w:del w:id="15144" w:author="Langer, Peter" w:date="2018-06-12T10:21:00Z">
          <w:r w:rsidRPr="00A82009" w:rsidDel="001012EA">
            <w:rPr>
              <w:noProof/>
              <w:rPrChange w:id="15145" w:author="Peto" w:date="2018-06-14T07:18:00Z">
                <w:rPr/>
              </w:rPrChange>
            </w:rPr>
            <w:delText xml:space="preserve">Další experimentální měření echokardiografie a bioimpednace,  stanovení místa s nejvyšší shodou – Laďa Soukup, odeslaný článek. </w:delText>
          </w:r>
        </w:del>
      </w:ins>
    </w:p>
    <w:p w14:paraId="1989DE0A" w14:textId="6427AABF" w:rsidR="00CE547F" w:rsidRPr="00A82009" w:rsidDel="001012EA" w:rsidRDefault="00CE547F">
      <w:pPr>
        <w:pStyle w:val="Odsekzoznamu"/>
        <w:numPr>
          <w:ilvl w:val="0"/>
          <w:numId w:val="44"/>
        </w:numPr>
        <w:rPr>
          <w:del w:id="15146" w:author="Langer, Peter" w:date="2018-06-12T10:22:00Z"/>
          <w:noProof/>
          <w:rPrChange w:id="15147" w:author="Peto" w:date="2018-06-14T07:18:00Z">
            <w:rPr>
              <w:del w:id="15148" w:author="Langer, Peter" w:date="2018-06-12T10:22:00Z"/>
            </w:rPr>
          </w:rPrChange>
        </w:rPr>
        <w:pPrChange w:id="15149" w:author="Langer, Peter" w:date="2018-06-12T10:21:00Z">
          <w:pPr>
            <w:tabs>
              <w:tab w:val="left" w:pos="7140"/>
            </w:tabs>
          </w:pPr>
        </w:pPrChange>
      </w:pPr>
      <w:del w:id="15150" w:author="Langer, Peter" w:date="2018-06-12T10:22:00Z">
        <w:r w:rsidRPr="00A82009" w:rsidDel="001012EA">
          <w:rPr>
            <w:noProof/>
            <w:rPrChange w:id="15151" w:author="Peto" w:date="2018-06-14T07:18:00Z">
              <w:rPr/>
            </w:rPrChange>
          </w:rPr>
          <w:delText xml:space="preserve">Ďalšia práca na spresnenie výpočtu SV a CO z bioimpedancie bude potrebná hlavne pri definícií pôvodu bioimpedančej krivky  </w:delText>
        </w:r>
        <m:oMath>
          <m:r>
            <m:rPr>
              <m:sty m:val="p"/>
            </m:rPr>
            <w:rPr>
              <w:rFonts w:ascii="Cambria Math" w:hAnsi="Cambria Math"/>
              <w:noProof/>
              <w:rPrChange w:id="15152" w:author="Peto" w:date="2018-06-14T07:18:00Z">
                <w:rPr>
                  <w:rFonts w:ascii="Cambria Math" w:hAnsi="Cambria Math"/>
                </w:rPr>
              </w:rPrChange>
            </w:rPr>
            <m:t>-</m:t>
          </m:r>
          <m:r>
            <w:rPr>
              <w:rFonts w:ascii="Cambria Math" w:hAnsi="Cambria Math"/>
              <w:noProof/>
              <w:rPrChange w:id="15153"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5154" w:author="Peto" w:date="2018-06-14T07:18:00Z">
                    <w:rPr>
                      <w:rFonts w:ascii="Cambria Math" w:hAnsi="Cambria Math"/>
                    </w:rPr>
                  </w:rPrChange>
                </w:rPr>
                <m:t>Z</m:t>
              </m:r>
            </m:e>
            <m:sub>
              <m:r>
                <w:rPr>
                  <w:rFonts w:ascii="Cambria Math" w:hAnsi="Cambria Math"/>
                  <w:noProof/>
                  <w:rPrChange w:id="15155" w:author="Peto" w:date="2018-06-14T07:18:00Z">
                    <w:rPr>
                      <w:rFonts w:ascii="Cambria Math" w:hAnsi="Cambria Math"/>
                    </w:rPr>
                  </w:rPrChange>
                </w:rPr>
                <m:t>i</m:t>
              </m:r>
            </m:sub>
          </m:sSub>
          <m:r>
            <m:rPr>
              <m:sty m:val="p"/>
            </m:rPr>
            <w:rPr>
              <w:rFonts w:ascii="Cambria Math" w:hAnsi="Cambria Math"/>
              <w:noProof/>
              <w:rPrChange w:id="15156" w:author="Peto" w:date="2018-06-14T07:18:00Z">
                <w:rPr>
                  <w:rFonts w:ascii="Cambria Math" w:hAnsi="Cambria Math"/>
                </w:rPr>
              </w:rPrChange>
            </w:rPr>
            <m:t>(</m:t>
          </m:r>
          <m:r>
            <w:rPr>
              <w:rFonts w:ascii="Cambria Math" w:hAnsi="Cambria Math"/>
              <w:noProof/>
              <w:rPrChange w:id="15157"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5158" w:author="Peto" w:date="2018-06-14T07:18:00Z">
                    <w:rPr>
                      <w:rFonts w:ascii="Cambria Math" w:hAnsi="Cambria Math"/>
                    </w:rPr>
                  </w:rPrChange>
                </w:rPr>
                <m:t>)</m:t>
              </m:r>
            </m:num>
            <m:den>
              <m:r>
                <w:rPr>
                  <w:rFonts w:ascii="Cambria Math" w:hAnsi="Cambria Math"/>
                  <w:noProof/>
                  <w:rPrChange w:id="15159" w:author="Peto" w:date="2018-06-14T07:18:00Z">
                    <w:rPr>
                      <w:rFonts w:ascii="Cambria Math" w:hAnsi="Cambria Math"/>
                    </w:rPr>
                  </w:rPrChange>
                </w:rPr>
                <m:t>dt</m:t>
              </m:r>
            </m:den>
          </m:f>
        </m:oMath>
        <w:r w:rsidRPr="00A82009" w:rsidDel="001012EA">
          <w:rPr>
            <w:noProof/>
            <w:rPrChange w:id="15160" w:author="Peto" w:date="2018-06-14T07:18:00Z">
              <w:rPr/>
            </w:rPrChange>
          </w:rPr>
          <w:delText xml:space="preserve"> a bioimpedančej krivky </w:delText>
        </w:r>
        <m:oMath>
          <m:sSub>
            <m:sSubPr>
              <m:ctrlPr>
                <w:rPr>
                  <w:rFonts w:ascii="Cambria Math" w:hAnsi="Cambria Math"/>
                  <w:noProof/>
                </w:rPr>
              </m:ctrlPr>
            </m:sSubPr>
            <m:e>
              <m:r>
                <w:rPr>
                  <w:rFonts w:ascii="Cambria Math" w:hAnsi="Cambria Math"/>
                  <w:noProof/>
                  <w:rPrChange w:id="15161" w:author="Peto" w:date="2018-06-14T07:18:00Z">
                    <w:rPr>
                      <w:rFonts w:ascii="Cambria Math" w:hAnsi="Cambria Math"/>
                    </w:rPr>
                  </w:rPrChange>
                </w:rPr>
                <m:t>Z</m:t>
              </m:r>
            </m:e>
            <m:sub>
              <m:r>
                <w:rPr>
                  <w:rFonts w:ascii="Cambria Math" w:hAnsi="Cambria Math"/>
                  <w:noProof/>
                  <w:rPrChange w:id="15162" w:author="Peto" w:date="2018-06-14T07:18:00Z">
                    <w:rPr>
                      <w:rFonts w:ascii="Cambria Math" w:hAnsi="Cambria Math"/>
                    </w:rPr>
                  </w:rPrChange>
                </w:rPr>
                <m:t>i</m:t>
              </m:r>
            </m:sub>
          </m:sSub>
        </m:oMath>
        <w:r w:rsidRPr="00A82009" w:rsidDel="001012EA">
          <w:rPr>
            <w:noProof/>
            <w:rPrChange w:id="15163" w:author="Peto" w:date="2018-06-14T07:18:00Z">
              <w:rPr/>
            </w:rPrChange>
          </w:rPr>
          <w:delText>.</w:delText>
        </w:r>
      </w:del>
    </w:p>
    <w:p w14:paraId="5917E53F" w14:textId="77777777" w:rsidR="00CE547F" w:rsidRPr="00A82009" w:rsidRDefault="00CE547F" w:rsidP="00CE547F">
      <w:pPr>
        <w:pStyle w:val="Nadpis1"/>
        <w:numPr>
          <w:ilvl w:val="0"/>
          <w:numId w:val="0"/>
        </w:numPr>
        <w:ind w:left="1070" w:hanging="360"/>
        <w:rPr>
          <w:noProof/>
          <w:rPrChange w:id="15164" w:author="Peto" w:date="2018-06-14T07:18:00Z">
            <w:rPr/>
          </w:rPrChange>
        </w:rPr>
      </w:pPr>
      <w:r w:rsidRPr="00A82009">
        <w:rPr>
          <w:noProof/>
          <w:rPrChange w:id="15165" w:author="Peto" w:date="2018-06-14T07:18:00Z">
            <w:rPr/>
          </w:rPrChange>
        </w:rPr>
        <w:br w:type="page"/>
      </w:r>
      <w:bookmarkStart w:id="15166" w:name="_Toc259606667"/>
      <w:bookmarkStart w:id="15167" w:name="_Toc386404221"/>
      <w:bookmarkStart w:id="15168" w:name="_Toc510268164"/>
      <w:bookmarkStart w:id="15169" w:name="_Toc516413254"/>
      <w:r w:rsidRPr="00A82009">
        <w:rPr>
          <w:noProof/>
          <w:rPrChange w:id="15170" w:author="Peto" w:date="2018-06-14T07:18:00Z">
            <w:rPr/>
          </w:rPrChange>
        </w:rPr>
        <w:lastRenderedPageBreak/>
        <w:t>Literatúra</w:t>
      </w:r>
      <w:bookmarkEnd w:id="15166"/>
      <w:bookmarkEnd w:id="15167"/>
      <w:bookmarkEnd w:id="15168"/>
      <w:bookmarkEnd w:id="15169"/>
    </w:p>
    <w:p w14:paraId="131AB799" w14:textId="77777777" w:rsidR="00820F54" w:rsidRPr="00820F54" w:rsidRDefault="00CE547F" w:rsidP="00820F54">
      <w:pPr>
        <w:pStyle w:val="EndNoteBibliography"/>
        <w:ind w:left="720" w:hanging="720"/>
      </w:pPr>
      <w:r w:rsidRPr="00A82009">
        <w:rPr>
          <w:color w:val="000000" w:themeColor="text1"/>
          <w:lang w:val="sk-SK"/>
          <w:rPrChange w:id="15171" w:author="Peto" w:date="2018-06-14T07:18:00Z">
            <w:rPr>
              <w:rFonts w:asciiTheme="majorHAnsi" w:hAnsiTheme="majorHAnsi"/>
              <w:noProof w:val="0"/>
              <w:color w:val="000000" w:themeColor="text1"/>
              <w:lang w:val="sk-SK"/>
            </w:rPr>
          </w:rPrChange>
        </w:rPr>
        <w:fldChar w:fldCharType="begin"/>
      </w:r>
      <w:r w:rsidRPr="00A82009">
        <w:rPr>
          <w:color w:val="000000" w:themeColor="text1"/>
          <w:lang w:val="sk-SK"/>
          <w:rPrChange w:id="15172" w:author="Peto" w:date="2018-06-14T07:18:00Z">
            <w:rPr>
              <w:noProof w:val="0"/>
              <w:color w:val="000000" w:themeColor="text1"/>
              <w:lang w:val="sk-SK"/>
            </w:rPr>
          </w:rPrChange>
        </w:rPr>
        <w:instrText xml:space="preserve"> ADDIN EN.REFLIST </w:instrText>
      </w:r>
      <w:r w:rsidRPr="00A82009">
        <w:rPr>
          <w:color w:val="000000" w:themeColor="text1"/>
          <w:lang w:val="sk-SK"/>
          <w:rPrChange w:id="15173" w:author="Peto" w:date="2018-06-14T07:18:00Z">
            <w:rPr>
              <w:rFonts w:asciiTheme="majorHAnsi" w:hAnsiTheme="majorHAnsi"/>
              <w:noProof w:val="0"/>
              <w:color w:val="000000" w:themeColor="text1"/>
              <w:lang w:val="sk-SK"/>
            </w:rPr>
          </w:rPrChange>
        </w:rPr>
        <w:fldChar w:fldCharType="separate"/>
      </w:r>
      <w:r w:rsidR="00820F54" w:rsidRPr="00820F54">
        <w:rPr>
          <w:b/>
        </w:rPr>
        <w:t>1.</w:t>
      </w:r>
      <w:r w:rsidR="00820F54" w:rsidRPr="00820F54">
        <w:tab/>
        <w:t>Organization. WH. Cardiovascular diseases (CVDs)</w:t>
      </w:r>
      <w:r w:rsidR="00820F54" w:rsidRPr="00820F54">
        <w:rPr>
          <w:i/>
        </w:rPr>
        <w:t>.</w:t>
      </w:r>
      <w:r w:rsidR="00820F54" w:rsidRPr="00820F54">
        <w:t xml:space="preserve"> Vol 2018: World Health Organization.; 2017.</w:t>
      </w:r>
    </w:p>
    <w:p w14:paraId="0345F9C3" w14:textId="77777777" w:rsidR="00820F54" w:rsidRPr="00820F54" w:rsidRDefault="00820F54" w:rsidP="00820F54">
      <w:pPr>
        <w:pStyle w:val="EndNoteBibliography"/>
        <w:ind w:left="720" w:hanging="720"/>
      </w:pPr>
      <w:r w:rsidRPr="00820F54">
        <w:rPr>
          <w:b/>
        </w:rPr>
        <w:t>2.</w:t>
      </w:r>
      <w:r w:rsidRPr="00820F54">
        <w:tab/>
        <w:t>Baura GD. System theory and practical applications of biomedical signals: Wiley-Interscience, IEEE Press; 2002.</w:t>
      </w:r>
    </w:p>
    <w:p w14:paraId="0F7F69D5" w14:textId="77777777" w:rsidR="00820F54" w:rsidRPr="00820F54" w:rsidRDefault="00820F54" w:rsidP="00820F54">
      <w:pPr>
        <w:pStyle w:val="EndNoteBibliography"/>
        <w:ind w:left="720" w:hanging="720"/>
      </w:pPr>
      <w:r w:rsidRPr="00820F54">
        <w:rPr>
          <w:b/>
        </w:rPr>
        <w:t>3.</w:t>
      </w:r>
      <w:r w:rsidRPr="00820F54">
        <w:tab/>
        <w:t xml:space="preserve">Bernstein DP. Impedance cardiography: Pulsatile blood flow and the biophysical and electrodynamic basis for the stroke volume equations. </w:t>
      </w:r>
      <w:r w:rsidRPr="00820F54">
        <w:rPr>
          <w:i/>
        </w:rPr>
        <w:t>Journal of Electrical Bioimpedance.</w:t>
      </w:r>
      <w:r w:rsidRPr="00820F54">
        <w:t xml:space="preserve"> 2010;1.</w:t>
      </w:r>
    </w:p>
    <w:p w14:paraId="57B6956B" w14:textId="77777777" w:rsidR="00820F54" w:rsidRPr="00820F54" w:rsidRDefault="00820F54" w:rsidP="00820F54">
      <w:pPr>
        <w:pStyle w:val="EndNoteBibliography"/>
        <w:ind w:left="720" w:hanging="720"/>
      </w:pPr>
      <w:r w:rsidRPr="00820F54">
        <w:rPr>
          <w:b/>
        </w:rPr>
        <w:t>4.</w:t>
      </w:r>
      <w:r w:rsidRPr="00820F54">
        <w:tab/>
        <w:t xml:space="preserve">Nyboer J. ELECTRICAL IMPEDANCE PLETHYSMOGRAPHY - A PHYSICAL AND PHYSIOLOGIC APPROACH TO PERIPHERAL VASCULAR STUDY. </w:t>
      </w:r>
      <w:r w:rsidRPr="00820F54">
        <w:rPr>
          <w:i/>
        </w:rPr>
        <w:t>Circulation.</w:t>
      </w:r>
      <w:r w:rsidRPr="00820F54">
        <w:t xml:space="preserve"> 1950;2:811-821.</w:t>
      </w:r>
    </w:p>
    <w:p w14:paraId="16A4AB3A" w14:textId="77777777" w:rsidR="00820F54" w:rsidRPr="00820F54" w:rsidRDefault="00820F54" w:rsidP="00820F54">
      <w:pPr>
        <w:pStyle w:val="EndNoteBibliography"/>
        <w:ind w:left="720" w:hanging="720"/>
      </w:pPr>
      <w:r w:rsidRPr="00820F54">
        <w:rPr>
          <w:b/>
        </w:rPr>
        <w:t>5.</w:t>
      </w:r>
      <w:r w:rsidRPr="00820F54">
        <w:tab/>
        <w:t xml:space="preserve">Borzage M, Heidari K, Chavez T, Seri I, Wood JC, Bluml S. MEASURING STROKE VOLUME: IMPEDANCE CARDIOGRAPHY VS PHASE-CONTRAST MAGNETIC RESONANCE IMAGING. </w:t>
      </w:r>
      <w:r w:rsidRPr="00820F54">
        <w:rPr>
          <w:i/>
        </w:rPr>
        <w:t>American Journal of Critical Care.</w:t>
      </w:r>
      <w:r w:rsidRPr="00820F54">
        <w:t xml:space="preserve"> 2017;26:408-415.</w:t>
      </w:r>
    </w:p>
    <w:p w14:paraId="521BEAC2" w14:textId="77777777" w:rsidR="00820F54" w:rsidRPr="00820F54" w:rsidRDefault="00820F54" w:rsidP="00820F54">
      <w:pPr>
        <w:pStyle w:val="EndNoteBibliography"/>
        <w:ind w:left="720" w:hanging="720"/>
      </w:pPr>
      <w:r w:rsidRPr="00820F54">
        <w:rPr>
          <w:b/>
        </w:rPr>
        <w:t>6.</w:t>
      </w:r>
      <w:r w:rsidRPr="00820F54">
        <w:tab/>
        <w:t xml:space="preserve">Honzikova N, Labrova R, Fiser B, et al. Influence of age, body mass index, and blood pressure on the carotid intima-media thickness in normotensive and hypertensive patients. </w:t>
      </w:r>
      <w:r w:rsidRPr="00820F54">
        <w:rPr>
          <w:i/>
        </w:rPr>
        <w:t>Biomedizinische Technik.</w:t>
      </w:r>
      <w:r w:rsidRPr="00820F54">
        <w:t xml:space="preserve"> 2006;51:159-+.</w:t>
      </w:r>
    </w:p>
    <w:p w14:paraId="24A76731" w14:textId="77777777" w:rsidR="00820F54" w:rsidRPr="00820F54" w:rsidRDefault="00820F54" w:rsidP="00820F54">
      <w:pPr>
        <w:pStyle w:val="EndNoteBibliography"/>
        <w:ind w:left="720" w:hanging="720"/>
      </w:pPr>
      <w:r w:rsidRPr="00820F54">
        <w:rPr>
          <w:b/>
        </w:rPr>
        <w:t>7.</w:t>
      </w:r>
      <w:r w:rsidRPr="00820F54">
        <w:tab/>
        <w:t xml:space="preserve">Vondra V, Jurak P, Viscor I, et al. A multichannel bioimpedance monitor for full-body blood flow monitoring. </w:t>
      </w:r>
      <w:r w:rsidRPr="00820F54">
        <w:rPr>
          <w:i/>
        </w:rPr>
        <w:t>Biomedical Engineering-Biomedizinische Technik.</w:t>
      </w:r>
      <w:r w:rsidRPr="00820F54">
        <w:t xml:space="preserve"> 2016;61:107-118.</w:t>
      </w:r>
    </w:p>
    <w:p w14:paraId="2495DB48" w14:textId="77777777" w:rsidR="00820F54" w:rsidRPr="00820F54" w:rsidRDefault="00820F54" w:rsidP="00820F54">
      <w:pPr>
        <w:pStyle w:val="EndNoteBibliography"/>
        <w:ind w:left="720" w:hanging="720"/>
      </w:pPr>
      <w:r w:rsidRPr="00820F54">
        <w:rPr>
          <w:b/>
        </w:rPr>
        <w:t>8.</w:t>
      </w:r>
      <w:r w:rsidRPr="00820F54">
        <w:tab/>
        <w:t xml:space="preserve">Boron WFB, Emile L. </w:t>
      </w:r>
      <w:r w:rsidRPr="00820F54">
        <w:rPr>
          <w:i/>
        </w:rPr>
        <w:t>Medical physiology :a cellular and molecular approach </w:t>
      </w:r>
      <w:r w:rsidRPr="00820F54">
        <w:t>3ed. Philadelphia: Saunders/Elsevier; 2009.</w:t>
      </w:r>
    </w:p>
    <w:p w14:paraId="38B6C1AA" w14:textId="77777777" w:rsidR="00820F54" w:rsidRPr="00820F54" w:rsidRDefault="00820F54" w:rsidP="00820F54">
      <w:pPr>
        <w:pStyle w:val="EndNoteBibliography"/>
        <w:ind w:left="720" w:hanging="720"/>
      </w:pPr>
      <w:r w:rsidRPr="00820F54">
        <w:rPr>
          <w:b/>
        </w:rPr>
        <w:t>9.</w:t>
      </w:r>
      <w:r w:rsidRPr="00820F54">
        <w:tab/>
        <w:t xml:space="preserve">Coleman TG. MATHEMATICAL-ANALYSIS OF CARDIOVASCULAR FUNCTION. </w:t>
      </w:r>
      <w:r w:rsidRPr="00820F54">
        <w:rPr>
          <w:i/>
        </w:rPr>
        <w:t>Ieee Transactions on Biomedical Engineering.</w:t>
      </w:r>
      <w:r w:rsidRPr="00820F54">
        <w:t xml:space="preserve"> 1985;32:289-294.</w:t>
      </w:r>
    </w:p>
    <w:p w14:paraId="34331ADA" w14:textId="77777777" w:rsidR="00820F54" w:rsidRPr="00820F54" w:rsidRDefault="00820F54" w:rsidP="00820F54">
      <w:pPr>
        <w:pStyle w:val="EndNoteBibliography"/>
        <w:ind w:left="720" w:hanging="720"/>
      </w:pPr>
      <w:r w:rsidRPr="00820F54">
        <w:rPr>
          <w:b/>
        </w:rPr>
        <w:t>10.</w:t>
      </w:r>
      <w:r w:rsidRPr="00820F54">
        <w:tab/>
        <w:t>Elias Francis S. Continuous estimation of cardiac output and arterial resistance from arterial blood pressure using a third-order Windkessel model. 2008.</w:t>
      </w:r>
    </w:p>
    <w:p w14:paraId="74A1371A" w14:textId="77777777" w:rsidR="00820F54" w:rsidRPr="00820F54" w:rsidRDefault="00820F54" w:rsidP="00820F54">
      <w:pPr>
        <w:pStyle w:val="EndNoteBibliography"/>
        <w:ind w:left="720" w:hanging="720"/>
      </w:pPr>
      <w:r w:rsidRPr="00820F54">
        <w:rPr>
          <w:b/>
        </w:rPr>
        <w:t>11.</w:t>
      </w:r>
      <w:r w:rsidRPr="00820F54">
        <w:tab/>
        <w:t xml:space="preserve">Papaioannou TG, Vardoulis O, Stergiopulos N. The "systolic volume balance" method for the noninvasive estimation of cardiac output based on pressure wave analysis. </w:t>
      </w:r>
      <w:r w:rsidRPr="00820F54">
        <w:rPr>
          <w:i/>
        </w:rPr>
        <w:t>American Journal of Physiology-Heart and Circulatory Physiology.</w:t>
      </w:r>
      <w:r w:rsidRPr="00820F54">
        <w:t xml:space="preserve"> 2012;302:H2064-H2073.</w:t>
      </w:r>
    </w:p>
    <w:p w14:paraId="14678731" w14:textId="77777777" w:rsidR="00820F54" w:rsidRPr="00820F54" w:rsidRDefault="00820F54" w:rsidP="00820F54">
      <w:pPr>
        <w:pStyle w:val="EndNoteBibliography"/>
        <w:ind w:left="720" w:hanging="720"/>
      </w:pPr>
      <w:r w:rsidRPr="00820F54">
        <w:rPr>
          <w:b/>
        </w:rPr>
        <w:t>12.</w:t>
      </w:r>
      <w:r w:rsidRPr="00820F54">
        <w:tab/>
        <w:t xml:space="preserve">Segers P, Stergiopulos N, Verdonck P, Ieee. A non-invasive pulse pressure method for the estimation of total arterial compliance. </w:t>
      </w:r>
      <w:r w:rsidRPr="00820F54">
        <w:rPr>
          <w:i/>
        </w:rPr>
        <w:t>Computers in Cardiology 1997, Vol 24.</w:t>
      </w:r>
      <w:r w:rsidRPr="00820F54">
        <w:t xml:space="preserve"> 1997;24:171-174.</w:t>
      </w:r>
    </w:p>
    <w:p w14:paraId="0CFC7B6C" w14:textId="77777777" w:rsidR="00820F54" w:rsidRPr="00820F54" w:rsidRDefault="00820F54" w:rsidP="00820F54">
      <w:pPr>
        <w:pStyle w:val="EndNoteBibliography"/>
        <w:ind w:left="720" w:hanging="720"/>
      </w:pPr>
      <w:r w:rsidRPr="00820F54">
        <w:rPr>
          <w:b/>
        </w:rPr>
        <w:t>13.</w:t>
      </w:r>
      <w:r w:rsidRPr="00820F54">
        <w:tab/>
        <w:t xml:space="preserve">BINDER S. </w:t>
      </w:r>
      <w:r w:rsidRPr="00820F54">
        <w:rPr>
          <w:i/>
        </w:rPr>
        <w:t>Průběh pulsní vlny v závislosti na elasticitě cévního systému na arteria radialis </w:t>
      </w:r>
      <w:r w:rsidRPr="00820F54">
        <w:t>Lékařská fakulta, Univerzita Palackého v Olomouci; 2009.</w:t>
      </w:r>
    </w:p>
    <w:p w14:paraId="1EB62857" w14:textId="77777777" w:rsidR="00820F54" w:rsidRPr="00820F54" w:rsidRDefault="00820F54" w:rsidP="00820F54">
      <w:pPr>
        <w:pStyle w:val="EndNoteBibliography"/>
        <w:ind w:left="720" w:hanging="720"/>
      </w:pPr>
      <w:r w:rsidRPr="00820F54">
        <w:rPr>
          <w:b/>
        </w:rPr>
        <w:t>14.</w:t>
      </w:r>
      <w:r w:rsidRPr="00820F54">
        <w:tab/>
        <w:t xml:space="preserve">Greenwald SE. Pulse pressure and arterial elasticity. </w:t>
      </w:r>
      <w:r w:rsidRPr="00820F54">
        <w:rPr>
          <w:i/>
        </w:rPr>
        <w:t>Qjm-an International Journal of Medicine.</w:t>
      </w:r>
      <w:r w:rsidRPr="00820F54">
        <w:t xml:space="preserve"> 2002;95:107-112.</w:t>
      </w:r>
    </w:p>
    <w:p w14:paraId="602B9376" w14:textId="77777777" w:rsidR="00820F54" w:rsidRPr="00820F54" w:rsidRDefault="00820F54" w:rsidP="00820F54">
      <w:pPr>
        <w:pStyle w:val="EndNoteBibliography"/>
        <w:ind w:left="720" w:hanging="720"/>
      </w:pPr>
      <w:r w:rsidRPr="00820F54">
        <w:rPr>
          <w:b/>
        </w:rPr>
        <w:t>15.</w:t>
      </w:r>
      <w:r w:rsidRPr="00820F54">
        <w:tab/>
        <w:t xml:space="preserve">Goldwyn RM, Watt TB. ARTERIAL PRESSURE PULSE CONTOUR ANALYSIS VIA A MATHEMATICAL MODEL FOR CLINICAL QUANTIFICATION OF HUMAN VASCULAR PROPERTIES. </w:t>
      </w:r>
      <w:r w:rsidRPr="00820F54">
        <w:rPr>
          <w:i/>
        </w:rPr>
        <w:t>Ieee Transactions on Biomedical Engineering.</w:t>
      </w:r>
      <w:r w:rsidRPr="00820F54">
        <w:t xml:space="preserve"> 1967;BM14:11-&amp;.</w:t>
      </w:r>
    </w:p>
    <w:p w14:paraId="754EE66B" w14:textId="77777777" w:rsidR="00820F54" w:rsidRPr="00820F54" w:rsidRDefault="00820F54" w:rsidP="00820F54">
      <w:pPr>
        <w:pStyle w:val="EndNoteBibliography"/>
        <w:ind w:left="720" w:hanging="720"/>
      </w:pPr>
      <w:r w:rsidRPr="00820F54">
        <w:rPr>
          <w:b/>
        </w:rPr>
        <w:t>16.</w:t>
      </w:r>
      <w:r w:rsidRPr="00820F54">
        <w:tab/>
        <w:t xml:space="preserve">Brandao AA, Amodeo C, Alcantara C, et al. I Luso-Brazilian Positioning on Central Arterial Pressure. </w:t>
      </w:r>
      <w:r w:rsidRPr="00820F54">
        <w:rPr>
          <w:i/>
        </w:rPr>
        <w:t>Arquivos Brasileiros De Cardiologia.</w:t>
      </w:r>
      <w:r w:rsidRPr="00820F54">
        <w:t xml:space="preserve"> 2017;108:100-108.</w:t>
      </w:r>
    </w:p>
    <w:p w14:paraId="36CCBB95" w14:textId="77777777" w:rsidR="00820F54" w:rsidRPr="00820F54" w:rsidRDefault="00820F54" w:rsidP="00820F54">
      <w:pPr>
        <w:pStyle w:val="EndNoteBibliography"/>
        <w:ind w:left="720" w:hanging="720"/>
      </w:pPr>
      <w:r w:rsidRPr="00820F54">
        <w:rPr>
          <w:b/>
        </w:rPr>
        <w:t>17.</w:t>
      </w:r>
      <w:r w:rsidRPr="00820F54">
        <w:tab/>
        <w:t xml:space="preserve">Westerhof N, Lankhaar JW, Westerhof BE. The arterial Windkessel. </w:t>
      </w:r>
      <w:r w:rsidRPr="00820F54">
        <w:rPr>
          <w:i/>
        </w:rPr>
        <w:t>Medical &amp; Biological Engineering &amp; Computing.</w:t>
      </w:r>
      <w:r w:rsidRPr="00820F54">
        <w:t xml:space="preserve"> 2009;47:131-141.</w:t>
      </w:r>
    </w:p>
    <w:p w14:paraId="59332725" w14:textId="77777777" w:rsidR="00820F54" w:rsidRPr="00820F54" w:rsidRDefault="00820F54" w:rsidP="00820F54">
      <w:pPr>
        <w:pStyle w:val="EndNoteBibliography"/>
        <w:ind w:left="720" w:hanging="720"/>
      </w:pPr>
      <w:r w:rsidRPr="00820F54">
        <w:rPr>
          <w:b/>
        </w:rPr>
        <w:t>18.</w:t>
      </w:r>
      <w:r w:rsidRPr="00820F54">
        <w:tab/>
        <w:t xml:space="preserve">Stergiopulos N, Meister JJ, Westerhof N. SIMPLE AND ACCURATE WAY FOR ESTIMATING TOTAL AND SEGMENTAL ARTERIAL COMPLIANCE - THE PULSE PRESSURE METHOD. </w:t>
      </w:r>
      <w:r w:rsidRPr="00820F54">
        <w:rPr>
          <w:i/>
        </w:rPr>
        <w:t>Annals of Biomedical Engineering.</w:t>
      </w:r>
      <w:r w:rsidRPr="00820F54">
        <w:t xml:space="preserve"> 1994;22:392-397.</w:t>
      </w:r>
    </w:p>
    <w:p w14:paraId="1D840A2E" w14:textId="77777777" w:rsidR="00820F54" w:rsidRPr="00820F54" w:rsidRDefault="00820F54" w:rsidP="00820F54">
      <w:pPr>
        <w:pStyle w:val="EndNoteBibliography"/>
        <w:ind w:left="720" w:hanging="720"/>
      </w:pPr>
      <w:r w:rsidRPr="00820F54">
        <w:rPr>
          <w:b/>
        </w:rPr>
        <w:t>19.</w:t>
      </w:r>
      <w:r w:rsidRPr="00820F54">
        <w:tab/>
        <w:t xml:space="preserve">Westerhof N, Elzinga G, Sipkema P. ARTIFICIAL ARTERIAL SYSTEM FOR PUMPING HEARTS. </w:t>
      </w:r>
      <w:r w:rsidRPr="00820F54">
        <w:rPr>
          <w:i/>
        </w:rPr>
        <w:t>Journal of Applied Physiology.</w:t>
      </w:r>
      <w:r w:rsidRPr="00820F54">
        <w:t xml:space="preserve"> 1971;31:776-+.</w:t>
      </w:r>
    </w:p>
    <w:p w14:paraId="771DDD20" w14:textId="77777777" w:rsidR="00820F54" w:rsidRPr="00820F54" w:rsidRDefault="00820F54" w:rsidP="00820F54">
      <w:pPr>
        <w:pStyle w:val="EndNoteBibliography"/>
        <w:ind w:left="720" w:hanging="720"/>
      </w:pPr>
      <w:r w:rsidRPr="00820F54">
        <w:rPr>
          <w:b/>
        </w:rPr>
        <w:t>20.</w:t>
      </w:r>
      <w:r w:rsidRPr="00820F54">
        <w:tab/>
        <w:t xml:space="preserve">Stergiopulos N, Westerhof BE, Westerhof N. Total arterial inertance as the fourth element of the windkessel model. </w:t>
      </w:r>
      <w:r w:rsidRPr="00820F54">
        <w:rPr>
          <w:i/>
        </w:rPr>
        <w:t>American Journal of Physiology-Heart and Circulatory Physiology.</w:t>
      </w:r>
      <w:r w:rsidRPr="00820F54">
        <w:t xml:space="preserve"> 1999;276:H81-H88.</w:t>
      </w:r>
    </w:p>
    <w:p w14:paraId="3732D6E1" w14:textId="77777777" w:rsidR="00820F54" w:rsidRPr="00820F54" w:rsidRDefault="00820F54" w:rsidP="00820F54">
      <w:pPr>
        <w:pStyle w:val="EndNoteBibliography"/>
        <w:ind w:left="720" w:hanging="720"/>
      </w:pPr>
      <w:r w:rsidRPr="00820F54">
        <w:rPr>
          <w:b/>
        </w:rPr>
        <w:t>21.</w:t>
      </w:r>
      <w:r w:rsidRPr="00820F54">
        <w:tab/>
        <w:t xml:space="preserve">Rooney W. MRI: From picture to proton. </w:t>
      </w:r>
      <w:r w:rsidRPr="00820F54">
        <w:rPr>
          <w:i/>
        </w:rPr>
        <w:t>Health Physics.</w:t>
      </w:r>
      <w:r w:rsidRPr="00820F54">
        <w:t xml:space="preserve"> 2003;85:504-505.</w:t>
      </w:r>
    </w:p>
    <w:p w14:paraId="6C847D8F" w14:textId="77777777" w:rsidR="00820F54" w:rsidRPr="00820F54" w:rsidRDefault="00820F54" w:rsidP="00820F54">
      <w:pPr>
        <w:pStyle w:val="EndNoteBibliography"/>
        <w:ind w:left="720" w:hanging="720"/>
      </w:pPr>
      <w:r w:rsidRPr="00820F54">
        <w:rPr>
          <w:b/>
        </w:rPr>
        <w:t>22.</w:t>
      </w:r>
      <w:r w:rsidRPr="00820F54">
        <w:tab/>
        <w:t xml:space="preserve">Leenders KL. PET - BLOOD-FLOW AND OXYGEN-CONSUMPTION IN BRAIN-TUMORS. </w:t>
      </w:r>
      <w:r w:rsidRPr="00820F54">
        <w:rPr>
          <w:i/>
        </w:rPr>
        <w:t>Journal of Neuro-Oncology.</w:t>
      </w:r>
      <w:r w:rsidRPr="00820F54">
        <w:t xml:space="preserve"> 1994;22:269-273.</w:t>
      </w:r>
    </w:p>
    <w:p w14:paraId="139E58AB" w14:textId="77777777" w:rsidR="00820F54" w:rsidRPr="00820F54" w:rsidRDefault="00820F54" w:rsidP="00820F54">
      <w:pPr>
        <w:pStyle w:val="EndNoteBibliography"/>
        <w:ind w:left="720" w:hanging="720"/>
      </w:pPr>
      <w:r w:rsidRPr="00820F54">
        <w:rPr>
          <w:b/>
        </w:rPr>
        <w:t>23.</w:t>
      </w:r>
      <w:r w:rsidRPr="00820F54">
        <w:tab/>
        <w:t xml:space="preserve">Mayet J, Hughes A. Cardiac and vascular pathophysiology in hypertension. </w:t>
      </w:r>
      <w:r w:rsidRPr="00820F54">
        <w:rPr>
          <w:i/>
        </w:rPr>
        <w:t>Heart.</w:t>
      </w:r>
      <w:r w:rsidRPr="00820F54">
        <w:t xml:space="preserve"> 2003;89:1104-1109.</w:t>
      </w:r>
    </w:p>
    <w:p w14:paraId="1D14D09F" w14:textId="77777777" w:rsidR="00820F54" w:rsidRPr="00820F54" w:rsidRDefault="00820F54" w:rsidP="00820F54">
      <w:pPr>
        <w:pStyle w:val="EndNoteBibliography"/>
        <w:ind w:left="720" w:hanging="720"/>
      </w:pPr>
      <w:r w:rsidRPr="00820F54">
        <w:rPr>
          <w:b/>
        </w:rPr>
        <w:t>24.</w:t>
      </w:r>
      <w:r w:rsidRPr="00820F54">
        <w:tab/>
        <w:t xml:space="preserve">Parlikar TA, Heldt T, Ranade GV, Verghese GC, Ieee. Model-Based Estimation of Cardiac Output and Total Peripheral Resistance. </w:t>
      </w:r>
      <w:r w:rsidRPr="00820F54">
        <w:rPr>
          <w:i/>
        </w:rPr>
        <w:t>Computers in Cardiology 2007, Vol 34.</w:t>
      </w:r>
      <w:r w:rsidRPr="00820F54">
        <w:t xml:space="preserve"> 2007;34:379-382.</w:t>
      </w:r>
    </w:p>
    <w:p w14:paraId="62E11F35" w14:textId="77777777" w:rsidR="00820F54" w:rsidRPr="00820F54" w:rsidRDefault="00820F54" w:rsidP="00820F54">
      <w:pPr>
        <w:pStyle w:val="EndNoteBibliography"/>
        <w:ind w:left="720" w:hanging="720"/>
      </w:pPr>
      <w:r w:rsidRPr="00820F54">
        <w:rPr>
          <w:b/>
        </w:rPr>
        <w:lastRenderedPageBreak/>
        <w:t>25.</w:t>
      </w:r>
      <w:r w:rsidRPr="00820F54">
        <w:tab/>
        <w:t xml:space="preserve">Caillard A, Gayat E, Tantot A, et al. Comparison of cardiac output measured by oesophageal Doppler ultrasonography or pulse pressure contour wave analysis. </w:t>
      </w:r>
      <w:r w:rsidRPr="00820F54">
        <w:rPr>
          <w:i/>
        </w:rPr>
        <w:t>British Journal of Anaesthesia.</w:t>
      </w:r>
      <w:r w:rsidRPr="00820F54">
        <w:t xml:space="preserve"> 2015;114:893-900.</w:t>
      </w:r>
    </w:p>
    <w:p w14:paraId="1B84ACF4" w14:textId="77777777" w:rsidR="00820F54" w:rsidRPr="00820F54" w:rsidRDefault="00820F54" w:rsidP="00820F54">
      <w:pPr>
        <w:pStyle w:val="EndNoteBibliography"/>
        <w:ind w:left="720" w:hanging="720"/>
      </w:pPr>
      <w:r w:rsidRPr="00820F54">
        <w:rPr>
          <w:b/>
        </w:rPr>
        <w:t>26.</w:t>
      </w:r>
      <w:r w:rsidRPr="00820F54">
        <w:tab/>
        <w:t xml:space="preserve">Jansen JRC, Schreuder JJ, Mulier JP, Smith NT, Settels JJ, Wesseling KH. A comparison of cardiac output derived from the arterial pressure wave against thermodilution in cardiac surgery patients. </w:t>
      </w:r>
      <w:r w:rsidRPr="00820F54">
        <w:rPr>
          <w:i/>
        </w:rPr>
        <w:t>British Journal of Anaesthesia.</w:t>
      </w:r>
      <w:r w:rsidRPr="00820F54">
        <w:t xml:space="preserve"> 2001;87:212-222.</w:t>
      </w:r>
    </w:p>
    <w:p w14:paraId="084978ED" w14:textId="77777777" w:rsidR="00820F54" w:rsidRPr="00820F54" w:rsidRDefault="00820F54" w:rsidP="00820F54">
      <w:pPr>
        <w:pStyle w:val="EndNoteBibliography"/>
        <w:ind w:left="720" w:hanging="720"/>
      </w:pPr>
      <w:r w:rsidRPr="00820F54">
        <w:rPr>
          <w:b/>
        </w:rPr>
        <w:t>27.</w:t>
      </w:r>
      <w:r w:rsidRPr="00820F54">
        <w:tab/>
        <w:t xml:space="preserve">Sollers JJ, Merritt MM, Silver RA, Sadle TN, Ferrucci L, Thayer JF. Comparison of arterial compliance indices derived via Beat-toBeat blood pressure waveforms: Aging and ethnicity. </w:t>
      </w:r>
      <w:r w:rsidRPr="00820F54">
        <w:rPr>
          <w:i/>
        </w:rPr>
        <w:t>Biomedical Sciences Instrumentation, Vol 42.</w:t>
      </w:r>
      <w:r w:rsidRPr="00820F54">
        <w:t xml:space="preserve"> 2006;42:518-523.</w:t>
      </w:r>
    </w:p>
    <w:p w14:paraId="47F909AA" w14:textId="77777777" w:rsidR="00820F54" w:rsidRPr="00820F54" w:rsidRDefault="00820F54" w:rsidP="00820F54">
      <w:pPr>
        <w:pStyle w:val="EndNoteBibliography"/>
        <w:ind w:left="720" w:hanging="720"/>
      </w:pPr>
      <w:r w:rsidRPr="00820F54">
        <w:rPr>
          <w:b/>
        </w:rPr>
        <w:t>28.</w:t>
      </w:r>
      <w:r w:rsidRPr="00820F54">
        <w:tab/>
        <w:t xml:space="preserve">Monnet X, Letierce A, Hamzaoui O, et al. Arterial pressure allows monitoring the changes in cardiac output induced by volume expansion but not by norepinephrine. </w:t>
      </w:r>
      <w:r w:rsidRPr="00820F54">
        <w:rPr>
          <w:i/>
        </w:rPr>
        <w:t>Critical Care Medicine.</w:t>
      </w:r>
      <w:r w:rsidRPr="00820F54">
        <w:t xml:space="preserve"> 2011;39:1394-1399.</w:t>
      </w:r>
    </w:p>
    <w:p w14:paraId="79DAE5D2" w14:textId="77777777" w:rsidR="00820F54" w:rsidRPr="00820F54" w:rsidRDefault="00820F54" w:rsidP="00820F54">
      <w:pPr>
        <w:pStyle w:val="EndNoteBibliography"/>
        <w:ind w:left="720" w:hanging="720"/>
      </w:pPr>
      <w:r w:rsidRPr="00820F54">
        <w:rPr>
          <w:b/>
        </w:rPr>
        <w:t>29.</w:t>
      </w:r>
      <w:r w:rsidRPr="00820F54">
        <w:tab/>
        <w:t xml:space="preserve">Pouwels S, Lascaris B, Nienhuijs SW, Bouwman RA, Buise MP. Validation of the Nexfin (R) non-invasive continuous blood pressure monitoring validated against Riva-Rocci/Korotkoff in a bariatric patient population. </w:t>
      </w:r>
      <w:r w:rsidRPr="00820F54">
        <w:rPr>
          <w:i/>
        </w:rPr>
        <w:t>Journal of Clinical Anesthesia.</w:t>
      </w:r>
      <w:r w:rsidRPr="00820F54">
        <w:t xml:space="preserve"> 2017;39:89-95.</w:t>
      </w:r>
    </w:p>
    <w:p w14:paraId="42C1DCC5" w14:textId="77777777" w:rsidR="00820F54" w:rsidRPr="00820F54" w:rsidRDefault="00820F54" w:rsidP="00820F54">
      <w:pPr>
        <w:pStyle w:val="EndNoteBibliography"/>
        <w:ind w:left="720" w:hanging="720"/>
      </w:pPr>
      <w:r w:rsidRPr="00820F54">
        <w:rPr>
          <w:b/>
        </w:rPr>
        <w:t>30.</w:t>
      </w:r>
      <w:r w:rsidRPr="00820F54">
        <w:tab/>
        <w:t xml:space="preserve">Kubicek WG, Karnegis JN, Gatterso.Rp, Witsoe DA, Mattson RH. DEVELOPMENT AND EVALUATION OF AN IMPEDANCE CARDIAC OUTPUT SYSTEM. </w:t>
      </w:r>
      <w:r w:rsidRPr="00820F54">
        <w:rPr>
          <w:i/>
        </w:rPr>
        <w:t>Aerospace Medicine.</w:t>
      </w:r>
      <w:r w:rsidRPr="00820F54">
        <w:t xml:space="preserve"> 1966;37:1208-&amp;.</w:t>
      </w:r>
    </w:p>
    <w:p w14:paraId="71E91EB1" w14:textId="77777777" w:rsidR="00820F54" w:rsidRPr="00820F54" w:rsidRDefault="00820F54" w:rsidP="00820F54">
      <w:pPr>
        <w:pStyle w:val="EndNoteBibliography"/>
        <w:ind w:left="720" w:hanging="720"/>
      </w:pPr>
      <w:r w:rsidRPr="00820F54">
        <w:rPr>
          <w:b/>
        </w:rPr>
        <w:t>31.</w:t>
      </w:r>
      <w:r w:rsidRPr="00820F54">
        <w:tab/>
        <w:t xml:space="preserve">Bernstein DP. A NEW STROKE VOLUME EQUATION FOR THORACIC ELECTRICAL BIOIMPEDANCE - THEORY AND RATIONALE. </w:t>
      </w:r>
      <w:r w:rsidRPr="00820F54">
        <w:rPr>
          <w:i/>
        </w:rPr>
        <w:t>Critical Care Medicine.</w:t>
      </w:r>
      <w:r w:rsidRPr="00820F54">
        <w:t xml:space="preserve"> 1986;14:904-909.</w:t>
      </w:r>
    </w:p>
    <w:p w14:paraId="7C0D109C" w14:textId="77777777" w:rsidR="00820F54" w:rsidRPr="00820F54" w:rsidRDefault="00820F54" w:rsidP="00820F54">
      <w:pPr>
        <w:pStyle w:val="EndNoteBibliography"/>
        <w:ind w:left="720" w:hanging="720"/>
      </w:pPr>
      <w:r w:rsidRPr="00820F54">
        <w:rPr>
          <w:b/>
        </w:rPr>
        <w:t>32.</w:t>
      </w:r>
      <w:r w:rsidRPr="00820F54">
        <w:tab/>
        <w:t xml:space="preserve">Keren H, Burkhoff D, Squara P. Evaluation of a noninvasive continuous cardiac output monitoring system based on thoracic bioreactance. </w:t>
      </w:r>
      <w:r w:rsidRPr="00820F54">
        <w:rPr>
          <w:i/>
        </w:rPr>
        <w:t>American Journal of Physiology-Heart and Circulatory Physiology.</w:t>
      </w:r>
      <w:r w:rsidRPr="00820F54">
        <w:t xml:space="preserve"> 2007;293:H583-H589.</w:t>
      </w:r>
    </w:p>
    <w:p w14:paraId="2BB6B391" w14:textId="77777777" w:rsidR="00820F54" w:rsidRPr="00820F54" w:rsidRDefault="00820F54" w:rsidP="00820F54">
      <w:pPr>
        <w:pStyle w:val="EndNoteBibliography"/>
        <w:ind w:left="720" w:hanging="720"/>
      </w:pPr>
      <w:r w:rsidRPr="00820F54">
        <w:rPr>
          <w:b/>
        </w:rPr>
        <w:t>33.</w:t>
      </w:r>
      <w:r w:rsidRPr="00820F54">
        <w:tab/>
        <w:t xml:space="preserve">Gaw RL, Cornish BH, Thomas BJ. The electrical impedance of pulsatile blood flowing through rigid tubes: A theoretical investigation. </w:t>
      </w:r>
      <w:r w:rsidRPr="00820F54">
        <w:rPr>
          <w:i/>
        </w:rPr>
        <w:t>Ieee Transactions on Biomedical Engineering.</w:t>
      </w:r>
      <w:r w:rsidRPr="00820F54">
        <w:t xml:space="preserve"> 2008;55:721-727.</w:t>
      </w:r>
    </w:p>
    <w:p w14:paraId="1CA65128" w14:textId="77777777" w:rsidR="00820F54" w:rsidRPr="00820F54" w:rsidRDefault="00820F54" w:rsidP="00820F54">
      <w:pPr>
        <w:pStyle w:val="EndNoteBibliography"/>
        <w:ind w:left="720" w:hanging="720"/>
      </w:pPr>
      <w:r w:rsidRPr="00820F54">
        <w:rPr>
          <w:b/>
        </w:rPr>
        <w:t>34.</w:t>
      </w:r>
      <w:r w:rsidRPr="00820F54">
        <w:tab/>
        <w:t xml:space="preserve">Quail AW, Traugott FM, Porges WL, White SW. THORACIC RESISTIVITY FOR STROKE VOLUME CALCULATION IN IMPEDANCE CARDIOGRAPHY. </w:t>
      </w:r>
      <w:r w:rsidRPr="00820F54">
        <w:rPr>
          <w:i/>
        </w:rPr>
        <w:t>Journal of Applied Physiology.</w:t>
      </w:r>
      <w:r w:rsidRPr="00820F54">
        <w:t xml:space="preserve"> 1981;50:191-195.</w:t>
      </w:r>
    </w:p>
    <w:p w14:paraId="702A6FF0" w14:textId="77777777" w:rsidR="00820F54" w:rsidRPr="00820F54" w:rsidRDefault="00820F54" w:rsidP="00820F54">
      <w:pPr>
        <w:pStyle w:val="EndNoteBibliography"/>
        <w:ind w:left="720" w:hanging="720"/>
      </w:pPr>
      <w:r w:rsidRPr="00820F54">
        <w:rPr>
          <w:b/>
        </w:rPr>
        <w:t>35.</w:t>
      </w:r>
      <w:r w:rsidRPr="00820F54">
        <w:tab/>
        <w:t xml:space="preserve">Hicks DA, Hope A, Turnbull AL, Verel D. THE ESTIMATION AND PREDICTION OF NORMAL BLOOD VOLUME. </w:t>
      </w:r>
      <w:r w:rsidRPr="00820F54">
        <w:rPr>
          <w:i/>
        </w:rPr>
        <w:t>Clinical Science.</w:t>
      </w:r>
      <w:r w:rsidRPr="00820F54">
        <w:t xml:space="preserve"> 1956;15:557-565.</w:t>
      </w:r>
    </w:p>
    <w:p w14:paraId="67BD0025" w14:textId="77777777" w:rsidR="00820F54" w:rsidRPr="00820F54" w:rsidRDefault="00820F54" w:rsidP="00820F54">
      <w:pPr>
        <w:pStyle w:val="EndNoteBibliography"/>
        <w:ind w:left="720" w:hanging="720"/>
      </w:pPr>
      <w:r w:rsidRPr="00820F54">
        <w:rPr>
          <w:b/>
        </w:rPr>
        <w:t>36.</w:t>
      </w:r>
      <w:r w:rsidRPr="00820F54">
        <w:tab/>
        <w:t xml:space="preserve">Gardin JM, Burn CS, Childs WJ, Henry WL. EVALUATION OF BLOOD-FLOW VELOCITY IN THE ASCENDING AORTA AND MAIN PULMONARY-ARTERY OF NORMAL SUBJECTS BY DOPPLER ECHOCARDIOGRAPHY. </w:t>
      </w:r>
      <w:r w:rsidRPr="00820F54">
        <w:rPr>
          <w:i/>
        </w:rPr>
        <w:t>American Heart Journal.</w:t>
      </w:r>
      <w:r w:rsidRPr="00820F54">
        <w:t xml:space="preserve"> 1984;107:310-319.</w:t>
      </w:r>
    </w:p>
    <w:p w14:paraId="1E295AF9" w14:textId="77777777" w:rsidR="00820F54" w:rsidRPr="00820F54" w:rsidRDefault="00820F54" w:rsidP="00820F54">
      <w:pPr>
        <w:pStyle w:val="EndNoteBibliography"/>
        <w:ind w:left="720" w:hanging="720"/>
      </w:pPr>
      <w:r w:rsidRPr="00820F54">
        <w:rPr>
          <w:b/>
        </w:rPr>
        <w:t>37.</w:t>
      </w:r>
      <w:r w:rsidRPr="00820F54">
        <w:tab/>
        <w:t xml:space="preserve">Matsuda Y, Yamada S, Kurogane H, Sato H, Maeda K, Fukuzaki H. ASSESSMENT OF LEFT-VENTRICULAR PERFORMANCE IN MAN WITH IMPEDANCE CARDIOGRAPHY. </w:t>
      </w:r>
      <w:r w:rsidRPr="00820F54">
        <w:rPr>
          <w:i/>
        </w:rPr>
        <w:t>Japanese Circulation Journal-English Edition.</w:t>
      </w:r>
      <w:r w:rsidRPr="00820F54">
        <w:t xml:space="preserve"> 1978;42:945-954.</w:t>
      </w:r>
    </w:p>
    <w:p w14:paraId="46CB2B92" w14:textId="77777777" w:rsidR="00820F54" w:rsidRPr="00820F54" w:rsidRDefault="00820F54" w:rsidP="00820F54">
      <w:pPr>
        <w:pStyle w:val="EndNoteBibliography"/>
        <w:ind w:left="720" w:hanging="720"/>
      </w:pPr>
      <w:r w:rsidRPr="00820F54">
        <w:rPr>
          <w:b/>
        </w:rPr>
        <w:t>38.</w:t>
      </w:r>
      <w:r w:rsidRPr="00820F54">
        <w:tab/>
        <w:t xml:space="preserve">Lozano DL, Norman G, Knox D, et al. Where to B in dZ/dt. </w:t>
      </w:r>
      <w:r w:rsidRPr="00820F54">
        <w:rPr>
          <w:i/>
        </w:rPr>
        <w:t>Psychophysiology.</w:t>
      </w:r>
      <w:r w:rsidRPr="00820F54">
        <w:t xml:space="preserve"> 2007;44:113-119.</w:t>
      </w:r>
    </w:p>
    <w:p w14:paraId="11BAA329" w14:textId="77777777" w:rsidR="00820F54" w:rsidRPr="00820F54" w:rsidRDefault="00820F54" w:rsidP="00820F54">
      <w:pPr>
        <w:pStyle w:val="EndNoteBibliography"/>
        <w:ind w:left="720" w:hanging="720"/>
      </w:pPr>
      <w:r w:rsidRPr="00820F54">
        <w:rPr>
          <w:b/>
        </w:rPr>
        <w:t>39.</w:t>
      </w:r>
      <w:r w:rsidRPr="00820F54">
        <w:tab/>
        <w:t xml:space="preserve">Kolettis M, Jenkins BS, Webbpeploe MM. ASSESSMENT OF LEFT-VENTRICULAR FUNCTION BY INDEXES DERIVED FROM AORTIC FLOW VELOCITY. </w:t>
      </w:r>
      <w:r w:rsidRPr="00820F54">
        <w:rPr>
          <w:i/>
        </w:rPr>
        <w:t>British Heart Journal.</w:t>
      </w:r>
      <w:r w:rsidRPr="00820F54">
        <w:t xml:space="preserve"> 1976;38:18-31.</w:t>
      </w:r>
    </w:p>
    <w:p w14:paraId="1282430E" w14:textId="77777777" w:rsidR="00820F54" w:rsidRPr="00820F54" w:rsidRDefault="00820F54" w:rsidP="00820F54">
      <w:pPr>
        <w:pStyle w:val="EndNoteBibliography"/>
        <w:ind w:left="720" w:hanging="720"/>
      </w:pPr>
      <w:r w:rsidRPr="00820F54">
        <w:rPr>
          <w:b/>
        </w:rPr>
        <w:t>40.</w:t>
      </w:r>
      <w:r w:rsidRPr="00820F54">
        <w:tab/>
        <w:t xml:space="preserve">Sohn S, Kim HS. Doppler aortic flow velocity measurement in healthy children. </w:t>
      </w:r>
      <w:r w:rsidRPr="00820F54">
        <w:rPr>
          <w:i/>
        </w:rPr>
        <w:t>Journal of Korean Medical Science.</w:t>
      </w:r>
      <w:r w:rsidRPr="00820F54">
        <w:t xml:space="preserve"> 2001;16:140-144.</w:t>
      </w:r>
    </w:p>
    <w:p w14:paraId="3F06193C" w14:textId="77777777" w:rsidR="00820F54" w:rsidRPr="00820F54" w:rsidRDefault="00820F54" w:rsidP="00820F54">
      <w:pPr>
        <w:pStyle w:val="EndNoteBibliography"/>
        <w:ind w:left="720" w:hanging="720"/>
      </w:pPr>
      <w:r w:rsidRPr="00820F54">
        <w:rPr>
          <w:b/>
        </w:rPr>
        <w:t>41.</w:t>
      </w:r>
      <w:r w:rsidRPr="00820F54">
        <w:tab/>
        <w:t xml:space="preserve">Wallmeyer K, Wann LS, Sagar KB, Kalbfleisch J, Klopfenstein HS. THE INFLUENCE OF PRELOAD AND HEART-RATE ON DOPPLER ECHOCARDIOGRAPHIC INDEXES OF LEFT-VENTRICULAR PERFORMANCE - COMPARISON WITH INVASIVE INDEXES IN AN EXPERIMENTAL PREPARATION. </w:t>
      </w:r>
      <w:r w:rsidRPr="00820F54">
        <w:rPr>
          <w:i/>
        </w:rPr>
        <w:t>Circulation.</w:t>
      </w:r>
      <w:r w:rsidRPr="00820F54">
        <w:t xml:space="preserve"> 1986;74:181-186.</w:t>
      </w:r>
    </w:p>
    <w:p w14:paraId="65EE2448" w14:textId="77777777" w:rsidR="00820F54" w:rsidRPr="00820F54" w:rsidRDefault="00820F54" w:rsidP="00820F54">
      <w:pPr>
        <w:pStyle w:val="EndNoteBibliography"/>
        <w:ind w:left="720" w:hanging="720"/>
      </w:pPr>
      <w:r w:rsidRPr="00820F54">
        <w:rPr>
          <w:b/>
        </w:rPr>
        <w:t>42.</w:t>
      </w:r>
      <w:r w:rsidRPr="00820F54">
        <w:tab/>
        <w:t xml:space="preserve">Collis T, Devereux RB, Roman MJ, et al. Relations of stroke volume and cardiac output to body composition - The strong heart study. </w:t>
      </w:r>
      <w:r w:rsidRPr="00820F54">
        <w:rPr>
          <w:i/>
        </w:rPr>
        <w:t>Circulation.</w:t>
      </w:r>
      <w:r w:rsidRPr="00820F54">
        <w:t xml:space="preserve"> 2001;103:820-825.</w:t>
      </w:r>
    </w:p>
    <w:p w14:paraId="7FC6C84E" w14:textId="77777777" w:rsidR="00820F54" w:rsidRPr="00820F54" w:rsidRDefault="00820F54" w:rsidP="00820F54">
      <w:pPr>
        <w:pStyle w:val="EndNoteBibliography"/>
        <w:ind w:left="720" w:hanging="720"/>
      </w:pPr>
      <w:r w:rsidRPr="00820F54">
        <w:rPr>
          <w:b/>
        </w:rPr>
        <w:t>43.</w:t>
      </w:r>
      <w:r w:rsidRPr="00820F54">
        <w:tab/>
        <w:t xml:space="preserve">Sageman WS. Reliability and precision of a new thoracic electrical bioimpedance monitor in a lower body negative pressure model. </w:t>
      </w:r>
      <w:r w:rsidRPr="00820F54">
        <w:rPr>
          <w:i/>
        </w:rPr>
        <w:t>Critical Care Medicine.</w:t>
      </w:r>
      <w:r w:rsidRPr="00820F54">
        <w:t xml:space="preserve"> 1999;27:1986-1990.</w:t>
      </w:r>
    </w:p>
    <w:p w14:paraId="680EADCF" w14:textId="77777777" w:rsidR="00820F54" w:rsidRPr="00820F54" w:rsidRDefault="00820F54" w:rsidP="00820F54">
      <w:pPr>
        <w:pStyle w:val="EndNoteBibliography"/>
        <w:ind w:left="720" w:hanging="720"/>
      </w:pPr>
      <w:r w:rsidRPr="00820F54">
        <w:rPr>
          <w:b/>
        </w:rPr>
        <w:t>44.</w:t>
      </w:r>
      <w:r w:rsidRPr="00820F54">
        <w:tab/>
        <w:t xml:space="preserve">Cotter G, Schachner A, Sasson L, Dekel H, Moshkovitz Y. Impedance cardiography revisited. </w:t>
      </w:r>
      <w:r w:rsidRPr="00820F54">
        <w:rPr>
          <w:i/>
        </w:rPr>
        <w:t>Physiological Measurement.</w:t>
      </w:r>
      <w:r w:rsidRPr="00820F54">
        <w:t xml:space="preserve"> 2006;27:817-827.</w:t>
      </w:r>
    </w:p>
    <w:p w14:paraId="51159068" w14:textId="77777777" w:rsidR="00820F54" w:rsidRPr="00820F54" w:rsidRDefault="00820F54" w:rsidP="00820F54">
      <w:pPr>
        <w:pStyle w:val="EndNoteBibliography"/>
        <w:ind w:left="720" w:hanging="720"/>
      </w:pPr>
      <w:r w:rsidRPr="00820F54">
        <w:rPr>
          <w:b/>
        </w:rPr>
        <w:t>45.</w:t>
      </w:r>
      <w:r w:rsidRPr="00820F54">
        <w:tab/>
        <w:t xml:space="preserve">Koobi T, Kaukinen S, Ahola T, Turjanmaa VMH. Non-invasive measurement of cardiac output: whole-body impedance cardiography in simultaneous comparison with thermodilution and direct oxygen Fick methods. </w:t>
      </w:r>
      <w:r w:rsidRPr="00820F54">
        <w:rPr>
          <w:i/>
        </w:rPr>
        <w:t>Intensive Care Medicine.</w:t>
      </w:r>
      <w:r w:rsidRPr="00820F54">
        <w:t xml:space="preserve"> 1997;23:1132-1137.</w:t>
      </w:r>
    </w:p>
    <w:p w14:paraId="16055F09" w14:textId="77777777" w:rsidR="00820F54" w:rsidRPr="00820F54" w:rsidRDefault="00820F54" w:rsidP="00820F54">
      <w:pPr>
        <w:pStyle w:val="EndNoteBibliography"/>
        <w:ind w:left="720" w:hanging="720"/>
      </w:pPr>
      <w:r w:rsidRPr="00820F54">
        <w:rPr>
          <w:b/>
        </w:rPr>
        <w:t>46.</w:t>
      </w:r>
      <w:r w:rsidRPr="00820F54">
        <w:tab/>
        <w:t xml:space="preserve">Henry IC, Bernstein DP, Banet MJ, Ieee. Stroke Volume Obtained from the Brachial Artery Using Transbrachial Electrical Bioimpedance Velocimetry. </w:t>
      </w:r>
      <w:r w:rsidRPr="00820F54">
        <w:rPr>
          <w:i/>
        </w:rPr>
        <w:t xml:space="preserve">34th Annual International Conference of the </w:t>
      </w:r>
      <w:r w:rsidRPr="00820F54">
        <w:rPr>
          <w:i/>
        </w:rPr>
        <w:lastRenderedPageBreak/>
        <w:t>IEEE Engineering-in-Medicine-and-Biology-Society (EMBS)</w:t>
      </w:r>
      <w:r w:rsidRPr="00820F54">
        <w:t>. San Diego, CA: Ieee; 2012:142-145.</w:t>
      </w:r>
    </w:p>
    <w:p w14:paraId="242B705A" w14:textId="77777777" w:rsidR="00820F54" w:rsidRPr="00820F54" w:rsidRDefault="00820F54" w:rsidP="00820F54">
      <w:pPr>
        <w:pStyle w:val="EndNoteBibliography"/>
        <w:ind w:left="720" w:hanging="720"/>
      </w:pPr>
      <w:r w:rsidRPr="00820F54">
        <w:rPr>
          <w:b/>
        </w:rPr>
        <w:t>47.</w:t>
      </w:r>
      <w:r w:rsidRPr="00820F54">
        <w:tab/>
        <w:t xml:space="preserve">Chemla D, Demolis P, Thyrault M, Annane D, Lecarpentier Y, Giudicelli JF. Blood flow acceleration in the carotid and brachial arteries of healthy volunteers: Respective contributions of cardiac performance and local resistance. </w:t>
      </w:r>
      <w:r w:rsidRPr="00820F54">
        <w:rPr>
          <w:i/>
        </w:rPr>
        <w:t>Fundamental &amp; Clinical Pharmacology.</w:t>
      </w:r>
      <w:r w:rsidRPr="00820F54">
        <w:t xml:space="preserve"> 1996;10:393-399.</w:t>
      </w:r>
    </w:p>
    <w:p w14:paraId="27818FF8" w14:textId="77777777" w:rsidR="00820F54" w:rsidRPr="00820F54" w:rsidRDefault="00820F54" w:rsidP="00820F54">
      <w:pPr>
        <w:pStyle w:val="EndNoteBibliography"/>
        <w:ind w:left="720" w:hanging="720"/>
      </w:pPr>
      <w:r w:rsidRPr="00820F54">
        <w:rPr>
          <w:b/>
        </w:rPr>
        <w:t>48.</w:t>
      </w:r>
      <w:r w:rsidRPr="00820F54">
        <w:tab/>
        <w:t xml:space="preserve">Chemla D, Levenson J, Valensi P, et al. EFFECT OF BETA-ADRENOCEPTORS AND THYROID-HORMONES ON VELOCITY AND ACCELERATION OF PERIPHERAL ARTERIAL FLOW IN HYPERTHYROIDISM. </w:t>
      </w:r>
      <w:r w:rsidRPr="00820F54">
        <w:rPr>
          <w:i/>
        </w:rPr>
        <w:t>American Journal of Cardiology.</w:t>
      </w:r>
      <w:r w:rsidRPr="00820F54">
        <w:t xml:space="preserve"> 1990;65:494-500.</w:t>
      </w:r>
    </w:p>
    <w:p w14:paraId="5A7E3B22" w14:textId="77777777" w:rsidR="00820F54" w:rsidRPr="00820F54" w:rsidRDefault="00820F54" w:rsidP="00820F54">
      <w:pPr>
        <w:pStyle w:val="EndNoteBibliography"/>
        <w:ind w:left="720" w:hanging="720"/>
      </w:pPr>
      <w:r w:rsidRPr="00820F54">
        <w:rPr>
          <w:b/>
        </w:rPr>
        <w:t>49.</w:t>
      </w:r>
      <w:r w:rsidRPr="00820F54">
        <w:tab/>
        <w:t xml:space="preserve">Bernstein DP, Henry IC, Lemmens HJ, et al. Validation of stroke volume and cardiac output by electrical interrogation of the brachial artery in normals: assessment of strengths, limitations, and sources of error. </w:t>
      </w:r>
      <w:r w:rsidRPr="00820F54">
        <w:rPr>
          <w:i/>
        </w:rPr>
        <w:t>Journal of Clinical Monitoring and Computing.</w:t>
      </w:r>
      <w:r w:rsidRPr="00820F54">
        <w:t xml:space="preserve"> 2015;29:789-800.</w:t>
      </w:r>
    </w:p>
    <w:p w14:paraId="36A7745B" w14:textId="77777777" w:rsidR="00820F54" w:rsidRPr="00820F54" w:rsidRDefault="00820F54" w:rsidP="00820F54">
      <w:pPr>
        <w:pStyle w:val="EndNoteBibliography"/>
        <w:ind w:left="720" w:hanging="720"/>
      </w:pPr>
      <w:r w:rsidRPr="00820F54">
        <w:rPr>
          <w:b/>
        </w:rPr>
        <w:t>50.</w:t>
      </w:r>
      <w:r w:rsidRPr="00820F54">
        <w:tab/>
        <w:t xml:space="preserve">Lim PS, Chen CH, Zhu FS, et al. Validating Body Fat Assessment by Bioelectric Impedance Spectroscopy in Taiwanese Hemodialysis Patients. </w:t>
      </w:r>
      <w:r w:rsidRPr="00820F54">
        <w:rPr>
          <w:i/>
        </w:rPr>
        <w:t>Journal of Renal Nutrition.</w:t>
      </w:r>
      <w:r w:rsidRPr="00820F54">
        <w:t xml:space="preserve"> 2017;27:37-44.</w:t>
      </w:r>
    </w:p>
    <w:p w14:paraId="03191969" w14:textId="77777777" w:rsidR="00820F54" w:rsidRPr="00820F54" w:rsidRDefault="00820F54" w:rsidP="00820F54">
      <w:pPr>
        <w:pStyle w:val="EndNoteBibliography"/>
        <w:ind w:left="720" w:hanging="720"/>
      </w:pPr>
      <w:r w:rsidRPr="00820F54">
        <w:rPr>
          <w:b/>
        </w:rPr>
        <w:t>51.</w:t>
      </w:r>
      <w:r w:rsidRPr="00820F54">
        <w:tab/>
        <w:t xml:space="preserve">Leonhardt S, Cordes A, Plewa H, et al. Electric impedance tomography for monitoring volume and size of the urinary bladder. </w:t>
      </w:r>
      <w:r w:rsidRPr="00820F54">
        <w:rPr>
          <w:i/>
        </w:rPr>
        <w:t>Biomedizinische Technik.</w:t>
      </w:r>
      <w:r w:rsidRPr="00820F54">
        <w:t xml:space="preserve"> 2011;56:301-307.</w:t>
      </w:r>
    </w:p>
    <w:p w14:paraId="489A8048" w14:textId="77777777" w:rsidR="00820F54" w:rsidRPr="00820F54" w:rsidRDefault="00820F54" w:rsidP="00820F54">
      <w:pPr>
        <w:pStyle w:val="EndNoteBibliography"/>
        <w:ind w:left="720" w:hanging="720"/>
      </w:pPr>
      <w:r w:rsidRPr="00820F54">
        <w:rPr>
          <w:b/>
        </w:rPr>
        <w:t>52.</w:t>
      </w:r>
      <w:r w:rsidRPr="00820F54">
        <w:tab/>
        <w:t xml:space="preserve">Zhao ZQ, Moller K, Vogt B, Frerichs I, Muller-Lisse U, Ieee. Customized evaluation software for clinical trials: an example on pulmonary function test with electrical impedance tomography. </w:t>
      </w:r>
      <w:r w:rsidRPr="00820F54">
        <w:rPr>
          <w:i/>
        </w:rPr>
        <w:t>2013 Icme International Conference on Complex Medical Engineering (Cme).</w:t>
      </w:r>
      <w:r w:rsidRPr="00820F54">
        <w:t xml:space="preserve"> 2013:128-133.</w:t>
      </w:r>
    </w:p>
    <w:p w14:paraId="62D3739D" w14:textId="77777777" w:rsidR="00820F54" w:rsidRPr="00820F54" w:rsidRDefault="00820F54" w:rsidP="00820F54">
      <w:pPr>
        <w:pStyle w:val="EndNoteBibliography"/>
        <w:ind w:left="720" w:hanging="720"/>
      </w:pPr>
      <w:r w:rsidRPr="00820F54">
        <w:rPr>
          <w:b/>
        </w:rPr>
        <w:t>53.</w:t>
      </w:r>
      <w:r w:rsidRPr="00820F54">
        <w:tab/>
        <w:t xml:space="preserve">Sherwood A, Allen MT, Fahrenberg J, Kelsey RM, Lovallo WR, Vandoornen LJP. METHODOLOGICAL GUIDELINES FOR IMPEDANCE CARDIOGRAPHY. </w:t>
      </w:r>
      <w:r w:rsidRPr="00820F54">
        <w:rPr>
          <w:i/>
        </w:rPr>
        <w:t>Psychophysiology.</w:t>
      </w:r>
      <w:r w:rsidRPr="00820F54">
        <w:t xml:space="preserve"> 1990;27:1-23.</w:t>
      </w:r>
    </w:p>
    <w:p w14:paraId="5E694FDB" w14:textId="77777777" w:rsidR="00820F54" w:rsidRPr="00820F54" w:rsidRDefault="00820F54" w:rsidP="00820F54">
      <w:pPr>
        <w:pStyle w:val="EndNoteBibliography"/>
        <w:ind w:left="720" w:hanging="720"/>
      </w:pPr>
      <w:r w:rsidRPr="00820F54">
        <w:rPr>
          <w:b/>
        </w:rPr>
        <w:t>54.</w:t>
      </w:r>
      <w:r w:rsidRPr="00820F54">
        <w:tab/>
        <w:t xml:space="preserve">Fox GN. The physiologic origins of heart sounds and murmurs. </w:t>
      </w:r>
      <w:r w:rsidRPr="00820F54">
        <w:rPr>
          <w:i/>
        </w:rPr>
        <w:t>Journal of Family Practice.</w:t>
      </w:r>
      <w:r w:rsidRPr="00820F54">
        <w:t xml:space="preserve"> 1999;48:308-309.</w:t>
      </w:r>
    </w:p>
    <w:p w14:paraId="0B6B3569" w14:textId="77777777" w:rsidR="00820F54" w:rsidRPr="00820F54" w:rsidRDefault="00820F54" w:rsidP="00820F54">
      <w:pPr>
        <w:pStyle w:val="EndNoteBibliography"/>
        <w:ind w:left="720" w:hanging="720"/>
      </w:pPr>
      <w:r w:rsidRPr="00820F54">
        <w:rPr>
          <w:b/>
        </w:rPr>
        <w:t>55.</w:t>
      </w:r>
      <w:r w:rsidRPr="00820F54">
        <w:tab/>
        <w:t xml:space="preserve">Yuenyong S, Nishihara A, Kongprawechnon W, Tungpimolrut K. A framework for automatic heart sound analysis without segmentation. </w:t>
      </w:r>
      <w:r w:rsidRPr="00820F54">
        <w:rPr>
          <w:i/>
        </w:rPr>
        <w:t>Biomedical Engineering Online.</w:t>
      </w:r>
      <w:r w:rsidRPr="00820F54">
        <w:t xml:space="preserve"> 2011;10:23.</w:t>
      </w:r>
    </w:p>
    <w:p w14:paraId="56296AF5" w14:textId="77777777" w:rsidR="00820F54" w:rsidRPr="00820F54" w:rsidRDefault="00820F54" w:rsidP="00820F54">
      <w:pPr>
        <w:pStyle w:val="EndNoteBibliography"/>
        <w:ind w:left="720" w:hanging="720"/>
      </w:pPr>
      <w:r w:rsidRPr="00820F54">
        <w:rPr>
          <w:b/>
        </w:rPr>
        <w:t>56.</w:t>
      </w:r>
      <w:r w:rsidRPr="00820F54">
        <w:tab/>
        <w:t xml:space="preserve">Ahlstrom C. </w:t>
      </w:r>
      <w:r w:rsidRPr="00820F54">
        <w:rPr>
          <w:i/>
        </w:rPr>
        <w:t>NonLinear Phonocardiographic Signal Processing</w:t>
      </w:r>
      <w:r w:rsidRPr="00820F54">
        <w:t>, Linkoping University,   Sweden; 2008.</w:t>
      </w:r>
    </w:p>
    <w:p w14:paraId="4AE49E65" w14:textId="77777777" w:rsidR="00820F54" w:rsidRPr="00820F54" w:rsidRDefault="00820F54" w:rsidP="00820F54">
      <w:pPr>
        <w:pStyle w:val="EndNoteBibliography"/>
        <w:ind w:left="720" w:hanging="720"/>
      </w:pPr>
      <w:r w:rsidRPr="00820F54">
        <w:rPr>
          <w:b/>
        </w:rPr>
        <w:t>57.</w:t>
      </w:r>
      <w:r w:rsidRPr="00820F54">
        <w:tab/>
        <w:t xml:space="preserve">Wang XP, Lie YY. Improving Classification Accuracy of Heart Sound Recordings by Wavelet Filter and Multiple Features. </w:t>
      </w:r>
      <w:r w:rsidRPr="00820F54">
        <w:rPr>
          <w:i/>
        </w:rPr>
        <w:t>43rd Computing in Cardiology Conference (CinC).</w:t>
      </w:r>
      <w:r w:rsidRPr="00820F54">
        <w:t xml:space="preserve"> Vol 43. Vancouver, CANADA: Ieee; 2016:1149-1152.</w:t>
      </w:r>
    </w:p>
    <w:p w14:paraId="70517238" w14:textId="77777777" w:rsidR="00820F54" w:rsidRPr="00820F54" w:rsidRDefault="00820F54" w:rsidP="00820F54">
      <w:pPr>
        <w:pStyle w:val="EndNoteBibliography"/>
        <w:ind w:left="720" w:hanging="720"/>
      </w:pPr>
      <w:r w:rsidRPr="00820F54">
        <w:rPr>
          <w:b/>
        </w:rPr>
        <w:t>58.</w:t>
      </w:r>
      <w:r w:rsidRPr="00820F54">
        <w:tab/>
        <w:t xml:space="preserve">Fortin J, Habenbacher W, Heller A, et al. Non-invasive beat-to-beat cardiac output monitoring by an improved method of transthoracic bioimpedance measurement. </w:t>
      </w:r>
      <w:r w:rsidRPr="00820F54">
        <w:rPr>
          <w:i/>
        </w:rPr>
        <w:t>Computers in Biology and Medicine.</w:t>
      </w:r>
      <w:r w:rsidRPr="00820F54">
        <w:t xml:space="preserve"> 2006;36:1185-1203.</w:t>
      </w:r>
    </w:p>
    <w:p w14:paraId="1205D2A0" w14:textId="77777777" w:rsidR="00820F54" w:rsidRPr="00820F54" w:rsidRDefault="00820F54" w:rsidP="00820F54">
      <w:pPr>
        <w:pStyle w:val="EndNoteBibliography"/>
        <w:ind w:left="720" w:hanging="720"/>
      </w:pPr>
      <w:r w:rsidRPr="00820F54">
        <w:rPr>
          <w:b/>
        </w:rPr>
        <w:t>59.</w:t>
      </w:r>
      <w:r w:rsidRPr="00820F54">
        <w:tab/>
        <w:t xml:space="preserve">Jia RZ, Liu XM, Wang X, Wu HQ. Relationship between cardiovascular function and fetal growth restriction in women with pre-eclampsia. </w:t>
      </w:r>
      <w:r w:rsidRPr="00820F54">
        <w:rPr>
          <w:i/>
        </w:rPr>
        <w:t>International Journal of Gynecology &amp; Obstetrics.</w:t>
      </w:r>
      <w:r w:rsidRPr="00820F54">
        <w:t xml:space="preserve"> 2010;110:61-63.</w:t>
      </w:r>
    </w:p>
    <w:p w14:paraId="0DB47319" w14:textId="77777777" w:rsidR="00820F54" w:rsidRPr="00820F54" w:rsidRDefault="00820F54" w:rsidP="00820F54">
      <w:pPr>
        <w:pStyle w:val="EndNoteBibliography"/>
        <w:ind w:left="720" w:hanging="720"/>
      </w:pPr>
      <w:r w:rsidRPr="00820F54">
        <w:rPr>
          <w:b/>
        </w:rPr>
        <w:t>60.</w:t>
      </w:r>
      <w:r w:rsidRPr="00820F54">
        <w:tab/>
        <w:t xml:space="preserve">Djebbari A, Reguig FB, Ieee. Short-time Fourier transform analysis of the phonocardiogram signal. </w:t>
      </w:r>
      <w:r w:rsidRPr="00820F54">
        <w:rPr>
          <w:i/>
        </w:rPr>
        <w:t>Icecs 2000: 7th Ieee International Conference on Electronics, Circuits &amp; Systems, Vols I and Ii.</w:t>
      </w:r>
      <w:r w:rsidRPr="00820F54">
        <w:t xml:space="preserve"> 2000:844-847.</w:t>
      </w:r>
    </w:p>
    <w:p w14:paraId="4A228B50" w14:textId="77777777" w:rsidR="00820F54" w:rsidRPr="00820F54" w:rsidRDefault="00820F54" w:rsidP="00820F54">
      <w:pPr>
        <w:pStyle w:val="EndNoteBibliography"/>
        <w:ind w:left="720" w:hanging="720"/>
      </w:pPr>
      <w:r w:rsidRPr="00820F54">
        <w:rPr>
          <w:b/>
        </w:rPr>
        <w:t>61.</w:t>
      </w:r>
      <w:r w:rsidRPr="00820F54">
        <w:tab/>
        <w:t>J. Zhong FS. Automatic heart sound signal analysis with reused multi-scale wavelet transform</w:t>
      </w:r>
      <w:r w:rsidRPr="00820F54">
        <w:rPr>
          <w:i/>
        </w:rPr>
        <w:t>.</w:t>
      </w:r>
      <w:r w:rsidRPr="00820F54">
        <w:t xml:space="preserve"> Vol 2: International</w:t>
      </w:r>
    </w:p>
    <w:p w14:paraId="0B478CA8" w14:textId="77777777" w:rsidR="00820F54" w:rsidRPr="00820F54" w:rsidRDefault="00820F54" w:rsidP="00820F54">
      <w:pPr>
        <w:pStyle w:val="EndNoteBibliography"/>
      </w:pPr>
      <w:r w:rsidRPr="00820F54">
        <w:t>Journal Of Engineering And Science 2013:50-57.</w:t>
      </w:r>
    </w:p>
    <w:p w14:paraId="122AD238" w14:textId="77777777" w:rsidR="00820F54" w:rsidRPr="00820F54" w:rsidRDefault="00820F54" w:rsidP="00820F54">
      <w:pPr>
        <w:pStyle w:val="EndNoteBibliography"/>
        <w:ind w:left="720" w:hanging="720"/>
      </w:pPr>
      <w:r w:rsidRPr="00820F54">
        <w:rPr>
          <w:b/>
        </w:rPr>
        <w:t>62.</w:t>
      </w:r>
      <w:r w:rsidRPr="00820F54">
        <w:tab/>
        <w:t xml:space="preserve">El-Segaier M, Lilja O, Lukkarinen S, Sornmo L, Sepponen R, Pesonen E. Computer-based detection and analysis of heart sound and murmur. </w:t>
      </w:r>
      <w:r w:rsidRPr="00820F54">
        <w:rPr>
          <w:i/>
        </w:rPr>
        <w:t>Annals of Biomedical Engineering.</w:t>
      </w:r>
      <w:r w:rsidRPr="00820F54">
        <w:t xml:space="preserve"> 2005;33:937-942.</w:t>
      </w:r>
    </w:p>
    <w:p w14:paraId="2782EE0B" w14:textId="77777777" w:rsidR="00820F54" w:rsidRPr="00820F54" w:rsidRDefault="00820F54" w:rsidP="00820F54">
      <w:pPr>
        <w:pStyle w:val="EndNoteBibliography"/>
        <w:ind w:left="720" w:hanging="720"/>
      </w:pPr>
      <w:r w:rsidRPr="00820F54">
        <w:rPr>
          <w:b/>
        </w:rPr>
        <w:t>63.</w:t>
      </w:r>
      <w:r w:rsidRPr="00820F54">
        <w:tab/>
        <w:t xml:space="preserve">Wang XP, Li YY, Sun CR, Liu CC. Detection of the First and Second Heart Sound Using Heart Sound Energy. </w:t>
      </w:r>
      <w:r w:rsidRPr="00820F54">
        <w:rPr>
          <w:i/>
        </w:rPr>
        <w:t>2nd International Conference on Biomedical Engineering and Informatics (BMEI)</w:t>
      </w:r>
      <w:r w:rsidRPr="00820F54">
        <w:t>. Tianjin Univ Technol, Tianjin, PEOPLES R CHINA: Ieee; 2009:478-481.</w:t>
      </w:r>
    </w:p>
    <w:p w14:paraId="55D11B4E" w14:textId="77777777" w:rsidR="00820F54" w:rsidRPr="00820F54" w:rsidRDefault="00820F54" w:rsidP="00820F54">
      <w:pPr>
        <w:pStyle w:val="EndNoteBibliography"/>
        <w:ind w:left="720" w:hanging="720"/>
      </w:pPr>
      <w:r w:rsidRPr="00820F54">
        <w:rPr>
          <w:b/>
        </w:rPr>
        <w:t>64.</w:t>
      </w:r>
      <w:r w:rsidRPr="00820F54">
        <w:tab/>
        <w:t xml:space="preserve">Messer SR, Agzarian J, Abbott D. Optimal wavelet denoising for phonocardiograms. </w:t>
      </w:r>
      <w:r w:rsidRPr="00820F54">
        <w:rPr>
          <w:i/>
        </w:rPr>
        <w:t>Microelectronics Journal.</w:t>
      </w:r>
      <w:r w:rsidRPr="00820F54">
        <w:t xml:space="preserve"> 2001;32:931-941.</w:t>
      </w:r>
    </w:p>
    <w:p w14:paraId="6C233418" w14:textId="77777777" w:rsidR="00820F54" w:rsidRPr="00820F54" w:rsidRDefault="00820F54" w:rsidP="00820F54">
      <w:pPr>
        <w:pStyle w:val="EndNoteBibliography"/>
        <w:ind w:left="720" w:hanging="720"/>
      </w:pPr>
      <w:r w:rsidRPr="00820F54">
        <w:rPr>
          <w:b/>
        </w:rPr>
        <w:t>65.</w:t>
      </w:r>
      <w:r w:rsidRPr="00820F54">
        <w:tab/>
        <w:t xml:space="preserve">Chen TE, Yang SI, Ho LT, et al. S1 and S2 Heart Sound Recognition Using Deep Neural Networks. </w:t>
      </w:r>
      <w:r w:rsidRPr="00820F54">
        <w:rPr>
          <w:i/>
        </w:rPr>
        <w:t>Ieee Transactions on Biomedical Engineering.</w:t>
      </w:r>
      <w:r w:rsidRPr="00820F54">
        <w:t xml:space="preserve"> 2017;64:372-380.</w:t>
      </w:r>
    </w:p>
    <w:p w14:paraId="43748639" w14:textId="77777777" w:rsidR="00820F54" w:rsidRPr="00820F54" w:rsidRDefault="00820F54" w:rsidP="00820F54">
      <w:pPr>
        <w:pStyle w:val="EndNoteBibliography"/>
        <w:ind w:left="720" w:hanging="720"/>
      </w:pPr>
      <w:r w:rsidRPr="00820F54">
        <w:rPr>
          <w:b/>
        </w:rPr>
        <w:t>66.</w:t>
      </w:r>
      <w:r w:rsidRPr="00820F54">
        <w:tab/>
        <w:t xml:space="preserve">Debbal SM, Bereksi-Reguig F. Time-frequency analysis of the first and the second heartbeat sounds. </w:t>
      </w:r>
      <w:r w:rsidRPr="00820F54">
        <w:rPr>
          <w:i/>
        </w:rPr>
        <w:t>Applied Mathematics and Computation.</w:t>
      </w:r>
      <w:r w:rsidRPr="00820F54">
        <w:t xml:space="preserve"> 2007;184:1041-1052.</w:t>
      </w:r>
    </w:p>
    <w:p w14:paraId="16FF0CF7" w14:textId="77777777" w:rsidR="00820F54" w:rsidRPr="00820F54" w:rsidRDefault="00820F54" w:rsidP="00820F54">
      <w:pPr>
        <w:pStyle w:val="EndNoteBibliography"/>
        <w:ind w:left="720" w:hanging="720"/>
      </w:pPr>
      <w:r w:rsidRPr="00820F54">
        <w:rPr>
          <w:b/>
        </w:rPr>
        <w:t>67.</w:t>
      </w:r>
      <w:r w:rsidRPr="00820F54">
        <w:tab/>
        <w:t xml:space="preserve">Shen H, Zhu Y, Qin KR. A theoretical computerized study for the electrical conductivity of arterial pulsatile blood flow by an elastic tube model. </w:t>
      </w:r>
      <w:r w:rsidRPr="00820F54">
        <w:rPr>
          <w:i/>
        </w:rPr>
        <w:t>Medical Engineering &amp; Physics.</w:t>
      </w:r>
      <w:r w:rsidRPr="00820F54">
        <w:t xml:space="preserve"> 2016;38:1439-1448.</w:t>
      </w:r>
    </w:p>
    <w:p w14:paraId="5386084D" w14:textId="77777777" w:rsidR="00820F54" w:rsidRPr="00820F54" w:rsidRDefault="00820F54" w:rsidP="00820F54">
      <w:pPr>
        <w:pStyle w:val="EndNoteBibliography"/>
        <w:ind w:left="720" w:hanging="720"/>
      </w:pPr>
      <w:r w:rsidRPr="00820F54">
        <w:rPr>
          <w:b/>
        </w:rPr>
        <w:lastRenderedPageBreak/>
        <w:t>68.</w:t>
      </w:r>
      <w:r w:rsidRPr="00820F54">
        <w:tab/>
        <w:t xml:space="preserve">Seppä V-P. </w:t>
      </w:r>
      <w:r w:rsidRPr="00820F54">
        <w:rPr>
          <w:i/>
        </w:rPr>
        <w:t>Development and clinical application of impedance pneumography technique</w:t>
      </w:r>
      <w:r w:rsidRPr="00820F54">
        <w:t>. Tampere: Tampere University of Technology; 2014.</w:t>
      </w:r>
    </w:p>
    <w:p w14:paraId="6498E333" w14:textId="77777777" w:rsidR="00820F54" w:rsidRPr="00820F54" w:rsidRDefault="00820F54" w:rsidP="00820F54">
      <w:pPr>
        <w:pStyle w:val="EndNoteBibliography"/>
        <w:ind w:left="720" w:hanging="720"/>
      </w:pPr>
      <w:r w:rsidRPr="00820F54">
        <w:rPr>
          <w:b/>
        </w:rPr>
        <w:t>69.</w:t>
      </w:r>
      <w:r w:rsidRPr="00820F54">
        <w:tab/>
        <w:t xml:space="preserve">Jeyhani V, Vuorinen T, Mantysalo M, Vehkaoja A. Comparison of simple algorithms for estimating respiration rate from electrical impedance pneumography signals in wearable devices. </w:t>
      </w:r>
      <w:r w:rsidRPr="00820F54">
        <w:rPr>
          <w:i/>
        </w:rPr>
        <w:t>Health and Technology.</w:t>
      </w:r>
      <w:r w:rsidRPr="00820F54">
        <w:t xml:space="preserve"> 2017;7:21-31.</w:t>
      </w:r>
    </w:p>
    <w:p w14:paraId="35CD9E37" w14:textId="77777777" w:rsidR="00820F54" w:rsidRPr="00820F54" w:rsidRDefault="00820F54" w:rsidP="00820F54">
      <w:pPr>
        <w:pStyle w:val="EndNoteBibliography"/>
        <w:ind w:left="720" w:hanging="720"/>
      </w:pPr>
      <w:r w:rsidRPr="00820F54">
        <w:rPr>
          <w:b/>
        </w:rPr>
        <w:t>70.</w:t>
      </w:r>
      <w:r w:rsidRPr="00820F54">
        <w:tab/>
        <w:t xml:space="preserve">Barrett KE, Ganong WF. </w:t>
      </w:r>
      <w:r w:rsidRPr="00820F54">
        <w:rPr>
          <w:i/>
        </w:rPr>
        <w:t>Ganong's review of medical physiology</w:t>
      </w:r>
      <w:r w:rsidRPr="00820F54">
        <w:t>. New York; London: McGraw-Hill Medical ; McGraw-Hill [distributor]; 2012.</w:t>
      </w:r>
    </w:p>
    <w:p w14:paraId="176A6EB3" w14:textId="77777777" w:rsidR="00820F54" w:rsidRPr="00820F54" w:rsidRDefault="00820F54" w:rsidP="00820F54">
      <w:pPr>
        <w:pStyle w:val="EndNoteBibliography"/>
        <w:ind w:left="720" w:hanging="720"/>
      </w:pPr>
      <w:r w:rsidRPr="00820F54">
        <w:rPr>
          <w:b/>
        </w:rPr>
        <w:t>71.</w:t>
      </w:r>
      <w:r w:rsidRPr="00820F54">
        <w:tab/>
        <w:t xml:space="preserve">Hall JE, Guyton AC. </w:t>
      </w:r>
      <w:r w:rsidRPr="00820F54">
        <w:rPr>
          <w:i/>
        </w:rPr>
        <w:t>Guyton and Hall textbook of medical physiology</w:t>
      </w:r>
      <w:r w:rsidRPr="00820F54">
        <w:t>2011.</w:t>
      </w:r>
    </w:p>
    <w:p w14:paraId="61930218" w14:textId="77777777" w:rsidR="00820F54" w:rsidRPr="00820F54" w:rsidRDefault="00820F54" w:rsidP="00820F54">
      <w:pPr>
        <w:pStyle w:val="EndNoteBibliography"/>
        <w:ind w:left="720" w:hanging="720"/>
      </w:pPr>
      <w:r w:rsidRPr="00820F54">
        <w:rPr>
          <w:b/>
        </w:rPr>
        <w:t>72.</w:t>
      </w:r>
      <w:r w:rsidRPr="00820F54">
        <w:tab/>
        <w:t xml:space="preserve">Halamek J, Kara T, Jurak P, et al. Variability of phase shift between blood pressure and heart rate fluctuations - A marker of short-term circulation control. </w:t>
      </w:r>
      <w:r w:rsidRPr="00820F54">
        <w:rPr>
          <w:i/>
        </w:rPr>
        <w:t>Circulation.</w:t>
      </w:r>
      <w:r w:rsidRPr="00820F54">
        <w:t xml:space="preserve"> 2003;108:292-297.</w:t>
      </w:r>
    </w:p>
    <w:p w14:paraId="4FCBA0CE" w14:textId="77777777" w:rsidR="00820F54" w:rsidRPr="00820F54" w:rsidRDefault="00820F54" w:rsidP="00820F54">
      <w:pPr>
        <w:pStyle w:val="EndNoteBibliography"/>
        <w:ind w:left="720" w:hanging="720"/>
      </w:pPr>
      <w:r w:rsidRPr="00820F54">
        <w:rPr>
          <w:b/>
        </w:rPr>
        <w:t>73.</w:t>
      </w:r>
      <w:r w:rsidRPr="00820F54">
        <w:tab/>
        <w:t xml:space="preserve">Willeput R, Rondeux C, Detroyer A. BREATHING AFFECTS VENOUS RETURN FROM LEGS IN HUMANS. </w:t>
      </w:r>
      <w:r w:rsidRPr="00820F54">
        <w:rPr>
          <w:i/>
        </w:rPr>
        <w:t>Journal of Applied Physiology.</w:t>
      </w:r>
      <w:r w:rsidRPr="00820F54">
        <w:t xml:space="preserve"> 1984;57:971-976.</w:t>
      </w:r>
    </w:p>
    <w:p w14:paraId="57052C3B" w14:textId="77777777" w:rsidR="00820F54" w:rsidRPr="00820F54" w:rsidRDefault="00820F54" w:rsidP="00820F54">
      <w:pPr>
        <w:pStyle w:val="EndNoteBibliography"/>
        <w:ind w:left="720" w:hanging="720"/>
      </w:pPr>
      <w:r w:rsidRPr="00820F54">
        <w:rPr>
          <w:b/>
        </w:rPr>
        <w:t>74.</w:t>
      </w:r>
      <w:r w:rsidRPr="00820F54">
        <w:tab/>
        <w:t xml:space="preserve">Berrones BSFAJ. </w:t>
      </w:r>
      <w:r w:rsidRPr="00820F54">
        <w:rPr>
          <w:i/>
        </w:rPr>
        <w:t>Arterial Stiffness</w:t>
      </w:r>
      <w:r w:rsidRPr="00820F54">
        <w:t>: Springer, Cham; 2015.</w:t>
      </w:r>
    </w:p>
    <w:p w14:paraId="2AE9E8AD" w14:textId="77777777" w:rsidR="00820F54" w:rsidRPr="00820F54" w:rsidRDefault="00820F54" w:rsidP="00820F54">
      <w:pPr>
        <w:pStyle w:val="EndNoteBibliography"/>
        <w:ind w:left="720" w:hanging="720"/>
      </w:pPr>
      <w:r w:rsidRPr="00820F54">
        <w:rPr>
          <w:b/>
        </w:rPr>
        <w:t>75.</w:t>
      </w:r>
      <w:r w:rsidRPr="00820F54">
        <w:tab/>
        <w:t xml:space="preserve">Starc V. Effects of Myogenic and Metabolic Mechanisms on the Autoregulation of Blood Flow Through Muscle Tissue: A Mathematical Model Study. </w:t>
      </w:r>
      <w:r w:rsidRPr="00820F54">
        <w:rPr>
          <w:i/>
        </w:rPr>
        <w:t>Cardiovascular Engineering: An International Journal.</w:t>
      </w:r>
      <w:r w:rsidRPr="00820F54">
        <w:t xml:space="preserve"> 2004;4:81-88.</w:t>
      </w:r>
    </w:p>
    <w:p w14:paraId="206588A8" w14:textId="77777777" w:rsidR="00820F54" w:rsidRPr="00820F54" w:rsidRDefault="00820F54" w:rsidP="00820F54">
      <w:pPr>
        <w:pStyle w:val="EndNoteBibliography"/>
        <w:ind w:left="720" w:hanging="720"/>
      </w:pPr>
      <w:r w:rsidRPr="00820F54">
        <w:rPr>
          <w:b/>
        </w:rPr>
        <w:t>76.</w:t>
      </w:r>
      <w:r w:rsidRPr="00820F54">
        <w:tab/>
        <w:t xml:space="preserve">Udovicic M, Bazdaric K, Bilic-Zulle L, Petrovecki M. What we need to know when calculating the coefficient of correlation? </w:t>
      </w:r>
      <w:r w:rsidRPr="00820F54">
        <w:rPr>
          <w:i/>
        </w:rPr>
        <w:t>Biochemia Medica.</w:t>
      </w:r>
      <w:r w:rsidRPr="00820F54">
        <w:t xml:space="preserve"> 2007;17:10-15.</w:t>
      </w:r>
    </w:p>
    <w:p w14:paraId="77DA4B83" w14:textId="77777777" w:rsidR="00820F54" w:rsidRPr="00820F54" w:rsidRDefault="00820F54" w:rsidP="00820F54">
      <w:pPr>
        <w:pStyle w:val="EndNoteBibliography"/>
        <w:ind w:left="720" w:hanging="720"/>
      </w:pPr>
      <w:r w:rsidRPr="00820F54">
        <w:rPr>
          <w:b/>
        </w:rPr>
        <w:t>77.</w:t>
      </w:r>
      <w:r w:rsidRPr="00820F54">
        <w:tab/>
        <w:t xml:space="preserve">Giavarina D. Understanding Bland Altman analysis. </w:t>
      </w:r>
      <w:r w:rsidRPr="00820F54">
        <w:rPr>
          <w:i/>
        </w:rPr>
        <w:t>Biochemia Medica.</w:t>
      </w:r>
      <w:r w:rsidRPr="00820F54">
        <w:t xml:space="preserve"> 2015;25:141-151.</w:t>
      </w:r>
    </w:p>
    <w:p w14:paraId="047C36D8" w14:textId="77777777" w:rsidR="00820F54" w:rsidRPr="00820F54" w:rsidRDefault="00820F54" w:rsidP="00820F54">
      <w:pPr>
        <w:pStyle w:val="EndNoteBibliography"/>
        <w:ind w:left="720" w:hanging="720"/>
        <w:rPr>
          <w:i/>
        </w:rPr>
      </w:pPr>
      <w:r w:rsidRPr="00820F54">
        <w:rPr>
          <w:b/>
        </w:rPr>
        <w:t>78.</w:t>
      </w:r>
      <w:r w:rsidRPr="00820F54">
        <w:tab/>
        <w:t xml:space="preserve">Swain DP LB. </w:t>
      </w:r>
      <w:r w:rsidRPr="00820F54">
        <w:rPr>
          <w:i/>
        </w:rPr>
        <w:t>Exercise prescription.</w:t>
      </w:r>
    </w:p>
    <w:p w14:paraId="2FC539B7" w14:textId="77777777" w:rsidR="00820F54" w:rsidRPr="00820F54" w:rsidRDefault="00820F54" w:rsidP="00820F54">
      <w:pPr>
        <w:pStyle w:val="EndNoteBibliography"/>
        <w:rPr>
          <w:i/>
        </w:rPr>
      </w:pPr>
      <w:r w:rsidRPr="00820F54">
        <w:rPr>
          <w:i/>
        </w:rPr>
        <w:t>A case Study Approach to the ACSM</w:t>
      </w:r>
    </w:p>
    <w:p w14:paraId="14F3C2A6" w14:textId="77777777" w:rsidR="00820F54" w:rsidRPr="00820F54" w:rsidRDefault="00820F54" w:rsidP="00820F54">
      <w:pPr>
        <w:pStyle w:val="EndNoteBibliography"/>
      </w:pPr>
      <w:r w:rsidRPr="00820F54">
        <w:rPr>
          <w:i/>
        </w:rPr>
        <w:t>Guidelines.</w:t>
      </w:r>
      <w:r w:rsidRPr="00820F54">
        <w:t>: Human Kinetics; 2007.</w:t>
      </w:r>
    </w:p>
    <w:p w14:paraId="19B528A5" w14:textId="77777777" w:rsidR="00820F54" w:rsidRPr="00820F54" w:rsidRDefault="00820F54" w:rsidP="00820F54">
      <w:pPr>
        <w:pStyle w:val="EndNoteBibliography"/>
        <w:ind w:left="720" w:hanging="720"/>
      </w:pPr>
      <w:r w:rsidRPr="00820F54">
        <w:rPr>
          <w:b/>
        </w:rPr>
        <w:t>79.</w:t>
      </w:r>
      <w:r w:rsidRPr="00820F54">
        <w:tab/>
        <w:t xml:space="preserve">Higginbotham MB, Morris KG, Williams RS, McHale PA, Coleman RE, Cobb FR. REGULATION OF STROKE VOLUME DURING SUBMAXIMAL AND MAXIMAL UPRIGHT EXERCISE IN NORMAL MAN. </w:t>
      </w:r>
      <w:r w:rsidRPr="00820F54">
        <w:rPr>
          <w:i/>
        </w:rPr>
        <w:t>Circulation Research.</w:t>
      </w:r>
      <w:r w:rsidRPr="00820F54">
        <w:t xml:space="preserve"> 1986;58:281-291.</w:t>
      </w:r>
    </w:p>
    <w:p w14:paraId="3C9EC883" w14:textId="77777777" w:rsidR="00820F54" w:rsidRPr="00820F54" w:rsidRDefault="00820F54" w:rsidP="00820F54">
      <w:pPr>
        <w:pStyle w:val="EndNoteBibliography"/>
        <w:ind w:left="720" w:hanging="720"/>
      </w:pPr>
      <w:r w:rsidRPr="00820F54">
        <w:rPr>
          <w:b/>
        </w:rPr>
        <w:t>80.</w:t>
      </w:r>
      <w:r w:rsidRPr="00820F54">
        <w:tab/>
        <w:t xml:space="preserve">Kitzman DW, Higginbotham MB, Cobb FR, Sheikh KH, Sullivan MJ. EXERCISE INTOLERANCE IN PATIENTS WITH HEART-FAILURE AND PRESERVED LEFT-VENTRICULAR SYSTOLIC FUNCTION - FAILURE OF THE FRANK-STARLING MECHANISM. </w:t>
      </w:r>
      <w:r w:rsidRPr="00820F54">
        <w:rPr>
          <w:i/>
        </w:rPr>
        <w:t>Journal of the American College of Cardiology.</w:t>
      </w:r>
      <w:r w:rsidRPr="00820F54">
        <w:t xml:space="preserve"> 1991;17:1065-1072.</w:t>
      </w:r>
    </w:p>
    <w:p w14:paraId="50423152" w14:textId="77777777" w:rsidR="00820F54" w:rsidRPr="00820F54" w:rsidRDefault="00820F54" w:rsidP="00820F54">
      <w:pPr>
        <w:pStyle w:val="EndNoteBibliography"/>
        <w:ind w:left="720" w:hanging="720"/>
      </w:pPr>
      <w:r w:rsidRPr="00820F54">
        <w:rPr>
          <w:b/>
        </w:rPr>
        <w:t>81.</w:t>
      </w:r>
      <w:r w:rsidRPr="00820F54">
        <w:tab/>
        <w:t xml:space="preserve">Rodeheffer RJ, Gerstenblith G, Becker LC, Fleg JL, Weisfeldt ML, Lakatta EG. EXERCISE CARDIAC-OUTPUT IS MAINTAINED WITH ADVANCING AGE IN HEALTHY-HUMAN SUBJECTS - CARDIAC DILATATION AND INCREASED STROKE VOLUME COMPENSATE FOR A DIMINISHED HEART-RATE. </w:t>
      </w:r>
      <w:r w:rsidRPr="00820F54">
        <w:rPr>
          <w:i/>
        </w:rPr>
        <w:t>Circulation.</w:t>
      </w:r>
      <w:r w:rsidRPr="00820F54">
        <w:t xml:space="preserve"> 1984;69:203-213.</w:t>
      </w:r>
    </w:p>
    <w:p w14:paraId="37D24CA2" w14:textId="77777777" w:rsidR="00820F54" w:rsidRPr="00820F54" w:rsidRDefault="00820F54" w:rsidP="00820F54">
      <w:pPr>
        <w:pStyle w:val="EndNoteBibliography"/>
        <w:ind w:left="720" w:hanging="720"/>
      </w:pPr>
      <w:r w:rsidRPr="00820F54">
        <w:rPr>
          <w:b/>
        </w:rPr>
        <w:t>82.</w:t>
      </w:r>
      <w:r w:rsidRPr="00820F54">
        <w:tab/>
        <w:t xml:space="preserve">Haykowsky MJ, Brubaker PH, John JM, Stewart KP, Morgan TM, Kitzman DW. Determinants of Exercise Intolerance in Elderly Heart Failure Patients With Preserved Ejection Fraction. </w:t>
      </w:r>
      <w:r w:rsidRPr="00820F54">
        <w:rPr>
          <w:i/>
        </w:rPr>
        <w:t>Journal of the American College of Cardiology.</w:t>
      </w:r>
      <w:r w:rsidRPr="00820F54">
        <w:t xml:space="preserve"> 2011;58:265-274.</w:t>
      </w:r>
    </w:p>
    <w:p w14:paraId="3718E2C8" w14:textId="77777777" w:rsidR="00820F54" w:rsidRPr="00820F54" w:rsidRDefault="00820F54" w:rsidP="00820F54">
      <w:pPr>
        <w:pStyle w:val="EndNoteBibliography"/>
        <w:ind w:left="720" w:hanging="720"/>
      </w:pPr>
      <w:r w:rsidRPr="00820F54">
        <w:rPr>
          <w:b/>
        </w:rPr>
        <w:t>83.</w:t>
      </w:r>
      <w:r w:rsidRPr="00820F54">
        <w:tab/>
        <w:t>Meluzín, J. H, P., Leinveber, P.,  Jurak, P., Soukup, L., Viscor, I., Spinarova,, L. S, R.,  Podrouzkova, H.,, Vondra V, Langer P., and Nemec. The magnitude and course of exercise-induced stroke volume changes determine the exercise tolerance in heart transplant recipients with heart failure and normal ejection fraction</w:t>
      </w:r>
      <w:r w:rsidRPr="00820F54">
        <w:rPr>
          <w:i/>
        </w:rPr>
        <w:t>.</w:t>
      </w:r>
      <w:r w:rsidRPr="00820F54">
        <w:t xml:space="preserve"> Vol 20: Experimental and Clinical Cardiology 2014:674-687.</w:t>
      </w:r>
    </w:p>
    <w:p w14:paraId="5F049622" w14:textId="61774181" w:rsidR="00CE547F" w:rsidRPr="00A82009" w:rsidRDefault="00CE547F" w:rsidP="00CE547F">
      <w:pPr>
        <w:pStyle w:val="literatura"/>
        <w:rPr>
          <w:noProof/>
          <w:color w:val="000000" w:themeColor="text1"/>
          <w:lang w:val="sk-SK"/>
          <w:rPrChange w:id="15174" w:author="Peto" w:date="2018-06-14T07:18:00Z">
            <w:rPr>
              <w:color w:val="000000" w:themeColor="text1"/>
              <w:lang w:val="sk-SK"/>
            </w:rPr>
          </w:rPrChange>
        </w:rPr>
      </w:pPr>
      <w:r w:rsidRPr="00A82009">
        <w:rPr>
          <w:noProof/>
          <w:color w:val="000000" w:themeColor="text1"/>
          <w:lang w:val="sk-SK"/>
          <w:rPrChange w:id="15175" w:author="Peto" w:date="2018-06-14T07:18:00Z">
            <w:rPr>
              <w:color w:val="000000" w:themeColor="text1"/>
              <w:lang w:val="sk-SK"/>
            </w:rPr>
          </w:rPrChange>
        </w:rPr>
        <w:fldChar w:fldCharType="end"/>
      </w:r>
    </w:p>
    <w:p w14:paraId="4E008432" w14:textId="77777777" w:rsidR="00CE547F" w:rsidRPr="00A82009" w:rsidRDefault="00CE547F" w:rsidP="00CE547F">
      <w:pPr>
        <w:overflowPunct/>
        <w:autoSpaceDE/>
        <w:autoSpaceDN/>
        <w:adjustRightInd/>
        <w:spacing w:line="240" w:lineRule="auto"/>
        <w:textAlignment w:val="auto"/>
        <w:rPr>
          <w:noProof/>
          <w:color w:val="000000" w:themeColor="text1"/>
          <w:sz w:val="20"/>
          <w:rPrChange w:id="15176" w:author="Peto" w:date="2018-06-14T07:18:00Z">
            <w:rPr>
              <w:color w:val="000000" w:themeColor="text1"/>
              <w:sz w:val="20"/>
            </w:rPr>
          </w:rPrChange>
        </w:rPr>
      </w:pPr>
      <w:r w:rsidRPr="00A82009">
        <w:rPr>
          <w:noProof/>
          <w:color w:val="000000" w:themeColor="text1"/>
          <w:rPrChange w:id="15177" w:author="Peto" w:date="2018-06-14T07:18:00Z">
            <w:rPr>
              <w:color w:val="000000" w:themeColor="text1"/>
            </w:rPr>
          </w:rPrChange>
        </w:rPr>
        <w:br w:type="page"/>
      </w:r>
    </w:p>
    <w:p w14:paraId="04DC56F2" w14:textId="77777777" w:rsidR="00CE547F" w:rsidRPr="00A82009" w:rsidRDefault="00CE547F" w:rsidP="00CE547F">
      <w:pPr>
        <w:pStyle w:val="Nadpis1"/>
        <w:numPr>
          <w:ilvl w:val="0"/>
          <w:numId w:val="0"/>
        </w:numPr>
        <w:ind w:left="432" w:hanging="432"/>
        <w:rPr>
          <w:noProof/>
          <w:rPrChange w:id="15178" w:author="Peto" w:date="2018-06-14T07:18:00Z">
            <w:rPr/>
          </w:rPrChange>
        </w:rPr>
      </w:pPr>
      <w:bookmarkStart w:id="15179" w:name="_Toc510268165"/>
      <w:bookmarkStart w:id="15180" w:name="_Toc516413255"/>
      <w:r w:rsidRPr="00A82009">
        <w:rPr>
          <w:noProof/>
          <w:rPrChange w:id="15181" w:author="Peto" w:date="2018-06-14T07:18:00Z">
            <w:rPr/>
          </w:rPrChange>
        </w:rPr>
        <w:lastRenderedPageBreak/>
        <w:t>ZOZNAM SYMBOLOV, VELIČÍN A SKRATIEK</w:t>
      </w:r>
      <w:bookmarkEnd w:id="15179"/>
      <w:bookmarkEnd w:id="15180"/>
    </w:p>
    <w:p w14:paraId="14004128" w14:textId="77777777" w:rsidR="00CE547F" w:rsidRPr="00A82009" w:rsidRDefault="00CE547F" w:rsidP="00CE547F">
      <w:pPr>
        <w:rPr>
          <w:noProof/>
          <w:rPrChange w:id="15182" w:author="Peto" w:date="2018-06-14T07:18:00Z">
            <w:rPr/>
          </w:rPrChange>
        </w:rPr>
      </w:pPr>
      <w:r w:rsidRPr="00A82009">
        <w:rPr>
          <w:noProof/>
          <w:rPrChange w:id="15183" w:author="Peto" w:date="2018-06-14T07:18:00Z">
            <w:rPr/>
          </w:rPrChange>
        </w:rPr>
        <w:t xml:space="preserve">CO </w:t>
      </w:r>
      <w:r w:rsidRPr="00A82009">
        <w:rPr>
          <w:noProof/>
          <w:rPrChange w:id="15184" w:author="Peto" w:date="2018-06-14T07:18:00Z">
            <w:rPr/>
          </w:rPrChange>
        </w:rPr>
        <w:tab/>
      </w:r>
      <w:r w:rsidRPr="00A82009">
        <w:rPr>
          <w:noProof/>
          <w:rPrChange w:id="15185" w:author="Peto" w:date="2018-06-14T07:18:00Z">
            <w:rPr/>
          </w:rPrChange>
        </w:rPr>
        <w:tab/>
      </w:r>
      <w:r w:rsidRPr="00A82009">
        <w:rPr>
          <w:noProof/>
          <w:rPrChange w:id="15186" w:author="Peto" w:date="2018-06-14T07:18:00Z">
            <w:rPr/>
          </w:rPrChange>
        </w:rPr>
        <w:tab/>
      </w:r>
      <w:r w:rsidRPr="00A82009">
        <w:rPr>
          <w:noProof/>
          <w:rPrChange w:id="15187" w:author="Peto" w:date="2018-06-14T07:18:00Z">
            <w:rPr/>
          </w:rPrChange>
        </w:rPr>
        <w:tab/>
        <w:t>minútový objem</w:t>
      </w:r>
    </w:p>
    <w:p w14:paraId="68D05AB2" w14:textId="77777777" w:rsidR="00CE547F" w:rsidRPr="00A82009" w:rsidRDefault="00CE547F" w:rsidP="00CE547F">
      <w:pPr>
        <w:rPr>
          <w:noProof/>
          <w:rPrChange w:id="15188" w:author="Peto" w:date="2018-06-14T07:18:00Z">
            <w:rPr/>
          </w:rPrChange>
        </w:rPr>
      </w:pPr>
      <w:r w:rsidRPr="00A82009">
        <w:rPr>
          <w:noProof/>
          <w:rPrChange w:id="15189" w:author="Peto" w:date="2018-06-14T07:18:00Z">
            <w:rPr/>
          </w:rPrChange>
        </w:rPr>
        <w:t>SV</w:t>
      </w:r>
      <w:r w:rsidRPr="00A82009">
        <w:rPr>
          <w:noProof/>
          <w:rPrChange w:id="15190" w:author="Peto" w:date="2018-06-14T07:18:00Z">
            <w:rPr/>
          </w:rPrChange>
        </w:rPr>
        <w:tab/>
      </w:r>
      <w:r w:rsidRPr="00A82009">
        <w:rPr>
          <w:noProof/>
          <w:rPrChange w:id="15191" w:author="Peto" w:date="2018-06-14T07:18:00Z">
            <w:rPr/>
          </w:rPrChange>
        </w:rPr>
        <w:tab/>
      </w:r>
      <w:r w:rsidRPr="00A82009">
        <w:rPr>
          <w:noProof/>
          <w:rPrChange w:id="15192" w:author="Peto" w:date="2018-06-14T07:18:00Z">
            <w:rPr/>
          </w:rPrChange>
        </w:rPr>
        <w:tab/>
      </w:r>
      <w:r w:rsidRPr="00A82009">
        <w:rPr>
          <w:noProof/>
          <w:rPrChange w:id="15193" w:author="Peto" w:date="2018-06-14T07:18:00Z">
            <w:rPr/>
          </w:rPrChange>
        </w:rPr>
        <w:tab/>
      </w:r>
      <w:r w:rsidRPr="00A82009">
        <w:rPr>
          <w:noProof/>
          <w:rPrChange w:id="15194" w:author="Peto" w:date="2018-06-14T07:18:00Z">
            <w:rPr/>
          </w:rPrChange>
        </w:rPr>
        <w:tab/>
        <w:t>tepový objem</w:t>
      </w:r>
    </w:p>
    <w:p w14:paraId="1C343D3A" w14:textId="77777777" w:rsidR="00CE547F" w:rsidRPr="00A82009" w:rsidRDefault="00CE547F" w:rsidP="00CE547F">
      <w:pPr>
        <w:rPr>
          <w:noProof/>
          <w:rPrChange w:id="15195" w:author="Peto" w:date="2018-06-14T07:18:00Z">
            <w:rPr/>
          </w:rPrChange>
        </w:rPr>
      </w:pPr>
      <w:r w:rsidRPr="00A82009">
        <w:rPr>
          <w:noProof/>
          <w:rPrChange w:id="15196" w:author="Peto" w:date="2018-06-14T07:18:00Z">
            <w:rPr/>
          </w:rPrChange>
        </w:rPr>
        <w:t>LVET</w:t>
      </w:r>
      <w:r w:rsidRPr="00A82009">
        <w:rPr>
          <w:noProof/>
          <w:rPrChange w:id="15197" w:author="Peto" w:date="2018-06-14T07:18:00Z">
            <w:rPr/>
          </w:rPrChange>
        </w:rPr>
        <w:tab/>
      </w:r>
      <w:r w:rsidRPr="00A82009">
        <w:rPr>
          <w:noProof/>
          <w:rPrChange w:id="15198" w:author="Peto" w:date="2018-06-14T07:18:00Z">
            <w:rPr/>
          </w:rPrChange>
        </w:rPr>
        <w:tab/>
      </w:r>
      <w:r w:rsidRPr="00A82009">
        <w:rPr>
          <w:noProof/>
          <w:rPrChange w:id="15199" w:author="Peto" w:date="2018-06-14T07:18:00Z">
            <w:rPr/>
          </w:rPrChange>
        </w:rPr>
        <w:tab/>
      </w:r>
      <w:r w:rsidRPr="00A82009">
        <w:rPr>
          <w:noProof/>
          <w:rPrChange w:id="15200" w:author="Peto" w:date="2018-06-14T07:18:00Z">
            <w:rPr/>
          </w:rPrChange>
        </w:rPr>
        <w:tab/>
        <w:t>doba výdaja ľavej komory</w:t>
      </w:r>
    </w:p>
    <w:p w14:paraId="1B1D9664" w14:textId="77777777" w:rsidR="00CE547F" w:rsidRPr="00A82009" w:rsidRDefault="00CE547F" w:rsidP="00CE547F">
      <w:pPr>
        <w:rPr>
          <w:noProof/>
          <w:rPrChange w:id="15201" w:author="Peto" w:date="2018-06-14T07:18:00Z">
            <w:rPr/>
          </w:rPrChange>
        </w:rPr>
      </w:pPr>
      <w:r w:rsidRPr="00A82009">
        <w:rPr>
          <w:noProof/>
          <w:rPrChange w:id="15202" w:author="Peto" w:date="2018-06-14T07:18:00Z">
            <w:rPr/>
          </w:rPrChange>
        </w:rPr>
        <w:t>HR</w:t>
      </w:r>
      <w:r w:rsidRPr="00A82009">
        <w:rPr>
          <w:noProof/>
          <w:rPrChange w:id="15203" w:author="Peto" w:date="2018-06-14T07:18:00Z">
            <w:rPr/>
          </w:rPrChange>
        </w:rPr>
        <w:tab/>
      </w:r>
      <w:r w:rsidRPr="00A82009">
        <w:rPr>
          <w:noProof/>
          <w:rPrChange w:id="15204" w:author="Peto" w:date="2018-06-14T07:18:00Z">
            <w:rPr/>
          </w:rPrChange>
        </w:rPr>
        <w:tab/>
      </w:r>
      <w:r w:rsidRPr="00A82009">
        <w:rPr>
          <w:noProof/>
          <w:rPrChange w:id="15205" w:author="Peto" w:date="2018-06-14T07:18:00Z">
            <w:rPr/>
          </w:rPrChange>
        </w:rPr>
        <w:tab/>
      </w:r>
      <w:r w:rsidRPr="00A82009">
        <w:rPr>
          <w:noProof/>
          <w:rPrChange w:id="15206" w:author="Peto" w:date="2018-06-14T07:18:00Z">
            <w:rPr/>
          </w:rPrChange>
        </w:rPr>
        <w:tab/>
        <w:t>srdečná frekvencia</w:t>
      </w:r>
    </w:p>
    <w:p w14:paraId="591F3645" w14:textId="77777777" w:rsidR="00CE547F" w:rsidRPr="00A82009" w:rsidRDefault="00CE547F" w:rsidP="00CE547F">
      <w:pPr>
        <w:rPr>
          <w:noProof/>
          <w:rPrChange w:id="15207" w:author="Peto" w:date="2018-06-14T07:18:00Z">
            <w:rPr/>
          </w:rPrChange>
        </w:rPr>
      </w:pPr>
      <w:r w:rsidRPr="00A82009">
        <w:rPr>
          <w:noProof/>
          <w:rPrChange w:id="15208" w:author="Peto" w:date="2018-06-14T07:18:00Z">
            <w:rPr/>
          </w:rPrChange>
        </w:rPr>
        <w:t>EKG</w:t>
      </w:r>
      <w:r w:rsidRPr="00A82009">
        <w:rPr>
          <w:noProof/>
          <w:rPrChange w:id="15209" w:author="Peto" w:date="2018-06-14T07:18:00Z">
            <w:rPr/>
          </w:rPrChange>
        </w:rPr>
        <w:tab/>
      </w:r>
      <w:r w:rsidRPr="00A82009">
        <w:rPr>
          <w:noProof/>
          <w:rPrChange w:id="15210" w:author="Peto" w:date="2018-06-14T07:18:00Z">
            <w:rPr/>
          </w:rPrChange>
        </w:rPr>
        <w:tab/>
      </w:r>
      <w:r w:rsidRPr="00A82009">
        <w:rPr>
          <w:noProof/>
          <w:rPrChange w:id="15211" w:author="Peto" w:date="2018-06-14T07:18:00Z">
            <w:rPr/>
          </w:rPrChange>
        </w:rPr>
        <w:tab/>
      </w:r>
      <w:r w:rsidRPr="00A82009">
        <w:rPr>
          <w:noProof/>
          <w:rPrChange w:id="15212" w:author="Peto" w:date="2018-06-14T07:18:00Z">
            <w:rPr/>
          </w:rPrChange>
        </w:rPr>
        <w:tab/>
        <w:t>elektrokardiogra</w:t>
      </w:r>
    </w:p>
    <w:p w14:paraId="1D71DAE5" w14:textId="77777777" w:rsidR="00CE547F" w:rsidRPr="00A82009" w:rsidRDefault="00CE547F" w:rsidP="00CE547F">
      <w:pPr>
        <w:rPr>
          <w:noProof/>
          <w:rPrChange w:id="15213" w:author="Peto" w:date="2018-06-14T07:18:00Z">
            <w:rPr/>
          </w:rPrChange>
        </w:rPr>
      </w:pPr>
      <w:r w:rsidRPr="00A82009">
        <w:rPr>
          <w:noProof/>
          <w:rPrChange w:id="15214" w:author="Peto" w:date="2018-06-14T07:18:00Z">
            <w:rPr/>
          </w:rPrChange>
        </w:rPr>
        <w:t>BP</w:t>
      </w:r>
      <w:r w:rsidRPr="00A82009">
        <w:rPr>
          <w:noProof/>
          <w:rPrChange w:id="15215" w:author="Peto" w:date="2018-06-14T07:18:00Z">
            <w:rPr/>
          </w:rPrChange>
        </w:rPr>
        <w:tab/>
      </w:r>
      <w:r w:rsidRPr="00A82009">
        <w:rPr>
          <w:noProof/>
          <w:rPrChange w:id="15216" w:author="Peto" w:date="2018-06-14T07:18:00Z">
            <w:rPr/>
          </w:rPrChange>
        </w:rPr>
        <w:tab/>
      </w:r>
      <w:r w:rsidRPr="00A82009">
        <w:rPr>
          <w:noProof/>
          <w:rPrChange w:id="15217" w:author="Peto" w:date="2018-06-14T07:18:00Z">
            <w:rPr/>
          </w:rPrChange>
        </w:rPr>
        <w:tab/>
      </w:r>
      <w:r w:rsidRPr="00A82009">
        <w:rPr>
          <w:noProof/>
          <w:rPrChange w:id="15218" w:author="Peto" w:date="2018-06-14T07:18:00Z">
            <w:rPr/>
          </w:rPrChange>
        </w:rPr>
        <w:tab/>
      </w:r>
      <w:r w:rsidRPr="00A82009">
        <w:rPr>
          <w:noProof/>
          <w:rPrChange w:id="15219" w:author="Peto" w:date="2018-06-14T07:18:00Z">
            <w:rPr/>
          </w:rPrChange>
        </w:rPr>
        <w:tab/>
        <w:t>arteriálny krvný tlak</w:t>
      </w:r>
    </w:p>
    <w:p w14:paraId="33E75743" w14:textId="77777777" w:rsidR="00CE547F" w:rsidRPr="00A82009" w:rsidRDefault="00CE547F" w:rsidP="00CE547F">
      <w:pPr>
        <w:rPr>
          <w:noProof/>
          <w:rPrChange w:id="15220" w:author="Peto" w:date="2018-06-14T07:18:00Z">
            <w:rPr/>
          </w:rPrChange>
        </w:rPr>
      </w:pPr>
      <w:r w:rsidRPr="00A82009">
        <w:rPr>
          <w:noProof/>
          <w:rPrChange w:id="15221" w:author="Peto" w:date="2018-06-14T07:18:00Z">
            <w:rPr/>
          </w:rPrChange>
        </w:rPr>
        <w:t>PP</w:t>
      </w:r>
      <w:r w:rsidRPr="00A82009">
        <w:rPr>
          <w:noProof/>
          <w:rPrChange w:id="15222" w:author="Peto" w:date="2018-06-14T07:18:00Z">
            <w:rPr/>
          </w:rPrChange>
        </w:rPr>
        <w:tab/>
      </w:r>
      <w:r w:rsidRPr="00A82009">
        <w:rPr>
          <w:noProof/>
          <w:rPrChange w:id="15223" w:author="Peto" w:date="2018-06-14T07:18:00Z">
            <w:rPr/>
          </w:rPrChange>
        </w:rPr>
        <w:tab/>
      </w:r>
      <w:r w:rsidRPr="00A82009">
        <w:rPr>
          <w:noProof/>
          <w:rPrChange w:id="15224" w:author="Peto" w:date="2018-06-14T07:18:00Z">
            <w:rPr/>
          </w:rPrChange>
        </w:rPr>
        <w:tab/>
      </w:r>
      <w:r w:rsidRPr="00A82009">
        <w:rPr>
          <w:noProof/>
          <w:rPrChange w:id="15225" w:author="Peto" w:date="2018-06-14T07:18:00Z">
            <w:rPr/>
          </w:rPrChange>
        </w:rPr>
        <w:tab/>
      </w:r>
      <w:r w:rsidRPr="00A82009">
        <w:rPr>
          <w:noProof/>
          <w:rPrChange w:id="15226" w:author="Peto" w:date="2018-06-14T07:18:00Z">
            <w:rPr/>
          </w:rPrChange>
        </w:rPr>
        <w:tab/>
        <w:t>arteriálny pulzný tlak</w:t>
      </w:r>
    </w:p>
    <w:p w14:paraId="4D0B7789" w14:textId="77777777" w:rsidR="00CE547F" w:rsidRPr="00A82009" w:rsidRDefault="00CE547F" w:rsidP="00CE547F">
      <w:pPr>
        <w:rPr>
          <w:noProof/>
          <w:rPrChange w:id="15227" w:author="Peto" w:date="2018-06-14T07:18:00Z">
            <w:rPr/>
          </w:rPrChange>
        </w:rPr>
      </w:pPr>
      <w:r w:rsidRPr="00A82009">
        <w:rPr>
          <w:noProof/>
          <w:rPrChange w:id="15228" w:author="Peto" w:date="2018-06-14T07:18:00Z">
            <w:rPr/>
          </w:rPrChange>
        </w:rPr>
        <w:t>MBP</w:t>
      </w:r>
      <w:r w:rsidRPr="00A82009">
        <w:rPr>
          <w:noProof/>
          <w:rPrChange w:id="15229" w:author="Peto" w:date="2018-06-14T07:18:00Z">
            <w:rPr/>
          </w:rPrChange>
        </w:rPr>
        <w:tab/>
      </w:r>
      <w:r w:rsidRPr="00A82009">
        <w:rPr>
          <w:noProof/>
          <w:rPrChange w:id="15230" w:author="Peto" w:date="2018-06-14T07:18:00Z">
            <w:rPr/>
          </w:rPrChange>
        </w:rPr>
        <w:tab/>
      </w:r>
      <w:r w:rsidRPr="00A82009">
        <w:rPr>
          <w:noProof/>
          <w:rPrChange w:id="15231" w:author="Peto" w:date="2018-06-14T07:18:00Z">
            <w:rPr/>
          </w:rPrChange>
        </w:rPr>
        <w:tab/>
      </w:r>
      <w:r w:rsidRPr="00A82009">
        <w:rPr>
          <w:noProof/>
          <w:rPrChange w:id="15232" w:author="Peto" w:date="2018-06-14T07:18:00Z">
            <w:rPr/>
          </w:rPrChange>
        </w:rPr>
        <w:tab/>
        <w:t>stredný arteriálny krvný tlak</w:t>
      </w:r>
    </w:p>
    <w:p w14:paraId="4BF5A693" w14:textId="77777777" w:rsidR="00CE547F" w:rsidRPr="00A82009" w:rsidRDefault="00CE547F" w:rsidP="00CE547F">
      <w:pPr>
        <w:rPr>
          <w:noProof/>
          <w:rPrChange w:id="15233" w:author="Peto" w:date="2018-06-14T07:18:00Z">
            <w:rPr/>
          </w:rPrChange>
        </w:rPr>
      </w:pPr>
      <w:r w:rsidRPr="00A82009">
        <w:rPr>
          <w:noProof/>
          <w:rPrChange w:id="15234" w:author="Peto" w:date="2018-06-14T07:18:00Z">
            <w:rPr/>
          </w:rPrChange>
        </w:rPr>
        <w:t>SBP</w:t>
      </w:r>
      <w:r w:rsidRPr="00A82009">
        <w:rPr>
          <w:noProof/>
          <w:rPrChange w:id="15235" w:author="Peto" w:date="2018-06-14T07:18:00Z">
            <w:rPr/>
          </w:rPrChange>
        </w:rPr>
        <w:tab/>
      </w:r>
      <w:r w:rsidRPr="00A82009">
        <w:rPr>
          <w:noProof/>
          <w:rPrChange w:id="15236" w:author="Peto" w:date="2018-06-14T07:18:00Z">
            <w:rPr/>
          </w:rPrChange>
        </w:rPr>
        <w:tab/>
      </w:r>
      <w:r w:rsidRPr="00A82009">
        <w:rPr>
          <w:noProof/>
          <w:rPrChange w:id="15237" w:author="Peto" w:date="2018-06-14T07:18:00Z">
            <w:rPr/>
          </w:rPrChange>
        </w:rPr>
        <w:tab/>
      </w:r>
      <w:r w:rsidRPr="00A82009">
        <w:rPr>
          <w:noProof/>
          <w:rPrChange w:id="15238" w:author="Peto" w:date="2018-06-14T07:18:00Z">
            <w:rPr/>
          </w:rPrChange>
        </w:rPr>
        <w:tab/>
        <w:t>systolický arteriálny krvný tlak</w:t>
      </w:r>
    </w:p>
    <w:p w14:paraId="2A042D25" w14:textId="77777777" w:rsidR="00CE547F" w:rsidRPr="00A82009" w:rsidRDefault="00CE547F" w:rsidP="00CE547F">
      <w:pPr>
        <w:rPr>
          <w:noProof/>
          <w:rPrChange w:id="15239" w:author="Peto" w:date="2018-06-14T07:18:00Z">
            <w:rPr/>
          </w:rPrChange>
        </w:rPr>
      </w:pPr>
      <w:r w:rsidRPr="00A82009">
        <w:rPr>
          <w:noProof/>
          <w:rPrChange w:id="15240" w:author="Peto" w:date="2018-06-14T07:18:00Z">
            <w:rPr/>
          </w:rPrChange>
        </w:rPr>
        <w:t>DBP</w:t>
      </w:r>
      <w:r w:rsidRPr="00A82009">
        <w:rPr>
          <w:noProof/>
          <w:rPrChange w:id="15241" w:author="Peto" w:date="2018-06-14T07:18:00Z">
            <w:rPr/>
          </w:rPrChange>
        </w:rPr>
        <w:tab/>
      </w:r>
      <w:r w:rsidRPr="00A82009">
        <w:rPr>
          <w:noProof/>
          <w:rPrChange w:id="15242" w:author="Peto" w:date="2018-06-14T07:18:00Z">
            <w:rPr/>
          </w:rPrChange>
        </w:rPr>
        <w:tab/>
      </w:r>
      <w:r w:rsidRPr="00A82009">
        <w:rPr>
          <w:noProof/>
          <w:rPrChange w:id="15243" w:author="Peto" w:date="2018-06-14T07:18:00Z">
            <w:rPr/>
          </w:rPrChange>
        </w:rPr>
        <w:tab/>
      </w:r>
      <w:r w:rsidRPr="00A82009">
        <w:rPr>
          <w:noProof/>
          <w:rPrChange w:id="15244" w:author="Peto" w:date="2018-06-14T07:18:00Z">
            <w:rPr/>
          </w:rPrChange>
        </w:rPr>
        <w:tab/>
        <w:t>diastolický arteriálny krvný tlak</w:t>
      </w:r>
    </w:p>
    <w:p w14:paraId="7D44B2D0" w14:textId="77777777" w:rsidR="00CE547F" w:rsidRPr="00A82009" w:rsidRDefault="00CE547F" w:rsidP="00CE547F">
      <w:pPr>
        <w:rPr>
          <w:noProof/>
          <w:rPrChange w:id="15245" w:author="Peto" w:date="2018-06-14T07:18:00Z">
            <w:rPr/>
          </w:rPrChange>
        </w:rPr>
      </w:pPr>
      <w:r w:rsidRPr="00A82009">
        <w:rPr>
          <w:noProof/>
          <w:rPrChange w:id="15246" w:author="Peto" w:date="2018-06-14T07:18:00Z">
            <w:rPr/>
          </w:rPrChange>
        </w:rPr>
        <w:t>Z</w:t>
      </w:r>
      <w:r w:rsidRPr="00A82009">
        <w:rPr>
          <w:noProof/>
          <w:rPrChange w:id="15247" w:author="Peto" w:date="2018-06-14T07:18:00Z">
            <w:rPr/>
          </w:rPrChange>
        </w:rPr>
        <w:tab/>
      </w:r>
      <w:r w:rsidRPr="00A82009">
        <w:rPr>
          <w:noProof/>
          <w:rPrChange w:id="15248" w:author="Peto" w:date="2018-06-14T07:18:00Z">
            <w:rPr/>
          </w:rPrChange>
        </w:rPr>
        <w:tab/>
      </w:r>
      <w:r w:rsidRPr="00A82009">
        <w:rPr>
          <w:noProof/>
          <w:rPrChange w:id="15249" w:author="Peto" w:date="2018-06-14T07:18:00Z">
            <w:rPr/>
          </w:rPrChange>
        </w:rPr>
        <w:tab/>
      </w:r>
      <w:r w:rsidRPr="00A82009">
        <w:rPr>
          <w:noProof/>
          <w:rPrChange w:id="15250" w:author="Peto" w:date="2018-06-14T07:18:00Z">
            <w:rPr/>
          </w:rPrChange>
        </w:rPr>
        <w:tab/>
      </w:r>
      <w:r w:rsidRPr="00A82009">
        <w:rPr>
          <w:noProof/>
          <w:rPrChange w:id="15251" w:author="Peto" w:date="2018-06-14T07:18:00Z">
            <w:rPr/>
          </w:rPrChange>
        </w:rPr>
        <w:tab/>
        <w:t>impedancia</w:t>
      </w:r>
    </w:p>
    <w:p w14:paraId="4F8CD59D" w14:textId="770C33BC" w:rsidR="00CE547F" w:rsidRPr="00A82009" w:rsidRDefault="00E16A17" w:rsidP="00CE547F">
      <w:pPr>
        <w:rPr>
          <w:noProof/>
          <w:color w:val="000000" w:themeColor="text1"/>
          <w:rPrChange w:id="15252" w:author="Peto" w:date="2018-06-14T07:18:00Z">
            <w:rPr>
              <w:color w:val="000000" w:themeColor="text1"/>
            </w:rPr>
          </w:rPrChange>
        </w:rPr>
      </w:pPr>
      <w:ins w:id="15253" w:author="Langer, Peter" w:date="2018-06-12T08:26:00Z">
        <m:oMath>
          <m:r>
            <w:rPr>
              <w:rFonts w:ascii="Cambria Math" w:hAnsi="Cambria Math"/>
              <w:noProof/>
              <w:rPrChange w:id="15254" w:author="Peto" w:date="2018-06-14T07:18:00Z">
                <w:rPr>
                  <w:rFonts w:ascii="Cambria Math" w:hAnsi="Cambria Math"/>
                </w:rPr>
              </w:rPrChange>
            </w:rPr>
            <m:t>-dZ/dt</m:t>
          </m:r>
        </m:oMath>
      </w:ins>
      <w:del w:id="15255" w:author="Langer, Peter" w:date="2018-06-12T08:26:00Z">
        <w:r w:rsidR="00CE547F" w:rsidRPr="00A82009" w:rsidDel="00E16A17">
          <w:rPr>
            <w:noProof/>
            <w:color w:val="000000" w:themeColor="text1"/>
            <w:rPrChange w:id="15256" w:author="Peto" w:date="2018-06-14T07:18:00Z">
              <w:rPr>
                <w:color w:val="000000" w:themeColor="text1"/>
              </w:rPr>
            </w:rPrChange>
          </w:rPr>
          <w:delText xml:space="preserve">-dZ/dt   </w:delText>
        </w:r>
      </w:del>
      <w:r w:rsidR="00CE547F" w:rsidRPr="00A82009">
        <w:rPr>
          <w:noProof/>
          <w:color w:val="000000" w:themeColor="text1"/>
          <w:rPrChange w:id="15257" w:author="Peto" w:date="2018-06-14T07:18:00Z">
            <w:rPr>
              <w:color w:val="000000" w:themeColor="text1"/>
            </w:rPr>
          </w:rPrChange>
        </w:rPr>
        <w:t xml:space="preserve"> </w:t>
      </w:r>
      <w:r w:rsidR="00CE547F" w:rsidRPr="00A82009">
        <w:rPr>
          <w:noProof/>
          <w:color w:val="000000" w:themeColor="text1"/>
          <w:rPrChange w:id="15258" w:author="Peto" w:date="2018-06-14T07:18:00Z">
            <w:rPr>
              <w:color w:val="000000" w:themeColor="text1"/>
            </w:rPr>
          </w:rPrChange>
        </w:rPr>
        <w:tab/>
      </w:r>
      <w:r w:rsidR="00CE547F" w:rsidRPr="00A82009">
        <w:rPr>
          <w:noProof/>
          <w:color w:val="000000" w:themeColor="text1"/>
          <w:rPrChange w:id="15259" w:author="Peto" w:date="2018-06-14T07:18:00Z">
            <w:rPr>
              <w:color w:val="000000" w:themeColor="text1"/>
            </w:rPr>
          </w:rPrChange>
        </w:rPr>
        <w:tab/>
        <w:t>derivovaná hrudníková impedancia násobená konštantou -1</w:t>
      </w:r>
    </w:p>
    <w:p w14:paraId="68EBD235" w14:textId="58DA05E9" w:rsidR="00CE547F" w:rsidRPr="00A82009" w:rsidRDefault="00E16A17" w:rsidP="00CE547F">
      <w:pPr>
        <w:rPr>
          <w:noProof/>
          <w:color w:val="000000" w:themeColor="text1"/>
          <w:rPrChange w:id="15260" w:author="Peto" w:date="2018-06-14T07:18:00Z">
            <w:rPr>
              <w:color w:val="000000" w:themeColor="text1"/>
            </w:rPr>
          </w:rPrChange>
        </w:rPr>
      </w:pPr>
      <w:ins w:id="15261" w:author="Langer, Peter" w:date="2018-06-12T08:26:00Z">
        <m:oMath>
          <m:r>
            <w:rPr>
              <w:rFonts w:ascii="Cambria Math" w:hAnsi="Cambria Math"/>
              <w:noProof/>
              <w:rPrChange w:id="15262"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5263" w:author="Peto" w:date="2018-06-14T07:18:00Z">
                    <w:rPr>
                      <w:rFonts w:ascii="Cambria Math" w:hAnsi="Cambria Math"/>
                    </w:rPr>
                  </w:rPrChange>
                </w:rPr>
                <m:t>t</m:t>
              </m:r>
            </m:e>
            <m:sub>
              <m:r>
                <w:rPr>
                  <w:rFonts w:ascii="Cambria Math" w:hAnsi="Cambria Math"/>
                  <w:noProof/>
                  <w:rPrChange w:id="15264" w:author="Peto" w:date="2018-06-14T07:18:00Z">
                    <w:rPr>
                      <w:rFonts w:ascii="Cambria Math" w:hAnsi="Cambria Math"/>
                    </w:rPr>
                  </w:rPrChange>
                </w:rPr>
                <m:t>max</m:t>
              </m:r>
            </m:sub>
          </m:sSub>
        </m:oMath>
      </w:ins>
      <w:del w:id="15265" w:author="Langer, Peter" w:date="2018-06-12T08:26:00Z">
        <w:r w:rsidR="00CE547F" w:rsidRPr="00A82009" w:rsidDel="00E16A17">
          <w:rPr>
            <w:noProof/>
            <w:color w:val="000000" w:themeColor="text1"/>
            <w:rPrChange w:id="15266" w:author="Peto" w:date="2018-06-14T07:18:00Z">
              <w:rPr>
                <w:color w:val="000000" w:themeColor="text1"/>
              </w:rPr>
            </w:rPrChange>
          </w:rPr>
          <w:delText xml:space="preserve">-dZ/dt max </w:delText>
        </w:r>
      </w:del>
      <w:r w:rsidR="00CE547F" w:rsidRPr="00A82009">
        <w:rPr>
          <w:noProof/>
          <w:color w:val="000000" w:themeColor="text1"/>
          <w:rPrChange w:id="15267" w:author="Peto" w:date="2018-06-14T07:18:00Z">
            <w:rPr>
              <w:color w:val="000000" w:themeColor="text1"/>
            </w:rPr>
          </w:rPrChange>
        </w:rPr>
        <w:t xml:space="preserve"> </w:t>
      </w:r>
      <w:r w:rsidR="00CE547F" w:rsidRPr="00A82009">
        <w:rPr>
          <w:noProof/>
          <w:color w:val="000000" w:themeColor="text1"/>
          <w:rPrChange w:id="15268" w:author="Peto" w:date="2018-06-14T07:18:00Z">
            <w:rPr>
              <w:color w:val="000000" w:themeColor="text1"/>
            </w:rPr>
          </w:rPrChange>
        </w:rPr>
        <w:tab/>
        <w:t>maximum zápornej derivovanej hrudníkovej impedancie</w:t>
      </w:r>
    </w:p>
    <w:p w14:paraId="39EC23DB" w14:textId="77777777" w:rsidR="00CE547F" w:rsidRPr="00A82009" w:rsidRDefault="00CE547F" w:rsidP="00CE547F">
      <w:pPr>
        <w:rPr>
          <w:noProof/>
          <w:rPrChange w:id="15269" w:author="Peto" w:date="2018-06-14T07:18:00Z">
            <w:rPr/>
          </w:rPrChange>
        </w:rPr>
      </w:pPr>
      <w:r w:rsidRPr="00A82009">
        <w:rPr>
          <w:noProof/>
          <w:rPrChange w:id="15270" w:author="Peto" w:date="2018-06-14T07:18:00Z">
            <w:rPr/>
          </w:rPrChange>
        </w:rPr>
        <w:t>S1</w:t>
      </w:r>
      <w:r w:rsidRPr="00A82009">
        <w:rPr>
          <w:noProof/>
          <w:rPrChange w:id="15271" w:author="Peto" w:date="2018-06-14T07:18:00Z">
            <w:rPr/>
          </w:rPrChange>
        </w:rPr>
        <w:tab/>
      </w:r>
      <w:r w:rsidRPr="00A82009">
        <w:rPr>
          <w:noProof/>
          <w:rPrChange w:id="15272" w:author="Peto" w:date="2018-06-14T07:18:00Z">
            <w:rPr/>
          </w:rPrChange>
        </w:rPr>
        <w:tab/>
      </w:r>
      <w:r w:rsidRPr="00A82009">
        <w:rPr>
          <w:noProof/>
          <w:rPrChange w:id="15273" w:author="Peto" w:date="2018-06-14T07:18:00Z">
            <w:rPr/>
          </w:rPrChange>
        </w:rPr>
        <w:tab/>
      </w:r>
      <w:r w:rsidRPr="00A82009">
        <w:rPr>
          <w:noProof/>
          <w:rPrChange w:id="15274" w:author="Peto" w:date="2018-06-14T07:18:00Z">
            <w:rPr/>
          </w:rPrChange>
        </w:rPr>
        <w:tab/>
      </w:r>
      <w:r w:rsidRPr="00A82009">
        <w:rPr>
          <w:noProof/>
          <w:rPrChange w:id="15275" w:author="Peto" w:date="2018-06-14T07:18:00Z">
            <w:rPr/>
          </w:rPrChange>
        </w:rPr>
        <w:tab/>
        <w:t>1. srdečný zvuk</w:t>
      </w:r>
    </w:p>
    <w:p w14:paraId="332851EA" w14:textId="77777777" w:rsidR="00CE547F" w:rsidRPr="00A82009" w:rsidRDefault="00CE547F" w:rsidP="00CE547F">
      <w:pPr>
        <w:rPr>
          <w:noProof/>
          <w:rPrChange w:id="15276" w:author="Peto" w:date="2018-06-14T07:18:00Z">
            <w:rPr/>
          </w:rPrChange>
        </w:rPr>
      </w:pPr>
      <w:r w:rsidRPr="00A82009">
        <w:rPr>
          <w:noProof/>
          <w:rPrChange w:id="15277" w:author="Peto" w:date="2018-06-14T07:18:00Z">
            <w:rPr/>
          </w:rPrChange>
        </w:rPr>
        <w:t>S2</w:t>
      </w:r>
      <w:r w:rsidRPr="00A82009">
        <w:rPr>
          <w:noProof/>
          <w:rPrChange w:id="15278" w:author="Peto" w:date="2018-06-14T07:18:00Z">
            <w:rPr/>
          </w:rPrChange>
        </w:rPr>
        <w:tab/>
      </w:r>
      <w:r w:rsidRPr="00A82009">
        <w:rPr>
          <w:noProof/>
          <w:rPrChange w:id="15279" w:author="Peto" w:date="2018-06-14T07:18:00Z">
            <w:rPr/>
          </w:rPrChange>
        </w:rPr>
        <w:tab/>
      </w:r>
      <w:r w:rsidRPr="00A82009">
        <w:rPr>
          <w:noProof/>
          <w:rPrChange w:id="15280" w:author="Peto" w:date="2018-06-14T07:18:00Z">
            <w:rPr/>
          </w:rPrChange>
        </w:rPr>
        <w:tab/>
      </w:r>
      <w:r w:rsidRPr="00A82009">
        <w:rPr>
          <w:noProof/>
          <w:rPrChange w:id="15281" w:author="Peto" w:date="2018-06-14T07:18:00Z">
            <w:rPr/>
          </w:rPrChange>
        </w:rPr>
        <w:tab/>
      </w:r>
      <w:r w:rsidRPr="00A82009">
        <w:rPr>
          <w:noProof/>
          <w:rPrChange w:id="15282" w:author="Peto" w:date="2018-06-14T07:18:00Z">
            <w:rPr/>
          </w:rPrChange>
        </w:rPr>
        <w:tab/>
        <w:t>2. srdečný zvuk</w:t>
      </w:r>
    </w:p>
    <w:p w14:paraId="2CDB512E" w14:textId="77777777" w:rsidR="00CE547F" w:rsidRPr="00A82009" w:rsidRDefault="00CE547F" w:rsidP="00CE547F">
      <w:pPr>
        <w:rPr>
          <w:noProof/>
          <w:rPrChange w:id="15283" w:author="Peto" w:date="2018-06-14T07:18:00Z">
            <w:rPr/>
          </w:rPrChange>
        </w:rPr>
      </w:pPr>
      <w:r w:rsidRPr="00A82009">
        <w:rPr>
          <w:noProof/>
          <w:rPrChange w:id="15284" w:author="Peto" w:date="2018-06-14T07:18:00Z">
            <w:rPr/>
          </w:rPrChange>
        </w:rPr>
        <w:t>r</w:t>
      </w:r>
      <w:r w:rsidRPr="00A82009">
        <w:rPr>
          <w:noProof/>
          <w:rPrChange w:id="15285" w:author="Peto" w:date="2018-06-14T07:18:00Z">
            <w:rPr/>
          </w:rPrChange>
        </w:rPr>
        <w:tab/>
      </w:r>
      <w:r w:rsidRPr="00A82009">
        <w:rPr>
          <w:noProof/>
          <w:rPrChange w:id="15286" w:author="Peto" w:date="2018-06-14T07:18:00Z">
            <w:rPr/>
          </w:rPrChange>
        </w:rPr>
        <w:tab/>
      </w:r>
      <w:r w:rsidRPr="00A82009">
        <w:rPr>
          <w:noProof/>
          <w:rPrChange w:id="15287" w:author="Peto" w:date="2018-06-14T07:18:00Z">
            <w:rPr/>
          </w:rPrChange>
        </w:rPr>
        <w:tab/>
      </w:r>
      <w:r w:rsidRPr="00A82009">
        <w:rPr>
          <w:noProof/>
          <w:rPrChange w:id="15288" w:author="Peto" w:date="2018-06-14T07:18:00Z">
            <w:rPr/>
          </w:rPrChange>
        </w:rPr>
        <w:tab/>
      </w:r>
      <w:r w:rsidRPr="00A82009">
        <w:rPr>
          <w:noProof/>
          <w:rPrChange w:id="15289" w:author="Peto" w:date="2018-06-14T07:18:00Z">
            <w:rPr/>
          </w:rPrChange>
        </w:rPr>
        <w:tab/>
        <w:t>Pearsonov korelačný koeficient</w:t>
      </w:r>
    </w:p>
    <w:p w14:paraId="74C61D03" w14:textId="77777777" w:rsidR="00CE547F" w:rsidRPr="00A82009" w:rsidRDefault="00CE547F" w:rsidP="00CE547F">
      <w:pPr>
        <w:rPr>
          <w:noProof/>
          <w:rPrChange w:id="15290" w:author="Peto" w:date="2018-06-14T07:18:00Z">
            <w:rPr/>
          </w:rPrChange>
        </w:rPr>
      </w:pPr>
      <w:r w:rsidRPr="00A82009">
        <w:rPr>
          <w:noProof/>
          <w:rPrChange w:id="15291" w:author="Peto" w:date="2018-06-14T07:18:00Z">
            <w:rPr/>
          </w:rPrChange>
        </w:rPr>
        <w:t>Ω</w:t>
      </w:r>
      <w:r w:rsidRPr="00A82009">
        <w:rPr>
          <w:noProof/>
          <w:rPrChange w:id="15292" w:author="Peto" w:date="2018-06-14T07:18:00Z">
            <w:rPr/>
          </w:rPrChange>
        </w:rPr>
        <w:tab/>
      </w:r>
      <w:r w:rsidRPr="00A82009">
        <w:rPr>
          <w:noProof/>
          <w:rPrChange w:id="15293" w:author="Peto" w:date="2018-06-14T07:18:00Z">
            <w:rPr/>
          </w:rPrChange>
        </w:rPr>
        <w:tab/>
      </w:r>
      <w:r w:rsidRPr="00A82009">
        <w:rPr>
          <w:noProof/>
          <w:rPrChange w:id="15294" w:author="Peto" w:date="2018-06-14T07:18:00Z">
            <w:rPr/>
          </w:rPrChange>
        </w:rPr>
        <w:tab/>
      </w:r>
      <w:r w:rsidRPr="00A82009">
        <w:rPr>
          <w:noProof/>
          <w:rPrChange w:id="15295" w:author="Peto" w:date="2018-06-14T07:18:00Z">
            <w:rPr/>
          </w:rPrChange>
        </w:rPr>
        <w:tab/>
      </w:r>
      <w:r w:rsidRPr="00A82009">
        <w:rPr>
          <w:noProof/>
          <w:rPrChange w:id="15296" w:author="Peto" w:date="2018-06-14T07:18:00Z">
            <w:rPr/>
          </w:rPrChange>
        </w:rPr>
        <w:tab/>
        <w:t>ohm</w:t>
      </w:r>
    </w:p>
    <w:p w14:paraId="6F53EAFB" w14:textId="77777777" w:rsidR="00CE547F" w:rsidRPr="00A82009" w:rsidRDefault="00CE547F" w:rsidP="00CE547F">
      <w:pPr>
        <w:rPr>
          <w:noProof/>
          <w:rPrChange w:id="15297" w:author="Peto" w:date="2018-06-14T07:18:00Z">
            <w:rPr/>
          </w:rPrChange>
        </w:rPr>
      </w:pPr>
      <w:r w:rsidRPr="00A82009">
        <w:rPr>
          <w:noProof/>
          <w:rPrChange w:id="15298" w:author="Peto" w:date="2018-06-14T07:18:00Z">
            <w:rPr/>
          </w:rPrChange>
        </w:rPr>
        <w:t>s</w:t>
      </w:r>
      <w:r w:rsidRPr="00A82009">
        <w:rPr>
          <w:noProof/>
          <w:rPrChange w:id="15299" w:author="Peto" w:date="2018-06-14T07:18:00Z">
            <w:rPr/>
          </w:rPrChange>
        </w:rPr>
        <w:tab/>
      </w:r>
      <w:r w:rsidRPr="00A82009">
        <w:rPr>
          <w:noProof/>
          <w:rPrChange w:id="15300" w:author="Peto" w:date="2018-06-14T07:18:00Z">
            <w:rPr/>
          </w:rPrChange>
        </w:rPr>
        <w:tab/>
      </w:r>
      <w:r w:rsidRPr="00A82009">
        <w:rPr>
          <w:noProof/>
          <w:rPrChange w:id="15301" w:author="Peto" w:date="2018-06-14T07:18:00Z">
            <w:rPr/>
          </w:rPrChange>
        </w:rPr>
        <w:tab/>
      </w:r>
      <w:r w:rsidRPr="00A82009">
        <w:rPr>
          <w:noProof/>
          <w:rPrChange w:id="15302" w:author="Peto" w:date="2018-06-14T07:18:00Z">
            <w:rPr/>
          </w:rPrChange>
        </w:rPr>
        <w:tab/>
      </w:r>
      <w:r w:rsidRPr="00A82009">
        <w:rPr>
          <w:noProof/>
          <w:rPrChange w:id="15303" w:author="Peto" w:date="2018-06-14T07:18:00Z">
            <w:rPr/>
          </w:rPrChange>
        </w:rPr>
        <w:tab/>
        <w:t>sekunda</w:t>
      </w:r>
    </w:p>
    <w:p w14:paraId="016A98CC" w14:textId="77777777" w:rsidR="00CE547F" w:rsidRPr="00A82009" w:rsidRDefault="00CE547F" w:rsidP="00CE547F">
      <w:pPr>
        <w:rPr>
          <w:noProof/>
          <w:rPrChange w:id="15304" w:author="Peto" w:date="2018-06-14T07:18:00Z">
            <w:rPr/>
          </w:rPrChange>
        </w:rPr>
      </w:pPr>
      <w:r w:rsidRPr="00A82009">
        <w:rPr>
          <w:noProof/>
          <w:rPrChange w:id="15305" w:author="Peto" w:date="2018-06-14T07:18:00Z">
            <w:rPr/>
          </w:rPrChange>
        </w:rPr>
        <w:t>RR</w:t>
      </w:r>
      <w:r w:rsidRPr="00A82009">
        <w:rPr>
          <w:noProof/>
          <w:rPrChange w:id="15306" w:author="Peto" w:date="2018-06-14T07:18:00Z">
            <w:rPr/>
          </w:rPrChange>
        </w:rPr>
        <w:tab/>
      </w:r>
      <w:r w:rsidRPr="00A82009">
        <w:rPr>
          <w:noProof/>
          <w:rPrChange w:id="15307" w:author="Peto" w:date="2018-06-14T07:18:00Z">
            <w:rPr/>
          </w:rPrChange>
        </w:rPr>
        <w:tab/>
      </w:r>
      <w:r w:rsidRPr="00A82009">
        <w:rPr>
          <w:noProof/>
          <w:rPrChange w:id="15308" w:author="Peto" w:date="2018-06-14T07:18:00Z">
            <w:rPr/>
          </w:rPrChange>
        </w:rPr>
        <w:tab/>
      </w:r>
      <w:r w:rsidRPr="00A82009">
        <w:rPr>
          <w:noProof/>
          <w:rPrChange w:id="15309" w:author="Peto" w:date="2018-06-14T07:18:00Z">
            <w:rPr/>
          </w:rPrChange>
        </w:rPr>
        <w:tab/>
        <w:t>R-R interval, dĺžka intervalu medzi dvoma R vlnami</w:t>
      </w:r>
    </w:p>
    <w:p w14:paraId="71747617" w14:textId="77777777" w:rsidR="00CE547F" w:rsidRPr="00A82009" w:rsidRDefault="00CE547F" w:rsidP="00CE547F">
      <w:pPr>
        <w:rPr>
          <w:noProof/>
          <w:rPrChange w:id="15310" w:author="Peto" w:date="2018-06-14T07:18:00Z">
            <w:rPr/>
          </w:rPrChange>
        </w:rPr>
      </w:pPr>
    </w:p>
    <w:p w14:paraId="1BE3421A" w14:textId="1281BD97" w:rsidR="00337173" w:rsidRPr="00A82009" w:rsidRDefault="00337173">
      <w:pPr>
        <w:rPr>
          <w:noProof/>
          <w:rPrChange w:id="15311" w:author="Peto" w:date="2018-06-14T07:18:00Z">
            <w:rPr/>
          </w:rPrChange>
        </w:rPr>
      </w:pPr>
    </w:p>
    <w:sectPr w:rsidR="00337173" w:rsidRPr="00A82009" w:rsidSect="00452ADC">
      <w:headerReference w:type="default" r:id="rId66"/>
      <w:footerReference w:type="default" r:id="rId67"/>
      <w:headerReference w:type="first" r:id="rId68"/>
      <w:footerReference w:type="first" r:id="rId69"/>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Pavel Jurak" w:date="2018-06-01T11:48:00Z" w:initials="PJ">
    <w:p w14:paraId="649ABE73" w14:textId="30519C6D" w:rsidR="00820F54" w:rsidRDefault="00820F54">
      <w:pPr>
        <w:pStyle w:val="Textkomentra"/>
      </w:pPr>
      <w:r>
        <w:rPr>
          <w:rStyle w:val="Odkaznakomentr"/>
        </w:rPr>
        <w:annotationRef/>
      </w:r>
      <w:proofErr w:type="spellStart"/>
      <w:r>
        <w:t>Doporučuji</w:t>
      </w:r>
      <w:proofErr w:type="spellEnd"/>
      <w:r>
        <w:t xml:space="preserve"> </w:t>
      </w:r>
      <w:proofErr w:type="spellStart"/>
      <w:r>
        <w:t>udělat</w:t>
      </w:r>
      <w:proofErr w:type="spellEnd"/>
      <w:r>
        <w:t xml:space="preserve"> abstrakt </w:t>
      </w:r>
      <w:proofErr w:type="spellStart"/>
      <w:r>
        <w:t>strukturovaně</w:t>
      </w:r>
      <w:proofErr w:type="spellEnd"/>
      <w:r>
        <w:t xml:space="preserve">. </w:t>
      </w:r>
      <w:proofErr w:type="spellStart"/>
      <w:r>
        <w:t>Současný</w:t>
      </w:r>
      <w:proofErr w:type="spellEnd"/>
      <w:r>
        <w:t xml:space="preserve"> stav-</w:t>
      </w:r>
      <w:proofErr w:type="spellStart"/>
      <w:r>
        <w:t>metody</w:t>
      </w:r>
      <w:proofErr w:type="spellEnd"/>
      <w:r>
        <w:t>-výsledky-</w:t>
      </w:r>
      <w:proofErr w:type="spellStart"/>
      <w:r>
        <w:t>závěr</w:t>
      </w:r>
      <w:proofErr w:type="spellEnd"/>
    </w:p>
  </w:comment>
  <w:comment w:id="36" w:author="Pavel Jurak [2]" w:date="2018-05-30T17:07:00Z" w:initials="PJ">
    <w:p w14:paraId="68B08017" w14:textId="213EA9BD" w:rsidR="00820F54" w:rsidRDefault="00820F54">
      <w:pPr>
        <w:pStyle w:val="Textkomentra"/>
      </w:pPr>
      <w:r>
        <w:rPr>
          <w:rStyle w:val="Odkaznakomentr"/>
        </w:rPr>
        <w:annotationRef/>
      </w:r>
      <w:proofErr w:type="spellStart"/>
      <w:r>
        <w:t>Limitací</w:t>
      </w:r>
      <w:proofErr w:type="spellEnd"/>
      <w:r>
        <w:t xml:space="preserve"> </w:t>
      </w:r>
      <w:proofErr w:type="spellStart"/>
      <w:r>
        <w:t>metody</w:t>
      </w:r>
      <w:proofErr w:type="spellEnd"/>
      <w:r>
        <w:t xml:space="preserve"> je … </w:t>
      </w:r>
    </w:p>
  </w:comment>
  <w:comment w:id="49" w:author="Pavel Jurak [2]" w:date="2018-05-30T17:08:00Z" w:initials="PJ">
    <w:p w14:paraId="7C027D0A" w14:textId="41D59F40" w:rsidR="00820F54" w:rsidRDefault="00820F54">
      <w:pPr>
        <w:pStyle w:val="Textkomentra"/>
      </w:pPr>
      <w:r>
        <w:rPr>
          <w:rStyle w:val="Odkaznakomentr"/>
        </w:rPr>
        <w:annotationRef/>
      </w:r>
      <w:proofErr w:type="spellStart"/>
      <w:r>
        <w:t>Není</w:t>
      </w:r>
      <w:proofErr w:type="spellEnd"/>
      <w:r>
        <w:t xml:space="preserve"> to ani tak </w:t>
      </w:r>
      <w:proofErr w:type="spellStart"/>
      <w:r>
        <w:t>nedostatkem</w:t>
      </w:r>
      <w:proofErr w:type="spellEnd"/>
      <w:r>
        <w:t xml:space="preserve"> znalostí ale samotným </w:t>
      </w:r>
      <w:proofErr w:type="spellStart"/>
      <w:r>
        <w:t>principem</w:t>
      </w:r>
      <w:proofErr w:type="spellEnd"/>
      <w:r>
        <w:t xml:space="preserve"> </w:t>
      </w:r>
      <w:proofErr w:type="spellStart"/>
      <w:r>
        <w:t>metody</w:t>
      </w:r>
      <w:proofErr w:type="spellEnd"/>
      <w:r>
        <w:t>.</w:t>
      </w:r>
    </w:p>
  </w:comment>
  <w:comment w:id="236" w:author="Pavel Jurak" w:date="2018-05-31T15:47:00Z" w:initials="PJ">
    <w:p w14:paraId="49323832" w14:textId="531C5EE4" w:rsidR="00820F54" w:rsidRDefault="00820F54">
      <w:pPr>
        <w:pStyle w:val="Textkomentra"/>
      </w:pPr>
      <w:r>
        <w:rPr>
          <w:rStyle w:val="Odkaznakomentr"/>
        </w:rPr>
        <w:annotationRef/>
      </w:r>
      <w:r>
        <w:t xml:space="preserve">Práce by </w:t>
      </w:r>
      <w:proofErr w:type="spellStart"/>
      <w:r>
        <w:t>neměla</w:t>
      </w:r>
      <w:proofErr w:type="spellEnd"/>
      <w:r>
        <w:t xml:space="preserve"> </w:t>
      </w:r>
      <w:proofErr w:type="spellStart"/>
      <w:r>
        <w:t>přinášet</w:t>
      </w:r>
      <w:proofErr w:type="spellEnd"/>
      <w:r>
        <w:t xml:space="preserve"> nové </w:t>
      </w:r>
      <w:proofErr w:type="spellStart"/>
      <w:r>
        <w:t>informace</w:t>
      </w:r>
      <w:proofErr w:type="spellEnd"/>
      <w:r>
        <w:t xml:space="preserve">, ale </w:t>
      </w:r>
      <w:proofErr w:type="spellStart"/>
      <w:r>
        <w:t>představuje</w:t>
      </w:r>
      <w:proofErr w:type="spellEnd"/>
      <w:r>
        <w:t xml:space="preserve"> nové </w:t>
      </w:r>
      <w:proofErr w:type="spellStart"/>
      <w:r>
        <w:t>metody</w:t>
      </w:r>
      <w:proofErr w:type="spellEnd"/>
      <w:r>
        <w:t xml:space="preserve">, </w:t>
      </w:r>
      <w:proofErr w:type="spellStart"/>
      <w:r>
        <w:t>které</w:t>
      </w:r>
      <w:proofErr w:type="spellEnd"/>
      <w:r>
        <w:t xml:space="preserve"> </w:t>
      </w:r>
    </w:p>
  </w:comment>
  <w:comment w:id="1963" w:author="Pavel Jurak" w:date="2018-04-16T09:33:00Z" w:initials="PJ">
    <w:p w14:paraId="44E38225" w14:textId="77777777" w:rsidR="00820F54" w:rsidRDefault="00820F54" w:rsidP="00CE547F">
      <w:pPr>
        <w:pStyle w:val="Textkomentra"/>
      </w:pPr>
      <w:r>
        <w:rPr>
          <w:rStyle w:val="Odkaznakomentr"/>
        </w:rPr>
        <w:annotationRef/>
      </w:r>
      <w:proofErr w:type="spellStart"/>
      <w:r>
        <w:t>Přestože</w:t>
      </w:r>
      <w:proofErr w:type="spellEnd"/>
      <w:r>
        <w:t xml:space="preserve"> je IC </w:t>
      </w:r>
      <w:proofErr w:type="spellStart"/>
      <w:r>
        <w:t>známá</w:t>
      </w:r>
      <w:proofErr w:type="spellEnd"/>
      <w:r>
        <w:t xml:space="preserve"> metodika (od roku XXXX), </w:t>
      </w:r>
      <w:proofErr w:type="spellStart"/>
      <w:r>
        <w:t>její</w:t>
      </w:r>
      <w:proofErr w:type="spellEnd"/>
      <w:r>
        <w:t xml:space="preserve"> využití v klinické praxi je </w:t>
      </w:r>
      <w:proofErr w:type="spellStart"/>
      <w:r>
        <w:t>omezené</w:t>
      </w:r>
      <w:proofErr w:type="spellEnd"/>
      <w:r>
        <w:t xml:space="preserve">, </w:t>
      </w:r>
      <w:proofErr w:type="spellStart"/>
      <w:r>
        <w:t>především</w:t>
      </w:r>
      <w:proofErr w:type="spellEnd"/>
      <w:r>
        <w:t xml:space="preserve"> </w:t>
      </w:r>
      <w:proofErr w:type="spellStart"/>
      <w:r>
        <w:t>proto</w:t>
      </w:r>
      <w:proofErr w:type="spellEnd"/>
      <w:r>
        <w:t>, že  ….</w:t>
      </w:r>
    </w:p>
  </w:comment>
  <w:comment w:id="2832" w:author="Pavel Jurak [2]" w:date="2018-05-30T17:17:00Z" w:initials="PJ">
    <w:p w14:paraId="35056640" w14:textId="647245BC" w:rsidR="00820F54" w:rsidRDefault="00820F54">
      <w:pPr>
        <w:pStyle w:val="Textkomentra"/>
      </w:pPr>
      <w:r>
        <w:rPr>
          <w:rStyle w:val="Odkaznakomentr"/>
        </w:rPr>
        <w:annotationRef/>
      </w:r>
      <w:proofErr w:type="spellStart"/>
      <w:r>
        <w:t>Bylo</w:t>
      </w:r>
      <w:proofErr w:type="spellEnd"/>
      <w:r>
        <w:t xml:space="preserve"> by </w:t>
      </w:r>
      <w:proofErr w:type="spellStart"/>
      <w:r>
        <w:t>zajímavé</w:t>
      </w:r>
      <w:proofErr w:type="spellEnd"/>
      <w:r>
        <w:t xml:space="preserve"> toto </w:t>
      </w:r>
      <w:proofErr w:type="spellStart"/>
      <w:r>
        <w:t>porovnat</w:t>
      </w:r>
      <w:proofErr w:type="spellEnd"/>
      <w:r>
        <w:t xml:space="preserve"> s </w:t>
      </w:r>
      <w:proofErr w:type="spellStart"/>
      <w:r>
        <w:t>tvarem</w:t>
      </w:r>
      <w:proofErr w:type="spellEnd"/>
      <w:r>
        <w:t xml:space="preserve"> impedanční </w:t>
      </w:r>
      <w:proofErr w:type="spellStart"/>
      <w:r>
        <w:t>křivky</w:t>
      </w:r>
      <w:proofErr w:type="spellEnd"/>
      <w:r>
        <w:t xml:space="preserve"> v hrudníku a </w:t>
      </w:r>
      <w:proofErr w:type="spellStart"/>
      <w:r>
        <w:t>karotidě</w:t>
      </w:r>
      <w:proofErr w:type="spellEnd"/>
    </w:p>
  </w:comment>
  <w:comment w:id="3571" w:author="Pavel Jurak" w:date="2018-04-21T21:54:00Z" w:initials="PJ">
    <w:p w14:paraId="6704AED3" w14:textId="77777777" w:rsidR="00820F54" w:rsidRDefault="00820F54" w:rsidP="00CE547F">
      <w:pPr>
        <w:pStyle w:val="Textkomentra"/>
      </w:pPr>
      <w:r>
        <w:rPr>
          <w:rStyle w:val="Odkaznakomentr"/>
        </w:rPr>
        <w:annotationRef/>
      </w:r>
      <w:proofErr w:type="spellStart"/>
      <w:r>
        <w:t>pokud</w:t>
      </w:r>
      <w:proofErr w:type="spellEnd"/>
      <w:r>
        <w:t xml:space="preserve"> je </w:t>
      </w:r>
      <w:proofErr w:type="spellStart"/>
      <w:r>
        <w:t>obrázek</w:t>
      </w:r>
      <w:proofErr w:type="spellEnd"/>
      <w:r>
        <w:t xml:space="preserve"> </w:t>
      </w:r>
      <w:proofErr w:type="spellStart"/>
      <w:r>
        <w:t>převzatý</w:t>
      </w:r>
      <w:proofErr w:type="spellEnd"/>
      <w:r>
        <w:t xml:space="preserve"> - </w:t>
      </w:r>
      <w:proofErr w:type="spellStart"/>
      <w:r>
        <w:t>citace</w:t>
      </w:r>
      <w:proofErr w:type="spellEnd"/>
    </w:p>
  </w:comment>
  <w:comment w:id="3674" w:author="Pavel Jurak" w:date="2018-04-21T21:59:00Z" w:initials="PJ">
    <w:p w14:paraId="39B3D408" w14:textId="77777777" w:rsidR="00820F54" w:rsidRDefault="00820F54" w:rsidP="00CE547F">
      <w:pPr>
        <w:pStyle w:val="Textkomentra"/>
      </w:pPr>
      <w:r>
        <w:rPr>
          <w:rStyle w:val="Odkaznakomentr"/>
        </w:rPr>
        <w:annotationRef/>
      </w:r>
      <w:r>
        <w:t xml:space="preserve">už </w:t>
      </w:r>
      <w:proofErr w:type="spellStart"/>
      <w:r>
        <w:t>bylo</w:t>
      </w:r>
      <w:proofErr w:type="spellEnd"/>
      <w:r>
        <w:t xml:space="preserve"> </w:t>
      </w:r>
      <w:proofErr w:type="spellStart"/>
      <w:r>
        <w:t>zmíněno</w:t>
      </w:r>
      <w:proofErr w:type="spellEnd"/>
      <w:r>
        <w:t xml:space="preserve"> </w:t>
      </w:r>
      <w:proofErr w:type="spellStart"/>
      <w:r>
        <w:t>dříve</w:t>
      </w:r>
      <w:proofErr w:type="spellEnd"/>
    </w:p>
  </w:comment>
  <w:comment w:id="4164" w:author="Pavel Jurak" w:date="2018-04-22T18:56:00Z" w:initials="PJ">
    <w:p w14:paraId="42DA08A7" w14:textId="77777777" w:rsidR="00820F54" w:rsidRDefault="00820F54" w:rsidP="00CE547F">
      <w:pPr>
        <w:pStyle w:val="Textkomentra"/>
      </w:pPr>
      <w:r>
        <w:rPr>
          <w:rStyle w:val="Odkaznakomentr"/>
        </w:rPr>
        <w:annotationRef/>
      </w:r>
      <w:r>
        <w:t>minulý čas</w:t>
      </w:r>
    </w:p>
  </w:comment>
  <w:comment w:id="4681" w:author="Pavel Jurak" w:date="2018-04-22T19:18:00Z" w:initials="PJ">
    <w:p w14:paraId="65184D86" w14:textId="77777777" w:rsidR="00820F54" w:rsidRDefault="00820F54" w:rsidP="00CE547F">
      <w:pPr>
        <w:pStyle w:val="Textkomentra"/>
      </w:pPr>
      <w:r>
        <w:rPr>
          <w:rStyle w:val="Odkaznakomentr"/>
        </w:rPr>
        <w:annotationRef/>
      </w:r>
      <w:proofErr w:type="spellStart"/>
      <w:r>
        <w:t>dZ</w:t>
      </w:r>
      <w:proofErr w:type="spellEnd"/>
      <w:r>
        <w:rPr>
          <w:lang w:val="en-US"/>
        </w:rPr>
        <w:t>/</w:t>
      </w:r>
      <w:proofErr w:type="spellStart"/>
      <w:r>
        <w:rPr>
          <w:lang w:val="en-US"/>
        </w:rPr>
        <w:t>dtmax</w:t>
      </w:r>
      <w:proofErr w:type="spellEnd"/>
      <w:r>
        <w:t xml:space="preserve"> je </w:t>
      </w:r>
      <w:proofErr w:type="spellStart"/>
      <w:r>
        <w:t>maximální</w:t>
      </w:r>
      <w:proofErr w:type="spellEnd"/>
      <w:r>
        <w:t xml:space="preserve"> hodnota </w:t>
      </w:r>
      <w:proofErr w:type="spellStart"/>
      <w:r>
        <w:t>derivace</w:t>
      </w:r>
      <w:proofErr w:type="spellEnd"/>
      <w:r>
        <w:t xml:space="preserve"> podel času, to </w:t>
      </w:r>
      <w:proofErr w:type="spellStart"/>
      <w:r>
        <w:t>není</w:t>
      </w:r>
      <w:proofErr w:type="spellEnd"/>
      <w:r>
        <w:t xml:space="preserve"> </w:t>
      </w:r>
      <w:proofErr w:type="spellStart"/>
      <w:r>
        <w:t>maximální</w:t>
      </w:r>
      <w:proofErr w:type="spellEnd"/>
      <w:r>
        <w:t xml:space="preserve"> objem, </w:t>
      </w:r>
      <w:proofErr w:type="spellStart"/>
      <w:r>
        <w:t>maximální</w:t>
      </w:r>
      <w:proofErr w:type="spellEnd"/>
      <w:r>
        <w:t xml:space="preserve"> objem je </w:t>
      </w:r>
      <w:proofErr w:type="spellStart"/>
      <w:r>
        <w:t>časově</w:t>
      </w:r>
      <w:proofErr w:type="spellEnd"/>
      <w:r>
        <w:t xml:space="preserve"> </w:t>
      </w:r>
      <w:proofErr w:type="spellStart"/>
      <w:r>
        <w:t>později</w:t>
      </w:r>
      <w:proofErr w:type="spellEnd"/>
      <w:r>
        <w:t xml:space="preserve">, to si </w:t>
      </w:r>
      <w:proofErr w:type="spellStart"/>
      <w:r>
        <w:t>snad</w:t>
      </w:r>
      <w:proofErr w:type="spellEnd"/>
      <w:r>
        <w:t xml:space="preserve"> ani  </w:t>
      </w:r>
      <w:proofErr w:type="spellStart"/>
      <w:r>
        <w:t>Kubíček</w:t>
      </w:r>
      <w:proofErr w:type="spellEnd"/>
      <w:r>
        <w:t xml:space="preserve">  Šrámek nemysleli ? </w:t>
      </w:r>
    </w:p>
    <w:p w14:paraId="22EA6AD8" w14:textId="77777777" w:rsidR="00820F54" w:rsidRDefault="00820F54" w:rsidP="00CE547F">
      <w:pPr>
        <w:pStyle w:val="Textkomentra"/>
      </w:pPr>
    </w:p>
    <w:p w14:paraId="418ACF07" w14:textId="1611AF39" w:rsidR="00820F54" w:rsidRPr="00AE429E" w:rsidRDefault="00820F54" w:rsidP="00CE547F">
      <w:pPr>
        <w:pStyle w:val="Textkomentra"/>
      </w:pPr>
      <w:proofErr w:type="spellStart"/>
      <w:r>
        <w:t>Doplněno</w:t>
      </w:r>
      <w:proofErr w:type="spellEnd"/>
      <w:r>
        <w:t xml:space="preserve">: </w:t>
      </w:r>
      <w:proofErr w:type="spellStart"/>
      <w:r>
        <w:t>Mělo</w:t>
      </w:r>
      <w:proofErr w:type="spellEnd"/>
      <w:r>
        <w:t xml:space="preserve"> by to </w:t>
      </w:r>
      <w:proofErr w:type="spellStart"/>
      <w:r>
        <w:t>být</w:t>
      </w:r>
      <w:proofErr w:type="spellEnd"/>
      <w:r>
        <w:t xml:space="preserve"> </w:t>
      </w:r>
      <w:proofErr w:type="spellStart"/>
      <w:r>
        <w:t>součet</w:t>
      </w:r>
      <w:proofErr w:type="spellEnd"/>
      <w:r>
        <w:t xml:space="preserve"> jak </w:t>
      </w:r>
      <w:proofErr w:type="spellStart"/>
      <w:r>
        <w:t>maximálního</w:t>
      </w:r>
      <w:proofErr w:type="spellEnd"/>
      <w:r>
        <w:t xml:space="preserve"> </w:t>
      </w:r>
      <w:proofErr w:type="spellStart"/>
      <w:r>
        <w:t>zrychlení</w:t>
      </w:r>
      <w:proofErr w:type="spellEnd"/>
      <w:r>
        <w:t xml:space="preserve"> </w:t>
      </w:r>
      <w:proofErr w:type="spellStart"/>
      <w:r>
        <w:t>krve</w:t>
      </w:r>
      <w:proofErr w:type="spellEnd"/>
      <w:r>
        <w:t xml:space="preserve"> tak i </w:t>
      </w:r>
      <w:proofErr w:type="spellStart"/>
      <w:r>
        <w:t>maximální</w:t>
      </w:r>
      <w:proofErr w:type="spellEnd"/>
      <w:r>
        <w:t xml:space="preserve"> </w:t>
      </w:r>
      <w:proofErr w:type="spellStart"/>
      <w:r>
        <w:t>rychlosti</w:t>
      </w:r>
      <w:proofErr w:type="spellEnd"/>
      <w:r>
        <w:t xml:space="preserve"> </w:t>
      </w:r>
      <w:proofErr w:type="spellStart"/>
      <w:r>
        <w:t>změny</w:t>
      </w:r>
      <w:proofErr w:type="spellEnd"/>
      <w:r>
        <w:t xml:space="preserve"> objemu </w:t>
      </w:r>
      <w:proofErr w:type="spellStart"/>
      <w:r>
        <w:t>arterie</w:t>
      </w:r>
      <w:proofErr w:type="spellEnd"/>
    </w:p>
  </w:comment>
  <w:comment w:id="5186" w:author="Pavel Jurak" w:date="2018-04-22T19:33:00Z" w:initials="PJ">
    <w:p w14:paraId="053509A7" w14:textId="77777777" w:rsidR="00820F54" w:rsidRDefault="00820F54" w:rsidP="00CE547F">
      <w:pPr>
        <w:pStyle w:val="Textkomentra"/>
      </w:pPr>
      <w:r>
        <w:rPr>
          <w:rStyle w:val="Odkaznakomentr"/>
        </w:rPr>
        <w:annotationRef/>
      </w:r>
      <w:r>
        <w:t xml:space="preserve">nezávisí náhodou Z0 na </w:t>
      </w:r>
      <w:proofErr w:type="spellStart"/>
      <w:r>
        <w:t>množství</w:t>
      </w:r>
      <w:proofErr w:type="spellEnd"/>
      <w:r>
        <w:t xml:space="preserve"> tuky ?</w:t>
      </w:r>
    </w:p>
  </w:comment>
  <w:comment w:id="5472" w:author="Pavel Jurak [2]" w:date="2018-05-30T17:34:00Z" w:initials="PJ">
    <w:p w14:paraId="51FD32F8" w14:textId="35246AF8" w:rsidR="00820F54" w:rsidRDefault="00820F54">
      <w:pPr>
        <w:pStyle w:val="Textkomentra"/>
      </w:pPr>
      <w:r>
        <w:rPr>
          <w:rStyle w:val="Odkaznakomentr"/>
        </w:rPr>
        <w:annotationRef/>
      </w:r>
      <w:proofErr w:type="spellStart"/>
      <w:r>
        <w:t>Tady</w:t>
      </w:r>
      <w:proofErr w:type="spellEnd"/>
      <w:r>
        <w:t xml:space="preserve"> by moc pomohlo, </w:t>
      </w:r>
      <w:proofErr w:type="spellStart"/>
      <w:r>
        <w:t>kdyby</w:t>
      </w:r>
      <w:proofErr w:type="spellEnd"/>
      <w:r>
        <w:t xml:space="preserve"> </w:t>
      </w:r>
      <w:proofErr w:type="spellStart"/>
      <w:r>
        <w:t>se</w:t>
      </w:r>
      <w:proofErr w:type="spellEnd"/>
      <w:r>
        <w:t xml:space="preserve"> bod X a B ukázal na našich </w:t>
      </w:r>
      <w:proofErr w:type="spellStart"/>
      <w:r>
        <w:t>datech</w:t>
      </w:r>
      <w:proofErr w:type="spellEnd"/>
    </w:p>
  </w:comment>
  <w:comment w:id="5490" w:author="Pavel Jurak" w:date="2018-04-22T21:07:00Z" w:initials="PJ">
    <w:p w14:paraId="186275FF" w14:textId="77777777" w:rsidR="00820F54" w:rsidRDefault="00820F54" w:rsidP="00A41844">
      <w:pPr>
        <w:pStyle w:val="Textkomentra"/>
      </w:pPr>
      <w:r>
        <w:rPr>
          <w:rStyle w:val="Odkaznakomentr"/>
        </w:rPr>
        <w:annotationRef/>
      </w:r>
      <w:r>
        <w:t xml:space="preserve">v názvu odstavce </w:t>
      </w:r>
      <w:proofErr w:type="spellStart"/>
      <w:r>
        <w:t>rozepsat</w:t>
      </w:r>
      <w:proofErr w:type="spellEnd"/>
    </w:p>
  </w:comment>
  <w:comment w:id="5535" w:author="Pavel Jurak" w:date="2018-04-22T19:42:00Z" w:initials="PJ">
    <w:p w14:paraId="551FDAF4" w14:textId="77777777" w:rsidR="00820F54" w:rsidRDefault="00820F54" w:rsidP="00A41844">
      <w:pPr>
        <w:pStyle w:val="Textkomentra"/>
      </w:pPr>
      <w:r>
        <w:rPr>
          <w:rStyle w:val="Odkaznakomentr"/>
        </w:rPr>
        <w:annotationRef/>
      </w:r>
      <w:r>
        <w:t xml:space="preserve">čas </w:t>
      </w:r>
      <w:proofErr w:type="spellStart"/>
      <w:r>
        <w:t>mezi</w:t>
      </w:r>
      <w:proofErr w:type="spellEnd"/>
      <w:r>
        <w:t xml:space="preserve"> </w:t>
      </w:r>
      <w:proofErr w:type="spellStart"/>
      <w:r>
        <w:t>uzavření</w:t>
      </w:r>
      <w:proofErr w:type="spellEnd"/>
      <w:r>
        <w:t xml:space="preserve"> </w:t>
      </w:r>
      <w:proofErr w:type="spellStart"/>
      <w:r>
        <w:t>mitrální</w:t>
      </w:r>
      <w:proofErr w:type="spellEnd"/>
      <w:r>
        <w:t xml:space="preserve"> </w:t>
      </w:r>
      <w:proofErr w:type="spellStart"/>
      <w:r>
        <w:t>chlopně</w:t>
      </w:r>
      <w:proofErr w:type="spellEnd"/>
      <w:r>
        <w:t xml:space="preserve"> a </w:t>
      </w:r>
      <w:proofErr w:type="spellStart"/>
      <w:r>
        <w:t>otevřením</w:t>
      </w:r>
      <w:proofErr w:type="spellEnd"/>
      <w:r>
        <w:t xml:space="preserve"> </w:t>
      </w:r>
      <w:proofErr w:type="spellStart"/>
      <w:r>
        <w:t>aortální</w:t>
      </w:r>
      <w:proofErr w:type="spellEnd"/>
      <w:r>
        <w:t xml:space="preserve"> je </w:t>
      </w:r>
      <w:proofErr w:type="spellStart"/>
      <w:r>
        <w:t>delší</w:t>
      </w:r>
      <w:proofErr w:type="spellEnd"/>
    </w:p>
  </w:comment>
  <w:comment w:id="6000" w:author="Pavel Jurak" w:date="2018-04-22T22:09:00Z" w:initials="PJ">
    <w:p w14:paraId="0EC13A70" w14:textId="77777777" w:rsidR="00820F54" w:rsidRDefault="00820F54" w:rsidP="00FC1930">
      <w:pPr>
        <w:pStyle w:val="Textkomentra"/>
      </w:pPr>
      <w:r>
        <w:rPr>
          <w:rStyle w:val="Odkaznakomentr"/>
        </w:rPr>
        <w:annotationRef/>
      </w:r>
      <w:r>
        <w:t xml:space="preserve">Popis skupiny </w:t>
      </w:r>
      <w:proofErr w:type="spellStart"/>
      <w:r>
        <w:t>dobrovolníků</w:t>
      </w:r>
      <w:proofErr w:type="spellEnd"/>
      <w:r>
        <w:t xml:space="preserve"> </w:t>
      </w:r>
      <w:proofErr w:type="spellStart"/>
      <w:r>
        <w:t>bych</w:t>
      </w:r>
      <w:proofErr w:type="spellEnd"/>
      <w:r>
        <w:t xml:space="preserve"> dal </w:t>
      </w:r>
      <w:proofErr w:type="spellStart"/>
      <w:r>
        <w:t>před</w:t>
      </w:r>
      <w:proofErr w:type="spellEnd"/>
      <w:r>
        <w:t xml:space="preserve"> srdeční zvuky, </w:t>
      </w:r>
      <w:proofErr w:type="spellStart"/>
      <w:r>
        <w:t>stejně</w:t>
      </w:r>
      <w:proofErr w:type="spellEnd"/>
      <w:r>
        <w:t xml:space="preserve"> tak </w:t>
      </w:r>
      <w:proofErr w:type="spellStart"/>
      <w:r>
        <w:t>měřící</w:t>
      </w:r>
      <w:proofErr w:type="spellEnd"/>
      <w:r>
        <w:t xml:space="preserve"> protokol</w:t>
      </w:r>
    </w:p>
    <w:p w14:paraId="25EBA64B" w14:textId="77777777" w:rsidR="00820F54" w:rsidRDefault="00820F54" w:rsidP="00FC1930">
      <w:pPr>
        <w:pStyle w:val="Textkomentra"/>
      </w:pPr>
    </w:p>
  </w:comment>
  <w:comment w:id="6087" w:author="Pavel Jurak" w:date="2018-04-22T22:11:00Z" w:initials="PJ">
    <w:p w14:paraId="5C574949" w14:textId="77777777" w:rsidR="00820F54" w:rsidRDefault="00820F54" w:rsidP="00FC1930">
      <w:pPr>
        <w:pStyle w:val="Textkomentra"/>
      </w:pPr>
      <w:r>
        <w:rPr>
          <w:rStyle w:val="Odkaznakomentr"/>
        </w:rPr>
        <w:annotationRef/>
      </w:r>
      <w:proofErr w:type="spellStart"/>
      <w:r>
        <w:t>Zde</w:t>
      </w:r>
      <w:proofErr w:type="spellEnd"/>
      <w:r>
        <w:t xml:space="preserve"> by </w:t>
      </w:r>
      <w:proofErr w:type="spellStart"/>
      <w:r>
        <w:t>měl</w:t>
      </w:r>
      <w:proofErr w:type="spellEnd"/>
      <w:r>
        <w:t xml:space="preserve"> </w:t>
      </w:r>
      <w:proofErr w:type="spellStart"/>
      <w:r>
        <w:t>být</w:t>
      </w:r>
      <w:proofErr w:type="spellEnd"/>
      <w:r>
        <w:t xml:space="preserve"> popis </w:t>
      </w:r>
      <w:proofErr w:type="spellStart"/>
      <w:r>
        <w:t>měřených</w:t>
      </w:r>
      <w:proofErr w:type="spellEnd"/>
      <w:r>
        <w:t xml:space="preserve"> </w:t>
      </w:r>
      <w:proofErr w:type="spellStart"/>
      <w:r>
        <w:t>signálů</w:t>
      </w:r>
      <w:proofErr w:type="spellEnd"/>
    </w:p>
  </w:comment>
  <w:comment w:id="6150" w:author="Pavel Jurak [2]" w:date="2018-05-30T18:29:00Z" w:initials="PJ">
    <w:p w14:paraId="372C782D" w14:textId="238BC08D" w:rsidR="00820F54" w:rsidRDefault="00820F54">
      <w:pPr>
        <w:pStyle w:val="Textkomentra"/>
      </w:pPr>
      <w:r>
        <w:rPr>
          <w:rStyle w:val="Odkaznakomentr"/>
        </w:rPr>
        <w:annotationRef/>
      </w:r>
      <w:proofErr w:type="spellStart"/>
      <w:r>
        <w:t>Obrázek</w:t>
      </w:r>
      <w:proofErr w:type="spellEnd"/>
      <w:r>
        <w:t xml:space="preserve"> </w:t>
      </w:r>
      <w:proofErr w:type="spellStart"/>
      <w:r>
        <w:t>přesunout</w:t>
      </w:r>
      <w:proofErr w:type="spellEnd"/>
      <w:r>
        <w:t xml:space="preserve"> do </w:t>
      </w:r>
      <w:proofErr w:type="spellStart"/>
      <w:r>
        <w:t>následující</w:t>
      </w:r>
      <w:proofErr w:type="spellEnd"/>
      <w:r>
        <w:t xml:space="preserve"> kapitoly</w:t>
      </w:r>
    </w:p>
  </w:comment>
  <w:comment w:id="6392" w:author="Pavel Jurak" w:date="2018-04-22T21:20:00Z" w:initials="PJ">
    <w:p w14:paraId="30B4EBE2" w14:textId="77777777" w:rsidR="00820F54" w:rsidRDefault="00820F54" w:rsidP="00E45212">
      <w:pPr>
        <w:pStyle w:val="Textkomentra"/>
      </w:pPr>
      <w:r>
        <w:rPr>
          <w:rStyle w:val="Odkaznakomentr"/>
        </w:rPr>
        <w:annotationRef/>
      </w:r>
      <w:proofErr w:type="spellStart"/>
      <w:r>
        <w:t>Není</w:t>
      </w:r>
      <w:proofErr w:type="spellEnd"/>
      <w:r>
        <w:t xml:space="preserve"> </w:t>
      </w:r>
      <w:proofErr w:type="spellStart"/>
      <w:r>
        <w:t>třeba</w:t>
      </w:r>
      <w:proofErr w:type="spellEnd"/>
      <w:r>
        <w:t xml:space="preserve"> MBM </w:t>
      </w:r>
      <w:proofErr w:type="spellStart"/>
      <w:r>
        <w:t>popisovat</w:t>
      </w:r>
      <w:proofErr w:type="spellEnd"/>
      <w:r>
        <w:t xml:space="preserve"> tak </w:t>
      </w:r>
      <w:proofErr w:type="spellStart"/>
      <w:r>
        <w:t>podrobně</w:t>
      </w:r>
      <w:proofErr w:type="spellEnd"/>
      <w:r>
        <w:t xml:space="preserve">, trochu </w:t>
      </w:r>
      <w:proofErr w:type="spellStart"/>
      <w:r>
        <w:t>zredukovat</w:t>
      </w:r>
      <w:proofErr w:type="spellEnd"/>
      <w:r>
        <w:t xml:space="preserve"> a spíše </w:t>
      </w:r>
      <w:proofErr w:type="spellStart"/>
      <w:r>
        <w:t>odkázat</w:t>
      </w:r>
      <w:proofErr w:type="spellEnd"/>
      <w:r>
        <w:t xml:space="preserve"> na </w:t>
      </w:r>
      <w:proofErr w:type="spellStart"/>
      <w:r>
        <w:t>citaci</w:t>
      </w:r>
      <w:proofErr w:type="spellEnd"/>
    </w:p>
  </w:comment>
  <w:comment w:id="6470" w:author="Pavel Jurak [2]" w:date="2018-05-30T18:34:00Z" w:initials="PJ">
    <w:p w14:paraId="48A85707" w14:textId="445A8FDD" w:rsidR="00820F54" w:rsidRDefault="00820F54">
      <w:pPr>
        <w:pStyle w:val="Textkomentra"/>
      </w:pPr>
      <w:r>
        <w:rPr>
          <w:rStyle w:val="Odkaznakomentr"/>
        </w:rPr>
        <w:annotationRef/>
      </w:r>
      <w:proofErr w:type="spellStart"/>
      <w:r>
        <w:t>Poměr</w:t>
      </w:r>
      <w:proofErr w:type="spellEnd"/>
      <w:r>
        <w:t xml:space="preserve"> signál šum by </w:t>
      </w:r>
      <w:proofErr w:type="spellStart"/>
      <w:r>
        <w:t>se</w:t>
      </w:r>
      <w:proofErr w:type="spellEnd"/>
      <w:r>
        <w:t xml:space="preserve"> </w:t>
      </w:r>
      <w:proofErr w:type="spellStart"/>
      <w:r>
        <w:t>měl</w:t>
      </w:r>
      <w:proofErr w:type="spellEnd"/>
      <w:r>
        <w:t xml:space="preserve"> </w:t>
      </w:r>
      <w:proofErr w:type="spellStart"/>
      <w:r>
        <w:t>kvantifikovat</w:t>
      </w:r>
      <w:proofErr w:type="spellEnd"/>
      <w:r>
        <w:t xml:space="preserve"> a </w:t>
      </w:r>
      <w:proofErr w:type="spellStart"/>
      <w:r>
        <w:t>definovat</w:t>
      </w:r>
      <w:proofErr w:type="spellEnd"/>
      <w:r>
        <w:t xml:space="preserve"> numerické rozhodovací kritérium. Obrázky nestačí</w:t>
      </w:r>
    </w:p>
  </w:comment>
  <w:comment w:id="6698" w:author="Pavel Jurak [2]" w:date="2018-05-30T18:33:00Z" w:initials="PJ">
    <w:p w14:paraId="20681FBB" w14:textId="77BEA5C5" w:rsidR="00820F54" w:rsidRDefault="00820F54">
      <w:pPr>
        <w:pStyle w:val="Textkomentra"/>
      </w:pPr>
      <w:r>
        <w:rPr>
          <w:rStyle w:val="Odkaznakomentr"/>
        </w:rPr>
        <w:annotationRef/>
      </w:r>
      <w:proofErr w:type="spellStart"/>
      <w:r>
        <w:t>Ukázat</w:t>
      </w:r>
      <w:proofErr w:type="spellEnd"/>
      <w:r>
        <w:t xml:space="preserve"> </w:t>
      </w:r>
      <w:proofErr w:type="spellStart"/>
      <w:r>
        <w:t>taky</w:t>
      </w:r>
      <w:proofErr w:type="spellEnd"/>
      <w:r>
        <w:t xml:space="preserve">, jak vypadá </w:t>
      </w:r>
      <w:proofErr w:type="spellStart"/>
      <w:r>
        <w:t>pěkný</w:t>
      </w:r>
      <w:proofErr w:type="spellEnd"/>
      <w:r>
        <w:t xml:space="preserve"> signál</w:t>
      </w:r>
    </w:p>
  </w:comment>
  <w:comment w:id="6705" w:author="Pavel Jurak" w:date="2018-04-22T22:14:00Z" w:initials="PJ">
    <w:p w14:paraId="25DCA731" w14:textId="77777777" w:rsidR="00820F54" w:rsidRDefault="00820F54" w:rsidP="00934FBD">
      <w:pPr>
        <w:pStyle w:val="Textkomentra"/>
      </w:pPr>
      <w:r>
        <w:rPr>
          <w:rStyle w:val="Odkaznakomentr"/>
        </w:rPr>
        <w:annotationRef/>
      </w:r>
      <w:r>
        <w:t>Jak upravený ?</w:t>
      </w:r>
    </w:p>
  </w:comment>
  <w:comment w:id="6771" w:author="Pavel Jurak" w:date="2018-04-22T21:40:00Z" w:initials="PJ">
    <w:p w14:paraId="6CE18A60" w14:textId="77777777" w:rsidR="00820F54" w:rsidRDefault="00820F54" w:rsidP="00CE547F">
      <w:pPr>
        <w:pStyle w:val="Textkomentra"/>
      </w:pPr>
      <w:r>
        <w:rPr>
          <w:rStyle w:val="Odkaznakomentr"/>
        </w:rPr>
        <w:annotationRef/>
      </w:r>
      <w:proofErr w:type="spellStart"/>
      <w:r>
        <w:t>rozepsat</w:t>
      </w:r>
      <w:proofErr w:type="spellEnd"/>
    </w:p>
  </w:comment>
  <w:comment w:id="6901" w:author="Pavel Jurak" w:date="2018-04-22T21:41:00Z" w:initials="PJ">
    <w:p w14:paraId="23868262" w14:textId="77777777" w:rsidR="00820F54" w:rsidRDefault="00820F54" w:rsidP="00CE547F">
      <w:pPr>
        <w:pStyle w:val="Textkomentra"/>
      </w:pPr>
      <w:r>
        <w:rPr>
          <w:rStyle w:val="Odkaznakomentr"/>
        </w:rPr>
        <w:annotationRef/>
      </w:r>
      <w:r>
        <w:t>experiment testuje a stanovuje</w:t>
      </w:r>
    </w:p>
  </w:comment>
  <w:comment w:id="6909" w:author="Pavel Jurak" w:date="2018-04-22T21:43:00Z" w:initials="PJ">
    <w:p w14:paraId="7A44A6AA" w14:textId="77777777" w:rsidR="00820F54" w:rsidRDefault="00820F54" w:rsidP="00CE547F">
      <w:pPr>
        <w:pStyle w:val="Textkomentra"/>
      </w:pPr>
      <w:r>
        <w:rPr>
          <w:rStyle w:val="Odkaznakomentr"/>
        </w:rPr>
        <w:annotationRef/>
      </w:r>
      <w:proofErr w:type="spellStart"/>
      <w:r>
        <w:t>rozepsat</w:t>
      </w:r>
      <w:proofErr w:type="spellEnd"/>
      <w:r>
        <w:t xml:space="preserve"> v </w:t>
      </w:r>
      <w:proofErr w:type="spellStart"/>
      <w:r>
        <w:t>bodech</w:t>
      </w:r>
      <w:proofErr w:type="spellEnd"/>
    </w:p>
  </w:comment>
  <w:comment w:id="7290" w:author="Pavel Jurak" w:date="2018-05-31T09:00:00Z" w:initials="PJ">
    <w:p w14:paraId="4A9187EA" w14:textId="0BA840C0" w:rsidR="00820F54" w:rsidRDefault="00820F54">
      <w:pPr>
        <w:pStyle w:val="Textkomentra"/>
      </w:pPr>
      <w:r>
        <w:rPr>
          <w:rStyle w:val="Odkaznakomentr"/>
        </w:rPr>
        <w:annotationRef/>
      </w:r>
      <w:r>
        <w:t xml:space="preserve">Ty </w:t>
      </w:r>
      <w:proofErr w:type="spellStart"/>
      <w:r>
        <w:t>barvy</w:t>
      </w:r>
      <w:proofErr w:type="spellEnd"/>
      <w:r>
        <w:t xml:space="preserve"> </w:t>
      </w:r>
      <w:proofErr w:type="spellStart"/>
      <w:r>
        <w:t>jsou</w:t>
      </w:r>
      <w:proofErr w:type="spellEnd"/>
      <w:r>
        <w:t xml:space="preserve"> </w:t>
      </w:r>
      <w:proofErr w:type="spellStart"/>
      <w:r>
        <w:t>nějaké</w:t>
      </w:r>
      <w:proofErr w:type="spellEnd"/>
      <w:r>
        <w:t xml:space="preserve"> divné. </w:t>
      </w:r>
      <w:proofErr w:type="spellStart"/>
      <w:r>
        <w:t>Například</w:t>
      </w:r>
      <w:proofErr w:type="spellEnd"/>
      <w:r>
        <w:t xml:space="preserve"> červená nevypadá </w:t>
      </w:r>
      <w:proofErr w:type="spellStart"/>
      <w:r>
        <w:t>jako</w:t>
      </w:r>
      <w:proofErr w:type="spellEnd"/>
      <w:r>
        <w:t xml:space="preserve"> obálka 20-80 Hz </w:t>
      </w:r>
      <w:proofErr w:type="spellStart"/>
      <w:r>
        <w:t>Bylo</w:t>
      </w:r>
      <w:proofErr w:type="spellEnd"/>
      <w:r>
        <w:t xml:space="preserve"> by dobré </w:t>
      </w:r>
      <w:proofErr w:type="spellStart"/>
      <w:r>
        <w:t>udělat</w:t>
      </w:r>
      <w:proofErr w:type="spellEnd"/>
      <w:r>
        <w:t xml:space="preserve"> lupu z oblasti kolem S1 a s lepším </w:t>
      </w:r>
      <w:proofErr w:type="spellStart"/>
      <w:r>
        <w:t>rozlišením</w:t>
      </w:r>
      <w:proofErr w:type="spellEnd"/>
      <w:r>
        <w:t>,</w:t>
      </w:r>
    </w:p>
  </w:comment>
  <w:comment w:id="7294" w:author="Pavel Jurak" w:date="2018-05-31T09:03:00Z" w:initials="PJ">
    <w:p w14:paraId="3A58BDCF" w14:textId="708E16F5" w:rsidR="00820F54" w:rsidRDefault="00820F54">
      <w:pPr>
        <w:pStyle w:val="Textkomentra"/>
      </w:pPr>
      <w:r>
        <w:rPr>
          <w:rStyle w:val="Odkaznakomentr"/>
        </w:rPr>
        <w:annotationRef/>
      </w:r>
      <w:proofErr w:type="spellStart"/>
      <w:r>
        <w:t>Rozepsat</w:t>
      </w:r>
      <w:proofErr w:type="spellEnd"/>
      <w:r>
        <w:t xml:space="preserve"> v obrázku, </w:t>
      </w:r>
      <w:proofErr w:type="spellStart"/>
      <w:r>
        <w:t>co</w:t>
      </w:r>
      <w:proofErr w:type="spellEnd"/>
      <w:r>
        <w:t xml:space="preserve"> je R-S1</w:t>
      </w:r>
    </w:p>
  </w:comment>
  <w:comment w:id="7402" w:author="Pavel Jurak" w:date="2018-04-22T21:55:00Z" w:initials="PJ">
    <w:p w14:paraId="6D435312" w14:textId="77777777" w:rsidR="00820F54" w:rsidRDefault="00820F54" w:rsidP="00E6236F">
      <w:pPr>
        <w:pStyle w:val="Textkomentra"/>
      </w:pPr>
      <w:r>
        <w:rPr>
          <w:rStyle w:val="Odkaznakomentr"/>
        </w:rPr>
        <w:annotationRef/>
      </w:r>
      <w:proofErr w:type="spellStart"/>
      <w:r>
        <w:t>Maximální</w:t>
      </w:r>
      <w:proofErr w:type="spellEnd"/>
      <w:r>
        <w:t xml:space="preserve"> </w:t>
      </w:r>
      <w:proofErr w:type="spellStart"/>
      <w:r>
        <w:t>korelace</w:t>
      </w:r>
      <w:proofErr w:type="spellEnd"/>
      <w:r>
        <w:t xml:space="preserve"> ?</w:t>
      </w:r>
    </w:p>
  </w:comment>
  <w:comment w:id="7475" w:author="Pavel Jurak" w:date="2018-04-22T22:02:00Z" w:initials="PJ">
    <w:p w14:paraId="47041B0A" w14:textId="77777777" w:rsidR="00820F54" w:rsidRDefault="00820F54" w:rsidP="00CE547F">
      <w:pPr>
        <w:pStyle w:val="Textkomentra"/>
      </w:pPr>
      <w:r>
        <w:rPr>
          <w:rStyle w:val="Odkaznakomentr"/>
        </w:rPr>
        <w:annotationRef/>
      </w:r>
      <w:proofErr w:type="spellStart"/>
      <w:r>
        <w:t>přeformulovat</w:t>
      </w:r>
      <w:proofErr w:type="spellEnd"/>
    </w:p>
  </w:comment>
  <w:comment w:id="7513" w:author="Pavel Jurak" w:date="2018-04-22T22:04:00Z" w:initials="PJ">
    <w:p w14:paraId="038E24F4" w14:textId="77777777" w:rsidR="00820F54" w:rsidRDefault="00820F54" w:rsidP="00CE547F">
      <w:pPr>
        <w:pStyle w:val="Textkomentra"/>
      </w:pPr>
      <w:r>
        <w:rPr>
          <w:rStyle w:val="Odkaznakomentr"/>
        </w:rPr>
        <w:annotationRef/>
      </w:r>
      <w:proofErr w:type="spellStart"/>
      <w:r>
        <w:t>původ</w:t>
      </w:r>
      <w:proofErr w:type="spellEnd"/>
      <w:r>
        <w:t xml:space="preserve"> je znám, ale je </w:t>
      </w:r>
      <w:proofErr w:type="spellStart"/>
      <w:r>
        <w:t>součtem</w:t>
      </w:r>
      <w:proofErr w:type="spellEnd"/>
      <w:r>
        <w:t xml:space="preserve"> </w:t>
      </w:r>
      <w:proofErr w:type="spellStart"/>
      <w:r>
        <w:t>mnoha</w:t>
      </w:r>
      <w:proofErr w:type="spellEnd"/>
      <w:r>
        <w:t xml:space="preserve"> </w:t>
      </w:r>
      <w:proofErr w:type="spellStart"/>
      <w:r>
        <w:t>faktorů</w:t>
      </w:r>
      <w:proofErr w:type="spellEnd"/>
      <w:r>
        <w:t xml:space="preserve">, </w:t>
      </w:r>
      <w:proofErr w:type="spellStart"/>
      <w:r>
        <w:t>které</w:t>
      </w:r>
      <w:proofErr w:type="spellEnd"/>
      <w:r>
        <w:t xml:space="preserve"> </w:t>
      </w:r>
      <w:proofErr w:type="spellStart"/>
      <w:r>
        <w:t>se</w:t>
      </w:r>
      <w:proofErr w:type="spellEnd"/>
      <w:r>
        <w:t xml:space="preserve"> dohromady </w:t>
      </w:r>
      <w:proofErr w:type="spellStart"/>
      <w:r>
        <w:t>dají</w:t>
      </w:r>
      <w:proofErr w:type="spellEnd"/>
      <w:r>
        <w:t xml:space="preserve"> </w:t>
      </w:r>
      <w:proofErr w:type="spellStart"/>
      <w:r>
        <w:t>těžko</w:t>
      </w:r>
      <w:proofErr w:type="spellEnd"/>
      <w:r>
        <w:t xml:space="preserve"> </w:t>
      </w:r>
      <w:proofErr w:type="spellStart"/>
      <w:r>
        <w:t>modelovat</w:t>
      </w:r>
      <w:proofErr w:type="spellEnd"/>
      <w:r>
        <w:t>.</w:t>
      </w:r>
    </w:p>
  </w:comment>
  <w:comment w:id="9005" w:author="Pavel Jurak" w:date="2018-04-23T13:07:00Z" w:initials="PJ">
    <w:p w14:paraId="65F7C5AF" w14:textId="77777777" w:rsidR="00820F54" w:rsidRDefault="00820F54" w:rsidP="00CE547F">
      <w:pPr>
        <w:pStyle w:val="Textkomentra"/>
      </w:pPr>
      <w:r>
        <w:rPr>
          <w:rStyle w:val="Odkaznakomentr"/>
        </w:rPr>
        <w:annotationRef/>
      </w:r>
      <w:proofErr w:type="spellStart"/>
      <w:r>
        <w:t>Udělat</w:t>
      </w:r>
      <w:proofErr w:type="spellEnd"/>
      <w:r>
        <w:t xml:space="preserve"> </w:t>
      </w:r>
      <w:proofErr w:type="spellStart"/>
      <w:r>
        <w:t>obrázek</w:t>
      </w:r>
      <w:proofErr w:type="spellEnd"/>
      <w:r>
        <w:t xml:space="preserve">, </w:t>
      </w:r>
      <w:proofErr w:type="spellStart"/>
      <w:r>
        <w:t>ukázat</w:t>
      </w:r>
      <w:proofErr w:type="spellEnd"/>
      <w:r>
        <w:t xml:space="preserve"> jednotlivé </w:t>
      </w:r>
      <w:proofErr w:type="spellStart"/>
      <w:r>
        <w:t>parametry</w:t>
      </w:r>
      <w:proofErr w:type="spellEnd"/>
      <w:r>
        <w:t xml:space="preserve">, jak </w:t>
      </w:r>
      <w:proofErr w:type="spellStart"/>
      <w:r>
        <w:t>se</w:t>
      </w:r>
      <w:proofErr w:type="spellEnd"/>
      <w:r>
        <w:t xml:space="preserve"> </w:t>
      </w:r>
      <w:proofErr w:type="spellStart"/>
      <w:r>
        <w:t>počítá</w:t>
      </w:r>
      <w:proofErr w:type="spellEnd"/>
      <w:r>
        <w:t xml:space="preserve"> </w:t>
      </w:r>
      <w:proofErr w:type="spellStart"/>
      <w:r>
        <w:t>změna</w:t>
      </w:r>
      <w:proofErr w:type="spellEnd"/>
      <w:r>
        <w:t xml:space="preserve">, </w:t>
      </w:r>
      <w:proofErr w:type="spellStart"/>
      <w:r>
        <w:t>detrend</w:t>
      </w:r>
      <w:proofErr w:type="spellEnd"/>
      <w:r>
        <w:t xml:space="preserve"> ?</w:t>
      </w:r>
    </w:p>
  </w:comment>
  <w:comment w:id="9054" w:author="Pavel Jurak" w:date="2018-04-23T10:58:00Z" w:initials="PJ">
    <w:p w14:paraId="6D67A5D6" w14:textId="77777777" w:rsidR="00820F54" w:rsidRDefault="00820F54" w:rsidP="00CE547F">
      <w:pPr>
        <w:pStyle w:val="Textkomentra"/>
      </w:pPr>
      <w:r>
        <w:rPr>
          <w:rStyle w:val="Odkaznakomentr"/>
        </w:rPr>
        <w:annotationRef/>
      </w:r>
      <w:r>
        <w:t xml:space="preserve">Jak to, že v hrudníku je </w:t>
      </w:r>
      <w:proofErr w:type="spellStart"/>
      <w:r>
        <w:t>procentuálně</w:t>
      </w:r>
      <w:proofErr w:type="spellEnd"/>
      <w:r>
        <w:t xml:space="preserve"> nižší variabilita než v </w:t>
      </w:r>
      <w:proofErr w:type="spellStart"/>
      <w:r>
        <w:t>karotidě</w:t>
      </w:r>
      <w:proofErr w:type="spellEnd"/>
      <w:r>
        <w:t xml:space="preserve"> ?</w:t>
      </w:r>
    </w:p>
    <w:p w14:paraId="3C51E5B9" w14:textId="77777777" w:rsidR="00820F54" w:rsidRDefault="00820F54" w:rsidP="00CE547F">
      <w:pPr>
        <w:pStyle w:val="Textkomentra"/>
      </w:pPr>
    </w:p>
  </w:comment>
  <w:comment w:id="10094" w:author="Pavel Jurak" w:date="2018-06-01T10:56:00Z" w:initials="PJ">
    <w:p w14:paraId="723B327C" w14:textId="59428B8B" w:rsidR="00820F54" w:rsidRDefault="00820F54">
      <w:pPr>
        <w:pStyle w:val="Textkomentra"/>
      </w:pPr>
      <w:r>
        <w:rPr>
          <w:rStyle w:val="Odkaznakomentr"/>
        </w:rPr>
        <w:annotationRef/>
      </w:r>
      <w:proofErr w:type="spellStart"/>
      <w:r>
        <w:t>Rozepsat</w:t>
      </w:r>
      <w:proofErr w:type="spellEnd"/>
      <w:r>
        <w:t xml:space="preserve"> </w:t>
      </w:r>
      <w:proofErr w:type="spellStart"/>
      <w:r>
        <w:t>zkratku</w:t>
      </w:r>
      <w:proofErr w:type="spellEnd"/>
      <w:r>
        <w:t xml:space="preserve">,  </w:t>
      </w:r>
      <w:proofErr w:type="spellStart"/>
      <w:r>
        <w:t>viz</w:t>
      </w:r>
      <w:proofErr w:type="spellEnd"/>
      <w:r>
        <w:t xml:space="preserve"> </w:t>
      </w:r>
      <w:proofErr w:type="spellStart"/>
      <w:r>
        <w:t>dříve</w:t>
      </w:r>
      <w:proofErr w:type="spellEnd"/>
      <w:r>
        <w:t xml:space="preserve"> : </w:t>
      </w:r>
      <w:proofErr w:type="spellStart"/>
      <w:r w:rsidRPr="00FA362E">
        <w:t>Arteriálny</w:t>
      </w:r>
      <w:proofErr w:type="spellEnd"/>
      <w:r w:rsidRPr="00FA362E">
        <w:t xml:space="preserve">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FA362E">
        <w:t xml:space="preserve"> </w:t>
      </w:r>
      <w:r>
        <w:t xml:space="preserve">( </w:t>
      </w:r>
      <w:proofErr w:type="spellStart"/>
      <w:r>
        <w:t>todo</w:t>
      </w:r>
      <w:proofErr w:type="spellEnd"/>
      <w:r w:rsidRPr="00FA362E">
        <w:t>)</w:t>
      </w:r>
    </w:p>
  </w:comment>
  <w:comment w:id="10331" w:author="Pavel Jurak" w:date="2018-04-23T13:23:00Z" w:initials="PJ">
    <w:p w14:paraId="2CE6C219" w14:textId="77777777" w:rsidR="00820F54" w:rsidRDefault="00820F54" w:rsidP="00CE547F">
      <w:pPr>
        <w:pStyle w:val="Textkomentra"/>
      </w:pPr>
      <w:r>
        <w:rPr>
          <w:rStyle w:val="Odkaznakomentr"/>
        </w:rPr>
        <w:annotationRef/>
      </w:r>
      <w:proofErr w:type="spellStart"/>
      <w:r>
        <w:t>Ukázat</w:t>
      </w:r>
      <w:proofErr w:type="spellEnd"/>
      <w:r>
        <w:t xml:space="preserve"> v obrázku</w:t>
      </w:r>
    </w:p>
  </w:comment>
  <w:comment w:id="10371" w:author="Pavel Jurak" w:date="2018-06-01T11:00:00Z" w:initials="PJ">
    <w:p w14:paraId="296ED5A6" w14:textId="0063AE6F" w:rsidR="00820F54" w:rsidRDefault="00820F54">
      <w:pPr>
        <w:pStyle w:val="Textkomentra"/>
      </w:pPr>
      <w:r>
        <w:rPr>
          <w:rStyle w:val="Odkaznakomentr"/>
        </w:rPr>
        <w:annotationRef/>
      </w:r>
      <w:r>
        <w:t>V </w:t>
      </w:r>
      <w:proofErr w:type="spellStart"/>
      <w:r>
        <w:t>celém</w:t>
      </w:r>
      <w:proofErr w:type="spellEnd"/>
      <w:r>
        <w:t xml:space="preserve"> textu </w:t>
      </w:r>
      <w:proofErr w:type="spellStart"/>
      <w:r>
        <w:t>zkontrolovat</w:t>
      </w:r>
      <w:proofErr w:type="spellEnd"/>
      <w:r>
        <w:t xml:space="preserve"> </w:t>
      </w:r>
      <w:proofErr w:type="spellStart"/>
      <w:r>
        <w:t>formální</w:t>
      </w:r>
      <w:proofErr w:type="spellEnd"/>
      <w:r>
        <w:t xml:space="preserve"> </w:t>
      </w:r>
      <w:proofErr w:type="spellStart"/>
      <w:r>
        <w:t>záležitost</w:t>
      </w:r>
      <w:proofErr w:type="spellEnd"/>
      <w:r>
        <w:t xml:space="preserve"> – </w:t>
      </w:r>
      <w:proofErr w:type="spellStart"/>
      <w:r>
        <w:t>správné</w:t>
      </w:r>
      <w:proofErr w:type="spellEnd"/>
      <w:r>
        <w:t xml:space="preserve"> a jednotné </w:t>
      </w:r>
      <w:proofErr w:type="spellStart"/>
      <w:r>
        <w:t>uvádění</w:t>
      </w:r>
      <w:proofErr w:type="spellEnd"/>
      <w:r>
        <w:t xml:space="preserve"> </w:t>
      </w:r>
      <w:proofErr w:type="spellStart"/>
      <w:r>
        <w:t>parametrů</w:t>
      </w:r>
      <w:proofErr w:type="spellEnd"/>
      <w:r>
        <w:t xml:space="preserve"> (</w:t>
      </w:r>
      <w:proofErr w:type="spellStart"/>
      <w:r>
        <w:t>například</w:t>
      </w:r>
      <w:proofErr w:type="spellEnd"/>
      <w:r>
        <w:t xml:space="preserve"> LI </w:t>
      </w:r>
      <w:proofErr w:type="spellStart"/>
      <w:r>
        <w:t>sequence</w:t>
      </w:r>
      <w:proofErr w:type="spellEnd"/>
      <w:r>
        <w:t xml:space="preserve"> nebo </w:t>
      </w:r>
      <w:proofErr w:type="spellStart"/>
      <w:r>
        <w:t>curve</w:t>
      </w:r>
      <w:proofErr w:type="spellEnd"/>
      <w:r>
        <w:t xml:space="preserve">) a </w:t>
      </w:r>
      <w:proofErr w:type="spellStart"/>
      <w:r>
        <w:t>indexů</w:t>
      </w:r>
      <w:proofErr w:type="spellEnd"/>
      <w:r>
        <w:t xml:space="preserve">, použití </w:t>
      </w:r>
      <w:proofErr w:type="spellStart"/>
      <w:r>
        <w:t>symbolů</w:t>
      </w:r>
      <w:proofErr w:type="spellEnd"/>
      <w:r>
        <w:t xml:space="preserve">, </w:t>
      </w:r>
      <w:proofErr w:type="spellStart"/>
      <w:r>
        <w:t>citací</w:t>
      </w:r>
      <w:proofErr w:type="spellEnd"/>
      <w:r>
        <w:t xml:space="preserve">, doporučené </w:t>
      </w:r>
      <w:proofErr w:type="spellStart"/>
      <w:r>
        <w:t>formátování</w:t>
      </w:r>
      <w:proofErr w:type="spellEnd"/>
      <w:r>
        <w:t xml:space="preserve"> textu a popisu </w:t>
      </w:r>
      <w:proofErr w:type="spellStart"/>
      <w:r>
        <w:t>obrázků</w:t>
      </w:r>
      <w:proofErr w:type="spellEnd"/>
      <w:r>
        <w:t>, ….</w:t>
      </w:r>
    </w:p>
  </w:comment>
  <w:comment w:id="10379" w:author="Pavel Jurak" w:date="2018-04-23T13:22:00Z" w:initials="PJ">
    <w:p w14:paraId="0F68E9F4" w14:textId="77777777" w:rsidR="00820F54" w:rsidRDefault="00820F54" w:rsidP="00E471EA">
      <w:pPr>
        <w:pStyle w:val="Textkomentra"/>
      </w:pPr>
      <w:r>
        <w:rPr>
          <w:rStyle w:val="Odkaznakomentr"/>
        </w:rPr>
        <w:annotationRef/>
      </w:r>
      <w:proofErr w:type="spellStart"/>
      <w:r>
        <w:t>Ukázat</w:t>
      </w:r>
      <w:proofErr w:type="spellEnd"/>
      <w:r>
        <w:t xml:space="preserve"> také </w:t>
      </w:r>
      <w:proofErr w:type="spellStart"/>
      <w:r>
        <w:t>obrázek</w:t>
      </w:r>
      <w:proofErr w:type="spellEnd"/>
      <w:r>
        <w:t xml:space="preserve"> </w:t>
      </w:r>
      <w:proofErr w:type="spellStart"/>
      <w:r>
        <w:t>interpolace</w:t>
      </w:r>
      <w:proofErr w:type="spellEnd"/>
      <w:r>
        <w:t xml:space="preserve"> </w:t>
      </w:r>
      <w:proofErr w:type="spellStart"/>
      <w:r>
        <w:t>jiných</w:t>
      </w:r>
      <w:proofErr w:type="spellEnd"/>
      <w:r>
        <w:t xml:space="preserve"> </w:t>
      </w:r>
      <w:proofErr w:type="spellStart"/>
      <w:r>
        <w:t>parametrů</w:t>
      </w:r>
      <w:proofErr w:type="spellEnd"/>
      <w:r>
        <w:t xml:space="preserve"> a </w:t>
      </w:r>
      <w:proofErr w:type="spellStart"/>
      <w:r>
        <w:t>jejich</w:t>
      </w:r>
      <w:proofErr w:type="spellEnd"/>
      <w:r>
        <w:t xml:space="preserve"> časovou </w:t>
      </w:r>
      <w:proofErr w:type="spellStart"/>
      <w:r>
        <w:t>souvislost</w:t>
      </w:r>
      <w:proofErr w:type="spellEnd"/>
    </w:p>
  </w:comment>
  <w:comment w:id="10380" w:author="Pavel Jurak" w:date="2018-06-01T11:07:00Z" w:initials="PJ">
    <w:p w14:paraId="7CF711AA" w14:textId="1EF2F4EC" w:rsidR="00820F54" w:rsidRDefault="00820F54">
      <w:pPr>
        <w:pStyle w:val="Textkomentra"/>
      </w:pPr>
      <w:r>
        <w:rPr>
          <w:rStyle w:val="Odkaznakomentr"/>
        </w:rPr>
        <w:annotationRef/>
      </w:r>
      <w:proofErr w:type="spellStart"/>
      <w:r>
        <w:t>Vymalovat</w:t>
      </w:r>
      <w:proofErr w:type="spellEnd"/>
      <w:r>
        <w:t xml:space="preserve"> </w:t>
      </w:r>
      <w:proofErr w:type="spellStart"/>
      <w:r>
        <w:t>přes</w:t>
      </w:r>
      <w:proofErr w:type="spellEnd"/>
      <w:r>
        <w:t xml:space="preserve"> sebe LI </w:t>
      </w:r>
      <w:proofErr w:type="spellStart"/>
      <w:r>
        <w:t>křivku</w:t>
      </w:r>
      <w:proofErr w:type="spellEnd"/>
      <w:r>
        <w:t xml:space="preserve"> </w:t>
      </w:r>
      <w:proofErr w:type="spellStart"/>
      <w:r>
        <w:t>vyhlazenou</w:t>
      </w:r>
      <w:proofErr w:type="spellEnd"/>
      <w:r>
        <w:t xml:space="preserve"> a </w:t>
      </w:r>
      <w:proofErr w:type="spellStart"/>
      <w:r>
        <w:t>nevyhlazenou</w:t>
      </w:r>
      <w:proofErr w:type="spellEnd"/>
      <w:r>
        <w:t>,</w:t>
      </w:r>
    </w:p>
  </w:comment>
  <w:comment w:id="10381" w:author="Pavel Jurak" w:date="2018-06-01T11:04:00Z" w:initials="PJ">
    <w:p w14:paraId="40A0FAB8" w14:textId="494486D4" w:rsidR="00820F54" w:rsidRDefault="00820F54">
      <w:pPr>
        <w:pStyle w:val="Textkomentra"/>
      </w:pPr>
      <w:r>
        <w:rPr>
          <w:rStyle w:val="Odkaznakomentr"/>
        </w:rPr>
        <w:annotationRef/>
      </w:r>
      <w:proofErr w:type="spellStart"/>
      <w:r>
        <w:t>Positive</w:t>
      </w:r>
      <w:proofErr w:type="spellEnd"/>
      <w:r>
        <w:t xml:space="preserve"> </w:t>
      </w:r>
      <w:proofErr w:type="spellStart"/>
      <w:r>
        <w:t>response</w:t>
      </w:r>
      <w:proofErr w:type="spellEnd"/>
      <w:r>
        <w:t>: 0-5s  (</w:t>
      </w:r>
      <w:proofErr w:type="spellStart"/>
      <w:r>
        <w:t>nárůst</w:t>
      </w:r>
      <w:proofErr w:type="spellEnd"/>
      <w:r>
        <w:t xml:space="preserve"> hodnoty parametru s </w:t>
      </w:r>
      <w:proofErr w:type="spellStart"/>
      <w:r>
        <w:t>nádechem</w:t>
      </w:r>
      <w:proofErr w:type="spellEnd"/>
      <w:r>
        <w:t xml:space="preserve">), </w:t>
      </w:r>
      <w:proofErr w:type="spellStart"/>
      <w:r>
        <w:t>negative</w:t>
      </w:r>
      <w:proofErr w:type="spellEnd"/>
      <w:r>
        <w:t xml:space="preserve"> </w:t>
      </w:r>
      <w:proofErr w:type="spellStart"/>
      <w:r>
        <w:t>response</w:t>
      </w:r>
      <w:proofErr w:type="spellEnd"/>
      <w:r>
        <w:t xml:space="preserve">: 5-10, -5-0 s – </w:t>
      </w:r>
      <w:proofErr w:type="spellStart"/>
      <w:r>
        <w:t>podrobněji</w:t>
      </w:r>
      <w:proofErr w:type="spellEnd"/>
      <w:r>
        <w:t xml:space="preserve"> </w:t>
      </w:r>
      <w:proofErr w:type="spellStart"/>
      <w:r>
        <w:t>vysvětlit</w:t>
      </w:r>
      <w:proofErr w:type="spellEnd"/>
      <w:r>
        <w:t xml:space="preserve">. .. </w:t>
      </w:r>
    </w:p>
  </w:comment>
  <w:comment w:id="10420" w:author="Pavel Jurak" w:date="2018-04-23T13:24:00Z" w:initials="PJ">
    <w:p w14:paraId="6AB08582" w14:textId="77777777" w:rsidR="00820F54" w:rsidRDefault="00820F54" w:rsidP="008537F9">
      <w:pPr>
        <w:pStyle w:val="Textkomentra"/>
      </w:pPr>
      <w:r>
        <w:rPr>
          <w:rStyle w:val="Odkaznakomentr"/>
        </w:rPr>
        <w:annotationRef/>
      </w:r>
      <w:proofErr w:type="spellStart"/>
      <w:r>
        <w:t>rozepsat</w:t>
      </w:r>
      <w:proofErr w:type="spellEnd"/>
    </w:p>
  </w:comment>
  <w:comment w:id="10430" w:author="Pavel Jurak" w:date="2018-06-01T11:09:00Z" w:initials="PJ">
    <w:p w14:paraId="4F78B58D" w14:textId="7ABD6B51" w:rsidR="00820F54" w:rsidRDefault="00820F54">
      <w:pPr>
        <w:pStyle w:val="Textkomentra"/>
      </w:pPr>
      <w:r>
        <w:rPr>
          <w:rStyle w:val="Odkaznakomentr"/>
        </w:rPr>
        <w:annotationRef/>
      </w:r>
      <w:r>
        <w:t xml:space="preserve">je to tvoje </w:t>
      </w:r>
      <w:proofErr w:type="spellStart"/>
      <w:r>
        <w:t>disertace</w:t>
      </w:r>
      <w:proofErr w:type="spellEnd"/>
      <w:r>
        <w:t xml:space="preserve">, </w:t>
      </w:r>
      <w:proofErr w:type="spellStart"/>
      <w:r>
        <w:t>nicméně</w:t>
      </w:r>
      <w:proofErr w:type="spellEnd"/>
      <w:r>
        <w:t xml:space="preserve"> </w:t>
      </w:r>
      <w:proofErr w:type="spellStart"/>
      <w:r>
        <w:t>doporučuji</w:t>
      </w:r>
      <w:proofErr w:type="spellEnd"/>
      <w:r>
        <w:t xml:space="preserve"> </w:t>
      </w:r>
      <w:proofErr w:type="spellStart"/>
      <w:r>
        <w:t>použít</w:t>
      </w:r>
      <w:proofErr w:type="spellEnd"/>
      <w:r>
        <w:t xml:space="preserve"> trpný rod: </w:t>
      </w:r>
      <w:proofErr w:type="spellStart"/>
      <w:r>
        <w:t>bylo</w:t>
      </w:r>
      <w:proofErr w:type="spellEnd"/>
      <w:r>
        <w:t xml:space="preserve"> - </w:t>
      </w:r>
      <w:proofErr w:type="spellStart"/>
      <w:r>
        <w:t>vypočítáno</w:t>
      </w:r>
      <w:proofErr w:type="spellEnd"/>
      <w:r>
        <w:t xml:space="preserve">, použito, </w:t>
      </w:r>
      <w:proofErr w:type="spellStart"/>
      <w:r>
        <w:t>zpracováno</w:t>
      </w:r>
      <w:proofErr w:type="spellEnd"/>
      <w:r>
        <w:t xml:space="preserve">, </w:t>
      </w:r>
      <w:proofErr w:type="spellStart"/>
      <w:r>
        <w:t>ukázáno</w:t>
      </w:r>
      <w:proofErr w:type="spellEnd"/>
      <w:r>
        <w:t xml:space="preserve">, </w:t>
      </w:r>
      <w:proofErr w:type="spellStart"/>
      <w:r>
        <w:t>otestováno</w:t>
      </w:r>
      <w:proofErr w:type="spellEnd"/>
      <w:r>
        <w:t xml:space="preserve">, </w:t>
      </w:r>
      <w:proofErr w:type="spellStart"/>
      <w:r>
        <w:t>nalezeno</w:t>
      </w:r>
      <w:proofErr w:type="spellEnd"/>
      <w:r>
        <w:t xml:space="preserve">, </w:t>
      </w:r>
      <w:proofErr w:type="spellStart"/>
      <w:r>
        <w:t>vytvořeno</w:t>
      </w:r>
      <w:proofErr w:type="spellEnd"/>
      <w:r>
        <w:t xml:space="preserve">, </w:t>
      </w:r>
      <w:proofErr w:type="spellStart"/>
      <w:r>
        <w:t>definováno</w:t>
      </w:r>
      <w:proofErr w:type="spellEnd"/>
      <w:r>
        <w:t xml:space="preserve">, </w:t>
      </w:r>
      <w:proofErr w:type="spellStart"/>
      <w:r>
        <w:t>provedeno</w:t>
      </w:r>
      <w:proofErr w:type="spellEnd"/>
      <w:r>
        <w:t xml:space="preserve">, </w:t>
      </w:r>
      <w:proofErr w:type="spellStart"/>
      <w:r>
        <w:t>snímáno</w:t>
      </w:r>
      <w:proofErr w:type="spellEnd"/>
      <w:r>
        <w:t xml:space="preserve">, </w:t>
      </w:r>
      <w:proofErr w:type="spellStart"/>
      <w:r>
        <w:t>zjištěno</w:t>
      </w:r>
      <w:proofErr w:type="spellEnd"/>
      <w:r>
        <w:t xml:space="preserve">, </w:t>
      </w:r>
      <w:proofErr w:type="spellStart"/>
      <w:r>
        <w:t>prozkoumáno</w:t>
      </w:r>
      <w:proofErr w:type="spellEnd"/>
      <w:r>
        <w:t>, ….</w:t>
      </w:r>
    </w:p>
    <w:p w14:paraId="5083AC55" w14:textId="2C74E85D" w:rsidR="00820F54" w:rsidRDefault="00820F54">
      <w:pPr>
        <w:pStyle w:val="Textkomentra"/>
      </w:pPr>
      <w:proofErr w:type="spellStart"/>
      <w:r>
        <w:t>Místo</w:t>
      </w:r>
      <w:proofErr w:type="spellEnd"/>
      <w:r>
        <w:t xml:space="preserve"> „</w:t>
      </w:r>
      <w:proofErr w:type="spellStart"/>
      <w:r>
        <w:t>tímto</w:t>
      </w:r>
      <w:proofErr w:type="spellEnd"/>
      <w:r>
        <w:t xml:space="preserve"> </w:t>
      </w:r>
      <w:proofErr w:type="spellStart"/>
      <w:r>
        <w:t>jsme</w:t>
      </w:r>
      <w:proofErr w:type="spellEnd"/>
      <w:r>
        <w:t xml:space="preserve"> dostali“ </w:t>
      </w:r>
      <w:proofErr w:type="spellStart"/>
      <w:r>
        <w:t>napsat</w:t>
      </w:r>
      <w:proofErr w:type="spellEnd"/>
      <w:r>
        <w:t xml:space="preserve">, „ </w:t>
      </w:r>
      <w:proofErr w:type="spellStart"/>
      <w:r>
        <w:t>výsledkem</w:t>
      </w:r>
      <w:proofErr w:type="spellEnd"/>
      <w:r>
        <w:t xml:space="preserve"> je  … „</w:t>
      </w:r>
    </w:p>
  </w:comment>
  <w:comment w:id="11219" w:author="Pavel Jurak" w:date="2018-06-01T11:18:00Z" w:initials="PJ">
    <w:p w14:paraId="560AD74C" w14:textId="452593B7" w:rsidR="00820F54" w:rsidRDefault="00820F54">
      <w:pPr>
        <w:pStyle w:val="Textkomentra"/>
      </w:pPr>
      <w:r>
        <w:rPr>
          <w:rStyle w:val="Odkaznakomentr"/>
        </w:rPr>
        <w:annotationRef/>
      </w:r>
      <w:proofErr w:type="spellStart"/>
      <w:r>
        <w:t>Lze</w:t>
      </w:r>
      <w:proofErr w:type="spellEnd"/>
      <w:r>
        <w:t xml:space="preserve"> </w:t>
      </w:r>
      <w:proofErr w:type="spellStart"/>
      <w:r>
        <w:t>považovat</w:t>
      </w:r>
      <w:proofErr w:type="spellEnd"/>
    </w:p>
  </w:comment>
  <w:comment w:id="11263" w:author="Pavel Jurak" w:date="2018-04-23T13:29:00Z" w:initials="PJ">
    <w:p w14:paraId="762EE5A2" w14:textId="77777777" w:rsidR="00820F54" w:rsidRDefault="00820F54" w:rsidP="008B52DD">
      <w:pPr>
        <w:pStyle w:val="Textkomentra"/>
      </w:pPr>
      <w:r>
        <w:rPr>
          <w:rStyle w:val="Odkaznakomentr"/>
        </w:rPr>
        <w:annotationRef/>
      </w:r>
      <w:proofErr w:type="spellStart"/>
      <w:r>
        <w:t>výseče</w:t>
      </w:r>
      <w:proofErr w:type="spellEnd"/>
      <w:r>
        <w:t xml:space="preserve"> dát </w:t>
      </w:r>
      <w:proofErr w:type="spellStart"/>
      <w:r>
        <w:t>dvě</w:t>
      </w:r>
      <w:proofErr w:type="spellEnd"/>
      <w:r>
        <w:t xml:space="preserve"> a </w:t>
      </w:r>
      <w:proofErr w:type="spellStart"/>
      <w:r>
        <w:t>dvě</w:t>
      </w:r>
      <w:proofErr w:type="spellEnd"/>
      <w:r>
        <w:t xml:space="preserve"> pod sebou – </w:t>
      </w:r>
      <w:proofErr w:type="spellStart"/>
      <w:r>
        <w:t>větší</w:t>
      </w:r>
      <w:proofErr w:type="spellEnd"/>
      <w:r>
        <w:t xml:space="preserve"> </w:t>
      </w:r>
      <w:proofErr w:type="spellStart"/>
      <w:r>
        <w:t>obrázek</w:t>
      </w:r>
      <w:proofErr w:type="spellEnd"/>
    </w:p>
  </w:comment>
  <w:comment w:id="11978" w:author="Pavel Jurak" w:date="2018-04-23T20:37:00Z" w:initials="PJ">
    <w:p w14:paraId="58BD788C" w14:textId="77777777" w:rsidR="00820F54" w:rsidRDefault="00820F54" w:rsidP="00CE547F">
      <w:pPr>
        <w:pStyle w:val="Textkomentra"/>
      </w:pPr>
      <w:r>
        <w:rPr>
          <w:rStyle w:val="Odkaznakomentr"/>
        </w:rPr>
        <w:annotationRef/>
      </w:r>
      <w:proofErr w:type="spellStart"/>
      <w:r>
        <w:t>Podrobněji</w:t>
      </w:r>
      <w:proofErr w:type="spellEnd"/>
      <w:r>
        <w:t xml:space="preserve"> </w:t>
      </w:r>
      <w:proofErr w:type="spellStart"/>
      <w:r>
        <w:t>popsat</w:t>
      </w:r>
      <w:proofErr w:type="spellEnd"/>
      <w:r>
        <w:t xml:space="preserve"> význam jednotlivých </w:t>
      </w:r>
      <w:proofErr w:type="spellStart"/>
      <w:r>
        <w:t>sloupců</w:t>
      </w:r>
      <w:proofErr w:type="spellEnd"/>
    </w:p>
  </w:comment>
  <w:comment w:id="12019" w:author="Pavel Jurak" w:date="2018-04-23T20:38:00Z" w:initials="PJ">
    <w:p w14:paraId="77C66966" w14:textId="77777777" w:rsidR="00820F54" w:rsidRDefault="00820F54" w:rsidP="00CE547F">
      <w:pPr>
        <w:pStyle w:val="Textkomentra"/>
      </w:pPr>
      <w:r>
        <w:rPr>
          <w:rStyle w:val="Odkaznakomentr"/>
        </w:rPr>
        <w:annotationRef/>
      </w:r>
      <w:proofErr w:type="spellStart"/>
      <w:r>
        <w:t>Doplnit</w:t>
      </w:r>
      <w:proofErr w:type="spellEnd"/>
      <w:r>
        <w:t xml:space="preserve"> </w:t>
      </w:r>
      <w:proofErr w:type="spellStart"/>
      <w:r>
        <w:t>citace</w:t>
      </w:r>
      <w:proofErr w:type="spellEnd"/>
      <w:r>
        <w:t xml:space="preserve"> </w:t>
      </w:r>
      <w:proofErr w:type="spellStart"/>
      <w:r>
        <w:t>jiných</w:t>
      </w:r>
      <w:proofErr w:type="spellEnd"/>
      <w:r>
        <w:t xml:space="preserve"> článku a </w:t>
      </w:r>
      <w:proofErr w:type="spellStart"/>
      <w:r>
        <w:t>diskutovat</w:t>
      </w:r>
      <w:proofErr w:type="spellEnd"/>
    </w:p>
  </w:comment>
  <w:comment w:id="12044" w:author="Pavel Jurak" w:date="2018-04-23T20:39:00Z" w:initials="PJ">
    <w:p w14:paraId="11C66665" w14:textId="77777777" w:rsidR="00820F54" w:rsidRDefault="00820F54" w:rsidP="00CE547F">
      <w:pPr>
        <w:pStyle w:val="Textkomentra"/>
      </w:pPr>
      <w:r>
        <w:rPr>
          <w:rStyle w:val="Odkaznakomentr"/>
        </w:rPr>
        <w:annotationRef/>
      </w:r>
      <w:proofErr w:type="spellStart"/>
      <w:r>
        <w:t>Doplnit</w:t>
      </w:r>
      <w:proofErr w:type="spellEnd"/>
      <w:r>
        <w:t xml:space="preserve"> </w:t>
      </w:r>
      <w:proofErr w:type="spellStart"/>
      <w:r>
        <w:t>další</w:t>
      </w:r>
      <w:proofErr w:type="spellEnd"/>
      <w:r>
        <w:t xml:space="preserve"> </w:t>
      </w:r>
      <w:proofErr w:type="spellStart"/>
      <w:r>
        <w:t>citace</w:t>
      </w:r>
      <w:proofErr w:type="spellEnd"/>
      <w:r>
        <w:t xml:space="preserve"> </w:t>
      </w:r>
      <w:proofErr w:type="spellStart"/>
      <w:r>
        <w:t>ohledne</w:t>
      </w:r>
      <w:proofErr w:type="spellEnd"/>
      <w:r>
        <w:t xml:space="preserve"> respirační </w:t>
      </w:r>
      <w:proofErr w:type="spellStart"/>
      <w:r>
        <w:t>sinusové</w:t>
      </w:r>
      <w:proofErr w:type="spellEnd"/>
      <w:r>
        <w:t xml:space="preserve"> </w:t>
      </w:r>
      <w:proofErr w:type="spellStart"/>
      <w:r>
        <w:t>aritmii</w:t>
      </w:r>
      <w:proofErr w:type="spellEnd"/>
      <w:r>
        <w:t xml:space="preserve">, </w:t>
      </w:r>
    </w:p>
  </w:comment>
  <w:comment w:id="12045" w:author="Pavel Jurak" w:date="2018-06-01T11:28:00Z" w:initials="PJ">
    <w:p w14:paraId="79530716" w14:textId="21C7CBC8" w:rsidR="00820F54" w:rsidRDefault="00820F54">
      <w:pPr>
        <w:pStyle w:val="Textkomentra"/>
      </w:pPr>
      <w:r>
        <w:rPr>
          <w:rStyle w:val="Odkaznakomentr"/>
        </w:rPr>
        <w:annotationRef/>
      </w:r>
      <w:r>
        <w:t xml:space="preserve">V kapitole 3.2 chybí celkové </w:t>
      </w:r>
      <w:proofErr w:type="spellStart"/>
      <w:r>
        <w:t>shrnutí</w:t>
      </w:r>
      <w:proofErr w:type="spellEnd"/>
      <w:r>
        <w:t xml:space="preserve">, </w:t>
      </w:r>
      <w:proofErr w:type="spellStart"/>
      <w:r>
        <w:t>co</w:t>
      </w:r>
      <w:proofErr w:type="spellEnd"/>
      <w:r>
        <w:t xml:space="preserve"> jednotlivé výsledky </w:t>
      </w:r>
      <w:proofErr w:type="spellStart"/>
      <w:r>
        <w:t>říkají</w:t>
      </w:r>
      <w:proofErr w:type="spellEnd"/>
      <w:r>
        <w:t xml:space="preserve"> z </w:t>
      </w:r>
      <w:proofErr w:type="spellStart"/>
      <w:r>
        <w:t>pohledu</w:t>
      </w:r>
      <w:proofErr w:type="spellEnd"/>
      <w:r>
        <w:t xml:space="preserve"> </w:t>
      </w:r>
      <w:proofErr w:type="spellStart"/>
      <w:r>
        <w:t>krevní</w:t>
      </w:r>
      <w:proofErr w:type="spellEnd"/>
      <w:r>
        <w:t xml:space="preserve"> </w:t>
      </w:r>
      <w:proofErr w:type="spellStart"/>
      <w:r>
        <w:t>cirkulace</w:t>
      </w:r>
      <w:proofErr w:type="spellEnd"/>
      <w:r>
        <w:t xml:space="preserve"> a jak je </w:t>
      </w:r>
      <w:proofErr w:type="spellStart"/>
      <w:r>
        <w:t>lze</w:t>
      </w:r>
      <w:proofErr w:type="spellEnd"/>
      <w:r>
        <w:t xml:space="preserve"> </w:t>
      </w:r>
      <w:proofErr w:type="spellStart"/>
      <w:r>
        <w:t>interpretovat</w:t>
      </w:r>
      <w:proofErr w:type="spellEnd"/>
      <w:r>
        <w:t xml:space="preserve">. </w:t>
      </w:r>
      <w:proofErr w:type="spellStart"/>
      <w:r>
        <w:t>Něco</w:t>
      </w:r>
      <w:proofErr w:type="spellEnd"/>
      <w:r>
        <w:t xml:space="preserve"> jak </w:t>
      </w:r>
      <w:proofErr w:type="spellStart"/>
      <w:r>
        <w:t>bylo</w:t>
      </w:r>
      <w:proofErr w:type="spellEnd"/>
      <w:r>
        <w:t xml:space="preserve"> v článku v PR. </w:t>
      </w:r>
    </w:p>
  </w:comment>
  <w:comment w:id="12541" w:author="Pavel Jurak" w:date="2018-04-23T20:57:00Z" w:initials="PJ">
    <w:p w14:paraId="5E29774A" w14:textId="77777777" w:rsidR="00820F54" w:rsidRDefault="00820F54" w:rsidP="00AE046D">
      <w:pPr>
        <w:pStyle w:val="Textkomentra"/>
      </w:pPr>
      <w:r>
        <w:rPr>
          <w:rStyle w:val="Odkaznakomentr"/>
        </w:rPr>
        <w:annotationRef/>
      </w:r>
      <w:r>
        <w:t xml:space="preserve">Sem </w:t>
      </w:r>
      <w:proofErr w:type="spellStart"/>
      <w:r>
        <w:t>zahrnout</w:t>
      </w:r>
      <w:proofErr w:type="spellEnd"/>
      <w:r>
        <w:t xml:space="preserve"> i </w:t>
      </w:r>
      <w:proofErr w:type="spellStart"/>
      <w:r>
        <w:t>předcházející</w:t>
      </w:r>
      <w:proofErr w:type="spellEnd"/>
      <w:r>
        <w:t xml:space="preserve"> kapitoly </w:t>
      </w:r>
      <w:proofErr w:type="spellStart"/>
      <w:r>
        <w:t>zabývají</w:t>
      </w:r>
      <w:proofErr w:type="spellEnd"/>
      <w:r>
        <w:t xml:space="preserve"> </w:t>
      </w:r>
      <w:proofErr w:type="spellStart"/>
      <w:r>
        <w:t>se</w:t>
      </w:r>
      <w:proofErr w:type="spellEnd"/>
      <w:r>
        <w:t xml:space="preserve"> </w:t>
      </w:r>
      <w:proofErr w:type="spellStart"/>
      <w:r>
        <w:t>stejnými</w:t>
      </w:r>
      <w:proofErr w:type="spellEnd"/>
      <w:r>
        <w:t xml:space="preserve"> </w:t>
      </w:r>
      <w:proofErr w:type="spellStart"/>
      <w:r>
        <w:t>pacienty</w:t>
      </w:r>
      <w:proofErr w:type="spellEnd"/>
    </w:p>
  </w:comment>
  <w:comment w:id="12641" w:author="Pavel Jurak" w:date="2018-06-01T11:52:00Z" w:initials="PJ">
    <w:p w14:paraId="3525F142" w14:textId="14ADFB64" w:rsidR="00820F54" w:rsidRDefault="00820F54">
      <w:pPr>
        <w:pStyle w:val="Textkomentra"/>
      </w:pPr>
      <w:r>
        <w:rPr>
          <w:rStyle w:val="Odkaznakomentr"/>
        </w:rPr>
        <w:annotationRef/>
      </w:r>
      <w:proofErr w:type="spellStart"/>
      <w:r>
        <w:t>Bylo</w:t>
      </w:r>
      <w:proofErr w:type="spellEnd"/>
      <w:r>
        <w:t xml:space="preserve"> použito pro stanovení </w:t>
      </w:r>
      <w:proofErr w:type="spellStart"/>
      <w:r>
        <w:t>absolutní</w:t>
      </w:r>
      <w:proofErr w:type="spellEnd"/>
      <w:r>
        <w:t xml:space="preserve"> hodnoty SV v ml v </w:t>
      </w:r>
      <w:proofErr w:type="spellStart"/>
      <w:r>
        <w:t>klidové</w:t>
      </w:r>
      <w:proofErr w:type="spellEnd"/>
      <w:r>
        <w:t xml:space="preserve"> </w:t>
      </w:r>
      <w:proofErr w:type="spellStart"/>
      <w:r>
        <w:t>fázi</w:t>
      </w:r>
      <w:proofErr w:type="spellEnd"/>
    </w:p>
  </w:comment>
  <w:comment w:id="12703" w:author="Pavel Jurak" w:date="2018-04-23T21:01:00Z" w:initials="PJ">
    <w:p w14:paraId="583CCECD" w14:textId="77777777" w:rsidR="00820F54" w:rsidRDefault="00820F54" w:rsidP="00AE046D">
      <w:pPr>
        <w:pStyle w:val="Textkomentra"/>
      </w:pPr>
      <w:r>
        <w:rPr>
          <w:rStyle w:val="Odkaznakomentr"/>
        </w:rPr>
        <w:annotationRef/>
      </w:r>
      <w:proofErr w:type="spellStart"/>
      <w:r>
        <w:t>Podrobně</w:t>
      </w:r>
      <w:proofErr w:type="spellEnd"/>
      <w:r>
        <w:t xml:space="preserve"> </w:t>
      </w:r>
      <w:proofErr w:type="spellStart"/>
      <w:r>
        <w:t>rozepsat</w:t>
      </w:r>
      <w:proofErr w:type="spellEnd"/>
      <w:r>
        <w:t xml:space="preserve">, jak </w:t>
      </w:r>
      <w:proofErr w:type="spellStart"/>
      <w:r>
        <w:t>se</w:t>
      </w:r>
      <w:proofErr w:type="spellEnd"/>
      <w:r>
        <w:t xml:space="preserve"> v tomto </w:t>
      </w:r>
      <w:proofErr w:type="spellStart"/>
      <w:r>
        <w:t>případě</w:t>
      </w:r>
      <w:proofErr w:type="spellEnd"/>
      <w:r>
        <w:t xml:space="preserve"> </w:t>
      </w:r>
      <w:proofErr w:type="spellStart"/>
      <w:r>
        <w:t>počítá</w:t>
      </w:r>
      <w:proofErr w:type="spellEnd"/>
      <w:r>
        <w:t xml:space="preserve"> SV</w:t>
      </w:r>
    </w:p>
  </w:comment>
  <w:comment w:id="12716" w:author="Pavel Jurak" w:date="2018-06-01T11:53:00Z" w:initials="PJ">
    <w:p w14:paraId="66C4F874" w14:textId="77777777" w:rsidR="00820F54" w:rsidRDefault="00820F54" w:rsidP="00615C86">
      <w:pPr>
        <w:pStyle w:val="Textkomentra"/>
      </w:pPr>
      <w:r>
        <w:rPr>
          <w:rStyle w:val="Odkaznakomentr"/>
        </w:rPr>
        <w:annotationRef/>
      </w:r>
      <w:proofErr w:type="spellStart"/>
      <w:r>
        <w:t>Bylo</w:t>
      </w:r>
      <w:proofErr w:type="spellEnd"/>
      <w:r>
        <w:t xml:space="preserve"> to v cca </w:t>
      </w:r>
      <w:proofErr w:type="spellStart"/>
      <w:r>
        <w:t>posledních</w:t>
      </w:r>
      <w:proofErr w:type="spellEnd"/>
      <w:r>
        <w:t xml:space="preserve"> 20 sekundách </w:t>
      </w:r>
    </w:p>
  </w:comment>
  <w:comment w:id="12725" w:author="Pavel Jurak" w:date="2018-06-01T11:53:00Z" w:initials="PJ">
    <w:p w14:paraId="3FD2AE8F" w14:textId="7A0106A7" w:rsidR="00820F54" w:rsidRDefault="00820F54">
      <w:pPr>
        <w:pStyle w:val="Textkomentra"/>
      </w:pPr>
      <w:r>
        <w:rPr>
          <w:rStyle w:val="Odkaznakomentr"/>
        </w:rPr>
        <w:annotationRef/>
      </w:r>
      <w:proofErr w:type="spellStart"/>
      <w:r>
        <w:t>Bylo</w:t>
      </w:r>
      <w:proofErr w:type="spellEnd"/>
      <w:r>
        <w:t xml:space="preserve"> to v cca </w:t>
      </w:r>
      <w:proofErr w:type="spellStart"/>
      <w:r>
        <w:t>posledních</w:t>
      </w:r>
      <w:proofErr w:type="spellEnd"/>
      <w:r>
        <w:t xml:space="preserve"> 20 sekundách </w:t>
      </w:r>
    </w:p>
  </w:comment>
  <w:comment w:id="12744" w:author="Pavel Jurak" w:date="2018-04-23T20:40:00Z" w:initials="PJ">
    <w:p w14:paraId="0352D962" w14:textId="77777777" w:rsidR="00820F54" w:rsidRDefault="00820F54" w:rsidP="00CE547F">
      <w:pPr>
        <w:pStyle w:val="Textkomentra"/>
      </w:pPr>
      <w:r>
        <w:rPr>
          <w:rStyle w:val="Odkaznakomentr"/>
        </w:rPr>
        <w:annotationRef/>
      </w:r>
      <w:r>
        <w:t xml:space="preserve">Tato kapitola </w:t>
      </w:r>
      <w:proofErr w:type="spellStart"/>
      <w:r>
        <w:t>nenavazuje</w:t>
      </w:r>
      <w:proofErr w:type="spellEnd"/>
      <w:r>
        <w:t xml:space="preserve"> na </w:t>
      </w:r>
      <w:proofErr w:type="spellStart"/>
      <w:r>
        <w:t>předešlé</w:t>
      </w:r>
      <w:proofErr w:type="spellEnd"/>
      <w:r>
        <w:t xml:space="preserve"> odstavce. </w:t>
      </w:r>
      <w:proofErr w:type="spellStart"/>
      <w:r>
        <w:t>Oddělit</w:t>
      </w:r>
      <w:proofErr w:type="spellEnd"/>
      <w:r>
        <w:t xml:space="preserve"> – </w:t>
      </w:r>
      <w:proofErr w:type="spellStart"/>
      <w:r>
        <w:t>uzavřít</w:t>
      </w:r>
      <w:proofErr w:type="spellEnd"/>
      <w:r>
        <w:t xml:space="preserve"> výsledky z článku </w:t>
      </w:r>
      <w:proofErr w:type="spellStart"/>
      <w:r>
        <w:t>rozborem</w:t>
      </w:r>
      <w:proofErr w:type="spellEnd"/>
      <w:r>
        <w:t xml:space="preserve"> a </w:t>
      </w:r>
      <w:proofErr w:type="spellStart"/>
      <w:r>
        <w:t>diskusí</w:t>
      </w:r>
      <w:proofErr w:type="spellEnd"/>
    </w:p>
  </w:comment>
  <w:comment w:id="12745" w:author="Pavel Jurak" w:date="2018-04-23T20:45:00Z" w:initials="PJ">
    <w:p w14:paraId="1C6A29EB" w14:textId="77777777" w:rsidR="00820F54" w:rsidRDefault="00820F54" w:rsidP="00CE547F">
      <w:pPr>
        <w:pStyle w:val="Textkomentra"/>
      </w:pPr>
      <w:r>
        <w:rPr>
          <w:rStyle w:val="Odkaznakomentr"/>
        </w:rPr>
        <w:annotationRef/>
      </w:r>
      <w:proofErr w:type="spellStart"/>
      <w:r>
        <w:t>Udělat</w:t>
      </w:r>
      <w:proofErr w:type="spellEnd"/>
      <w:r>
        <w:t xml:space="preserve"> novou kapitolu 3.3 </w:t>
      </w:r>
      <w:proofErr w:type="spellStart"/>
      <w:r>
        <w:t>která</w:t>
      </w:r>
      <w:proofErr w:type="spellEnd"/>
      <w:r>
        <w:t xml:space="preserve"> </w:t>
      </w:r>
      <w:proofErr w:type="spellStart"/>
      <w:r>
        <w:t>ze</w:t>
      </w:r>
      <w:proofErr w:type="spellEnd"/>
      <w:r>
        <w:t xml:space="preserve"> </w:t>
      </w:r>
      <w:proofErr w:type="spellStart"/>
      <w:r>
        <w:t>zabývá</w:t>
      </w:r>
      <w:proofErr w:type="spellEnd"/>
      <w:r>
        <w:t xml:space="preserve"> </w:t>
      </w:r>
      <w:proofErr w:type="spellStart"/>
      <w:r>
        <w:t>daty</w:t>
      </w:r>
      <w:proofErr w:type="spellEnd"/>
      <w:r>
        <w:t xml:space="preserve"> z </w:t>
      </w:r>
      <w:proofErr w:type="spellStart"/>
      <w:r>
        <w:t>Meluzínova</w:t>
      </w:r>
      <w:proofErr w:type="spellEnd"/>
      <w:r>
        <w:t xml:space="preserve"> článku, </w:t>
      </w:r>
      <w:proofErr w:type="spellStart"/>
      <w:r>
        <w:t>oddělit</w:t>
      </w:r>
      <w:proofErr w:type="spellEnd"/>
      <w:r>
        <w:t xml:space="preserve"> to od </w:t>
      </w:r>
      <w:proofErr w:type="spellStart"/>
      <w:r>
        <w:t>dřívějšího</w:t>
      </w:r>
      <w:proofErr w:type="spellEnd"/>
      <w:r>
        <w:t xml:space="preserve"> textu</w:t>
      </w:r>
    </w:p>
  </w:comment>
  <w:comment w:id="13124" w:author="Pavel Jurak" w:date="2018-04-23T20:51:00Z" w:initials="PJ">
    <w:p w14:paraId="6191423E" w14:textId="77777777" w:rsidR="00820F54" w:rsidRDefault="00820F54" w:rsidP="00CE547F">
      <w:pPr>
        <w:pStyle w:val="Textkomentra"/>
      </w:pPr>
      <w:r>
        <w:rPr>
          <w:rStyle w:val="Odkaznakomentr"/>
        </w:rPr>
        <w:annotationRef/>
      </w:r>
      <w:r>
        <w:t xml:space="preserve">A </w:t>
      </w:r>
      <w:proofErr w:type="spellStart"/>
      <w:r>
        <w:t>co</w:t>
      </w:r>
      <w:proofErr w:type="spellEnd"/>
      <w:r>
        <w:t xml:space="preserve"> </w:t>
      </w:r>
      <w:proofErr w:type="spellStart"/>
      <w:r>
        <w:t>porovnání</w:t>
      </w:r>
      <w:proofErr w:type="spellEnd"/>
      <w:r>
        <w:t xml:space="preserve"> SV z hrudníku ?</w:t>
      </w:r>
    </w:p>
  </w:comment>
  <w:comment w:id="13206" w:author="Pavel Jurak" w:date="2018-04-23T20:51:00Z" w:initials="PJ">
    <w:p w14:paraId="1DB418CA" w14:textId="77777777" w:rsidR="00820F54" w:rsidRDefault="00820F54" w:rsidP="00A53D98">
      <w:pPr>
        <w:pStyle w:val="Textkomentra"/>
      </w:pPr>
      <w:r>
        <w:rPr>
          <w:rStyle w:val="Odkaznakomentr"/>
        </w:rPr>
        <w:annotationRef/>
      </w:r>
      <w:r>
        <w:t xml:space="preserve">A </w:t>
      </w:r>
      <w:proofErr w:type="spellStart"/>
      <w:r>
        <w:t>co</w:t>
      </w:r>
      <w:proofErr w:type="spellEnd"/>
      <w:r>
        <w:t xml:space="preserve"> </w:t>
      </w:r>
      <w:proofErr w:type="spellStart"/>
      <w:r>
        <w:t>porovnání</w:t>
      </w:r>
      <w:proofErr w:type="spellEnd"/>
      <w:r>
        <w:t xml:space="preserve"> SV z hrudníku ?</w:t>
      </w:r>
    </w:p>
  </w:comment>
  <w:comment w:id="13215" w:author="Pavel Jurak" w:date="2018-06-01T11:57:00Z" w:initials="PJ">
    <w:p w14:paraId="6C21755E" w14:textId="1A230DE5" w:rsidR="00820F54" w:rsidRDefault="00820F54">
      <w:pPr>
        <w:pStyle w:val="Textkomentra"/>
      </w:pPr>
      <w:r>
        <w:rPr>
          <w:rStyle w:val="Odkaznakomentr"/>
        </w:rPr>
        <w:annotationRef/>
      </w:r>
      <w:r>
        <w:t xml:space="preserve">Pro oba obrázky </w:t>
      </w:r>
      <w:proofErr w:type="spellStart"/>
      <w:r>
        <w:t>použít</w:t>
      </w:r>
      <w:proofErr w:type="spellEnd"/>
      <w:r>
        <w:t xml:space="preserve"> </w:t>
      </w:r>
      <w:proofErr w:type="spellStart"/>
      <w:r>
        <w:t>stejnou</w:t>
      </w:r>
      <w:proofErr w:type="spellEnd"/>
      <w:r>
        <w:t xml:space="preserve"> </w:t>
      </w:r>
      <w:proofErr w:type="spellStart"/>
      <w:r>
        <w:t>vertikální</w:t>
      </w:r>
      <w:proofErr w:type="spellEnd"/>
      <w:r>
        <w:t xml:space="preserve"> stupnici a dát to do </w:t>
      </w:r>
      <w:proofErr w:type="spellStart"/>
      <w:r>
        <w:t>jednoho</w:t>
      </w:r>
      <w:proofErr w:type="spellEnd"/>
      <w:r>
        <w:t xml:space="preserve"> obrázku</w:t>
      </w:r>
    </w:p>
  </w:comment>
  <w:comment w:id="13225" w:author="Pavel Jurak" w:date="2018-06-01T12:37:00Z" w:initials="PJ">
    <w:p w14:paraId="62112EBB" w14:textId="77F0BB78" w:rsidR="00820F54" w:rsidRDefault="00820F54">
      <w:pPr>
        <w:pStyle w:val="Textkomentra"/>
      </w:pPr>
      <w:r>
        <w:rPr>
          <w:rStyle w:val="Odkaznakomentr"/>
        </w:rPr>
        <w:annotationRef/>
      </w:r>
      <w:proofErr w:type="spellStart"/>
      <w:r>
        <w:t>Zde</w:t>
      </w:r>
      <w:proofErr w:type="spellEnd"/>
      <w:r>
        <w:t xml:space="preserve"> </w:t>
      </w:r>
      <w:proofErr w:type="spellStart"/>
      <w:r>
        <w:t>jsou</w:t>
      </w:r>
      <w:proofErr w:type="spellEnd"/>
      <w:r>
        <w:t xml:space="preserve"> </w:t>
      </w:r>
      <w:proofErr w:type="spellStart"/>
      <w:r>
        <w:t>prezentovány</w:t>
      </w:r>
      <w:proofErr w:type="spellEnd"/>
      <w:r>
        <w:t xml:space="preserve"> </w:t>
      </w:r>
      <w:proofErr w:type="spellStart"/>
      <w:r>
        <w:t>absolutní</w:t>
      </w:r>
      <w:proofErr w:type="spellEnd"/>
      <w:r>
        <w:t xml:space="preserve"> hodnoty v ml, </w:t>
      </w:r>
      <w:proofErr w:type="spellStart"/>
      <w:r>
        <w:t>bylo</w:t>
      </w:r>
      <w:proofErr w:type="spellEnd"/>
      <w:r>
        <w:t xml:space="preserve"> by dobré </w:t>
      </w:r>
      <w:proofErr w:type="spellStart"/>
      <w:r>
        <w:t>porovnat</w:t>
      </w:r>
      <w:proofErr w:type="spellEnd"/>
      <w:r>
        <w:t xml:space="preserve"> </w:t>
      </w:r>
      <w:proofErr w:type="spellStart"/>
      <w:r>
        <w:t>relativní</w:t>
      </w:r>
      <w:proofErr w:type="spellEnd"/>
      <w:r>
        <w:t xml:space="preserve"> </w:t>
      </w:r>
      <w:proofErr w:type="spellStart"/>
      <w:r>
        <w:t>změnu</w:t>
      </w:r>
      <w:proofErr w:type="spellEnd"/>
      <w:r>
        <w:t xml:space="preserve"> </w:t>
      </w:r>
      <w:proofErr w:type="spellStart"/>
      <w:r>
        <w:t>klid</w:t>
      </w:r>
      <w:proofErr w:type="spellEnd"/>
      <w:r>
        <w:t xml:space="preserve"> – </w:t>
      </w:r>
      <w:proofErr w:type="spellStart"/>
      <w:r>
        <w:t>první</w:t>
      </w:r>
      <w:proofErr w:type="spellEnd"/>
      <w:r>
        <w:t xml:space="preserve"> </w:t>
      </w:r>
      <w:proofErr w:type="spellStart"/>
      <w:r>
        <w:t>zátěž</w:t>
      </w:r>
      <w:proofErr w:type="spellEnd"/>
    </w:p>
  </w:comment>
  <w:comment w:id="13251" w:author="Pavel Jurak" w:date="2018-06-01T12:39:00Z" w:initials="PJ">
    <w:p w14:paraId="52756CD1" w14:textId="5C4B9369" w:rsidR="00820F54" w:rsidRDefault="00820F54">
      <w:pPr>
        <w:pStyle w:val="Textkomentra"/>
      </w:pPr>
      <w:r>
        <w:rPr>
          <w:rStyle w:val="Odkaznakomentr"/>
        </w:rPr>
        <w:annotationRef/>
      </w:r>
      <w:proofErr w:type="spellStart"/>
      <w:r>
        <w:t>Podrobněji</w:t>
      </w:r>
      <w:proofErr w:type="spellEnd"/>
      <w:r>
        <w:t xml:space="preserve"> </w:t>
      </w:r>
      <w:proofErr w:type="spellStart"/>
      <w:r>
        <w:t>vysvětlit</w:t>
      </w:r>
      <w:proofErr w:type="spellEnd"/>
      <w:r>
        <w:t xml:space="preserve">, </w:t>
      </w:r>
      <w:proofErr w:type="spellStart"/>
      <w:r>
        <w:t>co</w:t>
      </w:r>
      <w:proofErr w:type="spellEnd"/>
      <w:r>
        <w:t xml:space="preserve"> </w:t>
      </w:r>
      <w:proofErr w:type="spellStart"/>
      <w:r>
        <w:t>se</w:t>
      </w:r>
      <w:proofErr w:type="spellEnd"/>
      <w:r>
        <w:t xml:space="preserve"> pod tím </w:t>
      </w:r>
      <w:proofErr w:type="spellStart"/>
      <w:r>
        <w:t>rozumí</w:t>
      </w:r>
      <w:proofErr w:type="spellEnd"/>
    </w:p>
  </w:comment>
  <w:comment w:id="13491" w:author="Pavel Jurak" w:date="2018-06-01T12:43:00Z" w:initials="PJ">
    <w:p w14:paraId="2AADD653" w14:textId="521DAC1A" w:rsidR="00820F54" w:rsidRDefault="00820F54">
      <w:pPr>
        <w:pStyle w:val="Textkomentra"/>
      </w:pPr>
      <w:r>
        <w:rPr>
          <w:rStyle w:val="Odkaznakomentr"/>
        </w:rPr>
        <w:annotationRef/>
      </w:r>
      <w:proofErr w:type="spellStart"/>
      <w:r>
        <w:t>Ukázat</w:t>
      </w:r>
      <w:proofErr w:type="spellEnd"/>
      <w:r>
        <w:t xml:space="preserve"> výpočet plochy pod a nad na obrázku</w:t>
      </w:r>
    </w:p>
  </w:comment>
  <w:comment w:id="13549" w:author="Pavel Jurak" w:date="2018-04-23T20:57:00Z" w:initials="PJ">
    <w:p w14:paraId="1CA735F8" w14:textId="77777777" w:rsidR="00820F54" w:rsidRDefault="00820F54" w:rsidP="00CE547F">
      <w:pPr>
        <w:pStyle w:val="Textkomentra"/>
      </w:pPr>
      <w:r>
        <w:rPr>
          <w:rStyle w:val="Odkaznakomentr"/>
        </w:rPr>
        <w:annotationRef/>
      </w:r>
      <w:r>
        <w:t xml:space="preserve">Sem </w:t>
      </w:r>
      <w:proofErr w:type="spellStart"/>
      <w:r>
        <w:t>zahrnout</w:t>
      </w:r>
      <w:proofErr w:type="spellEnd"/>
      <w:r>
        <w:t xml:space="preserve"> i </w:t>
      </w:r>
      <w:proofErr w:type="spellStart"/>
      <w:r>
        <w:t>předcházející</w:t>
      </w:r>
      <w:proofErr w:type="spellEnd"/>
      <w:r>
        <w:t xml:space="preserve"> kapitoly </w:t>
      </w:r>
      <w:proofErr w:type="spellStart"/>
      <w:r>
        <w:t>zabývají</w:t>
      </w:r>
      <w:proofErr w:type="spellEnd"/>
      <w:r>
        <w:t xml:space="preserve"> </w:t>
      </w:r>
      <w:proofErr w:type="spellStart"/>
      <w:r>
        <w:t>se</w:t>
      </w:r>
      <w:proofErr w:type="spellEnd"/>
      <w:r>
        <w:t xml:space="preserve"> </w:t>
      </w:r>
      <w:proofErr w:type="spellStart"/>
      <w:r>
        <w:t>stejnými</w:t>
      </w:r>
      <w:proofErr w:type="spellEnd"/>
      <w:r>
        <w:t xml:space="preserve"> </w:t>
      </w:r>
      <w:proofErr w:type="spellStart"/>
      <w:r>
        <w:t>pacienty</w:t>
      </w:r>
      <w:proofErr w:type="spellEnd"/>
    </w:p>
  </w:comment>
  <w:comment w:id="13563" w:author="Pavel Jurak" w:date="2018-04-23T20:59:00Z" w:initials="PJ">
    <w:p w14:paraId="55CE1EB8" w14:textId="77777777" w:rsidR="00820F54" w:rsidRDefault="00820F54" w:rsidP="00CE547F">
      <w:pPr>
        <w:pStyle w:val="Textkomentra"/>
      </w:pPr>
      <w:r>
        <w:rPr>
          <w:rStyle w:val="Odkaznakomentr"/>
        </w:rPr>
        <w:annotationRef/>
      </w:r>
      <w:proofErr w:type="spellStart"/>
      <w:r>
        <w:t>Zdůraznit</w:t>
      </w:r>
      <w:proofErr w:type="spellEnd"/>
      <w:r>
        <w:t xml:space="preserve">, že </w:t>
      </w:r>
      <w:proofErr w:type="spellStart"/>
      <w:r>
        <w:t>se</w:t>
      </w:r>
      <w:proofErr w:type="spellEnd"/>
      <w:r>
        <w:t xml:space="preserve"> jedná o </w:t>
      </w:r>
      <w:proofErr w:type="spellStart"/>
      <w:r>
        <w:t>relativní</w:t>
      </w:r>
      <w:proofErr w:type="spellEnd"/>
      <w:r>
        <w:t xml:space="preserve"> </w:t>
      </w:r>
      <w:proofErr w:type="spellStart"/>
      <w:r>
        <w:t>změny</w:t>
      </w:r>
      <w:proofErr w:type="spellEnd"/>
      <w:r>
        <w:t xml:space="preserve">, </w:t>
      </w:r>
      <w:proofErr w:type="spellStart"/>
      <w:r>
        <w:t>diskutovat</w:t>
      </w:r>
      <w:proofErr w:type="spellEnd"/>
      <w:r>
        <w:t xml:space="preserve"> </w:t>
      </w:r>
      <w:proofErr w:type="spellStart"/>
      <w:r>
        <w:t>návaznost</w:t>
      </w:r>
      <w:proofErr w:type="spellEnd"/>
      <w:r>
        <w:t xml:space="preserve"> na </w:t>
      </w:r>
      <w:proofErr w:type="spellStart"/>
      <w:r>
        <w:t>předešlé</w:t>
      </w:r>
      <w:proofErr w:type="spellEnd"/>
      <w:r>
        <w:t xml:space="preserve"> kapitoly</w:t>
      </w:r>
    </w:p>
  </w:comment>
  <w:comment w:id="13782" w:author="Pavel Jurak" w:date="2018-04-23T21:03:00Z" w:initials="PJ">
    <w:p w14:paraId="66B72B49" w14:textId="77777777" w:rsidR="00820F54" w:rsidRDefault="00820F54" w:rsidP="00CE547F">
      <w:pPr>
        <w:pStyle w:val="Textkomentra"/>
      </w:pPr>
      <w:r>
        <w:rPr>
          <w:rStyle w:val="Odkaznakomentr"/>
        </w:rPr>
        <w:annotationRef/>
      </w:r>
      <w:r>
        <w:t xml:space="preserve">Tuto kapitolu </w:t>
      </w:r>
      <w:proofErr w:type="spellStart"/>
      <w:r>
        <w:t>podstaně</w:t>
      </w:r>
      <w:proofErr w:type="spellEnd"/>
      <w:r>
        <w:t xml:space="preserve"> </w:t>
      </w:r>
      <w:proofErr w:type="spellStart"/>
      <w:r>
        <w:t>rozšířit</w:t>
      </w:r>
      <w:proofErr w:type="spellEnd"/>
      <w:r>
        <w:t xml:space="preserve"> a </w:t>
      </w:r>
      <w:proofErr w:type="spellStart"/>
      <w:r>
        <w:t>doplnit</w:t>
      </w:r>
      <w:proofErr w:type="spellEnd"/>
      <w:r>
        <w:t xml:space="preserve">. Je to výrazný </w:t>
      </w:r>
      <w:proofErr w:type="spellStart"/>
      <w:r>
        <w:t>výsledek</w:t>
      </w:r>
      <w:proofErr w:type="spellEnd"/>
      <w:r>
        <w:t xml:space="preserve">, </w:t>
      </w:r>
      <w:proofErr w:type="spellStart"/>
      <w:r>
        <w:t>kdy</w:t>
      </w:r>
      <w:proofErr w:type="spellEnd"/>
      <w:r>
        <w:t xml:space="preserve"> </w:t>
      </w:r>
      <w:proofErr w:type="spellStart"/>
      <w:r>
        <w:t>bylo</w:t>
      </w:r>
      <w:proofErr w:type="spellEnd"/>
      <w:r>
        <w:t xml:space="preserve"> možné jen </w:t>
      </w:r>
      <w:proofErr w:type="spellStart"/>
      <w:r>
        <w:t>díky</w:t>
      </w:r>
      <w:proofErr w:type="spellEnd"/>
      <w:r>
        <w:t xml:space="preserve"> </w:t>
      </w:r>
      <w:proofErr w:type="spellStart"/>
      <w:r>
        <w:t>impedanci</w:t>
      </w:r>
      <w:proofErr w:type="spellEnd"/>
      <w:r>
        <w:t xml:space="preserve"> </w:t>
      </w:r>
      <w:proofErr w:type="spellStart"/>
      <w:r>
        <w:t>měřit</w:t>
      </w:r>
      <w:proofErr w:type="spellEnd"/>
      <w:r>
        <w:t xml:space="preserve"> SV </w:t>
      </w:r>
      <w:proofErr w:type="spellStart"/>
      <w:r>
        <w:t>kontinuálně</w:t>
      </w:r>
      <w:proofErr w:type="spellEnd"/>
      <w:r>
        <w:t xml:space="preserve"> </w:t>
      </w:r>
      <w:proofErr w:type="spellStart"/>
      <w:r>
        <w:t>při</w:t>
      </w:r>
      <w:proofErr w:type="spellEnd"/>
      <w:r>
        <w:t xml:space="preserve"> </w:t>
      </w:r>
      <w:proofErr w:type="spellStart"/>
      <w:r>
        <w:t>zátěži</w:t>
      </w:r>
      <w:proofErr w:type="spellEnd"/>
      <w:r>
        <w:t xml:space="preserve">. To by </w:t>
      </w:r>
      <w:proofErr w:type="spellStart"/>
      <w:r>
        <w:t>jinou</w:t>
      </w:r>
      <w:proofErr w:type="spellEnd"/>
      <w:r>
        <w:t xml:space="preserve"> </w:t>
      </w:r>
      <w:proofErr w:type="spellStart"/>
      <w:r>
        <w:t>metodou</w:t>
      </w:r>
      <w:proofErr w:type="spellEnd"/>
      <w:r>
        <w:t xml:space="preserve"> nešlo, </w:t>
      </w:r>
      <w:proofErr w:type="spellStart"/>
      <w:r>
        <w:t>Uvést</w:t>
      </w:r>
      <w:proofErr w:type="spellEnd"/>
      <w:r>
        <w:t xml:space="preserve"> také výsledky RR </w:t>
      </w:r>
      <w:proofErr w:type="spellStart"/>
      <w:r>
        <w:t>intervalů</w:t>
      </w:r>
      <w:proofErr w:type="spellEnd"/>
      <w:r>
        <w:t xml:space="preserve"> a </w:t>
      </w:r>
      <w:proofErr w:type="spellStart"/>
      <w:r>
        <w:t>tlaků</w:t>
      </w:r>
      <w:proofErr w:type="spellEnd"/>
      <w:r>
        <w:t xml:space="preserve"> a </w:t>
      </w:r>
      <w:proofErr w:type="spellStart"/>
      <w:r>
        <w:t>diskutovat</w:t>
      </w:r>
      <w:proofErr w:type="spellEnd"/>
      <w:r>
        <w:t xml:space="preserve"> </w:t>
      </w:r>
      <w:proofErr w:type="spellStart"/>
      <w:r>
        <w:t>různé</w:t>
      </w:r>
      <w:proofErr w:type="spellEnd"/>
      <w:r>
        <w:t xml:space="preserve"> </w:t>
      </w:r>
      <w:proofErr w:type="spellStart"/>
      <w:r>
        <w:t>chování</w:t>
      </w:r>
      <w:proofErr w:type="spellEnd"/>
      <w:r>
        <w:t xml:space="preserve"> </w:t>
      </w:r>
      <w:proofErr w:type="spellStart"/>
      <w:r>
        <w:t>pacientů</w:t>
      </w:r>
      <w:proofErr w:type="spellEnd"/>
      <w:r>
        <w:t>.</w:t>
      </w:r>
    </w:p>
  </w:comment>
  <w:comment w:id="14119" w:author="Pavel Jurak" w:date="2018-06-01T13:12:00Z" w:initials="PJ">
    <w:p w14:paraId="27139105" w14:textId="40776454" w:rsidR="00820F54" w:rsidRDefault="00820F54">
      <w:pPr>
        <w:pStyle w:val="Textkomentra"/>
      </w:pPr>
      <w:r>
        <w:rPr>
          <w:rStyle w:val="Odkaznakomentr"/>
        </w:rPr>
        <w:annotationRef/>
      </w:r>
      <w:r>
        <w:t xml:space="preserve">Toto kapitolu </w:t>
      </w:r>
      <w:proofErr w:type="spellStart"/>
      <w:r>
        <w:t>doplnit</w:t>
      </w:r>
      <w:proofErr w:type="spellEnd"/>
      <w:r>
        <w:t xml:space="preserve"> o </w:t>
      </w:r>
      <w:proofErr w:type="spellStart"/>
      <w:r>
        <w:t>diskusi</w:t>
      </w:r>
      <w:proofErr w:type="spellEnd"/>
      <w:r>
        <w:t xml:space="preserve"> celkových </w:t>
      </w:r>
      <w:proofErr w:type="spellStart"/>
      <w:r>
        <w:t>výsledků</w:t>
      </w:r>
      <w:proofErr w:type="spellEnd"/>
      <w:r>
        <w:t xml:space="preserve"> a </w:t>
      </w:r>
      <w:proofErr w:type="spellStart"/>
      <w:r>
        <w:t>podtrhnout</w:t>
      </w:r>
      <w:proofErr w:type="spellEnd"/>
      <w:r>
        <w:t xml:space="preserve">, že </w:t>
      </w:r>
      <w:proofErr w:type="spellStart"/>
      <w:r>
        <w:t>přínosem</w:t>
      </w:r>
      <w:proofErr w:type="spellEnd"/>
      <w:r>
        <w:t xml:space="preserve"> </w:t>
      </w:r>
      <w:proofErr w:type="spellStart"/>
      <w:r>
        <w:t>disertace</w:t>
      </w:r>
      <w:proofErr w:type="spellEnd"/>
      <w:r>
        <w:t xml:space="preserve"> </w:t>
      </w:r>
      <w:proofErr w:type="spellStart"/>
      <w:r>
        <w:t>zde</w:t>
      </w:r>
      <w:proofErr w:type="spellEnd"/>
      <w:r>
        <w:t xml:space="preserve"> </w:t>
      </w:r>
      <w:proofErr w:type="spellStart"/>
      <w:r>
        <w:t>bylo</w:t>
      </w:r>
      <w:proofErr w:type="spellEnd"/>
      <w:r>
        <w:t xml:space="preserve"> stanovení </w:t>
      </w:r>
      <w:proofErr w:type="spellStart"/>
      <w:r>
        <w:t>relativních</w:t>
      </w:r>
      <w:proofErr w:type="spellEnd"/>
      <w:r>
        <w:t xml:space="preserve"> </w:t>
      </w:r>
      <w:proofErr w:type="spellStart"/>
      <w:r>
        <w:t>hodnot</w:t>
      </w:r>
      <w:proofErr w:type="spellEnd"/>
      <w:r>
        <w:t xml:space="preserve"> SV v </w:t>
      </w:r>
      <w:proofErr w:type="spellStart"/>
      <w:r>
        <w:t>průběhu</w:t>
      </w:r>
      <w:proofErr w:type="spellEnd"/>
      <w:r>
        <w:t xml:space="preserve"> celého protokolu. </w:t>
      </w:r>
    </w:p>
  </w:comment>
  <w:comment w:id="14139" w:author="Pavel Jurak" w:date="2018-04-23T21:03:00Z" w:initials="PJ">
    <w:p w14:paraId="659C314A" w14:textId="77777777" w:rsidR="00615B6C" w:rsidRDefault="00615B6C" w:rsidP="00615B6C">
      <w:pPr>
        <w:pStyle w:val="Textkomentra"/>
      </w:pPr>
      <w:r>
        <w:rPr>
          <w:rStyle w:val="Odkaznakomentr"/>
        </w:rPr>
        <w:annotationRef/>
      </w:r>
      <w:r>
        <w:t xml:space="preserve">Tuto kapitolu </w:t>
      </w:r>
      <w:proofErr w:type="spellStart"/>
      <w:r>
        <w:t>podstaně</w:t>
      </w:r>
      <w:proofErr w:type="spellEnd"/>
      <w:r>
        <w:t xml:space="preserve"> </w:t>
      </w:r>
      <w:proofErr w:type="spellStart"/>
      <w:r>
        <w:t>rozšířit</w:t>
      </w:r>
      <w:proofErr w:type="spellEnd"/>
      <w:r>
        <w:t xml:space="preserve"> a </w:t>
      </w:r>
      <w:proofErr w:type="spellStart"/>
      <w:r>
        <w:t>doplnit</w:t>
      </w:r>
      <w:proofErr w:type="spellEnd"/>
      <w:r>
        <w:t xml:space="preserve">. Je to výrazný </w:t>
      </w:r>
      <w:proofErr w:type="spellStart"/>
      <w:r>
        <w:t>výsledek</w:t>
      </w:r>
      <w:proofErr w:type="spellEnd"/>
      <w:r>
        <w:t xml:space="preserve">, </w:t>
      </w:r>
      <w:proofErr w:type="spellStart"/>
      <w:r>
        <w:t>kdy</w:t>
      </w:r>
      <w:proofErr w:type="spellEnd"/>
      <w:r>
        <w:t xml:space="preserve"> </w:t>
      </w:r>
      <w:proofErr w:type="spellStart"/>
      <w:r>
        <w:t>bylo</w:t>
      </w:r>
      <w:proofErr w:type="spellEnd"/>
      <w:r>
        <w:t xml:space="preserve"> možné jen </w:t>
      </w:r>
      <w:proofErr w:type="spellStart"/>
      <w:r>
        <w:t>díky</w:t>
      </w:r>
      <w:proofErr w:type="spellEnd"/>
      <w:r>
        <w:t xml:space="preserve"> </w:t>
      </w:r>
      <w:proofErr w:type="spellStart"/>
      <w:r>
        <w:t>impedanci</w:t>
      </w:r>
      <w:proofErr w:type="spellEnd"/>
      <w:r>
        <w:t xml:space="preserve"> </w:t>
      </w:r>
      <w:proofErr w:type="spellStart"/>
      <w:r>
        <w:t>měřit</w:t>
      </w:r>
      <w:proofErr w:type="spellEnd"/>
      <w:r>
        <w:t xml:space="preserve"> SV </w:t>
      </w:r>
      <w:proofErr w:type="spellStart"/>
      <w:r>
        <w:t>kontinuálně</w:t>
      </w:r>
      <w:proofErr w:type="spellEnd"/>
      <w:r>
        <w:t xml:space="preserve"> </w:t>
      </w:r>
      <w:proofErr w:type="spellStart"/>
      <w:r>
        <w:t>při</w:t>
      </w:r>
      <w:proofErr w:type="spellEnd"/>
      <w:r>
        <w:t xml:space="preserve"> </w:t>
      </w:r>
      <w:proofErr w:type="spellStart"/>
      <w:r>
        <w:t>zátěži</w:t>
      </w:r>
      <w:proofErr w:type="spellEnd"/>
      <w:r>
        <w:t xml:space="preserve">. To by </w:t>
      </w:r>
      <w:proofErr w:type="spellStart"/>
      <w:r>
        <w:t>jinou</w:t>
      </w:r>
      <w:proofErr w:type="spellEnd"/>
      <w:r>
        <w:t xml:space="preserve"> </w:t>
      </w:r>
      <w:proofErr w:type="spellStart"/>
      <w:r>
        <w:t>metodou</w:t>
      </w:r>
      <w:proofErr w:type="spellEnd"/>
      <w:r>
        <w:t xml:space="preserve"> nešlo, </w:t>
      </w:r>
      <w:proofErr w:type="spellStart"/>
      <w:r>
        <w:t>Uvést</w:t>
      </w:r>
      <w:proofErr w:type="spellEnd"/>
      <w:r>
        <w:t xml:space="preserve"> také výsledky RR </w:t>
      </w:r>
      <w:proofErr w:type="spellStart"/>
      <w:r>
        <w:t>intervalů</w:t>
      </w:r>
      <w:proofErr w:type="spellEnd"/>
      <w:r>
        <w:t xml:space="preserve"> a </w:t>
      </w:r>
      <w:proofErr w:type="spellStart"/>
      <w:r>
        <w:t>tlaků</w:t>
      </w:r>
      <w:proofErr w:type="spellEnd"/>
      <w:r>
        <w:t xml:space="preserve"> a </w:t>
      </w:r>
      <w:proofErr w:type="spellStart"/>
      <w:r>
        <w:t>diskutovat</w:t>
      </w:r>
      <w:proofErr w:type="spellEnd"/>
      <w:r>
        <w:t xml:space="preserve"> </w:t>
      </w:r>
      <w:proofErr w:type="spellStart"/>
      <w:r>
        <w:t>různé</w:t>
      </w:r>
      <w:proofErr w:type="spellEnd"/>
      <w:r>
        <w:t xml:space="preserve"> </w:t>
      </w:r>
      <w:proofErr w:type="spellStart"/>
      <w:r>
        <w:t>chování</w:t>
      </w:r>
      <w:proofErr w:type="spellEnd"/>
      <w:r>
        <w:t xml:space="preserve"> </w:t>
      </w:r>
      <w:proofErr w:type="spellStart"/>
      <w:r>
        <w:t>pacientů</w:t>
      </w:r>
      <w:proofErr w:type="spellEnd"/>
      <w:r>
        <w:t>.</w:t>
      </w:r>
    </w:p>
  </w:comment>
  <w:comment w:id="14225" w:author="Pavel Jurak" w:date="2018-05-31T13:05:00Z" w:initials="PJ">
    <w:p w14:paraId="4C92E883" w14:textId="77777777" w:rsidR="00820F54" w:rsidRDefault="00820F54" w:rsidP="00482D9A">
      <w:pPr>
        <w:pStyle w:val="Textkomentra"/>
      </w:pPr>
      <w:r>
        <w:rPr>
          <w:rStyle w:val="Odkaznakomentr"/>
        </w:rPr>
        <w:annotationRef/>
      </w:r>
      <w:proofErr w:type="spellStart"/>
      <w:r>
        <w:t>Více</w:t>
      </w:r>
      <w:proofErr w:type="spellEnd"/>
      <w:r>
        <w:t xml:space="preserve"> </w:t>
      </w:r>
      <w:proofErr w:type="spellStart"/>
      <w:r>
        <w:t>zdůraznit</w:t>
      </w:r>
      <w:proofErr w:type="spellEnd"/>
      <w:r>
        <w:t xml:space="preserve"> metodický postup a vlastní </w:t>
      </w:r>
      <w:proofErr w:type="spellStart"/>
      <w:r>
        <w:t>přínos</w:t>
      </w:r>
      <w:proofErr w:type="spellEnd"/>
      <w:r>
        <w:t xml:space="preserve">. </w:t>
      </w:r>
      <w:proofErr w:type="spellStart"/>
      <w:r>
        <w:t>Popsat</w:t>
      </w:r>
      <w:proofErr w:type="spellEnd"/>
      <w:r>
        <w:t xml:space="preserve"> </w:t>
      </w:r>
      <w:proofErr w:type="spellStart"/>
      <w:r>
        <w:t>co</w:t>
      </w:r>
      <w:proofErr w:type="spellEnd"/>
      <w:r>
        <w:t xml:space="preserve"> nového </w:t>
      </w:r>
      <w:proofErr w:type="spellStart"/>
      <w:r>
        <w:t>bylo</w:t>
      </w:r>
      <w:proofErr w:type="spellEnd"/>
      <w:r>
        <w:t xml:space="preserve"> </w:t>
      </w:r>
      <w:proofErr w:type="spellStart"/>
      <w:r>
        <w:t>vytvořeno</w:t>
      </w:r>
      <w:proofErr w:type="spellEnd"/>
      <w:r>
        <w:t>.</w:t>
      </w:r>
    </w:p>
  </w:comment>
  <w:comment w:id="14405" w:author="Pavel Jurak" w:date="2018-05-31T16:00:00Z" w:initials="PJ">
    <w:p w14:paraId="4418A204" w14:textId="2A29CB50" w:rsidR="00820F54" w:rsidRDefault="00820F54">
      <w:pPr>
        <w:pStyle w:val="Textkomentra"/>
      </w:pPr>
      <w:r>
        <w:rPr>
          <w:rStyle w:val="Odkaznakomentr"/>
        </w:rPr>
        <w:annotationRef/>
      </w:r>
      <w:proofErr w:type="spellStart"/>
      <w:r>
        <w:t>Zkrátit</w:t>
      </w:r>
      <w:proofErr w:type="spellEnd"/>
    </w:p>
  </w:comment>
  <w:comment w:id="14494" w:author="Pavel Jurak" w:date="2018-05-31T13:05:00Z" w:initials="PJ">
    <w:p w14:paraId="66192355" w14:textId="0AC34DB6" w:rsidR="00820F54" w:rsidRDefault="00820F54">
      <w:pPr>
        <w:pStyle w:val="Textkomentra"/>
      </w:pPr>
      <w:r>
        <w:rPr>
          <w:rStyle w:val="Odkaznakomentr"/>
        </w:rPr>
        <w:annotationRef/>
      </w:r>
      <w:proofErr w:type="spellStart"/>
      <w:r>
        <w:t>Více</w:t>
      </w:r>
      <w:proofErr w:type="spellEnd"/>
      <w:r>
        <w:t xml:space="preserve"> </w:t>
      </w:r>
      <w:proofErr w:type="spellStart"/>
      <w:r>
        <w:t>zdůraznit</w:t>
      </w:r>
      <w:proofErr w:type="spellEnd"/>
      <w:r>
        <w:t xml:space="preserve"> metodický postup a vlastní </w:t>
      </w:r>
      <w:proofErr w:type="spellStart"/>
      <w:r>
        <w:t>přínos</w:t>
      </w:r>
      <w:proofErr w:type="spellEnd"/>
      <w:r>
        <w:t xml:space="preserve">. </w:t>
      </w:r>
      <w:proofErr w:type="spellStart"/>
      <w:r>
        <w:t>Popsat</w:t>
      </w:r>
      <w:proofErr w:type="spellEnd"/>
      <w:r>
        <w:t xml:space="preserve"> </w:t>
      </w:r>
      <w:proofErr w:type="spellStart"/>
      <w:r>
        <w:t>co</w:t>
      </w:r>
      <w:proofErr w:type="spellEnd"/>
      <w:r>
        <w:t xml:space="preserve"> nového </w:t>
      </w:r>
      <w:proofErr w:type="spellStart"/>
      <w:r>
        <w:t>bylo</w:t>
      </w:r>
      <w:proofErr w:type="spellEnd"/>
      <w:r>
        <w:t xml:space="preserve"> </w:t>
      </w:r>
      <w:proofErr w:type="spellStart"/>
      <w:r>
        <w:t>vytvořeno</w:t>
      </w:r>
      <w:proofErr w:type="spellEnd"/>
      <w:r>
        <w:t>.</w:t>
      </w:r>
    </w:p>
  </w:comment>
  <w:comment w:id="14535" w:author="Pavel Jurak" w:date="2018-05-31T11:52:00Z" w:initials="PJ">
    <w:p w14:paraId="3ED2026C" w14:textId="77777777" w:rsidR="00820F54" w:rsidRDefault="00820F54" w:rsidP="005B4844">
      <w:pPr>
        <w:pStyle w:val="Textkomentra"/>
      </w:pPr>
      <w:r>
        <w:rPr>
          <w:rStyle w:val="Odkaznakomentr"/>
        </w:rPr>
        <w:annotationRef/>
      </w:r>
      <w:proofErr w:type="spellStart"/>
      <w:r>
        <w:t>Součásti</w:t>
      </w:r>
      <w:proofErr w:type="spellEnd"/>
      <w:r>
        <w:t xml:space="preserve"> práce </w:t>
      </w:r>
      <w:proofErr w:type="spellStart"/>
      <w:r>
        <w:t>byl</w:t>
      </w:r>
      <w:proofErr w:type="spellEnd"/>
      <w:r>
        <w:t xml:space="preserve"> vývoj nové </w:t>
      </w:r>
      <w:proofErr w:type="spellStart"/>
      <w:r>
        <w:t>metody</w:t>
      </w:r>
      <w:proofErr w:type="spellEnd"/>
      <w:r>
        <w:t xml:space="preserve"> pro popis </w:t>
      </w:r>
      <w:proofErr w:type="spellStart"/>
      <w:r>
        <w:t>frekvenčních</w:t>
      </w:r>
      <w:proofErr w:type="spellEnd"/>
      <w:r>
        <w:t xml:space="preserve"> vlastností </w:t>
      </w:r>
      <w:proofErr w:type="spellStart"/>
      <w:r>
        <w:t>srdečních</w:t>
      </w:r>
      <w:proofErr w:type="spellEnd"/>
      <w:r>
        <w:t xml:space="preserve"> </w:t>
      </w:r>
      <w:proofErr w:type="spellStart"/>
      <w:r>
        <w:t>zvuků</w:t>
      </w:r>
      <w:proofErr w:type="spellEnd"/>
      <w:r>
        <w:t xml:space="preserve">.  </w:t>
      </w:r>
    </w:p>
  </w:comment>
  <w:comment w:id="14851" w:author="Pavel Jurak" w:date="2018-05-31T11:47:00Z" w:initials="PJ">
    <w:p w14:paraId="5BEB3CBD" w14:textId="239778B9" w:rsidR="00820F54" w:rsidRDefault="00820F54">
      <w:pPr>
        <w:pStyle w:val="Textkomentra"/>
      </w:pPr>
      <w:r>
        <w:rPr>
          <w:rStyle w:val="Odkaznakomentr"/>
        </w:rPr>
        <w:annotationRef/>
      </w:r>
      <w:r>
        <w:t xml:space="preserve">O </w:t>
      </w:r>
      <w:proofErr w:type="spellStart"/>
      <w:r>
        <w:t>jaké</w:t>
      </w:r>
      <w:proofErr w:type="spellEnd"/>
      <w:r>
        <w:t xml:space="preserve"> nové </w:t>
      </w:r>
      <w:proofErr w:type="spellStart"/>
      <w:r>
        <w:t>informace</w:t>
      </w:r>
      <w:proofErr w:type="spellEnd"/>
      <w:r>
        <w:t xml:space="preserve"> </w:t>
      </w:r>
      <w:proofErr w:type="spellStart"/>
      <w:r>
        <w:t>se</w:t>
      </w:r>
      <w:proofErr w:type="spellEnd"/>
      <w:r>
        <w:t xml:space="preserve"> jedná ?</w:t>
      </w:r>
    </w:p>
  </w:comment>
  <w:comment w:id="14863" w:author="Pavel Jurak" w:date="2018-05-31T11:49:00Z" w:initials="PJ">
    <w:p w14:paraId="4C47AAB7" w14:textId="17BBF77D" w:rsidR="00820F54" w:rsidRDefault="00820F54">
      <w:pPr>
        <w:pStyle w:val="Textkomentra"/>
      </w:pPr>
      <w:r>
        <w:rPr>
          <w:rStyle w:val="Odkaznakomentr"/>
        </w:rPr>
        <w:annotationRef/>
      </w:r>
      <w:r>
        <w:t>V </w:t>
      </w:r>
      <w:proofErr w:type="spellStart"/>
      <w:r>
        <w:t>závěru</w:t>
      </w:r>
      <w:proofErr w:type="spellEnd"/>
      <w:r>
        <w:t xml:space="preserve"> </w:t>
      </w:r>
      <w:proofErr w:type="spellStart"/>
      <w:r>
        <w:t>nepoužít</w:t>
      </w:r>
      <w:proofErr w:type="spellEnd"/>
      <w:r>
        <w:t xml:space="preserve"> </w:t>
      </w:r>
      <w:proofErr w:type="spellStart"/>
      <w:r>
        <w:t>zkratku</w:t>
      </w:r>
      <w:proofErr w:type="spellEnd"/>
      <w:r>
        <w:t xml:space="preserve"> -  </w:t>
      </w:r>
      <w:proofErr w:type="spellStart"/>
      <w:r>
        <w:t>ze</w:t>
      </w:r>
      <w:proofErr w:type="spellEnd"/>
      <w:r>
        <w:t xml:space="preserve"> </w:t>
      </w:r>
      <w:proofErr w:type="spellStart"/>
      <w:r>
        <w:t>srdečních</w:t>
      </w:r>
      <w:proofErr w:type="spellEnd"/>
      <w:r>
        <w:t xml:space="preserve"> </w:t>
      </w:r>
      <w:proofErr w:type="spellStart"/>
      <w:r>
        <w:t>zvuků</w:t>
      </w:r>
      <w:proofErr w:type="spellEnd"/>
    </w:p>
  </w:comment>
  <w:comment w:id="14867" w:author="Pavel Jurak" w:date="2018-05-31T11:52:00Z" w:initials="PJ">
    <w:p w14:paraId="5953418A" w14:textId="2087D027" w:rsidR="00820F54" w:rsidRDefault="00820F54">
      <w:pPr>
        <w:pStyle w:val="Textkomentra"/>
      </w:pPr>
      <w:r>
        <w:rPr>
          <w:rStyle w:val="Odkaznakomentr"/>
        </w:rPr>
        <w:annotationRef/>
      </w:r>
      <w:proofErr w:type="spellStart"/>
      <w:r>
        <w:t>Součásti</w:t>
      </w:r>
      <w:proofErr w:type="spellEnd"/>
      <w:r>
        <w:t xml:space="preserve"> práce </w:t>
      </w:r>
      <w:proofErr w:type="spellStart"/>
      <w:r>
        <w:t>byl</w:t>
      </w:r>
      <w:proofErr w:type="spellEnd"/>
      <w:r>
        <w:t xml:space="preserve"> vývoj nové </w:t>
      </w:r>
      <w:proofErr w:type="spellStart"/>
      <w:r>
        <w:t>metody</w:t>
      </w:r>
      <w:proofErr w:type="spellEnd"/>
      <w:r>
        <w:t xml:space="preserve"> pro popis </w:t>
      </w:r>
      <w:proofErr w:type="spellStart"/>
      <w:r>
        <w:t>frekvenčních</w:t>
      </w:r>
      <w:proofErr w:type="spellEnd"/>
      <w:r>
        <w:t xml:space="preserve"> vlastností </w:t>
      </w:r>
      <w:proofErr w:type="spellStart"/>
      <w:r>
        <w:t>srdečních</w:t>
      </w:r>
      <w:proofErr w:type="spellEnd"/>
      <w:r>
        <w:t xml:space="preserve"> </w:t>
      </w:r>
      <w:proofErr w:type="spellStart"/>
      <w:r>
        <w:t>zvuků</w:t>
      </w:r>
      <w:proofErr w:type="spellEnd"/>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51FD32F8" w15:done="0"/>
  <w15:commentEx w15:paraId="186275FF" w15:done="0"/>
  <w15:commentEx w15:paraId="551FDAF4" w15:done="0"/>
  <w15:commentEx w15:paraId="25EBA64B" w15:done="0"/>
  <w15:commentEx w15:paraId="5C574949" w15:done="0"/>
  <w15:commentEx w15:paraId="372C782D"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66C4F874"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659C314A" w15:done="0"/>
  <w15:commentEx w15:paraId="4C92E883" w15:done="0"/>
  <w15:commentEx w15:paraId="4418A204" w15:done="0"/>
  <w15:commentEx w15:paraId="66192355" w15:done="0"/>
  <w15:commentEx w15:paraId="3ED2026C"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134F14" w14:textId="77777777" w:rsidR="00F74F70" w:rsidRDefault="00F74F70">
      <w:pPr>
        <w:spacing w:line="240" w:lineRule="auto"/>
      </w:pPr>
      <w:r>
        <w:separator/>
      </w:r>
    </w:p>
  </w:endnote>
  <w:endnote w:type="continuationSeparator" w:id="0">
    <w:p w14:paraId="6A05BCCA" w14:textId="77777777" w:rsidR="00F74F70" w:rsidRDefault="00F74F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820F54" w:rsidRDefault="00820F54"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820F54" w:rsidRDefault="00820F54" w:rsidP="00452ADC">
        <w:pPr>
          <w:spacing w:before="360"/>
          <w:jc w:val="center"/>
        </w:pPr>
        <w:sdt>
          <w:sdtPr>
            <w:id w:val="468795873"/>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5AB5C1D8" w:rsidR="00820F54" w:rsidRDefault="00820F54" w:rsidP="00452ADC">
        <w:pPr>
          <w:spacing w:before="360"/>
          <w:jc w:val="center"/>
        </w:pPr>
        <w:r>
          <w:fldChar w:fldCharType="begin"/>
        </w:r>
        <w:r>
          <w:instrText xml:space="preserve"> PAGE   \* MERGEFORMAT </w:instrText>
        </w:r>
        <w:r>
          <w:fldChar w:fldCharType="separate"/>
        </w:r>
        <w:r w:rsidR="00571AC9">
          <w:rPr>
            <w:noProof/>
          </w:rPr>
          <w:t>XI</w:t>
        </w:r>
        <w:r>
          <w:rPr>
            <w:noProof/>
          </w:rPr>
          <w:fldChar w:fldCharType="end"/>
        </w:r>
        <w:sdt>
          <w:sdtPr>
            <w:id w:val="-33198914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16CC8921" w:rsidR="00820F54" w:rsidRDefault="00820F54" w:rsidP="00452ADC">
        <w:pPr>
          <w:spacing w:before="360"/>
          <w:jc w:val="center"/>
        </w:pPr>
        <w:r>
          <w:fldChar w:fldCharType="begin"/>
        </w:r>
        <w:r>
          <w:instrText xml:space="preserve"> PAGE   \* MERGEFORMAT </w:instrText>
        </w:r>
        <w:r>
          <w:fldChar w:fldCharType="separate"/>
        </w:r>
        <w:r w:rsidR="00571AC9">
          <w:rPr>
            <w:noProof/>
          </w:rPr>
          <w:t>I</w:t>
        </w:r>
        <w:r>
          <w:rPr>
            <w:noProof/>
          </w:rPr>
          <w:fldChar w:fldCharType="end"/>
        </w:r>
        <w:sdt>
          <w:sdtPr>
            <w:id w:val="-57235597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48AA40BF" w:rsidR="00820F54" w:rsidRDefault="00820F54" w:rsidP="00452ADC">
        <w:pPr>
          <w:spacing w:before="360"/>
          <w:jc w:val="center"/>
        </w:pPr>
        <w:r>
          <w:fldChar w:fldCharType="begin"/>
        </w:r>
        <w:r>
          <w:instrText xml:space="preserve"> PAGE   \* MERGEFORMAT </w:instrText>
        </w:r>
        <w:r>
          <w:fldChar w:fldCharType="separate"/>
        </w:r>
        <w:r w:rsidR="001A0AEC">
          <w:rPr>
            <w:noProof/>
          </w:rPr>
          <w:t>88</w:t>
        </w:r>
        <w:r>
          <w:rPr>
            <w:noProof/>
          </w:rPr>
          <w:fldChar w:fldCharType="end"/>
        </w:r>
        <w:r w:rsidRPr="00E072E3">
          <w:t xml:space="preserve"> </w:t>
        </w:r>
        <w:sdt>
          <w:sdtPr>
            <w:id w:val="-110865724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65CCB0F7" w:rsidR="00820F54" w:rsidRDefault="00820F54" w:rsidP="00452ADC">
        <w:pPr>
          <w:spacing w:before="360"/>
          <w:jc w:val="center"/>
        </w:pPr>
        <w:r>
          <w:fldChar w:fldCharType="begin"/>
        </w:r>
        <w:r>
          <w:instrText xml:space="preserve"> PAGE   \* MERGEFORMAT </w:instrText>
        </w:r>
        <w:r>
          <w:fldChar w:fldCharType="separate"/>
        </w:r>
        <w:r w:rsidR="00571AC9">
          <w:rPr>
            <w:noProof/>
          </w:rPr>
          <w:t>33</w:t>
        </w:r>
        <w:r>
          <w:rPr>
            <w:noProof/>
          </w:rPr>
          <w:fldChar w:fldCharType="end"/>
        </w:r>
        <w:sdt>
          <w:sdtPr>
            <w:id w:val="78145097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C7E893F" w:rsidR="00820F54" w:rsidRDefault="00820F54" w:rsidP="00452ADC">
        <w:pPr>
          <w:spacing w:before="360"/>
          <w:jc w:val="center"/>
        </w:pPr>
        <w:r>
          <w:rPr>
            <w:noProof/>
            <w:lang w:val="cs-CZ"/>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1A0AEC">
          <w:rPr>
            <w:noProof/>
          </w:rPr>
          <w:t>9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01AFFF0C" w:rsidR="00820F54" w:rsidRDefault="00820F54">
    <w:pPr>
      <w:spacing w:before="360"/>
      <w:jc w:val="center"/>
    </w:pPr>
    <w:r>
      <w:rPr>
        <w:noProof/>
        <w:lang w:val="cs-CZ"/>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615B6C">
      <w:rPr>
        <w:noProof/>
      </w:rPr>
      <w:t>8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B14761" w14:textId="77777777" w:rsidR="00F74F70" w:rsidRDefault="00F74F70">
      <w:pPr>
        <w:spacing w:line="240" w:lineRule="auto"/>
      </w:pPr>
      <w:r>
        <w:separator/>
      </w:r>
    </w:p>
  </w:footnote>
  <w:footnote w:type="continuationSeparator" w:id="0">
    <w:p w14:paraId="73CEAA39" w14:textId="77777777" w:rsidR="00F74F70" w:rsidRDefault="00F74F7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820F54" w:rsidRPr="00887EC3" w:rsidRDefault="00820F54" w:rsidP="00452ADC">
    <w:pPr>
      <w:rPr>
        <w:rFonts w:ascii="Arial" w:hAnsi="Arial" w:cs="Arial"/>
        <w:b/>
        <w:bCs/>
      </w:rPr>
    </w:pPr>
    <w:r>
      <w:rPr>
        <w:noProof/>
        <w:lang w:val="cs-CZ"/>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15A9FFFC" w14:textId="77777777" w:rsidR="00820F54" w:rsidRDefault="00820F54"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820F54" w:rsidRPr="00887EC3" w:rsidRDefault="00820F54" w:rsidP="00452ADC">
    <w:pPr>
      <w:rPr>
        <w:rFonts w:ascii="Arial" w:hAnsi="Arial" w:cs="Arial"/>
        <w:b/>
        <w:bCs/>
      </w:rPr>
    </w:pPr>
    <w:r>
      <w:rPr>
        <w:noProof/>
        <w:lang w:val="cs-CZ"/>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08491CBC" w14:textId="77777777" w:rsidR="00820F54" w:rsidRDefault="00820F54"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820F54" w:rsidRPr="00887EC3" w:rsidRDefault="00820F54" w:rsidP="00452ADC">
    <w:pPr>
      <w:rPr>
        <w:rFonts w:ascii="Arial" w:hAnsi="Arial" w:cs="Arial"/>
        <w:b/>
        <w:bCs/>
      </w:rPr>
    </w:pPr>
    <w:r>
      <w:rPr>
        <w:noProof/>
        <w:lang w:val="cs-CZ"/>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5ACA2929" w14:textId="77777777" w:rsidR="00820F54" w:rsidRDefault="00820F54"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820F54" w:rsidRPr="00887EC3" w:rsidRDefault="00820F54" w:rsidP="00452ADC">
    <w:pPr>
      <w:rPr>
        <w:rFonts w:ascii="Arial" w:hAnsi="Arial" w:cs="Arial"/>
        <w:b/>
        <w:bCs/>
      </w:rPr>
    </w:pPr>
    <w:r>
      <w:rPr>
        <w:noProof/>
        <w:lang w:val="cs-CZ"/>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4D9F6986" w14:textId="77777777" w:rsidR="00820F54" w:rsidRDefault="00820F54"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820F54" w:rsidRPr="00887EC3" w:rsidRDefault="00820F54" w:rsidP="00452ADC">
    <w:pPr>
      <w:rPr>
        <w:rFonts w:ascii="Arial" w:hAnsi="Arial" w:cs="Arial"/>
        <w:b/>
        <w:bCs/>
      </w:rPr>
    </w:pPr>
    <w:r>
      <w:rPr>
        <w:noProof/>
        <w:lang w:val="cs-CZ"/>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17E8B1D2" w14:textId="77777777" w:rsidR="00820F54" w:rsidRDefault="00820F54"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820F54" w:rsidRPr="00887EC3" w:rsidRDefault="00820F54" w:rsidP="00452ADC">
    <w:pPr>
      <w:rPr>
        <w:rFonts w:ascii="Arial" w:hAnsi="Arial" w:cs="Arial"/>
        <w:b/>
        <w:bCs/>
      </w:rPr>
    </w:pPr>
    <w:r>
      <w:rPr>
        <w:noProof/>
        <w:lang w:val="cs-CZ"/>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05C52CA7" w14:textId="77777777" w:rsidR="00820F54" w:rsidRDefault="00820F54"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820F54" w:rsidRPr="00887EC3" w:rsidRDefault="00820F54" w:rsidP="00452ADC">
    <w:pPr>
      <w:rPr>
        <w:rFonts w:ascii="Arial" w:hAnsi="Arial" w:cs="Arial"/>
        <w:b/>
        <w:bCs/>
      </w:rPr>
    </w:pPr>
    <w:r>
      <w:rPr>
        <w:noProof/>
        <w:lang w:val="cs-CZ"/>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61C5DA54" w14:textId="77777777" w:rsidR="00820F54" w:rsidRDefault="00820F54"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820F54" w:rsidRDefault="00820F54" w:rsidP="00452ADC">
    <w:pPr>
      <w:rPr>
        <w:rFonts w:ascii="Arial" w:hAnsi="Arial" w:cs="Arial"/>
        <w:b/>
        <w:bCs/>
      </w:rPr>
    </w:pPr>
    <w:r>
      <w:rPr>
        <w:noProof/>
        <w:lang w:val="cs-CZ"/>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012B4BDE" w14:textId="77777777" w:rsidR="00820F54" w:rsidRDefault="00820F54">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8"/>
  </w:num>
  <w:num w:numId="31">
    <w:abstractNumId w:val="29"/>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
  </w:num>
  <w:num w:numId="35">
    <w:abstractNumId w:val="21"/>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num>
  <w:num w:numId="38">
    <w:abstractNumId w:val="35"/>
  </w:num>
  <w:num w:numId="39">
    <w:abstractNumId w:val="25"/>
  </w:num>
  <w:num w:numId="40">
    <w:abstractNumId w:val="22"/>
  </w:num>
  <w:num w:numId="41">
    <w:abstractNumId w:val="20"/>
  </w:num>
  <w:num w:numId="42">
    <w:abstractNumId w:val="14"/>
  </w:num>
  <w:num w:numId="43">
    <w:abstractNumId w:val="38"/>
  </w:num>
  <w:num w:numId="44">
    <w:abstractNumId w:val="32"/>
  </w:num>
  <w:num w:numId="45">
    <w:abstractNumId w:val="1"/>
  </w:num>
  <w:num w:numId="46">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o">
    <w15:presenceInfo w15:providerId="None" w15:userId="Peto"/>
  </w15:person>
  <w15:person w15:author="Pavel Jurak">
    <w15:presenceInfo w15:providerId="None" w15:userId="Pavel Jurak"/>
  </w15:person>
  <w15:person w15:author="Langer, Peter">
    <w15:presenceInfo w15:providerId="AD" w15:userId="S-1-5-21-3588447096-1463914-869570945-2089546"/>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421E8"/>
    <w:rsid w:val="000603AB"/>
    <w:rsid w:val="00063C6D"/>
    <w:rsid w:val="0006501E"/>
    <w:rsid w:val="00065AA6"/>
    <w:rsid w:val="00066DEF"/>
    <w:rsid w:val="00080989"/>
    <w:rsid w:val="00086FB4"/>
    <w:rsid w:val="00096C27"/>
    <w:rsid w:val="000B1791"/>
    <w:rsid w:val="000B7EE9"/>
    <w:rsid w:val="000C5D02"/>
    <w:rsid w:val="000F0025"/>
    <w:rsid w:val="000F6D81"/>
    <w:rsid w:val="0010005E"/>
    <w:rsid w:val="001012EA"/>
    <w:rsid w:val="0010481D"/>
    <w:rsid w:val="00107B5F"/>
    <w:rsid w:val="00114030"/>
    <w:rsid w:val="00123471"/>
    <w:rsid w:val="001337D3"/>
    <w:rsid w:val="00140D56"/>
    <w:rsid w:val="0016502A"/>
    <w:rsid w:val="001A0AEC"/>
    <w:rsid w:val="001B018A"/>
    <w:rsid w:val="001B1926"/>
    <w:rsid w:val="001B4D7E"/>
    <w:rsid w:val="001C1E9C"/>
    <w:rsid w:val="001F3403"/>
    <w:rsid w:val="0021539E"/>
    <w:rsid w:val="0021554F"/>
    <w:rsid w:val="00232D87"/>
    <w:rsid w:val="00246C70"/>
    <w:rsid w:val="002808C6"/>
    <w:rsid w:val="00281E4D"/>
    <w:rsid w:val="002865FC"/>
    <w:rsid w:val="00286CBF"/>
    <w:rsid w:val="00292C99"/>
    <w:rsid w:val="002B0005"/>
    <w:rsid w:val="002B06B2"/>
    <w:rsid w:val="002B2A81"/>
    <w:rsid w:val="002F37CD"/>
    <w:rsid w:val="0030495A"/>
    <w:rsid w:val="003171AA"/>
    <w:rsid w:val="00337173"/>
    <w:rsid w:val="00362267"/>
    <w:rsid w:val="00374AE0"/>
    <w:rsid w:val="0039451C"/>
    <w:rsid w:val="003C2DF3"/>
    <w:rsid w:val="003D14C0"/>
    <w:rsid w:val="003D3647"/>
    <w:rsid w:val="003D6135"/>
    <w:rsid w:val="003D645F"/>
    <w:rsid w:val="003E40AE"/>
    <w:rsid w:val="003F3C0B"/>
    <w:rsid w:val="0043764E"/>
    <w:rsid w:val="00441EA7"/>
    <w:rsid w:val="00446E2E"/>
    <w:rsid w:val="00452ADC"/>
    <w:rsid w:val="00473089"/>
    <w:rsid w:val="00482D9A"/>
    <w:rsid w:val="004A41EA"/>
    <w:rsid w:val="004B0F7D"/>
    <w:rsid w:val="004B225F"/>
    <w:rsid w:val="004E4F21"/>
    <w:rsid w:val="004E6D1F"/>
    <w:rsid w:val="004F0623"/>
    <w:rsid w:val="005242E4"/>
    <w:rsid w:val="005328F0"/>
    <w:rsid w:val="00533664"/>
    <w:rsid w:val="0054035E"/>
    <w:rsid w:val="00544D5F"/>
    <w:rsid w:val="0055181C"/>
    <w:rsid w:val="00571AC9"/>
    <w:rsid w:val="00585A7B"/>
    <w:rsid w:val="00590CD4"/>
    <w:rsid w:val="005B4844"/>
    <w:rsid w:val="005F137C"/>
    <w:rsid w:val="005F52A3"/>
    <w:rsid w:val="005F7C91"/>
    <w:rsid w:val="00611023"/>
    <w:rsid w:val="00615B6C"/>
    <w:rsid w:val="00615C86"/>
    <w:rsid w:val="006343B5"/>
    <w:rsid w:val="0064086A"/>
    <w:rsid w:val="006478DA"/>
    <w:rsid w:val="00652D6F"/>
    <w:rsid w:val="00667838"/>
    <w:rsid w:val="00675536"/>
    <w:rsid w:val="0068674C"/>
    <w:rsid w:val="00690B34"/>
    <w:rsid w:val="00695C40"/>
    <w:rsid w:val="006A11AF"/>
    <w:rsid w:val="006A7E77"/>
    <w:rsid w:val="006B0346"/>
    <w:rsid w:val="006B63EC"/>
    <w:rsid w:val="006C0833"/>
    <w:rsid w:val="006D242F"/>
    <w:rsid w:val="00717CE4"/>
    <w:rsid w:val="007309E9"/>
    <w:rsid w:val="00732B26"/>
    <w:rsid w:val="007928BD"/>
    <w:rsid w:val="007958AA"/>
    <w:rsid w:val="00796B63"/>
    <w:rsid w:val="007B22AF"/>
    <w:rsid w:val="007B48D4"/>
    <w:rsid w:val="007D2129"/>
    <w:rsid w:val="007D3DBB"/>
    <w:rsid w:val="007D6EC5"/>
    <w:rsid w:val="007E13D1"/>
    <w:rsid w:val="007F7108"/>
    <w:rsid w:val="0080378C"/>
    <w:rsid w:val="008110A1"/>
    <w:rsid w:val="00811D32"/>
    <w:rsid w:val="00811EB7"/>
    <w:rsid w:val="00817C8D"/>
    <w:rsid w:val="00820F54"/>
    <w:rsid w:val="008353C2"/>
    <w:rsid w:val="00836746"/>
    <w:rsid w:val="00837AE3"/>
    <w:rsid w:val="00841AD8"/>
    <w:rsid w:val="00842989"/>
    <w:rsid w:val="00843DC8"/>
    <w:rsid w:val="008537F9"/>
    <w:rsid w:val="008570E2"/>
    <w:rsid w:val="00857697"/>
    <w:rsid w:val="00864EC3"/>
    <w:rsid w:val="00882926"/>
    <w:rsid w:val="008914BE"/>
    <w:rsid w:val="008922DA"/>
    <w:rsid w:val="008A3001"/>
    <w:rsid w:val="008B52DD"/>
    <w:rsid w:val="008C254E"/>
    <w:rsid w:val="008D7D44"/>
    <w:rsid w:val="008F1F25"/>
    <w:rsid w:val="008F751A"/>
    <w:rsid w:val="008F7A5E"/>
    <w:rsid w:val="00931731"/>
    <w:rsid w:val="00934FBD"/>
    <w:rsid w:val="009365B4"/>
    <w:rsid w:val="00954D34"/>
    <w:rsid w:val="009562FF"/>
    <w:rsid w:val="00957A6D"/>
    <w:rsid w:val="00961D32"/>
    <w:rsid w:val="00965C34"/>
    <w:rsid w:val="0099448B"/>
    <w:rsid w:val="009A564E"/>
    <w:rsid w:val="009C2DCF"/>
    <w:rsid w:val="009F41FA"/>
    <w:rsid w:val="00A03BED"/>
    <w:rsid w:val="00A41844"/>
    <w:rsid w:val="00A53D98"/>
    <w:rsid w:val="00A71932"/>
    <w:rsid w:val="00A82009"/>
    <w:rsid w:val="00AA063A"/>
    <w:rsid w:val="00AC46BC"/>
    <w:rsid w:val="00AC791E"/>
    <w:rsid w:val="00AD5509"/>
    <w:rsid w:val="00AD5620"/>
    <w:rsid w:val="00AD692D"/>
    <w:rsid w:val="00AE046D"/>
    <w:rsid w:val="00AE4A53"/>
    <w:rsid w:val="00AE630C"/>
    <w:rsid w:val="00B01881"/>
    <w:rsid w:val="00B05B26"/>
    <w:rsid w:val="00B172D7"/>
    <w:rsid w:val="00B51EAD"/>
    <w:rsid w:val="00B65C26"/>
    <w:rsid w:val="00B7157B"/>
    <w:rsid w:val="00B85020"/>
    <w:rsid w:val="00B97AC9"/>
    <w:rsid w:val="00BA23D4"/>
    <w:rsid w:val="00BC609D"/>
    <w:rsid w:val="00BD76F0"/>
    <w:rsid w:val="00BE25E8"/>
    <w:rsid w:val="00BF3AA4"/>
    <w:rsid w:val="00BF4D0C"/>
    <w:rsid w:val="00C10B0D"/>
    <w:rsid w:val="00C23088"/>
    <w:rsid w:val="00C33CB1"/>
    <w:rsid w:val="00C34196"/>
    <w:rsid w:val="00C525C9"/>
    <w:rsid w:val="00C66300"/>
    <w:rsid w:val="00C741EA"/>
    <w:rsid w:val="00C8092B"/>
    <w:rsid w:val="00C86E28"/>
    <w:rsid w:val="00CA3240"/>
    <w:rsid w:val="00CD056E"/>
    <w:rsid w:val="00CD10EF"/>
    <w:rsid w:val="00CD6D02"/>
    <w:rsid w:val="00CE547F"/>
    <w:rsid w:val="00D04260"/>
    <w:rsid w:val="00D047CA"/>
    <w:rsid w:val="00D06260"/>
    <w:rsid w:val="00D42A8F"/>
    <w:rsid w:val="00D529F3"/>
    <w:rsid w:val="00D72AE1"/>
    <w:rsid w:val="00D73910"/>
    <w:rsid w:val="00DF641B"/>
    <w:rsid w:val="00E132A9"/>
    <w:rsid w:val="00E16A17"/>
    <w:rsid w:val="00E1719B"/>
    <w:rsid w:val="00E220E7"/>
    <w:rsid w:val="00E24644"/>
    <w:rsid w:val="00E25D4F"/>
    <w:rsid w:val="00E320B3"/>
    <w:rsid w:val="00E37E05"/>
    <w:rsid w:val="00E40519"/>
    <w:rsid w:val="00E45212"/>
    <w:rsid w:val="00E471EA"/>
    <w:rsid w:val="00E51EB7"/>
    <w:rsid w:val="00E530FF"/>
    <w:rsid w:val="00E6236F"/>
    <w:rsid w:val="00E64496"/>
    <w:rsid w:val="00E75D36"/>
    <w:rsid w:val="00E948A0"/>
    <w:rsid w:val="00E95919"/>
    <w:rsid w:val="00E960B8"/>
    <w:rsid w:val="00EA02EF"/>
    <w:rsid w:val="00EA0DE4"/>
    <w:rsid w:val="00EA1E47"/>
    <w:rsid w:val="00EA3973"/>
    <w:rsid w:val="00EB1B0E"/>
    <w:rsid w:val="00EE155D"/>
    <w:rsid w:val="00EE4677"/>
    <w:rsid w:val="00EE6ED3"/>
    <w:rsid w:val="00F12216"/>
    <w:rsid w:val="00F335F8"/>
    <w:rsid w:val="00F46ABB"/>
    <w:rsid w:val="00F55051"/>
    <w:rsid w:val="00F722EA"/>
    <w:rsid w:val="00F74F70"/>
    <w:rsid w:val="00F75E02"/>
    <w:rsid w:val="00F86884"/>
    <w:rsid w:val="00F95B9C"/>
    <w:rsid w:val="00FA314F"/>
    <w:rsid w:val="00FA5247"/>
    <w:rsid w:val="00FB18CB"/>
    <w:rsid w:val="00FB19BC"/>
    <w:rsid w:val="00FB3587"/>
    <w:rsid w:val="00FB3EB8"/>
    <w:rsid w:val="00FB4A3B"/>
    <w:rsid w:val="00FB6B24"/>
    <w:rsid w:val="00FC1930"/>
    <w:rsid w:val="00FD752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jpeg"/><Relationship Id="rId68" Type="http://schemas.openxmlformats.org/officeDocument/2006/relationships/header" Target="header8.xml"/><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image" Target="media/image36.jpeg"/><Relationship Id="rId66" Type="http://schemas.openxmlformats.org/officeDocument/2006/relationships/header" Target="header7.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footer" Target="footer4.xml"/><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jpeg"/><Relationship Id="rId64" Type="http://schemas.openxmlformats.org/officeDocument/2006/relationships/chart" Target="charts/chart1.xml"/><Relationship Id="rId69" Type="http://schemas.openxmlformats.org/officeDocument/2006/relationships/footer" Target="footer8.xml"/><Relationship Id="rId8" Type="http://schemas.openxmlformats.org/officeDocument/2006/relationships/image" Target="media/image1.wmf"/><Relationship Id="rId51" Type="http://schemas.openxmlformats.org/officeDocument/2006/relationships/image" Target="media/image29.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header" Target="header6.xm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7.png"/><Relationship Id="rId67" Type="http://schemas.openxmlformats.org/officeDocument/2006/relationships/footer" Target="footer7.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header" Target="head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jpeg"/><Relationship Id="rId65"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 Id="rId34" Type="http://schemas.openxmlformats.org/officeDocument/2006/relationships/footer" Target="footer6.xml"/><Relationship Id="rId50" Type="http://schemas.openxmlformats.org/officeDocument/2006/relationships/image" Target="media/image28.jpeg"/><Relationship Id="rId55" Type="http://schemas.openxmlformats.org/officeDocument/2006/relationships/image" Target="media/image33.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211233360"/>
        <c:axId val="-211226288"/>
      </c:barChart>
      <c:catAx>
        <c:axId val="-211233360"/>
        <c:scaling>
          <c:orientation val="minMax"/>
        </c:scaling>
        <c:delete val="0"/>
        <c:axPos val="b"/>
        <c:numFmt formatCode="General" sourceLinked="1"/>
        <c:majorTickMark val="out"/>
        <c:minorTickMark val="none"/>
        <c:tickLblPos val="nextTo"/>
        <c:crossAx val="-211226288"/>
        <c:crosses val="autoZero"/>
        <c:auto val="1"/>
        <c:lblAlgn val="ctr"/>
        <c:lblOffset val="100"/>
        <c:noMultiLvlLbl val="0"/>
      </c:catAx>
      <c:valAx>
        <c:axId val="-211226288"/>
        <c:scaling>
          <c:orientation val="minMax"/>
        </c:scaling>
        <c:delete val="0"/>
        <c:axPos val="l"/>
        <c:majorGridlines/>
        <c:numFmt formatCode="General" sourceLinked="1"/>
        <c:majorTickMark val="out"/>
        <c:minorTickMark val="none"/>
        <c:tickLblPos val="nextTo"/>
        <c:crossAx val="-21123336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211226832"/>
        <c:axId val="-211236080"/>
      </c:barChart>
      <c:catAx>
        <c:axId val="-211226832"/>
        <c:scaling>
          <c:orientation val="minMax"/>
        </c:scaling>
        <c:delete val="0"/>
        <c:axPos val="b"/>
        <c:numFmt formatCode="General" sourceLinked="1"/>
        <c:majorTickMark val="out"/>
        <c:minorTickMark val="none"/>
        <c:tickLblPos val="nextTo"/>
        <c:crossAx val="-211236080"/>
        <c:crosses val="autoZero"/>
        <c:auto val="1"/>
        <c:lblAlgn val="ctr"/>
        <c:lblOffset val="100"/>
        <c:noMultiLvlLbl val="0"/>
      </c:catAx>
      <c:valAx>
        <c:axId val="-211236080"/>
        <c:scaling>
          <c:orientation val="minMax"/>
        </c:scaling>
        <c:delete val="0"/>
        <c:axPos val="l"/>
        <c:majorGridlines/>
        <c:numFmt formatCode="General" sourceLinked="1"/>
        <c:majorTickMark val="out"/>
        <c:minorTickMark val="none"/>
        <c:tickLblPos val="nextTo"/>
        <c:crossAx val="-21122683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EB4FB-F4FB-45E3-9C99-DC932338E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6</TotalTime>
  <Pages>109</Pages>
  <Words>53564</Words>
  <Characters>316028</Characters>
  <Application>Microsoft Office Word</Application>
  <DocSecurity>0</DocSecurity>
  <Lines>2633</Lines>
  <Paragraphs>737</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
  <LinksUpToDate>false</LinksUpToDate>
  <CharactersWithSpaces>368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61</cp:revision>
  <dcterms:created xsi:type="dcterms:W3CDTF">2018-05-13T11:31:00Z</dcterms:created>
  <dcterms:modified xsi:type="dcterms:W3CDTF">2018-06-14T13:16:00Z</dcterms:modified>
</cp:coreProperties>
</file>